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XSpec="center" w:tblpY="5716"/>
        <w:tblW w:w="9484" w:type="dxa"/>
        <w:tblLook w:val="00A0" w:firstRow="1" w:lastRow="0" w:firstColumn="1" w:lastColumn="0" w:noHBand="0" w:noVBand="0"/>
      </w:tblPr>
      <w:tblGrid>
        <w:gridCol w:w="4769"/>
        <w:gridCol w:w="4715"/>
      </w:tblGrid>
      <w:tr w:rsidR="00A82A45" w:rsidRPr="00F242DD" w14:paraId="6F20D983" w14:textId="77777777" w:rsidTr="007873A0">
        <w:trPr>
          <w:trHeight w:val="360"/>
        </w:trPr>
        <w:tc>
          <w:tcPr>
            <w:tcW w:w="9484" w:type="dxa"/>
            <w:gridSpan w:val="2"/>
          </w:tcPr>
          <w:p w14:paraId="2BE44466" w14:textId="77777777" w:rsidR="00A82A45" w:rsidRPr="00F242DD" w:rsidRDefault="00A82A45" w:rsidP="007873A0">
            <w:pPr>
              <w:tabs>
                <w:tab w:val="left" w:pos="6135"/>
              </w:tabs>
              <w:jc w:val="center"/>
              <w:rPr>
                <w:b/>
                <w:bCs/>
                <w:sz w:val="28"/>
                <w:szCs w:val="28"/>
              </w:rPr>
            </w:pPr>
            <w:bookmarkStart w:id="0" w:name="_Toc520213119"/>
            <w:r w:rsidRPr="00F242DD">
              <w:rPr>
                <w:b/>
                <w:bCs/>
                <w:color w:val="808080"/>
              </w:rPr>
              <w:t xml:space="preserve">Клинические </w:t>
            </w:r>
            <w:r w:rsidRPr="00F242DD">
              <w:rPr>
                <w:b/>
                <w:bCs/>
                <w:noProof/>
                <w:color w:val="767171"/>
                <w:lang w:eastAsia="ru-RU"/>
              </w:rPr>
              <w:t>рекомендации</w:t>
            </w:r>
          </w:p>
        </w:tc>
      </w:tr>
      <w:tr w:rsidR="00A82A45" w:rsidRPr="00F242DD" w14:paraId="36BFD1EC" w14:textId="77777777" w:rsidTr="007873A0">
        <w:trPr>
          <w:trHeight w:val="629"/>
        </w:trPr>
        <w:tc>
          <w:tcPr>
            <w:tcW w:w="9484" w:type="dxa"/>
            <w:gridSpan w:val="2"/>
          </w:tcPr>
          <w:p w14:paraId="5A457C56" w14:textId="77777777" w:rsidR="00A82A45" w:rsidRPr="00F242DD" w:rsidRDefault="00A82A45" w:rsidP="007873A0">
            <w:pPr>
              <w:tabs>
                <w:tab w:val="left" w:pos="6135"/>
              </w:tabs>
              <w:jc w:val="center"/>
              <w:rPr>
                <w:sz w:val="28"/>
                <w:szCs w:val="28"/>
              </w:rPr>
            </w:pPr>
            <w:r w:rsidRPr="00F242DD">
              <w:rPr>
                <w:b/>
                <w:color w:val="000000"/>
                <w:sz w:val="44"/>
                <w:szCs w:val="44"/>
              </w:rPr>
              <w:t>Множественная миелома</w:t>
            </w:r>
          </w:p>
        </w:tc>
      </w:tr>
      <w:tr w:rsidR="00A82A45" w:rsidRPr="00F242DD" w14:paraId="7A808902" w14:textId="77777777" w:rsidTr="007873A0">
        <w:trPr>
          <w:trHeight w:val="438"/>
        </w:trPr>
        <w:tc>
          <w:tcPr>
            <w:tcW w:w="4769" w:type="dxa"/>
          </w:tcPr>
          <w:p w14:paraId="77E52D0A" w14:textId="77777777" w:rsidR="00A82A45" w:rsidRPr="00F242DD" w:rsidRDefault="00A82A45" w:rsidP="007873A0">
            <w:pPr>
              <w:tabs>
                <w:tab w:val="left" w:pos="6135"/>
              </w:tabs>
              <w:spacing w:line="276" w:lineRule="auto"/>
              <w:jc w:val="right"/>
              <w:rPr>
                <w:szCs w:val="28"/>
              </w:rPr>
            </w:pPr>
            <w:r w:rsidRPr="00F242DD">
              <w:rPr>
                <w:color w:val="808080"/>
                <w:szCs w:val="28"/>
              </w:rPr>
              <w:t>Кодирование по Международной статистической классификации болезней и проблем, связанных со здоровьем:</w:t>
            </w:r>
          </w:p>
        </w:tc>
        <w:tc>
          <w:tcPr>
            <w:tcW w:w="4715" w:type="dxa"/>
          </w:tcPr>
          <w:p w14:paraId="2DFDBE76" w14:textId="77777777" w:rsidR="00A82A45" w:rsidRPr="00F242DD" w:rsidRDefault="00A82A45" w:rsidP="007873A0">
            <w:pPr>
              <w:tabs>
                <w:tab w:val="left" w:pos="6135"/>
              </w:tabs>
              <w:spacing w:line="276" w:lineRule="auto"/>
              <w:jc w:val="left"/>
              <w:rPr>
                <w:szCs w:val="28"/>
              </w:rPr>
            </w:pPr>
            <w:r w:rsidRPr="00F242DD">
              <w:rPr>
                <w:szCs w:val="28"/>
              </w:rPr>
              <w:t>C90.0</w:t>
            </w:r>
          </w:p>
        </w:tc>
      </w:tr>
      <w:tr w:rsidR="00A82A45" w:rsidRPr="00F242DD" w14:paraId="4ABA5D77" w14:textId="77777777" w:rsidTr="007873A0">
        <w:trPr>
          <w:trHeight w:val="321"/>
        </w:trPr>
        <w:tc>
          <w:tcPr>
            <w:tcW w:w="4769" w:type="dxa"/>
          </w:tcPr>
          <w:p w14:paraId="30151141" w14:textId="77777777" w:rsidR="00A82A45" w:rsidRPr="00F242DD" w:rsidRDefault="00A82A45" w:rsidP="007873A0">
            <w:pPr>
              <w:tabs>
                <w:tab w:val="left" w:pos="6135"/>
              </w:tabs>
              <w:spacing w:line="276" w:lineRule="auto"/>
              <w:jc w:val="right"/>
              <w:rPr>
                <w:color w:val="808080"/>
                <w:szCs w:val="28"/>
              </w:rPr>
            </w:pPr>
            <w:r w:rsidRPr="00F242DD">
              <w:rPr>
                <w:rStyle w:val="pop-slug-vol"/>
                <w:color w:val="767171"/>
                <w:szCs w:val="28"/>
              </w:rPr>
              <w:t>Возрастная группа:</w:t>
            </w:r>
          </w:p>
        </w:tc>
        <w:tc>
          <w:tcPr>
            <w:tcW w:w="4715" w:type="dxa"/>
          </w:tcPr>
          <w:p w14:paraId="3343CA73" w14:textId="77777777" w:rsidR="00A82A45" w:rsidRPr="00F242DD" w:rsidRDefault="00A82A45" w:rsidP="007873A0">
            <w:pPr>
              <w:tabs>
                <w:tab w:val="left" w:pos="6135"/>
              </w:tabs>
              <w:spacing w:line="276" w:lineRule="auto"/>
              <w:jc w:val="left"/>
              <w:rPr>
                <w:szCs w:val="28"/>
              </w:rPr>
            </w:pPr>
            <w:r w:rsidRPr="00F242DD">
              <w:rPr>
                <w:szCs w:val="28"/>
              </w:rPr>
              <w:t>взрослые</w:t>
            </w:r>
          </w:p>
        </w:tc>
      </w:tr>
      <w:tr w:rsidR="00A82A45" w:rsidRPr="00F242DD" w14:paraId="7975AAEB" w14:textId="77777777" w:rsidTr="007873A0">
        <w:trPr>
          <w:trHeight w:val="335"/>
        </w:trPr>
        <w:tc>
          <w:tcPr>
            <w:tcW w:w="4769" w:type="dxa"/>
          </w:tcPr>
          <w:p w14:paraId="6AA08734" w14:textId="77777777" w:rsidR="00A82A45" w:rsidRPr="00F242DD" w:rsidRDefault="00A82A45" w:rsidP="007873A0">
            <w:pPr>
              <w:tabs>
                <w:tab w:val="left" w:pos="6135"/>
              </w:tabs>
              <w:spacing w:line="276" w:lineRule="auto"/>
              <w:jc w:val="right"/>
              <w:rPr>
                <w:color w:val="808080"/>
                <w:szCs w:val="28"/>
              </w:rPr>
            </w:pPr>
            <w:r w:rsidRPr="00F242DD">
              <w:rPr>
                <w:color w:val="808080"/>
              </w:rPr>
              <w:t>Год утверждения:</w:t>
            </w:r>
          </w:p>
        </w:tc>
        <w:tc>
          <w:tcPr>
            <w:tcW w:w="4715" w:type="dxa"/>
          </w:tcPr>
          <w:p w14:paraId="2B6FC217" w14:textId="77777777" w:rsidR="00A82A45" w:rsidRPr="00F242DD" w:rsidRDefault="00A82A45" w:rsidP="007873A0">
            <w:pPr>
              <w:tabs>
                <w:tab w:val="left" w:pos="6135"/>
              </w:tabs>
              <w:spacing w:line="276" w:lineRule="auto"/>
              <w:jc w:val="left"/>
            </w:pPr>
            <w:r w:rsidRPr="00F242DD">
              <w:rPr>
                <w:lang w:val="en-US"/>
              </w:rPr>
              <w:t xml:space="preserve">2020 </w:t>
            </w:r>
            <w:r w:rsidRPr="00F242DD">
              <w:t>г.</w:t>
            </w:r>
          </w:p>
        </w:tc>
      </w:tr>
      <w:tr w:rsidR="00A82A45" w:rsidRPr="00F242DD" w14:paraId="33CF8415" w14:textId="77777777" w:rsidTr="007873A0">
        <w:trPr>
          <w:trHeight w:val="120"/>
        </w:trPr>
        <w:tc>
          <w:tcPr>
            <w:tcW w:w="9484" w:type="dxa"/>
            <w:gridSpan w:val="2"/>
          </w:tcPr>
          <w:p w14:paraId="322AECE9" w14:textId="77777777" w:rsidR="00A82A45" w:rsidRPr="00F242DD" w:rsidRDefault="00A82A45" w:rsidP="007873A0">
            <w:pPr>
              <w:tabs>
                <w:tab w:val="left" w:pos="6135"/>
              </w:tabs>
              <w:rPr>
                <w:color w:val="FF0000"/>
                <w:sz w:val="20"/>
                <w:szCs w:val="20"/>
              </w:rPr>
            </w:pPr>
            <w:r w:rsidRPr="00F242DD">
              <w:rPr>
                <w:color w:val="808080"/>
              </w:rPr>
              <w:t>Разработчики клинических рекомендаций:</w:t>
            </w:r>
            <w:r w:rsidRPr="00F242DD">
              <w:rPr>
                <w:color w:val="FF0000"/>
                <w:sz w:val="20"/>
                <w:szCs w:val="20"/>
              </w:rPr>
              <w:t xml:space="preserve"> </w:t>
            </w:r>
          </w:p>
        </w:tc>
      </w:tr>
      <w:tr w:rsidR="00A82A45" w:rsidRPr="00F242DD" w14:paraId="59A39CB8" w14:textId="77777777" w:rsidTr="007873A0">
        <w:trPr>
          <w:trHeight w:val="1834"/>
        </w:trPr>
        <w:tc>
          <w:tcPr>
            <w:tcW w:w="9484" w:type="dxa"/>
            <w:gridSpan w:val="2"/>
          </w:tcPr>
          <w:p w14:paraId="3B0AE083" w14:textId="77777777" w:rsidR="00A82A45" w:rsidRPr="00F242DD" w:rsidRDefault="00A82A45" w:rsidP="007873A0">
            <w:pPr>
              <w:pStyle w:val="ad"/>
              <w:numPr>
                <w:ilvl w:val="0"/>
                <w:numId w:val="6"/>
              </w:numPr>
            </w:pPr>
            <w:r w:rsidRPr="00F242DD">
              <w:t>Общероссийский национальный союз "Ассоциация онкологов России"</w:t>
            </w:r>
          </w:p>
          <w:p w14:paraId="2B53D4FD" w14:textId="77777777" w:rsidR="00A82A45" w:rsidRPr="00F242DD" w:rsidRDefault="00A82A45" w:rsidP="007873A0">
            <w:pPr>
              <w:pStyle w:val="ad"/>
              <w:numPr>
                <w:ilvl w:val="0"/>
                <w:numId w:val="6"/>
              </w:numPr>
            </w:pPr>
            <w:r w:rsidRPr="00F242DD">
              <w:t>Некоммерческое партнерство содействия развитию гематологии и трансплантологии костного мозга "Национальное гематологическое общество"</w:t>
            </w:r>
          </w:p>
          <w:p w14:paraId="52351641" w14:textId="767D6FEB" w:rsidR="00A82A45" w:rsidRPr="00F242DD" w:rsidRDefault="00A82A45" w:rsidP="007873A0">
            <w:pPr>
              <w:pStyle w:val="ad"/>
              <w:numPr>
                <w:ilvl w:val="0"/>
                <w:numId w:val="6"/>
              </w:numPr>
              <w:rPr>
                <w:b/>
                <w:sz w:val="28"/>
              </w:rPr>
            </w:pPr>
            <w:r w:rsidRPr="00F242DD">
              <w:t>Региональная общественная организация "Общество онкогематологов"</w:t>
            </w:r>
          </w:p>
        </w:tc>
      </w:tr>
    </w:tbl>
    <w:tbl>
      <w:tblPr>
        <w:tblpPr w:leftFromText="180" w:rightFromText="180" w:vertAnchor="text" w:horzAnchor="margin" w:tblpXSpec="right" w:tblpY="83"/>
        <w:tblW w:w="8507" w:type="dxa"/>
        <w:tblLook w:val="0000" w:firstRow="0" w:lastRow="0" w:firstColumn="0" w:lastColumn="0" w:noHBand="0" w:noVBand="0"/>
      </w:tblPr>
      <w:tblGrid>
        <w:gridCol w:w="2616"/>
        <w:gridCol w:w="2942"/>
        <w:gridCol w:w="2949"/>
      </w:tblGrid>
      <w:tr w:rsidR="007873A0" w:rsidRPr="00A37FA2" w14:paraId="2554EE98" w14:textId="77777777" w:rsidTr="007873A0">
        <w:trPr>
          <w:trHeight w:val="2621"/>
        </w:trPr>
        <w:tc>
          <w:tcPr>
            <w:tcW w:w="2616" w:type="dxa"/>
          </w:tcPr>
          <w:p w14:paraId="3358A25A" w14:textId="77777777" w:rsidR="007873A0" w:rsidRPr="00A37FA2" w:rsidRDefault="007873A0" w:rsidP="007873A0">
            <w:pPr>
              <w:spacing w:before="0" w:after="0"/>
              <w:jc w:val="right"/>
              <w:rPr>
                <w:rFonts w:eastAsia="Times New Roman"/>
                <w:b/>
                <w:sz w:val="16"/>
                <w:szCs w:val="16"/>
              </w:rPr>
            </w:pPr>
            <w:r w:rsidRPr="00A37FA2">
              <w:rPr>
                <w:rFonts w:eastAsia="Times New Roman"/>
                <w:b/>
                <w:sz w:val="16"/>
                <w:szCs w:val="16"/>
              </w:rPr>
              <w:t>Утверждено:</w:t>
            </w:r>
          </w:p>
          <w:p w14:paraId="6A591F86" w14:textId="77777777" w:rsidR="007873A0" w:rsidRPr="00A37FA2" w:rsidRDefault="007873A0" w:rsidP="007873A0">
            <w:pPr>
              <w:spacing w:before="0" w:after="0"/>
              <w:jc w:val="right"/>
              <w:rPr>
                <w:rFonts w:eastAsia="Times New Roman"/>
                <w:bCs/>
                <w:sz w:val="16"/>
                <w:szCs w:val="16"/>
              </w:rPr>
            </w:pPr>
            <w:r w:rsidRPr="00A37FA2">
              <w:rPr>
                <w:rFonts w:eastAsia="Times New Roman"/>
                <w:bCs/>
                <w:sz w:val="16"/>
                <w:szCs w:val="16"/>
              </w:rPr>
              <w:t>Региональная общественная организация "Общество онкогематологов"</w:t>
            </w:r>
          </w:p>
          <w:p w14:paraId="7E27B4B7" w14:textId="77777777" w:rsidR="008D01E0" w:rsidRDefault="008D01E0" w:rsidP="007873A0">
            <w:pPr>
              <w:spacing w:before="0" w:after="0"/>
              <w:rPr>
                <w:rFonts w:eastAsia="Times New Roman"/>
                <w:b/>
                <w:sz w:val="16"/>
                <w:szCs w:val="16"/>
              </w:rPr>
            </w:pPr>
          </w:p>
          <w:p w14:paraId="18161867" w14:textId="30F2DEEB" w:rsidR="007873A0" w:rsidRPr="000A69E3" w:rsidRDefault="00FD15FE" w:rsidP="007873A0">
            <w:pPr>
              <w:spacing w:before="0" w:after="0"/>
              <w:rPr>
                <w:rFonts w:eastAsia="Times New Roman"/>
                <w:b/>
                <w:sz w:val="16"/>
                <w:szCs w:val="16"/>
              </w:rPr>
            </w:pPr>
            <w:r>
              <w:rPr>
                <w:rFonts w:eastAsia="Times New Roman"/>
                <w:b/>
                <w:sz w:val="16"/>
                <w:szCs w:val="16"/>
              </w:rPr>
              <w:t>Председатель обще</w:t>
            </w:r>
            <w:r w:rsidR="000A69E3">
              <w:rPr>
                <w:rFonts w:eastAsia="Times New Roman"/>
                <w:b/>
                <w:sz w:val="16"/>
                <w:szCs w:val="16"/>
              </w:rPr>
              <w:t>ства, академик РАН</w:t>
            </w:r>
          </w:p>
          <w:p w14:paraId="22B2D487" w14:textId="624A4910" w:rsidR="007873A0" w:rsidRPr="00A37FA2" w:rsidRDefault="000A69E3" w:rsidP="007873A0">
            <w:pPr>
              <w:spacing w:before="0" w:after="0"/>
              <w:rPr>
                <w:rFonts w:eastAsia="Times New Roman"/>
                <w:b/>
                <w:sz w:val="16"/>
                <w:szCs w:val="16"/>
              </w:rPr>
            </w:pPr>
            <w:r>
              <w:rPr>
                <w:rFonts w:eastAsia="Times New Roman"/>
                <w:b/>
                <w:sz w:val="16"/>
                <w:szCs w:val="16"/>
              </w:rPr>
              <w:t>_____________ Поддубная И.В.</w:t>
            </w:r>
          </w:p>
          <w:p w14:paraId="418FFFDB" w14:textId="77777777" w:rsidR="007873A0" w:rsidRPr="00A37FA2" w:rsidRDefault="007873A0" w:rsidP="007873A0">
            <w:pPr>
              <w:spacing w:before="0" w:after="0"/>
              <w:rPr>
                <w:rFonts w:eastAsia="Times New Roman"/>
                <w:b/>
                <w:sz w:val="16"/>
                <w:szCs w:val="16"/>
              </w:rPr>
            </w:pPr>
            <w:r w:rsidRPr="00A37FA2">
              <w:rPr>
                <w:rFonts w:eastAsia="Times New Roman"/>
                <w:b/>
                <w:sz w:val="16"/>
                <w:szCs w:val="16"/>
              </w:rPr>
              <w:t xml:space="preserve">                    м.п.</w:t>
            </w:r>
          </w:p>
        </w:tc>
        <w:tc>
          <w:tcPr>
            <w:tcW w:w="2942" w:type="dxa"/>
          </w:tcPr>
          <w:p w14:paraId="4C5752F8" w14:textId="77777777" w:rsidR="007873A0" w:rsidRPr="00A37FA2" w:rsidRDefault="007873A0" w:rsidP="007873A0">
            <w:pPr>
              <w:spacing w:before="0" w:after="0"/>
              <w:jc w:val="right"/>
              <w:rPr>
                <w:rFonts w:eastAsia="Times New Roman"/>
                <w:b/>
                <w:sz w:val="16"/>
                <w:szCs w:val="16"/>
              </w:rPr>
            </w:pPr>
            <w:r w:rsidRPr="00A37FA2">
              <w:rPr>
                <w:rFonts w:eastAsia="Times New Roman"/>
                <w:b/>
                <w:sz w:val="16"/>
                <w:szCs w:val="16"/>
              </w:rPr>
              <w:t>Утверждено:</w:t>
            </w:r>
          </w:p>
          <w:p w14:paraId="4D16C8D6" w14:textId="77777777" w:rsidR="007873A0" w:rsidRPr="00A37FA2" w:rsidRDefault="007873A0" w:rsidP="007873A0">
            <w:pPr>
              <w:spacing w:before="0" w:after="0"/>
              <w:jc w:val="right"/>
              <w:rPr>
                <w:rFonts w:eastAsia="Times New Roman"/>
                <w:bCs/>
                <w:sz w:val="16"/>
                <w:szCs w:val="16"/>
              </w:rPr>
            </w:pPr>
            <w:r w:rsidRPr="00A37FA2">
              <w:rPr>
                <w:rFonts w:eastAsia="Times New Roman"/>
                <w:bCs/>
                <w:sz w:val="16"/>
                <w:szCs w:val="16"/>
              </w:rPr>
              <w:t>Некоммерческое</w:t>
            </w:r>
            <w:r>
              <w:rPr>
                <w:rFonts w:eastAsia="Times New Roman"/>
                <w:bCs/>
                <w:sz w:val="16"/>
                <w:szCs w:val="16"/>
              </w:rPr>
              <w:t xml:space="preserve"> </w:t>
            </w:r>
            <w:r w:rsidRPr="00A37FA2">
              <w:rPr>
                <w:rFonts w:eastAsia="Times New Roman"/>
                <w:bCs/>
                <w:sz w:val="16"/>
                <w:szCs w:val="16"/>
              </w:rPr>
              <w:t>партнерство содействия развитию гематологии</w:t>
            </w:r>
            <w:r>
              <w:rPr>
                <w:rFonts w:eastAsia="Times New Roman"/>
                <w:bCs/>
                <w:sz w:val="16"/>
                <w:szCs w:val="16"/>
              </w:rPr>
              <w:t xml:space="preserve"> </w:t>
            </w:r>
            <w:r w:rsidRPr="00A37FA2">
              <w:rPr>
                <w:rFonts w:eastAsia="Times New Roman"/>
                <w:bCs/>
                <w:sz w:val="16"/>
                <w:szCs w:val="16"/>
              </w:rPr>
              <w:t xml:space="preserve">и </w:t>
            </w:r>
          </w:p>
          <w:p w14:paraId="7E23A449" w14:textId="77777777" w:rsidR="007873A0" w:rsidRDefault="007873A0" w:rsidP="007873A0">
            <w:pPr>
              <w:spacing w:before="0" w:after="0"/>
              <w:jc w:val="right"/>
              <w:rPr>
                <w:rFonts w:eastAsia="Times New Roman"/>
                <w:bCs/>
                <w:sz w:val="16"/>
                <w:szCs w:val="16"/>
              </w:rPr>
            </w:pPr>
            <w:r w:rsidRPr="00A37FA2">
              <w:rPr>
                <w:rFonts w:eastAsia="Times New Roman"/>
                <w:bCs/>
                <w:sz w:val="16"/>
                <w:szCs w:val="16"/>
              </w:rPr>
              <w:t>трансплантологии костного мозга "Национальное гематологическое общество"</w:t>
            </w:r>
          </w:p>
          <w:p w14:paraId="38628FF6" w14:textId="2E956897" w:rsidR="007873A0" w:rsidRPr="000A69E3" w:rsidRDefault="000A69E3" w:rsidP="007873A0">
            <w:pPr>
              <w:spacing w:before="0" w:after="0"/>
              <w:jc w:val="right"/>
              <w:rPr>
                <w:rFonts w:eastAsia="Times New Roman"/>
                <w:b/>
                <w:bCs/>
                <w:sz w:val="16"/>
                <w:szCs w:val="16"/>
              </w:rPr>
            </w:pPr>
            <w:r w:rsidRPr="000A69E3">
              <w:rPr>
                <w:rFonts w:eastAsia="Times New Roman"/>
                <w:b/>
                <w:bCs/>
                <w:sz w:val="16"/>
                <w:szCs w:val="16"/>
              </w:rPr>
              <w:t>Председатель</w:t>
            </w:r>
            <w:r>
              <w:rPr>
                <w:rFonts w:eastAsia="Times New Roman"/>
                <w:b/>
                <w:bCs/>
                <w:sz w:val="16"/>
                <w:szCs w:val="16"/>
              </w:rPr>
              <w:t xml:space="preserve"> НГО, академик РАН</w:t>
            </w:r>
          </w:p>
          <w:p w14:paraId="3839AB8E" w14:textId="51EF6601" w:rsidR="007873A0" w:rsidRPr="000A69E3" w:rsidRDefault="000A69E3" w:rsidP="007873A0">
            <w:pPr>
              <w:spacing w:before="0" w:after="0"/>
              <w:jc w:val="right"/>
              <w:rPr>
                <w:rFonts w:eastAsia="Times New Roman"/>
                <w:b/>
                <w:bCs/>
                <w:sz w:val="16"/>
                <w:szCs w:val="16"/>
              </w:rPr>
            </w:pPr>
            <w:r>
              <w:rPr>
                <w:rFonts w:eastAsia="Times New Roman"/>
                <w:bCs/>
                <w:sz w:val="16"/>
                <w:szCs w:val="16"/>
              </w:rPr>
              <w:t>____________________</w:t>
            </w:r>
            <w:r>
              <w:rPr>
                <w:rFonts w:eastAsia="Times New Roman"/>
                <w:b/>
                <w:bCs/>
                <w:sz w:val="16"/>
                <w:szCs w:val="16"/>
              </w:rPr>
              <w:t>Савченко В.Г.</w:t>
            </w:r>
          </w:p>
          <w:p w14:paraId="1777429A" w14:textId="77777777" w:rsidR="007873A0" w:rsidRPr="00A37FA2" w:rsidRDefault="007873A0" w:rsidP="007873A0">
            <w:pPr>
              <w:spacing w:before="0" w:after="0"/>
              <w:jc w:val="center"/>
              <w:rPr>
                <w:rFonts w:eastAsia="Times New Roman"/>
                <w:bCs/>
                <w:sz w:val="16"/>
                <w:szCs w:val="16"/>
              </w:rPr>
            </w:pPr>
            <w:r w:rsidRPr="00A37FA2">
              <w:rPr>
                <w:rFonts w:eastAsia="Times New Roman"/>
                <w:b/>
                <w:sz w:val="16"/>
                <w:szCs w:val="16"/>
              </w:rPr>
              <w:t>м.п.</w:t>
            </w:r>
          </w:p>
        </w:tc>
        <w:tc>
          <w:tcPr>
            <w:tcW w:w="2949" w:type="dxa"/>
          </w:tcPr>
          <w:p w14:paraId="5542C385" w14:textId="77777777" w:rsidR="007873A0" w:rsidRPr="00A37FA2" w:rsidRDefault="007873A0" w:rsidP="007873A0">
            <w:pPr>
              <w:spacing w:before="0" w:after="0"/>
              <w:jc w:val="right"/>
              <w:rPr>
                <w:rFonts w:eastAsia="Times New Roman"/>
                <w:b/>
                <w:sz w:val="16"/>
                <w:szCs w:val="16"/>
              </w:rPr>
            </w:pPr>
            <w:r w:rsidRPr="00A37FA2">
              <w:rPr>
                <w:rFonts w:eastAsia="Times New Roman"/>
                <w:b/>
                <w:sz w:val="16"/>
                <w:szCs w:val="16"/>
              </w:rPr>
              <w:t>Утверждено:</w:t>
            </w:r>
          </w:p>
          <w:p w14:paraId="7D539A48" w14:textId="77777777" w:rsidR="007873A0" w:rsidRPr="00A37FA2" w:rsidRDefault="007873A0" w:rsidP="007873A0">
            <w:pPr>
              <w:spacing w:before="0" w:after="0"/>
              <w:jc w:val="right"/>
              <w:rPr>
                <w:rFonts w:eastAsia="Times New Roman"/>
                <w:bCs/>
                <w:sz w:val="16"/>
                <w:szCs w:val="16"/>
              </w:rPr>
            </w:pPr>
            <w:r w:rsidRPr="00A37FA2">
              <w:rPr>
                <w:rFonts w:eastAsia="Times New Roman"/>
                <w:bCs/>
                <w:sz w:val="16"/>
                <w:szCs w:val="16"/>
              </w:rPr>
              <w:t>Общероссийский национальный союз</w:t>
            </w:r>
          </w:p>
          <w:p w14:paraId="0B52BB9D" w14:textId="77777777" w:rsidR="007873A0" w:rsidRPr="00A37FA2" w:rsidRDefault="007873A0" w:rsidP="007873A0">
            <w:pPr>
              <w:spacing w:before="0" w:after="0"/>
              <w:jc w:val="right"/>
              <w:rPr>
                <w:rFonts w:eastAsia="Times New Roman"/>
                <w:bCs/>
                <w:sz w:val="16"/>
                <w:szCs w:val="16"/>
              </w:rPr>
            </w:pPr>
            <w:r w:rsidRPr="00A37FA2">
              <w:rPr>
                <w:rFonts w:eastAsia="Times New Roman"/>
                <w:bCs/>
                <w:sz w:val="16"/>
                <w:szCs w:val="16"/>
              </w:rPr>
              <w:t>"Ассоциация онкологов России"</w:t>
            </w:r>
          </w:p>
          <w:p w14:paraId="54C11A12" w14:textId="77777777" w:rsidR="007873A0" w:rsidRDefault="007873A0" w:rsidP="007873A0">
            <w:pPr>
              <w:spacing w:before="0" w:after="0"/>
              <w:jc w:val="right"/>
              <w:rPr>
                <w:rFonts w:eastAsia="Times New Roman"/>
                <w:bCs/>
                <w:sz w:val="16"/>
                <w:szCs w:val="16"/>
              </w:rPr>
            </w:pPr>
          </w:p>
          <w:p w14:paraId="5AF5BFC3" w14:textId="77777777" w:rsidR="006F119F" w:rsidRDefault="006F119F" w:rsidP="007873A0">
            <w:pPr>
              <w:spacing w:before="0" w:after="0"/>
              <w:jc w:val="right"/>
              <w:rPr>
                <w:rFonts w:eastAsia="Times New Roman"/>
                <w:bCs/>
                <w:sz w:val="16"/>
                <w:szCs w:val="16"/>
              </w:rPr>
            </w:pPr>
          </w:p>
          <w:p w14:paraId="20BDE908" w14:textId="77777777" w:rsidR="008D01E0" w:rsidRPr="00A37FA2" w:rsidRDefault="008D01E0" w:rsidP="007873A0">
            <w:pPr>
              <w:spacing w:before="0" w:after="0"/>
              <w:jc w:val="right"/>
              <w:rPr>
                <w:rFonts w:eastAsia="Times New Roman"/>
                <w:bCs/>
                <w:sz w:val="16"/>
                <w:szCs w:val="16"/>
              </w:rPr>
            </w:pPr>
          </w:p>
          <w:p w14:paraId="0F121143" w14:textId="77777777" w:rsidR="007873A0" w:rsidRPr="00A37FA2" w:rsidRDefault="007873A0" w:rsidP="007873A0">
            <w:pPr>
              <w:spacing w:before="0" w:after="0"/>
              <w:jc w:val="right"/>
              <w:rPr>
                <w:rFonts w:eastAsia="Times New Roman"/>
                <w:b/>
                <w:sz w:val="16"/>
                <w:szCs w:val="16"/>
              </w:rPr>
            </w:pPr>
            <w:r w:rsidRPr="00A37FA2">
              <w:rPr>
                <w:rFonts w:eastAsia="Times New Roman"/>
                <w:b/>
                <w:sz w:val="16"/>
                <w:szCs w:val="16"/>
              </w:rPr>
              <w:t>Президент АОР, академик РАН</w:t>
            </w:r>
          </w:p>
          <w:p w14:paraId="432D0052" w14:textId="77777777" w:rsidR="007873A0" w:rsidRPr="00A37FA2" w:rsidRDefault="007873A0" w:rsidP="007873A0">
            <w:pPr>
              <w:spacing w:before="0" w:after="0"/>
              <w:jc w:val="right"/>
              <w:rPr>
                <w:rFonts w:eastAsia="Times New Roman"/>
                <w:b/>
                <w:sz w:val="16"/>
                <w:szCs w:val="16"/>
              </w:rPr>
            </w:pPr>
            <w:r w:rsidRPr="00A37FA2">
              <w:rPr>
                <w:rFonts w:eastAsia="Times New Roman"/>
                <w:b/>
                <w:sz w:val="16"/>
                <w:szCs w:val="16"/>
              </w:rPr>
              <w:t>_____________________Каприн А.Д.</w:t>
            </w:r>
          </w:p>
          <w:p w14:paraId="3072207B" w14:textId="77777777" w:rsidR="007873A0" w:rsidRPr="00A37FA2" w:rsidRDefault="007873A0" w:rsidP="007873A0">
            <w:pPr>
              <w:spacing w:before="0" w:after="0"/>
              <w:rPr>
                <w:rFonts w:eastAsia="Times New Roman"/>
                <w:b/>
                <w:sz w:val="16"/>
                <w:szCs w:val="16"/>
              </w:rPr>
            </w:pPr>
            <w:r w:rsidRPr="00A37FA2">
              <w:rPr>
                <w:rFonts w:eastAsia="Times New Roman"/>
                <w:b/>
                <w:sz w:val="16"/>
                <w:szCs w:val="16"/>
              </w:rPr>
              <w:t xml:space="preserve">                    м.п.</w:t>
            </w:r>
          </w:p>
        </w:tc>
      </w:tr>
    </w:tbl>
    <w:p w14:paraId="1E1116D9" w14:textId="4FB589D8" w:rsidR="00036C84" w:rsidRPr="00F242DD" w:rsidRDefault="00430246" w:rsidP="00036C84">
      <w:r w:rsidRPr="00F242DD">
        <w:rPr>
          <w:noProof/>
          <w:lang w:eastAsia="ru-RU"/>
        </w:rPr>
        <mc:AlternateContent>
          <mc:Choice Requires="wps">
            <w:drawing>
              <wp:anchor distT="0" distB="0" distL="114300" distR="114300" simplePos="0" relativeHeight="251653632" behindDoc="1" locked="0" layoutInCell="1" allowOverlap="1" wp14:anchorId="0DE24CE6" wp14:editId="20BCDD9A">
                <wp:simplePos x="0" y="0"/>
                <wp:positionH relativeFrom="page">
                  <wp:posOffset>361950</wp:posOffset>
                </wp:positionH>
                <wp:positionV relativeFrom="paragraph">
                  <wp:posOffset>-405765</wp:posOffset>
                </wp:positionV>
                <wp:extent cx="6889115" cy="10058400"/>
                <wp:effectExtent l="0" t="0" r="6985" b="0"/>
                <wp:wrapNone/>
                <wp:docPr id="81"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115" cy="10058400"/>
                        </a:xfrm>
                        <a:prstGeom prst="rect">
                          <a:avLst/>
                        </a:prstGeom>
                        <a:solidFill>
                          <a:srgbClr val="FFFFFF"/>
                        </a:solidFill>
                        <a:ln w="12700" cap="flat" cmpd="sng" algn="ctr">
                          <a:noFill/>
                          <a:prstDash val="solid"/>
                          <a:miter lim="800000"/>
                        </a:ln>
                        <a:effectLst/>
                      </wps:spPr>
                      <wps:txbx>
                        <w:txbxContent>
                          <w:p w14:paraId="13AA1399" w14:textId="77777777" w:rsidR="006F119F" w:rsidRDefault="006F119F" w:rsidP="007873A0">
                            <w:pPr>
                              <w:spacing w:before="0" w:after="0"/>
                              <w:jc w:val="center"/>
                              <w:rPr>
                                <w:rFonts w:eastAsia="Times New Roman"/>
                                <w:bCs/>
                                <w:sz w:val="20"/>
                                <w:szCs w:val="20"/>
                              </w:rPr>
                            </w:pPr>
                            <w:bookmarkStart w:id="1" w:name="_Hlk31706458"/>
                          </w:p>
                          <w:p w14:paraId="6D7C645F" w14:textId="77777777" w:rsidR="006F119F" w:rsidRDefault="006F119F" w:rsidP="007873A0">
                            <w:pPr>
                              <w:spacing w:before="0" w:after="0"/>
                              <w:jc w:val="center"/>
                              <w:rPr>
                                <w:rFonts w:eastAsia="Times New Roman"/>
                                <w:bCs/>
                                <w:sz w:val="20"/>
                                <w:szCs w:val="20"/>
                              </w:rPr>
                            </w:pPr>
                          </w:p>
                          <w:p w14:paraId="63A23A32" w14:textId="77777777" w:rsidR="006F119F" w:rsidRDefault="006F119F" w:rsidP="007873A0">
                            <w:pPr>
                              <w:spacing w:before="0" w:after="0"/>
                              <w:jc w:val="center"/>
                              <w:rPr>
                                <w:rFonts w:eastAsia="Times New Roman"/>
                                <w:bCs/>
                                <w:sz w:val="20"/>
                                <w:szCs w:val="20"/>
                              </w:rPr>
                            </w:pPr>
                          </w:p>
                          <w:p w14:paraId="3FAEEC20" w14:textId="77777777" w:rsidR="006F119F" w:rsidRDefault="006F119F" w:rsidP="007873A0">
                            <w:pPr>
                              <w:spacing w:before="0" w:after="0"/>
                              <w:jc w:val="center"/>
                              <w:rPr>
                                <w:rFonts w:eastAsia="Times New Roman"/>
                                <w:bCs/>
                                <w:sz w:val="20"/>
                                <w:szCs w:val="20"/>
                              </w:rPr>
                            </w:pPr>
                          </w:p>
                          <w:p w14:paraId="46C14D9A" w14:textId="77777777" w:rsidR="006F119F" w:rsidRDefault="006F119F" w:rsidP="007873A0">
                            <w:pPr>
                              <w:spacing w:before="0" w:after="0"/>
                              <w:jc w:val="center"/>
                              <w:rPr>
                                <w:rFonts w:eastAsia="Times New Roman"/>
                                <w:bCs/>
                                <w:sz w:val="20"/>
                                <w:szCs w:val="20"/>
                              </w:rPr>
                            </w:pPr>
                          </w:p>
                          <w:p w14:paraId="03469BB9" w14:textId="77777777" w:rsidR="006F119F" w:rsidRDefault="006F119F" w:rsidP="007873A0">
                            <w:pPr>
                              <w:spacing w:before="0" w:after="0"/>
                              <w:jc w:val="center"/>
                              <w:rPr>
                                <w:rFonts w:eastAsia="Times New Roman"/>
                                <w:bCs/>
                                <w:sz w:val="20"/>
                                <w:szCs w:val="20"/>
                              </w:rPr>
                            </w:pPr>
                          </w:p>
                          <w:p w14:paraId="4DF705B0" w14:textId="77777777" w:rsidR="006F119F" w:rsidRDefault="006F119F" w:rsidP="007873A0">
                            <w:pPr>
                              <w:spacing w:before="0" w:after="0"/>
                              <w:jc w:val="center"/>
                              <w:rPr>
                                <w:rFonts w:eastAsia="Times New Roman"/>
                                <w:bCs/>
                                <w:sz w:val="20"/>
                                <w:szCs w:val="20"/>
                              </w:rPr>
                            </w:pPr>
                          </w:p>
                          <w:p w14:paraId="1D44B1CB" w14:textId="77777777" w:rsidR="006F119F" w:rsidRDefault="006F119F" w:rsidP="007873A0">
                            <w:pPr>
                              <w:spacing w:before="0" w:after="0"/>
                              <w:jc w:val="center"/>
                              <w:rPr>
                                <w:rFonts w:eastAsia="Times New Roman"/>
                                <w:bCs/>
                                <w:sz w:val="20"/>
                                <w:szCs w:val="20"/>
                              </w:rPr>
                            </w:pPr>
                          </w:p>
                          <w:p w14:paraId="2248C91F" w14:textId="77777777" w:rsidR="006F119F" w:rsidRDefault="006F119F" w:rsidP="007873A0">
                            <w:pPr>
                              <w:spacing w:before="0" w:after="0"/>
                              <w:jc w:val="center"/>
                              <w:rPr>
                                <w:rFonts w:eastAsia="Times New Roman"/>
                                <w:bCs/>
                                <w:sz w:val="20"/>
                                <w:szCs w:val="20"/>
                              </w:rPr>
                            </w:pPr>
                          </w:p>
                          <w:p w14:paraId="23DCD8A4" w14:textId="77777777" w:rsidR="006F119F" w:rsidRDefault="006F119F" w:rsidP="007873A0">
                            <w:pPr>
                              <w:spacing w:before="0" w:after="0"/>
                              <w:jc w:val="center"/>
                              <w:rPr>
                                <w:rFonts w:eastAsia="Times New Roman"/>
                                <w:bCs/>
                                <w:sz w:val="20"/>
                                <w:szCs w:val="20"/>
                              </w:rPr>
                            </w:pPr>
                          </w:p>
                          <w:p w14:paraId="609BD8BC" w14:textId="77777777" w:rsidR="006F119F" w:rsidRDefault="006F119F" w:rsidP="007873A0">
                            <w:pPr>
                              <w:spacing w:before="0" w:after="0"/>
                              <w:jc w:val="center"/>
                              <w:rPr>
                                <w:rFonts w:eastAsia="Times New Roman"/>
                                <w:bCs/>
                                <w:sz w:val="20"/>
                                <w:szCs w:val="20"/>
                              </w:rPr>
                            </w:pPr>
                          </w:p>
                          <w:p w14:paraId="20615A03" w14:textId="77777777" w:rsidR="006F119F" w:rsidRDefault="006F119F" w:rsidP="007873A0">
                            <w:pPr>
                              <w:spacing w:before="0" w:after="0"/>
                              <w:jc w:val="center"/>
                              <w:rPr>
                                <w:rFonts w:eastAsia="Times New Roman"/>
                                <w:bCs/>
                                <w:sz w:val="20"/>
                                <w:szCs w:val="20"/>
                              </w:rPr>
                            </w:pPr>
                          </w:p>
                          <w:p w14:paraId="5469449B" w14:textId="77777777" w:rsidR="006F119F" w:rsidRDefault="006F119F" w:rsidP="007873A0">
                            <w:pPr>
                              <w:spacing w:before="0" w:after="0"/>
                              <w:jc w:val="center"/>
                              <w:rPr>
                                <w:rFonts w:eastAsia="Times New Roman"/>
                                <w:bCs/>
                                <w:sz w:val="20"/>
                                <w:szCs w:val="20"/>
                              </w:rPr>
                            </w:pPr>
                          </w:p>
                          <w:p w14:paraId="0D2B1E08" w14:textId="77777777" w:rsidR="006F119F" w:rsidRDefault="006F119F" w:rsidP="007873A0">
                            <w:pPr>
                              <w:spacing w:before="0" w:after="0"/>
                              <w:jc w:val="center"/>
                              <w:rPr>
                                <w:rFonts w:eastAsia="Times New Roman"/>
                                <w:bCs/>
                                <w:sz w:val="20"/>
                                <w:szCs w:val="20"/>
                              </w:rPr>
                            </w:pPr>
                          </w:p>
                          <w:p w14:paraId="57755674" w14:textId="77777777" w:rsidR="006F119F" w:rsidRDefault="006F119F" w:rsidP="007873A0">
                            <w:pPr>
                              <w:spacing w:before="0" w:after="0"/>
                              <w:jc w:val="center"/>
                              <w:rPr>
                                <w:rFonts w:eastAsia="Times New Roman"/>
                                <w:bCs/>
                                <w:sz w:val="20"/>
                                <w:szCs w:val="20"/>
                              </w:rPr>
                            </w:pPr>
                          </w:p>
                          <w:p w14:paraId="690F9286" w14:textId="77777777" w:rsidR="006F119F" w:rsidRDefault="006F119F" w:rsidP="007873A0">
                            <w:pPr>
                              <w:spacing w:before="0" w:after="0"/>
                              <w:jc w:val="center"/>
                              <w:rPr>
                                <w:rFonts w:eastAsia="Times New Roman"/>
                                <w:bCs/>
                                <w:sz w:val="20"/>
                                <w:szCs w:val="20"/>
                              </w:rPr>
                            </w:pPr>
                          </w:p>
                          <w:p w14:paraId="46D8B0AC" w14:textId="77777777" w:rsidR="006F119F" w:rsidRDefault="006F119F" w:rsidP="007873A0">
                            <w:pPr>
                              <w:spacing w:before="0" w:after="0"/>
                              <w:jc w:val="center"/>
                              <w:rPr>
                                <w:rFonts w:eastAsia="Times New Roman"/>
                                <w:bCs/>
                                <w:sz w:val="20"/>
                                <w:szCs w:val="20"/>
                              </w:rPr>
                            </w:pPr>
                          </w:p>
                          <w:p w14:paraId="1FDC3BD7" w14:textId="77777777" w:rsidR="006F119F" w:rsidRDefault="006F119F" w:rsidP="007873A0">
                            <w:pPr>
                              <w:spacing w:before="0" w:after="0"/>
                              <w:jc w:val="center"/>
                              <w:rPr>
                                <w:rFonts w:eastAsia="Times New Roman"/>
                                <w:bCs/>
                                <w:sz w:val="20"/>
                                <w:szCs w:val="20"/>
                              </w:rPr>
                            </w:pPr>
                          </w:p>
                          <w:p w14:paraId="49FD3EB2" w14:textId="77777777" w:rsidR="006F119F" w:rsidRDefault="006F119F" w:rsidP="007873A0">
                            <w:pPr>
                              <w:spacing w:before="0" w:after="0"/>
                              <w:jc w:val="center"/>
                              <w:rPr>
                                <w:rFonts w:eastAsia="Times New Roman"/>
                                <w:bCs/>
                                <w:sz w:val="20"/>
                                <w:szCs w:val="20"/>
                              </w:rPr>
                            </w:pPr>
                          </w:p>
                          <w:p w14:paraId="25C7F060" w14:textId="77777777" w:rsidR="006F119F" w:rsidRDefault="006F119F" w:rsidP="007873A0">
                            <w:pPr>
                              <w:spacing w:before="0" w:after="0"/>
                              <w:jc w:val="center"/>
                              <w:rPr>
                                <w:rFonts w:eastAsia="Times New Roman"/>
                                <w:bCs/>
                                <w:sz w:val="20"/>
                                <w:szCs w:val="20"/>
                              </w:rPr>
                            </w:pPr>
                          </w:p>
                          <w:p w14:paraId="5226BC6C" w14:textId="77777777" w:rsidR="006F119F" w:rsidRDefault="006F119F" w:rsidP="007873A0">
                            <w:pPr>
                              <w:spacing w:before="0" w:after="0"/>
                              <w:jc w:val="center"/>
                              <w:rPr>
                                <w:rFonts w:eastAsia="Times New Roman"/>
                                <w:bCs/>
                                <w:sz w:val="20"/>
                                <w:szCs w:val="20"/>
                              </w:rPr>
                            </w:pPr>
                          </w:p>
                          <w:p w14:paraId="23C56472" w14:textId="77777777" w:rsidR="006F119F" w:rsidRDefault="006F119F" w:rsidP="007873A0">
                            <w:pPr>
                              <w:spacing w:before="0" w:after="0"/>
                              <w:jc w:val="center"/>
                              <w:rPr>
                                <w:rFonts w:eastAsia="Times New Roman"/>
                                <w:bCs/>
                                <w:sz w:val="20"/>
                                <w:szCs w:val="20"/>
                              </w:rPr>
                            </w:pPr>
                          </w:p>
                          <w:p w14:paraId="2EB1B75A" w14:textId="77777777" w:rsidR="006F119F" w:rsidRDefault="006F119F" w:rsidP="007873A0">
                            <w:pPr>
                              <w:spacing w:before="0" w:after="0"/>
                              <w:jc w:val="center"/>
                              <w:rPr>
                                <w:rFonts w:eastAsia="Times New Roman"/>
                                <w:bCs/>
                                <w:sz w:val="20"/>
                                <w:szCs w:val="20"/>
                              </w:rPr>
                            </w:pPr>
                          </w:p>
                          <w:p w14:paraId="3F03F584" w14:textId="77777777" w:rsidR="006F119F" w:rsidRDefault="006F119F" w:rsidP="007873A0">
                            <w:pPr>
                              <w:spacing w:before="0" w:after="0"/>
                              <w:jc w:val="center"/>
                              <w:rPr>
                                <w:rFonts w:eastAsia="Times New Roman"/>
                                <w:bCs/>
                                <w:sz w:val="20"/>
                                <w:szCs w:val="20"/>
                              </w:rPr>
                            </w:pPr>
                          </w:p>
                          <w:p w14:paraId="7F721135" w14:textId="77777777" w:rsidR="006F119F" w:rsidRDefault="006F119F" w:rsidP="007873A0">
                            <w:pPr>
                              <w:spacing w:before="0" w:after="0"/>
                              <w:jc w:val="center"/>
                              <w:rPr>
                                <w:rFonts w:eastAsia="Times New Roman"/>
                                <w:bCs/>
                                <w:sz w:val="20"/>
                                <w:szCs w:val="20"/>
                              </w:rPr>
                            </w:pPr>
                          </w:p>
                          <w:p w14:paraId="02A50B60" w14:textId="77777777" w:rsidR="006F119F" w:rsidRDefault="006F119F" w:rsidP="007873A0">
                            <w:pPr>
                              <w:spacing w:before="0" w:after="0"/>
                              <w:jc w:val="center"/>
                              <w:rPr>
                                <w:rFonts w:eastAsia="Times New Roman"/>
                                <w:bCs/>
                                <w:sz w:val="20"/>
                                <w:szCs w:val="20"/>
                              </w:rPr>
                            </w:pPr>
                          </w:p>
                          <w:p w14:paraId="1D42B458" w14:textId="77777777" w:rsidR="006F119F" w:rsidRDefault="006F119F" w:rsidP="007873A0">
                            <w:pPr>
                              <w:spacing w:before="0" w:after="0"/>
                              <w:jc w:val="center"/>
                              <w:rPr>
                                <w:rFonts w:eastAsia="Times New Roman"/>
                                <w:bCs/>
                                <w:sz w:val="20"/>
                                <w:szCs w:val="20"/>
                              </w:rPr>
                            </w:pPr>
                          </w:p>
                          <w:p w14:paraId="5043E908" w14:textId="77777777" w:rsidR="006F119F" w:rsidRDefault="006F119F" w:rsidP="007873A0">
                            <w:pPr>
                              <w:spacing w:before="0" w:after="0"/>
                              <w:jc w:val="center"/>
                              <w:rPr>
                                <w:rFonts w:eastAsia="Times New Roman"/>
                                <w:bCs/>
                                <w:sz w:val="20"/>
                                <w:szCs w:val="20"/>
                              </w:rPr>
                            </w:pPr>
                          </w:p>
                          <w:p w14:paraId="07149F06" w14:textId="465203E0" w:rsidR="006F119F" w:rsidRDefault="006F119F" w:rsidP="007873A0">
                            <w:pPr>
                              <w:spacing w:before="0" w:after="0"/>
                              <w:jc w:val="center"/>
                              <w:rPr>
                                <w:rFonts w:eastAsia="Times New Roman"/>
                                <w:bCs/>
                                <w:sz w:val="20"/>
                                <w:szCs w:val="20"/>
                              </w:rPr>
                            </w:pPr>
                          </w:p>
                          <w:p w14:paraId="536B8D3A" w14:textId="6015D6A4" w:rsidR="006F119F" w:rsidRDefault="006F119F" w:rsidP="007873A0">
                            <w:pPr>
                              <w:spacing w:before="0" w:after="0"/>
                              <w:jc w:val="center"/>
                              <w:rPr>
                                <w:rFonts w:eastAsia="Times New Roman"/>
                                <w:bCs/>
                                <w:sz w:val="20"/>
                                <w:szCs w:val="20"/>
                              </w:rPr>
                            </w:pPr>
                          </w:p>
                          <w:p w14:paraId="40D832FC" w14:textId="4128CC7B" w:rsidR="006F119F" w:rsidRDefault="006F119F" w:rsidP="007873A0">
                            <w:pPr>
                              <w:spacing w:before="0" w:after="0"/>
                              <w:jc w:val="center"/>
                              <w:rPr>
                                <w:rFonts w:eastAsia="Times New Roman"/>
                                <w:bCs/>
                                <w:sz w:val="20"/>
                                <w:szCs w:val="20"/>
                              </w:rPr>
                            </w:pPr>
                          </w:p>
                          <w:p w14:paraId="553969D7" w14:textId="169E512C" w:rsidR="006F119F" w:rsidRDefault="006F119F" w:rsidP="007873A0">
                            <w:pPr>
                              <w:spacing w:before="0" w:after="0"/>
                              <w:jc w:val="center"/>
                              <w:rPr>
                                <w:rFonts w:eastAsia="Times New Roman"/>
                                <w:bCs/>
                                <w:sz w:val="20"/>
                                <w:szCs w:val="20"/>
                              </w:rPr>
                            </w:pPr>
                          </w:p>
                          <w:p w14:paraId="529CC652" w14:textId="6371209D" w:rsidR="006F119F" w:rsidRDefault="006F119F" w:rsidP="007873A0">
                            <w:pPr>
                              <w:spacing w:before="0" w:after="0"/>
                              <w:jc w:val="center"/>
                              <w:rPr>
                                <w:rFonts w:eastAsia="Times New Roman"/>
                                <w:bCs/>
                                <w:sz w:val="20"/>
                                <w:szCs w:val="20"/>
                              </w:rPr>
                            </w:pPr>
                          </w:p>
                          <w:p w14:paraId="05FD054C" w14:textId="56C0FB6A" w:rsidR="006F119F" w:rsidRDefault="006F119F" w:rsidP="007873A0">
                            <w:pPr>
                              <w:spacing w:before="0" w:after="0"/>
                              <w:jc w:val="center"/>
                              <w:rPr>
                                <w:rFonts w:eastAsia="Times New Roman"/>
                                <w:bCs/>
                                <w:sz w:val="20"/>
                                <w:szCs w:val="20"/>
                              </w:rPr>
                            </w:pPr>
                          </w:p>
                          <w:p w14:paraId="447A044C" w14:textId="1803BBF1" w:rsidR="006F119F" w:rsidRDefault="006F119F" w:rsidP="007873A0">
                            <w:pPr>
                              <w:spacing w:before="0" w:after="0"/>
                              <w:jc w:val="center"/>
                              <w:rPr>
                                <w:rFonts w:eastAsia="Times New Roman"/>
                                <w:bCs/>
                                <w:sz w:val="20"/>
                                <w:szCs w:val="20"/>
                              </w:rPr>
                            </w:pPr>
                          </w:p>
                          <w:p w14:paraId="624DC857" w14:textId="5D0BAFDC" w:rsidR="006F119F" w:rsidRDefault="006F119F" w:rsidP="007873A0">
                            <w:pPr>
                              <w:spacing w:before="0" w:after="0"/>
                              <w:jc w:val="center"/>
                              <w:rPr>
                                <w:rFonts w:eastAsia="Times New Roman"/>
                                <w:bCs/>
                                <w:sz w:val="20"/>
                                <w:szCs w:val="20"/>
                              </w:rPr>
                            </w:pPr>
                          </w:p>
                          <w:p w14:paraId="2466673C" w14:textId="07933A3F" w:rsidR="006F119F" w:rsidRDefault="006F119F" w:rsidP="007873A0">
                            <w:pPr>
                              <w:spacing w:before="0" w:after="0"/>
                              <w:jc w:val="center"/>
                              <w:rPr>
                                <w:rFonts w:eastAsia="Times New Roman"/>
                                <w:bCs/>
                                <w:sz w:val="20"/>
                                <w:szCs w:val="20"/>
                              </w:rPr>
                            </w:pPr>
                          </w:p>
                          <w:p w14:paraId="362E475F" w14:textId="2874E21A" w:rsidR="006F119F" w:rsidRDefault="006F119F" w:rsidP="007873A0">
                            <w:pPr>
                              <w:spacing w:before="0" w:after="0"/>
                              <w:jc w:val="center"/>
                              <w:rPr>
                                <w:rFonts w:eastAsia="Times New Roman"/>
                                <w:bCs/>
                                <w:sz w:val="20"/>
                                <w:szCs w:val="20"/>
                              </w:rPr>
                            </w:pPr>
                          </w:p>
                          <w:p w14:paraId="2712CA13" w14:textId="16DF1173" w:rsidR="006F119F" w:rsidRDefault="006F119F" w:rsidP="007873A0">
                            <w:pPr>
                              <w:spacing w:before="0" w:after="0"/>
                              <w:jc w:val="center"/>
                              <w:rPr>
                                <w:rFonts w:eastAsia="Times New Roman"/>
                                <w:bCs/>
                                <w:sz w:val="20"/>
                                <w:szCs w:val="20"/>
                              </w:rPr>
                            </w:pPr>
                          </w:p>
                          <w:p w14:paraId="06AD1464" w14:textId="38F3E8DD" w:rsidR="006F119F" w:rsidRDefault="006F119F" w:rsidP="007873A0">
                            <w:pPr>
                              <w:spacing w:before="0" w:after="0"/>
                              <w:jc w:val="center"/>
                              <w:rPr>
                                <w:rFonts w:eastAsia="Times New Roman"/>
                                <w:bCs/>
                                <w:sz w:val="20"/>
                                <w:szCs w:val="20"/>
                              </w:rPr>
                            </w:pPr>
                          </w:p>
                          <w:p w14:paraId="00394A65" w14:textId="77777777" w:rsidR="006F119F" w:rsidRDefault="006F119F" w:rsidP="007873A0">
                            <w:pPr>
                              <w:spacing w:before="0" w:after="0"/>
                              <w:jc w:val="center"/>
                              <w:rPr>
                                <w:rFonts w:eastAsia="Times New Roman"/>
                                <w:bCs/>
                                <w:sz w:val="20"/>
                                <w:szCs w:val="20"/>
                              </w:rPr>
                            </w:pPr>
                          </w:p>
                          <w:p w14:paraId="5E911CFE" w14:textId="77777777" w:rsidR="006F119F" w:rsidRDefault="006F119F" w:rsidP="007873A0">
                            <w:pPr>
                              <w:spacing w:before="0" w:after="0"/>
                              <w:jc w:val="center"/>
                              <w:rPr>
                                <w:rFonts w:eastAsia="Times New Roman"/>
                                <w:bCs/>
                                <w:sz w:val="20"/>
                                <w:szCs w:val="20"/>
                              </w:rPr>
                            </w:pPr>
                          </w:p>
                          <w:p w14:paraId="0D9D839C" w14:textId="77777777" w:rsidR="006F119F" w:rsidRDefault="006F119F" w:rsidP="007873A0">
                            <w:pPr>
                              <w:spacing w:before="0" w:after="0"/>
                              <w:jc w:val="center"/>
                              <w:rPr>
                                <w:rFonts w:eastAsia="Times New Roman"/>
                                <w:bCs/>
                                <w:sz w:val="20"/>
                                <w:szCs w:val="20"/>
                              </w:rPr>
                            </w:pPr>
                            <w:r w:rsidRPr="00A37FA2">
                              <w:rPr>
                                <w:rFonts w:eastAsia="Times New Roman"/>
                                <w:bCs/>
                                <w:sz w:val="20"/>
                                <w:szCs w:val="20"/>
                              </w:rPr>
                              <w:t xml:space="preserve">«Одобрено на заседании научно-практического совета Министерства здравоохранения Российской Федерации </w:t>
                            </w:r>
                          </w:p>
                          <w:p w14:paraId="088E12AC" w14:textId="125E442B" w:rsidR="006F119F" w:rsidRPr="00A37FA2" w:rsidRDefault="006F119F" w:rsidP="007873A0">
                            <w:pPr>
                              <w:spacing w:before="0" w:after="0"/>
                              <w:jc w:val="center"/>
                              <w:rPr>
                                <w:rFonts w:eastAsia="Times New Roman" w:cs="Courier New"/>
                                <w:bCs/>
                                <w:szCs w:val="20"/>
                                <w:lang w:eastAsia="ru-RU"/>
                              </w:rPr>
                            </w:pPr>
                            <w:r w:rsidRPr="00A37FA2">
                              <w:rPr>
                                <w:rFonts w:eastAsia="Times New Roman"/>
                                <w:bCs/>
                                <w:sz w:val="20"/>
                                <w:szCs w:val="20"/>
                              </w:rPr>
                              <w:t xml:space="preserve">(протокол от </w:t>
                            </w:r>
                            <w:r>
                              <w:rPr>
                                <w:rFonts w:eastAsia="Times New Roman"/>
                                <w:bCs/>
                                <w:sz w:val="20"/>
                                <w:szCs w:val="20"/>
                              </w:rPr>
                              <w:t>_________</w:t>
                            </w:r>
                            <w:r w:rsidRPr="00A37FA2">
                              <w:rPr>
                                <w:rFonts w:eastAsia="Times New Roman"/>
                                <w:bCs/>
                                <w:sz w:val="20"/>
                                <w:szCs w:val="20"/>
                              </w:rPr>
                              <w:t>№</w:t>
                            </w:r>
                            <w:r>
                              <w:rPr>
                                <w:rFonts w:eastAsia="Times New Roman"/>
                                <w:bCs/>
                                <w:sz w:val="20"/>
                                <w:szCs w:val="20"/>
                              </w:rPr>
                              <w:t>________</w:t>
                            </w:r>
                            <w:r w:rsidRPr="00A37FA2">
                              <w:rPr>
                                <w:rFonts w:eastAsia="Times New Roman"/>
                                <w:bCs/>
                                <w:sz w:val="20"/>
                                <w:szCs w:val="20"/>
                              </w:rPr>
                              <w:t>)»</w:t>
                            </w:r>
                            <w:bookmarkEnd w:id="1"/>
                          </w:p>
                          <w:p w14:paraId="5D299EC5" w14:textId="77777777" w:rsidR="006F119F" w:rsidRDefault="006F119F" w:rsidP="007873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5" o:spid="_x0000_s1026" style="position:absolute;left:0;text-align:left;margin-left:28.5pt;margin-top:-31.95pt;width:542.45pt;height:11in;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" stroked="f" strokeweight="1pt">
                <v:path arrowok="t"/>
                <v:textbox>
                  <w:txbxContent>
                    <w:p w14:paraId="13AA1399" w14:textId="77777777" w:rsidR="006F119F" w:rsidRDefault="006F119F" w:rsidP="007873A0">
                      <w:pPr>
                        <w:spacing w:before="0" w:after="0"/>
                        <w:jc w:val="center"/>
                        <w:rPr>
                          <w:rFonts w:eastAsia="Times New Roman"/>
                          <w:bCs/>
                          <w:sz w:val="20"/>
                          <w:szCs w:val="20"/>
                        </w:rPr>
                      </w:pPr>
                      <w:bookmarkStart w:id="3" w:name="_Hlk31706458"/>
                    </w:p>
                    <w:p w14:paraId="6D7C645F" w14:textId="77777777" w:rsidR="006F119F" w:rsidRDefault="006F119F" w:rsidP="007873A0">
                      <w:pPr>
                        <w:spacing w:before="0" w:after="0"/>
                        <w:jc w:val="center"/>
                        <w:rPr>
                          <w:rFonts w:eastAsia="Times New Roman"/>
                          <w:bCs/>
                          <w:sz w:val="20"/>
                          <w:szCs w:val="20"/>
                        </w:rPr>
                      </w:pPr>
                    </w:p>
                    <w:p w14:paraId="63A23A32" w14:textId="77777777" w:rsidR="006F119F" w:rsidRDefault="006F119F" w:rsidP="007873A0">
                      <w:pPr>
                        <w:spacing w:before="0" w:after="0"/>
                        <w:jc w:val="center"/>
                        <w:rPr>
                          <w:rFonts w:eastAsia="Times New Roman"/>
                          <w:bCs/>
                          <w:sz w:val="20"/>
                          <w:szCs w:val="20"/>
                        </w:rPr>
                      </w:pPr>
                    </w:p>
                    <w:p w14:paraId="3FAEEC20" w14:textId="77777777" w:rsidR="006F119F" w:rsidRDefault="006F119F" w:rsidP="007873A0">
                      <w:pPr>
                        <w:spacing w:before="0" w:after="0"/>
                        <w:jc w:val="center"/>
                        <w:rPr>
                          <w:rFonts w:eastAsia="Times New Roman"/>
                          <w:bCs/>
                          <w:sz w:val="20"/>
                          <w:szCs w:val="20"/>
                        </w:rPr>
                      </w:pPr>
                    </w:p>
                    <w:p w14:paraId="46C14D9A" w14:textId="77777777" w:rsidR="006F119F" w:rsidRDefault="006F119F" w:rsidP="007873A0">
                      <w:pPr>
                        <w:spacing w:before="0" w:after="0"/>
                        <w:jc w:val="center"/>
                        <w:rPr>
                          <w:rFonts w:eastAsia="Times New Roman"/>
                          <w:bCs/>
                          <w:sz w:val="20"/>
                          <w:szCs w:val="20"/>
                        </w:rPr>
                      </w:pPr>
                    </w:p>
                    <w:p w14:paraId="03469BB9" w14:textId="77777777" w:rsidR="006F119F" w:rsidRDefault="006F119F" w:rsidP="007873A0">
                      <w:pPr>
                        <w:spacing w:before="0" w:after="0"/>
                        <w:jc w:val="center"/>
                        <w:rPr>
                          <w:rFonts w:eastAsia="Times New Roman"/>
                          <w:bCs/>
                          <w:sz w:val="20"/>
                          <w:szCs w:val="20"/>
                        </w:rPr>
                      </w:pPr>
                    </w:p>
                    <w:p w14:paraId="4DF705B0" w14:textId="77777777" w:rsidR="006F119F" w:rsidRDefault="006F119F" w:rsidP="007873A0">
                      <w:pPr>
                        <w:spacing w:before="0" w:after="0"/>
                        <w:jc w:val="center"/>
                        <w:rPr>
                          <w:rFonts w:eastAsia="Times New Roman"/>
                          <w:bCs/>
                          <w:sz w:val="20"/>
                          <w:szCs w:val="20"/>
                        </w:rPr>
                      </w:pPr>
                    </w:p>
                    <w:p w14:paraId="1D44B1CB" w14:textId="77777777" w:rsidR="006F119F" w:rsidRDefault="006F119F" w:rsidP="007873A0">
                      <w:pPr>
                        <w:spacing w:before="0" w:after="0"/>
                        <w:jc w:val="center"/>
                        <w:rPr>
                          <w:rFonts w:eastAsia="Times New Roman"/>
                          <w:bCs/>
                          <w:sz w:val="20"/>
                          <w:szCs w:val="20"/>
                        </w:rPr>
                      </w:pPr>
                    </w:p>
                    <w:p w14:paraId="2248C91F" w14:textId="77777777" w:rsidR="006F119F" w:rsidRDefault="006F119F" w:rsidP="007873A0">
                      <w:pPr>
                        <w:spacing w:before="0" w:after="0"/>
                        <w:jc w:val="center"/>
                        <w:rPr>
                          <w:rFonts w:eastAsia="Times New Roman"/>
                          <w:bCs/>
                          <w:sz w:val="20"/>
                          <w:szCs w:val="20"/>
                        </w:rPr>
                      </w:pPr>
                    </w:p>
                    <w:p w14:paraId="23DCD8A4" w14:textId="77777777" w:rsidR="006F119F" w:rsidRDefault="006F119F" w:rsidP="007873A0">
                      <w:pPr>
                        <w:spacing w:before="0" w:after="0"/>
                        <w:jc w:val="center"/>
                        <w:rPr>
                          <w:rFonts w:eastAsia="Times New Roman"/>
                          <w:bCs/>
                          <w:sz w:val="20"/>
                          <w:szCs w:val="20"/>
                        </w:rPr>
                      </w:pPr>
                    </w:p>
                    <w:p w14:paraId="609BD8BC" w14:textId="77777777" w:rsidR="006F119F" w:rsidRDefault="006F119F" w:rsidP="007873A0">
                      <w:pPr>
                        <w:spacing w:before="0" w:after="0"/>
                        <w:jc w:val="center"/>
                        <w:rPr>
                          <w:rFonts w:eastAsia="Times New Roman"/>
                          <w:bCs/>
                          <w:sz w:val="20"/>
                          <w:szCs w:val="20"/>
                        </w:rPr>
                      </w:pPr>
                    </w:p>
                    <w:p w14:paraId="20615A03" w14:textId="77777777" w:rsidR="006F119F" w:rsidRDefault="006F119F" w:rsidP="007873A0">
                      <w:pPr>
                        <w:spacing w:before="0" w:after="0"/>
                        <w:jc w:val="center"/>
                        <w:rPr>
                          <w:rFonts w:eastAsia="Times New Roman"/>
                          <w:bCs/>
                          <w:sz w:val="20"/>
                          <w:szCs w:val="20"/>
                        </w:rPr>
                      </w:pPr>
                    </w:p>
                    <w:p w14:paraId="5469449B" w14:textId="77777777" w:rsidR="006F119F" w:rsidRDefault="006F119F" w:rsidP="007873A0">
                      <w:pPr>
                        <w:spacing w:before="0" w:after="0"/>
                        <w:jc w:val="center"/>
                        <w:rPr>
                          <w:rFonts w:eastAsia="Times New Roman"/>
                          <w:bCs/>
                          <w:sz w:val="20"/>
                          <w:szCs w:val="20"/>
                        </w:rPr>
                      </w:pPr>
                    </w:p>
                    <w:p w14:paraId="0D2B1E08" w14:textId="77777777" w:rsidR="006F119F" w:rsidRDefault="006F119F" w:rsidP="007873A0">
                      <w:pPr>
                        <w:spacing w:before="0" w:after="0"/>
                        <w:jc w:val="center"/>
                        <w:rPr>
                          <w:rFonts w:eastAsia="Times New Roman"/>
                          <w:bCs/>
                          <w:sz w:val="20"/>
                          <w:szCs w:val="20"/>
                        </w:rPr>
                      </w:pPr>
                    </w:p>
                    <w:p w14:paraId="57755674" w14:textId="77777777" w:rsidR="006F119F" w:rsidRDefault="006F119F" w:rsidP="007873A0">
                      <w:pPr>
                        <w:spacing w:before="0" w:after="0"/>
                        <w:jc w:val="center"/>
                        <w:rPr>
                          <w:rFonts w:eastAsia="Times New Roman"/>
                          <w:bCs/>
                          <w:sz w:val="20"/>
                          <w:szCs w:val="20"/>
                        </w:rPr>
                      </w:pPr>
                      <w:bookmarkStart w:id="4" w:name="_GoBack"/>
                      <w:bookmarkEnd w:id="4"/>
                    </w:p>
                    <w:p w14:paraId="690F9286" w14:textId="77777777" w:rsidR="006F119F" w:rsidRDefault="006F119F" w:rsidP="007873A0">
                      <w:pPr>
                        <w:spacing w:before="0" w:after="0"/>
                        <w:jc w:val="center"/>
                        <w:rPr>
                          <w:rFonts w:eastAsia="Times New Roman"/>
                          <w:bCs/>
                          <w:sz w:val="20"/>
                          <w:szCs w:val="20"/>
                        </w:rPr>
                      </w:pPr>
                    </w:p>
                    <w:p w14:paraId="46D8B0AC" w14:textId="77777777" w:rsidR="006F119F" w:rsidRDefault="006F119F" w:rsidP="007873A0">
                      <w:pPr>
                        <w:spacing w:before="0" w:after="0"/>
                        <w:jc w:val="center"/>
                        <w:rPr>
                          <w:rFonts w:eastAsia="Times New Roman"/>
                          <w:bCs/>
                          <w:sz w:val="20"/>
                          <w:szCs w:val="20"/>
                        </w:rPr>
                      </w:pPr>
                    </w:p>
                    <w:p w14:paraId="1FDC3BD7" w14:textId="77777777" w:rsidR="006F119F" w:rsidRDefault="006F119F" w:rsidP="007873A0">
                      <w:pPr>
                        <w:spacing w:before="0" w:after="0"/>
                        <w:jc w:val="center"/>
                        <w:rPr>
                          <w:rFonts w:eastAsia="Times New Roman"/>
                          <w:bCs/>
                          <w:sz w:val="20"/>
                          <w:szCs w:val="20"/>
                        </w:rPr>
                      </w:pPr>
                    </w:p>
                    <w:p w14:paraId="49FD3EB2" w14:textId="77777777" w:rsidR="006F119F" w:rsidRDefault="006F119F" w:rsidP="007873A0">
                      <w:pPr>
                        <w:spacing w:before="0" w:after="0"/>
                        <w:jc w:val="center"/>
                        <w:rPr>
                          <w:rFonts w:eastAsia="Times New Roman"/>
                          <w:bCs/>
                          <w:sz w:val="20"/>
                          <w:szCs w:val="20"/>
                        </w:rPr>
                      </w:pPr>
                    </w:p>
                    <w:p w14:paraId="25C7F060" w14:textId="77777777" w:rsidR="006F119F" w:rsidRDefault="006F119F" w:rsidP="007873A0">
                      <w:pPr>
                        <w:spacing w:before="0" w:after="0"/>
                        <w:jc w:val="center"/>
                        <w:rPr>
                          <w:rFonts w:eastAsia="Times New Roman"/>
                          <w:bCs/>
                          <w:sz w:val="20"/>
                          <w:szCs w:val="20"/>
                        </w:rPr>
                      </w:pPr>
                    </w:p>
                    <w:p w14:paraId="5226BC6C" w14:textId="77777777" w:rsidR="006F119F" w:rsidRDefault="006F119F" w:rsidP="007873A0">
                      <w:pPr>
                        <w:spacing w:before="0" w:after="0"/>
                        <w:jc w:val="center"/>
                        <w:rPr>
                          <w:rFonts w:eastAsia="Times New Roman"/>
                          <w:bCs/>
                          <w:sz w:val="20"/>
                          <w:szCs w:val="20"/>
                        </w:rPr>
                      </w:pPr>
                    </w:p>
                    <w:p w14:paraId="23C56472" w14:textId="77777777" w:rsidR="006F119F" w:rsidRDefault="006F119F" w:rsidP="007873A0">
                      <w:pPr>
                        <w:spacing w:before="0" w:after="0"/>
                        <w:jc w:val="center"/>
                        <w:rPr>
                          <w:rFonts w:eastAsia="Times New Roman"/>
                          <w:bCs/>
                          <w:sz w:val="20"/>
                          <w:szCs w:val="20"/>
                        </w:rPr>
                      </w:pPr>
                    </w:p>
                    <w:p w14:paraId="2EB1B75A" w14:textId="77777777" w:rsidR="006F119F" w:rsidRDefault="006F119F" w:rsidP="007873A0">
                      <w:pPr>
                        <w:spacing w:before="0" w:after="0"/>
                        <w:jc w:val="center"/>
                        <w:rPr>
                          <w:rFonts w:eastAsia="Times New Roman"/>
                          <w:bCs/>
                          <w:sz w:val="20"/>
                          <w:szCs w:val="20"/>
                        </w:rPr>
                      </w:pPr>
                    </w:p>
                    <w:p w14:paraId="3F03F584" w14:textId="77777777" w:rsidR="006F119F" w:rsidRDefault="006F119F" w:rsidP="007873A0">
                      <w:pPr>
                        <w:spacing w:before="0" w:after="0"/>
                        <w:jc w:val="center"/>
                        <w:rPr>
                          <w:rFonts w:eastAsia="Times New Roman"/>
                          <w:bCs/>
                          <w:sz w:val="20"/>
                          <w:szCs w:val="20"/>
                        </w:rPr>
                      </w:pPr>
                    </w:p>
                    <w:p w14:paraId="7F721135" w14:textId="77777777" w:rsidR="006F119F" w:rsidRDefault="006F119F" w:rsidP="007873A0">
                      <w:pPr>
                        <w:spacing w:before="0" w:after="0"/>
                        <w:jc w:val="center"/>
                        <w:rPr>
                          <w:rFonts w:eastAsia="Times New Roman"/>
                          <w:bCs/>
                          <w:sz w:val="20"/>
                          <w:szCs w:val="20"/>
                        </w:rPr>
                      </w:pPr>
                    </w:p>
                    <w:p w14:paraId="02A50B60" w14:textId="77777777" w:rsidR="006F119F" w:rsidRDefault="006F119F" w:rsidP="007873A0">
                      <w:pPr>
                        <w:spacing w:before="0" w:after="0"/>
                        <w:jc w:val="center"/>
                        <w:rPr>
                          <w:rFonts w:eastAsia="Times New Roman"/>
                          <w:bCs/>
                          <w:sz w:val="20"/>
                          <w:szCs w:val="20"/>
                        </w:rPr>
                      </w:pPr>
                    </w:p>
                    <w:p w14:paraId="1D42B458" w14:textId="77777777" w:rsidR="006F119F" w:rsidRDefault="006F119F" w:rsidP="007873A0">
                      <w:pPr>
                        <w:spacing w:before="0" w:after="0"/>
                        <w:jc w:val="center"/>
                        <w:rPr>
                          <w:rFonts w:eastAsia="Times New Roman"/>
                          <w:bCs/>
                          <w:sz w:val="20"/>
                          <w:szCs w:val="20"/>
                        </w:rPr>
                      </w:pPr>
                    </w:p>
                    <w:p w14:paraId="5043E908" w14:textId="77777777" w:rsidR="006F119F" w:rsidRDefault="006F119F" w:rsidP="007873A0">
                      <w:pPr>
                        <w:spacing w:before="0" w:after="0"/>
                        <w:jc w:val="center"/>
                        <w:rPr>
                          <w:rFonts w:eastAsia="Times New Roman"/>
                          <w:bCs/>
                          <w:sz w:val="20"/>
                          <w:szCs w:val="20"/>
                        </w:rPr>
                      </w:pPr>
                    </w:p>
                    <w:p w14:paraId="07149F06" w14:textId="465203E0" w:rsidR="006F119F" w:rsidRDefault="006F119F" w:rsidP="007873A0">
                      <w:pPr>
                        <w:spacing w:before="0" w:after="0"/>
                        <w:jc w:val="center"/>
                        <w:rPr>
                          <w:rFonts w:eastAsia="Times New Roman"/>
                          <w:bCs/>
                          <w:sz w:val="20"/>
                          <w:szCs w:val="20"/>
                        </w:rPr>
                      </w:pPr>
                    </w:p>
                    <w:p w14:paraId="536B8D3A" w14:textId="6015D6A4" w:rsidR="006F119F" w:rsidRDefault="006F119F" w:rsidP="007873A0">
                      <w:pPr>
                        <w:spacing w:before="0" w:after="0"/>
                        <w:jc w:val="center"/>
                        <w:rPr>
                          <w:rFonts w:eastAsia="Times New Roman"/>
                          <w:bCs/>
                          <w:sz w:val="20"/>
                          <w:szCs w:val="20"/>
                        </w:rPr>
                      </w:pPr>
                    </w:p>
                    <w:p w14:paraId="40D832FC" w14:textId="4128CC7B" w:rsidR="006F119F" w:rsidRDefault="006F119F" w:rsidP="007873A0">
                      <w:pPr>
                        <w:spacing w:before="0" w:after="0"/>
                        <w:jc w:val="center"/>
                        <w:rPr>
                          <w:rFonts w:eastAsia="Times New Roman"/>
                          <w:bCs/>
                          <w:sz w:val="20"/>
                          <w:szCs w:val="20"/>
                        </w:rPr>
                      </w:pPr>
                    </w:p>
                    <w:p w14:paraId="553969D7" w14:textId="169E512C" w:rsidR="006F119F" w:rsidRDefault="006F119F" w:rsidP="007873A0">
                      <w:pPr>
                        <w:spacing w:before="0" w:after="0"/>
                        <w:jc w:val="center"/>
                        <w:rPr>
                          <w:rFonts w:eastAsia="Times New Roman"/>
                          <w:bCs/>
                          <w:sz w:val="20"/>
                          <w:szCs w:val="20"/>
                        </w:rPr>
                      </w:pPr>
                    </w:p>
                    <w:p w14:paraId="529CC652" w14:textId="6371209D" w:rsidR="006F119F" w:rsidRDefault="006F119F" w:rsidP="007873A0">
                      <w:pPr>
                        <w:spacing w:before="0" w:after="0"/>
                        <w:jc w:val="center"/>
                        <w:rPr>
                          <w:rFonts w:eastAsia="Times New Roman"/>
                          <w:bCs/>
                          <w:sz w:val="20"/>
                          <w:szCs w:val="20"/>
                        </w:rPr>
                      </w:pPr>
                    </w:p>
                    <w:p w14:paraId="05FD054C" w14:textId="56C0FB6A" w:rsidR="006F119F" w:rsidRDefault="006F119F" w:rsidP="007873A0">
                      <w:pPr>
                        <w:spacing w:before="0" w:after="0"/>
                        <w:jc w:val="center"/>
                        <w:rPr>
                          <w:rFonts w:eastAsia="Times New Roman"/>
                          <w:bCs/>
                          <w:sz w:val="20"/>
                          <w:szCs w:val="20"/>
                        </w:rPr>
                      </w:pPr>
                    </w:p>
                    <w:p w14:paraId="447A044C" w14:textId="1803BBF1" w:rsidR="006F119F" w:rsidRDefault="006F119F" w:rsidP="007873A0">
                      <w:pPr>
                        <w:spacing w:before="0" w:after="0"/>
                        <w:jc w:val="center"/>
                        <w:rPr>
                          <w:rFonts w:eastAsia="Times New Roman"/>
                          <w:bCs/>
                          <w:sz w:val="20"/>
                          <w:szCs w:val="20"/>
                        </w:rPr>
                      </w:pPr>
                    </w:p>
                    <w:p w14:paraId="624DC857" w14:textId="5D0BAFDC" w:rsidR="006F119F" w:rsidRDefault="006F119F" w:rsidP="007873A0">
                      <w:pPr>
                        <w:spacing w:before="0" w:after="0"/>
                        <w:jc w:val="center"/>
                        <w:rPr>
                          <w:rFonts w:eastAsia="Times New Roman"/>
                          <w:bCs/>
                          <w:sz w:val="20"/>
                          <w:szCs w:val="20"/>
                        </w:rPr>
                      </w:pPr>
                    </w:p>
                    <w:p w14:paraId="2466673C" w14:textId="07933A3F" w:rsidR="006F119F" w:rsidRDefault="006F119F" w:rsidP="007873A0">
                      <w:pPr>
                        <w:spacing w:before="0" w:after="0"/>
                        <w:jc w:val="center"/>
                        <w:rPr>
                          <w:rFonts w:eastAsia="Times New Roman"/>
                          <w:bCs/>
                          <w:sz w:val="20"/>
                          <w:szCs w:val="20"/>
                        </w:rPr>
                      </w:pPr>
                    </w:p>
                    <w:p w14:paraId="362E475F" w14:textId="2874E21A" w:rsidR="006F119F" w:rsidRDefault="006F119F" w:rsidP="007873A0">
                      <w:pPr>
                        <w:spacing w:before="0" w:after="0"/>
                        <w:jc w:val="center"/>
                        <w:rPr>
                          <w:rFonts w:eastAsia="Times New Roman"/>
                          <w:bCs/>
                          <w:sz w:val="20"/>
                          <w:szCs w:val="20"/>
                        </w:rPr>
                      </w:pPr>
                    </w:p>
                    <w:p w14:paraId="2712CA13" w14:textId="16DF1173" w:rsidR="006F119F" w:rsidRDefault="006F119F" w:rsidP="007873A0">
                      <w:pPr>
                        <w:spacing w:before="0" w:after="0"/>
                        <w:jc w:val="center"/>
                        <w:rPr>
                          <w:rFonts w:eastAsia="Times New Roman"/>
                          <w:bCs/>
                          <w:sz w:val="20"/>
                          <w:szCs w:val="20"/>
                        </w:rPr>
                      </w:pPr>
                    </w:p>
                    <w:p w14:paraId="06AD1464" w14:textId="38F3E8DD" w:rsidR="006F119F" w:rsidRDefault="006F119F" w:rsidP="007873A0">
                      <w:pPr>
                        <w:spacing w:before="0" w:after="0"/>
                        <w:jc w:val="center"/>
                        <w:rPr>
                          <w:rFonts w:eastAsia="Times New Roman"/>
                          <w:bCs/>
                          <w:sz w:val="20"/>
                          <w:szCs w:val="20"/>
                        </w:rPr>
                      </w:pPr>
                    </w:p>
                    <w:p w14:paraId="00394A65" w14:textId="77777777" w:rsidR="006F119F" w:rsidRDefault="006F119F" w:rsidP="007873A0">
                      <w:pPr>
                        <w:spacing w:before="0" w:after="0"/>
                        <w:jc w:val="center"/>
                        <w:rPr>
                          <w:rFonts w:eastAsia="Times New Roman"/>
                          <w:bCs/>
                          <w:sz w:val="20"/>
                          <w:szCs w:val="20"/>
                        </w:rPr>
                      </w:pPr>
                    </w:p>
                    <w:p w14:paraId="5E911CFE" w14:textId="77777777" w:rsidR="006F119F" w:rsidRDefault="006F119F" w:rsidP="007873A0">
                      <w:pPr>
                        <w:spacing w:before="0" w:after="0"/>
                        <w:jc w:val="center"/>
                        <w:rPr>
                          <w:rFonts w:eastAsia="Times New Roman"/>
                          <w:bCs/>
                          <w:sz w:val="20"/>
                          <w:szCs w:val="20"/>
                        </w:rPr>
                      </w:pPr>
                    </w:p>
                    <w:p w14:paraId="0D9D839C" w14:textId="77777777" w:rsidR="006F119F" w:rsidRDefault="006F119F" w:rsidP="007873A0">
                      <w:pPr>
                        <w:spacing w:before="0" w:after="0"/>
                        <w:jc w:val="center"/>
                        <w:rPr>
                          <w:rFonts w:eastAsia="Times New Roman"/>
                          <w:bCs/>
                          <w:sz w:val="20"/>
                          <w:szCs w:val="20"/>
                        </w:rPr>
                      </w:pPr>
                      <w:r w:rsidRPr="00A37FA2">
                        <w:rPr>
                          <w:rFonts w:eastAsia="Times New Roman"/>
                          <w:bCs/>
                          <w:sz w:val="20"/>
                          <w:szCs w:val="20"/>
                        </w:rPr>
                        <w:t xml:space="preserve">«Одобрено на заседании научно-практического совета Министерства здравоохранения Российской Федерации </w:t>
                      </w:r>
                    </w:p>
                    <w:p w14:paraId="088E12AC" w14:textId="125E442B" w:rsidR="006F119F" w:rsidRPr="00A37FA2" w:rsidRDefault="006F119F" w:rsidP="007873A0">
                      <w:pPr>
                        <w:spacing w:before="0" w:after="0"/>
                        <w:jc w:val="center"/>
                        <w:rPr>
                          <w:rFonts w:eastAsia="Times New Roman" w:cs="Courier New"/>
                          <w:bCs/>
                          <w:szCs w:val="20"/>
                          <w:lang w:eastAsia="ru-RU"/>
                        </w:rPr>
                      </w:pPr>
                      <w:r w:rsidRPr="00A37FA2">
                        <w:rPr>
                          <w:rFonts w:eastAsia="Times New Roman"/>
                          <w:bCs/>
                          <w:sz w:val="20"/>
                          <w:szCs w:val="20"/>
                        </w:rPr>
                        <w:t xml:space="preserve">(протокол </w:t>
                      </w:r>
                      <w:proofErr w:type="gramStart"/>
                      <w:r w:rsidRPr="00A37FA2">
                        <w:rPr>
                          <w:rFonts w:eastAsia="Times New Roman"/>
                          <w:bCs/>
                          <w:sz w:val="20"/>
                          <w:szCs w:val="20"/>
                        </w:rPr>
                        <w:t>от</w:t>
                      </w:r>
                      <w:proofErr w:type="gramEnd"/>
                      <w:r w:rsidRPr="00A37FA2">
                        <w:rPr>
                          <w:rFonts w:eastAsia="Times New Roman"/>
                          <w:bCs/>
                          <w:sz w:val="20"/>
                          <w:szCs w:val="20"/>
                        </w:rPr>
                        <w:t xml:space="preserve"> </w:t>
                      </w:r>
                      <w:r>
                        <w:rPr>
                          <w:rFonts w:eastAsia="Times New Roman"/>
                          <w:bCs/>
                          <w:sz w:val="20"/>
                          <w:szCs w:val="20"/>
                        </w:rPr>
                        <w:t>_________</w:t>
                      </w:r>
                      <w:r w:rsidRPr="00A37FA2">
                        <w:rPr>
                          <w:rFonts w:eastAsia="Times New Roman"/>
                          <w:bCs/>
                          <w:sz w:val="20"/>
                          <w:szCs w:val="20"/>
                        </w:rPr>
                        <w:t>№</w:t>
                      </w:r>
                      <w:r>
                        <w:rPr>
                          <w:rFonts w:eastAsia="Times New Roman"/>
                          <w:bCs/>
                          <w:sz w:val="20"/>
                          <w:szCs w:val="20"/>
                        </w:rPr>
                        <w:t>________</w:t>
                      </w:r>
                      <w:r w:rsidRPr="00A37FA2">
                        <w:rPr>
                          <w:rFonts w:eastAsia="Times New Roman"/>
                          <w:bCs/>
                          <w:sz w:val="20"/>
                          <w:szCs w:val="20"/>
                        </w:rPr>
                        <w:t>)»</w:t>
                      </w:r>
                      <w:bookmarkEnd w:id="3"/>
                    </w:p>
                    <w:p w14:paraId="5D299EC5" w14:textId="77777777" w:rsidR="006F119F" w:rsidRDefault="006F119F" w:rsidP="007873A0">
                      <w:pPr>
                        <w:jc w:val="center"/>
                      </w:pPr>
                    </w:p>
                  </w:txbxContent>
                </v:textbox>
                <w10:wrap anchorx="page"/>
              </v:rect>
            </w:pict>
          </mc:Fallback>
        </mc:AlternateContent>
      </w:r>
      <w:r w:rsidRPr="00F242DD">
        <w:rPr>
          <w:noProof/>
          <w:lang w:eastAsia="ru-RU"/>
        </w:rPr>
        <mc:AlternateContent>
          <mc:Choice Requires="wps">
            <w:drawing>
              <wp:anchor distT="0" distB="0" distL="114300" distR="114300" simplePos="0" relativeHeight="251652608" behindDoc="1" locked="0" layoutInCell="1" allowOverlap="1" wp14:anchorId="27709A2F" wp14:editId="25D7CF1F">
                <wp:simplePos x="0" y="0"/>
                <wp:positionH relativeFrom="page">
                  <wp:align>left</wp:align>
                </wp:positionH>
                <wp:positionV relativeFrom="paragraph">
                  <wp:posOffset>-855345</wp:posOffset>
                </wp:positionV>
                <wp:extent cx="7600950" cy="10953750"/>
                <wp:effectExtent l="0" t="0" r="0" b="0"/>
                <wp:wrapNone/>
                <wp:docPr id="80"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4C95D56E" w14:textId="77777777" w:rsidR="006F119F" w:rsidRDefault="006F119F" w:rsidP="00036C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3" o:spid="_x0000_s1027" style="position:absolute;left:0;text-align:left;margin-left:0;margin-top:-67.35pt;width:598.5pt;height:862.5pt;z-index:-251663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" fillcolor="#0b595d" stroked="f" strokeweight="1pt">
                <v:fill opacity="6425f"/>
                <v:path arrowok="t"/>
                <v:textbox>
                  <w:txbxContent>
                    <w:p w14:paraId="4C95D56E" w14:textId="77777777" w:rsidR="00791645" w:rsidRDefault="00791645" w:rsidP="00036C84">
                      <w:pPr>
                        <w:jc w:val="center"/>
                      </w:pPr>
                    </w:p>
                  </w:txbxContent>
                </v:textbox>
                <w10:wrap anchorx="page"/>
              </v:rect>
            </w:pict>
          </mc:Fallback>
        </mc:AlternateContent>
      </w:r>
      <w:r w:rsidR="008B30C2" w:rsidRPr="00F242DD">
        <w:t xml:space="preserve">     </w:t>
      </w:r>
    </w:p>
    <w:bookmarkEnd w:id="0"/>
    <w:p w14:paraId="6E5ACABB" w14:textId="77777777" w:rsidR="007873A0" w:rsidRPr="00F242DD" w:rsidRDefault="007873A0" w:rsidP="0086466D">
      <w:pPr>
        <w:jc w:val="center"/>
        <w:rPr>
          <w:b/>
        </w:rPr>
      </w:pPr>
    </w:p>
    <w:p w14:paraId="79B5A94F" w14:textId="3E40D0B5" w:rsidR="0086466D" w:rsidRPr="00F242DD" w:rsidRDefault="007873A0" w:rsidP="007873A0">
      <w:pPr>
        <w:tabs>
          <w:tab w:val="left" w:pos="2775"/>
        </w:tabs>
        <w:rPr>
          <w:b/>
        </w:rPr>
      </w:pPr>
      <w:r>
        <w:rPr>
          <w:b/>
        </w:rPr>
        <w:tab/>
      </w:r>
    </w:p>
    <w:p w14:paraId="492D292B" w14:textId="77777777" w:rsidR="00FE0634" w:rsidRPr="00F242DD" w:rsidRDefault="00FE0634" w:rsidP="0086466D">
      <w:pPr>
        <w:jc w:val="center"/>
        <w:rPr>
          <w:b/>
        </w:rPr>
      </w:pPr>
    </w:p>
    <w:p w14:paraId="64913EFF" w14:textId="77777777" w:rsidR="006A50CD" w:rsidRPr="00F242DD" w:rsidRDefault="006A50CD">
      <w:pPr>
        <w:spacing w:before="0" w:after="0" w:line="240" w:lineRule="auto"/>
        <w:jc w:val="left"/>
        <w:rPr>
          <w:b/>
        </w:rPr>
      </w:pPr>
      <w:r w:rsidRPr="00F242DD">
        <w:rPr>
          <w:b/>
        </w:rPr>
        <w:br w:type="page"/>
      </w:r>
    </w:p>
    <w:p w14:paraId="332A9773" w14:textId="77777777" w:rsidR="008F3621" w:rsidRPr="00F242DD" w:rsidRDefault="0086466D" w:rsidP="0086466D">
      <w:pPr>
        <w:jc w:val="center"/>
        <w:rPr>
          <w:b/>
        </w:rPr>
      </w:pPr>
      <w:r w:rsidRPr="00F242DD">
        <w:rPr>
          <w:b/>
        </w:rPr>
        <w:lastRenderedPageBreak/>
        <w:t>Оглавление</w:t>
      </w:r>
    </w:p>
    <w:p w14:paraId="6C3FB08B" w14:textId="77777777" w:rsidR="002E7F7B" w:rsidRPr="002E7F7B" w:rsidRDefault="00A96FB6">
      <w:pPr>
        <w:pStyle w:val="11"/>
        <w:rPr>
          <w:rFonts w:asciiTheme="minorHAnsi" w:eastAsiaTheme="minorEastAsia" w:hAnsiTheme="minorHAnsi" w:cstheme="minorBidi"/>
          <w:bCs w:val="0"/>
          <w:sz w:val="22"/>
          <w:lang w:eastAsia="ru-RU"/>
        </w:rPr>
      </w:pPr>
      <w:r w:rsidRPr="00F242DD">
        <w:fldChar w:fldCharType="begin"/>
      </w:r>
      <w:r w:rsidR="00077BDE" w:rsidRPr="00F242DD">
        <w:instrText xml:space="preserve"> TOC \o "1-2" \h \z \u </w:instrText>
      </w:r>
      <w:r w:rsidRPr="00F242DD">
        <w:fldChar w:fldCharType="separate"/>
      </w:r>
      <w:hyperlink w:anchor="_Toc53140879" w:history="1">
        <w:r w:rsidR="002E7F7B" w:rsidRPr="002E7F7B">
          <w:rPr>
            <w:rStyle w:val="af2"/>
          </w:rPr>
          <w:t>Список сокращений</w:t>
        </w:r>
        <w:r w:rsidR="002E7F7B" w:rsidRPr="002E7F7B">
          <w:rPr>
            <w:webHidden/>
          </w:rPr>
          <w:tab/>
        </w:r>
        <w:r w:rsidR="002E7F7B" w:rsidRPr="002E7F7B">
          <w:rPr>
            <w:webHidden/>
          </w:rPr>
          <w:fldChar w:fldCharType="begin"/>
        </w:r>
        <w:r w:rsidR="002E7F7B" w:rsidRPr="002E7F7B">
          <w:rPr>
            <w:webHidden/>
          </w:rPr>
          <w:instrText xml:space="preserve"> PAGEREF _Toc53140879 \h </w:instrText>
        </w:r>
        <w:r w:rsidR="002E7F7B" w:rsidRPr="002E7F7B">
          <w:rPr>
            <w:webHidden/>
          </w:rPr>
        </w:r>
        <w:r w:rsidR="002E7F7B" w:rsidRPr="002E7F7B">
          <w:rPr>
            <w:webHidden/>
          </w:rPr>
          <w:fldChar w:fldCharType="separate"/>
        </w:r>
        <w:r w:rsidR="002E7F7B" w:rsidRPr="002E7F7B">
          <w:rPr>
            <w:webHidden/>
          </w:rPr>
          <w:t>5</w:t>
        </w:r>
        <w:r w:rsidR="002E7F7B" w:rsidRPr="002E7F7B">
          <w:rPr>
            <w:webHidden/>
          </w:rPr>
          <w:fldChar w:fldCharType="end"/>
        </w:r>
      </w:hyperlink>
    </w:p>
    <w:p w14:paraId="6264AED1" w14:textId="77777777" w:rsidR="002E7F7B" w:rsidRPr="002E7F7B" w:rsidRDefault="00BF4D39">
      <w:pPr>
        <w:pStyle w:val="11"/>
        <w:rPr>
          <w:rFonts w:asciiTheme="minorHAnsi" w:eastAsiaTheme="minorEastAsia" w:hAnsiTheme="minorHAnsi" w:cstheme="minorBidi"/>
          <w:bCs w:val="0"/>
          <w:sz w:val="22"/>
          <w:lang w:eastAsia="ru-RU"/>
        </w:rPr>
      </w:pPr>
      <w:hyperlink w:anchor="_Toc53140880" w:history="1">
        <w:r w:rsidR="002E7F7B" w:rsidRPr="002E7F7B">
          <w:rPr>
            <w:rStyle w:val="af2"/>
          </w:rPr>
          <w:t>Термины и определения</w:t>
        </w:r>
        <w:r w:rsidR="002E7F7B" w:rsidRPr="002E7F7B">
          <w:rPr>
            <w:webHidden/>
          </w:rPr>
          <w:tab/>
        </w:r>
        <w:r w:rsidR="002E7F7B" w:rsidRPr="002E7F7B">
          <w:rPr>
            <w:webHidden/>
          </w:rPr>
          <w:fldChar w:fldCharType="begin"/>
        </w:r>
        <w:r w:rsidR="002E7F7B" w:rsidRPr="002E7F7B">
          <w:rPr>
            <w:webHidden/>
          </w:rPr>
          <w:instrText xml:space="preserve"> PAGEREF _Toc53140880 \h </w:instrText>
        </w:r>
        <w:r w:rsidR="002E7F7B" w:rsidRPr="002E7F7B">
          <w:rPr>
            <w:webHidden/>
          </w:rPr>
        </w:r>
        <w:r w:rsidR="002E7F7B" w:rsidRPr="002E7F7B">
          <w:rPr>
            <w:webHidden/>
          </w:rPr>
          <w:fldChar w:fldCharType="separate"/>
        </w:r>
        <w:r w:rsidR="002E7F7B" w:rsidRPr="002E7F7B">
          <w:rPr>
            <w:webHidden/>
          </w:rPr>
          <w:t>8</w:t>
        </w:r>
        <w:r w:rsidR="002E7F7B" w:rsidRPr="002E7F7B">
          <w:rPr>
            <w:webHidden/>
          </w:rPr>
          <w:fldChar w:fldCharType="end"/>
        </w:r>
      </w:hyperlink>
    </w:p>
    <w:p w14:paraId="4B937E89" w14:textId="77777777" w:rsidR="002E7F7B" w:rsidRPr="002E7F7B" w:rsidRDefault="00BF4D39">
      <w:pPr>
        <w:pStyle w:val="11"/>
        <w:rPr>
          <w:rFonts w:asciiTheme="minorHAnsi" w:eastAsiaTheme="minorEastAsia" w:hAnsiTheme="minorHAnsi" w:cstheme="minorBidi"/>
          <w:bCs w:val="0"/>
          <w:sz w:val="22"/>
          <w:lang w:eastAsia="ru-RU"/>
        </w:rPr>
      </w:pPr>
      <w:hyperlink w:anchor="_Toc53140881" w:history="1">
        <w:r w:rsidR="002E7F7B" w:rsidRPr="002E7F7B">
          <w:rPr>
            <w:rStyle w:val="af2"/>
          </w:rPr>
          <w:t>1. Краткая информация по заболеванию или состоянию  (группе заболеваний или состояний)</w:t>
        </w:r>
        <w:r w:rsidR="002E7F7B" w:rsidRPr="002E7F7B">
          <w:rPr>
            <w:webHidden/>
          </w:rPr>
          <w:tab/>
        </w:r>
        <w:r w:rsidR="002E7F7B" w:rsidRPr="002E7F7B">
          <w:rPr>
            <w:webHidden/>
          </w:rPr>
          <w:fldChar w:fldCharType="begin"/>
        </w:r>
        <w:r w:rsidR="002E7F7B" w:rsidRPr="002E7F7B">
          <w:rPr>
            <w:webHidden/>
          </w:rPr>
          <w:instrText xml:space="preserve"> PAGEREF _Toc53140881 \h </w:instrText>
        </w:r>
        <w:r w:rsidR="002E7F7B" w:rsidRPr="002E7F7B">
          <w:rPr>
            <w:webHidden/>
          </w:rPr>
        </w:r>
        <w:r w:rsidR="002E7F7B" w:rsidRPr="002E7F7B">
          <w:rPr>
            <w:webHidden/>
          </w:rPr>
          <w:fldChar w:fldCharType="separate"/>
        </w:r>
        <w:r w:rsidR="002E7F7B" w:rsidRPr="002E7F7B">
          <w:rPr>
            <w:webHidden/>
          </w:rPr>
          <w:t>9</w:t>
        </w:r>
        <w:r w:rsidR="002E7F7B" w:rsidRPr="002E7F7B">
          <w:rPr>
            <w:webHidden/>
          </w:rPr>
          <w:fldChar w:fldCharType="end"/>
        </w:r>
      </w:hyperlink>
    </w:p>
    <w:p w14:paraId="746A3C36" w14:textId="77777777" w:rsidR="002E7F7B" w:rsidRPr="002E7F7B" w:rsidRDefault="00BF4D39">
      <w:pPr>
        <w:pStyle w:val="21"/>
        <w:rPr>
          <w:rFonts w:asciiTheme="minorHAnsi" w:eastAsiaTheme="minorEastAsia" w:hAnsiTheme="minorHAnsi" w:cstheme="minorBidi"/>
          <w:sz w:val="22"/>
          <w:lang w:eastAsia="ru-RU"/>
        </w:rPr>
      </w:pPr>
      <w:hyperlink w:anchor="_Toc53140882" w:history="1">
        <w:r w:rsidR="002E7F7B" w:rsidRPr="002E7F7B">
          <w:rPr>
            <w:rStyle w:val="af2"/>
          </w:rPr>
          <w:t>1.1 Определение заболевания или состояния (группы заболеваний или состояний)</w:t>
        </w:r>
        <w:r w:rsidR="002E7F7B" w:rsidRPr="002E7F7B">
          <w:rPr>
            <w:webHidden/>
          </w:rPr>
          <w:tab/>
        </w:r>
        <w:r w:rsidR="002E7F7B" w:rsidRPr="002E7F7B">
          <w:rPr>
            <w:webHidden/>
          </w:rPr>
          <w:fldChar w:fldCharType="begin"/>
        </w:r>
        <w:r w:rsidR="002E7F7B" w:rsidRPr="002E7F7B">
          <w:rPr>
            <w:webHidden/>
          </w:rPr>
          <w:instrText xml:space="preserve"> PAGEREF _Toc53140882 \h </w:instrText>
        </w:r>
        <w:r w:rsidR="002E7F7B" w:rsidRPr="002E7F7B">
          <w:rPr>
            <w:webHidden/>
          </w:rPr>
        </w:r>
        <w:r w:rsidR="002E7F7B" w:rsidRPr="002E7F7B">
          <w:rPr>
            <w:webHidden/>
          </w:rPr>
          <w:fldChar w:fldCharType="separate"/>
        </w:r>
        <w:r w:rsidR="002E7F7B" w:rsidRPr="002E7F7B">
          <w:rPr>
            <w:webHidden/>
          </w:rPr>
          <w:t>9</w:t>
        </w:r>
        <w:r w:rsidR="002E7F7B" w:rsidRPr="002E7F7B">
          <w:rPr>
            <w:webHidden/>
          </w:rPr>
          <w:fldChar w:fldCharType="end"/>
        </w:r>
      </w:hyperlink>
    </w:p>
    <w:p w14:paraId="2A94D9C8" w14:textId="77777777" w:rsidR="002E7F7B" w:rsidRPr="002E7F7B" w:rsidRDefault="00BF4D39">
      <w:pPr>
        <w:pStyle w:val="21"/>
        <w:rPr>
          <w:rFonts w:asciiTheme="minorHAnsi" w:eastAsiaTheme="minorEastAsia" w:hAnsiTheme="minorHAnsi" w:cstheme="minorBidi"/>
          <w:sz w:val="22"/>
          <w:lang w:eastAsia="ru-RU"/>
        </w:rPr>
      </w:pPr>
      <w:hyperlink w:anchor="_Toc53140883" w:history="1">
        <w:r w:rsidR="002E7F7B" w:rsidRPr="002E7F7B">
          <w:rPr>
            <w:rStyle w:val="af2"/>
          </w:rPr>
          <w:t>1.2 Этиология и патогенез заболевания или состояния (группы заболеваний или состояний)</w:t>
        </w:r>
        <w:r w:rsidR="002E7F7B" w:rsidRPr="002E7F7B">
          <w:rPr>
            <w:webHidden/>
          </w:rPr>
          <w:tab/>
        </w:r>
        <w:r w:rsidR="002E7F7B" w:rsidRPr="002E7F7B">
          <w:rPr>
            <w:webHidden/>
          </w:rPr>
          <w:fldChar w:fldCharType="begin"/>
        </w:r>
        <w:r w:rsidR="002E7F7B" w:rsidRPr="002E7F7B">
          <w:rPr>
            <w:webHidden/>
          </w:rPr>
          <w:instrText xml:space="preserve"> PAGEREF _Toc53140883 \h </w:instrText>
        </w:r>
        <w:r w:rsidR="002E7F7B" w:rsidRPr="002E7F7B">
          <w:rPr>
            <w:webHidden/>
          </w:rPr>
        </w:r>
        <w:r w:rsidR="002E7F7B" w:rsidRPr="002E7F7B">
          <w:rPr>
            <w:webHidden/>
          </w:rPr>
          <w:fldChar w:fldCharType="separate"/>
        </w:r>
        <w:r w:rsidR="002E7F7B" w:rsidRPr="002E7F7B">
          <w:rPr>
            <w:webHidden/>
          </w:rPr>
          <w:t>9</w:t>
        </w:r>
        <w:r w:rsidR="002E7F7B" w:rsidRPr="002E7F7B">
          <w:rPr>
            <w:webHidden/>
          </w:rPr>
          <w:fldChar w:fldCharType="end"/>
        </w:r>
      </w:hyperlink>
    </w:p>
    <w:p w14:paraId="2B73925E" w14:textId="77777777" w:rsidR="002E7F7B" w:rsidRPr="002E7F7B" w:rsidRDefault="00BF4D39">
      <w:pPr>
        <w:pStyle w:val="21"/>
        <w:rPr>
          <w:rFonts w:asciiTheme="minorHAnsi" w:eastAsiaTheme="minorEastAsia" w:hAnsiTheme="minorHAnsi" w:cstheme="minorBidi"/>
          <w:sz w:val="22"/>
          <w:lang w:eastAsia="ru-RU"/>
        </w:rPr>
      </w:pPr>
      <w:hyperlink w:anchor="_Toc53140884" w:history="1">
        <w:r w:rsidR="002E7F7B" w:rsidRPr="002E7F7B">
          <w:rPr>
            <w:rStyle w:val="af2"/>
          </w:rPr>
          <w:t>1.3 Эпидемиология заболевания или состояния (группы заболеваний или состояний)</w:t>
        </w:r>
        <w:r w:rsidR="002E7F7B" w:rsidRPr="002E7F7B">
          <w:rPr>
            <w:webHidden/>
          </w:rPr>
          <w:tab/>
        </w:r>
        <w:r w:rsidR="002E7F7B" w:rsidRPr="002E7F7B">
          <w:rPr>
            <w:webHidden/>
          </w:rPr>
          <w:fldChar w:fldCharType="begin"/>
        </w:r>
        <w:r w:rsidR="002E7F7B" w:rsidRPr="002E7F7B">
          <w:rPr>
            <w:webHidden/>
          </w:rPr>
          <w:instrText xml:space="preserve"> PAGEREF _Toc53140884 \h </w:instrText>
        </w:r>
        <w:r w:rsidR="002E7F7B" w:rsidRPr="002E7F7B">
          <w:rPr>
            <w:webHidden/>
          </w:rPr>
        </w:r>
        <w:r w:rsidR="002E7F7B" w:rsidRPr="002E7F7B">
          <w:rPr>
            <w:webHidden/>
          </w:rPr>
          <w:fldChar w:fldCharType="separate"/>
        </w:r>
        <w:r w:rsidR="002E7F7B" w:rsidRPr="002E7F7B">
          <w:rPr>
            <w:webHidden/>
          </w:rPr>
          <w:t>9</w:t>
        </w:r>
        <w:r w:rsidR="002E7F7B" w:rsidRPr="002E7F7B">
          <w:rPr>
            <w:webHidden/>
          </w:rPr>
          <w:fldChar w:fldCharType="end"/>
        </w:r>
      </w:hyperlink>
    </w:p>
    <w:p w14:paraId="0BC2E948" w14:textId="77777777" w:rsidR="002E7F7B" w:rsidRPr="002E7F7B" w:rsidRDefault="00BF4D39">
      <w:pPr>
        <w:pStyle w:val="21"/>
        <w:rPr>
          <w:rFonts w:asciiTheme="minorHAnsi" w:eastAsiaTheme="minorEastAsia" w:hAnsiTheme="minorHAnsi" w:cstheme="minorBidi"/>
          <w:sz w:val="22"/>
          <w:lang w:eastAsia="ru-RU"/>
        </w:rPr>
      </w:pPr>
      <w:hyperlink w:anchor="_Toc53140885" w:history="1">
        <w:r w:rsidR="002E7F7B" w:rsidRPr="002E7F7B">
          <w:rPr>
            <w:rStyle w:val="af2"/>
          </w:rPr>
          <w:t xml:space="preserve">1.4 </w:t>
        </w:r>
        <w:r w:rsidR="002E7F7B" w:rsidRPr="002E7F7B">
          <w:rPr>
            <w:rStyle w:val="af2"/>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E7F7B" w:rsidRPr="002E7F7B">
          <w:rPr>
            <w:webHidden/>
          </w:rPr>
          <w:tab/>
        </w:r>
        <w:r w:rsidR="002E7F7B" w:rsidRPr="002E7F7B">
          <w:rPr>
            <w:webHidden/>
          </w:rPr>
          <w:fldChar w:fldCharType="begin"/>
        </w:r>
        <w:r w:rsidR="002E7F7B" w:rsidRPr="002E7F7B">
          <w:rPr>
            <w:webHidden/>
          </w:rPr>
          <w:instrText xml:space="preserve"> PAGEREF _Toc53140885 \h </w:instrText>
        </w:r>
        <w:r w:rsidR="002E7F7B" w:rsidRPr="002E7F7B">
          <w:rPr>
            <w:webHidden/>
          </w:rPr>
        </w:r>
        <w:r w:rsidR="002E7F7B" w:rsidRPr="002E7F7B">
          <w:rPr>
            <w:webHidden/>
          </w:rPr>
          <w:fldChar w:fldCharType="separate"/>
        </w:r>
        <w:r w:rsidR="002E7F7B" w:rsidRPr="002E7F7B">
          <w:rPr>
            <w:webHidden/>
          </w:rPr>
          <w:t>9</w:t>
        </w:r>
        <w:r w:rsidR="002E7F7B" w:rsidRPr="002E7F7B">
          <w:rPr>
            <w:webHidden/>
          </w:rPr>
          <w:fldChar w:fldCharType="end"/>
        </w:r>
      </w:hyperlink>
    </w:p>
    <w:p w14:paraId="4F7C2D6C" w14:textId="77777777" w:rsidR="002E7F7B" w:rsidRPr="002E7F7B" w:rsidRDefault="00BF4D39">
      <w:pPr>
        <w:pStyle w:val="21"/>
        <w:rPr>
          <w:rFonts w:asciiTheme="minorHAnsi" w:eastAsiaTheme="minorEastAsia" w:hAnsiTheme="minorHAnsi" w:cstheme="minorBidi"/>
          <w:sz w:val="22"/>
          <w:lang w:eastAsia="ru-RU"/>
        </w:rPr>
      </w:pPr>
      <w:hyperlink w:anchor="_Toc53140886" w:history="1">
        <w:r w:rsidR="002E7F7B" w:rsidRPr="002E7F7B">
          <w:rPr>
            <w:rStyle w:val="af2"/>
          </w:rPr>
          <w:t>1.5 Классификация заболевания или состояния (группы заболеваний или состояний)</w:t>
        </w:r>
        <w:r w:rsidR="002E7F7B" w:rsidRPr="002E7F7B">
          <w:rPr>
            <w:webHidden/>
          </w:rPr>
          <w:tab/>
        </w:r>
        <w:r w:rsidR="002E7F7B" w:rsidRPr="002E7F7B">
          <w:rPr>
            <w:webHidden/>
          </w:rPr>
          <w:fldChar w:fldCharType="begin"/>
        </w:r>
        <w:r w:rsidR="002E7F7B" w:rsidRPr="002E7F7B">
          <w:rPr>
            <w:webHidden/>
          </w:rPr>
          <w:instrText xml:space="preserve"> PAGEREF _Toc53140886 \h </w:instrText>
        </w:r>
        <w:r w:rsidR="002E7F7B" w:rsidRPr="002E7F7B">
          <w:rPr>
            <w:webHidden/>
          </w:rPr>
        </w:r>
        <w:r w:rsidR="002E7F7B" w:rsidRPr="002E7F7B">
          <w:rPr>
            <w:webHidden/>
          </w:rPr>
          <w:fldChar w:fldCharType="separate"/>
        </w:r>
        <w:r w:rsidR="002E7F7B" w:rsidRPr="002E7F7B">
          <w:rPr>
            <w:webHidden/>
          </w:rPr>
          <w:t>10</w:t>
        </w:r>
        <w:r w:rsidR="002E7F7B" w:rsidRPr="002E7F7B">
          <w:rPr>
            <w:webHidden/>
          </w:rPr>
          <w:fldChar w:fldCharType="end"/>
        </w:r>
      </w:hyperlink>
    </w:p>
    <w:p w14:paraId="69E75FE6" w14:textId="77777777" w:rsidR="002E7F7B" w:rsidRPr="002E7F7B" w:rsidRDefault="00BF4D39">
      <w:pPr>
        <w:pStyle w:val="21"/>
        <w:rPr>
          <w:rFonts w:asciiTheme="minorHAnsi" w:eastAsiaTheme="minorEastAsia" w:hAnsiTheme="minorHAnsi" w:cstheme="minorBidi"/>
          <w:sz w:val="22"/>
          <w:lang w:eastAsia="ru-RU"/>
        </w:rPr>
      </w:pPr>
      <w:hyperlink w:anchor="_Toc53140887" w:history="1">
        <w:r w:rsidR="002E7F7B" w:rsidRPr="002E7F7B">
          <w:rPr>
            <w:rStyle w:val="af2"/>
          </w:rPr>
          <w:t>1.6 Клиническая картина заболевания или состояния (группы заболеваний или состояний)</w:t>
        </w:r>
        <w:r w:rsidR="002E7F7B" w:rsidRPr="002E7F7B">
          <w:rPr>
            <w:webHidden/>
          </w:rPr>
          <w:tab/>
        </w:r>
        <w:r w:rsidR="002E7F7B" w:rsidRPr="002E7F7B">
          <w:rPr>
            <w:webHidden/>
          </w:rPr>
          <w:fldChar w:fldCharType="begin"/>
        </w:r>
        <w:r w:rsidR="002E7F7B" w:rsidRPr="002E7F7B">
          <w:rPr>
            <w:webHidden/>
          </w:rPr>
          <w:instrText xml:space="preserve"> PAGEREF _Toc53140887 \h </w:instrText>
        </w:r>
        <w:r w:rsidR="002E7F7B" w:rsidRPr="002E7F7B">
          <w:rPr>
            <w:webHidden/>
          </w:rPr>
        </w:r>
        <w:r w:rsidR="002E7F7B" w:rsidRPr="002E7F7B">
          <w:rPr>
            <w:webHidden/>
          </w:rPr>
          <w:fldChar w:fldCharType="separate"/>
        </w:r>
        <w:r w:rsidR="002E7F7B" w:rsidRPr="002E7F7B">
          <w:rPr>
            <w:webHidden/>
          </w:rPr>
          <w:t>12</w:t>
        </w:r>
        <w:r w:rsidR="002E7F7B" w:rsidRPr="002E7F7B">
          <w:rPr>
            <w:webHidden/>
          </w:rPr>
          <w:fldChar w:fldCharType="end"/>
        </w:r>
      </w:hyperlink>
    </w:p>
    <w:p w14:paraId="6C56E852" w14:textId="77777777" w:rsidR="002E7F7B" w:rsidRPr="002E7F7B" w:rsidRDefault="00BF4D39">
      <w:pPr>
        <w:pStyle w:val="21"/>
        <w:rPr>
          <w:rFonts w:asciiTheme="minorHAnsi" w:eastAsiaTheme="minorEastAsia" w:hAnsiTheme="minorHAnsi" w:cstheme="minorBidi"/>
          <w:sz w:val="22"/>
          <w:lang w:eastAsia="ru-RU"/>
        </w:rPr>
      </w:pPr>
      <w:hyperlink w:anchor="_Toc53140888" w:history="1">
        <w:r w:rsidR="002E7F7B" w:rsidRPr="002E7F7B">
          <w:rPr>
            <w:rStyle w:val="af2"/>
          </w:rPr>
          <w:t>1.7 Множественная миелома, осложненная почечной недостаточностью.</w:t>
        </w:r>
        <w:r w:rsidR="002E7F7B" w:rsidRPr="002E7F7B">
          <w:rPr>
            <w:webHidden/>
          </w:rPr>
          <w:tab/>
        </w:r>
        <w:r w:rsidR="002E7F7B" w:rsidRPr="002E7F7B">
          <w:rPr>
            <w:webHidden/>
          </w:rPr>
          <w:fldChar w:fldCharType="begin"/>
        </w:r>
        <w:r w:rsidR="002E7F7B" w:rsidRPr="002E7F7B">
          <w:rPr>
            <w:webHidden/>
          </w:rPr>
          <w:instrText xml:space="preserve"> PAGEREF _Toc53140888 \h </w:instrText>
        </w:r>
        <w:r w:rsidR="002E7F7B" w:rsidRPr="002E7F7B">
          <w:rPr>
            <w:webHidden/>
          </w:rPr>
        </w:r>
        <w:r w:rsidR="002E7F7B" w:rsidRPr="002E7F7B">
          <w:rPr>
            <w:webHidden/>
          </w:rPr>
          <w:fldChar w:fldCharType="separate"/>
        </w:r>
        <w:r w:rsidR="002E7F7B" w:rsidRPr="002E7F7B">
          <w:rPr>
            <w:webHidden/>
          </w:rPr>
          <w:t>12</w:t>
        </w:r>
        <w:r w:rsidR="002E7F7B" w:rsidRPr="002E7F7B">
          <w:rPr>
            <w:webHidden/>
          </w:rPr>
          <w:fldChar w:fldCharType="end"/>
        </w:r>
      </w:hyperlink>
    </w:p>
    <w:p w14:paraId="5D1B95F6" w14:textId="77777777" w:rsidR="002E7F7B" w:rsidRPr="002E7F7B" w:rsidRDefault="00BF4D39">
      <w:pPr>
        <w:pStyle w:val="11"/>
        <w:rPr>
          <w:rFonts w:asciiTheme="minorHAnsi" w:eastAsiaTheme="minorEastAsia" w:hAnsiTheme="minorHAnsi" w:cstheme="minorBidi"/>
          <w:bCs w:val="0"/>
          <w:sz w:val="22"/>
          <w:lang w:eastAsia="ru-RU"/>
        </w:rPr>
      </w:pPr>
      <w:hyperlink w:anchor="_Toc53140889" w:history="1">
        <w:r w:rsidR="002E7F7B" w:rsidRPr="002E7F7B">
          <w:rPr>
            <w:rStyle w:val="af2"/>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E7F7B" w:rsidRPr="002E7F7B">
          <w:rPr>
            <w:webHidden/>
          </w:rPr>
          <w:tab/>
        </w:r>
        <w:r w:rsidR="002E7F7B" w:rsidRPr="002E7F7B">
          <w:rPr>
            <w:webHidden/>
          </w:rPr>
          <w:fldChar w:fldCharType="begin"/>
        </w:r>
        <w:r w:rsidR="002E7F7B" w:rsidRPr="002E7F7B">
          <w:rPr>
            <w:webHidden/>
          </w:rPr>
          <w:instrText xml:space="preserve"> PAGEREF _Toc53140889 \h </w:instrText>
        </w:r>
        <w:r w:rsidR="002E7F7B" w:rsidRPr="002E7F7B">
          <w:rPr>
            <w:webHidden/>
          </w:rPr>
        </w:r>
        <w:r w:rsidR="002E7F7B" w:rsidRPr="002E7F7B">
          <w:rPr>
            <w:webHidden/>
          </w:rPr>
          <w:fldChar w:fldCharType="separate"/>
        </w:r>
        <w:r w:rsidR="002E7F7B" w:rsidRPr="002E7F7B">
          <w:rPr>
            <w:webHidden/>
          </w:rPr>
          <w:t>15</w:t>
        </w:r>
        <w:r w:rsidR="002E7F7B" w:rsidRPr="002E7F7B">
          <w:rPr>
            <w:webHidden/>
          </w:rPr>
          <w:fldChar w:fldCharType="end"/>
        </w:r>
      </w:hyperlink>
    </w:p>
    <w:p w14:paraId="0654E818" w14:textId="77777777" w:rsidR="002E7F7B" w:rsidRPr="002E7F7B" w:rsidRDefault="00BF4D39">
      <w:pPr>
        <w:pStyle w:val="21"/>
        <w:rPr>
          <w:rFonts w:asciiTheme="minorHAnsi" w:eastAsiaTheme="minorEastAsia" w:hAnsiTheme="minorHAnsi" w:cstheme="minorBidi"/>
          <w:sz w:val="22"/>
          <w:lang w:eastAsia="ru-RU"/>
        </w:rPr>
      </w:pPr>
      <w:hyperlink w:anchor="_Toc53140890" w:history="1">
        <w:r w:rsidR="002E7F7B" w:rsidRPr="002E7F7B">
          <w:rPr>
            <w:rStyle w:val="af2"/>
          </w:rPr>
          <w:t>2.1 Жалобы и анамнез</w:t>
        </w:r>
        <w:r w:rsidR="002E7F7B" w:rsidRPr="002E7F7B">
          <w:rPr>
            <w:webHidden/>
          </w:rPr>
          <w:tab/>
        </w:r>
        <w:r w:rsidR="002E7F7B" w:rsidRPr="002E7F7B">
          <w:rPr>
            <w:webHidden/>
          </w:rPr>
          <w:fldChar w:fldCharType="begin"/>
        </w:r>
        <w:r w:rsidR="002E7F7B" w:rsidRPr="002E7F7B">
          <w:rPr>
            <w:webHidden/>
          </w:rPr>
          <w:instrText xml:space="preserve"> PAGEREF _Toc53140890 \h </w:instrText>
        </w:r>
        <w:r w:rsidR="002E7F7B" w:rsidRPr="002E7F7B">
          <w:rPr>
            <w:webHidden/>
          </w:rPr>
        </w:r>
        <w:r w:rsidR="002E7F7B" w:rsidRPr="002E7F7B">
          <w:rPr>
            <w:webHidden/>
          </w:rPr>
          <w:fldChar w:fldCharType="separate"/>
        </w:r>
        <w:r w:rsidR="002E7F7B" w:rsidRPr="002E7F7B">
          <w:rPr>
            <w:webHidden/>
          </w:rPr>
          <w:t>16</w:t>
        </w:r>
        <w:r w:rsidR="002E7F7B" w:rsidRPr="002E7F7B">
          <w:rPr>
            <w:webHidden/>
          </w:rPr>
          <w:fldChar w:fldCharType="end"/>
        </w:r>
      </w:hyperlink>
    </w:p>
    <w:p w14:paraId="02589F83" w14:textId="77777777" w:rsidR="002E7F7B" w:rsidRPr="002E7F7B" w:rsidRDefault="00BF4D39">
      <w:pPr>
        <w:pStyle w:val="21"/>
        <w:rPr>
          <w:rFonts w:asciiTheme="minorHAnsi" w:eastAsiaTheme="minorEastAsia" w:hAnsiTheme="minorHAnsi" w:cstheme="minorBidi"/>
          <w:sz w:val="22"/>
          <w:lang w:eastAsia="ru-RU"/>
        </w:rPr>
      </w:pPr>
      <w:hyperlink w:anchor="_Toc53140891" w:history="1">
        <w:r w:rsidR="002E7F7B" w:rsidRPr="002E7F7B">
          <w:rPr>
            <w:rStyle w:val="af2"/>
          </w:rPr>
          <w:t>2.2 Физикальное обследование</w:t>
        </w:r>
        <w:r w:rsidR="002E7F7B" w:rsidRPr="002E7F7B">
          <w:rPr>
            <w:webHidden/>
          </w:rPr>
          <w:tab/>
        </w:r>
        <w:r w:rsidR="002E7F7B" w:rsidRPr="002E7F7B">
          <w:rPr>
            <w:webHidden/>
          </w:rPr>
          <w:fldChar w:fldCharType="begin"/>
        </w:r>
        <w:r w:rsidR="002E7F7B" w:rsidRPr="002E7F7B">
          <w:rPr>
            <w:webHidden/>
          </w:rPr>
          <w:instrText xml:space="preserve"> PAGEREF _Toc53140891 \h </w:instrText>
        </w:r>
        <w:r w:rsidR="002E7F7B" w:rsidRPr="002E7F7B">
          <w:rPr>
            <w:webHidden/>
          </w:rPr>
        </w:r>
        <w:r w:rsidR="002E7F7B" w:rsidRPr="002E7F7B">
          <w:rPr>
            <w:webHidden/>
          </w:rPr>
          <w:fldChar w:fldCharType="separate"/>
        </w:r>
        <w:r w:rsidR="002E7F7B" w:rsidRPr="002E7F7B">
          <w:rPr>
            <w:webHidden/>
          </w:rPr>
          <w:t>16</w:t>
        </w:r>
        <w:r w:rsidR="002E7F7B" w:rsidRPr="002E7F7B">
          <w:rPr>
            <w:webHidden/>
          </w:rPr>
          <w:fldChar w:fldCharType="end"/>
        </w:r>
      </w:hyperlink>
    </w:p>
    <w:p w14:paraId="1CEC204F" w14:textId="77777777" w:rsidR="002E7F7B" w:rsidRPr="002E7F7B" w:rsidRDefault="00BF4D39">
      <w:pPr>
        <w:pStyle w:val="21"/>
        <w:rPr>
          <w:rFonts w:asciiTheme="minorHAnsi" w:eastAsiaTheme="minorEastAsia" w:hAnsiTheme="minorHAnsi" w:cstheme="minorBidi"/>
          <w:sz w:val="22"/>
          <w:lang w:eastAsia="ru-RU"/>
        </w:rPr>
      </w:pPr>
      <w:hyperlink w:anchor="_Toc53140892" w:history="1">
        <w:r w:rsidR="002E7F7B" w:rsidRPr="002E7F7B">
          <w:rPr>
            <w:rStyle w:val="af2"/>
          </w:rPr>
          <w:t>2.3 Лабораторные диагностические исследования</w:t>
        </w:r>
        <w:r w:rsidR="002E7F7B" w:rsidRPr="002E7F7B">
          <w:rPr>
            <w:webHidden/>
          </w:rPr>
          <w:tab/>
        </w:r>
        <w:r w:rsidR="002E7F7B" w:rsidRPr="002E7F7B">
          <w:rPr>
            <w:webHidden/>
          </w:rPr>
          <w:fldChar w:fldCharType="begin"/>
        </w:r>
        <w:r w:rsidR="002E7F7B" w:rsidRPr="002E7F7B">
          <w:rPr>
            <w:webHidden/>
          </w:rPr>
          <w:instrText xml:space="preserve"> PAGEREF _Toc53140892 \h </w:instrText>
        </w:r>
        <w:r w:rsidR="002E7F7B" w:rsidRPr="002E7F7B">
          <w:rPr>
            <w:webHidden/>
          </w:rPr>
        </w:r>
        <w:r w:rsidR="002E7F7B" w:rsidRPr="002E7F7B">
          <w:rPr>
            <w:webHidden/>
          </w:rPr>
          <w:fldChar w:fldCharType="separate"/>
        </w:r>
        <w:r w:rsidR="002E7F7B" w:rsidRPr="002E7F7B">
          <w:rPr>
            <w:webHidden/>
          </w:rPr>
          <w:t>16</w:t>
        </w:r>
        <w:r w:rsidR="002E7F7B" w:rsidRPr="002E7F7B">
          <w:rPr>
            <w:webHidden/>
          </w:rPr>
          <w:fldChar w:fldCharType="end"/>
        </w:r>
      </w:hyperlink>
    </w:p>
    <w:p w14:paraId="29A047A0" w14:textId="77777777" w:rsidR="002E7F7B" w:rsidRPr="002E7F7B" w:rsidRDefault="00BF4D39">
      <w:pPr>
        <w:pStyle w:val="21"/>
        <w:rPr>
          <w:rFonts w:asciiTheme="minorHAnsi" w:eastAsiaTheme="minorEastAsia" w:hAnsiTheme="minorHAnsi" w:cstheme="minorBidi"/>
          <w:sz w:val="22"/>
          <w:lang w:eastAsia="ru-RU"/>
        </w:rPr>
      </w:pPr>
      <w:hyperlink w:anchor="_Toc53140893" w:history="1">
        <w:r w:rsidR="002E7F7B" w:rsidRPr="002E7F7B">
          <w:rPr>
            <w:rStyle w:val="af2"/>
          </w:rPr>
          <w:t>2.4 Инструментальные диагностические исследования</w:t>
        </w:r>
        <w:r w:rsidR="002E7F7B" w:rsidRPr="002E7F7B">
          <w:rPr>
            <w:webHidden/>
          </w:rPr>
          <w:tab/>
        </w:r>
        <w:r w:rsidR="002E7F7B" w:rsidRPr="002E7F7B">
          <w:rPr>
            <w:webHidden/>
          </w:rPr>
          <w:fldChar w:fldCharType="begin"/>
        </w:r>
        <w:r w:rsidR="002E7F7B" w:rsidRPr="002E7F7B">
          <w:rPr>
            <w:webHidden/>
          </w:rPr>
          <w:instrText xml:space="preserve"> PAGEREF _Toc53140893 \h </w:instrText>
        </w:r>
        <w:r w:rsidR="002E7F7B" w:rsidRPr="002E7F7B">
          <w:rPr>
            <w:webHidden/>
          </w:rPr>
        </w:r>
        <w:r w:rsidR="002E7F7B" w:rsidRPr="002E7F7B">
          <w:rPr>
            <w:webHidden/>
          </w:rPr>
          <w:fldChar w:fldCharType="separate"/>
        </w:r>
        <w:r w:rsidR="002E7F7B" w:rsidRPr="002E7F7B">
          <w:rPr>
            <w:webHidden/>
          </w:rPr>
          <w:t>20</w:t>
        </w:r>
        <w:r w:rsidR="002E7F7B" w:rsidRPr="002E7F7B">
          <w:rPr>
            <w:webHidden/>
          </w:rPr>
          <w:fldChar w:fldCharType="end"/>
        </w:r>
      </w:hyperlink>
    </w:p>
    <w:p w14:paraId="04E89634" w14:textId="77777777" w:rsidR="002E7F7B" w:rsidRPr="002E7F7B" w:rsidRDefault="00BF4D39">
      <w:pPr>
        <w:pStyle w:val="21"/>
        <w:rPr>
          <w:rFonts w:asciiTheme="minorHAnsi" w:eastAsiaTheme="minorEastAsia" w:hAnsiTheme="minorHAnsi" w:cstheme="minorBidi"/>
          <w:sz w:val="22"/>
          <w:lang w:eastAsia="ru-RU"/>
        </w:rPr>
      </w:pPr>
      <w:hyperlink w:anchor="_Toc53140894" w:history="1">
        <w:r w:rsidR="002E7F7B" w:rsidRPr="002E7F7B">
          <w:rPr>
            <w:rStyle w:val="af2"/>
          </w:rPr>
          <w:t>2.5 Иные диагностические исследования</w:t>
        </w:r>
        <w:r w:rsidR="002E7F7B" w:rsidRPr="002E7F7B">
          <w:rPr>
            <w:webHidden/>
          </w:rPr>
          <w:tab/>
        </w:r>
        <w:r w:rsidR="002E7F7B" w:rsidRPr="002E7F7B">
          <w:rPr>
            <w:webHidden/>
          </w:rPr>
          <w:fldChar w:fldCharType="begin"/>
        </w:r>
        <w:r w:rsidR="002E7F7B" w:rsidRPr="002E7F7B">
          <w:rPr>
            <w:webHidden/>
          </w:rPr>
          <w:instrText xml:space="preserve"> PAGEREF _Toc53140894 \h </w:instrText>
        </w:r>
        <w:r w:rsidR="002E7F7B" w:rsidRPr="002E7F7B">
          <w:rPr>
            <w:webHidden/>
          </w:rPr>
        </w:r>
        <w:r w:rsidR="002E7F7B" w:rsidRPr="002E7F7B">
          <w:rPr>
            <w:webHidden/>
          </w:rPr>
          <w:fldChar w:fldCharType="separate"/>
        </w:r>
        <w:r w:rsidR="002E7F7B" w:rsidRPr="002E7F7B">
          <w:rPr>
            <w:webHidden/>
          </w:rPr>
          <w:t>22</w:t>
        </w:r>
        <w:r w:rsidR="002E7F7B" w:rsidRPr="002E7F7B">
          <w:rPr>
            <w:webHidden/>
          </w:rPr>
          <w:fldChar w:fldCharType="end"/>
        </w:r>
      </w:hyperlink>
    </w:p>
    <w:p w14:paraId="69D6EA88" w14:textId="77777777" w:rsidR="002E7F7B" w:rsidRPr="002E7F7B" w:rsidRDefault="00BF4D39">
      <w:pPr>
        <w:pStyle w:val="11"/>
        <w:rPr>
          <w:rFonts w:asciiTheme="minorHAnsi" w:eastAsiaTheme="minorEastAsia" w:hAnsiTheme="minorHAnsi" w:cstheme="minorBidi"/>
          <w:bCs w:val="0"/>
          <w:sz w:val="22"/>
          <w:lang w:eastAsia="ru-RU"/>
        </w:rPr>
      </w:pPr>
      <w:hyperlink w:anchor="_Toc53140895" w:history="1">
        <w:r w:rsidR="002E7F7B" w:rsidRPr="002E7F7B">
          <w:rPr>
            <w:rStyle w:val="af2"/>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E7F7B" w:rsidRPr="002E7F7B">
          <w:rPr>
            <w:webHidden/>
          </w:rPr>
          <w:tab/>
        </w:r>
        <w:r w:rsidR="002E7F7B" w:rsidRPr="002E7F7B">
          <w:rPr>
            <w:webHidden/>
          </w:rPr>
          <w:fldChar w:fldCharType="begin"/>
        </w:r>
        <w:r w:rsidR="002E7F7B" w:rsidRPr="002E7F7B">
          <w:rPr>
            <w:webHidden/>
          </w:rPr>
          <w:instrText xml:space="preserve"> PAGEREF _Toc53140895 \h </w:instrText>
        </w:r>
        <w:r w:rsidR="002E7F7B" w:rsidRPr="002E7F7B">
          <w:rPr>
            <w:webHidden/>
          </w:rPr>
        </w:r>
        <w:r w:rsidR="002E7F7B" w:rsidRPr="002E7F7B">
          <w:rPr>
            <w:webHidden/>
          </w:rPr>
          <w:fldChar w:fldCharType="separate"/>
        </w:r>
        <w:r w:rsidR="002E7F7B" w:rsidRPr="002E7F7B">
          <w:rPr>
            <w:webHidden/>
          </w:rPr>
          <w:t>23</w:t>
        </w:r>
        <w:r w:rsidR="002E7F7B" w:rsidRPr="002E7F7B">
          <w:rPr>
            <w:webHidden/>
          </w:rPr>
          <w:fldChar w:fldCharType="end"/>
        </w:r>
      </w:hyperlink>
    </w:p>
    <w:p w14:paraId="74F05299" w14:textId="77777777" w:rsidR="002E7F7B" w:rsidRPr="002E7F7B" w:rsidRDefault="00BF4D39">
      <w:pPr>
        <w:pStyle w:val="21"/>
        <w:rPr>
          <w:rFonts w:asciiTheme="minorHAnsi" w:eastAsiaTheme="minorEastAsia" w:hAnsiTheme="minorHAnsi" w:cstheme="minorBidi"/>
          <w:sz w:val="22"/>
          <w:lang w:eastAsia="ru-RU"/>
        </w:rPr>
      </w:pPr>
      <w:hyperlink w:anchor="_Toc53140896" w:history="1">
        <w:r w:rsidR="002E7F7B" w:rsidRPr="002E7F7B">
          <w:rPr>
            <w:rStyle w:val="af2"/>
          </w:rPr>
          <w:t>3.1 Показания к началу терапии и определение стратегии лечения</w:t>
        </w:r>
        <w:r w:rsidR="002E7F7B" w:rsidRPr="002E7F7B">
          <w:rPr>
            <w:webHidden/>
          </w:rPr>
          <w:tab/>
        </w:r>
        <w:r w:rsidR="002E7F7B" w:rsidRPr="002E7F7B">
          <w:rPr>
            <w:webHidden/>
          </w:rPr>
          <w:fldChar w:fldCharType="begin"/>
        </w:r>
        <w:r w:rsidR="002E7F7B" w:rsidRPr="002E7F7B">
          <w:rPr>
            <w:webHidden/>
          </w:rPr>
          <w:instrText xml:space="preserve"> PAGEREF _Toc53140896 \h </w:instrText>
        </w:r>
        <w:r w:rsidR="002E7F7B" w:rsidRPr="002E7F7B">
          <w:rPr>
            <w:webHidden/>
          </w:rPr>
        </w:r>
        <w:r w:rsidR="002E7F7B" w:rsidRPr="002E7F7B">
          <w:rPr>
            <w:webHidden/>
          </w:rPr>
          <w:fldChar w:fldCharType="separate"/>
        </w:r>
        <w:r w:rsidR="002E7F7B" w:rsidRPr="002E7F7B">
          <w:rPr>
            <w:webHidden/>
          </w:rPr>
          <w:t>23</w:t>
        </w:r>
        <w:r w:rsidR="002E7F7B" w:rsidRPr="002E7F7B">
          <w:rPr>
            <w:webHidden/>
          </w:rPr>
          <w:fldChar w:fldCharType="end"/>
        </w:r>
      </w:hyperlink>
    </w:p>
    <w:p w14:paraId="429DA6B3" w14:textId="77777777" w:rsidR="002E7F7B" w:rsidRPr="002E7F7B" w:rsidRDefault="00BF4D39">
      <w:pPr>
        <w:pStyle w:val="21"/>
        <w:rPr>
          <w:rFonts w:asciiTheme="minorHAnsi" w:eastAsiaTheme="minorEastAsia" w:hAnsiTheme="minorHAnsi" w:cstheme="minorBidi"/>
          <w:sz w:val="22"/>
          <w:lang w:eastAsia="ru-RU"/>
        </w:rPr>
      </w:pPr>
      <w:hyperlink w:anchor="_Toc53140897" w:history="1">
        <w:r w:rsidR="002E7F7B" w:rsidRPr="002E7F7B">
          <w:rPr>
            <w:rStyle w:val="af2"/>
          </w:rPr>
          <w:t>3.2 Лечение пациентов с впервые диагностированной ММ − не кандидатов на ВДХТ с ауто-ТГСК (старше 65 лет)</w:t>
        </w:r>
        <w:r w:rsidR="002E7F7B" w:rsidRPr="002E7F7B">
          <w:rPr>
            <w:webHidden/>
          </w:rPr>
          <w:tab/>
        </w:r>
        <w:r w:rsidR="002E7F7B" w:rsidRPr="002E7F7B">
          <w:rPr>
            <w:webHidden/>
          </w:rPr>
          <w:fldChar w:fldCharType="begin"/>
        </w:r>
        <w:r w:rsidR="002E7F7B" w:rsidRPr="002E7F7B">
          <w:rPr>
            <w:webHidden/>
          </w:rPr>
          <w:instrText xml:space="preserve"> PAGEREF _Toc53140897 \h </w:instrText>
        </w:r>
        <w:r w:rsidR="002E7F7B" w:rsidRPr="002E7F7B">
          <w:rPr>
            <w:webHidden/>
          </w:rPr>
        </w:r>
        <w:r w:rsidR="002E7F7B" w:rsidRPr="002E7F7B">
          <w:rPr>
            <w:webHidden/>
          </w:rPr>
          <w:fldChar w:fldCharType="separate"/>
        </w:r>
        <w:r w:rsidR="002E7F7B" w:rsidRPr="002E7F7B">
          <w:rPr>
            <w:webHidden/>
          </w:rPr>
          <w:t>24</w:t>
        </w:r>
        <w:r w:rsidR="002E7F7B" w:rsidRPr="002E7F7B">
          <w:rPr>
            <w:webHidden/>
          </w:rPr>
          <w:fldChar w:fldCharType="end"/>
        </w:r>
      </w:hyperlink>
    </w:p>
    <w:p w14:paraId="35110941" w14:textId="77777777" w:rsidR="002E7F7B" w:rsidRPr="002E7F7B" w:rsidRDefault="00BF4D39">
      <w:pPr>
        <w:pStyle w:val="21"/>
        <w:rPr>
          <w:rFonts w:asciiTheme="minorHAnsi" w:eastAsiaTheme="minorEastAsia" w:hAnsiTheme="minorHAnsi" w:cstheme="minorBidi"/>
          <w:sz w:val="22"/>
          <w:lang w:eastAsia="ru-RU"/>
        </w:rPr>
      </w:pPr>
      <w:hyperlink w:anchor="_Toc53140898" w:history="1">
        <w:r w:rsidR="002E7F7B" w:rsidRPr="002E7F7B">
          <w:rPr>
            <w:rStyle w:val="af2"/>
          </w:rPr>
          <w:t>3.3 Лечение пациентов с впервые диагностированной ММ, кандидатов на ВДХТ с последующей ауто-ТГСК</w:t>
        </w:r>
        <w:r w:rsidR="002E7F7B" w:rsidRPr="002E7F7B">
          <w:rPr>
            <w:webHidden/>
          </w:rPr>
          <w:tab/>
        </w:r>
        <w:r w:rsidR="002E7F7B" w:rsidRPr="002E7F7B">
          <w:rPr>
            <w:webHidden/>
          </w:rPr>
          <w:fldChar w:fldCharType="begin"/>
        </w:r>
        <w:r w:rsidR="002E7F7B" w:rsidRPr="002E7F7B">
          <w:rPr>
            <w:webHidden/>
          </w:rPr>
          <w:instrText xml:space="preserve"> PAGEREF _Toc53140898 \h </w:instrText>
        </w:r>
        <w:r w:rsidR="002E7F7B" w:rsidRPr="002E7F7B">
          <w:rPr>
            <w:webHidden/>
          </w:rPr>
        </w:r>
        <w:r w:rsidR="002E7F7B" w:rsidRPr="002E7F7B">
          <w:rPr>
            <w:webHidden/>
          </w:rPr>
          <w:fldChar w:fldCharType="separate"/>
        </w:r>
        <w:r w:rsidR="002E7F7B" w:rsidRPr="002E7F7B">
          <w:rPr>
            <w:webHidden/>
          </w:rPr>
          <w:t>27</w:t>
        </w:r>
        <w:r w:rsidR="002E7F7B" w:rsidRPr="002E7F7B">
          <w:rPr>
            <w:webHidden/>
          </w:rPr>
          <w:fldChar w:fldCharType="end"/>
        </w:r>
      </w:hyperlink>
    </w:p>
    <w:p w14:paraId="699CCF7D" w14:textId="77777777" w:rsidR="002E7F7B" w:rsidRPr="002E7F7B" w:rsidRDefault="00BF4D39">
      <w:pPr>
        <w:pStyle w:val="21"/>
        <w:rPr>
          <w:rFonts w:asciiTheme="minorHAnsi" w:eastAsiaTheme="minorEastAsia" w:hAnsiTheme="minorHAnsi" w:cstheme="minorBidi"/>
          <w:sz w:val="22"/>
          <w:lang w:eastAsia="ru-RU"/>
        </w:rPr>
      </w:pPr>
      <w:hyperlink w:anchor="_Toc53140899" w:history="1">
        <w:r w:rsidR="002E7F7B" w:rsidRPr="002E7F7B">
          <w:rPr>
            <w:rStyle w:val="af2"/>
            <w:bCs/>
          </w:rPr>
          <w:t>3.3.1 Индукционный этап терапии</w:t>
        </w:r>
        <w:r w:rsidR="002E7F7B" w:rsidRPr="002E7F7B">
          <w:rPr>
            <w:webHidden/>
          </w:rPr>
          <w:tab/>
        </w:r>
        <w:r w:rsidR="002E7F7B" w:rsidRPr="002E7F7B">
          <w:rPr>
            <w:webHidden/>
          </w:rPr>
          <w:fldChar w:fldCharType="begin"/>
        </w:r>
        <w:r w:rsidR="002E7F7B" w:rsidRPr="002E7F7B">
          <w:rPr>
            <w:webHidden/>
          </w:rPr>
          <w:instrText xml:space="preserve"> PAGEREF _Toc53140899 \h </w:instrText>
        </w:r>
        <w:r w:rsidR="002E7F7B" w:rsidRPr="002E7F7B">
          <w:rPr>
            <w:webHidden/>
          </w:rPr>
        </w:r>
        <w:r w:rsidR="002E7F7B" w:rsidRPr="002E7F7B">
          <w:rPr>
            <w:webHidden/>
          </w:rPr>
          <w:fldChar w:fldCharType="separate"/>
        </w:r>
        <w:r w:rsidR="002E7F7B" w:rsidRPr="002E7F7B">
          <w:rPr>
            <w:webHidden/>
          </w:rPr>
          <w:t>28</w:t>
        </w:r>
        <w:r w:rsidR="002E7F7B" w:rsidRPr="002E7F7B">
          <w:rPr>
            <w:webHidden/>
          </w:rPr>
          <w:fldChar w:fldCharType="end"/>
        </w:r>
      </w:hyperlink>
    </w:p>
    <w:p w14:paraId="3FD0D630" w14:textId="77777777" w:rsidR="002E7F7B" w:rsidRPr="002E7F7B" w:rsidRDefault="00BF4D39">
      <w:pPr>
        <w:pStyle w:val="21"/>
        <w:rPr>
          <w:rFonts w:asciiTheme="minorHAnsi" w:eastAsiaTheme="minorEastAsia" w:hAnsiTheme="minorHAnsi" w:cstheme="minorBidi"/>
          <w:sz w:val="22"/>
          <w:lang w:eastAsia="ru-RU"/>
        </w:rPr>
      </w:pPr>
      <w:hyperlink w:anchor="_Toc53140900" w:history="1">
        <w:r w:rsidR="002E7F7B" w:rsidRPr="002E7F7B">
          <w:rPr>
            <w:rStyle w:val="af2"/>
            <w:bCs/>
          </w:rPr>
          <w:t>3.3.2 Трансплантационный этап</w:t>
        </w:r>
        <w:r w:rsidR="002E7F7B" w:rsidRPr="002E7F7B">
          <w:rPr>
            <w:webHidden/>
          </w:rPr>
          <w:tab/>
        </w:r>
        <w:r w:rsidR="002E7F7B" w:rsidRPr="002E7F7B">
          <w:rPr>
            <w:webHidden/>
          </w:rPr>
          <w:fldChar w:fldCharType="begin"/>
        </w:r>
        <w:r w:rsidR="002E7F7B" w:rsidRPr="002E7F7B">
          <w:rPr>
            <w:webHidden/>
          </w:rPr>
          <w:instrText xml:space="preserve"> PAGEREF _Toc53140900 \h </w:instrText>
        </w:r>
        <w:r w:rsidR="002E7F7B" w:rsidRPr="002E7F7B">
          <w:rPr>
            <w:webHidden/>
          </w:rPr>
        </w:r>
        <w:r w:rsidR="002E7F7B" w:rsidRPr="002E7F7B">
          <w:rPr>
            <w:webHidden/>
          </w:rPr>
          <w:fldChar w:fldCharType="separate"/>
        </w:r>
        <w:r w:rsidR="002E7F7B" w:rsidRPr="002E7F7B">
          <w:rPr>
            <w:webHidden/>
          </w:rPr>
          <w:t>29</w:t>
        </w:r>
        <w:r w:rsidR="002E7F7B" w:rsidRPr="002E7F7B">
          <w:rPr>
            <w:webHidden/>
          </w:rPr>
          <w:fldChar w:fldCharType="end"/>
        </w:r>
      </w:hyperlink>
    </w:p>
    <w:p w14:paraId="49B5B8DE" w14:textId="77777777" w:rsidR="002E7F7B" w:rsidRPr="002E7F7B" w:rsidRDefault="00BF4D39">
      <w:pPr>
        <w:pStyle w:val="21"/>
        <w:rPr>
          <w:rFonts w:asciiTheme="minorHAnsi" w:eastAsiaTheme="minorEastAsia" w:hAnsiTheme="minorHAnsi" w:cstheme="minorBidi"/>
          <w:sz w:val="22"/>
          <w:lang w:eastAsia="ru-RU"/>
        </w:rPr>
      </w:pPr>
      <w:hyperlink w:anchor="_Toc53140901" w:history="1">
        <w:r w:rsidR="002E7F7B" w:rsidRPr="002E7F7B">
          <w:rPr>
            <w:rStyle w:val="af2"/>
            <w:bCs/>
          </w:rPr>
          <w:t>3.3.3 Этап консолидирующего лечения</w:t>
        </w:r>
        <w:r w:rsidR="002E7F7B" w:rsidRPr="002E7F7B">
          <w:rPr>
            <w:webHidden/>
          </w:rPr>
          <w:tab/>
        </w:r>
        <w:r w:rsidR="002E7F7B" w:rsidRPr="002E7F7B">
          <w:rPr>
            <w:webHidden/>
          </w:rPr>
          <w:fldChar w:fldCharType="begin"/>
        </w:r>
        <w:r w:rsidR="002E7F7B" w:rsidRPr="002E7F7B">
          <w:rPr>
            <w:webHidden/>
          </w:rPr>
          <w:instrText xml:space="preserve"> PAGEREF _Toc53140901 \h </w:instrText>
        </w:r>
        <w:r w:rsidR="002E7F7B" w:rsidRPr="002E7F7B">
          <w:rPr>
            <w:webHidden/>
          </w:rPr>
        </w:r>
        <w:r w:rsidR="002E7F7B" w:rsidRPr="002E7F7B">
          <w:rPr>
            <w:webHidden/>
          </w:rPr>
          <w:fldChar w:fldCharType="separate"/>
        </w:r>
        <w:r w:rsidR="002E7F7B" w:rsidRPr="002E7F7B">
          <w:rPr>
            <w:webHidden/>
          </w:rPr>
          <w:t>31</w:t>
        </w:r>
        <w:r w:rsidR="002E7F7B" w:rsidRPr="002E7F7B">
          <w:rPr>
            <w:webHidden/>
          </w:rPr>
          <w:fldChar w:fldCharType="end"/>
        </w:r>
      </w:hyperlink>
    </w:p>
    <w:p w14:paraId="5B81F6C9" w14:textId="77777777" w:rsidR="002E7F7B" w:rsidRPr="002E7F7B" w:rsidRDefault="00BF4D39">
      <w:pPr>
        <w:pStyle w:val="21"/>
        <w:rPr>
          <w:rFonts w:asciiTheme="minorHAnsi" w:eastAsiaTheme="minorEastAsia" w:hAnsiTheme="minorHAnsi" w:cstheme="minorBidi"/>
          <w:sz w:val="22"/>
          <w:lang w:eastAsia="ru-RU"/>
        </w:rPr>
      </w:pPr>
      <w:hyperlink w:anchor="_Toc53140902" w:history="1">
        <w:r w:rsidR="002E7F7B" w:rsidRPr="002E7F7B">
          <w:rPr>
            <w:rStyle w:val="af2"/>
          </w:rPr>
          <w:t>3.4 Лечение рецидивов ММ</w:t>
        </w:r>
        <w:r w:rsidR="002E7F7B" w:rsidRPr="002E7F7B">
          <w:rPr>
            <w:webHidden/>
          </w:rPr>
          <w:tab/>
        </w:r>
        <w:r w:rsidR="002E7F7B" w:rsidRPr="002E7F7B">
          <w:rPr>
            <w:webHidden/>
          </w:rPr>
          <w:fldChar w:fldCharType="begin"/>
        </w:r>
        <w:r w:rsidR="002E7F7B" w:rsidRPr="002E7F7B">
          <w:rPr>
            <w:webHidden/>
          </w:rPr>
          <w:instrText xml:space="preserve"> PAGEREF _Toc53140902 \h </w:instrText>
        </w:r>
        <w:r w:rsidR="002E7F7B" w:rsidRPr="002E7F7B">
          <w:rPr>
            <w:webHidden/>
          </w:rPr>
        </w:r>
        <w:r w:rsidR="002E7F7B" w:rsidRPr="002E7F7B">
          <w:rPr>
            <w:webHidden/>
          </w:rPr>
          <w:fldChar w:fldCharType="separate"/>
        </w:r>
        <w:r w:rsidR="002E7F7B" w:rsidRPr="002E7F7B">
          <w:rPr>
            <w:webHidden/>
          </w:rPr>
          <w:t>33</w:t>
        </w:r>
        <w:r w:rsidR="002E7F7B" w:rsidRPr="002E7F7B">
          <w:rPr>
            <w:webHidden/>
          </w:rPr>
          <w:fldChar w:fldCharType="end"/>
        </w:r>
      </w:hyperlink>
    </w:p>
    <w:p w14:paraId="23E56A91" w14:textId="77777777" w:rsidR="002E7F7B" w:rsidRPr="002E7F7B" w:rsidRDefault="00BF4D39">
      <w:pPr>
        <w:pStyle w:val="21"/>
        <w:rPr>
          <w:rFonts w:asciiTheme="minorHAnsi" w:eastAsiaTheme="minorEastAsia" w:hAnsiTheme="minorHAnsi" w:cstheme="minorBidi"/>
          <w:sz w:val="22"/>
          <w:lang w:eastAsia="ru-RU"/>
        </w:rPr>
      </w:pPr>
      <w:hyperlink w:anchor="_Toc53140903" w:history="1">
        <w:r w:rsidR="002E7F7B" w:rsidRPr="002E7F7B">
          <w:rPr>
            <w:rStyle w:val="af2"/>
            <w:bCs/>
          </w:rPr>
          <w:t>3.4.1 Лечение рецидива ММ, не отягощенного двойной рефрактерностью</w:t>
        </w:r>
        <w:r w:rsidR="002E7F7B" w:rsidRPr="002E7F7B">
          <w:rPr>
            <w:webHidden/>
          </w:rPr>
          <w:tab/>
        </w:r>
        <w:r w:rsidR="002E7F7B" w:rsidRPr="002E7F7B">
          <w:rPr>
            <w:webHidden/>
          </w:rPr>
          <w:fldChar w:fldCharType="begin"/>
        </w:r>
        <w:r w:rsidR="002E7F7B" w:rsidRPr="002E7F7B">
          <w:rPr>
            <w:webHidden/>
          </w:rPr>
          <w:instrText xml:space="preserve"> PAGEREF _Toc53140903 \h </w:instrText>
        </w:r>
        <w:r w:rsidR="002E7F7B" w:rsidRPr="002E7F7B">
          <w:rPr>
            <w:webHidden/>
          </w:rPr>
        </w:r>
        <w:r w:rsidR="002E7F7B" w:rsidRPr="002E7F7B">
          <w:rPr>
            <w:webHidden/>
          </w:rPr>
          <w:fldChar w:fldCharType="separate"/>
        </w:r>
        <w:r w:rsidR="002E7F7B" w:rsidRPr="002E7F7B">
          <w:rPr>
            <w:webHidden/>
          </w:rPr>
          <w:t>34</w:t>
        </w:r>
        <w:r w:rsidR="002E7F7B" w:rsidRPr="002E7F7B">
          <w:rPr>
            <w:webHidden/>
          </w:rPr>
          <w:fldChar w:fldCharType="end"/>
        </w:r>
      </w:hyperlink>
    </w:p>
    <w:p w14:paraId="33360595" w14:textId="77777777" w:rsidR="002E7F7B" w:rsidRDefault="00BF4D39">
      <w:pPr>
        <w:pStyle w:val="21"/>
        <w:rPr>
          <w:rFonts w:asciiTheme="minorHAnsi" w:eastAsiaTheme="minorEastAsia" w:hAnsiTheme="minorHAnsi" w:cstheme="minorBidi"/>
          <w:sz w:val="22"/>
          <w:lang w:eastAsia="ru-RU"/>
        </w:rPr>
      </w:pPr>
      <w:hyperlink w:anchor="_Toc53140904" w:history="1">
        <w:r w:rsidR="002E7F7B" w:rsidRPr="002E7F7B">
          <w:rPr>
            <w:rStyle w:val="af2"/>
            <w:bCs/>
          </w:rPr>
          <w:t>3.4.2 Лечение рецидива ММ, отягощенного двойной рефрактерностью</w:t>
        </w:r>
        <w:r w:rsidR="002E7F7B" w:rsidRPr="002E7F7B">
          <w:rPr>
            <w:webHidden/>
          </w:rPr>
          <w:tab/>
        </w:r>
        <w:r w:rsidR="002E7F7B" w:rsidRPr="002E7F7B">
          <w:rPr>
            <w:webHidden/>
          </w:rPr>
          <w:fldChar w:fldCharType="begin"/>
        </w:r>
        <w:r w:rsidR="002E7F7B" w:rsidRPr="002E7F7B">
          <w:rPr>
            <w:webHidden/>
          </w:rPr>
          <w:instrText xml:space="preserve"> PAGEREF _Toc53140904 \h </w:instrText>
        </w:r>
        <w:r w:rsidR="002E7F7B" w:rsidRPr="002E7F7B">
          <w:rPr>
            <w:webHidden/>
          </w:rPr>
        </w:r>
        <w:r w:rsidR="002E7F7B" w:rsidRPr="002E7F7B">
          <w:rPr>
            <w:webHidden/>
          </w:rPr>
          <w:fldChar w:fldCharType="separate"/>
        </w:r>
        <w:r w:rsidR="002E7F7B" w:rsidRPr="002E7F7B">
          <w:rPr>
            <w:webHidden/>
          </w:rPr>
          <w:t>41</w:t>
        </w:r>
        <w:r w:rsidR="002E7F7B" w:rsidRPr="002E7F7B">
          <w:rPr>
            <w:webHidden/>
          </w:rPr>
          <w:fldChar w:fldCharType="end"/>
        </w:r>
      </w:hyperlink>
    </w:p>
    <w:p w14:paraId="3A80F4DA" w14:textId="77777777" w:rsidR="002E7F7B" w:rsidRDefault="00BF4D39">
      <w:pPr>
        <w:pStyle w:val="21"/>
        <w:rPr>
          <w:rFonts w:asciiTheme="minorHAnsi" w:eastAsiaTheme="minorEastAsia" w:hAnsiTheme="minorHAnsi" w:cstheme="minorBidi"/>
          <w:sz w:val="22"/>
          <w:lang w:eastAsia="ru-RU"/>
        </w:rPr>
      </w:pPr>
      <w:hyperlink w:anchor="_Toc53140905" w:history="1">
        <w:r w:rsidR="002E7F7B" w:rsidRPr="007D0D08">
          <w:rPr>
            <w:rStyle w:val="af2"/>
          </w:rPr>
          <w:t>3.5 Лечение больных множественной миеломой с почечной недостаточностью</w:t>
        </w:r>
        <w:r w:rsidR="002E7F7B">
          <w:rPr>
            <w:webHidden/>
          </w:rPr>
          <w:tab/>
        </w:r>
        <w:r w:rsidR="002E7F7B">
          <w:rPr>
            <w:webHidden/>
          </w:rPr>
          <w:fldChar w:fldCharType="begin"/>
        </w:r>
        <w:r w:rsidR="002E7F7B">
          <w:rPr>
            <w:webHidden/>
          </w:rPr>
          <w:instrText xml:space="preserve"> PAGEREF _Toc53140905 \h </w:instrText>
        </w:r>
        <w:r w:rsidR="002E7F7B">
          <w:rPr>
            <w:webHidden/>
          </w:rPr>
        </w:r>
        <w:r w:rsidR="002E7F7B">
          <w:rPr>
            <w:webHidden/>
          </w:rPr>
          <w:fldChar w:fldCharType="separate"/>
        </w:r>
        <w:r w:rsidR="002E7F7B">
          <w:rPr>
            <w:webHidden/>
          </w:rPr>
          <w:t>45</w:t>
        </w:r>
        <w:r w:rsidR="002E7F7B">
          <w:rPr>
            <w:webHidden/>
          </w:rPr>
          <w:fldChar w:fldCharType="end"/>
        </w:r>
      </w:hyperlink>
    </w:p>
    <w:p w14:paraId="003E333B" w14:textId="77777777" w:rsidR="002E7F7B" w:rsidRDefault="00BF4D39">
      <w:pPr>
        <w:pStyle w:val="21"/>
        <w:rPr>
          <w:rFonts w:asciiTheme="minorHAnsi" w:eastAsiaTheme="minorEastAsia" w:hAnsiTheme="minorHAnsi" w:cstheme="minorBidi"/>
          <w:sz w:val="22"/>
          <w:lang w:eastAsia="ru-RU"/>
        </w:rPr>
      </w:pPr>
      <w:hyperlink w:anchor="_Toc53140906" w:history="1">
        <w:r w:rsidR="002E7F7B" w:rsidRPr="007D0D08">
          <w:rPr>
            <w:rStyle w:val="af2"/>
          </w:rPr>
          <w:t>3.6 Сопроводительная терапия</w:t>
        </w:r>
        <w:r w:rsidR="002E7F7B">
          <w:rPr>
            <w:webHidden/>
          </w:rPr>
          <w:tab/>
        </w:r>
        <w:r w:rsidR="002E7F7B">
          <w:rPr>
            <w:webHidden/>
          </w:rPr>
          <w:fldChar w:fldCharType="begin"/>
        </w:r>
        <w:r w:rsidR="002E7F7B">
          <w:rPr>
            <w:webHidden/>
          </w:rPr>
          <w:instrText xml:space="preserve"> PAGEREF _Toc53140906 \h </w:instrText>
        </w:r>
        <w:r w:rsidR="002E7F7B">
          <w:rPr>
            <w:webHidden/>
          </w:rPr>
        </w:r>
        <w:r w:rsidR="002E7F7B">
          <w:rPr>
            <w:webHidden/>
          </w:rPr>
          <w:fldChar w:fldCharType="separate"/>
        </w:r>
        <w:r w:rsidR="002E7F7B">
          <w:rPr>
            <w:webHidden/>
          </w:rPr>
          <w:t>47</w:t>
        </w:r>
        <w:r w:rsidR="002E7F7B">
          <w:rPr>
            <w:webHidden/>
          </w:rPr>
          <w:fldChar w:fldCharType="end"/>
        </w:r>
      </w:hyperlink>
    </w:p>
    <w:p w14:paraId="6D3FFE5A" w14:textId="77777777" w:rsidR="002E7F7B" w:rsidRDefault="00BF4D39">
      <w:pPr>
        <w:pStyle w:val="21"/>
        <w:rPr>
          <w:rFonts w:asciiTheme="minorHAnsi" w:eastAsiaTheme="minorEastAsia" w:hAnsiTheme="minorHAnsi" w:cstheme="minorBidi"/>
          <w:sz w:val="22"/>
          <w:lang w:eastAsia="ru-RU"/>
        </w:rPr>
      </w:pPr>
      <w:hyperlink w:anchor="_Toc53140907" w:history="1">
        <w:r w:rsidR="002E7F7B" w:rsidRPr="007D0D08">
          <w:rPr>
            <w:rStyle w:val="af2"/>
          </w:rPr>
          <w:t>3.7 Определение эффективности лечения</w:t>
        </w:r>
        <w:r w:rsidR="002E7F7B">
          <w:rPr>
            <w:webHidden/>
          </w:rPr>
          <w:tab/>
        </w:r>
        <w:r w:rsidR="002E7F7B">
          <w:rPr>
            <w:webHidden/>
          </w:rPr>
          <w:fldChar w:fldCharType="begin"/>
        </w:r>
        <w:r w:rsidR="002E7F7B">
          <w:rPr>
            <w:webHidden/>
          </w:rPr>
          <w:instrText xml:space="preserve"> PAGEREF _Toc53140907 \h </w:instrText>
        </w:r>
        <w:r w:rsidR="002E7F7B">
          <w:rPr>
            <w:webHidden/>
          </w:rPr>
        </w:r>
        <w:r w:rsidR="002E7F7B">
          <w:rPr>
            <w:webHidden/>
          </w:rPr>
          <w:fldChar w:fldCharType="separate"/>
        </w:r>
        <w:r w:rsidR="002E7F7B">
          <w:rPr>
            <w:webHidden/>
          </w:rPr>
          <w:t>48</w:t>
        </w:r>
        <w:r w:rsidR="002E7F7B">
          <w:rPr>
            <w:webHidden/>
          </w:rPr>
          <w:fldChar w:fldCharType="end"/>
        </w:r>
      </w:hyperlink>
    </w:p>
    <w:p w14:paraId="4B0DAB12" w14:textId="77777777" w:rsidR="002E7F7B" w:rsidRDefault="00BF4D39">
      <w:pPr>
        <w:pStyle w:val="11"/>
        <w:rPr>
          <w:rFonts w:asciiTheme="minorHAnsi" w:eastAsiaTheme="minorEastAsia" w:hAnsiTheme="minorHAnsi" w:cstheme="minorBidi"/>
          <w:bCs w:val="0"/>
          <w:sz w:val="22"/>
          <w:lang w:eastAsia="ru-RU"/>
        </w:rPr>
      </w:pPr>
      <w:hyperlink w:anchor="_Toc53140908" w:history="1">
        <w:r w:rsidR="002E7F7B" w:rsidRPr="007D0D08">
          <w:rPr>
            <w:rStyle w:val="af2"/>
          </w:rPr>
          <w:t>4. Медицинская реабилитация, медицинские показания  и противопоказания к применению методов реабилитации</w:t>
        </w:r>
        <w:r w:rsidR="002E7F7B">
          <w:rPr>
            <w:webHidden/>
          </w:rPr>
          <w:tab/>
        </w:r>
        <w:r w:rsidR="002E7F7B">
          <w:rPr>
            <w:webHidden/>
          </w:rPr>
          <w:fldChar w:fldCharType="begin"/>
        </w:r>
        <w:r w:rsidR="002E7F7B">
          <w:rPr>
            <w:webHidden/>
          </w:rPr>
          <w:instrText xml:space="preserve"> PAGEREF _Toc53140908 \h </w:instrText>
        </w:r>
        <w:r w:rsidR="002E7F7B">
          <w:rPr>
            <w:webHidden/>
          </w:rPr>
        </w:r>
        <w:r w:rsidR="002E7F7B">
          <w:rPr>
            <w:webHidden/>
          </w:rPr>
          <w:fldChar w:fldCharType="separate"/>
        </w:r>
        <w:r w:rsidR="002E7F7B">
          <w:rPr>
            <w:webHidden/>
          </w:rPr>
          <w:t>49</w:t>
        </w:r>
        <w:r w:rsidR="002E7F7B">
          <w:rPr>
            <w:webHidden/>
          </w:rPr>
          <w:fldChar w:fldCharType="end"/>
        </w:r>
      </w:hyperlink>
    </w:p>
    <w:p w14:paraId="6668BAA9" w14:textId="77777777" w:rsidR="002E7F7B" w:rsidRDefault="00BF4D39">
      <w:pPr>
        <w:pStyle w:val="11"/>
        <w:rPr>
          <w:rFonts w:asciiTheme="minorHAnsi" w:eastAsiaTheme="minorEastAsia" w:hAnsiTheme="minorHAnsi" w:cstheme="minorBidi"/>
          <w:bCs w:val="0"/>
          <w:sz w:val="22"/>
          <w:lang w:eastAsia="ru-RU"/>
        </w:rPr>
      </w:pPr>
      <w:hyperlink w:anchor="_Toc53140909" w:history="1">
        <w:r w:rsidR="002E7F7B" w:rsidRPr="007D0D08">
          <w:rPr>
            <w:rStyle w:val="af2"/>
          </w:rPr>
          <w:t>5. Профилактика и диспансерное наблюдение, медицинские показания и противопоказания к применению методов профилактики</w:t>
        </w:r>
        <w:r w:rsidR="002E7F7B">
          <w:rPr>
            <w:webHidden/>
          </w:rPr>
          <w:tab/>
        </w:r>
        <w:r w:rsidR="002E7F7B">
          <w:rPr>
            <w:webHidden/>
          </w:rPr>
          <w:fldChar w:fldCharType="begin"/>
        </w:r>
        <w:r w:rsidR="002E7F7B">
          <w:rPr>
            <w:webHidden/>
          </w:rPr>
          <w:instrText xml:space="preserve"> PAGEREF _Toc53140909 \h </w:instrText>
        </w:r>
        <w:r w:rsidR="002E7F7B">
          <w:rPr>
            <w:webHidden/>
          </w:rPr>
        </w:r>
        <w:r w:rsidR="002E7F7B">
          <w:rPr>
            <w:webHidden/>
          </w:rPr>
          <w:fldChar w:fldCharType="separate"/>
        </w:r>
        <w:r w:rsidR="002E7F7B">
          <w:rPr>
            <w:webHidden/>
          </w:rPr>
          <w:t>50</w:t>
        </w:r>
        <w:r w:rsidR="002E7F7B">
          <w:rPr>
            <w:webHidden/>
          </w:rPr>
          <w:fldChar w:fldCharType="end"/>
        </w:r>
      </w:hyperlink>
    </w:p>
    <w:p w14:paraId="5ACDDF87" w14:textId="77777777" w:rsidR="002E7F7B" w:rsidRDefault="00BF4D39">
      <w:pPr>
        <w:pStyle w:val="11"/>
        <w:rPr>
          <w:rFonts w:asciiTheme="minorHAnsi" w:eastAsiaTheme="minorEastAsia" w:hAnsiTheme="minorHAnsi" w:cstheme="minorBidi"/>
          <w:bCs w:val="0"/>
          <w:sz w:val="22"/>
          <w:lang w:eastAsia="ru-RU"/>
        </w:rPr>
      </w:pPr>
      <w:hyperlink w:anchor="_Toc53140910" w:history="1">
        <w:r w:rsidR="002E7F7B" w:rsidRPr="007D0D08">
          <w:rPr>
            <w:rStyle w:val="af2"/>
          </w:rPr>
          <w:t>6. Организация оказания медицинской помощи</w:t>
        </w:r>
        <w:r w:rsidR="002E7F7B">
          <w:rPr>
            <w:webHidden/>
          </w:rPr>
          <w:tab/>
        </w:r>
        <w:r w:rsidR="002E7F7B">
          <w:rPr>
            <w:webHidden/>
          </w:rPr>
          <w:fldChar w:fldCharType="begin"/>
        </w:r>
        <w:r w:rsidR="002E7F7B">
          <w:rPr>
            <w:webHidden/>
          </w:rPr>
          <w:instrText xml:space="preserve"> PAGEREF _Toc53140910 \h </w:instrText>
        </w:r>
        <w:r w:rsidR="002E7F7B">
          <w:rPr>
            <w:webHidden/>
          </w:rPr>
        </w:r>
        <w:r w:rsidR="002E7F7B">
          <w:rPr>
            <w:webHidden/>
          </w:rPr>
          <w:fldChar w:fldCharType="separate"/>
        </w:r>
        <w:r w:rsidR="002E7F7B">
          <w:rPr>
            <w:webHidden/>
          </w:rPr>
          <w:t>51</w:t>
        </w:r>
        <w:r w:rsidR="002E7F7B">
          <w:rPr>
            <w:webHidden/>
          </w:rPr>
          <w:fldChar w:fldCharType="end"/>
        </w:r>
      </w:hyperlink>
    </w:p>
    <w:p w14:paraId="27051ABB" w14:textId="77777777" w:rsidR="002E7F7B" w:rsidRDefault="00BF4D39">
      <w:pPr>
        <w:pStyle w:val="11"/>
        <w:rPr>
          <w:rFonts w:asciiTheme="minorHAnsi" w:eastAsiaTheme="minorEastAsia" w:hAnsiTheme="minorHAnsi" w:cstheme="minorBidi"/>
          <w:bCs w:val="0"/>
          <w:sz w:val="22"/>
          <w:lang w:eastAsia="ru-RU"/>
        </w:rPr>
      </w:pPr>
      <w:hyperlink w:anchor="_Toc53140911" w:history="1">
        <w:r w:rsidR="002E7F7B" w:rsidRPr="007D0D08">
          <w:rPr>
            <w:rStyle w:val="af2"/>
          </w:rPr>
          <w:t>7. Дополнительная информация (в том числе факторы, влияющие на исход заболевания или состояния)</w:t>
        </w:r>
        <w:r w:rsidR="002E7F7B">
          <w:rPr>
            <w:webHidden/>
          </w:rPr>
          <w:tab/>
        </w:r>
        <w:r w:rsidR="002E7F7B">
          <w:rPr>
            <w:webHidden/>
          </w:rPr>
          <w:fldChar w:fldCharType="begin"/>
        </w:r>
        <w:r w:rsidR="002E7F7B">
          <w:rPr>
            <w:webHidden/>
          </w:rPr>
          <w:instrText xml:space="preserve"> PAGEREF _Toc53140911 \h </w:instrText>
        </w:r>
        <w:r w:rsidR="002E7F7B">
          <w:rPr>
            <w:webHidden/>
          </w:rPr>
        </w:r>
        <w:r w:rsidR="002E7F7B">
          <w:rPr>
            <w:webHidden/>
          </w:rPr>
          <w:fldChar w:fldCharType="separate"/>
        </w:r>
        <w:r w:rsidR="002E7F7B">
          <w:rPr>
            <w:webHidden/>
          </w:rPr>
          <w:t>54</w:t>
        </w:r>
        <w:r w:rsidR="002E7F7B">
          <w:rPr>
            <w:webHidden/>
          </w:rPr>
          <w:fldChar w:fldCharType="end"/>
        </w:r>
      </w:hyperlink>
    </w:p>
    <w:p w14:paraId="09DF45DD" w14:textId="77777777" w:rsidR="002E7F7B" w:rsidRDefault="00BF4D39">
      <w:pPr>
        <w:pStyle w:val="11"/>
        <w:rPr>
          <w:rFonts w:asciiTheme="minorHAnsi" w:eastAsiaTheme="minorEastAsia" w:hAnsiTheme="minorHAnsi" w:cstheme="minorBidi"/>
          <w:bCs w:val="0"/>
          <w:sz w:val="22"/>
          <w:lang w:eastAsia="ru-RU"/>
        </w:rPr>
      </w:pPr>
      <w:hyperlink w:anchor="_Toc53140912" w:history="1">
        <w:r w:rsidR="002E7F7B" w:rsidRPr="007D0D08">
          <w:rPr>
            <w:rStyle w:val="af2"/>
          </w:rPr>
          <w:t>Критерии оценки качества медицинской помощи</w:t>
        </w:r>
        <w:r w:rsidR="002E7F7B">
          <w:rPr>
            <w:webHidden/>
          </w:rPr>
          <w:tab/>
        </w:r>
        <w:r w:rsidR="002E7F7B">
          <w:rPr>
            <w:webHidden/>
          </w:rPr>
          <w:fldChar w:fldCharType="begin"/>
        </w:r>
        <w:r w:rsidR="002E7F7B">
          <w:rPr>
            <w:webHidden/>
          </w:rPr>
          <w:instrText xml:space="preserve"> PAGEREF _Toc53140912 \h </w:instrText>
        </w:r>
        <w:r w:rsidR="002E7F7B">
          <w:rPr>
            <w:webHidden/>
          </w:rPr>
        </w:r>
        <w:r w:rsidR="002E7F7B">
          <w:rPr>
            <w:webHidden/>
          </w:rPr>
          <w:fldChar w:fldCharType="separate"/>
        </w:r>
        <w:r w:rsidR="002E7F7B">
          <w:rPr>
            <w:webHidden/>
          </w:rPr>
          <w:t>56</w:t>
        </w:r>
        <w:r w:rsidR="002E7F7B">
          <w:rPr>
            <w:webHidden/>
          </w:rPr>
          <w:fldChar w:fldCharType="end"/>
        </w:r>
      </w:hyperlink>
    </w:p>
    <w:p w14:paraId="5587DF2A" w14:textId="77777777" w:rsidR="002E7F7B" w:rsidRDefault="00BF4D39">
      <w:pPr>
        <w:pStyle w:val="11"/>
        <w:rPr>
          <w:rFonts w:asciiTheme="minorHAnsi" w:eastAsiaTheme="minorEastAsia" w:hAnsiTheme="minorHAnsi" w:cstheme="minorBidi"/>
          <w:bCs w:val="0"/>
          <w:sz w:val="22"/>
          <w:lang w:eastAsia="ru-RU"/>
        </w:rPr>
      </w:pPr>
      <w:hyperlink w:anchor="_Toc53140913" w:history="1">
        <w:r w:rsidR="002E7F7B" w:rsidRPr="007D0D08">
          <w:rPr>
            <w:rStyle w:val="af2"/>
          </w:rPr>
          <w:t>Список литературы</w:t>
        </w:r>
        <w:r w:rsidR="002E7F7B">
          <w:rPr>
            <w:webHidden/>
          </w:rPr>
          <w:tab/>
        </w:r>
        <w:r w:rsidR="002E7F7B">
          <w:rPr>
            <w:webHidden/>
          </w:rPr>
          <w:fldChar w:fldCharType="begin"/>
        </w:r>
        <w:r w:rsidR="002E7F7B">
          <w:rPr>
            <w:webHidden/>
          </w:rPr>
          <w:instrText xml:space="preserve"> PAGEREF _Toc53140913 \h </w:instrText>
        </w:r>
        <w:r w:rsidR="002E7F7B">
          <w:rPr>
            <w:webHidden/>
          </w:rPr>
        </w:r>
        <w:r w:rsidR="002E7F7B">
          <w:rPr>
            <w:webHidden/>
          </w:rPr>
          <w:fldChar w:fldCharType="separate"/>
        </w:r>
        <w:r w:rsidR="002E7F7B">
          <w:rPr>
            <w:webHidden/>
          </w:rPr>
          <w:t>58</w:t>
        </w:r>
        <w:r w:rsidR="002E7F7B">
          <w:rPr>
            <w:webHidden/>
          </w:rPr>
          <w:fldChar w:fldCharType="end"/>
        </w:r>
      </w:hyperlink>
    </w:p>
    <w:p w14:paraId="58892AB8" w14:textId="77777777" w:rsidR="002E7F7B" w:rsidRDefault="00BF4D39">
      <w:pPr>
        <w:pStyle w:val="11"/>
        <w:rPr>
          <w:rFonts w:asciiTheme="minorHAnsi" w:eastAsiaTheme="minorEastAsia" w:hAnsiTheme="minorHAnsi" w:cstheme="minorBidi"/>
          <w:bCs w:val="0"/>
          <w:sz w:val="22"/>
          <w:lang w:eastAsia="ru-RU"/>
        </w:rPr>
      </w:pPr>
      <w:hyperlink w:anchor="_Toc53140914" w:history="1">
        <w:r w:rsidR="002E7F7B" w:rsidRPr="007D0D08">
          <w:rPr>
            <w:rStyle w:val="af2"/>
          </w:rPr>
          <w:t>Приложение А1. Состав рабочей группы</w:t>
        </w:r>
        <w:r w:rsidR="002E7F7B">
          <w:rPr>
            <w:webHidden/>
          </w:rPr>
          <w:tab/>
        </w:r>
        <w:r w:rsidR="002E7F7B">
          <w:rPr>
            <w:webHidden/>
          </w:rPr>
          <w:fldChar w:fldCharType="begin"/>
        </w:r>
        <w:r w:rsidR="002E7F7B">
          <w:rPr>
            <w:webHidden/>
          </w:rPr>
          <w:instrText xml:space="preserve"> PAGEREF _Toc53140914 \h </w:instrText>
        </w:r>
        <w:r w:rsidR="002E7F7B">
          <w:rPr>
            <w:webHidden/>
          </w:rPr>
        </w:r>
        <w:r w:rsidR="002E7F7B">
          <w:rPr>
            <w:webHidden/>
          </w:rPr>
          <w:fldChar w:fldCharType="separate"/>
        </w:r>
        <w:r w:rsidR="002E7F7B">
          <w:rPr>
            <w:webHidden/>
          </w:rPr>
          <w:t>65</w:t>
        </w:r>
        <w:r w:rsidR="002E7F7B">
          <w:rPr>
            <w:webHidden/>
          </w:rPr>
          <w:fldChar w:fldCharType="end"/>
        </w:r>
      </w:hyperlink>
    </w:p>
    <w:p w14:paraId="2138B43B" w14:textId="77777777" w:rsidR="002E7F7B" w:rsidRDefault="00BF4D39">
      <w:pPr>
        <w:pStyle w:val="11"/>
        <w:rPr>
          <w:rFonts w:asciiTheme="minorHAnsi" w:eastAsiaTheme="minorEastAsia" w:hAnsiTheme="minorHAnsi" w:cstheme="minorBidi"/>
          <w:bCs w:val="0"/>
          <w:sz w:val="22"/>
          <w:lang w:eastAsia="ru-RU"/>
        </w:rPr>
      </w:pPr>
      <w:hyperlink w:anchor="_Toc53140915" w:history="1">
        <w:r w:rsidR="002E7F7B" w:rsidRPr="007D0D08">
          <w:rPr>
            <w:rStyle w:val="af2"/>
          </w:rPr>
          <w:t>Приложение А2. Методология разработки клинических рекомендаций</w:t>
        </w:r>
        <w:r w:rsidR="002E7F7B">
          <w:rPr>
            <w:webHidden/>
          </w:rPr>
          <w:tab/>
        </w:r>
        <w:r w:rsidR="002E7F7B">
          <w:rPr>
            <w:webHidden/>
          </w:rPr>
          <w:fldChar w:fldCharType="begin"/>
        </w:r>
        <w:r w:rsidR="002E7F7B">
          <w:rPr>
            <w:webHidden/>
          </w:rPr>
          <w:instrText xml:space="preserve"> PAGEREF _Toc53140915 \h </w:instrText>
        </w:r>
        <w:r w:rsidR="002E7F7B">
          <w:rPr>
            <w:webHidden/>
          </w:rPr>
        </w:r>
        <w:r w:rsidR="002E7F7B">
          <w:rPr>
            <w:webHidden/>
          </w:rPr>
          <w:fldChar w:fldCharType="separate"/>
        </w:r>
        <w:r w:rsidR="002E7F7B">
          <w:rPr>
            <w:webHidden/>
          </w:rPr>
          <w:t>67</w:t>
        </w:r>
        <w:r w:rsidR="002E7F7B">
          <w:rPr>
            <w:webHidden/>
          </w:rPr>
          <w:fldChar w:fldCharType="end"/>
        </w:r>
      </w:hyperlink>
    </w:p>
    <w:p w14:paraId="1766F7AE" w14:textId="77777777" w:rsidR="002E7F7B" w:rsidRDefault="00BF4D39">
      <w:pPr>
        <w:pStyle w:val="11"/>
        <w:rPr>
          <w:rFonts w:asciiTheme="minorHAnsi" w:eastAsiaTheme="minorEastAsia" w:hAnsiTheme="minorHAnsi" w:cstheme="minorBidi"/>
          <w:bCs w:val="0"/>
          <w:sz w:val="22"/>
          <w:lang w:eastAsia="ru-RU"/>
        </w:rPr>
      </w:pPr>
      <w:hyperlink w:anchor="_Toc53140916" w:history="1">
        <w:r w:rsidR="002E7F7B" w:rsidRPr="007D0D08">
          <w:rPr>
            <w:rStyle w:val="af2"/>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E7F7B">
          <w:rPr>
            <w:webHidden/>
          </w:rPr>
          <w:tab/>
        </w:r>
        <w:r w:rsidR="002E7F7B">
          <w:rPr>
            <w:webHidden/>
          </w:rPr>
          <w:fldChar w:fldCharType="begin"/>
        </w:r>
        <w:r w:rsidR="002E7F7B">
          <w:rPr>
            <w:webHidden/>
          </w:rPr>
          <w:instrText xml:space="preserve"> PAGEREF _Toc53140916 \h </w:instrText>
        </w:r>
        <w:r w:rsidR="002E7F7B">
          <w:rPr>
            <w:webHidden/>
          </w:rPr>
        </w:r>
        <w:r w:rsidR="002E7F7B">
          <w:rPr>
            <w:webHidden/>
          </w:rPr>
          <w:fldChar w:fldCharType="separate"/>
        </w:r>
        <w:r w:rsidR="002E7F7B">
          <w:rPr>
            <w:webHidden/>
          </w:rPr>
          <w:t>70</w:t>
        </w:r>
        <w:r w:rsidR="002E7F7B">
          <w:rPr>
            <w:webHidden/>
          </w:rPr>
          <w:fldChar w:fldCharType="end"/>
        </w:r>
      </w:hyperlink>
    </w:p>
    <w:p w14:paraId="6438832F" w14:textId="77777777" w:rsidR="002E7F7B" w:rsidRDefault="00BF4D39">
      <w:pPr>
        <w:pStyle w:val="21"/>
        <w:rPr>
          <w:rFonts w:asciiTheme="minorHAnsi" w:eastAsiaTheme="minorEastAsia" w:hAnsiTheme="minorHAnsi" w:cstheme="minorBidi"/>
          <w:sz w:val="22"/>
          <w:lang w:eastAsia="ru-RU"/>
        </w:rPr>
      </w:pPr>
      <w:hyperlink w:anchor="_Toc53140917" w:history="1">
        <w:r w:rsidR="002E7F7B" w:rsidRPr="007D0D08">
          <w:rPr>
            <w:rStyle w:val="af2"/>
          </w:rPr>
          <w:t>Приложение А3.1. Схемы лекарственного лечения множественной миеломы</w:t>
        </w:r>
        <w:r w:rsidR="002E7F7B">
          <w:rPr>
            <w:webHidden/>
          </w:rPr>
          <w:tab/>
        </w:r>
        <w:r w:rsidR="002E7F7B">
          <w:rPr>
            <w:webHidden/>
          </w:rPr>
          <w:fldChar w:fldCharType="begin"/>
        </w:r>
        <w:r w:rsidR="002E7F7B">
          <w:rPr>
            <w:webHidden/>
          </w:rPr>
          <w:instrText xml:space="preserve"> PAGEREF _Toc53140917 \h </w:instrText>
        </w:r>
        <w:r w:rsidR="002E7F7B">
          <w:rPr>
            <w:webHidden/>
          </w:rPr>
        </w:r>
        <w:r w:rsidR="002E7F7B">
          <w:rPr>
            <w:webHidden/>
          </w:rPr>
          <w:fldChar w:fldCharType="separate"/>
        </w:r>
        <w:r w:rsidR="002E7F7B">
          <w:rPr>
            <w:webHidden/>
          </w:rPr>
          <w:t>70</w:t>
        </w:r>
        <w:r w:rsidR="002E7F7B">
          <w:rPr>
            <w:webHidden/>
          </w:rPr>
          <w:fldChar w:fldCharType="end"/>
        </w:r>
      </w:hyperlink>
    </w:p>
    <w:p w14:paraId="670D8C05" w14:textId="77777777" w:rsidR="002E7F7B" w:rsidRDefault="00BF4D39">
      <w:pPr>
        <w:pStyle w:val="21"/>
        <w:rPr>
          <w:rFonts w:asciiTheme="minorHAnsi" w:eastAsiaTheme="minorEastAsia" w:hAnsiTheme="minorHAnsi" w:cstheme="minorBidi"/>
          <w:sz w:val="22"/>
          <w:lang w:eastAsia="ru-RU"/>
        </w:rPr>
      </w:pPr>
      <w:hyperlink w:anchor="_Toc53140918" w:history="1">
        <w:r w:rsidR="002E7F7B" w:rsidRPr="007D0D08">
          <w:rPr>
            <w:rStyle w:val="af2"/>
            <w:bCs/>
          </w:rPr>
          <w:t>Приложение А3.2. Рекомендации по коррекции дозы леналидомида в зависимости от клиренса креатинина</w:t>
        </w:r>
        <w:r w:rsidR="002E7F7B">
          <w:rPr>
            <w:webHidden/>
          </w:rPr>
          <w:tab/>
        </w:r>
        <w:r w:rsidR="002E7F7B">
          <w:rPr>
            <w:webHidden/>
          </w:rPr>
          <w:fldChar w:fldCharType="begin"/>
        </w:r>
        <w:r w:rsidR="002E7F7B">
          <w:rPr>
            <w:webHidden/>
          </w:rPr>
          <w:instrText xml:space="preserve"> PAGEREF _Toc53140918 \h </w:instrText>
        </w:r>
        <w:r w:rsidR="002E7F7B">
          <w:rPr>
            <w:webHidden/>
          </w:rPr>
        </w:r>
        <w:r w:rsidR="002E7F7B">
          <w:rPr>
            <w:webHidden/>
          </w:rPr>
          <w:fldChar w:fldCharType="separate"/>
        </w:r>
        <w:r w:rsidR="002E7F7B">
          <w:rPr>
            <w:webHidden/>
          </w:rPr>
          <w:t>79</w:t>
        </w:r>
        <w:r w:rsidR="002E7F7B">
          <w:rPr>
            <w:webHidden/>
          </w:rPr>
          <w:fldChar w:fldCharType="end"/>
        </w:r>
      </w:hyperlink>
    </w:p>
    <w:p w14:paraId="0DC195E1" w14:textId="77777777" w:rsidR="002E7F7B" w:rsidRDefault="00BF4D39">
      <w:pPr>
        <w:pStyle w:val="11"/>
        <w:rPr>
          <w:rFonts w:asciiTheme="minorHAnsi" w:eastAsiaTheme="minorEastAsia" w:hAnsiTheme="minorHAnsi" w:cstheme="minorBidi"/>
          <w:bCs w:val="0"/>
          <w:sz w:val="22"/>
          <w:lang w:eastAsia="ru-RU"/>
        </w:rPr>
      </w:pPr>
      <w:hyperlink w:anchor="_Toc53140919" w:history="1">
        <w:r w:rsidR="002E7F7B" w:rsidRPr="007D0D08">
          <w:rPr>
            <w:rStyle w:val="af2"/>
          </w:rPr>
          <w:t>Приложение Б. Алгоритмы ведения пациента</w:t>
        </w:r>
        <w:r w:rsidR="002E7F7B">
          <w:rPr>
            <w:webHidden/>
          </w:rPr>
          <w:tab/>
        </w:r>
        <w:r w:rsidR="002E7F7B">
          <w:rPr>
            <w:webHidden/>
          </w:rPr>
          <w:fldChar w:fldCharType="begin"/>
        </w:r>
        <w:r w:rsidR="002E7F7B">
          <w:rPr>
            <w:webHidden/>
          </w:rPr>
          <w:instrText xml:space="preserve"> PAGEREF _Toc53140919 \h </w:instrText>
        </w:r>
        <w:r w:rsidR="002E7F7B">
          <w:rPr>
            <w:webHidden/>
          </w:rPr>
        </w:r>
        <w:r w:rsidR="002E7F7B">
          <w:rPr>
            <w:webHidden/>
          </w:rPr>
          <w:fldChar w:fldCharType="separate"/>
        </w:r>
        <w:r w:rsidR="002E7F7B">
          <w:rPr>
            <w:webHidden/>
          </w:rPr>
          <w:t>80</w:t>
        </w:r>
        <w:r w:rsidR="002E7F7B">
          <w:rPr>
            <w:webHidden/>
          </w:rPr>
          <w:fldChar w:fldCharType="end"/>
        </w:r>
      </w:hyperlink>
    </w:p>
    <w:p w14:paraId="569F8818" w14:textId="77777777" w:rsidR="002E7F7B" w:rsidRDefault="00BF4D39">
      <w:pPr>
        <w:pStyle w:val="11"/>
        <w:rPr>
          <w:rFonts w:asciiTheme="minorHAnsi" w:eastAsiaTheme="minorEastAsia" w:hAnsiTheme="minorHAnsi" w:cstheme="minorBidi"/>
          <w:bCs w:val="0"/>
          <w:sz w:val="22"/>
          <w:lang w:eastAsia="ru-RU"/>
        </w:rPr>
      </w:pPr>
      <w:hyperlink w:anchor="_Toc53140920" w:history="1">
        <w:r w:rsidR="002E7F7B" w:rsidRPr="007D0D08">
          <w:rPr>
            <w:rStyle w:val="af2"/>
          </w:rPr>
          <w:t>Приложение В. Информация для пациентов</w:t>
        </w:r>
        <w:r w:rsidR="002E7F7B">
          <w:rPr>
            <w:webHidden/>
          </w:rPr>
          <w:tab/>
        </w:r>
        <w:r w:rsidR="002E7F7B">
          <w:rPr>
            <w:webHidden/>
          </w:rPr>
          <w:fldChar w:fldCharType="begin"/>
        </w:r>
        <w:r w:rsidR="002E7F7B">
          <w:rPr>
            <w:webHidden/>
          </w:rPr>
          <w:instrText xml:space="preserve"> PAGEREF _Toc53140920 \h </w:instrText>
        </w:r>
        <w:r w:rsidR="002E7F7B">
          <w:rPr>
            <w:webHidden/>
          </w:rPr>
        </w:r>
        <w:r w:rsidR="002E7F7B">
          <w:rPr>
            <w:webHidden/>
          </w:rPr>
          <w:fldChar w:fldCharType="separate"/>
        </w:r>
        <w:r w:rsidR="002E7F7B">
          <w:rPr>
            <w:webHidden/>
          </w:rPr>
          <w:t>82</w:t>
        </w:r>
        <w:r w:rsidR="002E7F7B">
          <w:rPr>
            <w:webHidden/>
          </w:rPr>
          <w:fldChar w:fldCharType="end"/>
        </w:r>
      </w:hyperlink>
    </w:p>
    <w:p w14:paraId="4134D2C4" w14:textId="77777777" w:rsidR="002E7F7B" w:rsidRDefault="00BF4D39">
      <w:pPr>
        <w:pStyle w:val="11"/>
        <w:rPr>
          <w:rFonts w:asciiTheme="minorHAnsi" w:eastAsiaTheme="minorEastAsia" w:hAnsiTheme="minorHAnsi" w:cstheme="minorBidi"/>
          <w:bCs w:val="0"/>
          <w:sz w:val="22"/>
          <w:lang w:eastAsia="ru-RU"/>
        </w:rPr>
      </w:pPr>
      <w:hyperlink w:anchor="_Toc53140921" w:history="1">
        <w:r w:rsidR="002E7F7B" w:rsidRPr="007D0D08">
          <w:rPr>
            <w:rStyle w:val="af2"/>
          </w:rPr>
          <w:t>Приложение Г1. Шкала оценки общего состояния пациента ECOG</w:t>
        </w:r>
        <w:r w:rsidR="002E7F7B">
          <w:rPr>
            <w:webHidden/>
          </w:rPr>
          <w:tab/>
        </w:r>
        <w:r w:rsidR="002E7F7B">
          <w:rPr>
            <w:webHidden/>
          </w:rPr>
          <w:fldChar w:fldCharType="begin"/>
        </w:r>
        <w:r w:rsidR="002E7F7B">
          <w:rPr>
            <w:webHidden/>
          </w:rPr>
          <w:instrText xml:space="preserve"> PAGEREF _Toc53140921 \h </w:instrText>
        </w:r>
        <w:r w:rsidR="002E7F7B">
          <w:rPr>
            <w:webHidden/>
          </w:rPr>
        </w:r>
        <w:r w:rsidR="002E7F7B">
          <w:rPr>
            <w:webHidden/>
          </w:rPr>
          <w:fldChar w:fldCharType="separate"/>
        </w:r>
        <w:r w:rsidR="002E7F7B">
          <w:rPr>
            <w:webHidden/>
          </w:rPr>
          <w:t>83</w:t>
        </w:r>
        <w:r w:rsidR="002E7F7B">
          <w:rPr>
            <w:webHidden/>
          </w:rPr>
          <w:fldChar w:fldCharType="end"/>
        </w:r>
      </w:hyperlink>
    </w:p>
    <w:p w14:paraId="22867F13" w14:textId="77777777" w:rsidR="002E7F7B" w:rsidRDefault="00BF4D39">
      <w:pPr>
        <w:pStyle w:val="11"/>
        <w:rPr>
          <w:rFonts w:asciiTheme="minorHAnsi" w:eastAsiaTheme="minorEastAsia" w:hAnsiTheme="minorHAnsi" w:cstheme="minorBidi"/>
          <w:bCs w:val="0"/>
          <w:sz w:val="22"/>
          <w:lang w:eastAsia="ru-RU"/>
        </w:rPr>
      </w:pPr>
      <w:hyperlink w:anchor="_Toc53140922" w:history="1">
        <w:r w:rsidR="002E7F7B" w:rsidRPr="007D0D08">
          <w:rPr>
            <w:rStyle w:val="af2"/>
          </w:rPr>
          <w:t>Приложение Г2. Инструментальные и лабораторные методы исследования на различных этапах терапии множественной миеломы</w:t>
        </w:r>
        <w:r w:rsidR="002E7F7B">
          <w:rPr>
            <w:webHidden/>
          </w:rPr>
          <w:tab/>
        </w:r>
        <w:r w:rsidR="002E7F7B">
          <w:rPr>
            <w:webHidden/>
          </w:rPr>
          <w:fldChar w:fldCharType="begin"/>
        </w:r>
        <w:r w:rsidR="002E7F7B">
          <w:rPr>
            <w:webHidden/>
          </w:rPr>
          <w:instrText xml:space="preserve"> PAGEREF _Toc53140922 \h </w:instrText>
        </w:r>
        <w:r w:rsidR="002E7F7B">
          <w:rPr>
            <w:webHidden/>
          </w:rPr>
        </w:r>
        <w:r w:rsidR="002E7F7B">
          <w:rPr>
            <w:webHidden/>
          </w:rPr>
          <w:fldChar w:fldCharType="separate"/>
        </w:r>
        <w:r w:rsidR="002E7F7B">
          <w:rPr>
            <w:webHidden/>
          </w:rPr>
          <w:t>84</w:t>
        </w:r>
        <w:r w:rsidR="002E7F7B">
          <w:rPr>
            <w:webHidden/>
          </w:rPr>
          <w:fldChar w:fldCharType="end"/>
        </w:r>
      </w:hyperlink>
    </w:p>
    <w:p w14:paraId="1CC5B586" w14:textId="77777777" w:rsidR="002E7F7B" w:rsidRDefault="00BF4D39">
      <w:pPr>
        <w:pStyle w:val="11"/>
        <w:rPr>
          <w:rFonts w:asciiTheme="minorHAnsi" w:eastAsiaTheme="minorEastAsia" w:hAnsiTheme="minorHAnsi" w:cstheme="minorBidi"/>
          <w:bCs w:val="0"/>
          <w:sz w:val="22"/>
          <w:lang w:eastAsia="ru-RU"/>
        </w:rPr>
      </w:pPr>
      <w:hyperlink w:anchor="_Toc53140923" w:history="1">
        <w:r w:rsidR="002E7F7B" w:rsidRPr="007D0D08">
          <w:rPr>
            <w:rStyle w:val="af2"/>
          </w:rPr>
          <w:t xml:space="preserve">Приложение Г3. </w:t>
        </w:r>
        <w:r w:rsidR="002E7F7B" w:rsidRPr="007D0D08">
          <w:rPr>
            <w:rStyle w:val="af2"/>
            <w:rFonts w:eastAsia="Arial Unicode MS"/>
          </w:rPr>
          <w:t>Препараты, улучшающие метаболизм костной ткани у больных множественной миеломой</w:t>
        </w:r>
        <w:r w:rsidR="002E7F7B">
          <w:rPr>
            <w:webHidden/>
          </w:rPr>
          <w:tab/>
        </w:r>
        <w:r w:rsidR="002E7F7B">
          <w:rPr>
            <w:webHidden/>
          </w:rPr>
          <w:fldChar w:fldCharType="begin"/>
        </w:r>
        <w:r w:rsidR="002E7F7B">
          <w:rPr>
            <w:webHidden/>
          </w:rPr>
          <w:instrText xml:space="preserve"> PAGEREF _Toc53140923 \h </w:instrText>
        </w:r>
        <w:r w:rsidR="002E7F7B">
          <w:rPr>
            <w:webHidden/>
          </w:rPr>
        </w:r>
        <w:r w:rsidR="002E7F7B">
          <w:rPr>
            <w:webHidden/>
          </w:rPr>
          <w:fldChar w:fldCharType="separate"/>
        </w:r>
        <w:r w:rsidR="002E7F7B">
          <w:rPr>
            <w:webHidden/>
          </w:rPr>
          <w:t>95</w:t>
        </w:r>
        <w:r w:rsidR="002E7F7B">
          <w:rPr>
            <w:webHidden/>
          </w:rPr>
          <w:fldChar w:fldCharType="end"/>
        </w:r>
      </w:hyperlink>
    </w:p>
    <w:p w14:paraId="67D1A34E" w14:textId="77777777" w:rsidR="002E7F7B" w:rsidRDefault="00BF4D39">
      <w:pPr>
        <w:pStyle w:val="11"/>
        <w:rPr>
          <w:rFonts w:asciiTheme="minorHAnsi" w:eastAsiaTheme="minorEastAsia" w:hAnsiTheme="minorHAnsi" w:cstheme="minorBidi"/>
          <w:bCs w:val="0"/>
          <w:sz w:val="22"/>
          <w:lang w:eastAsia="ru-RU"/>
        </w:rPr>
      </w:pPr>
      <w:hyperlink w:anchor="_Toc53140924" w:history="1">
        <w:r w:rsidR="002E7F7B" w:rsidRPr="007D0D08">
          <w:rPr>
            <w:rStyle w:val="af2"/>
          </w:rPr>
          <w:t>Приложение Г4. «Профилактика и лечение тошноты и рвоты»</w:t>
        </w:r>
        <w:r w:rsidR="002E7F7B">
          <w:rPr>
            <w:webHidden/>
          </w:rPr>
          <w:tab/>
        </w:r>
        <w:r w:rsidR="002E7F7B">
          <w:rPr>
            <w:webHidden/>
          </w:rPr>
          <w:fldChar w:fldCharType="begin"/>
        </w:r>
        <w:r w:rsidR="002E7F7B">
          <w:rPr>
            <w:webHidden/>
          </w:rPr>
          <w:instrText xml:space="preserve"> PAGEREF _Toc53140924 \h </w:instrText>
        </w:r>
        <w:r w:rsidR="002E7F7B">
          <w:rPr>
            <w:webHidden/>
          </w:rPr>
        </w:r>
        <w:r w:rsidR="002E7F7B">
          <w:rPr>
            <w:webHidden/>
          </w:rPr>
          <w:fldChar w:fldCharType="separate"/>
        </w:r>
        <w:r w:rsidR="002E7F7B">
          <w:rPr>
            <w:webHidden/>
          </w:rPr>
          <w:t>102</w:t>
        </w:r>
        <w:r w:rsidR="002E7F7B">
          <w:rPr>
            <w:webHidden/>
          </w:rPr>
          <w:fldChar w:fldCharType="end"/>
        </w:r>
      </w:hyperlink>
    </w:p>
    <w:p w14:paraId="7072C811" w14:textId="77777777" w:rsidR="002E7F7B" w:rsidRDefault="00BF4D39">
      <w:pPr>
        <w:pStyle w:val="11"/>
        <w:rPr>
          <w:rFonts w:asciiTheme="minorHAnsi" w:eastAsiaTheme="minorEastAsia" w:hAnsiTheme="minorHAnsi" w:cstheme="minorBidi"/>
          <w:bCs w:val="0"/>
          <w:sz w:val="22"/>
          <w:lang w:eastAsia="ru-RU"/>
        </w:rPr>
      </w:pPr>
      <w:hyperlink w:anchor="_Toc53140925" w:history="1">
        <w:r w:rsidR="002E7F7B" w:rsidRPr="007D0D08">
          <w:rPr>
            <w:rStyle w:val="af2"/>
          </w:rPr>
          <w:t>Приложение Г5. «Профилактика язвенной болезни желудка и 12-перстной кишки на фоне терапии глюкокортикостероидами»</w:t>
        </w:r>
        <w:r w:rsidR="002E7F7B">
          <w:rPr>
            <w:webHidden/>
          </w:rPr>
          <w:tab/>
        </w:r>
        <w:r w:rsidR="002E7F7B">
          <w:rPr>
            <w:webHidden/>
          </w:rPr>
          <w:fldChar w:fldCharType="begin"/>
        </w:r>
        <w:r w:rsidR="002E7F7B">
          <w:rPr>
            <w:webHidden/>
          </w:rPr>
          <w:instrText xml:space="preserve"> PAGEREF _Toc53140925 \h </w:instrText>
        </w:r>
        <w:r w:rsidR="002E7F7B">
          <w:rPr>
            <w:webHidden/>
          </w:rPr>
        </w:r>
        <w:r w:rsidR="002E7F7B">
          <w:rPr>
            <w:webHidden/>
          </w:rPr>
          <w:fldChar w:fldCharType="separate"/>
        </w:r>
        <w:r w:rsidR="002E7F7B">
          <w:rPr>
            <w:webHidden/>
          </w:rPr>
          <w:t>112</w:t>
        </w:r>
        <w:r w:rsidR="002E7F7B">
          <w:rPr>
            <w:webHidden/>
          </w:rPr>
          <w:fldChar w:fldCharType="end"/>
        </w:r>
      </w:hyperlink>
    </w:p>
    <w:p w14:paraId="7E72211E" w14:textId="77777777" w:rsidR="002E7F7B" w:rsidRDefault="00BF4D39">
      <w:pPr>
        <w:pStyle w:val="11"/>
        <w:rPr>
          <w:rFonts w:asciiTheme="minorHAnsi" w:eastAsiaTheme="minorEastAsia" w:hAnsiTheme="minorHAnsi" w:cstheme="minorBidi"/>
          <w:bCs w:val="0"/>
          <w:sz w:val="22"/>
          <w:lang w:eastAsia="ru-RU"/>
        </w:rPr>
      </w:pPr>
      <w:hyperlink w:anchor="_Toc53140926" w:history="1">
        <w:r w:rsidR="002E7F7B" w:rsidRPr="007D0D08">
          <w:rPr>
            <w:rStyle w:val="af2"/>
          </w:rPr>
          <w:t>Приложение Г6. «Нутритивная терапия»</w:t>
        </w:r>
        <w:r w:rsidR="002E7F7B">
          <w:rPr>
            <w:webHidden/>
          </w:rPr>
          <w:tab/>
        </w:r>
        <w:r w:rsidR="002E7F7B">
          <w:rPr>
            <w:webHidden/>
          </w:rPr>
          <w:fldChar w:fldCharType="begin"/>
        </w:r>
        <w:r w:rsidR="002E7F7B">
          <w:rPr>
            <w:webHidden/>
          </w:rPr>
          <w:instrText xml:space="preserve"> PAGEREF _Toc53140926 \h </w:instrText>
        </w:r>
        <w:r w:rsidR="002E7F7B">
          <w:rPr>
            <w:webHidden/>
          </w:rPr>
        </w:r>
        <w:r w:rsidR="002E7F7B">
          <w:rPr>
            <w:webHidden/>
          </w:rPr>
          <w:fldChar w:fldCharType="separate"/>
        </w:r>
        <w:r w:rsidR="002E7F7B">
          <w:rPr>
            <w:webHidden/>
          </w:rPr>
          <w:t>116</w:t>
        </w:r>
        <w:r w:rsidR="002E7F7B">
          <w:rPr>
            <w:webHidden/>
          </w:rPr>
          <w:fldChar w:fldCharType="end"/>
        </w:r>
      </w:hyperlink>
    </w:p>
    <w:p w14:paraId="7B6D8025" w14:textId="77777777" w:rsidR="002E7F7B" w:rsidRDefault="00BF4D39">
      <w:pPr>
        <w:pStyle w:val="11"/>
        <w:rPr>
          <w:rFonts w:asciiTheme="minorHAnsi" w:eastAsiaTheme="minorEastAsia" w:hAnsiTheme="minorHAnsi" w:cstheme="minorBidi"/>
          <w:bCs w:val="0"/>
          <w:sz w:val="22"/>
          <w:lang w:eastAsia="ru-RU"/>
        </w:rPr>
      </w:pPr>
      <w:hyperlink w:anchor="_Toc53140927" w:history="1">
        <w:r w:rsidR="002E7F7B" w:rsidRPr="007D0D08">
          <w:rPr>
            <w:rStyle w:val="af2"/>
          </w:rPr>
          <w:t>Приложение Г7. «Профилактика, диагностика и лечение геморрагических осложнений при множественной миеломе»</w:t>
        </w:r>
        <w:r w:rsidR="002E7F7B">
          <w:rPr>
            <w:webHidden/>
          </w:rPr>
          <w:tab/>
        </w:r>
        <w:r w:rsidR="002E7F7B">
          <w:rPr>
            <w:webHidden/>
          </w:rPr>
          <w:fldChar w:fldCharType="begin"/>
        </w:r>
        <w:r w:rsidR="002E7F7B">
          <w:rPr>
            <w:webHidden/>
          </w:rPr>
          <w:instrText xml:space="preserve"> PAGEREF _Toc53140927 \h </w:instrText>
        </w:r>
        <w:r w:rsidR="002E7F7B">
          <w:rPr>
            <w:webHidden/>
          </w:rPr>
        </w:r>
        <w:r w:rsidR="002E7F7B">
          <w:rPr>
            <w:webHidden/>
          </w:rPr>
          <w:fldChar w:fldCharType="separate"/>
        </w:r>
        <w:r w:rsidR="002E7F7B">
          <w:rPr>
            <w:webHidden/>
          </w:rPr>
          <w:t>121</w:t>
        </w:r>
        <w:r w:rsidR="002E7F7B">
          <w:rPr>
            <w:webHidden/>
          </w:rPr>
          <w:fldChar w:fldCharType="end"/>
        </w:r>
      </w:hyperlink>
    </w:p>
    <w:p w14:paraId="32D9FC36" w14:textId="77777777" w:rsidR="002E7F7B" w:rsidRDefault="00BF4D39">
      <w:pPr>
        <w:pStyle w:val="11"/>
        <w:rPr>
          <w:rFonts w:asciiTheme="minorHAnsi" w:eastAsiaTheme="minorEastAsia" w:hAnsiTheme="minorHAnsi" w:cstheme="minorBidi"/>
          <w:bCs w:val="0"/>
          <w:sz w:val="22"/>
          <w:lang w:eastAsia="ru-RU"/>
        </w:rPr>
      </w:pPr>
      <w:hyperlink w:anchor="_Toc53140928" w:history="1">
        <w:r w:rsidR="002E7F7B" w:rsidRPr="007D0D08">
          <w:rPr>
            <w:rStyle w:val="af2"/>
          </w:rPr>
          <w:t>Приложение Г8. «Обеспечение сосудистого доступа»</w:t>
        </w:r>
        <w:r w:rsidR="002E7F7B">
          <w:rPr>
            <w:webHidden/>
          </w:rPr>
          <w:tab/>
        </w:r>
        <w:r w:rsidR="002E7F7B">
          <w:rPr>
            <w:webHidden/>
          </w:rPr>
          <w:fldChar w:fldCharType="begin"/>
        </w:r>
        <w:r w:rsidR="002E7F7B">
          <w:rPr>
            <w:webHidden/>
          </w:rPr>
          <w:instrText xml:space="preserve"> PAGEREF _Toc53140928 \h </w:instrText>
        </w:r>
        <w:r w:rsidR="002E7F7B">
          <w:rPr>
            <w:webHidden/>
          </w:rPr>
        </w:r>
        <w:r w:rsidR="002E7F7B">
          <w:rPr>
            <w:webHidden/>
          </w:rPr>
          <w:fldChar w:fldCharType="separate"/>
        </w:r>
        <w:r w:rsidR="002E7F7B">
          <w:rPr>
            <w:webHidden/>
          </w:rPr>
          <w:t>126</w:t>
        </w:r>
        <w:r w:rsidR="002E7F7B">
          <w:rPr>
            <w:webHidden/>
          </w:rPr>
          <w:fldChar w:fldCharType="end"/>
        </w:r>
      </w:hyperlink>
    </w:p>
    <w:p w14:paraId="6FAD6554" w14:textId="77777777" w:rsidR="002E7F7B" w:rsidRDefault="00BF4D39">
      <w:pPr>
        <w:pStyle w:val="11"/>
        <w:rPr>
          <w:rFonts w:asciiTheme="minorHAnsi" w:eastAsiaTheme="minorEastAsia" w:hAnsiTheme="minorHAnsi" w:cstheme="minorBidi"/>
          <w:bCs w:val="0"/>
          <w:sz w:val="22"/>
          <w:lang w:eastAsia="ru-RU"/>
        </w:rPr>
      </w:pPr>
      <w:hyperlink w:anchor="_Toc53140929" w:history="1">
        <w:r w:rsidR="002E7F7B" w:rsidRPr="007D0D08">
          <w:rPr>
            <w:rStyle w:val="af2"/>
          </w:rPr>
          <w:t>Приложение Г9. «Сопроводительная терапия при введении моноклональных антител»</w:t>
        </w:r>
        <w:r w:rsidR="002E7F7B">
          <w:rPr>
            <w:webHidden/>
          </w:rPr>
          <w:tab/>
        </w:r>
        <w:r w:rsidR="002E7F7B">
          <w:rPr>
            <w:webHidden/>
          </w:rPr>
          <w:fldChar w:fldCharType="begin"/>
        </w:r>
        <w:r w:rsidR="002E7F7B">
          <w:rPr>
            <w:webHidden/>
          </w:rPr>
          <w:instrText xml:space="preserve"> PAGEREF _Toc53140929 \h </w:instrText>
        </w:r>
        <w:r w:rsidR="002E7F7B">
          <w:rPr>
            <w:webHidden/>
          </w:rPr>
        </w:r>
        <w:r w:rsidR="002E7F7B">
          <w:rPr>
            <w:webHidden/>
          </w:rPr>
          <w:fldChar w:fldCharType="separate"/>
        </w:r>
        <w:r w:rsidR="002E7F7B">
          <w:rPr>
            <w:webHidden/>
          </w:rPr>
          <w:t>141</w:t>
        </w:r>
        <w:r w:rsidR="002E7F7B">
          <w:rPr>
            <w:webHidden/>
          </w:rPr>
          <w:fldChar w:fldCharType="end"/>
        </w:r>
      </w:hyperlink>
    </w:p>
    <w:p w14:paraId="6A152CD1" w14:textId="77777777" w:rsidR="002E7F7B" w:rsidRDefault="00BF4D39">
      <w:pPr>
        <w:pStyle w:val="11"/>
        <w:rPr>
          <w:rFonts w:asciiTheme="minorHAnsi" w:eastAsiaTheme="minorEastAsia" w:hAnsiTheme="minorHAnsi" w:cstheme="minorBidi"/>
          <w:bCs w:val="0"/>
          <w:sz w:val="22"/>
          <w:lang w:eastAsia="ru-RU"/>
        </w:rPr>
      </w:pPr>
      <w:hyperlink w:anchor="_Toc53140930" w:history="1">
        <w:r w:rsidR="002E7F7B" w:rsidRPr="007D0D08">
          <w:rPr>
            <w:rStyle w:val="af2"/>
          </w:rPr>
          <w:t>Приложение Г10. «Профилактика, диагностика и лечение тромботических осложнений»</w:t>
        </w:r>
        <w:r w:rsidR="002E7F7B">
          <w:rPr>
            <w:webHidden/>
          </w:rPr>
          <w:tab/>
        </w:r>
        <w:r w:rsidR="002E7F7B">
          <w:rPr>
            <w:webHidden/>
          </w:rPr>
          <w:fldChar w:fldCharType="begin"/>
        </w:r>
        <w:r w:rsidR="002E7F7B">
          <w:rPr>
            <w:webHidden/>
          </w:rPr>
          <w:instrText xml:space="preserve"> PAGEREF _Toc53140930 \h </w:instrText>
        </w:r>
        <w:r w:rsidR="002E7F7B">
          <w:rPr>
            <w:webHidden/>
          </w:rPr>
        </w:r>
        <w:r w:rsidR="002E7F7B">
          <w:rPr>
            <w:webHidden/>
          </w:rPr>
          <w:fldChar w:fldCharType="separate"/>
        </w:r>
        <w:r w:rsidR="002E7F7B">
          <w:rPr>
            <w:webHidden/>
          </w:rPr>
          <w:t>147</w:t>
        </w:r>
        <w:r w:rsidR="002E7F7B">
          <w:rPr>
            <w:webHidden/>
          </w:rPr>
          <w:fldChar w:fldCharType="end"/>
        </w:r>
      </w:hyperlink>
    </w:p>
    <w:p w14:paraId="49653DF1" w14:textId="77777777" w:rsidR="002E7F7B" w:rsidRDefault="00BF4D39">
      <w:pPr>
        <w:pStyle w:val="11"/>
        <w:rPr>
          <w:rFonts w:asciiTheme="minorHAnsi" w:eastAsiaTheme="minorEastAsia" w:hAnsiTheme="minorHAnsi" w:cstheme="minorBidi"/>
          <w:bCs w:val="0"/>
          <w:sz w:val="22"/>
          <w:lang w:eastAsia="ru-RU"/>
        </w:rPr>
      </w:pPr>
      <w:hyperlink w:anchor="_Toc53140931" w:history="1">
        <w:r w:rsidR="002E7F7B" w:rsidRPr="007D0D08">
          <w:rPr>
            <w:rStyle w:val="af2"/>
          </w:rPr>
          <w:t>Приложение Г11. «Применение компонентов донорской крови у гематологических пациентов»</w:t>
        </w:r>
        <w:r w:rsidR="002E7F7B">
          <w:rPr>
            <w:webHidden/>
          </w:rPr>
          <w:tab/>
        </w:r>
        <w:r w:rsidR="002E7F7B">
          <w:rPr>
            <w:webHidden/>
          </w:rPr>
          <w:fldChar w:fldCharType="begin"/>
        </w:r>
        <w:r w:rsidR="002E7F7B">
          <w:rPr>
            <w:webHidden/>
          </w:rPr>
          <w:instrText xml:space="preserve"> PAGEREF _Toc53140931 \h </w:instrText>
        </w:r>
        <w:r w:rsidR="002E7F7B">
          <w:rPr>
            <w:webHidden/>
          </w:rPr>
        </w:r>
        <w:r w:rsidR="002E7F7B">
          <w:rPr>
            <w:webHidden/>
          </w:rPr>
          <w:fldChar w:fldCharType="separate"/>
        </w:r>
        <w:r w:rsidR="002E7F7B">
          <w:rPr>
            <w:webHidden/>
          </w:rPr>
          <w:t>162</w:t>
        </w:r>
        <w:r w:rsidR="002E7F7B">
          <w:rPr>
            <w:webHidden/>
          </w:rPr>
          <w:fldChar w:fldCharType="end"/>
        </w:r>
      </w:hyperlink>
    </w:p>
    <w:p w14:paraId="4C063598" w14:textId="77777777" w:rsidR="002E7F7B" w:rsidRDefault="00BF4D39">
      <w:pPr>
        <w:pStyle w:val="11"/>
        <w:rPr>
          <w:rFonts w:asciiTheme="minorHAnsi" w:eastAsiaTheme="minorEastAsia" w:hAnsiTheme="minorHAnsi" w:cstheme="minorBidi"/>
          <w:bCs w:val="0"/>
          <w:sz w:val="22"/>
          <w:lang w:eastAsia="ru-RU"/>
        </w:rPr>
      </w:pPr>
      <w:hyperlink w:anchor="_Toc53140932" w:history="1">
        <w:r w:rsidR="002E7F7B" w:rsidRPr="007D0D08">
          <w:rPr>
            <w:rStyle w:val="af2"/>
          </w:rPr>
          <w:t>Приложение Г12. «Диагностика и лечение бактериальных инфекционных осложнений»</w:t>
        </w:r>
        <w:r w:rsidR="002E7F7B">
          <w:rPr>
            <w:webHidden/>
          </w:rPr>
          <w:tab/>
        </w:r>
        <w:r w:rsidR="002E7F7B">
          <w:rPr>
            <w:webHidden/>
          </w:rPr>
          <w:fldChar w:fldCharType="begin"/>
        </w:r>
        <w:r w:rsidR="002E7F7B">
          <w:rPr>
            <w:webHidden/>
          </w:rPr>
          <w:instrText xml:space="preserve"> PAGEREF _Toc53140932 \h </w:instrText>
        </w:r>
        <w:r w:rsidR="002E7F7B">
          <w:rPr>
            <w:webHidden/>
          </w:rPr>
        </w:r>
        <w:r w:rsidR="002E7F7B">
          <w:rPr>
            <w:webHidden/>
          </w:rPr>
          <w:fldChar w:fldCharType="separate"/>
        </w:r>
        <w:r w:rsidR="002E7F7B">
          <w:rPr>
            <w:webHidden/>
          </w:rPr>
          <w:t>182</w:t>
        </w:r>
        <w:r w:rsidR="002E7F7B">
          <w:rPr>
            <w:webHidden/>
          </w:rPr>
          <w:fldChar w:fldCharType="end"/>
        </w:r>
      </w:hyperlink>
    </w:p>
    <w:p w14:paraId="2542E967" w14:textId="77777777" w:rsidR="002E7F7B" w:rsidRDefault="00BF4D39">
      <w:pPr>
        <w:pStyle w:val="11"/>
        <w:rPr>
          <w:rFonts w:asciiTheme="minorHAnsi" w:eastAsiaTheme="minorEastAsia" w:hAnsiTheme="minorHAnsi" w:cstheme="minorBidi"/>
          <w:bCs w:val="0"/>
          <w:sz w:val="22"/>
          <w:lang w:eastAsia="ru-RU"/>
        </w:rPr>
      </w:pPr>
      <w:hyperlink w:anchor="_Toc53140933" w:history="1">
        <w:r w:rsidR="002E7F7B" w:rsidRPr="007D0D08">
          <w:rPr>
            <w:rStyle w:val="af2"/>
          </w:rPr>
          <w:t>Приложение</w:t>
        </w:r>
        <w:r w:rsidR="002E7F7B" w:rsidRPr="007D0D08">
          <w:rPr>
            <w:rStyle w:val="af2"/>
            <w:lang w:val="en-US"/>
          </w:rPr>
          <w:t xml:space="preserve"> </w:t>
        </w:r>
        <w:r w:rsidR="002E7F7B" w:rsidRPr="007D0D08">
          <w:rPr>
            <w:rStyle w:val="af2"/>
          </w:rPr>
          <w:t>Г</w:t>
        </w:r>
        <w:r w:rsidR="002E7F7B" w:rsidRPr="007D0D08">
          <w:rPr>
            <w:rStyle w:val="af2"/>
            <w:lang w:val="en-US"/>
          </w:rPr>
          <w:t>13. «</w:t>
        </w:r>
        <w:r w:rsidR="002E7F7B" w:rsidRPr="007D0D08">
          <w:rPr>
            <w:rStyle w:val="af2"/>
          </w:rPr>
          <w:t>Лечение</w:t>
        </w:r>
        <w:r w:rsidR="002E7F7B" w:rsidRPr="007D0D08">
          <w:rPr>
            <w:rStyle w:val="af2"/>
            <w:lang w:val="en-US"/>
          </w:rPr>
          <w:t xml:space="preserve"> </w:t>
        </w:r>
        <w:r w:rsidR="002E7F7B" w:rsidRPr="007D0D08">
          <w:rPr>
            <w:rStyle w:val="af2"/>
          </w:rPr>
          <w:t>вирусных</w:t>
        </w:r>
        <w:r w:rsidR="002E7F7B" w:rsidRPr="007D0D08">
          <w:rPr>
            <w:rStyle w:val="af2"/>
            <w:lang w:val="en-US"/>
          </w:rPr>
          <w:t xml:space="preserve"> </w:t>
        </w:r>
        <w:r w:rsidR="002E7F7B" w:rsidRPr="007D0D08">
          <w:rPr>
            <w:rStyle w:val="af2"/>
          </w:rPr>
          <w:t>инфекций</w:t>
        </w:r>
        <w:r w:rsidR="002E7F7B" w:rsidRPr="007D0D08">
          <w:rPr>
            <w:rStyle w:val="af2"/>
            <w:lang w:val="en-US"/>
          </w:rPr>
          <w:t>»</w:t>
        </w:r>
        <w:r w:rsidR="002E7F7B">
          <w:rPr>
            <w:webHidden/>
          </w:rPr>
          <w:tab/>
        </w:r>
        <w:r w:rsidR="002E7F7B">
          <w:rPr>
            <w:webHidden/>
          </w:rPr>
          <w:fldChar w:fldCharType="begin"/>
        </w:r>
        <w:r w:rsidR="002E7F7B">
          <w:rPr>
            <w:webHidden/>
          </w:rPr>
          <w:instrText xml:space="preserve"> PAGEREF _Toc53140933 \h </w:instrText>
        </w:r>
        <w:r w:rsidR="002E7F7B">
          <w:rPr>
            <w:webHidden/>
          </w:rPr>
        </w:r>
        <w:r w:rsidR="002E7F7B">
          <w:rPr>
            <w:webHidden/>
          </w:rPr>
          <w:fldChar w:fldCharType="separate"/>
        </w:r>
        <w:r w:rsidR="002E7F7B">
          <w:rPr>
            <w:webHidden/>
          </w:rPr>
          <w:t>211</w:t>
        </w:r>
        <w:r w:rsidR="002E7F7B">
          <w:rPr>
            <w:webHidden/>
          </w:rPr>
          <w:fldChar w:fldCharType="end"/>
        </w:r>
      </w:hyperlink>
    </w:p>
    <w:p w14:paraId="1300DE73" w14:textId="77777777" w:rsidR="002E7F7B" w:rsidRDefault="00BF4D39">
      <w:pPr>
        <w:pStyle w:val="11"/>
        <w:rPr>
          <w:rFonts w:asciiTheme="minorHAnsi" w:eastAsiaTheme="minorEastAsia" w:hAnsiTheme="minorHAnsi" w:cstheme="minorBidi"/>
          <w:bCs w:val="0"/>
          <w:sz w:val="22"/>
          <w:lang w:eastAsia="ru-RU"/>
        </w:rPr>
      </w:pPr>
      <w:hyperlink w:anchor="_Toc53140934" w:history="1">
        <w:r w:rsidR="002E7F7B" w:rsidRPr="007D0D08">
          <w:rPr>
            <w:rStyle w:val="af2"/>
          </w:rPr>
          <w:t>Приложение Г14. «Профилактика инфекционных осложнений»</w:t>
        </w:r>
        <w:r w:rsidR="002E7F7B">
          <w:rPr>
            <w:webHidden/>
          </w:rPr>
          <w:tab/>
        </w:r>
        <w:r w:rsidR="002E7F7B">
          <w:rPr>
            <w:webHidden/>
          </w:rPr>
          <w:fldChar w:fldCharType="begin"/>
        </w:r>
        <w:r w:rsidR="002E7F7B">
          <w:rPr>
            <w:webHidden/>
          </w:rPr>
          <w:instrText xml:space="preserve"> PAGEREF _Toc53140934 \h </w:instrText>
        </w:r>
        <w:r w:rsidR="002E7F7B">
          <w:rPr>
            <w:webHidden/>
          </w:rPr>
        </w:r>
        <w:r w:rsidR="002E7F7B">
          <w:rPr>
            <w:webHidden/>
          </w:rPr>
          <w:fldChar w:fldCharType="separate"/>
        </w:r>
        <w:r w:rsidR="002E7F7B">
          <w:rPr>
            <w:webHidden/>
          </w:rPr>
          <w:t>215</w:t>
        </w:r>
        <w:r w:rsidR="002E7F7B">
          <w:rPr>
            <w:webHidden/>
          </w:rPr>
          <w:fldChar w:fldCharType="end"/>
        </w:r>
      </w:hyperlink>
    </w:p>
    <w:p w14:paraId="2362A6F0" w14:textId="77777777" w:rsidR="002E7F7B" w:rsidRDefault="00BF4D39">
      <w:pPr>
        <w:pStyle w:val="11"/>
        <w:rPr>
          <w:rFonts w:asciiTheme="minorHAnsi" w:eastAsiaTheme="minorEastAsia" w:hAnsiTheme="minorHAnsi" w:cstheme="minorBidi"/>
          <w:bCs w:val="0"/>
          <w:sz w:val="22"/>
          <w:lang w:eastAsia="ru-RU"/>
        </w:rPr>
      </w:pPr>
      <w:hyperlink w:anchor="_Toc53140935" w:history="1">
        <w:r w:rsidR="002E7F7B" w:rsidRPr="007D0D08">
          <w:rPr>
            <w:rStyle w:val="af2"/>
          </w:rPr>
          <w:t>Приложение Г15. «Инфузионная терапия»</w:t>
        </w:r>
        <w:r w:rsidR="002E7F7B">
          <w:rPr>
            <w:webHidden/>
          </w:rPr>
          <w:tab/>
        </w:r>
        <w:r w:rsidR="002E7F7B">
          <w:rPr>
            <w:webHidden/>
          </w:rPr>
          <w:fldChar w:fldCharType="begin"/>
        </w:r>
        <w:r w:rsidR="002E7F7B">
          <w:rPr>
            <w:webHidden/>
          </w:rPr>
          <w:instrText xml:space="preserve"> PAGEREF _Toc53140935 \h </w:instrText>
        </w:r>
        <w:r w:rsidR="002E7F7B">
          <w:rPr>
            <w:webHidden/>
          </w:rPr>
        </w:r>
        <w:r w:rsidR="002E7F7B">
          <w:rPr>
            <w:webHidden/>
          </w:rPr>
          <w:fldChar w:fldCharType="separate"/>
        </w:r>
        <w:r w:rsidR="002E7F7B">
          <w:rPr>
            <w:webHidden/>
          </w:rPr>
          <w:t>217</w:t>
        </w:r>
        <w:r w:rsidR="002E7F7B">
          <w:rPr>
            <w:webHidden/>
          </w:rPr>
          <w:fldChar w:fldCharType="end"/>
        </w:r>
      </w:hyperlink>
    </w:p>
    <w:p w14:paraId="17B3095E" w14:textId="77777777" w:rsidR="008F3621" w:rsidRPr="00F242DD" w:rsidRDefault="00A96FB6" w:rsidP="00131E36">
      <w:pPr>
        <w:spacing w:before="0" w:after="0"/>
        <w:rPr>
          <w:b/>
        </w:rPr>
      </w:pPr>
      <w:r w:rsidRPr="00F242DD">
        <w:rPr>
          <w:b/>
        </w:rPr>
        <w:fldChar w:fldCharType="end"/>
      </w:r>
    </w:p>
    <w:p w14:paraId="4A7B11C5" w14:textId="77777777" w:rsidR="004D7374" w:rsidRPr="00F242DD" w:rsidRDefault="004D7374" w:rsidP="00E36DFA">
      <w:pPr>
        <w:pStyle w:val="1"/>
      </w:pPr>
      <w:bookmarkStart w:id="2" w:name="_Toc520213121"/>
      <w:bookmarkStart w:id="3" w:name="_Toc53140879"/>
      <w:r w:rsidRPr="00F242DD">
        <w:lastRenderedPageBreak/>
        <w:t>Список сокращений</w:t>
      </w:r>
      <w:bookmarkEnd w:id="2"/>
      <w:bookmarkEnd w:id="3"/>
    </w:p>
    <w:p w14:paraId="6E659C5D" w14:textId="77777777" w:rsidR="00D41B78" w:rsidRPr="00F242DD" w:rsidRDefault="00D41B78" w:rsidP="00131E36">
      <w:pPr>
        <w:spacing w:before="0" w:after="0"/>
        <w:ind w:firstLine="709"/>
        <w:contextualSpacing/>
        <w:rPr>
          <w:rFonts w:eastAsia="Times New Roman"/>
          <w:szCs w:val="24"/>
        </w:rPr>
      </w:pPr>
      <w:r w:rsidRPr="00F242DD">
        <w:rPr>
          <w:rFonts w:eastAsia="Times New Roman"/>
          <w:b/>
          <w:szCs w:val="24"/>
        </w:rPr>
        <w:t>BB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бортезомиб** и дексаметазон** </w:t>
      </w:r>
    </w:p>
    <w:p w14:paraId="4B2C87E8" w14:textId="77777777" w:rsidR="00A852AC" w:rsidRPr="00F242DD" w:rsidRDefault="00A852AC" w:rsidP="00131E36">
      <w:pPr>
        <w:spacing w:before="0" w:after="0"/>
        <w:ind w:firstLine="709"/>
        <w:contextualSpacing/>
        <w:rPr>
          <w:rFonts w:eastAsia="Times New Roman"/>
          <w:szCs w:val="24"/>
        </w:rPr>
      </w:pPr>
      <w:r w:rsidRPr="00F242DD">
        <w:rPr>
          <w:rFonts w:eastAsia="Times New Roman"/>
          <w:b/>
          <w:szCs w:val="24"/>
        </w:rPr>
        <w:t>BP</w:t>
      </w:r>
      <w:r w:rsidR="0086466D"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и преднизолон** </w:t>
      </w:r>
    </w:p>
    <w:p w14:paraId="0666AD52" w14:textId="77777777" w:rsidR="00D41B78" w:rsidRPr="00F242DD" w:rsidRDefault="00D41B78" w:rsidP="00131E36">
      <w:pPr>
        <w:spacing w:before="0" w:after="0"/>
        <w:ind w:firstLine="709"/>
        <w:contextualSpacing/>
        <w:rPr>
          <w:rFonts w:eastAsia="Times New Roman"/>
          <w:szCs w:val="24"/>
        </w:rPr>
      </w:pPr>
      <w:r w:rsidRPr="00F242DD">
        <w:rPr>
          <w:rFonts w:eastAsia="Times New Roman"/>
          <w:b/>
          <w:szCs w:val="24"/>
        </w:rPr>
        <w:t>BR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леналидомид** и дексаметазон** </w:t>
      </w:r>
    </w:p>
    <w:p w14:paraId="2C13D4B1" w14:textId="77777777" w:rsidR="009D5CFE" w:rsidRPr="00F242DD" w:rsidRDefault="009D5CFE" w:rsidP="00131E36">
      <w:pPr>
        <w:spacing w:before="0" w:after="0"/>
        <w:ind w:firstLine="709"/>
        <w:contextualSpacing/>
        <w:rPr>
          <w:rFonts w:eastAsia="Times New Roman"/>
          <w:szCs w:val="24"/>
          <w:lang w:eastAsia="ru-RU"/>
        </w:rPr>
      </w:pPr>
      <w:r w:rsidRPr="00F242DD">
        <w:rPr>
          <w:rFonts w:eastAsia="Times New Roman"/>
          <w:b/>
          <w:szCs w:val="24"/>
          <w:lang w:eastAsia="ru-RU"/>
        </w:rPr>
        <w:t>C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и преднизолон** </w:t>
      </w:r>
    </w:p>
    <w:p w14:paraId="0FD36318" w14:textId="77777777" w:rsidR="00A852AC" w:rsidRPr="00F242DD" w:rsidRDefault="00A852AC" w:rsidP="00131E36">
      <w:pPr>
        <w:spacing w:before="0" w:after="0"/>
        <w:ind w:firstLine="709"/>
        <w:contextualSpacing/>
        <w:rPr>
          <w:szCs w:val="24"/>
        </w:rPr>
      </w:pPr>
      <w:r w:rsidRPr="00F242DD">
        <w:rPr>
          <w:rFonts w:eastAsia="Times New Roman"/>
          <w:b/>
          <w:szCs w:val="24"/>
          <w:lang w:eastAsia="ru-RU"/>
        </w:rPr>
        <w:t>СР</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и преднизолон** </w:t>
      </w:r>
    </w:p>
    <w:p w14:paraId="3B8D4C90" w14:textId="77777777" w:rsidR="00037CBC" w:rsidRPr="00F242DD" w:rsidRDefault="00037CBC" w:rsidP="00131E36">
      <w:pPr>
        <w:spacing w:before="0" w:after="0"/>
        <w:ind w:firstLine="709"/>
        <w:contextualSpacing/>
        <w:rPr>
          <w:rFonts w:eastAsia="Times New Roman"/>
          <w:szCs w:val="24"/>
          <w:lang w:eastAsia="ru-RU"/>
        </w:rPr>
      </w:pPr>
      <w:r w:rsidRPr="00F242DD">
        <w:rPr>
          <w:rFonts w:eastAsia="Times New Roman"/>
          <w:b/>
          <w:szCs w:val="24"/>
          <w:lang w:val="en-US" w:eastAsia="ru-RU"/>
        </w:rPr>
        <w:t>CRAB</w:t>
      </w:r>
      <w:r w:rsidR="00DA68C1" w:rsidRPr="00F242DD">
        <w:rPr>
          <w:rFonts w:eastAsia="Times New Roman"/>
          <w:b/>
          <w:szCs w:val="24"/>
          <w:lang w:eastAsia="ru-RU"/>
        </w:rPr>
        <w:t xml:space="preserve"> </w:t>
      </w:r>
      <w:r w:rsidRPr="00F242DD">
        <w:rPr>
          <w:rFonts w:eastAsia="Times New Roman"/>
          <w:b/>
          <w:szCs w:val="24"/>
          <w:lang w:eastAsia="ru-RU"/>
        </w:rPr>
        <w:t>–</w:t>
      </w:r>
      <w:r w:rsidRPr="00F242DD">
        <w:rPr>
          <w:rFonts w:eastAsia="Times New Roman"/>
          <w:szCs w:val="24"/>
          <w:lang w:eastAsia="ru-RU"/>
        </w:rPr>
        <w:t xml:space="preserve"> совокупность органных повреждений при симптоматической </w:t>
      </w:r>
      <w:r w:rsidR="00E66AB6" w:rsidRPr="00F242DD">
        <w:rPr>
          <w:rFonts w:eastAsia="Times New Roman"/>
          <w:szCs w:val="24"/>
          <w:lang w:eastAsia="ru-RU"/>
        </w:rPr>
        <w:t>множественной миеломе:</w:t>
      </w:r>
      <w:r w:rsidRPr="00F242DD">
        <w:rPr>
          <w:rFonts w:eastAsia="Times New Roman"/>
          <w:szCs w:val="24"/>
          <w:lang w:eastAsia="ru-RU"/>
        </w:rPr>
        <w:t xml:space="preserve"> гиперкальциемия, дисфункция почек, анемия, повреждения костей</w:t>
      </w:r>
    </w:p>
    <w:p w14:paraId="36BEF6AC" w14:textId="77777777" w:rsidR="00B83110" w:rsidRPr="00F242DD" w:rsidRDefault="00B83110" w:rsidP="00131E36">
      <w:pPr>
        <w:spacing w:before="0" w:after="0"/>
        <w:ind w:firstLine="709"/>
        <w:contextualSpacing/>
        <w:rPr>
          <w:rFonts w:eastAsia="Times New Roman"/>
          <w:szCs w:val="24"/>
          <w:lang w:eastAsia="ru-RU"/>
        </w:rPr>
      </w:pPr>
      <w:r w:rsidRPr="00F242DD">
        <w:rPr>
          <w:rFonts w:eastAsia="Times New Roman"/>
          <w:b/>
          <w:szCs w:val="24"/>
          <w:lang w:eastAsia="ru-RU"/>
        </w:rPr>
        <w:t>CV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5709ED77" w14:textId="77777777" w:rsidR="005451CE" w:rsidRPr="00F242DD" w:rsidRDefault="005451CE" w:rsidP="00131E36">
      <w:pPr>
        <w:spacing w:before="0" w:after="0"/>
        <w:ind w:firstLine="709"/>
        <w:contextualSpacing/>
        <w:rPr>
          <w:rFonts w:eastAsia="Times New Roman"/>
          <w:szCs w:val="24"/>
          <w:lang w:eastAsia="ru-RU"/>
        </w:rPr>
      </w:pPr>
      <w:r w:rsidRPr="00F242DD">
        <w:rPr>
          <w:rFonts w:eastAsia="Times New Roman"/>
          <w:b/>
          <w:szCs w:val="24"/>
          <w:lang w:val="en-US" w:eastAsia="ru-RU"/>
        </w:rPr>
        <w:t>Dara</w:t>
      </w:r>
      <w:r w:rsidRPr="00F242DD">
        <w:rPr>
          <w:rFonts w:eastAsia="Times New Roman"/>
          <w:b/>
          <w:szCs w:val="24"/>
          <w:lang w:eastAsia="ru-RU"/>
        </w:rPr>
        <w:t>-</w:t>
      </w:r>
      <w:r w:rsidRPr="00F242DD">
        <w:rPr>
          <w:rFonts w:eastAsia="Times New Roman"/>
          <w:b/>
          <w:szCs w:val="24"/>
          <w:lang w:val="en-US"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даратумумаб**, леналидомид** и дексаметазон** </w:t>
      </w:r>
    </w:p>
    <w:p w14:paraId="32E7C4EC" w14:textId="77777777" w:rsidR="005451CE" w:rsidRPr="00F242DD" w:rsidRDefault="005451CE" w:rsidP="00131E36">
      <w:pPr>
        <w:autoSpaceDE w:val="0"/>
        <w:autoSpaceDN w:val="0"/>
        <w:adjustRightInd w:val="0"/>
        <w:spacing w:before="0" w:after="0"/>
        <w:ind w:firstLine="709"/>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r w:rsidR="00DA68C1"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бортезомиб** и дексаметазон** </w:t>
      </w:r>
    </w:p>
    <w:p w14:paraId="007A71A6" w14:textId="77777777" w:rsidR="005451CE" w:rsidRPr="00F242DD" w:rsidRDefault="005451CE" w:rsidP="00131E36">
      <w:pPr>
        <w:autoSpaceDE w:val="0"/>
        <w:autoSpaceDN w:val="0"/>
        <w:adjustRightInd w:val="0"/>
        <w:spacing w:before="0" w:after="0"/>
        <w:ind w:firstLine="709"/>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MP</w:t>
      </w:r>
      <w:r w:rsidR="00DA68C1"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мелфалан**, бортезомиб** и преднизолон** </w:t>
      </w:r>
    </w:p>
    <w:p w14:paraId="74668D99" w14:textId="77777777" w:rsidR="00524AC8" w:rsidRPr="00F242DD" w:rsidRDefault="00524AC8" w:rsidP="00131E36">
      <w:pPr>
        <w:pStyle w:val="af7"/>
        <w:tabs>
          <w:tab w:val="left" w:pos="0"/>
        </w:tabs>
        <w:spacing w:after="0" w:line="360" w:lineRule="auto"/>
        <w:ind w:firstLine="709"/>
        <w:contextualSpacing/>
      </w:pPr>
      <w:r w:rsidRPr="00F242DD">
        <w:rPr>
          <w:b/>
          <w:lang w:eastAsia="ru-RU"/>
        </w:rPr>
        <w:t>DCEP</w:t>
      </w:r>
      <w:r w:rsidRPr="00F242DD">
        <w:rPr>
          <w:lang w:eastAsia="ru-RU"/>
        </w:rPr>
        <w:t xml:space="preserve"> – </w:t>
      </w:r>
      <w:r w:rsidRPr="00F242DD">
        <w:t xml:space="preserve">режим иммунохимиотерапии, включающий циклофосфамид**, </w:t>
      </w:r>
      <w:r w:rsidR="00257474" w:rsidRPr="00F242DD">
        <w:t>#</w:t>
      </w:r>
      <w:r w:rsidRPr="00F242DD">
        <w:t xml:space="preserve">этопозид**, </w:t>
      </w:r>
      <w:r w:rsidR="00257474" w:rsidRPr="00F242DD">
        <w:t>#</w:t>
      </w:r>
      <w:r w:rsidRPr="00F242DD">
        <w:t xml:space="preserve">цисплатин** и дексаметазон** </w:t>
      </w:r>
    </w:p>
    <w:p w14:paraId="1D530B70" w14:textId="77777777" w:rsidR="005451CE" w:rsidRPr="00F242DD" w:rsidRDefault="005451CE" w:rsidP="00131E36">
      <w:pPr>
        <w:pStyle w:val="af7"/>
        <w:tabs>
          <w:tab w:val="left" w:pos="0"/>
        </w:tabs>
        <w:spacing w:after="0" w:line="360" w:lineRule="auto"/>
        <w:ind w:firstLine="709"/>
        <w:contextualSpacing/>
      </w:pPr>
      <w:r w:rsidRPr="00F242DD">
        <w:rPr>
          <w:b/>
        </w:rPr>
        <w:t>EloRd</w:t>
      </w:r>
      <w:r w:rsidR="00DA68C1" w:rsidRPr="00F242DD">
        <w:rPr>
          <w:b/>
        </w:rPr>
        <w:t xml:space="preserve"> </w:t>
      </w:r>
      <w:r w:rsidRPr="00F242DD">
        <w:rPr>
          <w:lang w:eastAsia="ru-RU"/>
        </w:rPr>
        <w:t xml:space="preserve">– </w:t>
      </w:r>
      <w:r w:rsidRPr="00F242DD">
        <w:t xml:space="preserve">режим иммунохимиотерапии, включающий элотузумаб, леналидомид** и дексаметазон** </w:t>
      </w:r>
    </w:p>
    <w:p w14:paraId="15EA9970" w14:textId="77777777" w:rsidR="00524AC8" w:rsidRPr="00F242DD" w:rsidRDefault="00524AC8" w:rsidP="00131E36">
      <w:pPr>
        <w:spacing w:before="0" w:after="0"/>
        <w:ind w:firstLine="709"/>
        <w:contextualSpacing/>
        <w:rPr>
          <w:szCs w:val="24"/>
        </w:rPr>
      </w:pPr>
      <w:r w:rsidRPr="00F242DD">
        <w:rPr>
          <w:b/>
          <w:szCs w:val="24"/>
        </w:rPr>
        <w:t>IMWG</w:t>
      </w:r>
      <w:r w:rsidRPr="00F242DD">
        <w:rPr>
          <w:szCs w:val="24"/>
        </w:rPr>
        <w:t xml:space="preserve"> – Международная группа по изучению множественной миеломы</w:t>
      </w:r>
    </w:p>
    <w:p w14:paraId="640D17AE" w14:textId="77777777" w:rsidR="00524AC8" w:rsidRPr="00F242DD" w:rsidRDefault="00524AC8" w:rsidP="00131E36">
      <w:pPr>
        <w:spacing w:before="0" w:after="0"/>
        <w:ind w:firstLine="709"/>
        <w:contextualSpacing/>
        <w:rPr>
          <w:szCs w:val="24"/>
        </w:rPr>
      </w:pPr>
      <w:r w:rsidRPr="00F242DD">
        <w:rPr>
          <w:b/>
          <w:szCs w:val="24"/>
        </w:rPr>
        <w:t>ISS</w:t>
      </w:r>
      <w:r w:rsidRPr="00F242DD">
        <w:rPr>
          <w:szCs w:val="24"/>
        </w:rPr>
        <w:t xml:space="preserve"> – международная система стадирования (International</w:t>
      </w:r>
      <w:r w:rsidR="00434DBC" w:rsidRPr="00F242DD">
        <w:rPr>
          <w:szCs w:val="24"/>
        </w:rPr>
        <w:t xml:space="preserve"> </w:t>
      </w:r>
      <w:r w:rsidRPr="00F242DD">
        <w:rPr>
          <w:szCs w:val="24"/>
        </w:rPr>
        <w:t>Staging</w:t>
      </w:r>
      <w:r w:rsidR="00434DBC" w:rsidRPr="00F242DD">
        <w:rPr>
          <w:szCs w:val="24"/>
        </w:rPr>
        <w:t xml:space="preserve"> </w:t>
      </w:r>
      <w:r w:rsidRPr="00F242DD">
        <w:rPr>
          <w:szCs w:val="24"/>
        </w:rPr>
        <w:t>System – ISS)</w:t>
      </w:r>
    </w:p>
    <w:p w14:paraId="65525EAD" w14:textId="77777777" w:rsidR="00496D81" w:rsidRPr="00F242DD" w:rsidRDefault="00496D81" w:rsidP="00131E36">
      <w:pPr>
        <w:spacing w:before="0" w:after="0"/>
        <w:ind w:firstLine="709"/>
        <w:contextualSpacing/>
        <w:rPr>
          <w:szCs w:val="24"/>
        </w:rPr>
      </w:pPr>
      <w:r w:rsidRPr="00F242DD">
        <w:rPr>
          <w:b/>
          <w:szCs w:val="24"/>
          <w:lang w:val="en-US"/>
        </w:rPr>
        <w:t>Ig</w:t>
      </w:r>
      <w:r w:rsidRPr="00F242DD">
        <w:rPr>
          <w:szCs w:val="24"/>
        </w:rPr>
        <w:t xml:space="preserve"> − иммуноглобулин</w:t>
      </w:r>
    </w:p>
    <w:p w14:paraId="24070557" w14:textId="77777777" w:rsidR="00E23DCE" w:rsidRPr="00F242DD" w:rsidRDefault="00E23DCE" w:rsidP="00131E36">
      <w:pPr>
        <w:spacing w:before="0" w:after="0"/>
        <w:ind w:firstLine="709"/>
        <w:contextualSpacing/>
        <w:rPr>
          <w:rFonts w:eastAsia="Times New Roman"/>
          <w:szCs w:val="24"/>
        </w:rPr>
      </w:pPr>
      <w:r w:rsidRPr="00F242DD">
        <w:rPr>
          <w:rFonts w:eastAsia="Times New Roman"/>
          <w:b/>
          <w:szCs w:val="24"/>
        </w:rPr>
        <w:t>IxaR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иксазомиб**, леналидомид** и дексаметазон** </w:t>
      </w:r>
    </w:p>
    <w:p w14:paraId="3C64A310" w14:textId="77777777" w:rsidR="00D41B78" w:rsidRPr="00F242DD" w:rsidRDefault="00D41B78" w:rsidP="00131E36">
      <w:pPr>
        <w:spacing w:before="0" w:after="0"/>
        <w:ind w:firstLine="709"/>
        <w:contextualSpacing/>
        <w:rPr>
          <w:rFonts w:eastAsia="Times New Roman"/>
          <w:szCs w:val="24"/>
        </w:rPr>
      </w:pPr>
      <w:r w:rsidRPr="00F242DD">
        <w:rPr>
          <w:rFonts w:eastAsia="Times New Roman"/>
          <w:b/>
          <w:szCs w:val="24"/>
        </w:rPr>
        <w:t>К</w:t>
      </w:r>
      <w:r w:rsidRPr="00F242DD">
        <w:rPr>
          <w:rFonts w:eastAsia="Times New Roman"/>
          <w:b/>
          <w:szCs w:val="24"/>
          <w:lang w:val="en-US"/>
        </w:rPr>
        <w:t>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карфилзомиб** и дексаметазон** </w:t>
      </w:r>
    </w:p>
    <w:p w14:paraId="7BD06916" w14:textId="77777777" w:rsidR="00E23DCE" w:rsidRPr="00F242DD" w:rsidRDefault="00E23DCE" w:rsidP="00131E36">
      <w:pPr>
        <w:spacing w:before="0" w:after="0"/>
        <w:ind w:firstLine="709"/>
        <w:contextualSpacing/>
        <w:rPr>
          <w:rFonts w:eastAsia="Times New Roman"/>
          <w:szCs w:val="24"/>
        </w:rPr>
      </w:pPr>
      <w:r w:rsidRPr="00F242DD">
        <w:rPr>
          <w:rFonts w:eastAsia="Times New Roman"/>
          <w:b/>
          <w:szCs w:val="24"/>
        </w:rPr>
        <w:t>KR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карфилзомиб**, леналидомид** и дексаметазон** </w:t>
      </w:r>
    </w:p>
    <w:p w14:paraId="055C6DC0" w14:textId="77777777" w:rsidR="00A852AC" w:rsidRPr="00F242DD" w:rsidRDefault="00A852AC" w:rsidP="00131E36">
      <w:pPr>
        <w:spacing w:before="0" w:after="0"/>
        <w:ind w:firstLine="709"/>
        <w:contextualSpacing/>
        <w:rPr>
          <w:rFonts w:eastAsia="Times New Roman"/>
          <w:szCs w:val="24"/>
          <w:u w:val="single"/>
          <w:lang w:eastAsia="ru-RU"/>
        </w:rPr>
      </w:pPr>
      <w:r w:rsidRPr="00F242DD">
        <w:rPr>
          <w:rFonts w:eastAsia="Times New Roman"/>
          <w:b/>
          <w:szCs w:val="24"/>
          <w:lang w:eastAsia="ru-RU"/>
        </w:rPr>
        <w:lastRenderedPageBreak/>
        <w:t>MP</w:t>
      </w:r>
      <w:r w:rsidRPr="00F242DD">
        <w:rPr>
          <w:rFonts w:eastAsia="Times New Roman"/>
          <w:szCs w:val="24"/>
          <w:lang w:eastAsia="ru-RU"/>
        </w:rPr>
        <w:t xml:space="preserve"> – </w:t>
      </w:r>
      <w:r w:rsidRPr="00F242DD">
        <w:rPr>
          <w:szCs w:val="24"/>
        </w:rPr>
        <w:t xml:space="preserve">режим иммунохимиотерапии, включающий мелфалан** и преднизолон** </w:t>
      </w:r>
    </w:p>
    <w:p w14:paraId="45EB22DC" w14:textId="77777777" w:rsidR="00A852AC" w:rsidRPr="00F242DD" w:rsidRDefault="00A852AC" w:rsidP="00131E36">
      <w:pPr>
        <w:spacing w:before="0" w:after="0"/>
        <w:ind w:firstLine="709"/>
        <w:contextualSpacing/>
        <w:rPr>
          <w:rFonts w:eastAsia="Times New Roman"/>
          <w:szCs w:val="24"/>
          <w:lang w:eastAsia="ru-RU"/>
        </w:rPr>
      </w:pPr>
      <w:r w:rsidRPr="00F242DD">
        <w:rPr>
          <w:rFonts w:eastAsia="Times New Roman"/>
          <w:b/>
          <w:szCs w:val="24"/>
          <w:lang w:eastAsia="ru-RU"/>
        </w:rPr>
        <w:t>MP</w:t>
      </w:r>
      <w:r w:rsidRPr="00F242DD">
        <w:rPr>
          <w:rFonts w:eastAsia="Times New Roman"/>
          <w:b/>
          <w:szCs w:val="24"/>
          <w:lang w:val="en-US" w:eastAsia="ru-RU"/>
        </w:rPr>
        <w:t>R</w:t>
      </w:r>
      <w:r w:rsidRPr="00F242DD">
        <w:rPr>
          <w:rFonts w:eastAsia="Times New Roman"/>
          <w:szCs w:val="24"/>
          <w:lang w:eastAsia="ru-RU"/>
        </w:rPr>
        <w:t xml:space="preserve"> – </w:t>
      </w:r>
      <w:r w:rsidRPr="00F242DD">
        <w:rPr>
          <w:szCs w:val="24"/>
        </w:rPr>
        <w:t xml:space="preserve">режим иммунохимиотерапии, включающий мелфалан**, леналидомид** и преднизолон** </w:t>
      </w:r>
    </w:p>
    <w:p w14:paraId="68A53008" w14:textId="77777777" w:rsidR="00A852AC" w:rsidRPr="00F242DD" w:rsidRDefault="00A852AC" w:rsidP="00131E36">
      <w:pPr>
        <w:spacing w:before="0" w:after="0"/>
        <w:ind w:firstLine="709"/>
        <w:contextualSpacing/>
        <w:rPr>
          <w:rFonts w:eastAsia="Times New Roman"/>
          <w:szCs w:val="24"/>
          <w:lang w:eastAsia="ru-RU"/>
        </w:rPr>
      </w:pPr>
      <w:r w:rsidRPr="00F242DD">
        <w:rPr>
          <w:rFonts w:eastAsia="Times New Roman"/>
          <w:b/>
          <w:szCs w:val="24"/>
          <w:lang w:eastAsia="ru-RU"/>
        </w:rPr>
        <w:t>PAD</w:t>
      </w:r>
      <w:r w:rsidRPr="00F242DD">
        <w:rPr>
          <w:rFonts w:eastAsia="Times New Roman"/>
          <w:szCs w:val="24"/>
          <w:lang w:eastAsia="ru-RU"/>
        </w:rPr>
        <w:t xml:space="preserve"> – </w:t>
      </w:r>
      <w:r w:rsidRPr="00F242DD">
        <w:rPr>
          <w:szCs w:val="24"/>
        </w:rPr>
        <w:t xml:space="preserve">режим иммунохимиотерапии, включающий доксорубицин**, бортезомиб** и дексаметазон** </w:t>
      </w:r>
    </w:p>
    <w:p w14:paraId="24308224" w14:textId="77777777" w:rsidR="00D41B78" w:rsidRPr="00F242DD" w:rsidRDefault="00D41B78" w:rsidP="00131E36">
      <w:pPr>
        <w:spacing w:before="0" w:after="0"/>
        <w:ind w:firstLine="709"/>
        <w:contextualSpacing/>
        <w:rPr>
          <w:rFonts w:eastAsia="Times New Roman"/>
          <w:szCs w:val="24"/>
        </w:rPr>
      </w:pPr>
      <w:r w:rsidRPr="00F242DD">
        <w:rPr>
          <w:rFonts w:eastAsia="Times New Roman"/>
          <w:b/>
          <w:szCs w:val="24"/>
        </w:rPr>
        <w:t>Pom</w:t>
      </w:r>
      <w:r w:rsidR="00436DF7" w:rsidRPr="00F242DD">
        <w:rPr>
          <w:rFonts w:eastAsia="Times New Roman"/>
          <w:b/>
          <w:szCs w:val="24"/>
        </w:rPr>
        <w:t xml:space="preserve"> </w:t>
      </w:r>
      <w:r w:rsidRPr="00F242DD">
        <w:rPr>
          <w:rFonts w:eastAsia="Times New Roman"/>
          <w:b/>
          <w:szCs w:val="24"/>
        </w:rPr>
        <w:t>+</w:t>
      </w:r>
      <w:r w:rsidR="00436DF7" w:rsidRPr="00F242DD">
        <w:rPr>
          <w:rFonts w:eastAsia="Times New Roman"/>
          <w:b/>
          <w:szCs w:val="24"/>
        </w:rPr>
        <w:t xml:space="preserve"> </w:t>
      </w:r>
      <w:r w:rsidRPr="00F242DD">
        <w:rPr>
          <w:rFonts w:eastAsia="Times New Roman"/>
          <w:b/>
          <w:szCs w:val="24"/>
        </w:rPr>
        <w:t>dex</w:t>
      </w:r>
      <w:r w:rsidR="00DA68C1" w:rsidRPr="00F242DD">
        <w:rPr>
          <w:rFonts w:eastAsia="Times New Roman"/>
          <w:b/>
          <w:szCs w:val="24"/>
        </w:rPr>
        <w:t xml:space="preserve"> </w:t>
      </w:r>
      <w:r w:rsidR="000822E2" w:rsidRPr="00F242DD">
        <w:rPr>
          <w:rFonts w:eastAsia="Times New Roman"/>
          <w:szCs w:val="24"/>
          <w:lang w:eastAsia="ru-RU"/>
        </w:rPr>
        <w:t xml:space="preserve">– </w:t>
      </w:r>
      <w:r w:rsidRPr="00F242DD">
        <w:rPr>
          <w:szCs w:val="24"/>
        </w:rPr>
        <w:t>режим иммунохимиотерапии, включающий помалидомид и дексаметазон**</w:t>
      </w:r>
    </w:p>
    <w:p w14:paraId="73FD73BF" w14:textId="77777777" w:rsidR="00B83110" w:rsidRPr="00F242DD" w:rsidRDefault="00B83110" w:rsidP="00131E36">
      <w:pPr>
        <w:spacing w:before="0" w:after="0"/>
        <w:ind w:firstLine="709"/>
        <w:contextualSpacing/>
        <w:rPr>
          <w:rFonts w:eastAsia="Times New Roman"/>
          <w:szCs w:val="24"/>
        </w:rPr>
      </w:pPr>
      <w:r w:rsidRPr="00F242DD">
        <w:rPr>
          <w:rFonts w:eastAsia="Times New Roman"/>
          <w:b/>
          <w:szCs w:val="24"/>
        </w:rPr>
        <w:t>RA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доксорубицин** и дексаметазон** </w:t>
      </w:r>
    </w:p>
    <w:p w14:paraId="5D4E49F7" w14:textId="77777777" w:rsidR="00B83110" w:rsidRPr="00F242DD" w:rsidRDefault="00B83110" w:rsidP="00131E36">
      <w:pPr>
        <w:spacing w:before="0" w:after="0"/>
        <w:ind w:firstLine="709"/>
        <w:contextualSpacing/>
        <w:rPr>
          <w:rFonts w:eastAsia="Times New Roman"/>
          <w:szCs w:val="24"/>
        </w:rPr>
      </w:pPr>
      <w:r w:rsidRPr="00F242DD">
        <w:rPr>
          <w:rFonts w:eastAsia="Times New Roman"/>
          <w:b/>
          <w:szCs w:val="24"/>
        </w:rPr>
        <w:t>RC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циклофосфамид** и дексаметазон** </w:t>
      </w:r>
    </w:p>
    <w:p w14:paraId="1F787202" w14:textId="77777777" w:rsidR="00B83110" w:rsidRPr="00F242DD" w:rsidRDefault="00B83110" w:rsidP="00131E36">
      <w:pPr>
        <w:spacing w:before="0" w:after="0"/>
        <w:ind w:firstLine="709"/>
        <w:contextualSpacing/>
        <w:rPr>
          <w:rFonts w:eastAsia="Times New Roman"/>
          <w:szCs w:val="24"/>
        </w:rPr>
      </w:pPr>
      <w:r w:rsidRPr="00F242DD">
        <w:rPr>
          <w:rFonts w:eastAsia="Times New Roman"/>
          <w:b/>
          <w:szCs w:val="24"/>
        </w:rPr>
        <w:t>RCP</w:t>
      </w:r>
      <w:r w:rsidR="00DA68C1" w:rsidRPr="00F242DD">
        <w:rPr>
          <w:rFonts w:eastAsia="Times New Roman"/>
          <w:b/>
          <w:szCs w:val="24"/>
        </w:rPr>
        <w:t xml:space="preserve"> </w:t>
      </w:r>
      <w:r w:rsidR="000822E2" w:rsidRPr="00F242DD">
        <w:rPr>
          <w:rFonts w:eastAsia="Times New Roman"/>
          <w:szCs w:val="24"/>
          <w:lang w:eastAsia="ru-RU"/>
        </w:rPr>
        <w:t xml:space="preserve">– </w:t>
      </w:r>
      <w:r w:rsidRPr="00F242DD">
        <w:rPr>
          <w:szCs w:val="24"/>
        </w:rPr>
        <w:t xml:space="preserve">режим иммунохимиотерапии, включающий ленадидомид**, циклофосфамид** и преднизолон** </w:t>
      </w:r>
    </w:p>
    <w:p w14:paraId="6ABA7211" w14:textId="77777777" w:rsidR="00A852AC" w:rsidRPr="00F242DD" w:rsidRDefault="00A852AC" w:rsidP="00131E36">
      <w:pPr>
        <w:spacing w:before="0" w:after="0"/>
        <w:ind w:firstLine="709"/>
        <w:contextualSpacing/>
        <w:rPr>
          <w:rFonts w:eastAsia="Times New Roman"/>
          <w:szCs w:val="24"/>
        </w:rPr>
      </w:pPr>
      <w:r w:rsidRPr="00F242DD">
        <w:rPr>
          <w:rFonts w:eastAsia="Times New Roman"/>
          <w:b/>
          <w:szCs w:val="24"/>
        </w:rPr>
        <w:t>Rd</w:t>
      </w:r>
      <w:r w:rsidR="00DA68C1" w:rsidRPr="00F242DD">
        <w:rPr>
          <w:rFonts w:eastAsia="Times New Roman"/>
          <w:b/>
          <w:szCs w:val="24"/>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и дексаметазон** </w:t>
      </w:r>
    </w:p>
    <w:p w14:paraId="0DB6F0FD" w14:textId="77777777" w:rsidR="00B83110" w:rsidRPr="00F242DD" w:rsidRDefault="00B83110" w:rsidP="00131E36">
      <w:pPr>
        <w:spacing w:before="0" w:after="0"/>
        <w:ind w:firstLine="709"/>
        <w:contextualSpacing/>
        <w:rPr>
          <w:rFonts w:eastAsia="Times New Roman"/>
          <w:szCs w:val="24"/>
          <w:lang w:eastAsia="ru-RU"/>
        </w:rPr>
      </w:pPr>
      <w:r w:rsidRPr="00F242DD">
        <w:rPr>
          <w:rFonts w:eastAsia="Times New Roman"/>
          <w:b/>
          <w:szCs w:val="24"/>
          <w:lang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леналидомид** и дексаметазон** </w:t>
      </w:r>
    </w:p>
    <w:p w14:paraId="3E47C239" w14:textId="77777777" w:rsidR="006A749A" w:rsidRPr="00F242DD" w:rsidRDefault="006A749A" w:rsidP="00131E36">
      <w:pPr>
        <w:spacing w:before="0" w:after="0"/>
        <w:ind w:firstLine="709"/>
        <w:contextualSpacing/>
        <w:rPr>
          <w:szCs w:val="24"/>
        </w:rPr>
      </w:pPr>
      <w:r w:rsidRPr="00F242DD">
        <w:rPr>
          <w:b/>
          <w:szCs w:val="24"/>
        </w:rPr>
        <w:t>R-ISS</w:t>
      </w:r>
      <w:r w:rsidRPr="00F242DD">
        <w:rPr>
          <w:szCs w:val="24"/>
        </w:rPr>
        <w:t xml:space="preserve"> </w:t>
      </w:r>
      <w:r w:rsidR="00DA68C1" w:rsidRPr="00F242DD">
        <w:rPr>
          <w:szCs w:val="24"/>
        </w:rPr>
        <w:t>–</w:t>
      </w:r>
      <w:r w:rsidRPr="00F242DD">
        <w:rPr>
          <w:szCs w:val="24"/>
        </w:rPr>
        <w:t xml:space="preserve"> пересмотренная (revised) международная система стадирования</w:t>
      </w:r>
    </w:p>
    <w:p w14:paraId="61F2D3E8" w14:textId="77777777" w:rsidR="009D5CFE" w:rsidRPr="00F242DD" w:rsidRDefault="009D5CFE" w:rsidP="00131E36">
      <w:pPr>
        <w:spacing w:before="0" w:after="0"/>
        <w:ind w:firstLine="709"/>
        <w:contextualSpacing/>
        <w:rPr>
          <w:szCs w:val="24"/>
        </w:rPr>
      </w:pPr>
      <w:r w:rsidRPr="00F242DD">
        <w:rPr>
          <w:rFonts w:eastAsia="Times New Roman"/>
          <w:b/>
          <w:szCs w:val="24"/>
          <w:lang w:eastAsia="ru-RU"/>
        </w:rPr>
        <w:t>VBAP</w:t>
      </w:r>
      <w:r w:rsidRPr="00F242DD">
        <w:rPr>
          <w:rFonts w:eastAsia="Times New Roman"/>
          <w:szCs w:val="24"/>
          <w:lang w:eastAsia="ru-RU"/>
        </w:rPr>
        <w:t xml:space="preserve"> – </w:t>
      </w:r>
      <w:r w:rsidRPr="00F242DD">
        <w:rPr>
          <w:szCs w:val="24"/>
        </w:rPr>
        <w:t xml:space="preserve">режим иммунохимиотерапии, включающий винкристин**, кармустин**, доксорубицин** и преднизолон** </w:t>
      </w:r>
    </w:p>
    <w:p w14:paraId="3BB844E5" w14:textId="77777777" w:rsidR="00524AC8" w:rsidRPr="00F242DD" w:rsidRDefault="009D5CFE" w:rsidP="00131E36">
      <w:pPr>
        <w:spacing w:before="0" w:after="0"/>
        <w:ind w:firstLine="709"/>
        <w:contextualSpacing/>
        <w:rPr>
          <w:szCs w:val="24"/>
        </w:rPr>
      </w:pPr>
      <w:r w:rsidRPr="00F242DD">
        <w:rPr>
          <w:rFonts w:eastAsia="Times New Roman"/>
          <w:b/>
          <w:szCs w:val="24"/>
          <w:lang w:eastAsia="ru-RU"/>
        </w:rPr>
        <w:t>VBMCP</w:t>
      </w:r>
      <w:r w:rsidRPr="00F242DD">
        <w:rPr>
          <w:rFonts w:eastAsia="Times New Roman"/>
          <w:szCs w:val="24"/>
          <w:lang w:eastAsia="ru-RU"/>
        </w:rPr>
        <w:t xml:space="preserve"> (M2) – </w:t>
      </w:r>
      <w:r w:rsidRPr="00F242DD">
        <w:rPr>
          <w:szCs w:val="24"/>
        </w:rPr>
        <w:t xml:space="preserve">режим иммунохимиотерапии, включающий винкристин**, кармустин**, мелфалан**, циклофосфамид** и преднизолон** </w:t>
      </w:r>
    </w:p>
    <w:p w14:paraId="2737E853" w14:textId="77777777" w:rsidR="004A47DE" w:rsidRPr="00F242DD" w:rsidRDefault="004A47DE" w:rsidP="00131E36">
      <w:pPr>
        <w:spacing w:before="0" w:after="0"/>
        <w:ind w:firstLine="709"/>
        <w:contextualSpacing/>
        <w:rPr>
          <w:rFonts w:eastAsia="Times New Roman"/>
          <w:szCs w:val="24"/>
          <w:lang w:eastAsia="ru-RU"/>
        </w:rPr>
      </w:pPr>
      <w:r w:rsidRPr="00F242DD">
        <w:rPr>
          <w:rFonts w:eastAsia="Times New Roman"/>
          <w:b/>
          <w:szCs w:val="24"/>
          <w:lang w:eastAsia="ru-RU"/>
        </w:rPr>
        <w:t>VC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26D8778B" w14:textId="77777777" w:rsidR="00A852AC" w:rsidRPr="00F242DD" w:rsidRDefault="00A852AC" w:rsidP="00131E36">
      <w:pPr>
        <w:spacing w:before="0" w:after="0"/>
        <w:ind w:firstLine="709"/>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циклофосфамид** и преднизолон** </w:t>
      </w:r>
    </w:p>
    <w:p w14:paraId="596EDC99" w14:textId="77777777" w:rsidR="004A47DE" w:rsidRPr="00F242DD" w:rsidRDefault="004A47DE" w:rsidP="00131E36">
      <w:pPr>
        <w:spacing w:before="0" w:after="0"/>
        <w:ind w:firstLine="709"/>
        <w:contextualSpacing/>
        <w:rPr>
          <w:rFonts w:eastAsia="Times New Roman"/>
          <w:szCs w:val="24"/>
          <w:lang w:eastAsia="ru-RU"/>
        </w:rPr>
      </w:pPr>
      <w:r w:rsidRPr="00F242DD">
        <w:rPr>
          <w:rFonts w:eastAsia="Times New Roman"/>
          <w:b/>
          <w:szCs w:val="24"/>
          <w:lang w:eastAsia="ru-RU"/>
        </w:rPr>
        <w:t>VD</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и дексаметазон** </w:t>
      </w:r>
    </w:p>
    <w:p w14:paraId="0D11AFE7" w14:textId="77777777" w:rsidR="00524AC8" w:rsidRPr="00F242DD" w:rsidRDefault="00524AC8" w:rsidP="00131E36">
      <w:pPr>
        <w:spacing w:before="0" w:after="0"/>
        <w:ind w:firstLine="709"/>
        <w:contextualSpacing/>
        <w:rPr>
          <w:szCs w:val="24"/>
        </w:rPr>
      </w:pPr>
      <w:r w:rsidRPr="00F242DD">
        <w:rPr>
          <w:rFonts w:eastAsia="Times New Roman"/>
          <w:b/>
          <w:szCs w:val="24"/>
          <w:lang w:eastAsia="ru-RU"/>
        </w:rPr>
        <w:t>VD-PACE</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w:t>
      </w:r>
      <w:r w:rsidR="001A7F20" w:rsidRPr="00F242DD">
        <w:rPr>
          <w:szCs w:val="24"/>
        </w:rPr>
        <w:t>#</w:t>
      </w:r>
      <w:r w:rsidRPr="00F242DD">
        <w:rPr>
          <w:szCs w:val="24"/>
        </w:rPr>
        <w:t xml:space="preserve">цисплатин**, доксорубицин**, циклофосфамид** и </w:t>
      </w:r>
      <w:r w:rsidR="00FE3314" w:rsidRPr="00F242DD">
        <w:rPr>
          <w:szCs w:val="24"/>
        </w:rPr>
        <w:t>#</w:t>
      </w:r>
      <w:r w:rsidRPr="00F242DD">
        <w:rPr>
          <w:szCs w:val="24"/>
        </w:rPr>
        <w:t xml:space="preserve">этопозид** </w:t>
      </w:r>
    </w:p>
    <w:p w14:paraId="7A95EDFB" w14:textId="77777777" w:rsidR="004A47DE" w:rsidRPr="00F242DD" w:rsidRDefault="004A47DE" w:rsidP="00131E36">
      <w:pPr>
        <w:spacing w:before="0" w:after="0"/>
        <w:ind w:firstLine="709"/>
        <w:contextualSpacing/>
        <w:rPr>
          <w:rFonts w:eastAsia="Times New Roman"/>
          <w:szCs w:val="24"/>
          <w:lang w:eastAsia="ru-RU"/>
        </w:rPr>
      </w:pPr>
      <w:r w:rsidRPr="00F242DD">
        <w:rPr>
          <w:rFonts w:eastAsia="Times New Roman"/>
          <w:b/>
          <w:szCs w:val="24"/>
          <w:lang w:eastAsia="ru-RU"/>
        </w:rPr>
        <w:t>Vel</w:t>
      </w:r>
      <w:r w:rsidR="00436DF7" w:rsidRPr="00F242DD">
        <w:rPr>
          <w:rFonts w:eastAsia="Times New Roman"/>
          <w:b/>
          <w:szCs w:val="24"/>
          <w:lang w:eastAsia="ru-RU"/>
        </w:rPr>
        <w:t xml:space="preserve"> </w:t>
      </w:r>
      <w:r w:rsidRPr="00F242DD">
        <w:rPr>
          <w:rFonts w:eastAsia="Times New Roman"/>
          <w:b/>
          <w:szCs w:val="24"/>
          <w:lang w:eastAsia="ru-RU"/>
        </w:rPr>
        <w:t>+</w:t>
      </w:r>
      <w:r w:rsidR="00436DF7" w:rsidRPr="00F242DD">
        <w:rPr>
          <w:rFonts w:eastAsia="Times New Roman"/>
          <w:b/>
          <w:szCs w:val="24"/>
          <w:lang w:eastAsia="ru-RU"/>
        </w:rPr>
        <w:t xml:space="preserve"> </w:t>
      </w:r>
      <w:r w:rsidRPr="00F242DD">
        <w:rPr>
          <w:rFonts w:eastAsia="Times New Roman"/>
          <w:b/>
          <w:szCs w:val="24"/>
          <w:lang w:eastAsia="ru-RU"/>
        </w:rPr>
        <w:t>PLD</w:t>
      </w:r>
      <w:r w:rsidRPr="00F242DD">
        <w:rPr>
          <w:rFonts w:eastAsia="Times New Roman"/>
          <w:szCs w:val="24"/>
          <w:lang w:eastAsia="ru-RU"/>
        </w:rPr>
        <w:t xml:space="preserve"> – </w:t>
      </w:r>
      <w:r w:rsidRPr="00F242DD">
        <w:rPr>
          <w:szCs w:val="24"/>
        </w:rPr>
        <w:t>режим иммунохимиотерапии, включающий бортезомиб** и пегилированный</w:t>
      </w:r>
      <w:r w:rsidR="00E71814" w:rsidRPr="00F242DD">
        <w:rPr>
          <w:szCs w:val="24"/>
        </w:rPr>
        <w:t xml:space="preserve"> </w:t>
      </w:r>
      <w:r w:rsidRPr="00F242DD">
        <w:rPr>
          <w:szCs w:val="24"/>
        </w:rPr>
        <w:t>липосомальный</w:t>
      </w:r>
      <w:r w:rsidR="00E71814" w:rsidRPr="00F242DD">
        <w:rPr>
          <w:szCs w:val="24"/>
        </w:rPr>
        <w:t xml:space="preserve"> </w:t>
      </w:r>
      <w:r w:rsidRPr="00F242DD">
        <w:rPr>
          <w:szCs w:val="24"/>
        </w:rPr>
        <w:t xml:space="preserve">доксорубицин** </w:t>
      </w:r>
    </w:p>
    <w:p w14:paraId="64D7B7CF" w14:textId="77777777" w:rsidR="009D5CFE" w:rsidRPr="00F242DD" w:rsidRDefault="009D5CFE" w:rsidP="00131E36">
      <w:pPr>
        <w:spacing w:before="0" w:after="0"/>
        <w:ind w:firstLine="709"/>
        <w:contextualSpacing/>
        <w:rPr>
          <w:rFonts w:eastAsia="Times New Roman"/>
          <w:szCs w:val="24"/>
          <w:lang w:eastAsia="ru-RU"/>
        </w:rPr>
      </w:pPr>
      <w:r w:rsidRPr="00F242DD">
        <w:rPr>
          <w:rFonts w:eastAsia="Times New Roman"/>
          <w:b/>
          <w:szCs w:val="24"/>
          <w:lang w:eastAsia="ru-RU"/>
        </w:rPr>
        <w:t>VMCP</w:t>
      </w:r>
      <w:r w:rsidRPr="00F242DD">
        <w:rPr>
          <w:rFonts w:eastAsia="Times New Roman"/>
          <w:szCs w:val="24"/>
          <w:lang w:eastAsia="ru-RU"/>
        </w:rPr>
        <w:t xml:space="preserve"> – </w:t>
      </w:r>
      <w:r w:rsidRPr="00F242DD">
        <w:rPr>
          <w:szCs w:val="24"/>
        </w:rPr>
        <w:t xml:space="preserve">режим иммунохимиотерапии, включающий винкристин**, мелфалан**, циклофосфамид** и преднизолон** </w:t>
      </w:r>
    </w:p>
    <w:p w14:paraId="42B36354" w14:textId="77777777" w:rsidR="0004377D" w:rsidRPr="00F242DD" w:rsidRDefault="0004377D" w:rsidP="00131E36">
      <w:pPr>
        <w:spacing w:before="0" w:after="0"/>
        <w:ind w:firstLine="709"/>
        <w:contextualSpacing/>
        <w:rPr>
          <w:rFonts w:eastAsia="Times New Roman"/>
          <w:szCs w:val="24"/>
          <w:lang w:eastAsia="ru-RU"/>
        </w:rPr>
      </w:pPr>
      <w:r w:rsidRPr="00F242DD">
        <w:rPr>
          <w:rFonts w:eastAsia="Times New Roman"/>
          <w:b/>
          <w:szCs w:val="24"/>
          <w:lang w:eastAsia="ru-RU"/>
        </w:rPr>
        <w:t>VMP</w:t>
      </w:r>
      <w:r w:rsidRPr="00F242DD">
        <w:rPr>
          <w:rFonts w:eastAsia="Times New Roman"/>
          <w:szCs w:val="24"/>
          <w:lang w:eastAsia="ru-RU"/>
        </w:rPr>
        <w:t xml:space="preserve"> – </w:t>
      </w:r>
      <w:r w:rsidRPr="00F242DD">
        <w:rPr>
          <w:szCs w:val="24"/>
        </w:rPr>
        <w:t xml:space="preserve">режим иммунохимиотерапии, включающий мелфалан**, бортезомиб** и преднизолон** </w:t>
      </w:r>
    </w:p>
    <w:p w14:paraId="76F67344" w14:textId="77777777" w:rsidR="0004377D" w:rsidRPr="00F242DD" w:rsidRDefault="0004377D" w:rsidP="00131E36">
      <w:pPr>
        <w:spacing w:before="0" w:after="0"/>
        <w:ind w:firstLine="709"/>
        <w:contextualSpacing/>
        <w:rPr>
          <w:rFonts w:eastAsia="Times New Roman"/>
          <w:szCs w:val="24"/>
          <w:lang w:eastAsia="ru-RU"/>
        </w:rPr>
      </w:pPr>
      <w:r w:rsidRPr="00F242DD">
        <w:rPr>
          <w:rFonts w:eastAsia="Times New Roman"/>
          <w:b/>
          <w:szCs w:val="24"/>
          <w:lang w:eastAsia="ru-RU"/>
        </w:rPr>
        <w:lastRenderedPageBreak/>
        <w:t>VRD</w:t>
      </w:r>
      <w:r w:rsidR="00DA68C1" w:rsidRPr="00F242DD">
        <w:rPr>
          <w:rFonts w:eastAsia="Times New Roman"/>
          <w:b/>
          <w:szCs w:val="24"/>
          <w:lang w:eastAsia="ru-RU"/>
        </w:rPr>
        <w:t xml:space="preserve"> </w:t>
      </w:r>
      <w:r w:rsidR="00B83110" w:rsidRPr="00F242DD">
        <w:rPr>
          <w:rFonts w:eastAsia="Times New Roman"/>
          <w:szCs w:val="24"/>
          <w:lang w:eastAsia="ru-RU"/>
        </w:rPr>
        <w:t xml:space="preserve">– </w:t>
      </w:r>
      <w:r w:rsidR="00B83110" w:rsidRPr="00F242DD">
        <w:rPr>
          <w:szCs w:val="24"/>
        </w:rPr>
        <w:t xml:space="preserve">режим иммунохимиотерапии, включающий леналидомид**, бортезомиб** и дексаметазон** </w:t>
      </w:r>
    </w:p>
    <w:p w14:paraId="67B0EB2A" w14:textId="77777777" w:rsidR="005134F6" w:rsidRPr="00F242DD" w:rsidRDefault="005134F6" w:rsidP="00131E36">
      <w:pPr>
        <w:spacing w:before="0" w:after="0"/>
        <w:ind w:firstLine="709"/>
        <w:contextualSpacing/>
        <w:rPr>
          <w:szCs w:val="24"/>
        </w:rPr>
      </w:pPr>
      <w:r w:rsidRPr="00F242DD">
        <w:rPr>
          <w:b/>
          <w:szCs w:val="24"/>
        </w:rPr>
        <w:t>Ауто-ТГСК</w:t>
      </w:r>
      <w:r w:rsidRPr="00F242DD">
        <w:rPr>
          <w:szCs w:val="24"/>
        </w:rPr>
        <w:t xml:space="preserve"> </w:t>
      </w:r>
      <w:r w:rsidR="00DA68C1" w:rsidRPr="00F242DD">
        <w:rPr>
          <w:szCs w:val="24"/>
        </w:rPr>
        <w:t>–</w:t>
      </w:r>
      <w:r w:rsidRPr="00F242DD">
        <w:rPr>
          <w:szCs w:val="24"/>
        </w:rPr>
        <w:t xml:space="preserve"> трансплантация аутологичных гемопоэтических стволовых клеток</w:t>
      </w:r>
    </w:p>
    <w:p w14:paraId="093AA704" w14:textId="77777777" w:rsidR="005134F6" w:rsidRPr="00F242DD" w:rsidRDefault="005134F6" w:rsidP="00131E36">
      <w:pPr>
        <w:spacing w:before="0" w:after="0"/>
        <w:ind w:firstLine="709"/>
        <w:contextualSpacing/>
        <w:rPr>
          <w:szCs w:val="24"/>
        </w:rPr>
      </w:pPr>
      <w:r w:rsidRPr="00F242DD">
        <w:rPr>
          <w:b/>
          <w:szCs w:val="24"/>
        </w:rPr>
        <w:t>ВБП</w:t>
      </w:r>
      <w:r w:rsidRPr="00F242DD">
        <w:rPr>
          <w:szCs w:val="24"/>
        </w:rPr>
        <w:t xml:space="preserve"> </w:t>
      </w:r>
      <w:r w:rsidR="00DA68C1" w:rsidRPr="00F242DD">
        <w:rPr>
          <w:szCs w:val="24"/>
        </w:rPr>
        <w:t>–</w:t>
      </w:r>
      <w:r w:rsidRPr="00F242DD">
        <w:rPr>
          <w:szCs w:val="24"/>
        </w:rPr>
        <w:t xml:space="preserve"> выживаемость без прогрессирования</w:t>
      </w:r>
    </w:p>
    <w:p w14:paraId="2A26087D" w14:textId="77777777" w:rsidR="005134F6" w:rsidRPr="00F242DD" w:rsidRDefault="005134F6" w:rsidP="00131E36">
      <w:pPr>
        <w:spacing w:before="0" w:after="0"/>
        <w:ind w:firstLine="709"/>
        <w:contextualSpacing/>
        <w:rPr>
          <w:szCs w:val="24"/>
        </w:rPr>
      </w:pPr>
      <w:r w:rsidRPr="00F242DD">
        <w:rPr>
          <w:b/>
          <w:szCs w:val="24"/>
        </w:rPr>
        <w:t xml:space="preserve">ВДП </w:t>
      </w:r>
      <w:r w:rsidRPr="00F242DD">
        <w:rPr>
          <w:szCs w:val="24"/>
        </w:rPr>
        <w:t>– выживаемость до прогрессии</w:t>
      </w:r>
    </w:p>
    <w:p w14:paraId="10207A8E" w14:textId="77777777" w:rsidR="005134F6" w:rsidRPr="00F242DD" w:rsidRDefault="005134F6" w:rsidP="00131E36">
      <w:pPr>
        <w:spacing w:before="0" w:after="0"/>
        <w:ind w:firstLine="709"/>
        <w:contextualSpacing/>
        <w:rPr>
          <w:szCs w:val="24"/>
        </w:rPr>
      </w:pPr>
      <w:r w:rsidRPr="00F242DD">
        <w:rPr>
          <w:b/>
          <w:szCs w:val="24"/>
        </w:rPr>
        <w:t>ВДХТ</w:t>
      </w:r>
      <w:r w:rsidRPr="00F242DD">
        <w:rPr>
          <w:szCs w:val="24"/>
        </w:rPr>
        <w:t xml:space="preserve"> </w:t>
      </w:r>
      <w:r w:rsidR="00DA68C1" w:rsidRPr="00F242DD">
        <w:rPr>
          <w:szCs w:val="24"/>
        </w:rPr>
        <w:t>–</w:t>
      </w:r>
      <w:r w:rsidRPr="00F242DD">
        <w:rPr>
          <w:szCs w:val="24"/>
        </w:rPr>
        <w:t xml:space="preserve"> высокодозная химиотерапия</w:t>
      </w:r>
    </w:p>
    <w:p w14:paraId="490A5694" w14:textId="77777777" w:rsidR="00DA68C1" w:rsidRPr="00F242DD" w:rsidRDefault="00DA68C1" w:rsidP="00131E36">
      <w:pPr>
        <w:spacing w:before="0" w:after="0"/>
        <w:ind w:firstLine="709"/>
        <w:contextualSpacing/>
        <w:rPr>
          <w:szCs w:val="24"/>
        </w:rPr>
      </w:pPr>
      <w:r w:rsidRPr="00F242DD">
        <w:rPr>
          <w:b/>
          <w:szCs w:val="24"/>
        </w:rPr>
        <w:t xml:space="preserve">ВОЗ </w:t>
      </w:r>
      <w:r w:rsidRPr="00F242DD">
        <w:rPr>
          <w:szCs w:val="24"/>
        </w:rPr>
        <w:t xml:space="preserve">– Всемирная </w:t>
      </w:r>
      <w:r w:rsidR="00AD2A68" w:rsidRPr="00F242DD">
        <w:rPr>
          <w:szCs w:val="24"/>
        </w:rPr>
        <w:t>о</w:t>
      </w:r>
      <w:r w:rsidRPr="00F242DD">
        <w:rPr>
          <w:szCs w:val="24"/>
        </w:rPr>
        <w:t xml:space="preserve">рганизация </w:t>
      </w:r>
      <w:r w:rsidR="00AD2A68" w:rsidRPr="00F242DD">
        <w:rPr>
          <w:szCs w:val="24"/>
        </w:rPr>
        <w:t>з</w:t>
      </w:r>
      <w:r w:rsidRPr="00F242DD">
        <w:rPr>
          <w:szCs w:val="24"/>
        </w:rPr>
        <w:t>дравоохранения</w:t>
      </w:r>
    </w:p>
    <w:p w14:paraId="2CA84010" w14:textId="77777777" w:rsidR="005134F6" w:rsidRPr="00F242DD" w:rsidRDefault="005134F6" w:rsidP="00131E36">
      <w:pPr>
        <w:spacing w:before="0" w:after="0"/>
        <w:ind w:firstLine="709"/>
        <w:contextualSpacing/>
        <w:rPr>
          <w:szCs w:val="24"/>
        </w:rPr>
      </w:pPr>
      <w:r w:rsidRPr="00F242DD">
        <w:rPr>
          <w:b/>
          <w:szCs w:val="24"/>
        </w:rPr>
        <w:t>Г-КСФ</w:t>
      </w:r>
      <w:r w:rsidR="00FE3314" w:rsidRPr="00F242DD">
        <w:rPr>
          <w:b/>
          <w:szCs w:val="24"/>
        </w:rPr>
        <w:t>**</w:t>
      </w:r>
      <w:r w:rsidR="00DA68C1" w:rsidRPr="00F242DD">
        <w:rPr>
          <w:b/>
          <w:szCs w:val="24"/>
        </w:rPr>
        <w:t xml:space="preserve"> </w:t>
      </w:r>
      <w:r w:rsidR="007B54A0" w:rsidRPr="00F242DD">
        <w:rPr>
          <w:szCs w:val="24"/>
        </w:rPr>
        <w:t>–</w:t>
      </w:r>
      <w:r w:rsidR="00DA68C1" w:rsidRPr="00F242DD">
        <w:rPr>
          <w:szCs w:val="24"/>
        </w:rPr>
        <w:t xml:space="preserve"> </w:t>
      </w:r>
      <w:r w:rsidR="007B54A0" w:rsidRPr="00F242DD">
        <w:rPr>
          <w:szCs w:val="24"/>
        </w:rPr>
        <w:t xml:space="preserve">рекомбинантный человеческий </w:t>
      </w:r>
      <w:r w:rsidRPr="00F242DD">
        <w:rPr>
          <w:szCs w:val="24"/>
        </w:rPr>
        <w:t>гранулоцитарный колониестимулирующий фактор</w:t>
      </w:r>
    </w:p>
    <w:p w14:paraId="4DAE668D" w14:textId="77777777" w:rsidR="00DA68C1" w:rsidRPr="00F242DD" w:rsidRDefault="005134F6" w:rsidP="00131E36">
      <w:pPr>
        <w:spacing w:before="0" w:after="0"/>
        <w:ind w:firstLine="709"/>
        <w:contextualSpacing/>
        <w:rPr>
          <w:szCs w:val="24"/>
        </w:rPr>
      </w:pPr>
      <w:r w:rsidRPr="00F242DD">
        <w:rPr>
          <w:b/>
          <w:szCs w:val="24"/>
        </w:rPr>
        <w:t>ГСК</w:t>
      </w:r>
      <w:r w:rsidRPr="00F242DD">
        <w:rPr>
          <w:szCs w:val="24"/>
        </w:rPr>
        <w:t xml:space="preserve"> – гемопоэтические стволовые клетки </w:t>
      </w:r>
    </w:p>
    <w:p w14:paraId="36A106AA" w14:textId="77777777" w:rsidR="006048E9" w:rsidRPr="00F242DD" w:rsidRDefault="006048E9" w:rsidP="00131E36">
      <w:pPr>
        <w:spacing w:before="0" w:after="0"/>
        <w:ind w:firstLine="709"/>
        <w:contextualSpacing/>
        <w:rPr>
          <w:szCs w:val="24"/>
        </w:rPr>
      </w:pPr>
      <w:r w:rsidRPr="00F242DD">
        <w:rPr>
          <w:b/>
          <w:szCs w:val="24"/>
        </w:rPr>
        <w:t>КТ</w:t>
      </w:r>
      <w:r w:rsidRPr="00F242DD">
        <w:rPr>
          <w:szCs w:val="24"/>
        </w:rPr>
        <w:t xml:space="preserve"> – компьютерная томография</w:t>
      </w:r>
    </w:p>
    <w:p w14:paraId="5A89809F" w14:textId="77777777" w:rsidR="0085349A" w:rsidRPr="00F242DD" w:rsidRDefault="0085349A" w:rsidP="00131E36">
      <w:pPr>
        <w:spacing w:before="0" w:after="0"/>
        <w:ind w:firstLine="709"/>
        <w:contextualSpacing/>
        <w:rPr>
          <w:szCs w:val="24"/>
        </w:rPr>
      </w:pPr>
      <w:r w:rsidRPr="00F242DD">
        <w:rPr>
          <w:b/>
          <w:szCs w:val="24"/>
        </w:rPr>
        <w:t>ЛДГ</w:t>
      </w:r>
      <w:r w:rsidRPr="00F242DD">
        <w:rPr>
          <w:szCs w:val="24"/>
        </w:rPr>
        <w:t xml:space="preserve"> − лактатдегидрогеназа</w:t>
      </w:r>
    </w:p>
    <w:p w14:paraId="68183DEF" w14:textId="77777777" w:rsidR="005134F6" w:rsidRPr="00F242DD" w:rsidRDefault="005134F6" w:rsidP="00131E36">
      <w:pPr>
        <w:spacing w:before="0" w:after="0"/>
        <w:ind w:firstLine="709"/>
        <w:contextualSpacing/>
        <w:rPr>
          <w:szCs w:val="24"/>
        </w:rPr>
      </w:pPr>
      <w:r w:rsidRPr="00F242DD">
        <w:rPr>
          <w:b/>
          <w:szCs w:val="24"/>
        </w:rPr>
        <w:t>ММ</w:t>
      </w:r>
      <w:r w:rsidRPr="00F242DD">
        <w:rPr>
          <w:szCs w:val="24"/>
        </w:rPr>
        <w:t xml:space="preserve"> – множественная миелома</w:t>
      </w:r>
      <w:r w:rsidR="00FA65DC" w:rsidRPr="00F242DD">
        <w:rPr>
          <w:szCs w:val="24"/>
        </w:rPr>
        <w:t xml:space="preserve"> </w:t>
      </w:r>
    </w:p>
    <w:p w14:paraId="050CE26E" w14:textId="77777777" w:rsidR="005134F6" w:rsidRPr="00F242DD" w:rsidRDefault="005134F6" w:rsidP="00131E36">
      <w:pPr>
        <w:spacing w:before="0" w:after="0"/>
        <w:ind w:firstLine="709"/>
        <w:contextualSpacing/>
        <w:rPr>
          <w:szCs w:val="24"/>
        </w:rPr>
      </w:pPr>
      <w:r w:rsidRPr="00F242DD">
        <w:rPr>
          <w:b/>
          <w:szCs w:val="24"/>
        </w:rPr>
        <w:t>МОБ</w:t>
      </w:r>
      <w:r w:rsidRPr="00F242DD">
        <w:rPr>
          <w:szCs w:val="24"/>
        </w:rPr>
        <w:t xml:space="preserve"> </w:t>
      </w:r>
      <w:r w:rsidR="00DA68C1" w:rsidRPr="00F242DD">
        <w:rPr>
          <w:szCs w:val="24"/>
        </w:rPr>
        <w:t>–</w:t>
      </w:r>
      <w:r w:rsidRPr="00F242DD">
        <w:rPr>
          <w:szCs w:val="24"/>
        </w:rPr>
        <w:t xml:space="preserve"> минимальная остаточная болезнь</w:t>
      </w:r>
    </w:p>
    <w:p w14:paraId="5A5738F4" w14:textId="77777777" w:rsidR="005134F6" w:rsidRPr="00F242DD" w:rsidRDefault="005134F6" w:rsidP="00131E36">
      <w:pPr>
        <w:spacing w:before="0" w:after="0"/>
        <w:ind w:firstLine="709"/>
        <w:contextualSpacing/>
        <w:rPr>
          <w:szCs w:val="24"/>
        </w:rPr>
      </w:pPr>
      <w:r w:rsidRPr="00F242DD">
        <w:rPr>
          <w:b/>
          <w:szCs w:val="24"/>
        </w:rPr>
        <w:t>ОВ</w:t>
      </w:r>
      <w:r w:rsidRPr="00F242DD">
        <w:rPr>
          <w:szCs w:val="24"/>
        </w:rPr>
        <w:t xml:space="preserve"> </w:t>
      </w:r>
      <w:r w:rsidR="00DA68C1" w:rsidRPr="00F242DD">
        <w:rPr>
          <w:szCs w:val="24"/>
        </w:rPr>
        <w:t>–</w:t>
      </w:r>
      <w:r w:rsidRPr="00F242DD">
        <w:rPr>
          <w:szCs w:val="24"/>
        </w:rPr>
        <w:t xml:space="preserve"> общая выживаемость</w:t>
      </w:r>
    </w:p>
    <w:p w14:paraId="5F30BBCF" w14:textId="77777777" w:rsidR="005134F6" w:rsidRPr="00F242DD" w:rsidRDefault="005134F6" w:rsidP="00131E36">
      <w:pPr>
        <w:spacing w:before="0" w:after="0"/>
        <w:ind w:firstLine="709"/>
        <w:contextualSpacing/>
        <w:rPr>
          <w:szCs w:val="24"/>
        </w:rPr>
      </w:pPr>
      <w:r w:rsidRPr="00F242DD">
        <w:rPr>
          <w:b/>
          <w:szCs w:val="24"/>
        </w:rPr>
        <w:t>ОХЧР</w:t>
      </w:r>
      <w:r w:rsidRPr="00F242DD">
        <w:rPr>
          <w:szCs w:val="24"/>
        </w:rPr>
        <w:t xml:space="preserve"> – очень хорошая частичная ремиссия</w:t>
      </w:r>
    </w:p>
    <w:p w14:paraId="6BA1E5DD" w14:textId="77777777" w:rsidR="00DA68C1" w:rsidRPr="00F242DD" w:rsidRDefault="00DA68C1" w:rsidP="00131E36">
      <w:pPr>
        <w:spacing w:before="0" w:after="0"/>
        <w:ind w:firstLine="709"/>
        <w:contextualSpacing/>
        <w:rPr>
          <w:szCs w:val="24"/>
        </w:rPr>
      </w:pPr>
      <w:r w:rsidRPr="00F242DD">
        <w:rPr>
          <w:b/>
          <w:szCs w:val="24"/>
        </w:rPr>
        <w:t xml:space="preserve">ПК </w:t>
      </w:r>
      <w:r w:rsidRPr="00F242DD">
        <w:rPr>
          <w:szCs w:val="24"/>
        </w:rPr>
        <w:t>– плазматические клетки</w:t>
      </w:r>
    </w:p>
    <w:p w14:paraId="3CFC3E2E" w14:textId="77777777" w:rsidR="005134F6" w:rsidRPr="00F242DD" w:rsidRDefault="005134F6" w:rsidP="00131E36">
      <w:pPr>
        <w:spacing w:before="0" w:after="0"/>
        <w:ind w:firstLine="709"/>
        <w:contextualSpacing/>
        <w:rPr>
          <w:szCs w:val="24"/>
        </w:rPr>
      </w:pPr>
      <w:r w:rsidRPr="00F242DD">
        <w:rPr>
          <w:b/>
          <w:szCs w:val="24"/>
        </w:rPr>
        <w:t>ПО</w:t>
      </w:r>
      <w:r w:rsidRPr="00F242DD">
        <w:rPr>
          <w:szCs w:val="24"/>
        </w:rPr>
        <w:t xml:space="preserve"> – противоопухолевый ответ</w:t>
      </w:r>
    </w:p>
    <w:p w14:paraId="33EA3DF5" w14:textId="77777777" w:rsidR="005134F6" w:rsidRPr="00F242DD" w:rsidRDefault="005134F6" w:rsidP="00131E36">
      <w:pPr>
        <w:spacing w:before="0" w:after="0"/>
        <w:ind w:firstLine="709"/>
        <w:contextualSpacing/>
        <w:rPr>
          <w:szCs w:val="24"/>
        </w:rPr>
      </w:pPr>
      <w:r w:rsidRPr="00F242DD">
        <w:rPr>
          <w:b/>
          <w:szCs w:val="24"/>
        </w:rPr>
        <w:t>ПР</w:t>
      </w:r>
      <w:r w:rsidRPr="00F242DD">
        <w:rPr>
          <w:szCs w:val="24"/>
        </w:rPr>
        <w:t xml:space="preserve"> – полная ремиссия</w:t>
      </w:r>
    </w:p>
    <w:p w14:paraId="3C57B247" w14:textId="77777777" w:rsidR="006048E9" w:rsidRPr="00F242DD" w:rsidRDefault="006048E9" w:rsidP="00131E36">
      <w:pPr>
        <w:spacing w:before="0" w:after="0"/>
        <w:ind w:firstLine="709"/>
        <w:contextualSpacing/>
        <w:rPr>
          <w:szCs w:val="24"/>
        </w:rPr>
      </w:pPr>
      <w:r w:rsidRPr="00F242DD">
        <w:rPr>
          <w:b/>
          <w:szCs w:val="24"/>
        </w:rPr>
        <w:t>ПЭТ</w:t>
      </w:r>
      <w:r w:rsidRPr="00F242DD">
        <w:rPr>
          <w:szCs w:val="24"/>
        </w:rPr>
        <w:t xml:space="preserve"> – позитронно-эмиссионная томография</w:t>
      </w:r>
    </w:p>
    <w:p w14:paraId="0B5F1235" w14:textId="77777777" w:rsidR="005134F6" w:rsidRPr="00F242DD" w:rsidRDefault="005134F6" w:rsidP="00785610">
      <w:pPr>
        <w:spacing w:before="0" w:after="0"/>
        <w:ind w:firstLine="709"/>
        <w:contextualSpacing/>
        <w:rPr>
          <w:szCs w:val="24"/>
        </w:rPr>
      </w:pPr>
      <w:r w:rsidRPr="00F242DD">
        <w:rPr>
          <w:b/>
          <w:szCs w:val="24"/>
        </w:rPr>
        <w:t>СЛЦ</w:t>
      </w:r>
      <w:r w:rsidRPr="00F242DD">
        <w:rPr>
          <w:szCs w:val="24"/>
        </w:rPr>
        <w:t xml:space="preserve"> – свободные легкие цепи</w:t>
      </w:r>
      <w:r w:rsidR="00FA65DC" w:rsidRPr="00F242DD">
        <w:rPr>
          <w:szCs w:val="24"/>
        </w:rPr>
        <w:t xml:space="preserve"> </w:t>
      </w:r>
      <w:r w:rsidR="00785610" w:rsidRPr="00F242DD">
        <w:rPr>
          <w:szCs w:val="24"/>
        </w:rPr>
        <w:t>(</w:t>
      </w:r>
      <w:r w:rsidR="00FA65DC" w:rsidRPr="00F242DD">
        <w:rPr>
          <w:szCs w:val="24"/>
        </w:rPr>
        <w:t>иммуноглобулинов</w:t>
      </w:r>
      <w:r w:rsidR="00785610" w:rsidRPr="00F242DD">
        <w:rPr>
          <w:szCs w:val="24"/>
        </w:rPr>
        <w:t>)</w:t>
      </w:r>
    </w:p>
    <w:p w14:paraId="594A2882" w14:textId="77777777" w:rsidR="004D7374" w:rsidRPr="00F242DD" w:rsidRDefault="005134F6" w:rsidP="00131E36">
      <w:pPr>
        <w:spacing w:before="0" w:after="0"/>
        <w:ind w:firstLine="709"/>
        <w:contextualSpacing/>
        <w:rPr>
          <w:szCs w:val="24"/>
        </w:rPr>
      </w:pPr>
      <w:r w:rsidRPr="00F242DD">
        <w:rPr>
          <w:b/>
          <w:szCs w:val="24"/>
        </w:rPr>
        <w:t>ЧР</w:t>
      </w:r>
      <w:r w:rsidRPr="00F242DD">
        <w:rPr>
          <w:szCs w:val="24"/>
        </w:rPr>
        <w:t xml:space="preserve"> – частичная ремиссия</w:t>
      </w:r>
    </w:p>
    <w:p w14:paraId="0D00F858" w14:textId="77777777" w:rsidR="008654BE" w:rsidRPr="00F242DD" w:rsidRDefault="008654BE" w:rsidP="00E36DFA">
      <w:pPr>
        <w:spacing w:before="0" w:after="0"/>
        <w:ind w:left="709"/>
        <w:rPr>
          <w:rFonts w:eastAsia="GalsLightC"/>
          <w:szCs w:val="24"/>
        </w:rPr>
      </w:pPr>
      <w:r w:rsidRPr="00F242DD">
        <w:rPr>
          <w:rFonts w:eastAsia="GalsLightC"/>
          <w:szCs w:val="24"/>
        </w:rPr>
        <w:t>** – жизненно необходимые и важнейшие лекарственные препараты</w:t>
      </w:r>
    </w:p>
    <w:p w14:paraId="7943F7C5" w14:textId="77777777" w:rsidR="008654BE" w:rsidRPr="00F242DD" w:rsidRDefault="008654BE" w:rsidP="00E36DFA">
      <w:pPr>
        <w:pStyle w:val="a6"/>
        <w:spacing w:before="0" w:after="0"/>
        <w:ind w:left="709"/>
        <w:rPr>
          <w:color w:val="000000"/>
        </w:rPr>
      </w:pPr>
      <w:r w:rsidRPr="00F242DD">
        <w:rPr>
          <w:color w:val="000000"/>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F853C6C" w14:textId="77777777" w:rsidR="004D7374" w:rsidRPr="00F242DD" w:rsidRDefault="004D7374" w:rsidP="00131E36">
      <w:pPr>
        <w:spacing w:before="0" w:after="0"/>
        <w:ind w:firstLine="709"/>
      </w:pPr>
    </w:p>
    <w:p w14:paraId="756BDED0" w14:textId="77777777" w:rsidR="004D7374" w:rsidRPr="00F242DD" w:rsidRDefault="004D7374">
      <w:pPr>
        <w:pStyle w:val="1"/>
        <w:spacing w:before="0" w:after="0"/>
      </w:pPr>
      <w:bookmarkStart w:id="4" w:name="_Toc520213122"/>
      <w:bookmarkStart w:id="5" w:name="_Toc53140880"/>
      <w:r w:rsidRPr="00F242DD">
        <w:lastRenderedPageBreak/>
        <w:t>Термины и определения</w:t>
      </w:r>
      <w:bookmarkEnd w:id="4"/>
      <w:bookmarkEnd w:id="5"/>
    </w:p>
    <w:p w14:paraId="464FBAC3" w14:textId="77777777" w:rsidR="005134F6" w:rsidRPr="00F242DD" w:rsidRDefault="005134F6" w:rsidP="00131E36">
      <w:pPr>
        <w:spacing w:before="0" w:after="0"/>
        <w:ind w:firstLine="709"/>
        <w:contextualSpacing/>
      </w:pPr>
      <w:r w:rsidRPr="00F242DD">
        <w:rPr>
          <w:b/>
        </w:rPr>
        <w:t>Множественная миелома</w:t>
      </w:r>
      <w:r w:rsidRPr="00F242DD">
        <w:t xml:space="preserve"> – В-клеточная злокачественная опухоль, морфологическим субстратом которой являются плазматические клетки, продуцирующие моноклональный иммуноглобулин.</w:t>
      </w:r>
      <w:r w:rsidR="00FA65DC" w:rsidRPr="00F242DD">
        <w:t xml:space="preserve"> Согласно последней версии классификации </w:t>
      </w:r>
      <w:r w:rsidR="008816EE" w:rsidRPr="00F242DD">
        <w:t>Всемирной организации здравоохранения (</w:t>
      </w:r>
      <w:r w:rsidR="00FA65DC" w:rsidRPr="00F242DD">
        <w:t>ВОЗ</w:t>
      </w:r>
      <w:r w:rsidR="008816EE" w:rsidRPr="00F242DD">
        <w:t>)</w:t>
      </w:r>
      <w:r w:rsidR="00FA65DC" w:rsidRPr="00F242DD">
        <w:t xml:space="preserve"> 2017</w:t>
      </w:r>
      <w:r w:rsidR="00DA68C1" w:rsidRPr="00F242DD">
        <w:t> </w:t>
      </w:r>
      <w:r w:rsidR="00FA65DC" w:rsidRPr="00F242DD">
        <w:t>г</w:t>
      </w:r>
      <w:r w:rsidR="008816EE" w:rsidRPr="00F242DD">
        <w:t>.</w:t>
      </w:r>
      <w:r w:rsidR="00FA65DC" w:rsidRPr="00F242DD">
        <w:t xml:space="preserve"> термин </w:t>
      </w:r>
      <w:r w:rsidR="00DA68C1" w:rsidRPr="00F242DD">
        <w:t xml:space="preserve">«множественная миелома» </w:t>
      </w:r>
      <w:r w:rsidR="00FA65DC" w:rsidRPr="00F242DD">
        <w:t xml:space="preserve">заменен на термин </w:t>
      </w:r>
      <w:r w:rsidR="00DA68C1" w:rsidRPr="00F242DD">
        <w:t xml:space="preserve">«плазмоклеточная миелома» </w:t>
      </w:r>
      <w:r w:rsidR="00FA65DC" w:rsidRPr="00F242DD">
        <w:t xml:space="preserve">– заболевание, характеризующееся мультифокальной пролиферацией неопластических плазматических клеток, ассоциированное с секрецией </w:t>
      </w:r>
      <w:r w:rsidR="002311AE" w:rsidRPr="00F242DD">
        <w:t xml:space="preserve">моноклонального </w:t>
      </w:r>
      <w:r w:rsidR="00FA65DC" w:rsidRPr="00F242DD">
        <w:t>иммуноглобулина</w:t>
      </w:r>
      <w:r w:rsidR="00DA68C1" w:rsidRPr="00F242DD">
        <w:t>.</w:t>
      </w:r>
      <w:r w:rsidR="00FA65DC" w:rsidRPr="00F242DD">
        <w:t xml:space="preserve"> </w:t>
      </w:r>
    </w:p>
    <w:p w14:paraId="7BBCA593" w14:textId="77777777" w:rsidR="005134F6" w:rsidRPr="00F242DD" w:rsidRDefault="005134F6" w:rsidP="00131E36">
      <w:pPr>
        <w:spacing w:before="0" w:after="0"/>
        <w:ind w:firstLine="709"/>
        <w:contextualSpacing/>
      </w:pPr>
      <w:r w:rsidRPr="00F242DD">
        <w:rPr>
          <w:b/>
        </w:rPr>
        <w:t>Плазматическая клетка</w:t>
      </w:r>
      <w:r w:rsidRPr="00F242DD">
        <w:t xml:space="preserve"> – конечный этап дифференцировки В-лимфоцита. Функциональная активность – участие в формировании гуморального иммунитета, продукция антител.</w:t>
      </w:r>
    </w:p>
    <w:p w14:paraId="0F28F756" w14:textId="77777777" w:rsidR="005134F6" w:rsidRPr="00F242DD" w:rsidRDefault="005134F6" w:rsidP="00131E36">
      <w:pPr>
        <w:spacing w:before="0" w:after="0"/>
        <w:ind w:firstLine="709"/>
        <w:contextualSpacing/>
      </w:pPr>
      <w:r w:rsidRPr="00F242DD">
        <w:rPr>
          <w:b/>
        </w:rPr>
        <w:t>М</w:t>
      </w:r>
      <w:r w:rsidR="00825336" w:rsidRPr="00F242DD">
        <w:rPr>
          <w:b/>
        </w:rPr>
        <w:t>о</w:t>
      </w:r>
      <w:r w:rsidR="00EF56F9" w:rsidRPr="00F242DD">
        <w:rPr>
          <w:b/>
        </w:rPr>
        <w:t>нок</w:t>
      </w:r>
      <w:r w:rsidRPr="00F242DD">
        <w:rPr>
          <w:b/>
        </w:rPr>
        <w:t>лональный иммуноглобулин</w:t>
      </w:r>
      <w:r w:rsidRPr="00F242DD">
        <w:t xml:space="preserve"> – иммуноглобулин одного класса</w:t>
      </w:r>
      <w:r w:rsidR="00E717D4" w:rsidRPr="00F242DD">
        <w:t xml:space="preserve">, </w:t>
      </w:r>
      <w:r w:rsidR="00F96C93" w:rsidRPr="00F242DD">
        <w:t xml:space="preserve">который </w:t>
      </w:r>
      <w:r w:rsidRPr="00F242DD">
        <w:t>синтезиру</w:t>
      </w:r>
      <w:r w:rsidR="00F96C93" w:rsidRPr="00F242DD">
        <w:t>ется</w:t>
      </w:r>
      <w:r w:rsidRPr="00F242DD">
        <w:t xml:space="preserve"> в избыточном количестве опухолевой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14:paraId="31A54654" w14:textId="77777777" w:rsidR="005134F6" w:rsidRPr="00F242DD" w:rsidRDefault="00FA65DC" w:rsidP="00131E36">
      <w:pPr>
        <w:spacing w:before="0" w:after="0"/>
        <w:ind w:firstLine="709"/>
        <w:contextualSpacing/>
      </w:pPr>
      <w:r w:rsidRPr="00F242DD">
        <w:rPr>
          <w:b/>
          <w:szCs w:val="24"/>
        </w:rPr>
        <w:t xml:space="preserve">Моноклональная гаммапатия </w:t>
      </w:r>
      <w:r w:rsidRPr="00F242DD">
        <w:rPr>
          <w:szCs w:val="24"/>
        </w:rPr>
        <w:t>– состояние, характеризующиеся присутствием иммуноглобулина одного класса</w:t>
      </w:r>
      <w:r w:rsidR="002311AE" w:rsidRPr="00F242DD">
        <w:rPr>
          <w:szCs w:val="24"/>
        </w:rPr>
        <w:t>.</w:t>
      </w:r>
      <w:r w:rsidR="00D50877" w:rsidRPr="00F242DD">
        <w:rPr>
          <w:szCs w:val="24"/>
        </w:rPr>
        <w:t xml:space="preserve"> </w:t>
      </w:r>
      <w:r w:rsidR="005134F6" w:rsidRPr="00F242DD">
        <w:rPr>
          <w:b/>
        </w:rPr>
        <w:t>М-градиент</w:t>
      </w:r>
      <w:r w:rsidR="005134F6" w:rsidRPr="00F242DD">
        <w:t xml:space="preserve"> – узкая, четко очерченная полоса на электрофореграмме, которую образуют моноклональные иммуноглобулины.</w:t>
      </w:r>
    </w:p>
    <w:p w14:paraId="2C87E52D" w14:textId="77777777" w:rsidR="005134F6" w:rsidRPr="00F242DD" w:rsidRDefault="005134F6" w:rsidP="00131E36">
      <w:pPr>
        <w:spacing w:before="0" w:after="0"/>
        <w:ind w:firstLine="709"/>
        <w:contextualSpacing/>
      </w:pPr>
      <w:r w:rsidRPr="00F242DD">
        <w:rPr>
          <w:b/>
        </w:rPr>
        <w:t>Ремиссия</w:t>
      </w:r>
      <w:r w:rsidR="00D50877" w:rsidRPr="00F242DD">
        <w:rPr>
          <w:b/>
        </w:rPr>
        <w:t xml:space="preserve"> </w:t>
      </w:r>
      <w:r w:rsidR="00825336" w:rsidRPr="00F242DD">
        <w:t>–</w:t>
      </w:r>
      <w:r w:rsidRPr="00F242DD">
        <w:t xml:space="preserve">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746FAEF5" w14:textId="77777777" w:rsidR="005134F6" w:rsidRPr="00F242DD" w:rsidRDefault="005134F6" w:rsidP="00131E36">
      <w:pPr>
        <w:spacing w:before="0" w:after="0"/>
        <w:ind w:firstLine="709"/>
        <w:contextualSpacing/>
      </w:pPr>
      <w:r w:rsidRPr="00F242DD">
        <w:rPr>
          <w:b/>
        </w:rPr>
        <w:t>Рецидив</w:t>
      </w:r>
      <w:r w:rsidRPr="00F242DD">
        <w:t xml:space="preserve"> – возврат клиники заболевания, в том числе и по данным лабораторных и инструментальных методов исследований.</w:t>
      </w:r>
    </w:p>
    <w:p w14:paraId="7B97F55F" w14:textId="77777777" w:rsidR="005134F6" w:rsidRPr="00F242DD" w:rsidRDefault="005134F6" w:rsidP="00131E36">
      <w:pPr>
        <w:spacing w:before="0" w:after="0"/>
        <w:ind w:firstLine="709"/>
        <w:contextualSpacing/>
      </w:pPr>
      <w:r w:rsidRPr="00F242DD">
        <w:rPr>
          <w:b/>
        </w:rPr>
        <w:t>Общая выживаемость</w:t>
      </w:r>
      <w:r w:rsidR="00A47DEE" w:rsidRPr="00F242DD">
        <w:rPr>
          <w:b/>
        </w:rPr>
        <w:t xml:space="preserve"> </w:t>
      </w:r>
      <w:r w:rsidR="00825336" w:rsidRPr="00F242DD">
        <w:t>–</w:t>
      </w:r>
      <w:r w:rsidRPr="00F242DD">
        <w:t xml:space="preserve"> рассчитывается от даты начала лечения до смерти от любой причины или</w:t>
      </w:r>
      <w:r w:rsidR="006E7B15" w:rsidRPr="00F242DD">
        <w:t xml:space="preserve"> до даты последней явки пациента</w:t>
      </w:r>
      <w:r w:rsidRPr="00F242DD">
        <w:t>.</w:t>
      </w:r>
    </w:p>
    <w:p w14:paraId="0FAD2DD5" w14:textId="77777777" w:rsidR="005134F6" w:rsidRPr="00F242DD" w:rsidRDefault="005134F6" w:rsidP="00131E36">
      <w:pPr>
        <w:spacing w:before="0" w:after="0"/>
        <w:ind w:firstLine="709"/>
        <w:contextualSpacing/>
      </w:pPr>
      <w:r w:rsidRPr="00F242DD">
        <w:rPr>
          <w:b/>
        </w:rPr>
        <w:t>Выживаемость без прогрессирования</w:t>
      </w:r>
      <w:r w:rsidR="00937770" w:rsidRPr="00F242DD">
        <w:rPr>
          <w:b/>
        </w:rPr>
        <w:t xml:space="preserve"> </w:t>
      </w:r>
      <w:r w:rsidR="00A56CC2" w:rsidRPr="00F242DD">
        <w:t>–</w:t>
      </w:r>
      <w:r w:rsidRPr="00F242DD">
        <w:t xml:space="preserve"> рассчитывается от даты начала лечения до прогрессирования болезни или смерти от любой причины.</w:t>
      </w:r>
    </w:p>
    <w:p w14:paraId="01C402A6" w14:textId="77777777" w:rsidR="004D7374" w:rsidRPr="00F242DD" w:rsidRDefault="004D7374" w:rsidP="00131E36">
      <w:pPr>
        <w:spacing w:before="0" w:after="0"/>
        <w:ind w:firstLine="709"/>
      </w:pPr>
    </w:p>
    <w:p w14:paraId="57A64B9B" w14:textId="77777777" w:rsidR="00B11FF3" w:rsidRPr="00F242DD" w:rsidRDefault="00B11FF3" w:rsidP="00131E36">
      <w:pPr>
        <w:spacing w:before="0" w:after="0"/>
        <w:ind w:firstLine="709"/>
      </w:pPr>
    </w:p>
    <w:p w14:paraId="21AF6715" w14:textId="77777777" w:rsidR="00B11FF3" w:rsidRPr="00F242DD" w:rsidRDefault="00B11FF3" w:rsidP="00131E36">
      <w:pPr>
        <w:spacing w:before="0" w:after="0"/>
        <w:ind w:firstLine="709"/>
      </w:pPr>
    </w:p>
    <w:p w14:paraId="61125F14" w14:textId="77777777" w:rsidR="00B11FF3" w:rsidRPr="00F242DD" w:rsidRDefault="00B11FF3" w:rsidP="00131E36">
      <w:pPr>
        <w:spacing w:before="0" w:after="0"/>
        <w:ind w:firstLine="709"/>
      </w:pPr>
    </w:p>
    <w:p w14:paraId="18D662ED" w14:textId="77777777" w:rsidR="00B11FF3" w:rsidRPr="00F242DD" w:rsidRDefault="00B11FF3" w:rsidP="00131E36">
      <w:pPr>
        <w:spacing w:before="0" w:after="0"/>
        <w:ind w:firstLine="709"/>
      </w:pPr>
    </w:p>
    <w:p w14:paraId="739DDDB5" w14:textId="77777777" w:rsidR="004D7374" w:rsidRPr="00F242DD" w:rsidRDefault="004D7374">
      <w:pPr>
        <w:pStyle w:val="1"/>
        <w:spacing w:before="0" w:after="0"/>
      </w:pPr>
      <w:bookmarkStart w:id="6" w:name="_Toc520213123"/>
      <w:bookmarkStart w:id="7" w:name="_Toc53140881"/>
      <w:r w:rsidRPr="00F242DD">
        <w:lastRenderedPageBreak/>
        <w:t>1. Краткая информация</w:t>
      </w:r>
      <w:bookmarkEnd w:id="6"/>
      <w:r w:rsidR="00131E36" w:rsidRPr="00F242DD">
        <w:t xml:space="preserve"> по заболеванию или состоянию </w:t>
      </w:r>
      <w:r w:rsidR="00764C72" w:rsidRPr="00F242DD">
        <w:br/>
      </w:r>
      <w:r w:rsidR="00131E36" w:rsidRPr="00F242DD">
        <w:t>(группе заболеваний или состояний)</w:t>
      </w:r>
      <w:bookmarkEnd w:id="7"/>
    </w:p>
    <w:p w14:paraId="0A4F7121" w14:textId="77777777" w:rsidR="004D7374" w:rsidRPr="00F242DD" w:rsidRDefault="004D7374" w:rsidP="00E36DFA">
      <w:pPr>
        <w:pStyle w:val="2"/>
      </w:pPr>
      <w:bookmarkStart w:id="8" w:name="_Toc53140882"/>
      <w:r w:rsidRPr="00F242DD">
        <w:t>1.1 Определение</w:t>
      </w:r>
      <w:r w:rsidR="00F56B62" w:rsidRPr="00F242DD">
        <w:t xml:space="preserve"> заболевания или состояния (группы заболеваний или состояний)</w:t>
      </w:r>
      <w:bookmarkEnd w:id="8"/>
      <w:r w:rsidR="00F56B62" w:rsidRPr="00F242DD">
        <w:t xml:space="preserve"> </w:t>
      </w:r>
    </w:p>
    <w:p w14:paraId="24B3A295" w14:textId="77777777" w:rsidR="004D7374" w:rsidRPr="00F242DD" w:rsidRDefault="00A56CC2" w:rsidP="00131E36">
      <w:pPr>
        <w:spacing w:before="0" w:after="0"/>
        <w:ind w:firstLine="709"/>
        <w:contextualSpacing/>
      </w:pPr>
      <w:r w:rsidRPr="00F242DD">
        <w:rPr>
          <w:b/>
        </w:rPr>
        <w:t>Множественная миелома</w:t>
      </w:r>
      <w:r w:rsidR="00E80729" w:rsidRPr="00F242DD">
        <w:rPr>
          <w:b/>
        </w:rPr>
        <w:t xml:space="preserve"> (ММ)</w:t>
      </w:r>
      <w:r w:rsidR="009918E5" w:rsidRPr="00F242DD">
        <w:rPr>
          <w:b/>
        </w:rPr>
        <w:t xml:space="preserve"> или</w:t>
      </w:r>
      <w:r w:rsidR="0045054E" w:rsidRPr="00F242DD">
        <w:rPr>
          <w:b/>
        </w:rPr>
        <w:t xml:space="preserve"> </w:t>
      </w:r>
      <w:r w:rsidR="009918E5" w:rsidRPr="00F242DD">
        <w:rPr>
          <w:b/>
        </w:rPr>
        <w:t>плазмоклеточная миелома (в редакции ВОЗ 2017</w:t>
      </w:r>
      <w:r w:rsidR="00E717D4" w:rsidRPr="00F242DD">
        <w:rPr>
          <w:b/>
        </w:rPr>
        <w:t> г.</w:t>
      </w:r>
      <w:r w:rsidR="009918E5" w:rsidRPr="00F242DD">
        <w:rPr>
          <w:b/>
        </w:rPr>
        <w:t xml:space="preserve">) </w:t>
      </w:r>
      <w:r w:rsidRPr="00F242DD">
        <w:t>– это В-клеточная злокачественная опухоль, морфологическим субстратом которой являются плазматические клетки</w:t>
      </w:r>
      <w:r w:rsidR="003A6BE5" w:rsidRPr="00F242DD">
        <w:t xml:space="preserve"> (ПК)</w:t>
      </w:r>
      <w:r w:rsidRPr="00F242DD">
        <w:t>, продуцирующие моноклональный иммуноглобулин</w:t>
      </w:r>
      <w:r w:rsidR="00E717D4" w:rsidRPr="00F242DD">
        <w:t xml:space="preserve"> </w:t>
      </w:r>
      <w:r w:rsidR="00A96FB6" w:rsidRPr="00F242DD">
        <w:fldChar w:fldCharType="begin" w:fldLock="1"/>
      </w:r>
      <w:r w:rsidR="00E717D4"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E717D4" w:rsidRPr="00F242DD">
        <w:rPr>
          <w:noProof/>
        </w:rPr>
        <w:t>[1]</w:t>
      </w:r>
      <w:r w:rsidR="00A96FB6" w:rsidRPr="00F242DD">
        <w:fldChar w:fldCharType="end"/>
      </w:r>
      <w:r w:rsidRPr="00F242DD">
        <w:t>.</w:t>
      </w:r>
    </w:p>
    <w:p w14:paraId="1A70EC52" w14:textId="77777777" w:rsidR="004D7374" w:rsidRPr="00F242DD" w:rsidRDefault="004D7374" w:rsidP="00E36DFA">
      <w:pPr>
        <w:pStyle w:val="2"/>
      </w:pPr>
      <w:bookmarkStart w:id="9" w:name="_Toc53140883"/>
      <w:r w:rsidRPr="00F242DD">
        <w:t>1.2 Этиология и патогенез</w:t>
      </w:r>
      <w:r w:rsidR="00F56B62" w:rsidRPr="00F242DD">
        <w:t xml:space="preserve"> заболевания или состояния (группы заболеваний или состояний)</w:t>
      </w:r>
      <w:bookmarkEnd w:id="9"/>
      <w:r w:rsidR="00F56B62" w:rsidRPr="00F242DD">
        <w:t xml:space="preserve"> </w:t>
      </w:r>
    </w:p>
    <w:p w14:paraId="7926D67C" w14:textId="5649292E" w:rsidR="004D7374" w:rsidRPr="00F242DD" w:rsidRDefault="009918E5" w:rsidP="00131E36">
      <w:pPr>
        <w:spacing w:before="0" w:after="0"/>
        <w:ind w:firstLine="709"/>
        <w:contextualSpacing/>
      </w:pPr>
      <w:r w:rsidRPr="00F242DD">
        <w:t xml:space="preserve">Патогенетически решающим фактом </w:t>
      </w:r>
      <w:r w:rsidR="00A045D5" w:rsidRPr="00F242DD">
        <w:t>является</w:t>
      </w:r>
      <w:r w:rsidRPr="00F242DD">
        <w:t xml:space="preserve"> длительная, хроническая антигенная стимуляция </w:t>
      </w:r>
      <w:r w:rsidR="00D22D1F" w:rsidRPr="00F242DD">
        <w:t>после</w:t>
      </w:r>
      <w:r w:rsidRPr="00F242DD">
        <w:t xml:space="preserve"> вирусных инфекций или других хронических заболеваний, длительного воздействия токсических веществ и радиации</w:t>
      </w:r>
      <w:r w:rsidR="00E717D4" w:rsidRPr="00F242DD">
        <w:t xml:space="preserve"> </w:t>
      </w:r>
      <w:r w:rsidR="00A96FB6" w:rsidRPr="00F242DD">
        <w:fldChar w:fldCharType="begin" w:fldLock="1"/>
      </w:r>
      <w:r w:rsidR="00C840EE" w:rsidRPr="00F242DD">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26/science.142.3598.1492","ISSN":"0036-8075","author":[{"dropping-particle":"","family":"Lewis","given":"E. B.","non-dropping-particle":"","parse-names":false,"suffix":""}],"container-title":"Science","id":"ITEM-2","issue":"3598","issued":{"date-parts":[["1963","12","13"]]},"page":"1492-1494","title":"Leukemia, Multiple Myeloma, and Aplastic Anemia in American Radiologists","type":"article-journal","volume":"142"},"uris":["http://www.mendeley.com/documents/?uuid=f7e95964-b09a-359f-9c6e-40c490e0de91"]},{"id":"ITEM-3","itemData":{"author":[{"dropping-particle":"","family":"Linet","given":"M.S.","non-dropping-particle":"","parse-names":false,"suffix":""},{"dropping-particle":"","family":"Harlow","given":"S.D.","non-dropping-particle":"","parse-names":false,"suffix":""},{"dropping-particle":"","family":"McLaughlin","given":"J.K.","non-dropping-particle":"","parse-names":false,"suffix":""}],"container-title":"Cancer Research","id":"ITEM-3","issue":"11","issued":{"date-parts":[["1987"]]},"page":"2978-2981","title":"A case-control study of multiple myeloma in whites: chronic antigenic stimulation, occupation, and drug use.","type":"article-journal","volume":"47"},"uris":["http://www.mendeley.com/documents/?uuid=75f5cfe5-6b6b-4d02-9463-6ba010e37d9e"]},{"id":"ITEM-4","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4","issue":"1","issued":{"date-parts":[["1998","1","1"]]},"page":"3-21","title":"Multiple myeloma: increasing evidence for a multistep transformation process.","type":"article-journal","volume":"91"},"uris":["http://www.mendeley.com/documents/?uuid=98f51870-a144-3f83-9627-15e5bdfb6349"]}],"mendeley":{"formattedCitation":"[2–5]","plainTextFormattedCitation":"[2–5]","previouslyFormattedCitation":"[2–5]"},"properties":{"noteIndex":0},"schema":"https://github.com/citation-style-language/schema/raw/master/csl-citation.json"}</w:instrText>
      </w:r>
      <w:r w:rsidR="00A96FB6" w:rsidRPr="00F242DD">
        <w:fldChar w:fldCharType="separate"/>
      </w:r>
      <w:r w:rsidR="00E717D4" w:rsidRPr="00F242DD">
        <w:rPr>
          <w:noProof/>
        </w:rPr>
        <w:t>[2–5]</w:t>
      </w:r>
      <w:r w:rsidR="00A96FB6" w:rsidRPr="00F242DD">
        <w:fldChar w:fldCharType="end"/>
      </w:r>
      <w:r w:rsidR="00E717D4" w:rsidRPr="00F242DD">
        <w:t xml:space="preserve">. </w:t>
      </w:r>
      <w:r w:rsidR="00A045D5" w:rsidRPr="00F242DD">
        <w:t xml:space="preserve">В результате </w:t>
      </w:r>
      <w:r w:rsidR="0045054E" w:rsidRPr="00F242DD">
        <w:rPr>
          <w:rFonts w:eastAsia="Times New Roman"/>
          <w:color w:val="222222"/>
          <w:szCs w:val="24"/>
          <w:lang w:eastAsia="ru-RU"/>
        </w:rPr>
        <w:t>длительной серии генетических событий</w:t>
      </w:r>
      <w:r w:rsidR="00A045D5" w:rsidRPr="00F242DD">
        <w:rPr>
          <w:rFonts w:eastAsia="Times New Roman"/>
          <w:color w:val="222222"/>
          <w:szCs w:val="24"/>
          <w:lang w:eastAsia="ru-RU"/>
        </w:rPr>
        <w:t xml:space="preserve"> формируется патологическский клон В-клеток, способных к дифференцировке до </w:t>
      </w:r>
      <w:r w:rsidR="003A6BE5" w:rsidRPr="00F242DD">
        <w:rPr>
          <w:rFonts w:eastAsia="Times New Roman"/>
          <w:color w:val="222222"/>
          <w:szCs w:val="24"/>
          <w:lang w:eastAsia="ru-RU"/>
        </w:rPr>
        <w:t>ПК</w:t>
      </w:r>
      <w:r w:rsidR="00A045D5" w:rsidRPr="00F242DD">
        <w:rPr>
          <w:rFonts w:eastAsia="Times New Roman"/>
          <w:color w:val="222222"/>
          <w:szCs w:val="24"/>
          <w:lang w:eastAsia="ru-RU"/>
        </w:rPr>
        <w:t xml:space="preserve">, но продуцирующих нефункциональный иммуноглобулин. </w:t>
      </w:r>
      <w:r w:rsidR="0045054E" w:rsidRPr="00F242DD">
        <w:rPr>
          <w:rFonts w:eastAsia="Times New Roman"/>
          <w:color w:val="222222"/>
          <w:szCs w:val="24"/>
          <w:lang w:eastAsia="ru-RU"/>
        </w:rPr>
        <w:t>Биологические и клинические особенности ММ связаны с генетическими аберрациями, такими как перестройка</w:t>
      </w:r>
      <w:r w:rsidR="00A045D5" w:rsidRPr="00F242DD">
        <w:rPr>
          <w:rFonts w:eastAsia="Times New Roman"/>
          <w:color w:val="222222"/>
          <w:szCs w:val="24"/>
          <w:lang w:eastAsia="ru-RU"/>
        </w:rPr>
        <w:t xml:space="preserve"> локусов</w:t>
      </w:r>
      <w:r w:rsidR="0045054E" w:rsidRPr="00F242DD">
        <w:rPr>
          <w:rFonts w:eastAsia="Times New Roman"/>
          <w:color w:val="222222"/>
          <w:szCs w:val="24"/>
          <w:lang w:eastAsia="ru-RU"/>
        </w:rPr>
        <w:t xml:space="preserve"> генов тяжелой цепи</w:t>
      </w:r>
      <w:r w:rsidR="00A045D5" w:rsidRPr="00F242DD">
        <w:rPr>
          <w:rFonts w:eastAsia="Times New Roman"/>
          <w:color w:val="222222"/>
          <w:szCs w:val="24"/>
          <w:lang w:eastAsia="ru-RU"/>
        </w:rPr>
        <w:t xml:space="preserve"> иммуноглобулина (IGH)</w:t>
      </w:r>
      <w:r w:rsidR="00C840EE" w:rsidRPr="00F242DD">
        <w:rPr>
          <w:rFonts w:eastAsia="Times New Roman"/>
          <w:color w:val="222222"/>
          <w:szCs w:val="24"/>
          <w:lang w:eastAsia="ru-RU"/>
        </w:rPr>
        <w:t xml:space="preserve">, </w:t>
      </w:r>
      <w:r w:rsidR="0045054E" w:rsidRPr="00F242DD">
        <w:rPr>
          <w:rFonts w:eastAsia="Times New Roman"/>
          <w:color w:val="222222"/>
          <w:szCs w:val="24"/>
          <w:lang w:eastAsia="ru-RU"/>
        </w:rPr>
        <w:t>а также хромосомные делеции, мутации соматических генов и хромосомная гипердиплоидия с участием нечетного числа хромосом</w:t>
      </w:r>
      <w:r w:rsidR="00A045D5" w:rsidRPr="00F242DD">
        <w:rPr>
          <w:rFonts w:eastAsia="Times New Roman"/>
          <w:color w:val="222222"/>
          <w:szCs w:val="24"/>
          <w:lang w:eastAsia="ru-RU"/>
        </w:rPr>
        <w:t>. Наличие значительного количества различных генетических нарушений обусл</w:t>
      </w:r>
      <w:r w:rsidR="008030C8" w:rsidRPr="00F242DD">
        <w:rPr>
          <w:rFonts w:eastAsia="Times New Roman"/>
          <w:color w:val="222222"/>
          <w:szCs w:val="24"/>
          <w:lang w:eastAsia="ru-RU"/>
        </w:rPr>
        <w:t>о</w:t>
      </w:r>
      <w:r w:rsidR="00A045D5" w:rsidRPr="00F242DD">
        <w:rPr>
          <w:rFonts w:eastAsia="Times New Roman"/>
          <w:color w:val="222222"/>
          <w:szCs w:val="24"/>
          <w:lang w:eastAsia="ru-RU"/>
        </w:rPr>
        <w:t>вливает высокую вариабельность течения болезни</w:t>
      </w:r>
      <w:r w:rsidR="00C840EE" w:rsidRPr="00F242DD">
        <w:rPr>
          <w:rFonts w:eastAsia="Times New Roman"/>
          <w:color w:val="222222"/>
          <w:szCs w:val="24"/>
          <w:lang w:eastAsia="ru-RU"/>
        </w:rPr>
        <w:t xml:space="preserve"> </w:t>
      </w:r>
      <w:r w:rsidR="00A96FB6" w:rsidRPr="00F242DD">
        <w:rPr>
          <w:rFonts w:eastAsia="Times New Roman"/>
          <w:color w:val="222222"/>
          <w:szCs w:val="24"/>
          <w:lang w:eastAsia="ru-RU"/>
        </w:rPr>
        <w:fldChar w:fldCharType="begin" w:fldLock="1"/>
      </w:r>
      <w:r w:rsidR="00267DE2" w:rsidRPr="00F242DD">
        <w:rPr>
          <w:rFonts w:eastAsia="Times New Roman"/>
          <w:color w:val="222222"/>
          <w:szCs w:val="24"/>
          <w:lang w:eastAsia="ru-RU"/>
        </w:rPr>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72/JCI61188","ISSN":"1558-8238","PMID":"23023717","abstract":"Multiple myeloma is a monoclonal tumor of plasma cells, and its development is preceded by a premalignant tumor with which it shares genetic abnormalities, including universal dysregulation of the cyclin D/retinoblastoma (cyclin D/RB) pathway. A complex interaction with the BM microenvironment, characterized by activation of osteoclasts and suppression of osteoblasts, leads to lytic bone disease. Intratumor genetic heterogeneity, which occurs in addition to intertumor heterogeneity, contributes to the rapid emergence of drug resistance in high-risk disease. Despite recent therapeutic advances, which have doubled the median survival time, myeloma continues to be a mostly incurable disease. Here we review the current understanding of myeloma pathogenesis and insight into new therapeutic strategies provided by animal models and genetic screens.","author":[{"dropping-particle":"","family":"Kuehl","given":"W Michael","non-dropping-particle":"","parse-names":false,"suffix":""},{"dropping-particle":"","family":"Bergsagel","given":"P Leif","non-dropping-particle":"","parse-names":false,"suffix":""}],"container-title":"The Journal of clinical investigation","id":"ITEM-2","issue":"10","issued":{"date-parts":[["2012","10"]]},"page":"3456-63","title":"Molecular pathogenesis of multiple myeloma and its premalignant precursor.","type":"article-journal","volume":"122"},"uris":["http://www.mendeley.com/documents/?uuid=cec0d1b0-5bbe-3cad-b7f6-f0c7352a7c55"]},{"id":"ITEM-3","itemData":{"DOI":"10.1038/nrc3257","ISSN":"1474-1768","PMID":"22495321","abstract":"Based on the clinical features of myeloma and related malignancies of plasma cells, it has been possible to generate a model system of myeloma progression from a normal plasma cell through smouldering myeloma to myeloma and then plasma cell leukaemia. Using this model system we can study at which points the genetic alterations identified through whole-tumour molecular analyses function in the initiation and progression of myeloma. Further genetic complexity, such as intraclonal heterogeneity, and insights into the molecular evolution and intraclonal dynamics in this model system are crucial to our understandings of tumour progression, treatment resistance and the use of currently available and future treatments.","author":[{"dropping-particle":"","family":"Morgan","given":"Gareth J","non-dropping-particle":"","parse-names":false,"suffix":""},{"dropping-particle":"","family":"Walker","given":"Brian A","non-dropping-particle":"","parse-names":false,"suffix":""},{"dropping-particle":"","family":"Davies","given":"Faith E","non-dropping-particle":"","parse-names":false,"suffix":""}],"container-title":"Nature reviews. Cancer","id":"ITEM-3","issue":"5","issued":{"date-parts":[["2012","4","12"]]},"page":"335-48","title":"The genetic architecture of multiple myeloma.","type":"article-journal","volume":"12"},"uris":["http://www.mendeley.com/documents/?uuid=22f30392-a9bf-3e38-be7b-8d6e10f4bec0"]},{"id":"ITEM-4","itemData":{"DOI":"10.1038/leu.2009.174","ISSN":"14765551","abstract":"Myeloma is a malignant proliferation of monoclonal plasma cells. Although morphologically similar, several subtypes of the disease have been identified at the genetic and molecular level. These genetic subtypes are associated with unique clinicopathological features and dissimilar outcome. At the top hierarchical level, myeloma can be divided into hyperdiploid and non-hyperdiploid subtypes. The latter is mainly composed of cases harboring IgH translocations, generally associated with more aggressive clinical features and shorter survival. The three main IgH translocations in myeloma are the t(11;14)(q13;q32), t(4;14)(p16;q32) and t(14;16)(q32;q23). Trisomies and a more indolent form of the disease characterize hyperdiploid myeloma. A number of genetic progression factors have been identified including deletions of chromosomes 13 and 17 and abnormalities of chromosome 1 (1p deletion and 1q amplification). Other key drivers of cell survival and proliferation have also been identified such as nuclear factor- B-activating mutations and other deregulation factors for the cyclin-dependent pathways regulators. Further understanding of the biological subtypes of the disease has come from the application of novel techniques such as gene expression profiling and array-based comparative genomic hybridization. The combination of data arising from these studies and that previously elucidated through other mechanisms allows for most myeloma cases to be classified under one of several genetic subtypes. This paper proposes a framework for the classification of myeloma subtypes and provides recommendations for genetic testing. This group proposes that genetic testing needs to be incorporated into daily clinical practice and also as an essential component of all ongoing and future clinical trials.","author":[{"dropping-particle":"","family":"Fonseca","given":"R.","non-dropping-particle":"","parse-names":false,"suffix":""},{"dropping-particle":"","family":"Bergsagel","given":"P. L.","non-dropping-particle":"","parse-names":false,"suffix":""},{"dropping-particle":"","family":"Drach","given":"J.","non-dropping-particle":"","parse-names":false,"suffix":""},{"dropping-particle":"","family":"Shaughnessy","given":"J.","non-dropping-particle":"","parse-names":false,"suffix":""},{"dropping-particle":"","family":"Gutierrez","given":"N.","non-dropping-particle":"","parse-names":false,"suffix":""},{"dropping-particle":"","family":"Stewart","given":"A. K.","non-dropping-particle":"","parse-names":false,"suffix":""},{"dropping-particle":"","family":"Morgan","given":"G.","non-dropping-particle":"","parse-names":false,"suffix":""},{"dropping-particle":"","family":"Ness","given":"B.","non-dropping-particle":"Van","parse-names":false,"suffix":""},{"dropping-particle":"","family":"Chesi","given":"M.","non-dropping-particle":"","parse-names":false,"suffix":""},{"dropping-particle":"","family":"Minvielle","given":"S.","non-dropping-particle":"","parse-names":false,"suffix":""},{"dropping-particle":"","family":"Neri","given":"A.","non-dropping-particle":"","parse-names":false,"suffix":""},{"dropping-particle":"","family":"Barlogie","given":"B.","non-dropping-particle":"","parse-names":false,"suffix":""},{"dropping-particle":"","family":"Kuehl","given":"W. M.","non-dropping-particle":"","parse-names":false,"suffix":""},{"dropping-particle":"","family":"Liebisch","given":"P.","non-dropping-particle":"","parse-names":false,"suffix":""},{"dropping-particle":"","family":"Davies","given":"F.","non-dropping-particle":"","parse-names":false,"suffix":""},{"dropping-particle":"","family":"Chen-Kiang","given":"S.","non-dropping-particle":"","parse-names":false,"suffix":""},{"dropping-particle":"","family":"Durie","given":"B. G.M.","non-dropping-particle":"","parse-names":false,"suffix":""},{"dropping-particle":"","family":"Carrasco","given":"R.","non-dropping-particle":"","parse-names":false,"suffix":""},{"dropping-particle":"","family":"Sezer","given":"O.","non-dropping-particle":"","parse-names":false,"suffix":""},{"dropping-particle":"","family":"Reiman","given":"T.","non-dropping-particle":"","parse-names":false,"suffix":""},{"dropping-particle":"","family":"Pilarski","given":"L.","non-dropping-particle":"","parse-names":false,"suffix":""},{"dropping-particle":"","family":"Avet-Loiseau","given":"H.","non-dropping-particle":"","parse-names":false,"suffix":""}],"container-title":"Leukemia","id":"ITEM-4","issue":"12","issued":{"date-parts":[["2009"]]},"page":"2210-2221","publisher":"Nature Publishing Group","title":"International Myeloma Working Group molecular classification of multiple myeloma: Spotlight review","type":"article","volume":"23"},"uris":["http://www.mendeley.com/documents/?uuid=eea161a0-d6ce-3fa3-9219-81304b897921"]}],"mendeley":{"formattedCitation":"[2,6–8]","plainTextFormattedCitation":"[2,6–8]","previouslyFormattedCitation":"[2,6–8]"},"properties":{"noteIndex":0},"schema":"https://github.com/citation-style-language/schema/raw/master/csl-citation.json"}</w:instrText>
      </w:r>
      <w:r w:rsidR="00A96FB6" w:rsidRPr="00F242DD">
        <w:rPr>
          <w:rFonts w:eastAsia="Times New Roman"/>
          <w:color w:val="222222"/>
          <w:szCs w:val="24"/>
          <w:lang w:eastAsia="ru-RU"/>
        </w:rPr>
        <w:fldChar w:fldCharType="separate"/>
      </w:r>
      <w:r w:rsidR="000D22CF" w:rsidRPr="00F242DD">
        <w:rPr>
          <w:rFonts w:eastAsia="Times New Roman"/>
          <w:noProof/>
          <w:color w:val="222222"/>
          <w:szCs w:val="24"/>
          <w:lang w:eastAsia="ru-RU"/>
        </w:rPr>
        <w:t>[2,6–8]</w:t>
      </w:r>
      <w:r w:rsidR="00A96FB6" w:rsidRPr="00F242DD">
        <w:rPr>
          <w:rFonts w:eastAsia="Times New Roman"/>
          <w:color w:val="222222"/>
          <w:szCs w:val="24"/>
          <w:lang w:eastAsia="ru-RU"/>
        </w:rPr>
        <w:fldChar w:fldCharType="end"/>
      </w:r>
      <w:r w:rsidR="004A458B" w:rsidRPr="00F242DD">
        <w:t>.</w:t>
      </w:r>
    </w:p>
    <w:p w14:paraId="61FF44F0" w14:textId="77777777" w:rsidR="004D7374" w:rsidRPr="00F242DD" w:rsidRDefault="004D7374" w:rsidP="00131E36">
      <w:pPr>
        <w:pStyle w:val="2"/>
        <w:spacing w:before="0" w:after="0"/>
        <w:ind w:firstLine="709"/>
        <w:contextualSpacing/>
      </w:pPr>
      <w:bookmarkStart w:id="10" w:name="_Toc53140884"/>
      <w:r w:rsidRPr="00F242DD">
        <w:t>1.3 Эпидемиология</w:t>
      </w:r>
      <w:r w:rsidR="00F56B62" w:rsidRPr="00F242DD">
        <w:t xml:space="preserve"> заболевания или состояния (группы заболеваний или состояний)</w:t>
      </w:r>
      <w:bookmarkEnd w:id="10"/>
    </w:p>
    <w:p w14:paraId="190488A0" w14:textId="77777777" w:rsidR="004D7374" w:rsidRPr="00F242DD" w:rsidRDefault="00CD79F9" w:rsidP="00131E36">
      <w:pPr>
        <w:spacing w:before="0" w:after="0"/>
        <w:ind w:firstLine="709"/>
        <w:contextualSpacing/>
      </w:pPr>
      <w:r w:rsidRPr="00F242DD">
        <w:t>Заболеваемость ММ</w:t>
      </w:r>
      <w:r w:rsidR="004A458B" w:rsidRPr="00F242DD">
        <w:t xml:space="preserve"> составляет приблизительно 1</w:t>
      </w:r>
      <w:r w:rsidRPr="00F242DD">
        <w:t> </w:t>
      </w:r>
      <w:r w:rsidR="004A458B" w:rsidRPr="00F242DD">
        <w:t>% среди всех злокачественных опухолей и до 10</w:t>
      </w:r>
      <w:r w:rsidRPr="00F242DD">
        <w:t>−</w:t>
      </w:r>
      <w:r w:rsidR="004A458B" w:rsidRPr="00F242DD">
        <w:t>1</w:t>
      </w:r>
      <w:r w:rsidR="002A5B1B" w:rsidRPr="00F242DD">
        <w:t>5</w:t>
      </w:r>
      <w:r w:rsidRPr="00F242DD">
        <w:t> </w:t>
      </w:r>
      <w:r w:rsidR="004A458B" w:rsidRPr="00F242DD">
        <w:t xml:space="preserve">% всех </w:t>
      </w:r>
      <w:r w:rsidR="002A5B1B" w:rsidRPr="00F242DD">
        <w:t>опухолей кроветворной и лимфоидной тканей</w:t>
      </w:r>
      <w:r w:rsidR="004A458B" w:rsidRPr="00F242DD">
        <w:t xml:space="preserve">. Заболевают преимущественно люди старшей возрастной группы. Средний возраст вновь заболевших </w:t>
      </w:r>
      <w:r w:rsidRPr="00F242DD">
        <w:t>− ≈</w:t>
      </w:r>
      <w:r w:rsidR="004A458B" w:rsidRPr="00F242DD">
        <w:t>70 лет, распространенность заболевания среди населения моложе 40 лет не превышает 2</w:t>
      </w:r>
      <w:r w:rsidR="00EF028E" w:rsidRPr="00F242DD">
        <w:t> </w:t>
      </w:r>
      <w:r w:rsidR="004A458B" w:rsidRPr="00F242DD">
        <w:t>%. В России в 2017 г. заболеваемость ММ составила 2,78 на 100</w:t>
      </w:r>
      <w:r w:rsidR="00C840EE" w:rsidRPr="00F242DD">
        <w:t> </w:t>
      </w:r>
      <w:r w:rsidR="00EF028E" w:rsidRPr="00F242DD">
        <w:t>тыс.</w:t>
      </w:r>
      <w:r w:rsidR="004A458B" w:rsidRPr="00F242DD">
        <w:t xml:space="preserve"> населения, впервые было диагностировано 4</w:t>
      </w:r>
      <w:r w:rsidR="00C840EE" w:rsidRPr="00F242DD">
        <w:t> </w:t>
      </w:r>
      <w:r w:rsidR="004A458B" w:rsidRPr="00F242DD">
        <w:t>075 случая, умерл</w:t>
      </w:r>
      <w:r w:rsidR="00EF028E" w:rsidRPr="00F242DD">
        <w:t>и</w:t>
      </w:r>
      <w:r w:rsidR="004A458B" w:rsidRPr="00F242DD">
        <w:t xml:space="preserve"> 2587 </w:t>
      </w:r>
      <w:r w:rsidR="00FB03BB" w:rsidRPr="00F242DD">
        <w:t>пациентов</w:t>
      </w:r>
      <w:r w:rsidR="00C840EE" w:rsidRPr="00F242DD">
        <w:rPr>
          <w:i/>
        </w:rPr>
        <w:t xml:space="preserve"> </w:t>
      </w:r>
      <w:r w:rsidR="00A96FB6" w:rsidRPr="00F242DD">
        <w:rPr>
          <w:i/>
        </w:rPr>
        <w:fldChar w:fldCharType="begin" w:fldLock="1"/>
      </w:r>
      <w:r w:rsidR="00C840EE" w:rsidRPr="00F242DD">
        <w:rPr>
          <w:i/>
        </w:rPr>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mendeley":{"formattedCitation":"[9]","plainTextFormattedCitation":"[9]","previouslyFormattedCitation":"[9]"},"properties":{"noteIndex":0},"schema":"https://github.com/citation-style-language/schema/raw/master/csl-citation.json"}</w:instrText>
      </w:r>
      <w:r w:rsidR="00A96FB6" w:rsidRPr="00F242DD">
        <w:rPr>
          <w:i/>
        </w:rPr>
        <w:fldChar w:fldCharType="separate"/>
      </w:r>
      <w:r w:rsidR="00C840EE" w:rsidRPr="00F242DD">
        <w:rPr>
          <w:noProof/>
        </w:rPr>
        <w:t>[9]</w:t>
      </w:r>
      <w:r w:rsidR="00A96FB6" w:rsidRPr="00F242DD">
        <w:rPr>
          <w:i/>
        </w:rPr>
        <w:fldChar w:fldCharType="end"/>
      </w:r>
      <w:r w:rsidR="004A458B" w:rsidRPr="00F242DD">
        <w:t>.</w:t>
      </w:r>
    </w:p>
    <w:p w14:paraId="5DFA2901" w14:textId="77777777" w:rsidR="004D7374" w:rsidRPr="00F242DD" w:rsidRDefault="004D7374" w:rsidP="00131E36">
      <w:pPr>
        <w:pStyle w:val="2"/>
        <w:spacing w:before="0" w:after="0"/>
        <w:ind w:firstLine="709"/>
        <w:contextualSpacing/>
      </w:pPr>
      <w:bookmarkStart w:id="11" w:name="_Toc53140885"/>
      <w:r w:rsidRPr="00F242DD">
        <w:t xml:space="preserve">1.4 </w:t>
      </w:r>
      <w:r w:rsidR="00F56B62" w:rsidRPr="00F242DD">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1"/>
    </w:p>
    <w:p w14:paraId="6104051F" w14:textId="77777777" w:rsidR="004A458B" w:rsidRPr="00F242DD" w:rsidRDefault="004A458B" w:rsidP="00131E36">
      <w:pPr>
        <w:spacing w:before="0" w:after="0"/>
        <w:ind w:firstLine="709"/>
        <w:contextualSpacing/>
      </w:pPr>
      <w:r w:rsidRPr="00F242DD">
        <w:rPr>
          <w:b/>
        </w:rPr>
        <w:t xml:space="preserve">С90.0 </w:t>
      </w:r>
      <w:r w:rsidR="00EF028E" w:rsidRPr="00F242DD">
        <w:rPr>
          <w:b/>
        </w:rPr>
        <w:t>−</w:t>
      </w:r>
      <w:r w:rsidRPr="00F242DD">
        <w:t xml:space="preserve"> </w:t>
      </w:r>
      <w:r w:rsidR="00EF028E" w:rsidRPr="00F242DD">
        <w:t>м</w:t>
      </w:r>
      <w:r w:rsidRPr="00F242DD">
        <w:t xml:space="preserve">ножественная миелома </w:t>
      </w:r>
    </w:p>
    <w:p w14:paraId="72455678" w14:textId="77777777" w:rsidR="004D7374" w:rsidRPr="00F242DD" w:rsidRDefault="004D7374" w:rsidP="00E36DFA">
      <w:pPr>
        <w:pStyle w:val="2"/>
      </w:pPr>
      <w:bookmarkStart w:id="12" w:name="_Toc53140886"/>
      <w:r w:rsidRPr="00F242DD">
        <w:lastRenderedPageBreak/>
        <w:t xml:space="preserve">1.5 </w:t>
      </w:r>
      <w:r w:rsidR="00407D81" w:rsidRPr="00F242DD">
        <w:t>Классификация</w:t>
      </w:r>
      <w:r w:rsidR="00F56B62" w:rsidRPr="00F242DD">
        <w:t xml:space="preserve"> заболевания или состояния (группы заболеваний или состояний)</w:t>
      </w:r>
      <w:bookmarkEnd w:id="12"/>
    </w:p>
    <w:p w14:paraId="69131C1F" w14:textId="77777777" w:rsidR="002A5B1B" w:rsidRPr="00F242DD" w:rsidRDefault="002A5B1B" w:rsidP="00131E36">
      <w:pPr>
        <w:spacing w:before="0" w:after="0"/>
        <w:ind w:firstLine="709"/>
        <w:contextualSpacing/>
      </w:pPr>
      <w:r w:rsidRPr="00F242DD">
        <w:t>Среди плазмо</w:t>
      </w:r>
      <w:r w:rsidR="00F96C93" w:rsidRPr="00F242DD">
        <w:t>кл</w:t>
      </w:r>
      <w:r w:rsidRPr="00F242DD">
        <w:t>еточных опухолей в настоящее время выделяют</w:t>
      </w:r>
      <w:r w:rsidR="00C840EE" w:rsidRPr="00F242DD">
        <w:t xml:space="preserve"> </w:t>
      </w:r>
      <w:r w:rsidR="00A96FB6" w:rsidRPr="00F242DD">
        <w:fldChar w:fldCharType="begin" w:fldLock="1"/>
      </w:r>
      <w:r w:rsidR="00F832D0" w:rsidRPr="00F242DD">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 (лекция).","type":"article-journal","volume":"10"},"uris":["http://www.mendeley.com/documents/?uuid=1498007c-e9c9-4d2e-b25d-194ee99dadd9"]}],"mendeley":{"formattedCitation":"[10]","plainTextFormattedCitation":"[10]","previouslyFormattedCitation":"[10]"},"properties":{"noteIndex":0},"schema":"https://github.com/citation-style-language/schema/raw/master/csl-citation.json"}</w:instrText>
      </w:r>
      <w:r w:rsidR="00A96FB6" w:rsidRPr="00F242DD">
        <w:fldChar w:fldCharType="separate"/>
      </w:r>
      <w:r w:rsidR="00C840EE" w:rsidRPr="00F242DD">
        <w:rPr>
          <w:noProof/>
        </w:rPr>
        <w:t>[10]</w:t>
      </w:r>
      <w:r w:rsidR="00A96FB6" w:rsidRPr="00F242DD">
        <w:fldChar w:fldCharType="end"/>
      </w:r>
      <w:r w:rsidRPr="00F242DD">
        <w:t>:</w:t>
      </w:r>
    </w:p>
    <w:p w14:paraId="1D2ACC12" w14:textId="77777777" w:rsidR="002A5B1B" w:rsidRPr="00F242DD" w:rsidRDefault="002A5B1B" w:rsidP="00727CDE">
      <w:pPr>
        <w:pStyle w:val="a6"/>
        <w:numPr>
          <w:ilvl w:val="0"/>
          <w:numId w:val="57"/>
        </w:numPr>
        <w:spacing w:before="0" w:after="0"/>
      </w:pPr>
      <w:r w:rsidRPr="00F242DD">
        <w:t>монокл</w:t>
      </w:r>
      <w:r w:rsidR="00C840EE" w:rsidRPr="00F242DD">
        <w:t>о</w:t>
      </w:r>
      <w:r w:rsidRPr="00F242DD">
        <w:t xml:space="preserve">нальную гаммапатию неясного генеза (не </w:t>
      </w:r>
      <w:r w:rsidRPr="00F242DD">
        <w:rPr>
          <w:lang w:val="en-US"/>
        </w:rPr>
        <w:t>Ig</w:t>
      </w:r>
      <w:r w:rsidRPr="00F242DD">
        <w:t>-</w:t>
      </w:r>
      <w:r w:rsidRPr="00F242DD">
        <w:rPr>
          <w:lang w:val="en-US"/>
        </w:rPr>
        <w:t>M</w:t>
      </w:r>
      <w:r w:rsidRPr="00F242DD">
        <w:t xml:space="preserve"> тип)</w:t>
      </w:r>
      <w:r w:rsidR="00C840EE" w:rsidRPr="00F242DD">
        <w:t>;</w:t>
      </w:r>
    </w:p>
    <w:p w14:paraId="0DE39D38" w14:textId="77777777" w:rsidR="002A5B1B" w:rsidRPr="00F242DD" w:rsidRDefault="002A5B1B" w:rsidP="00727CDE">
      <w:pPr>
        <w:pStyle w:val="a6"/>
        <w:numPr>
          <w:ilvl w:val="0"/>
          <w:numId w:val="57"/>
        </w:numPr>
        <w:spacing w:before="0" w:after="0"/>
      </w:pPr>
      <w:r w:rsidRPr="00F242DD">
        <w:t>моноколональн</w:t>
      </w:r>
      <w:r w:rsidR="005A572F" w:rsidRPr="00F242DD">
        <w:t>ую</w:t>
      </w:r>
      <w:r w:rsidRPr="00F242DD">
        <w:t xml:space="preserve"> гаммапати</w:t>
      </w:r>
      <w:r w:rsidR="005A572F" w:rsidRPr="00F242DD">
        <w:t>ю</w:t>
      </w:r>
      <w:r w:rsidRPr="00F242DD">
        <w:t xml:space="preserve"> неясного генеза с вовлечением легких цепей</w:t>
      </w:r>
      <w:r w:rsidR="00C840EE" w:rsidRPr="00F242DD">
        <w:t>;</w:t>
      </w:r>
    </w:p>
    <w:p w14:paraId="7013162D" w14:textId="5A948B80" w:rsidR="002A5B1B" w:rsidRPr="00F242DD" w:rsidRDefault="002A5B1B" w:rsidP="00727CDE">
      <w:pPr>
        <w:pStyle w:val="a6"/>
        <w:numPr>
          <w:ilvl w:val="0"/>
          <w:numId w:val="57"/>
        </w:numPr>
        <w:spacing w:before="0" w:after="0"/>
      </w:pPr>
      <w:r w:rsidRPr="00F242DD">
        <w:t>плазмоклеточную (множественную) миелому</w:t>
      </w:r>
      <w:r w:rsidR="00C840EE" w:rsidRPr="00F242DD">
        <w:t>;</w:t>
      </w:r>
    </w:p>
    <w:p w14:paraId="2746BC54" w14:textId="77777777" w:rsidR="002A5B1B" w:rsidRPr="00F242DD" w:rsidRDefault="002A5B1B" w:rsidP="00727CDE">
      <w:pPr>
        <w:pStyle w:val="a6"/>
        <w:numPr>
          <w:ilvl w:val="0"/>
          <w:numId w:val="57"/>
        </w:numPr>
        <w:spacing w:before="0" w:after="0"/>
      </w:pPr>
      <w:r w:rsidRPr="00F242DD">
        <w:t>варианты плазмоклеточной миеломы</w:t>
      </w:r>
      <w:r w:rsidR="005A572F" w:rsidRPr="00F242DD">
        <w:t>:</w:t>
      </w:r>
      <w:r w:rsidRPr="00F242DD">
        <w:t xml:space="preserve"> вялотекущ</w:t>
      </w:r>
      <w:r w:rsidR="005A572F" w:rsidRPr="00F242DD">
        <w:t>ую</w:t>
      </w:r>
      <w:r w:rsidRPr="00F242DD">
        <w:t xml:space="preserve"> (асимптоматическую) миелом</w:t>
      </w:r>
      <w:r w:rsidR="005A572F" w:rsidRPr="00F242DD">
        <w:t>у</w:t>
      </w:r>
      <w:r w:rsidRPr="00F242DD">
        <w:t>, несекретирующ</w:t>
      </w:r>
      <w:r w:rsidR="005A572F" w:rsidRPr="00F242DD">
        <w:t>ую</w:t>
      </w:r>
      <w:r w:rsidRPr="00F242DD">
        <w:t xml:space="preserve"> миелом</w:t>
      </w:r>
      <w:r w:rsidR="005A572F" w:rsidRPr="00F242DD">
        <w:t>у</w:t>
      </w:r>
      <w:r w:rsidRPr="00F242DD">
        <w:t xml:space="preserve"> и плазмоклеточный лейкоз</w:t>
      </w:r>
      <w:r w:rsidR="00C840EE" w:rsidRPr="00F242DD">
        <w:t>;</w:t>
      </w:r>
      <w:r w:rsidRPr="00F242DD">
        <w:t xml:space="preserve"> </w:t>
      </w:r>
    </w:p>
    <w:p w14:paraId="5FB39F48" w14:textId="77777777" w:rsidR="002A5B1B" w:rsidRPr="00F242DD" w:rsidRDefault="002A5B1B" w:rsidP="00727CDE">
      <w:pPr>
        <w:pStyle w:val="a6"/>
        <w:numPr>
          <w:ilvl w:val="0"/>
          <w:numId w:val="57"/>
        </w:numPr>
        <w:spacing w:before="0" w:after="0"/>
      </w:pPr>
      <w:r w:rsidRPr="00F242DD">
        <w:t>плазмоцитом</w:t>
      </w:r>
      <w:r w:rsidR="005A572F" w:rsidRPr="00F242DD">
        <w:t>у</w:t>
      </w:r>
      <w:r w:rsidR="00C840EE" w:rsidRPr="00F242DD">
        <w:t>.</w:t>
      </w:r>
    </w:p>
    <w:p w14:paraId="08F272EA" w14:textId="77777777" w:rsidR="00371E91" w:rsidRPr="00F242DD" w:rsidRDefault="00371E91" w:rsidP="00131E36">
      <w:pPr>
        <w:spacing w:before="0" w:after="0"/>
        <w:ind w:firstLine="709"/>
        <w:contextualSpacing/>
      </w:pPr>
      <w:r w:rsidRPr="00F242DD">
        <w:t xml:space="preserve">Множественная миелома </w:t>
      </w:r>
      <w:r w:rsidR="00E74207" w:rsidRPr="00F242DD">
        <w:t>классифицируется</w:t>
      </w:r>
      <w:r w:rsidR="008605BE" w:rsidRPr="00F242DD">
        <w:t xml:space="preserve"> по стадиям и </w:t>
      </w:r>
      <w:r w:rsidRPr="00F242DD">
        <w:t>по факторам риска.</w:t>
      </w:r>
    </w:p>
    <w:p w14:paraId="582F21BF" w14:textId="77777777" w:rsidR="004A458B" w:rsidRPr="00F242DD" w:rsidRDefault="004A458B" w:rsidP="00131E36">
      <w:pPr>
        <w:spacing w:before="0" w:after="0"/>
        <w:ind w:firstLine="709"/>
        <w:contextualSpacing/>
        <w:rPr>
          <w:rStyle w:val="ac"/>
          <w:b w:val="0"/>
        </w:rPr>
      </w:pPr>
      <w:bookmarkStart w:id="13" w:name="_Toc520213124"/>
      <w:r w:rsidRPr="00F242DD">
        <w:rPr>
          <w:rStyle w:val="ac"/>
          <w:b w:val="0"/>
        </w:rPr>
        <w:t>Распространенной системой стадирования является классификация B.</w:t>
      </w:r>
      <w:r w:rsidR="005A572F" w:rsidRPr="00F242DD">
        <w:rPr>
          <w:rStyle w:val="ac"/>
          <w:b w:val="0"/>
        </w:rPr>
        <w:t> </w:t>
      </w:r>
      <w:r w:rsidRPr="00F242DD">
        <w:rPr>
          <w:rStyle w:val="ac"/>
          <w:b w:val="0"/>
        </w:rPr>
        <w:t>Durie и S.</w:t>
      </w:r>
      <w:r w:rsidR="005A572F" w:rsidRPr="00F242DD">
        <w:rPr>
          <w:rStyle w:val="ac"/>
          <w:b w:val="0"/>
        </w:rPr>
        <w:t> </w:t>
      </w:r>
      <w:r w:rsidRPr="00F242DD">
        <w:rPr>
          <w:rStyle w:val="ac"/>
          <w:b w:val="0"/>
        </w:rPr>
        <w:t>Salmon, предложенная в 1975 г. (табл. 1)</w:t>
      </w:r>
      <w:r w:rsidR="00F832D0" w:rsidRPr="00F242DD">
        <w:rPr>
          <w:rStyle w:val="ac"/>
          <w:b w:val="0"/>
        </w:rPr>
        <w:t xml:space="preserve"> </w:t>
      </w:r>
      <w:r w:rsidR="00A96FB6" w:rsidRPr="00F242DD">
        <w:rPr>
          <w:rStyle w:val="ac"/>
          <w:b w:val="0"/>
        </w:rPr>
        <w:fldChar w:fldCharType="begin" w:fldLock="1"/>
      </w:r>
      <w:r w:rsidR="00F832D0" w:rsidRPr="00F242DD">
        <w:rPr>
          <w:rStyle w:val="ac"/>
          <w:b w:val="0"/>
        </w:rPr>
        <w:instrText>ADDIN CSL_CITATION {"citationItems":[{"id":"ITEM-1","itemData":{"DOI":"10.1002/1097-0142(197509)36:3&lt;842::AID-CNCR2820360303&gt;3.0.CO;2-U","ISSN":"10970142","abstract":"The presenting clinical features of 71 patients with multiple myeloma were correlated with myeloma cell mass (myeloma cells X 10(12)/m2 of body surface area) determined from measurements of monoclonal immunoglobulin (M-component) synthesis and metabolism. Bivariate correlation and multivariate regression analyses showed that myeloma cell mass could be accurately predicted from A) extent of bone lesions, B) hemoglobin level, C) serum calcium level, and D) M-component levels in serum and urine. Analyses of response to chemotherapy and survival indicated significant correlation with measured myeloma cell burden. The results were synthesized to produce a very reliable and useful clinical staging system with three tumor cell mass levels (Table 7). For clinical research purposes, multivariate regression equations were developed to predict optimally the exact myeloma cell mass. Thus, initial staging can be quantitatively related to followup using tumor cell mass changes calculated from changes in M-component production. Use of the clinical staging system sould provide better initial assessment and followup of individual patients, and should lead to improved study design and analysis in large clinical trials of therapy for multiple myeloma.","author":[{"dropping-particle":"","family":"Durie","given":"Brian G.M.","non-dropping-particle":"","parse-names":false,"suffix":""},{"dropping-particle":"","family":"Salmon","given":"Sydney E.","non-dropping-particle":"","parse-names":false,"suffix":""}],"container-title":"Cancer","id":"ITEM-1","issue":"3","issued":{"date-parts":[["1975"]]},"page":"842-854","title":"A clinical staging system for multiple myeloma correlation of measured myeloma cell mass with presenting clinical features, response to treatment, and survival","type":"article-journal","volume":"36"},"uris":["http://www.mendeley.com/documents/?uuid=c25f510a-8f4d-3754-808b-9ead081306bc"]}],"mendeley":{"formattedCitation":"[11]","plainTextFormattedCitation":"[11]","previouslyFormattedCitation":"[11]"},"properties":{"noteIndex":0},"schema":"https://github.com/citation-style-language/schema/raw/master/csl-citation.json"}</w:instrText>
      </w:r>
      <w:r w:rsidR="00A96FB6" w:rsidRPr="00F242DD">
        <w:rPr>
          <w:rStyle w:val="ac"/>
          <w:b w:val="0"/>
        </w:rPr>
        <w:fldChar w:fldCharType="separate"/>
      </w:r>
      <w:r w:rsidR="00F832D0" w:rsidRPr="00F242DD">
        <w:rPr>
          <w:rStyle w:val="ac"/>
          <w:b w:val="0"/>
          <w:noProof/>
        </w:rPr>
        <w:t>[11]</w:t>
      </w:r>
      <w:r w:rsidR="00A96FB6" w:rsidRPr="00F242DD">
        <w:rPr>
          <w:rStyle w:val="ac"/>
          <w:b w:val="0"/>
        </w:rPr>
        <w:fldChar w:fldCharType="end"/>
      </w:r>
      <w:r w:rsidRPr="00F242DD">
        <w:rPr>
          <w:rStyle w:val="ac"/>
          <w:b w:val="0"/>
        </w:rPr>
        <w:t>, которая была заменена на международную систему стадирования (International</w:t>
      </w:r>
      <w:r w:rsidR="00E74207" w:rsidRPr="00F242DD">
        <w:rPr>
          <w:rStyle w:val="ac"/>
          <w:b w:val="0"/>
        </w:rPr>
        <w:t xml:space="preserve"> </w:t>
      </w:r>
      <w:r w:rsidRPr="00F242DD">
        <w:rPr>
          <w:rStyle w:val="ac"/>
          <w:b w:val="0"/>
        </w:rPr>
        <w:t>Staging</w:t>
      </w:r>
      <w:r w:rsidR="00E74207" w:rsidRPr="00F242DD">
        <w:rPr>
          <w:rStyle w:val="ac"/>
          <w:b w:val="0"/>
        </w:rPr>
        <w:t xml:space="preserve"> </w:t>
      </w:r>
      <w:r w:rsidRPr="00F242DD">
        <w:rPr>
          <w:rStyle w:val="ac"/>
          <w:b w:val="0"/>
        </w:rPr>
        <w:t>System – ISS)</w:t>
      </w:r>
      <w:r w:rsidR="00F832D0" w:rsidRPr="00F242DD">
        <w:rPr>
          <w:rStyle w:val="ac"/>
          <w:b w:val="0"/>
        </w:rPr>
        <w:t xml:space="preserve"> </w:t>
      </w:r>
      <w:r w:rsidR="00A96FB6" w:rsidRPr="00F242DD">
        <w:rPr>
          <w:rStyle w:val="ac"/>
          <w:b w:val="0"/>
        </w:rPr>
        <w:fldChar w:fldCharType="begin" w:fldLock="1"/>
      </w:r>
      <w:r w:rsidR="002E3E42" w:rsidRPr="00F242DD">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sidRPr="00F242DD">
        <w:rPr>
          <w:rStyle w:val="ac"/>
          <w:b w:val="0"/>
        </w:rPr>
        <w:fldChar w:fldCharType="separate"/>
      </w:r>
      <w:r w:rsidR="00F832D0" w:rsidRPr="00F242DD">
        <w:rPr>
          <w:rStyle w:val="ac"/>
          <w:b w:val="0"/>
          <w:noProof/>
        </w:rPr>
        <w:t>[12]</w:t>
      </w:r>
      <w:r w:rsidR="00A96FB6" w:rsidRPr="00F242DD">
        <w:rPr>
          <w:rStyle w:val="ac"/>
          <w:b w:val="0"/>
        </w:rPr>
        <w:fldChar w:fldCharType="end"/>
      </w:r>
      <w:r w:rsidR="00E74207" w:rsidRPr="00F242DD">
        <w:rPr>
          <w:rStyle w:val="ac"/>
          <w:b w:val="0"/>
        </w:rPr>
        <w:t>,</w:t>
      </w:r>
      <w:r w:rsidRPr="00F242DD">
        <w:rPr>
          <w:rStyle w:val="ac"/>
          <w:b w:val="0"/>
        </w:rPr>
        <w:t xml:space="preserve"> пересмотренную </w:t>
      </w:r>
      <w:r w:rsidR="006D12E6" w:rsidRPr="00F242DD">
        <w:rPr>
          <w:rStyle w:val="ac"/>
          <w:b w:val="0"/>
        </w:rPr>
        <w:t>в 2014 г</w:t>
      </w:r>
      <w:r w:rsidR="00F832D0" w:rsidRPr="00F242DD">
        <w:rPr>
          <w:rStyle w:val="ac"/>
          <w:b w:val="0"/>
        </w:rPr>
        <w:t>.</w:t>
      </w:r>
      <w:r w:rsidR="006D12E6" w:rsidRPr="00F242DD">
        <w:rPr>
          <w:rStyle w:val="ac"/>
          <w:b w:val="0"/>
        </w:rPr>
        <w:t xml:space="preserve"> </w:t>
      </w:r>
      <w:r w:rsidR="00A96FB6" w:rsidRPr="00F242DD">
        <w:rPr>
          <w:rStyle w:val="ac"/>
          <w:b w:val="0"/>
        </w:rPr>
        <w:fldChar w:fldCharType="begin" w:fldLock="1"/>
      </w:r>
      <w:r w:rsidR="00131E36" w:rsidRPr="00F242DD">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Style w:val="ac"/>
          <w:b w:val="0"/>
        </w:rPr>
        <w:fldChar w:fldCharType="separate"/>
      </w:r>
      <w:r w:rsidR="002E3E42" w:rsidRPr="00F242DD">
        <w:rPr>
          <w:rStyle w:val="ac"/>
          <w:b w:val="0"/>
          <w:noProof/>
        </w:rPr>
        <w:t>[13]</w:t>
      </w:r>
      <w:r w:rsidR="00A96FB6" w:rsidRPr="00F242DD">
        <w:rPr>
          <w:rStyle w:val="ac"/>
          <w:b w:val="0"/>
        </w:rPr>
        <w:fldChar w:fldCharType="end"/>
      </w:r>
      <w:r w:rsidRPr="00F242DD">
        <w:rPr>
          <w:rStyle w:val="ac"/>
          <w:b w:val="0"/>
        </w:rPr>
        <w:t>.</w:t>
      </w:r>
    </w:p>
    <w:p w14:paraId="232E72B5" w14:textId="77777777" w:rsidR="004A458B" w:rsidRPr="00F242DD" w:rsidRDefault="004A458B" w:rsidP="00E36DFA">
      <w:pPr>
        <w:pStyle w:val="a4"/>
        <w:spacing w:before="0" w:beforeAutospacing="0" w:after="0" w:afterAutospacing="0" w:line="240" w:lineRule="auto"/>
      </w:pPr>
      <w:r w:rsidRPr="00F242DD">
        <w:rPr>
          <w:rStyle w:val="ac"/>
        </w:rPr>
        <w:t>Таблица 1.</w:t>
      </w:r>
      <w:r w:rsidR="007A5794" w:rsidRPr="00F242DD">
        <w:rPr>
          <w:rStyle w:val="ac"/>
        </w:rPr>
        <w:t xml:space="preserve"> </w:t>
      </w:r>
      <w:r w:rsidRPr="00F242DD">
        <w:t xml:space="preserve">Стадии </w:t>
      </w:r>
      <w:r w:rsidR="007A5794" w:rsidRPr="00F242DD">
        <w:t>ММ</w:t>
      </w:r>
      <w:r w:rsidRPr="00F242DD">
        <w:t xml:space="preserve"> (по B.</w:t>
      </w:r>
      <w:r w:rsidR="001C7270" w:rsidRPr="00F242DD">
        <w:t xml:space="preserve"> </w:t>
      </w:r>
      <w:r w:rsidRPr="00F242DD">
        <w:t>Durie, S.</w:t>
      </w:r>
      <w:r w:rsidR="001C7270" w:rsidRPr="00F242DD">
        <w:t xml:space="preserve"> </w:t>
      </w:r>
      <w:r w:rsidRPr="00F242DD">
        <w:t>Salmon)</w:t>
      </w:r>
    </w:p>
    <w:tbl>
      <w:tblPr>
        <w:tblW w:w="0" w:type="auto"/>
        <w:tblInd w:w="-70" w:type="dxa"/>
        <w:tblLayout w:type="fixed"/>
        <w:tblLook w:val="0000" w:firstRow="0" w:lastRow="0" w:firstColumn="0" w:lastColumn="0" w:noHBand="0" w:noVBand="0"/>
      </w:tblPr>
      <w:tblGrid>
        <w:gridCol w:w="1161"/>
        <w:gridCol w:w="5670"/>
        <w:gridCol w:w="2429"/>
      </w:tblGrid>
      <w:tr w:rsidR="00BF4E7F" w:rsidRPr="00F242DD" w14:paraId="278C9FB5" w14:textId="77777777" w:rsidTr="00E36DFA">
        <w:trPr>
          <w:trHeight w:val="674"/>
        </w:trPr>
        <w:tc>
          <w:tcPr>
            <w:tcW w:w="1161" w:type="dxa"/>
            <w:tcBorders>
              <w:top w:val="single" w:sz="4" w:space="0" w:color="000000"/>
              <w:left w:val="single" w:sz="4" w:space="0" w:color="000000"/>
              <w:bottom w:val="single" w:sz="4" w:space="0" w:color="000000"/>
            </w:tcBorders>
            <w:shd w:val="clear" w:color="auto" w:fill="auto"/>
          </w:tcPr>
          <w:p w14:paraId="47F346D2" w14:textId="77777777" w:rsidR="00BF4E7F" w:rsidRPr="00F242DD" w:rsidRDefault="00BF4E7F" w:rsidP="00E36DFA">
            <w:pPr>
              <w:snapToGrid w:val="0"/>
              <w:spacing w:before="0" w:after="0" w:line="240" w:lineRule="auto"/>
              <w:rPr>
                <w:rFonts w:eastAsia="Times New Roman"/>
                <w:szCs w:val="24"/>
              </w:rPr>
            </w:pPr>
            <w:r w:rsidRPr="00F242DD">
              <w:rPr>
                <w:rFonts w:eastAsia="Times New Roman"/>
                <w:szCs w:val="24"/>
                <w:lang w:val="en-US"/>
              </w:rPr>
              <w:t>Стади</w:t>
            </w:r>
            <w:r w:rsidR="001C7270" w:rsidRPr="00F242DD">
              <w:rPr>
                <w:rFonts w:eastAsia="Times New Roman"/>
                <w:szCs w:val="24"/>
              </w:rPr>
              <w:t>я</w:t>
            </w:r>
          </w:p>
        </w:tc>
        <w:tc>
          <w:tcPr>
            <w:tcW w:w="5670" w:type="dxa"/>
            <w:tcBorders>
              <w:top w:val="single" w:sz="4" w:space="0" w:color="000000"/>
              <w:left w:val="single" w:sz="4" w:space="0" w:color="000000"/>
              <w:bottom w:val="single" w:sz="4" w:space="0" w:color="000000"/>
            </w:tcBorders>
            <w:shd w:val="clear" w:color="auto" w:fill="auto"/>
          </w:tcPr>
          <w:p w14:paraId="5AF0C18D" w14:textId="77777777" w:rsidR="00BF4E7F" w:rsidRPr="00F242DD" w:rsidRDefault="00BF4E7F" w:rsidP="00E36DFA">
            <w:pPr>
              <w:snapToGrid w:val="0"/>
              <w:spacing w:before="0" w:after="0" w:line="240" w:lineRule="auto"/>
              <w:jc w:val="left"/>
              <w:rPr>
                <w:rFonts w:eastAsia="Times New Roman"/>
                <w:szCs w:val="24"/>
              </w:rPr>
            </w:pPr>
            <w:r w:rsidRPr="00F242DD">
              <w:rPr>
                <w:rFonts w:eastAsia="Times New Roman"/>
                <w:szCs w:val="24"/>
              </w:rPr>
              <w:t>Признаки</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613E2134" w14:textId="77777777" w:rsidR="00BF4E7F" w:rsidRPr="00F242DD" w:rsidRDefault="00BF4E7F" w:rsidP="00E36DFA">
            <w:pPr>
              <w:snapToGrid w:val="0"/>
              <w:spacing w:before="0" w:after="0" w:line="240" w:lineRule="auto"/>
              <w:jc w:val="center"/>
              <w:rPr>
                <w:rFonts w:eastAsia="Times New Roman"/>
                <w:szCs w:val="24"/>
                <w:lang w:val="en-US"/>
              </w:rPr>
            </w:pPr>
            <w:r w:rsidRPr="00F242DD">
              <w:rPr>
                <w:rFonts w:eastAsia="Times New Roman"/>
                <w:szCs w:val="24"/>
              </w:rPr>
              <w:t>Клеточная масса</w:t>
            </w:r>
            <w:r w:rsidRPr="00F242DD">
              <w:rPr>
                <w:rFonts w:eastAsia="Times New Roman"/>
                <w:szCs w:val="24"/>
                <w:lang w:val="en-US"/>
              </w:rPr>
              <w:t>,</w:t>
            </w:r>
            <w:r w:rsidRPr="00F242DD">
              <w:rPr>
                <w:rFonts w:eastAsia="Times New Roman"/>
                <w:szCs w:val="24"/>
              </w:rPr>
              <w:t xml:space="preserve"> 10</w:t>
            </w:r>
            <w:r w:rsidRPr="00F242DD">
              <w:rPr>
                <w:rFonts w:eastAsia="Times New Roman"/>
                <w:szCs w:val="24"/>
                <w:vertAlign w:val="superscript"/>
              </w:rPr>
              <w:t>12</w:t>
            </w:r>
            <w:r w:rsidRPr="00F242DD">
              <w:rPr>
                <w:rFonts w:eastAsia="Times New Roman"/>
                <w:szCs w:val="24"/>
                <w:lang w:val="en-US"/>
              </w:rPr>
              <w:t>/м</w:t>
            </w:r>
            <w:r w:rsidRPr="00F242DD">
              <w:rPr>
                <w:rFonts w:eastAsia="Times New Roman"/>
                <w:szCs w:val="24"/>
                <w:vertAlign w:val="superscript"/>
                <w:lang w:val="en-US"/>
              </w:rPr>
              <w:t>2</w:t>
            </w:r>
          </w:p>
        </w:tc>
      </w:tr>
      <w:tr w:rsidR="00BF4E7F" w:rsidRPr="00F242DD" w14:paraId="691FDE67" w14:textId="77777777" w:rsidTr="00E36DFA">
        <w:tc>
          <w:tcPr>
            <w:tcW w:w="1161" w:type="dxa"/>
            <w:tcBorders>
              <w:top w:val="single" w:sz="4" w:space="0" w:color="000000"/>
              <w:left w:val="single" w:sz="4" w:space="0" w:color="000000"/>
            </w:tcBorders>
            <w:shd w:val="clear" w:color="auto" w:fill="auto"/>
          </w:tcPr>
          <w:p w14:paraId="58D7B819" w14:textId="77777777" w:rsidR="00BF4E7F" w:rsidRPr="00F242DD" w:rsidRDefault="00BF4E7F" w:rsidP="00E36DFA">
            <w:pPr>
              <w:snapToGrid w:val="0"/>
              <w:spacing w:before="0" w:after="0" w:line="240" w:lineRule="auto"/>
              <w:jc w:val="center"/>
              <w:rPr>
                <w:rFonts w:eastAsia="Times New Roman"/>
                <w:szCs w:val="24"/>
              </w:rPr>
            </w:pPr>
            <w:r w:rsidRPr="00F242DD">
              <w:rPr>
                <w:rFonts w:eastAsia="Times New Roman"/>
                <w:szCs w:val="24"/>
                <w:lang w:val="en-US"/>
              </w:rPr>
              <w:t>I</w:t>
            </w:r>
          </w:p>
        </w:tc>
        <w:tc>
          <w:tcPr>
            <w:tcW w:w="5670" w:type="dxa"/>
            <w:tcBorders>
              <w:top w:val="single" w:sz="4" w:space="0" w:color="000000"/>
              <w:left w:val="single" w:sz="4" w:space="0" w:color="000000"/>
            </w:tcBorders>
            <w:shd w:val="clear" w:color="auto" w:fill="auto"/>
          </w:tcPr>
          <w:p w14:paraId="66BE6CA6" w14:textId="77777777" w:rsidR="00BF4E7F" w:rsidRPr="00F242DD" w:rsidRDefault="00BF4E7F" w:rsidP="00E36DFA">
            <w:pPr>
              <w:snapToGrid w:val="0"/>
              <w:spacing w:before="0" w:after="0" w:line="240" w:lineRule="auto"/>
              <w:jc w:val="left"/>
              <w:rPr>
                <w:rFonts w:eastAsia="Times New Roman"/>
                <w:szCs w:val="24"/>
              </w:rPr>
            </w:pPr>
            <w:r w:rsidRPr="00F242DD">
              <w:rPr>
                <w:rFonts w:eastAsia="Times New Roman"/>
                <w:szCs w:val="24"/>
              </w:rPr>
              <w:t>Совокупность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325B06C7" w14:textId="77777777" w:rsidR="00BF4E7F" w:rsidRPr="00F242DD" w:rsidRDefault="00BF4E7F" w:rsidP="00E36DFA">
            <w:pPr>
              <w:snapToGrid w:val="0"/>
              <w:spacing w:before="0" w:after="0" w:line="240" w:lineRule="auto"/>
              <w:jc w:val="center"/>
              <w:rPr>
                <w:rFonts w:eastAsia="Times New Roman"/>
                <w:szCs w:val="24"/>
              </w:rPr>
            </w:pPr>
            <w:r w:rsidRPr="00F242DD">
              <w:rPr>
                <w:rFonts w:eastAsia="Times New Roman"/>
                <w:szCs w:val="24"/>
              </w:rPr>
              <w:t>&lt;0,6</w:t>
            </w:r>
          </w:p>
        </w:tc>
      </w:tr>
      <w:tr w:rsidR="00BF4E7F" w:rsidRPr="00F242DD" w14:paraId="4329067D" w14:textId="77777777" w:rsidTr="00E36DFA">
        <w:tc>
          <w:tcPr>
            <w:tcW w:w="1161" w:type="dxa"/>
            <w:tcBorders>
              <w:left w:val="single" w:sz="4" w:space="0" w:color="000000"/>
            </w:tcBorders>
            <w:shd w:val="clear" w:color="auto" w:fill="auto"/>
          </w:tcPr>
          <w:p w14:paraId="06A3F4A8"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5AED7F56" w14:textId="77777777" w:rsidR="00BF4E7F" w:rsidRPr="00F242DD" w:rsidRDefault="007A5794" w:rsidP="00E36DFA">
            <w:pPr>
              <w:suppressAutoHyphens/>
              <w:snapToGrid w:val="0"/>
              <w:spacing w:before="0" w:after="0" w:line="240" w:lineRule="auto"/>
              <w:jc w:val="left"/>
              <w:rPr>
                <w:rFonts w:eastAsia="Times New Roman"/>
                <w:szCs w:val="24"/>
              </w:rPr>
            </w:pPr>
            <w:r w:rsidRPr="00F242DD">
              <w:rPr>
                <w:rFonts w:eastAsia="Times New Roman"/>
                <w:szCs w:val="24"/>
              </w:rPr>
              <w:t xml:space="preserve">1. </w:t>
            </w:r>
            <w:r w:rsidR="00496D81" w:rsidRPr="00F242DD">
              <w:rPr>
                <w:rFonts w:eastAsia="Times New Roman"/>
                <w:szCs w:val="24"/>
              </w:rPr>
              <w:t>Уровень г</w:t>
            </w:r>
            <w:r w:rsidR="00BF4E7F" w:rsidRPr="00F242DD">
              <w:rPr>
                <w:rFonts w:eastAsia="Times New Roman"/>
                <w:szCs w:val="24"/>
              </w:rPr>
              <w:t>емоглобин</w:t>
            </w:r>
            <w:r w:rsidR="00496D81" w:rsidRPr="00F242DD">
              <w:rPr>
                <w:rFonts w:eastAsia="Times New Roman"/>
                <w:szCs w:val="24"/>
              </w:rPr>
              <w:t>а</w:t>
            </w:r>
            <w:r w:rsidR="001C7270" w:rsidRPr="00F242DD">
              <w:rPr>
                <w:rFonts w:eastAsia="Times New Roman"/>
                <w:szCs w:val="24"/>
              </w:rPr>
              <w:t xml:space="preserve"> </w:t>
            </w:r>
            <w:r w:rsidR="00BF4E7F" w:rsidRPr="00F242DD">
              <w:rPr>
                <w:rFonts w:eastAsia="Times New Roman"/>
                <w:szCs w:val="24"/>
              </w:rPr>
              <w:t>&gt;10 г/дл</w:t>
            </w:r>
          </w:p>
        </w:tc>
        <w:tc>
          <w:tcPr>
            <w:tcW w:w="2429" w:type="dxa"/>
            <w:tcBorders>
              <w:left w:val="single" w:sz="4" w:space="0" w:color="000000"/>
              <w:right w:val="single" w:sz="4" w:space="0" w:color="000000"/>
            </w:tcBorders>
            <w:shd w:val="clear" w:color="auto" w:fill="auto"/>
          </w:tcPr>
          <w:p w14:paraId="643AE9D2" w14:textId="77777777" w:rsidR="00BF4E7F" w:rsidRPr="00F242DD" w:rsidRDefault="00BF4E7F" w:rsidP="00E36DFA">
            <w:pPr>
              <w:snapToGrid w:val="0"/>
              <w:spacing w:before="0" w:after="0" w:line="240" w:lineRule="auto"/>
              <w:jc w:val="center"/>
              <w:rPr>
                <w:rFonts w:eastAsia="Times New Roman"/>
                <w:szCs w:val="24"/>
              </w:rPr>
            </w:pPr>
            <w:r w:rsidRPr="00F242DD">
              <w:rPr>
                <w:rFonts w:eastAsia="Times New Roman"/>
                <w:szCs w:val="24"/>
              </w:rPr>
              <w:t>(низкая)</w:t>
            </w:r>
          </w:p>
        </w:tc>
      </w:tr>
      <w:tr w:rsidR="00BF4E7F" w:rsidRPr="00F242DD" w14:paraId="4BA0CE48" w14:textId="77777777" w:rsidTr="00E36DFA">
        <w:tc>
          <w:tcPr>
            <w:tcW w:w="1161" w:type="dxa"/>
            <w:tcBorders>
              <w:left w:val="single" w:sz="4" w:space="0" w:color="000000"/>
            </w:tcBorders>
            <w:shd w:val="clear" w:color="auto" w:fill="auto"/>
          </w:tcPr>
          <w:p w14:paraId="17EAC427"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2473BE5F" w14:textId="77777777" w:rsidR="00BF4E7F" w:rsidRPr="00F242DD" w:rsidRDefault="007A5794" w:rsidP="00E36DFA">
            <w:pPr>
              <w:suppressAutoHyphens/>
              <w:snapToGrid w:val="0"/>
              <w:spacing w:before="0" w:after="0" w:line="240" w:lineRule="auto"/>
              <w:jc w:val="left"/>
              <w:rPr>
                <w:rFonts w:eastAsia="Times New Roman"/>
                <w:szCs w:val="24"/>
              </w:rPr>
            </w:pPr>
            <w:r w:rsidRPr="00F242DD">
              <w:rPr>
                <w:rFonts w:eastAsia="Times New Roman"/>
                <w:szCs w:val="24"/>
              </w:rPr>
              <w:t xml:space="preserve">2. </w:t>
            </w:r>
            <w:r w:rsidR="00BF4E7F" w:rsidRPr="00F242DD">
              <w:rPr>
                <w:rFonts w:eastAsia="Times New Roman"/>
                <w:szCs w:val="24"/>
              </w:rPr>
              <w:t>Нормальный уровень кальция сыворотки</w:t>
            </w:r>
          </w:p>
        </w:tc>
        <w:tc>
          <w:tcPr>
            <w:tcW w:w="2429" w:type="dxa"/>
            <w:tcBorders>
              <w:left w:val="single" w:sz="4" w:space="0" w:color="000000"/>
              <w:right w:val="single" w:sz="4" w:space="0" w:color="000000"/>
            </w:tcBorders>
            <w:shd w:val="clear" w:color="auto" w:fill="auto"/>
          </w:tcPr>
          <w:p w14:paraId="075B10D1"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2734CC7A" w14:textId="77777777" w:rsidTr="00E36DFA">
        <w:tc>
          <w:tcPr>
            <w:tcW w:w="1161" w:type="dxa"/>
            <w:tcBorders>
              <w:left w:val="single" w:sz="4" w:space="0" w:color="000000"/>
            </w:tcBorders>
            <w:shd w:val="clear" w:color="auto" w:fill="auto"/>
          </w:tcPr>
          <w:p w14:paraId="73168E5F"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4360DA22" w14:textId="77777777" w:rsidR="00BF4E7F" w:rsidRPr="00F242DD" w:rsidRDefault="007A5794" w:rsidP="00E36DFA">
            <w:pPr>
              <w:suppressAutoHyphens/>
              <w:snapToGrid w:val="0"/>
              <w:spacing w:before="0" w:after="0" w:line="240" w:lineRule="auto"/>
              <w:jc w:val="left"/>
              <w:rPr>
                <w:rFonts w:eastAsia="Times New Roman"/>
                <w:szCs w:val="24"/>
              </w:rPr>
            </w:pPr>
            <w:r w:rsidRPr="00F242DD">
              <w:rPr>
                <w:rFonts w:eastAsia="Times New Roman"/>
                <w:szCs w:val="24"/>
              </w:rPr>
              <w:t>3. Рентгенологически</w:t>
            </w:r>
            <w:r w:rsidR="00BF4E7F" w:rsidRPr="00F242DD">
              <w:rPr>
                <w:rFonts w:eastAsia="Times New Roman"/>
                <w:szCs w:val="24"/>
              </w:rPr>
              <w:t xml:space="preserve"> нормальная структура кост</w:t>
            </w:r>
            <w:r w:rsidR="001C7270" w:rsidRPr="00F242DD">
              <w:rPr>
                <w:rFonts w:eastAsia="Times New Roman"/>
                <w:szCs w:val="24"/>
              </w:rPr>
              <w:t>ей или одиночный очаг поражения</w:t>
            </w:r>
          </w:p>
        </w:tc>
        <w:tc>
          <w:tcPr>
            <w:tcW w:w="2429" w:type="dxa"/>
            <w:tcBorders>
              <w:left w:val="single" w:sz="4" w:space="0" w:color="000000"/>
              <w:right w:val="single" w:sz="4" w:space="0" w:color="000000"/>
            </w:tcBorders>
            <w:shd w:val="clear" w:color="auto" w:fill="auto"/>
          </w:tcPr>
          <w:p w14:paraId="759D1B7F"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68FAC1A0" w14:textId="77777777" w:rsidTr="00E36DFA">
        <w:tc>
          <w:tcPr>
            <w:tcW w:w="1161" w:type="dxa"/>
            <w:tcBorders>
              <w:left w:val="single" w:sz="4" w:space="0" w:color="000000"/>
            </w:tcBorders>
            <w:shd w:val="clear" w:color="auto" w:fill="auto"/>
          </w:tcPr>
          <w:p w14:paraId="2F95292E"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0859A0C8" w14:textId="77777777" w:rsidR="00BF4E7F" w:rsidRPr="00F242DD" w:rsidRDefault="007A5794" w:rsidP="00E36DFA">
            <w:pPr>
              <w:suppressAutoHyphens/>
              <w:snapToGrid w:val="0"/>
              <w:spacing w:before="0" w:after="0" w:line="240" w:lineRule="auto"/>
              <w:jc w:val="left"/>
              <w:rPr>
                <w:rFonts w:eastAsia="Times New Roman"/>
                <w:szCs w:val="24"/>
              </w:rPr>
            </w:pPr>
            <w:r w:rsidRPr="00F242DD">
              <w:rPr>
                <w:rFonts w:eastAsia="Times New Roman"/>
                <w:szCs w:val="24"/>
              </w:rPr>
              <w:t xml:space="preserve">4. </w:t>
            </w:r>
            <w:r w:rsidR="00BF4E7F" w:rsidRPr="00F242DD">
              <w:rPr>
                <w:rFonts w:eastAsia="Times New Roman"/>
                <w:szCs w:val="24"/>
              </w:rPr>
              <w:t>Низкий уровень М-протеина:</w:t>
            </w:r>
          </w:p>
        </w:tc>
        <w:tc>
          <w:tcPr>
            <w:tcW w:w="2429" w:type="dxa"/>
            <w:tcBorders>
              <w:left w:val="single" w:sz="4" w:space="0" w:color="000000"/>
              <w:right w:val="single" w:sz="4" w:space="0" w:color="000000"/>
            </w:tcBorders>
            <w:shd w:val="clear" w:color="auto" w:fill="auto"/>
          </w:tcPr>
          <w:p w14:paraId="7179CEAD"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5BBD8B1D" w14:textId="77777777" w:rsidTr="00E36DFA">
        <w:tc>
          <w:tcPr>
            <w:tcW w:w="1161" w:type="dxa"/>
            <w:tcBorders>
              <w:left w:val="single" w:sz="4" w:space="0" w:color="000000"/>
            </w:tcBorders>
            <w:shd w:val="clear" w:color="auto" w:fill="auto"/>
          </w:tcPr>
          <w:p w14:paraId="76E2FDD9"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7D316F28" w14:textId="77777777" w:rsidR="00BF4E7F" w:rsidRPr="00F242DD" w:rsidRDefault="007A5794" w:rsidP="00E36DFA">
            <w:pPr>
              <w:suppressAutoHyphens/>
              <w:snapToGrid w:val="0"/>
              <w:spacing w:before="0" w:after="0" w:line="240" w:lineRule="auto"/>
              <w:jc w:val="left"/>
              <w:rPr>
                <w:rFonts w:eastAsia="Times New Roman"/>
                <w:szCs w:val="24"/>
              </w:rPr>
            </w:pPr>
            <w:r w:rsidRPr="00F242DD">
              <w:rPr>
                <w:rFonts w:eastAsia="Times New Roman"/>
                <w:szCs w:val="24"/>
              </w:rPr>
              <w:t xml:space="preserve">а) </w:t>
            </w:r>
            <w:r w:rsidR="00BF4E7F" w:rsidRPr="00F242DD">
              <w:rPr>
                <w:rFonts w:eastAsia="Times New Roman"/>
                <w:szCs w:val="24"/>
                <w:lang w:val="en-US"/>
              </w:rPr>
              <w:t>IgG</w:t>
            </w:r>
            <w:r w:rsidR="00BF4E7F" w:rsidRPr="00F242DD">
              <w:rPr>
                <w:rFonts w:eastAsia="Times New Roman"/>
                <w:szCs w:val="24"/>
              </w:rPr>
              <w:t xml:space="preserve"> &lt;50 г/л</w:t>
            </w:r>
            <w:r w:rsidR="001C7270"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6C823F26"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36AC06D4" w14:textId="77777777" w:rsidTr="00E36DFA">
        <w:tc>
          <w:tcPr>
            <w:tcW w:w="1161" w:type="dxa"/>
            <w:tcBorders>
              <w:left w:val="single" w:sz="4" w:space="0" w:color="000000"/>
            </w:tcBorders>
            <w:shd w:val="clear" w:color="auto" w:fill="auto"/>
          </w:tcPr>
          <w:p w14:paraId="118ED08C"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2EE34BC0" w14:textId="77777777" w:rsidR="00BF4E7F" w:rsidRPr="00F242DD" w:rsidRDefault="004C0027" w:rsidP="00E36DFA">
            <w:pPr>
              <w:suppressAutoHyphens/>
              <w:snapToGrid w:val="0"/>
              <w:spacing w:before="0" w:after="0" w:line="240" w:lineRule="auto"/>
              <w:jc w:val="left"/>
              <w:rPr>
                <w:rFonts w:eastAsia="Times New Roman"/>
                <w:szCs w:val="24"/>
              </w:rPr>
            </w:pPr>
            <w:r w:rsidRPr="00F242DD">
              <w:rPr>
                <w:rFonts w:eastAsia="Times New Roman"/>
                <w:szCs w:val="24"/>
              </w:rPr>
              <w:t xml:space="preserve">б) </w:t>
            </w:r>
            <w:r w:rsidR="00BF4E7F" w:rsidRPr="00F242DD">
              <w:rPr>
                <w:rFonts w:eastAsia="Times New Roman"/>
                <w:szCs w:val="24"/>
                <w:lang w:val="en-US"/>
              </w:rPr>
              <w:t>IgA</w:t>
            </w:r>
            <w:r w:rsidR="00BF4E7F" w:rsidRPr="00F242DD">
              <w:rPr>
                <w:rFonts w:eastAsia="Times New Roman"/>
                <w:szCs w:val="24"/>
              </w:rPr>
              <w:t xml:space="preserve"> &lt;30 г/л</w:t>
            </w:r>
          </w:p>
        </w:tc>
        <w:tc>
          <w:tcPr>
            <w:tcW w:w="2429" w:type="dxa"/>
            <w:tcBorders>
              <w:left w:val="single" w:sz="4" w:space="0" w:color="000000"/>
              <w:right w:val="single" w:sz="4" w:space="0" w:color="000000"/>
            </w:tcBorders>
            <w:shd w:val="clear" w:color="auto" w:fill="auto"/>
          </w:tcPr>
          <w:p w14:paraId="60DDC3C3"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5CDA65E7" w14:textId="77777777" w:rsidTr="00E36DFA">
        <w:tc>
          <w:tcPr>
            <w:tcW w:w="1161" w:type="dxa"/>
            <w:tcBorders>
              <w:left w:val="single" w:sz="4" w:space="0" w:color="000000"/>
              <w:bottom w:val="single" w:sz="4" w:space="0" w:color="000000"/>
            </w:tcBorders>
            <w:shd w:val="clear" w:color="auto" w:fill="auto"/>
          </w:tcPr>
          <w:p w14:paraId="008EB794"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bottom w:val="single" w:sz="4" w:space="0" w:color="000000"/>
            </w:tcBorders>
            <w:shd w:val="clear" w:color="auto" w:fill="auto"/>
          </w:tcPr>
          <w:p w14:paraId="7E2563F5" w14:textId="77777777" w:rsidR="00BF4E7F" w:rsidRPr="00F242DD" w:rsidRDefault="00BF4E7F" w:rsidP="00E36DFA">
            <w:pPr>
              <w:suppressAutoHyphens/>
              <w:snapToGrid w:val="0"/>
              <w:spacing w:before="0" w:after="0" w:line="240" w:lineRule="auto"/>
              <w:jc w:val="left"/>
              <w:rPr>
                <w:rFonts w:eastAsia="Times New Roman"/>
                <w:szCs w:val="24"/>
              </w:rPr>
            </w:pPr>
            <w:r w:rsidRPr="00F242DD">
              <w:rPr>
                <w:rFonts w:eastAsia="Times New Roman"/>
                <w:szCs w:val="24"/>
              </w:rPr>
              <w:t>Белок Бенс</w:t>
            </w:r>
            <w:r w:rsidR="004C0027" w:rsidRPr="00F242DD">
              <w:rPr>
                <w:rFonts w:eastAsia="Times New Roman"/>
                <w:szCs w:val="24"/>
              </w:rPr>
              <w:t>-</w:t>
            </w:r>
            <w:r w:rsidRPr="00F242DD">
              <w:rPr>
                <w:rFonts w:eastAsia="Times New Roman"/>
                <w:szCs w:val="24"/>
              </w:rPr>
              <w:t>Джонса &lt;4</w:t>
            </w:r>
            <w:r w:rsidR="001C7270" w:rsidRPr="00F242DD">
              <w:rPr>
                <w:rFonts w:eastAsia="Times New Roman"/>
                <w:szCs w:val="24"/>
              </w:rPr>
              <w:t> </w:t>
            </w:r>
            <w:r w:rsidRPr="00F242DD">
              <w:rPr>
                <w:rFonts w:eastAsia="Times New Roman"/>
                <w:szCs w:val="24"/>
              </w:rPr>
              <w:t>г/сут</w:t>
            </w:r>
          </w:p>
        </w:tc>
        <w:tc>
          <w:tcPr>
            <w:tcW w:w="2429" w:type="dxa"/>
            <w:tcBorders>
              <w:left w:val="single" w:sz="4" w:space="0" w:color="000000"/>
              <w:bottom w:val="single" w:sz="4" w:space="0" w:color="000000"/>
              <w:right w:val="single" w:sz="4" w:space="0" w:color="000000"/>
            </w:tcBorders>
            <w:shd w:val="clear" w:color="auto" w:fill="auto"/>
          </w:tcPr>
          <w:p w14:paraId="7B789ADF"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5751CD70" w14:textId="77777777" w:rsidTr="00E36DFA">
        <w:tc>
          <w:tcPr>
            <w:tcW w:w="1161" w:type="dxa"/>
            <w:tcBorders>
              <w:top w:val="single" w:sz="4" w:space="0" w:color="000000"/>
              <w:left w:val="single" w:sz="4" w:space="0" w:color="000000"/>
              <w:bottom w:val="single" w:sz="4" w:space="0" w:color="000000"/>
            </w:tcBorders>
            <w:shd w:val="clear" w:color="auto" w:fill="auto"/>
          </w:tcPr>
          <w:p w14:paraId="418449BA" w14:textId="77777777" w:rsidR="00BF4E7F" w:rsidRPr="00F242DD" w:rsidRDefault="00BF4E7F" w:rsidP="00E36DFA">
            <w:pPr>
              <w:snapToGrid w:val="0"/>
              <w:spacing w:before="0" w:after="0" w:line="240" w:lineRule="auto"/>
              <w:jc w:val="center"/>
              <w:rPr>
                <w:rFonts w:eastAsia="Times New Roman"/>
                <w:szCs w:val="24"/>
              </w:rPr>
            </w:pPr>
            <w:r w:rsidRPr="00F242DD">
              <w:rPr>
                <w:rFonts w:eastAsia="Times New Roman"/>
                <w:szCs w:val="24"/>
                <w:lang w:val="en-US"/>
              </w:rPr>
              <w:t>II</w:t>
            </w:r>
          </w:p>
        </w:tc>
        <w:tc>
          <w:tcPr>
            <w:tcW w:w="5670" w:type="dxa"/>
            <w:tcBorders>
              <w:top w:val="single" w:sz="4" w:space="0" w:color="000000"/>
              <w:left w:val="single" w:sz="4" w:space="0" w:color="000000"/>
              <w:bottom w:val="single" w:sz="4" w:space="0" w:color="000000"/>
            </w:tcBorders>
            <w:shd w:val="clear" w:color="auto" w:fill="auto"/>
          </w:tcPr>
          <w:p w14:paraId="0B0D3340" w14:textId="77777777" w:rsidR="00BF4E7F" w:rsidRPr="00F242DD" w:rsidRDefault="00BF4E7F" w:rsidP="00E36DFA">
            <w:pPr>
              <w:snapToGrid w:val="0"/>
              <w:spacing w:before="0" w:after="0" w:line="240" w:lineRule="auto"/>
              <w:jc w:val="left"/>
              <w:rPr>
                <w:rFonts w:eastAsia="Times New Roman"/>
                <w:szCs w:val="24"/>
              </w:rPr>
            </w:pPr>
            <w:r w:rsidRPr="00F242DD">
              <w:rPr>
                <w:rFonts w:eastAsia="Times New Roman"/>
                <w:szCs w:val="24"/>
              </w:rPr>
              <w:t xml:space="preserve">Показатели, не соответствующие ни </w:t>
            </w:r>
            <w:r w:rsidRPr="00F242DD">
              <w:rPr>
                <w:rFonts w:eastAsia="Times New Roman"/>
                <w:szCs w:val="24"/>
                <w:lang w:val="en-US"/>
              </w:rPr>
              <w:t>I</w:t>
            </w:r>
            <w:r w:rsidRPr="00F242DD">
              <w:rPr>
                <w:rFonts w:eastAsia="Times New Roman"/>
                <w:szCs w:val="24"/>
              </w:rPr>
              <w:t xml:space="preserve">, ни </w:t>
            </w:r>
            <w:r w:rsidRPr="00F242DD">
              <w:rPr>
                <w:rFonts w:eastAsia="Times New Roman"/>
                <w:szCs w:val="24"/>
                <w:lang w:val="en-US"/>
              </w:rPr>
              <w:t>III</w:t>
            </w:r>
            <w:r w:rsidRPr="00F242DD">
              <w:rPr>
                <w:rFonts w:eastAsia="Times New Roman"/>
                <w:szCs w:val="24"/>
              </w:rPr>
              <w:t xml:space="preserve"> стадиям</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1473C717" w14:textId="77777777" w:rsidR="00BF4E7F" w:rsidRPr="00F242DD" w:rsidRDefault="00BF4E7F" w:rsidP="00E36DFA">
            <w:pPr>
              <w:snapToGrid w:val="0"/>
              <w:spacing w:before="0" w:after="0" w:line="240" w:lineRule="auto"/>
              <w:jc w:val="center"/>
              <w:rPr>
                <w:rFonts w:eastAsia="Times New Roman"/>
                <w:szCs w:val="24"/>
              </w:rPr>
            </w:pPr>
            <w:r w:rsidRPr="00F242DD">
              <w:rPr>
                <w:rFonts w:eastAsia="Times New Roman"/>
                <w:szCs w:val="24"/>
                <w:lang w:val="en-US"/>
              </w:rPr>
              <w:t>0,6</w:t>
            </w:r>
            <w:r w:rsidR="00496D81" w:rsidRPr="00F242DD">
              <w:rPr>
                <w:rFonts w:eastAsia="Times New Roman"/>
                <w:szCs w:val="24"/>
              </w:rPr>
              <w:t>−</w:t>
            </w:r>
            <w:r w:rsidRPr="00F242DD">
              <w:rPr>
                <w:rFonts w:eastAsia="Times New Roman"/>
                <w:szCs w:val="24"/>
                <w:lang w:val="en-US"/>
              </w:rPr>
              <w:t>1,2</w:t>
            </w:r>
          </w:p>
          <w:p w14:paraId="38A9709B" w14:textId="77777777" w:rsidR="00BF4E7F" w:rsidRPr="00F242DD" w:rsidRDefault="00BF4E7F" w:rsidP="00E36DFA">
            <w:pPr>
              <w:spacing w:before="0" w:after="0" w:line="240" w:lineRule="auto"/>
              <w:jc w:val="center"/>
              <w:rPr>
                <w:rFonts w:eastAsia="Times New Roman"/>
                <w:szCs w:val="24"/>
                <w:lang w:val="en-US"/>
              </w:rPr>
            </w:pPr>
            <w:r w:rsidRPr="00F242DD">
              <w:rPr>
                <w:rFonts w:eastAsia="Times New Roman"/>
                <w:szCs w:val="24"/>
              </w:rPr>
              <w:t>(средняя</w:t>
            </w:r>
            <w:r w:rsidRPr="00F242DD">
              <w:rPr>
                <w:rFonts w:eastAsia="Times New Roman"/>
                <w:szCs w:val="24"/>
                <w:lang w:val="en-US"/>
              </w:rPr>
              <w:t>)</w:t>
            </w:r>
          </w:p>
        </w:tc>
      </w:tr>
      <w:tr w:rsidR="00BF4E7F" w:rsidRPr="00F242DD" w14:paraId="2DABED59" w14:textId="77777777" w:rsidTr="00E36DFA">
        <w:tc>
          <w:tcPr>
            <w:tcW w:w="1161" w:type="dxa"/>
            <w:tcBorders>
              <w:top w:val="single" w:sz="4" w:space="0" w:color="000000"/>
              <w:left w:val="single" w:sz="4" w:space="0" w:color="000000"/>
            </w:tcBorders>
            <w:shd w:val="clear" w:color="auto" w:fill="auto"/>
          </w:tcPr>
          <w:p w14:paraId="78432770" w14:textId="77777777" w:rsidR="00BF4E7F" w:rsidRPr="00F242DD" w:rsidRDefault="00BF4E7F" w:rsidP="00E36DFA">
            <w:pPr>
              <w:snapToGrid w:val="0"/>
              <w:spacing w:before="0" w:after="0" w:line="240" w:lineRule="auto"/>
              <w:jc w:val="center"/>
              <w:rPr>
                <w:rFonts w:eastAsia="Times New Roman"/>
                <w:szCs w:val="24"/>
              </w:rPr>
            </w:pPr>
            <w:r w:rsidRPr="00F242DD">
              <w:rPr>
                <w:rFonts w:eastAsia="Times New Roman"/>
                <w:szCs w:val="24"/>
                <w:lang w:val="en-US"/>
              </w:rPr>
              <w:t>III</w:t>
            </w:r>
          </w:p>
        </w:tc>
        <w:tc>
          <w:tcPr>
            <w:tcW w:w="5670" w:type="dxa"/>
            <w:tcBorders>
              <w:top w:val="single" w:sz="4" w:space="0" w:color="000000"/>
              <w:left w:val="single" w:sz="4" w:space="0" w:color="000000"/>
            </w:tcBorders>
            <w:shd w:val="clear" w:color="auto" w:fill="auto"/>
          </w:tcPr>
          <w:p w14:paraId="434CE727" w14:textId="77777777" w:rsidR="00BF4E7F" w:rsidRPr="00F242DD" w:rsidRDefault="00BF4E7F" w:rsidP="00E36DFA">
            <w:pPr>
              <w:snapToGrid w:val="0"/>
              <w:spacing w:before="0" w:after="0" w:line="240" w:lineRule="auto"/>
              <w:jc w:val="left"/>
              <w:rPr>
                <w:rFonts w:eastAsia="Times New Roman"/>
                <w:szCs w:val="24"/>
              </w:rPr>
            </w:pPr>
            <w:r w:rsidRPr="00F242DD">
              <w:rPr>
                <w:rFonts w:eastAsia="Times New Roman"/>
                <w:szCs w:val="24"/>
              </w:rPr>
              <w:t>Один или более из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784C998F" w14:textId="77777777" w:rsidR="00BF4E7F" w:rsidRPr="00F242DD" w:rsidRDefault="00BF4E7F" w:rsidP="00E36DFA">
            <w:pPr>
              <w:snapToGrid w:val="0"/>
              <w:spacing w:before="0" w:after="0" w:line="240" w:lineRule="auto"/>
              <w:jc w:val="center"/>
              <w:rPr>
                <w:rFonts w:eastAsia="Times New Roman"/>
                <w:szCs w:val="24"/>
              </w:rPr>
            </w:pPr>
            <w:r w:rsidRPr="00F242DD">
              <w:rPr>
                <w:rFonts w:eastAsia="Times New Roman"/>
                <w:szCs w:val="24"/>
                <w:lang w:val="en-US"/>
              </w:rPr>
              <w:t>&gt;1,2</w:t>
            </w:r>
          </w:p>
        </w:tc>
      </w:tr>
      <w:tr w:rsidR="00BF4E7F" w:rsidRPr="00F242DD" w14:paraId="3692C23C" w14:textId="77777777" w:rsidTr="00E36DFA">
        <w:tc>
          <w:tcPr>
            <w:tcW w:w="1161" w:type="dxa"/>
            <w:tcBorders>
              <w:left w:val="single" w:sz="4" w:space="0" w:color="000000"/>
            </w:tcBorders>
            <w:shd w:val="clear" w:color="auto" w:fill="auto"/>
          </w:tcPr>
          <w:p w14:paraId="37BD4679"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7345734F" w14:textId="77777777" w:rsidR="00BF4E7F" w:rsidRPr="00F242DD" w:rsidRDefault="007A5794" w:rsidP="00E36DFA">
            <w:pPr>
              <w:numPr>
                <w:ilvl w:val="0"/>
                <w:numId w:val="7"/>
              </w:numPr>
              <w:suppressAutoHyphens/>
              <w:snapToGrid w:val="0"/>
              <w:spacing w:before="0" w:after="0" w:line="240" w:lineRule="auto"/>
              <w:ind w:left="720"/>
              <w:jc w:val="left"/>
              <w:rPr>
                <w:rFonts w:eastAsia="Times New Roman"/>
                <w:szCs w:val="24"/>
              </w:rPr>
            </w:pPr>
            <w:r w:rsidRPr="00F242DD">
              <w:rPr>
                <w:rFonts w:eastAsia="Times New Roman"/>
                <w:szCs w:val="24"/>
              </w:rPr>
              <w:t>Уровень г</w:t>
            </w:r>
            <w:r w:rsidR="00BF4E7F" w:rsidRPr="00F242DD">
              <w:rPr>
                <w:rFonts w:eastAsia="Times New Roman"/>
                <w:szCs w:val="24"/>
              </w:rPr>
              <w:t>емоглобин</w:t>
            </w:r>
            <w:r w:rsidRPr="00F242DD">
              <w:rPr>
                <w:rFonts w:eastAsia="Times New Roman"/>
                <w:szCs w:val="24"/>
              </w:rPr>
              <w:t xml:space="preserve">а </w:t>
            </w:r>
            <w:r w:rsidR="00BF4E7F" w:rsidRPr="00F242DD">
              <w:rPr>
                <w:rFonts w:eastAsia="Times New Roman"/>
                <w:szCs w:val="24"/>
                <w:lang w:val="en-US"/>
              </w:rPr>
              <w:t>&lt;8,5 г</w:t>
            </w:r>
            <w:r w:rsidR="00BF4E7F" w:rsidRPr="00F242DD">
              <w:rPr>
                <w:rFonts w:eastAsia="Times New Roman"/>
                <w:szCs w:val="24"/>
              </w:rPr>
              <w:t>/дл</w:t>
            </w:r>
          </w:p>
        </w:tc>
        <w:tc>
          <w:tcPr>
            <w:tcW w:w="2429" w:type="dxa"/>
            <w:tcBorders>
              <w:left w:val="single" w:sz="4" w:space="0" w:color="000000"/>
              <w:right w:val="single" w:sz="4" w:space="0" w:color="000000"/>
            </w:tcBorders>
            <w:shd w:val="clear" w:color="auto" w:fill="auto"/>
          </w:tcPr>
          <w:p w14:paraId="4A65985B" w14:textId="77777777" w:rsidR="00BF4E7F" w:rsidRPr="00F242DD" w:rsidRDefault="00BF4E7F" w:rsidP="00E36DFA">
            <w:pPr>
              <w:snapToGrid w:val="0"/>
              <w:spacing w:before="0" w:after="0" w:line="240" w:lineRule="auto"/>
              <w:jc w:val="center"/>
              <w:rPr>
                <w:rFonts w:eastAsia="Times New Roman"/>
                <w:szCs w:val="24"/>
                <w:lang w:val="en-US"/>
              </w:rPr>
            </w:pPr>
            <w:r w:rsidRPr="00F242DD">
              <w:rPr>
                <w:rFonts w:eastAsia="Times New Roman"/>
                <w:szCs w:val="24"/>
              </w:rPr>
              <w:t>(высокая</w:t>
            </w:r>
            <w:r w:rsidRPr="00F242DD">
              <w:rPr>
                <w:rFonts w:eastAsia="Times New Roman"/>
                <w:szCs w:val="24"/>
                <w:lang w:val="en-US"/>
              </w:rPr>
              <w:t>)</w:t>
            </w:r>
          </w:p>
        </w:tc>
      </w:tr>
      <w:tr w:rsidR="00BF4E7F" w:rsidRPr="00F242DD" w14:paraId="70784826" w14:textId="77777777" w:rsidTr="00E36DFA">
        <w:tc>
          <w:tcPr>
            <w:tcW w:w="1161" w:type="dxa"/>
            <w:tcBorders>
              <w:left w:val="single" w:sz="4" w:space="0" w:color="000000"/>
            </w:tcBorders>
            <w:shd w:val="clear" w:color="auto" w:fill="auto"/>
          </w:tcPr>
          <w:p w14:paraId="37325635" w14:textId="77777777" w:rsidR="00BF4E7F" w:rsidRPr="00F242DD"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14:paraId="21220400" w14:textId="77777777" w:rsidR="00BF4E7F" w:rsidRPr="00F242DD" w:rsidRDefault="00BF4E7F" w:rsidP="00E36DFA">
            <w:pPr>
              <w:numPr>
                <w:ilvl w:val="0"/>
                <w:numId w:val="7"/>
              </w:numPr>
              <w:suppressAutoHyphens/>
              <w:snapToGrid w:val="0"/>
              <w:spacing w:before="0" w:after="0" w:line="240" w:lineRule="auto"/>
              <w:ind w:left="720"/>
              <w:jc w:val="left"/>
              <w:rPr>
                <w:rFonts w:eastAsia="Times New Roman"/>
                <w:szCs w:val="24"/>
              </w:rPr>
            </w:pPr>
            <w:r w:rsidRPr="00F242DD">
              <w:rPr>
                <w:rFonts w:eastAsia="Times New Roman"/>
                <w:szCs w:val="24"/>
              </w:rPr>
              <w:t>Уровень кальция сыворотки превышает нормальные значения</w:t>
            </w:r>
          </w:p>
        </w:tc>
        <w:tc>
          <w:tcPr>
            <w:tcW w:w="2429" w:type="dxa"/>
            <w:tcBorders>
              <w:left w:val="single" w:sz="4" w:space="0" w:color="000000"/>
              <w:right w:val="single" w:sz="4" w:space="0" w:color="000000"/>
            </w:tcBorders>
            <w:shd w:val="clear" w:color="auto" w:fill="auto"/>
          </w:tcPr>
          <w:p w14:paraId="31003830"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377E6116" w14:textId="77777777" w:rsidTr="00E36DFA">
        <w:tc>
          <w:tcPr>
            <w:tcW w:w="1161" w:type="dxa"/>
            <w:tcBorders>
              <w:left w:val="single" w:sz="4" w:space="0" w:color="000000"/>
            </w:tcBorders>
            <w:shd w:val="clear" w:color="auto" w:fill="auto"/>
          </w:tcPr>
          <w:p w14:paraId="5174DB48"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0B0D2E34" w14:textId="77777777" w:rsidR="00BF4E7F" w:rsidRPr="00F242DD" w:rsidRDefault="00DF1752" w:rsidP="00E36DFA">
            <w:pPr>
              <w:numPr>
                <w:ilvl w:val="0"/>
                <w:numId w:val="7"/>
              </w:numPr>
              <w:suppressAutoHyphens/>
              <w:snapToGrid w:val="0"/>
              <w:spacing w:before="0" w:after="0" w:line="240" w:lineRule="auto"/>
              <w:ind w:left="720"/>
              <w:jc w:val="left"/>
              <w:rPr>
                <w:rFonts w:eastAsia="Times New Roman"/>
                <w:szCs w:val="24"/>
              </w:rPr>
            </w:pPr>
            <w:r w:rsidRPr="00F242DD">
              <w:rPr>
                <w:rFonts w:eastAsia="Times New Roman"/>
                <w:szCs w:val="24"/>
              </w:rPr>
              <w:t>Множественные поражения костей</w:t>
            </w:r>
            <w:r w:rsidRPr="00F242DD">
              <w:rPr>
                <w:rFonts w:eastAsia="Times New Roman"/>
                <w:szCs w:val="24"/>
              </w:rPr>
              <w:br/>
            </w:r>
            <w:r w:rsidR="00BF4E7F" w:rsidRPr="00F242DD">
              <w:rPr>
                <w:rFonts w:eastAsia="Times New Roman"/>
                <w:szCs w:val="24"/>
              </w:rPr>
              <w:t>(&gt;3 литических очагов)</w:t>
            </w:r>
          </w:p>
        </w:tc>
        <w:tc>
          <w:tcPr>
            <w:tcW w:w="2429" w:type="dxa"/>
            <w:tcBorders>
              <w:left w:val="single" w:sz="4" w:space="0" w:color="000000"/>
              <w:right w:val="single" w:sz="4" w:space="0" w:color="000000"/>
            </w:tcBorders>
            <w:shd w:val="clear" w:color="auto" w:fill="auto"/>
          </w:tcPr>
          <w:p w14:paraId="13B23A97" w14:textId="77777777" w:rsidR="00BF4E7F" w:rsidRPr="00F242DD" w:rsidRDefault="00BF4E7F" w:rsidP="00E36DFA">
            <w:pPr>
              <w:snapToGrid w:val="0"/>
              <w:spacing w:before="0" w:after="0" w:line="240" w:lineRule="auto"/>
              <w:jc w:val="center"/>
              <w:rPr>
                <w:rFonts w:eastAsia="Times New Roman"/>
                <w:szCs w:val="24"/>
              </w:rPr>
            </w:pPr>
          </w:p>
        </w:tc>
      </w:tr>
      <w:tr w:rsidR="00BF4E7F" w:rsidRPr="00F242DD" w14:paraId="66D72943" w14:textId="77777777" w:rsidTr="00E36DFA">
        <w:tc>
          <w:tcPr>
            <w:tcW w:w="1161" w:type="dxa"/>
            <w:tcBorders>
              <w:left w:val="single" w:sz="4" w:space="0" w:color="000000"/>
            </w:tcBorders>
            <w:shd w:val="clear" w:color="auto" w:fill="auto"/>
          </w:tcPr>
          <w:p w14:paraId="065F659B" w14:textId="77777777" w:rsidR="00BF4E7F" w:rsidRPr="00F242DD" w:rsidRDefault="00BF4E7F" w:rsidP="00E36DFA">
            <w:pPr>
              <w:snapToGrid w:val="0"/>
              <w:spacing w:before="0" w:after="0" w:line="240" w:lineRule="auto"/>
              <w:jc w:val="center"/>
              <w:rPr>
                <w:rFonts w:eastAsia="Times New Roman"/>
                <w:szCs w:val="24"/>
              </w:rPr>
            </w:pPr>
          </w:p>
        </w:tc>
        <w:tc>
          <w:tcPr>
            <w:tcW w:w="5670" w:type="dxa"/>
            <w:tcBorders>
              <w:left w:val="single" w:sz="4" w:space="0" w:color="000000"/>
            </w:tcBorders>
            <w:shd w:val="clear" w:color="auto" w:fill="auto"/>
          </w:tcPr>
          <w:p w14:paraId="14C9B245" w14:textId="77777777" w:rsidR="00BF4E7F" w:rsidRPr="00F242DD" w:rsidRDefault="00BF4E7F" w:rsidP="00E36DFA">
            <w:pPr>
              <w:numPr>
                <w:ilvl w:val="0"/>
                <w:numId w:val="7"/>
              </w:numPr>
              <w:suppressAutoHyphens/>
              <w:snapToGrid w:val="0"/>
              <w:spacing w:before="0" w:after="0" w:line="240" w:lineRule="auto"/>
              <w:ind w:left="720"/>
              <w:jc w:val="left"/>
              <w:rPr>
                <w:rFonts w:eastAsia="Times New Roman"/>
                <w:szCs w:val="24"/>
                <w:lang w:val="en-US"/>
              </w:rPr>
            </w:pPr>
            <w:r w:rsidRPr="00F242DD">
              <w:rPr>
                <w:rFonts w:eastAsia="Times New Roman"/>
                <w:szCs w:val="24"/>
              </w:rPr>
              <w:t xml:space="preserve">Высокий </w:t>
            </w:r>
            <w:r w:rsidRPr="00F242DD">
              <w:rPr>
                <w:rFonts w:eastAsia="Times New Roman"/>
                <w:szCs w:val="24"/>
                <w:lang w:val="en-US"/>
              </w:rPr>
              <w:t>уровень М-протеина:</w:t>
            </w:r>
          </w:p>
        </w:tc>
        <w:tc>
          <w:tcPr>
            <w:tcW w:w="2429" w:type="dxa"/>
            <w:tcBorders>
              <w:left w:val="single" w:sz="4" w:space="0" w:color="000000"/>
              <w:right w:val="single" w:sz="4" w:space="0" w:color="000000"/>
            </w:tcBorders>
            <w:shd w:val="clear" w:color="auto" w:fill="auto"/>
          </w:tcPr>
          <w:p w14:paraId="18C8B512" w14:textId="77777777" w:rsidR="00BF4E7F" w:rsidRPr="00F242DD" w:rsidRDefault="00BF4E7F" w:rsidP="00E36DFA">
            <w:pPr>
              <w:snapToGrid w:val="0"/>
              <w:spacing w:before="0" w:after="0" w:line="240" w:lineRule="auto"/>
              <w:jc w:val="center"/>
              <w:rPr>
                <w:rFonts w:eastAsia="Times New Roman"/>
                <w:szCs w:val="24"/>
                <w:lang w:val="en-US"/>
              </w:rPr>
            </w:pPr>
          </w:p>
        </w:tc>
      </w:tr>
      <w:tr w:rsidR="00BF4E7F" w:rsidRPr="00F242DD" w14:paraId="30070209" w14:textId="77777777" w:rsidTr="00E36DFA">
        <w:tc>
          <w:tcPr>
            <w:tcW w:w="1161" w:type="dxa"/>
            <w:tcBorders>
              <w:left w:val="single" w:sz="4" w:space="0" w:color="000000"/>
            </w:tcBorders>
            <w:shd w:val="clear" w:color="auto" w:fill="auto"/>
          </w:tcPr>
          <w:p w14:paraId="6756D23E" w14:textId="77777777" w:rsidR="00BF4E7F" w:rsidRPr="00F242DD"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14:paraId="08CC8BBD" w14:textId="77777777" w:rsidR="00BF4E7F" w:rsidRPr="00F242DD" w:rsidRDefault="00BF4E7F" w:rsidP="00E36DFA">
            <w:pPr>
              <w:numPr>
                <w:ilvl w:val="1"/>
                <w:numId w:val="7"/>
              </w:numPr>
              <w:suppressAutoHyphens/>
              <w:snapToGrid w:val="0"/>
              <w:spacing w:before="0" w:after="0" w:line="240" w:lineRule="auto"/>
              <w:ind w:left="1440"/>
              <w:jc w:val="left"/>
              <w:rPr>
                <w:rFonts w:eastAsia="Times New Roman"/>
                <w:szCs w:val="24"/>
                <w:lang w:val="en-US"/>
              </w:rPr>
            </w:pPr>
            <w:r w:rsidRPr="00F242DD">
              <w:rPr>
                <w:rFonts w:eastAsia="Times New Roman"/>
                <w:szCs w:val="24"/>
                <w:lang w:val="en-US"/>
              </w:rPr>
              <w:t>IgG &gt;70 г/л</w:t>
            </w:r>
            <w:r w:rsidR="007A5794"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2A1984C3" w14:textId="77777777" w:rsidR="00BF4E7F" w:rsidRPr="00F242DD" w:rsidRDefault="00BF4E7F" w:rsidP="00E36DFA">
            <w:pPr>
              <w:snapToGrid w:val="0"/>
              <w:spacing w:before="0" w:after="0" w:line="240" w:lineRule="auto"/>
              <w:jc w:val="center"/>
              <w:rPr>
                <w:rFonts w:eastAsia="Times New Roman"/>
                <w:szCs w:val="24"/>
                <w:lang w:val="en-US"/>
              </w:rPr>
            </w:pPr>
          </w:p>
        </w:tc>
      </w:tr>
      <w:tr w:rsidR="00BF4E7F" w:rsidRPr="00F242DD" w14:paraId="0B8C9BE1" w14:textId="77777777" w:rsidTr="00E36DFA">
        <w:tc>
          <w:tcPr>
            <w:tcW w:w="1161" w:type="dxa"/>
            <w:tcBorders>
              <w:left w:val="single" w:sz="4" w:space="0" w:color="000000"/>
            </w:tcBorders>
            <w:shd w:val="clear" w:color="auto" w:fill="auto"/>
          </w:tcPr>
          <w:p w14:paraId="17E5DAE7" w14:textId="77777777" w:rsidR="00BF4E7F" w:rsidRPr="00F242DD"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tcBorders>
            <w:shd w:val="clear" w:color="auto" w:fill="auto"/>
          </w:tcPr>
          <w:p w14:paraId="680B9C45" w14:textId="77777777" w:rsidR="00BF4E7F" w:rsidRPr="00F242DD" w:rsidRDefault="00BF4E7F" w:rsidP="00E36DFA">
            <w:pPr>
              <w:numPr>
                <w:ilvl w:val="1"/>
                <w:numId w:val="7"/>
              </w:numPr>
              <w:suppressAutoHyphens/>
              <w:snapToGrid w:val="0"/>
              <w:spacing w:before="0" w:after="0" w:line="240" w:lineRule="auto"/>
              <w:ind w:left="1440"/>
              <w:jc w:val="left"/>
              <w:rPr>
                <w:rFonts w:eastAsia="Times New Roman"/>
                <w:szCs w:val="24"/>
                <w:lang w:val="en-US"/>
              </w:rPr>
            </w:pPr>
            <w:r w:rsidRPr="00F242DD">
              <w:rPr>
                <w:rFonts w:eastAsia="Times New Roman"/>
                <w:szCs w:val="24"/>
                <w:lang w:val="en-US"/>
              </w:rPr>
              <w:t>IgA &gt;50 г/л</w:t>
            </w:r>
          </w:p>
        </w:tc>
        <w:tc>
          <w:tcPr>
            <w:tcW w:w="2429" w:type="dxa"/>
            <w:tcBorders>
              <w:left w:val="single" w:sz="4" w:space="0" w:color="000000"/>
              <w:right w:val="single" w:sz="4" w:space="0" w:color="000000"/>
            </w:tcBorders>
            <w:shd w:val="clear" w:color="auto" w:fill="auto"/>
          </w:tcPr>
          <w:p w14:paraId="2076E06E" w14:textId="77777777" w:rsidR="00BF4E7F" w:rsidRPr="00F242DD" w:rsidRDefault="00BF4E7F" w:rsidP="00E36DFA">
            <w:pPr>
              <w:snapToGrid w:val="0"/>
              <w:spacing w:before="0" w:after="0" w:line="240" w:lineRule="auto"/>
              <w:jc w:val="center"/>
              <w:rPr>
                <w:rFonts w:eastAsia="Times New Roman"/>
                <w:szCs w:val="24"/>
                <w:lang w:val="en-US"/>
              </w:rPr>
            </w:pPr>
          </w:p>
        </w:tc>
      </w:tr>
      <w:tr w:rsidR="00BF4E7F" w:rsidRPr="00F242DD" w14:paraId="0E172064" w14:textId="77777777" w:rsidTr="00E36DFA">
        <w:tc>
          <w:tcPr>
            <w:tcW w:w="1161" w:type="dxa"/>
            <w:tcBorders>
              <w:left w:val="single" w:sz="4" w:space="0" w:color="000000"/>
              <w:bottom w:val="single" w:sz="4" w:space="0" w:color="000000"/>
            </w:tcBorders>
            <w:shd w:val="clear" w:color="auto" w:fill="auto"/>
          </w:tcPr>
          <w:p w14:paraId="2C44B7E5" w14:textId="77777777" w:rsidR="00BF4E7F" w:rsidRPr="00F242DD" w:rsidRDefault="00BF4E7F" w:rsidP="00E36DFA">
            <w:pPr>
              <w:snapToGrid w:val="0"/>
              <w:spacing w:before="0" w:after="0" w:line="240" w:lineRule="auto"/>
              <w:jc w:val="center"/>
              <w:rPr>
                <w:rFonts w:eastAsia="Times New Roman"/>
                <w:szCs w:val="24"/>
                <w:lang w:val="en-US"/>
              </w:rPr>
            </w:pPr>
          </w:p>
        </w:tc>
        <w:tc>
          <w:tcPr>
            <w:tcW w:w="5670" w:type="dxa"/>
            <w:tcBorders>
              <w:left w:val="single" w:sz="4" w:space="0" w:color="000000"/>
              <w:bottom w:val="single" w:sz="4" w:space="0" w:color="000000"/>
            </w:tcBorders>
            <w:shd w:val="clear" w:color="auto" w:fill="auto"/>
          </w:tcPr>
          <w:p w14:paraId="634F85A9" w14:textId="77777777" w:rsidR="00BF4E7F" w:rsidRPr="00F242DD" w:rsidRDefault="00BF4E7F" w:rsidP="00E36DFA">
            <w:pPr>
              <w:numPr>
                <w:ilvl w:val="0"/>
                <w:numId w:val="7"/>
              </w:numPr>
              <w:suppressAutoHyphens/>
              <w:snapToGrid w:val="0"/>
              <w:spacing w:before="0" w:after="0" w:line="240" w:lineRule="auto"/>
              <w:ind w:left="720"/>
              <w:jc w:val="left"/>
              <w:rPr>
                <w:rFonts w:eastAsia="Times New Roman"/>
                <w:szCs w:val="24"/>
              </w:rPr>
            </w:pPr>
            <w:r w:rsidRPr="00F242DD">
              <w:rPr>
                <w:rFonts w:eastAsia="Times New Roman"/>
                <w:szCs w:val="24"/>
              </w:rPr>
              <w:t>Белок Бенс-Джонса &gt;12 г/сут</w:t>
            </w:r>
          </w:p>
        </w:tc>
        <w:tc>
          <w:tcPr>
            <w:tcW w:w="2429" w:type="dxa"/>
            <w:tcBorders>
              <w:left w:val="single" w:sz="4" w:space="0" w:color="000000"/>
              <w:bottom w:val="single" w:sz="4" w:space="0" w:color="000000"/>
              <w:right w:val="single" w:sz="4" w:space="0" w:color="000000"/>
            </w:tcBorders>
            <w:shd w:val="clear" w:color="auto" w:fill="auto"/>
          </w:tcPr>
          <w:p w14:paraId="7CC78A72" w14:textId="77777777" w:rsidR="00BF4E7F" w:rsidRPr="00F242DD" w:rsidRDefault="00BF4E7F" w:rsidP="00E36DFA">
            <w:pPr>
              <w:snapToGrid w:val="0"/>
              <w:spacing w:before="0" w:after="0" w:line="240" w:lineRule="auto"/>
              <w:jc w:val="center"/>
              <w:rPr>
                <w:rFonts w:eastAsia="Times New Roman"/>
                <w:szCs w:val="24"/>
              </w:rPr>
            </w:pPr>
          </w:p>
        </w:tc>
      </w:tr>
    </w:tbl>
    <w:p w14:paraId="2842623D" w14:textId="77777777" w:rsidR="004A458B" w:rsidRPr="00F242DD" w:rsidRDefault="004A458B" w:rsidP="00E36DFA">
      <w:pPr>
        <w:pStyle w:val="a4"/>
        <w:spacing w:before="0" w:beforeAutospacing="0" w:after="0" w:afterAutospacing="0" w:line="360" w:lineRule="auto"/>
        <w:ind w:firstLine="709"/>
        <w:jc w:val="both"/>
      </w:pPr>
      <w:r w:rsidRPr="00F242DD">
        <w:t>Дополнительным признаком, определяющим подстадию, является состояние функции почек:</w:t>
      </w:r>
    </w:p>
    <w:p w14:paraId="15BF83B2" w14:textId="77777777" w:rsidR="004A458B" w:rsidRPr="00F242DD" w:rsidRDefault="004A458B" w:rsidP="00E36DFA">
      <w:pPr>
        <w:pStyle w:val="a4"/>
        <w:numPr>
          <w:ilvl w:val="0"/>
          <w:numId w:val="6"/>
        </w:numPr>
        <w:spacing w:before="0" w:beforeAutospacing="0" w:after="0" w:afterAutospacing="0" w:line="360" w:lineRule="auto"/>
      </w:pPr>
      <w:r w:rsidRPr="00F242DD">
        <w:t xml:space="preserve">А </w:t>
      </w:r>
      <w:r w:rsidR="003957AE" w:rsidRPr="00F242DD">
        <w:t>−</w:t>
      </w:r>
      <w:r w:rsidRPr="00F242DD">
        <w:t xml:space="preserve"> нормальная (креатинин сыворотки </w:t>
      </w:r>
      <w:r w:rsidR="003957AE" w:rsidRPr="00F242DD">
        <w:t>&lt;</w:t>
      </w:r>
      <w:r w:rsidRPr="00F242DD">
        <w:t>170 мкмоль/л или 2 г/дл).</w:t>
      </w:r>
    </w:p>
    <w:p w14:paraId="6F2C0CB7" w14:textId="77777777" w:rsidR="004A458B" w:rsidRPr="00F242DD" w:rsidRDefault="004A458B" w:rsidP="00E36DFA">
      <w:pPr>
        <w:pStyle w:val="a4"/>
        <w:numPr>
          <w:ilvl w:val="0"/>
          <w:numId w:val="6"/>
        </w:numPr>
        <w:spacing w:before="0" w:beforeAutospacing="0" w:after="0" w:afterAutospacing="0" w:line="360" w:lineRule="auto"/>
      </w:pPr>
      <w:r w:rsidRPr="00F242DD">
        <w:t xml:space="preserve">В </w:t>
      </w:r>
      <w:r w:rsidR="003957AE" w:rsidRPr="00F242DD">
        <w:t>−</w:t>
      </w:r>
      <w:r w:rsidRPr="00F242DD">
        <w:t xml:space="preserve"> сниженная (креатинин сыворотки </w:t>
      </w:r>
      <w:r w:rsidR="003957AE" w:rsidRPr="00F242DD">
        <w:t>≥</w:t>
      </w:r>
      <w:r w:rsidRPr="00F242DD">
        <w:t>170 мкмоль/л или 2 г/дл).</w:t>
      </w:r>
    </w:p>
    <w:p w14:paraId="07F0CC82" w14:textId="77777777" w:rsidR="004A458B" w:rsidRPr="00F242DD" w:rsidRDefault="004A458B" w:rsidP="00E36DFA">
      <w:pPr>
        <w:pStyle w:val="a4"/>
        <w:spacing w:before="0" w:beforeAutospacing="0" w:after="0" w:afterAutospacing="0" w:line="360" w:lineRule="auto"/>
        <w:ind w:firstLine="709"/>
      </w:pPr>
      <w:r w:rsidRPr="00F242DD">
        <w:lastRenderedPageBreak/>
        <w:t>Классификация ISS основана на важном прогностическом значении сочетания β2-микроглобулина и альбумина сыворотки крови (табл. 2)</w:t>
      </w:r>
      <w:r w:rsidR="002E3E42" w:rsidRPr="00F242DD">
        <w:rPr>
          <w:lang w:val="en-US"/>
        </w:rPr>
        <w:t xml:space="preserve"> </w:t>
      </w:r>
      <w:r w:rsidR="00A96FB6" w:rsidRPr="00F242DD">
        <w:rPr>
          <w:rStyle w:val="ac"/>
          <w:b w:val="0"/>
        </w:rPr>
        <w:fldChar w:fldCharType="begin" w:fldLock="1"/>
      </w:r>
      <w:r w:rsidR="002E3E42" w:rsidRPr="00F242DD">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sidRPr="00F242DD">
        <w:rPr>
          <w:rStyle w:val="ac"/>
          <w:b w:val="0"/>
        </w:rPr>
        <w:fldChar w:fldCharType="separate"/>
      </w:r>
      <w:r w:rsidR="002E3E42" w:rsidRPr="00F242DD">
        <w:rPr>
          <w:rStyle w:val="ac"/>
          <w:b w:val="0"/>
          <w:noProof/>
        </w:rPr>
        <w:t>[12]</w:t>
      </w:r>
      <w:r w:rsidR="00A96FB6" w:rsidRPr="00F242DD">
        <w:rPr>
          <w:rStyle w:val="ac"/>
          <w:b w:val="0"/>
        </w:rPr>
        <w:fldChar w:fldCharType="end"/>
      </w:r>
      <w:r w:rsidRPr="00F242DD">
        <w:t>.</w:t>
      </w:r>
    </w:p>
    <w:p w14:paraId="3BE24CCD" w14:textId="77777777" w:rsidR="004A458B" w:rsidRPr="00F242DD" w:rsidRDefault="004A458B" w:rsidP="00E36DFA">
      <w:pPr>
        <w:pStyle w:val="a4"/>
        <w:spacing w:before="0" w:beforeAutospacing="0" w:after="0" w:afterAutospacing="0" w:line="360" w:lineRule="auto"/>
      </w:pPr>
      <w:r w:rsidRPr="00F242DD">
        <w:rPr>
          <w:rStyle w:val="ac"/>
        </w:rPr>
        <w:t>Таблица 2.</w:t>
      </w:r>
      <w:r w:rsidRPr="00F242DD">
        <w:t> </w:t>
      </w:r>
      <w:r w:rsidR="007809BE" w:rsidRPr="00F242DD">
        <w:t xml:space="preserve"> </w:t>
      </w:r>
      <w:r w:rsidRPr="00F242DD">
        <w:t>ISS</w:t>
      </w:r>
    </w:p>
    <w:tbl>
      <w:tblPr>
        <w:tblW w:w="0" w:type="auto"/>
        <w:tblInd w:w="108" w:type="dxa"/>
        <w:tblLayout w:type="fixed"/>
        <w:tblLook w:val="0000" w:firstRow="0" w:lastRow="0" w:firstColumn="0" w:lastColumn="0" w:noHBand="0" w:noVBand="0"/>
      </w:tblPr>
      <w:tblGrid>
        <w:gridCol w:w="1764"/>
        <w:gridCol w:w="5040"/>
        <w:gridCol w:w="2288"/>
      </w:tblGrid>
      <w:tr w:rsidR="00BF4E7F" w:rsidRPr="00F242DD" w14:paraId="5A3C25DA" w14:textId="77777777" w:rsidTr="00E36DFA">
        <w:tc>
          <w:tcPr>
            <w:tcW w:w="1764" w:type="dxa"/>
            <w:tcBorders>
              <w:top w:val="single" w:sz="4" w:space="0" w:color="000000"/>
              <w:left w:val="single" w:sz="4" w:space="0" w:color="000000"/>
              <w:bottom w:val="single" w:sz="4" w:space="0" w:color="000000"/>
            </w:tcBorders>
            <w:shd w:val="clear" w:color="auto" w:fill="auto"/>
            <w:vAlign w:val="center"/>
          </w:tcPr>
          <w:p w14:paraId="73A92970" w14:textId="77777777" w:rsidR="00BF4E7F" w:rsidRPr="00F242DD" w:rsidRDefault="00BF4E7F" w:rsidP="00E36DFA">
            <w:pPr>
              <w:autoSpaceDE w:val="0"/>
              <w:snapToGrid w:val="0"/>
              <w:spacing w:before="0" w:after="0" w:line="240" w:lineRule="auto"/>
              <w:jc w:val="center"/>
              <w:rPr>
                <w:rFonts w:eastAsia="Times New Roman"/>
              </w:rPr>
            </w:pPr>
            <w:r w:rsidRPr="00F242DD">
              <w:rPr>
                <w:rFonts w:eastAsia="Times New Roman"/>
                <w:lang w:val="en-US"/>
              </w:rPr>
              <w:t>Стади</w:t>
            </w:r>
            <w:r w:rsidR="003957AE" w:rsidRPr="00F242DD">
              <w:rPr>
                <w:rFonts w:eastAsia="Times New Roman"/>
              </w:rPr>
              <w:t>я</w:t>
            </w:r>
          </w:p>
        </w:tc>
        <w:tc>
          <w:tcPr>
            <w:tcW w:w="5040" w:type="dxa"/>
            <w:tcBorders>
              <w:top w:val="single" w:sz="4" w:space="0" w:color="000000"/>
              <w:left w:val="single" w:sz="4" w:space="0" w:color="000000"/>
              <w:bottom w:val="single" w:sz="4" w:space="0" w:color="000000"/>
            </w:tcBorders>
            <w:shd w:val="clear" w:color="auto" w:fill="auto"/>
            <w:vAlign w:val="center"/>
          </w:tcPr>
          <w:p w14:paraId="3BA7AD24" w14:textId="77777777" w:rsidR="00BF4E7F" w:rsidRPr="00F242DD" w:rsidRDefault="00BF4E7F" w:rsidP="00E36DFA">
            <w:pPr>
              <w:autoSpaceDE w:val="0"/>
              <w:snapToGrid w:val="0"/>
              <w:spacing w:before="0" w:after="0" w:line="240" w:lineRule="auto"/>
              <w:jc w:val="center"/>
            </w:pPr>
            <w:r w:rsidRPr="00F242DD">
              <w:rPr>
                <w:rFonts w:eastAsia="Times New Roman"/>
                <w:lang w:val="en-US"/>
              </w:rPr>
              <w:t>Показатели</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AA16DF" w14:textId="77777777" w:rsidR="00BF4E7F" w:rsidRPr="00F242DD" w:rsidRDefault="00BF4E7F" w:rsidP="00E36DFA">
            <w:pPr>
              <w:snapToGrid w:val="0"/>
              <w:spacing w:before="0" w:after="0" w:line="240" w:lineRule="auto"/>
              <w:jc w:val="center"/>
            </w:pPr>
            <w:r w:rsidRPr="00F242DD">
              <w:t>Медиана ОВ,</w:t>
            </w:r>
            <w:r w:rsidR="003957AE" w:rsidRPr="00F242DD">
              <w:t xml:space="preserve"> </w:t>
            </w:r>
            <w:r w:rsidRPr="00F242DD">
              <w:t>мес</w:t>
            </w:r>
          </w:p>
        </w:tc>
      </w:tr>
      <w:tr w:rsidR="00BF4E7F" w:rsidRPr="00F242DD" w14:paraId="3D8704E0" w14:textId="77777777" w:rsidTr="00E36DFA">
        <w:tc>
          <w:tcPr>
            <w:tcW w:w="1764" w:type="dxa"/>
            <w:tcBorders>
              <w:top w:val="single" w:sz="4" w:space="0" w:color="000000"/>
              <w:left w:val="single" w:sz="4" w:space="0" w:color="000000"/>
            </w:tcBorders>
            <w:shd w:val="clear" w:color="auto" w:fill="auto"/>
            <w:vAlign w:val="center"/>
          </w:tcPr>
          <w:p w14:paraId="508508EA" w14:textId="77777777" w:rsidR="00BF4E7F" w:rsidRPr="00F242DD" w:rsidRDefault="00BF4E7F" w:rsidP="00E36DFA">
            <w:pPr>
              <w:autoSpaceDE w:val="0"/>
              <w:snapToGrid w:val="0"/>
              <w:spacing w:before="0" w:after="0" w:line="240" w:lineRule="auto"/>
              <w:jc w:val="center"/>
              <w:rPr>
                <w:rFonts w:eastAsia="Times New Roman"/>
                <w:lang w:val="en-US"/>
              </w:rPr>
            </w:pPr>
            <w:r w:rsidRPr="00F242DD">
              <w:rPr>
                <w:rFonts w:eastAsia="Times New Roman"/>
                <w:lang w:val="en-US"/>
              </w:rPr>
              <w:t>I</w:t>
            </w:r>
          </w:p>
        </w:tc>
        <w:tc>
          <w:tcPr>
            <w:tcW w:w="5040" w:type="dxa"/>
            <w:tcBorders>
              <w:top w:val="single" w:sz="4" w:space="0" w:color="000000"/>
              <w:left w:val="single" w:sz="4" w:space="0" w:color="000000"/>
            </w:tcBorders>
            <w:shd w:val="clear" w:color="auto" w:fill="auto"/>
            <w:vAlign w:val="center"/>
          </w:tcPr>
          <w:p w14:paraId="1AB3E85B" w14:textId="77777777" w:rsidR="00BF4E7F" w:rsidRPr="00F242DD" w:rsidRDefault="00BF4E7F" w:rsidP="00E36DFA">
            <w:pPr>
              <w:autoSpaceDE w:val="0"/>
              <w:snapToGrid w:val="0"/>
              <w:spacing w:before="0" w:after="0" w:line="240" w:lineRule="auto"/>
              <w:jc w:val="center"/>
            </w:pPr>
            <w:r w:rsidRPr="00F242DD">
              <w:rPr>
                <w:rFonts w:eastAsia="Times New Roman"/>
                <w:lang w:val="en-US"/>
              </w:rPr>
              <w:t>β</w:t>
            </w:r>
            <w:r w:rsidRPr="00F242DD">
              <w:rPr>
                <w:rFonts w:eastAsia="Times New Roman"/>
              </w:rPr>
              <w:t>2-</w:t>
            </w:r>
            <w:r w:rsidR="00575248" w:rsidRPr="00F242DD">
              <w:rPr>
                <w:rFonts w:eastAsia="Times New Roman"/>
              </w:rPr>
              <w:t>микроглобулин сыворотки &lt;</w:t>
            </w:r>
            <w:r w:rsidRPr="00F242DD">
              <w:rPr>
                <w:rFonts w:eastAsia="Times New Roman"/>
              </w:rPr>
              <w:t>3,5 мг/л</w:t>
            </w:r>
          </w:p>
        </w:tc>
        <w:tc>
          <w:tcPr>
            <w:tcW w:w="2288" w:type="dxa"/>
            <w:tcBorders>
              <w:top w:val="single" w:sz="4" w:space="0" w:color="000000"/>
              <w:left w:val="single" w:sz="4" w:space="0" w:color="000000"/>
              <w:right w:val="single" w:sz="4" w:space="0" w:color="000000"/>
            </w:tcBorders>
            <w:shd w:val="clear" w:color="auto" w:fill="auto"/>
            <w:vAlign w:val="center"/>
          </w:tcPr>
          <w:p w14:paraId="02E59B64" w14:textId="77777777" w:rsidR="00BF4E7F" w:rsidRPr="00F242DD" w:rsidRDefault="00BF4E7F" w:rsidP="00E36DFA">
            <w:pPr>
              <w:snapToGrid w:val="0"/>
              <w:spacing w:before="0" w:after="0" w:line="240" w:lineRule="auto"/>
              <w:jc w:val="center"/>
              <w:rPr>
                <w:rFonts w:eastAsia="Times New Roman"/>
              </w:rPr>
            </w:pPr>
            <w:r w:rsidRPr="00F242DD">
              <w:t>62</w:t>
            </w:r>
          </w:p>
        </w:tc>
      </w:tr>
      <w:tr w:rsidR="00BF4E7F" w:rsidRPr="00F242DD" w14:paraId="14273813" w14:textId="77777777" w:rsidTr="00E36DFA">
        <w:tc>
          <w:tcPr>
            <w:tcW w:w="1764" w:type="dxa"/>
            <w:tcBorders>
              <w:left w:val="single" w:sz="4" w:space="0" w:color="000000"/>
              <w:bottom w:val="single" w:sz="4" w:space="0" w:color="000000"/>
            </w:tcBorders>
            <w:shd w:val="clear" w:color="auto" w:fill="auto"/>
            <w:vAlign w:val="center"/>
          </w:tcPr>
          <w:p w14:paraId="7FD2CC08" w14:textId="77777777" w:rsidR="00BF4E7F" w:rsidRPr="00F242DD" w:rsidRDefault="00BF4E7F" w:rsidP="00E36DFA">
            <w:pPr>
              <w:autoSpaceDE w:val="0"/>
              <w:snapToGrid w:val="0"/>
              <w:spacing w:before="0" w:after="0" w:line="240" w:lineRule="auto"/>
              <w:jc w:val="center"/>
              <w:rPr>
                <w:rFonts w:eastAsia="Times New Roman"/>
              </w:rPr>
            </w:pPr>
          </w:p>
        </w:tc>
        <w:tc>
          <w:tcPr>
            <w:tcW w:w="5040" w:type="dxa"/>
            <w:tcBorders>
              <w:left w:val="single" w:sz="4" w:space="0" w:color="000000"/>
              <w:bottom w:val="single" w:sz="4" w:space="0" w:color="000000"/>
            </w:tcBorders>
            <w:shd w:val="clear" w:color="auto" w:fill="auto"/>
            <w:vAlign w:val="center"/>
          </w:tcPr>
          <w:p w14:paraId="54EA4AC3" w14:textId="77777777" w:rsidR="00BF4E7F" w:rsidRPr="00F242DD" w:rsidRDefault="00BF4E7F" w:rsidP="00E36DFA">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3,5 г/</w:t>
            </w:r>
            <w:r w:rsidRPr="00F242DD">
              <w:rPr>
                <w:rFonts w:eastAsia="Times New Roman"/>
              </w:rPr>
              <w:t>д</w:t>
            </w:r>
            <w:r w:rsidRPr="00F242DD">
              <w:rPr>
                <w:rFonts w:eastAsia="Times New Roman"/>
                <w:lang w:val="en-US"/>
              </w:rPr>
              <w:t>л</w:t>
            </w:r>
          </w:p>
        </w:tc>
        <w:tc>
          <w:tcPr>
            <w:tcW w:w="2288" w:type="dxa"/>
            <w:tcBorders>
              <w:left w:val="single" w:sz="4" w:space="0" w:color="000000"/>
              <w:bottom w:val="single" w:sz="4" w:space="0" w:color="000000"/>
              <w:right w:val="single" w:sz="4" w:space="0" w:color="000000"/>
            </w:tcBorders>
            <w:shd w:val="clear" w:color="auto" w:fill="auto"/>
            <w:vAlign w:val="center"/>
          </w:tcPr>
          <w:p w14:paraId="3B42FE6C" w14:textId="77777777" w:rsidR="00BF4E7F" w:rsidRPr="00F242DD" w:rsidRDefault="00BF4E7F" w:rsidP="00E36DFA">
            <w:pPr>
              <w:snapToGrid w:val="0"/>
              <w:spacing w:before="0" w:after="0" w:line="240" w:lineRule="auto"/>
              <w:jc w:val="center"/>
            </w:pPr>
          </w:p>
        </w:tc>
      </w:tr>
      <w:tr w:rsidR="00BF4E7F" w:rsidRPr="00F242DD" w14:paraId="263A3BEE" w14:textId="77777777" w:rsidTr="00E36DFA">
        <w:tc>
          <w:tcPr>
            <w:tcW w:w="1764" w:type="dxa"/>
            <w:tcBorders>
              <w:top w:val="single" w:sz="4" w:space="0" w:color="000000"/>
              <w:left w:val="single" w:sz="4" w:space="0" w:color="000000"/>
            </w:tcBorders>
            <w:shd w:val="clear" w:color="auto" w:fill="auto"/>
            <w:vAlign w:val="center"/>
          </w:tcPr>
          <w:p w14:paraId="3F9EE547" w14:textId="77777777" w:rsidR="00BF4E7F" w:rsidRPr="00F242DD" w:rsidRDefault="00BF4E7F" w:rsidP="00E36DFA">
            <w:pPr>
              <w:autoSpaceDE w:val="0"/>
              <w:snapToGrid w:val="0"/>
              <w:spacing w:before="0" w:after="0" w:line="240" w:lineRule="auto"/>
              <w:jc w:val="center"/>
              <w:rPr>
                <w:rFonts w:eastAsia="Times New Roman"/>
                <w:lang w:val="en-US"/>
              </w:rPr>
            </w:pPr>
            <w:r w:rsidRPr="00F242DD">
              <w:rPr>
                <w:rFonts w:eastAsia="Times New Roman"/>
                <w:lang w:val="en-US"/>
              </w:rPr>
              <w:t>II</w:t>
            </w:r>
          </w:p>
        </w:tc>
        <w:tc>
          <w:tcPr>
            <w:tcW w:w="5040" w:type="dxa"/>
            <w:tcBorders>
              <w:top w:val="single" w:sz="4" w:space="0" w:color="000000"/>
              <w:left w:val="single" w:sz="4" w:space="0" w:color="000000"/>
            </w:tcBorders>
            <w:shd w:val="clear" w:color="auto" w:fill="auto"/>
            <w:vAlign w:val="center"/>
          </w:tcPr>
          <w:p w14:paraId="4DCEAD5C" w14:textId="77777777" w:rsidR="00BF4E7F" w:rsidRPr="00F242DD" w:rsidRDefault="00BF4E7F" w:rsidP="00E36DFA">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lt;3,5 мг/л</w:t>
            </w:r>
          </w:p>
        </w:tc>
        <w:tc>
          <w:tcPr>
            <w:tcW w:w="2288" w:type="dxa"/>
            <w:tcBorders>
              <w:top w:val="single" w:sz="4" w:space="0" w:color="000000"/>
              <w:left w:val="single" w:sz="4" w:space="0" w:color="000000"/>
              <w:right w:val="single" w:sz="4" w:space="0" w:color="000000"/>
            </w:tcBorders>
            <w:shd w:val="clear" w:color="auto" w:fill="auto"/>
            <w:vAlign w:val="center"/>
          </w:tcPr>
          <w:p w14:paraId="0CDD70BA" w14:textId="77777777" w:rsidR="00BF4E7F" w:rsidRPr="00F242DD" w:rsidRDefault="00BF4E7F" w:rsidP="00E36DFA">
            <w:pPr>
              <w:snapToGrid w:val="0"/>
              <w:spacing w:before="0" w:after="0" w:line="240" w:lineRule="auto"/>
              <w:jc w:val="center"/>
              <w:rPr>
                <w:rFonts w:eastAsia="Times New Roman"/>
              </w:rPr>
            </w:pPr>
            <w:r w:rsidRPr="00F242DD">
              <w:t>44</w:t>
            </w:r>
          </w:p>
        </w:tc>
      </w:tr>
      <w:tr w:rsidR="00BF4E7F" w:rsidRPr="00F242DD" w14:paraId="58AEF370" w14:textId="77777777" w:rsidTr="00E36DFA">
        <w:tc>
          <w:tcPr>
            <w:tcW w:w="1764" w:type="dxa"/>
            <w:tcBorders>
              <w:left w:val="single" w:sz="4" w:space="0" w:color="000000"/>
            </w:tcBorders>
            <w:shd w:val="clear" w:color="auto" w:fill="auto"/>
            <w:vAlign w:val="center"/>
          </w:tcPr>
          <w:p w14:paraId="2319E152" w14:textId="77777777" w:rsidR="00BF4E7F" w:rsidRPr="00F242DD" w:rsidRDefault="00BF4E7F" w:rsidP="00E36DFA">
            <w:pPr>
              <w:autoSpaceDE w:val="0"/>
              <w:snapToGrid w:val="0"/>
              <w:spacing w:before="0" w:after="0" w:line="240" w:lineRule="auto"/>
              <w:jc w:val="center"/>
              <w:rPr>
                <w:rFonts w:eastAsia="Times New Roman"/>
              </w:rPr>
            </w:pPr>
          </w:p>
        </w:tc>
        <w:tc>
          <w:tcPr>
            <w:tcW w:w="5040" w:type="dxa"/>
            <w:tcBorders>
              <w:left w:val="single" w:sz="4" w:space="0" w:color="000000"/>
            </w:tcBorders>
            <w:shd w:val="clear" w:color="auto" w:fill="auto"/>
            <w:vAlign w:val="center"/>
          </w:tcPr>
          <w:p w14:paraId="32E5C1AF" w14:textId="77777777" w:rsidR="00BF4E7F" w:rsidRPr="00F242DD" w:rsidRDefault="00BF4E7F" w:rsidP="00E36DFA">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lt;3,5 г/</w:t>
            </w:r>
            <w:r w:rsidRPr="00F242DD">
              <w:rPr>
                <w:rFonts w:eastAsia="Times New Roman"/>
              </w:rPr>
              <w:t>д</w:t>
            </w:r>
            <w:r w:rsidRPr="00F242DD">
              <w:rPr>
                <w:rFonts w:eastAsia="Times New Roman"/>
                <w:lang w:val="en-US"/>
              </w:rPr>
              <w:t>л</w:t>
            </w:r>
          </w:p>
        </w:tc>
        <w:tc>
          <w:tcPr>
            <w:tcW w:w="2288" w:type="dxa"/>
            <w:tcBorders>
              <w:left w:val="single" w:sz="4" w:space="0" w:color="000000"/>
              <w:right w:val="single" w:sz="4" w:space="0" w:color="000000"/>
            </w:tcBorders>
            <w:shd w:val="clear" w:color="auto" w:fill="auto"/>
            <w:vAlign w:val="center"/>
          </w:tcPr>
          <w:p w14:paraId="33442793" w14:textId="77777777" w:rsidR="00BF4E7F" w:rsidRPr="00F242DD" w:rsidRDefault="00BF4E7F" w:rsidP="00E36DFA">
            <w:pPr>
              <w:snapToGrid w:val="0"/>
              <w:spacing w:before="0" w:after="0" w:line="240" w:lineRule="auto"/>
              <w:jc w:val="center"/>
            </w:pPr>
          </w:p>
        </w:tc>
      </w:tr>
      <w:tr w:rsidR="00BF4E7F" w:rsidRPr="00F242DD" w14:paraId="59F3C840" w14:textId="77777777" w:rsidTr="00E36DFA">
        <w:tc>
          <w:tcPr>
            <w:tcW w:w="1764" w:type="dxa"/>
            <w:tcBorders>
              <w:left w:val="single" w:sz="4" w:space="0" w:color="000000"/>
            </w:tcBorders>
            <w:shd w:val="clear" w:color="auto" w:fill="auto"/>
            <w:vAlign w:val="center"/>
          </w:tcPr>
          <w:p w14:paraId="4ABE0300" w14:textId="77777777" w:rsidR="00BF4E7F" w:rsidRPr="00F242DD" w:rsidRDefault="00BF4E7F" w:rsidP="00E36DFA">
            <w:pPr>
              <w:autoSpaceDE w:val="0"/>
              <w:snapToGrid w:val="0"/>
              <w:spacing w:before="0" w:after="0" w:line="240" w:lineRule="auto"/>
              <w:jc w:val="center"/>
              <w:rPr>
                <w:rFonts w:eastAsia="Times New Roman"/>
                <w:lang w:val="en-US"/>
              </w:rPr>
            </w:pPr>
          </w:p>
        </w:tc>
        <w:tc>
          <w:tcPr>
            <w:tcW w:w="5040" w:type="dxa"/>
            <w:tcBorders>
              <w:left w:val="single" w:sz="4" w:space="0" w:color="000000"/>
            </w:tcBorders>
            <w:shd w:val="clear" w:color="auto" w:fill="auto"/>
            <w:vAlign w:val="center"/>
          </w:tcPr>
          <w:p w14:paraId="768605BE" w14:textId="77777777" w:rsidR="00BF4E7F" w:rsidRPr="00F242DD" w:rsidRDefault="00BF4E7F" w:rsidP="00E36DFA">
            <w:pPr>
              <w:autoSpaceDE w:val="0"/>
              <w:snapToGrid w:val="0"/>
              <w:spacing w:before="0" w:after="0" w:line="240" w:lineRule="auto"/>
              <w:jc w:val="center"/>
            </w:pPr>
            <w:r w:rsidRPr="00F242DD">
              <w:rPr>
                <w:rFonts w:eastAsia="Times New Roman"/>
                <w:lang w:val="en-US"/>
              </w:rPr>
              <w:t>или</w:t>
            </w:r>
          </w:p>
        </w:tc>
        <w:tc>
          <w:tcPr>
            <w:tcW w:w="2288" w:type="dxa"/>
            <w:tcBorders>
              <w:left w:val="single" w:sz="4" w:space="0" w:color="000000"/>
              <w:right w:val="single" w:sz="4" w:space="0" w:color="000000"/>
            </w:tcBorders>
            <w:shd w:val="clear" w:color="auto" w:fill="auto"/>
            <w:vAlign w:val="center"/>
          </w:tcPr>
          <w:p w14:paraId="0E9735B3" w14:textId="77777777" w:rsidR="00BF4E7F" w:rsidRPr="00F242DD" w:rsidRDefault="00BF4E7F" w:rsidP="00E36DFA">
            <w:pPr>
              <w:snapToGrid w:val="0"/>
              <w:spacing w:before="0" w:after="0" w:line="240" w:lineRule="auto"/>
              <w:jc w:val="center"/>
            </w:pPr>
          </w:p>
        </w:tc>
      </w:tr>
      <w:tr w:rsidR="00BF4E7F" w:rsidRPr="00F242DD" w14:paraId="308A5F93" w14:textId="77777777" w:rsidTr="00E36DFA">
        <w:tc>
          <w:tcPr>
            <w:tcW w:w="1764" w:type="dxa"/>
            <w:tcBorders>
              <w:left w:val="single" w:sz="4" w:space="0" w:color="000000"/>
              <w:bottom w:val="single" w:sz="4" w:space="0" w:color="000000"/>
            </w:tcBorders>
            <w:shd w:val="clear" w:color="auto" w:fill="auto"/>
            <w:vAlign w:val="center"/>
          </w:tcPr>
          <w:p w14:paraId="7856303D" w14:textId="77777777" w:rsidR="00BF4E7F" w:rsidRPr="00F242DD" w:rsidRDefault="00BF4E7F" w:rsidP="00E36DFA">
            <w:pPr>
              <w:autoSpaceDE w:val="0"/>
              <w:snapToGrid w:val="0"/>
              <w:spacing w:before="0" w:after="0" w:line="240" w:lineRule="auto"/>
              <w:jc w:val="center"/>
              <w:rPr>
                <w:rFonts w:eastAsia="Times New Roman"/>
                <w:lang w:val="en-US"/>
              </w:rPr>
            </w:pPr>
          </w:p>
        </w:tc>
        <w:tc>
          <w:tcPr>
            <w:tcW w:w="5040" w:type="dxa"/>
            <w:tcBorders>
              <w:left w:val="single" w:sz="4" w:space="0" w:color="000000"/>
              <w:bottom w:val="single" w:sz="4" w:space="0" w:color="000000"/>
            </w:tcBorders>
            <w:shd w:val="clear" w:color="auto" w:fill="auto"/>
            <w:vAlign w:val="center"/>
          </w:tcPr>
          <w:p w14:paraId="1D859111" w14:textId="77777777" w:rsidR="00BF4E7F" w:rsidRPr="00F242DD" w:rsidRDefault="00BF4E7F" w:rsidP="00E36DFA">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3,5</w:t>
            </w:r>
            <w:r w:rsidR="00575248" w:rsidRPr="00F242DD">
              <w:rPr>
                <w:rFonts w:eastAsia="Times New Roman"/>
              </w:rPr>
              <w:t>−</w:t>
            </w:r>
            <w:r w:rsidRPr="00F242DD">
              <w:rPr>
                <w:rFonts w:eastAsia="Times New Roman"/>
              </w:rPr>
              <w:t>5,5 мг/л</w:t>
            </w:r>
          </w:p>
        </w:tc>
        <w:tc>
          <w:tcPr>
            <w:tcW w:w="2288" w:type="dxa"/>
            <w:tcBorders>
              <w:left w:val="single" w:sz="4" w:space="0" w:color="000000"/>
              <w:bottom w:val="single" w:sz="4" w:space="0" w:color="000000"/>
              <w:right w:val="single" w:sz="4" w:space="0" w:color="000000"/>
            </w:tcBorders>
            <w:shd w:val="clear" w:color="auto" w:fill="auto"/>
            <w:vAlign w:val="center"/>
          </w:tcPr>
          <w:p w14:paraId="281B0B39" w14:textId="77777777" w:rsidR="00BF4E7F" w:rsidRPr="00F242DD" w:rsidRDefault="00BF4E7F" w:rsidP="00E36DFA">
            <w:pPr>
              <w:snapToGrid w:val="0"/>
              <w:spacing w:before="0" w:after="0" w:line="240" w:lineRule="auto"/>
              <w:jc w:val="center"/>
            </w:pPr>
          </w:p>
        </w:tc>
      </w:tr>
      <w:tr w:rsidR="00BF4E7F" w:rsidRPr="00F242DD" w14:paraId="67905170" w14:textId="77777777" w:rsidTr="00E36DFA">
        <w:tc>
          <w:tcPr>
            <w:tcW w:w="1764" w:type="dxa"/>
            <w:tcBorders>
              <w:top w:val="single" w:sz="4" w:space="0" w:color="000000"/>
              <w:left w:val="single" w:sz="4" w:space="0" w:color="000000"/>
              <w:bottom w:val="single" w:sz="4" w:space="0" w:color="000000"/>
            </w:tcBorders>
            <w:shd w:val="clear" w:color="auto" w:fill="auto"/>
            <w:vAlign w:val="center"/>
          </w:tcPr>
          <w:p w14:paraId="47816A63" w14:textId="77777777" w:rsidR="00BF4E7F" w:rsidRPr="00F242DD" w:rsidRDefault="00BF4E7F" w:rsidP="00E36DFA">
            <w:pPr>
              <w:autoSpaceDE w:val="0"/>
              <w:snapToGrid w:val="0"/>
              <w:spacing w:before="0" w:after="0" w:line="240" w:lineRule="auto"/>
              <w:jc w:val="center"/>
              <w:rPr>
                <w:rFonts w:eastAsia="Times New Roman"/>
                <w:lang w:val="en-US"/>
              </w:rPr>
            </w:pPr>
            <w:r w:rsidRPr="00F242DD">
              <w:rPr>
                <w:rFonts w:eastAsia="Times New Roman"/>
                <w:lang w:val="en-US"/>
              </w:rPr>
              <w:t>III</w:t>
            </w:r>
          </w:p>
        </w:tc>
        <w:tc>
          <w:tcPr>
            <w:tcW w:w="5040" w:type="dxa"/>
            <w:tcBorders>
              <w:top w:val="single" w:sz="4" w:space="0" w:color="000000"/>
              <w:left w:val="single" w:sz="4" w:space="0" w:color="000000"/>
              <w:bottom w:val="single" w:sz="4" w:space="0" w:color="000000"/>
            </w:tcBorders>
            <w:shd w:val="clear" w:color="auto" w:fill="auto"/>
            <w:vAlign w:val="center"/>
          </w:tcPr>
          <w:p w14:paraId="4ADB2597" w14:textId="77777777" w:rsidR="00BF4E7F" w:rsidRPr="00F242DD" w:rsidRDefault="00BF4E7F" w:rsidP="00E36DFA">
            <w:pPr>
              <w:autoSpaceDE w:val="0"/>
              <w:snapToGrid w:val="0"/>
              <w:spacing w:before="0" w:after="0" w:line="240" w:lineRule="auto"/>
              <w:jc w:val="center"/>
            </w:pPr>
            <w:r w:rsidRPr="00F242DD">
              <w:rPr>
                <w:rFonts w:eastAsia="Times New Roman"/>
                <w:lang w:val="en-US"/>
              </w:rPr>
              <w:t>β2</w:t>
            </w:r>
            <w:r w:rsidRPr="00F242DD">
              <w:rPr>
                <w:rFonts w:eastAsia="Times New Roman"/>
              </w:rPr>
              <w:t>-</w:t>
            </w:r>
            <w:r w:rsidRPr="00F242DD">
              <w:rPr>
                <w:rFonts w:eastAsia="Times New Roman"/>
                <w:lang w:val="en-US"/>
              </w:rPr>
              <w:t>микроглобулин</w:t>
            </w:r>
            <w:r w:rsidR="00575248" w:rsidRPr="00F242DD">
              <w:rPr>
                <w:rFonts w:eastAsia="Times New Roman"/>
              </w:rPr>
              <w:t xml:space="preserve"> </w:t>
            </w:r>
            <w:r w:rsidRPr="00F242DD">
              <w:rPr>
                <w:rFonts w:eastAsia="Times New Roman"/>
                <w:lang w:val="en-US"/>
              </w:rPr>
              <w:t>≥5,5 мг/л</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3DF296" w14:textId="77777777" w:rsidR="00BF4E7F" w:rsidRPr="00F242DD" w:rsidRDefault="00BF4E7F" w:rsidP="00E36DFA">
            <w:pPr>
              <w:snapToGrid w:val="0"/>
              <w:spacing w:before="0" w:after="0" w:line="240" w:lineRule="auto"/>
              <w:jc w:val="center"/>
            </w:pPr>
            <w:r w:rsidRPr="00F242DD">
              <w:t>29</w:t>
            </w:r>
          </w:p>
        </w:tc>
      </w:tr>
    </w:tbl>
    <w:p w14:paraId="26911393" w14:textId="77777777" w:rsidR="00575248" w:rsidRPr="00F242DD" w:rsidRDefault="00575248" w:rsidP="00E36DFA">
      <w:pPr>
        <w:pStyle w:val="a4"/>
        <w:spacing w:before="0" w:beforeAutospacing="0" w:after="0" w:afterAutospacing="0" w:line="360" w:lineRule="auto"/>
        <w:ind w:firstLine="709"/>
        <w:jc w:val="both"/>
      </w:pPr>
    </w:p>
    <w:p w14:paraId="26A8B8BC" w14:textId="77777777" w:rsidR="004A458B" w:rsidRPr="00F242DD" w:rsidRDefault="004A458B" w:rsidP="00E36DFA">
      <w:pPr>
        <w:pStyle w:val="a4"/>
        <w:spacing w:before="0" w:beforeAutospacing="0" w:after="0" w:afterAutospacing="0" w:line="360" w:lineRule="auto"/>
        <w:ind w:firstLine="709"/>
        <w:jc w:val="both"/>
      </w:pPr>
      <w:r w:rsidRPr="00F242DD">
        <w:t>В 2014 г</w:t>
      </w:r>
      <w:r w:rsidR="00575248" w:rsidRPr="00F242DD">
        <w:t>.</w:t>
      </w:r>
      <w:r w:rsidRPr="00F242DD">
        <w:t xml:space="preserve"> </w:t>
      </w:r>
      <w:r w:rsidR="007809BE" w:rsidRPr="00F242DD">
        <w:rPr>
          <w:lang w:val="en-US"/>
        </w:rPr>
        <w:t>ISS</w:t>
      </w:r>
      <w:r w:rsidRPr="00F242DD">
        <w:t xml:space="preserve"> была пересмотрена (revised ISS; R-ISS). Кроме показателей β2-микроглобулина и альбумина сыворотки R-ISS учитывает наличие неблагоприятных хромосомных аномалий и высокий уровень </w:t>
      </w:r>
      <w:r w:rsidR="0085349A" w:rsidRPr="00F242DD">
        <w:t>лактатдегидрогеназы (</w:t>
      </w:r>
      <w:r w:rsidRPr="00F242DD">
        <w:t>ЛДГ</w:t>
      </w:r>
      <w:r w:rsidR="0085349A" w:rsidRPr="00F242DD">
        <w:t>)</w:t>
      </w:r>
      <w:r w:rsidRPr="00F242DD">
        <w:t xml:space="preserve"> (табл.</w:t>
      </w:r>
      <w:r w:rsidR="0085349A" w:rsidRPr="00F242DD">
        <w:t xml:space="preserve"> </w:t>
      </w:r>
      <w:r w:rsidRPr="00F242DD">
        <w:t>3)</w:t>
      </w:r>
      <w:r w:rsidR="002E3E42" w:rsidRPr="00F242DD">
        <w:t xml:space="preserve"> </w:t>
      </w:r>
      <w:r w:rsidR="00A96FB6" w:rsidRPr="00F242DD">
        <w:rPr>
          <w:rStyle w:val="ac"/>
          <w:b w:val="0"/>
        </w:rPr>
        <w:fldChar w:fldCharType="begin" w:fldLock="1"/>
      </w:r>
      <w:r w:rsidR="00131E36" w:rsidRPr="00F242DD">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Style w:val="ac"/>
          <w:b w:val="0"/>
        </w:rPr>
        <w:fldChar w:fldCharType="separate"/>
      </w:r>
      <w:r w:rsidR="002E3E42" w:rsidRPr="00F242DD">
        <w:rPr>
          <w:rStyle w:val="ac"/>
          <w:b w:val="0"/>
          <w:noProof/>
        </w:rPr>
        <w:t>[13]</w:t>
      </w:r>
      <w:r w:rsidR="00A96FB6" w:rsidRPr="00F242DD">
        <w:rPr>
          <w:rStyle w:val="ac"/>
          <w:b w:val="0"/>
        </w:rPr>
        <w:fldChar w:fldCharType="end"/>
      </w:r>
      <w:r w:rsidRPr="00F242DD">
        <w:t>.</w:t>
      </w:r>
    </w:p>
    <w:p w14:paraId="31C3BEF8" w14:textId="77777777" w:rsidR="004A458B" w:rsidRPr="00F242DD" w:rsidRDefault="004A458B" w:rsidP="00E36DFA">
      <w:pPr>
        <w:pStyle w:val="a4"/>
        <w:spacing w:before="0" w:beforeAutospacing="0" w:after="0" w:afterAutospacing="0" w:line="360" w:lineRule="auto"/>
      </w:pPr>
      <w:r w:rsidRPr="00F242DD">
        <w:rPr>
          <w:rStyle w:val="ac"/>
        </w:rPr>
        <w:t>Таблица 3. </w:t>
      </w:r>
      <w:r w:rsidRPr="00F242DD">
        <w:t xml:space="preserve">Стандартные факторы риска </w:t>
      </w:r>
      <w:r w:rsidR="0085349A" w:rsidRPr="00F242DD">
        <w:t>ММ</w:t>
      </w:r>
      <w:r w:rsidRPr="00F242DD">
        <w:t xml:space="preserve"> и R-I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5"/>
        <w:gridCol w:w="4786"/>
      </w:tblGrid>
      <w:tr w:rsidR="00957CAB" w:rsidRPr="00F242DD" w14:paraId="336295EF" w14:textId="77777777" w:rsidTr="00E36DFA">
        <w:tc>
          <w:tcPr>
            <w:tcW w:w="4785" w:type="dxa"/>
            <w:shd w:val="clear" w:color="auto" w:fill="auto"/>
          </w:tcPr>
          <w:p w14:paraId="3D81EC30" w14:textId="77777777" w:rsidR="00957CAB" w:rsidRPr="00F242DD" w:rsidRDefault="00957CAB" w:rsidP="00E36DFA">
            <w:pPr>
              <w:spacing w:line="240" w:lineRule="auto"/>
            </w:pPr>
            <w:r w:rsidRPr="00F242DD">
              <w:t>Прогностический фактор</w:t>
            </w:r>
          </w:p>
        </w:tc>
        <w:tc>
          <w:tcPr>
            <w:tcW w:w="4786" w:type="dxa"/>
            <w:shd w:val="clear" w:color="auto" w:fill="auto"/>
          </w:tcPr>
          <w:p w14:paraId="3C4EBAD7" w14:textId="77777777" w:rsidR="00957CAB" w:rsidRPr="00F242DD" w:rsidRDefault="00957CAB" w:rsidP="00E36DFA">
            <w:pPr>
              <w:spacing w:line="240" w:lineRule="auto"/>
            </w:pPr>
            <w:r w:rsidRPr="00F242DD">
              <w:t>Критерии</w:t>
            </w:r>
          </w:p>
        </w:tc>
      </w:tr>
      <w:tr w:rsidR="00957CAB" w:rsidRPr="00F242DD" w14:paraId="049B5B00" w14:textId="77777777" w:rsidTr="00E36DFA">
        <w:trPr>
          <w:trHeight w:val="1782"/>
        </w:trPr>
        <w:tc>
          <w:tcPr>
            <w:tcW w:w="4785" w:type="dxa"/>
            <w:shd w:val="clear" w:color="auto" w:fill="auto"/>
          </w:tcPr>
          <w:p w14:paraId="681EC4C5" w14:textId="77777777" w:rsidR="00957CAB" w:rsidRPr="00F242DD" w:rsidRDefault="00957CAB" w:rsidP="00E36DFA">
            <w:pPr>
              <w:spacing w:line="240" w:lineRule="auto"/>
              <w:rPr>
                <w:lang w:val="en-US"/>
              </w:rPr>
            </w:pPr>
            <w:r w:rsidRPr="00F242DD">
              <w:t>Стадии</w:t>
            </w:r>
            <w:r w:rsidRPr="00F242DD">
              <w:rPr>
                <w:lang w:val="en-US"/>
              </w:rPr>
              <w:t xml:space="preserve"> ISS</w:t>
            </w:r>
          </w:p>
          <w:p w14:paraId="7F6F9653" w14:textId="77777777" w:rsidR="00957CAB" w:rsidRPr="00F242DD" w:rsidRDefault="00957CAB" w:rsidP="00E36DFA">
            <w:pPr>
              <w:spacing w:line="240" w:lineRule="auto"/>
              <w:rPr>
                <w:lang w:val="en-US"/>
              </w:rPr>
            </w:pPr>
            <w:r w:rsidRPr="00F242DD">
              <w:rPr>
                <w:lang w:val="en-US"/>
              </w:rPr>
              <w:t>I</w:t>
            </w:r>
          </w:p>
          <w:p w14:paraId="76E6E968" w14:textId="77777777" w:rsidR="00957CAB" w:rsidRPr="00F242DD" w:rsidRDefault="00957CAB" w:rsidP="00E36DFA">
            <w:pPr>
              <w:spacing w:line="240" w:lineRule="auto"/>
              <w:rPr>
                <w:lang w:val="en-US"/>
              </w:rPr>
            </w:pPr>
            <w:r w:rsidRPr="00F242DD">
              <w:rPr>
                <w:lang w:val="en-US"/>
              </w:rPr>
              <w:t>II</w:t>
            </w:r>
          </w:p>
          <w:p w14:paraId="13953358" w14:textId="77777777" w:rsidR="00957CAB" w:rsidRPr="00F242DD" w:rsidRDefault="00957CAB" w:rsidP="00E36DFA">
            <w:pPr>
              <w:spacing w:before="0" w:after="160" w:line="240" w:lineRule="auto"/>
              <w:jc w:val="left"/>
              <w:rPr>
                <w:lang w:val="en-US"/>
              </w:rPr>
            </w:pPr>
            <w:r w:rsidRPr="00F242DD">
              <w:rPr>
                <w:lang w:val="en-US"/>
              </w:rPr>
              <w:t>III</w:t>
            </w:r>
          </w:p>
        </w:tc>
        <w:tc>
          <w:tcPr>
            <w:tcW w:w="4786" w:type="dxa"/>
            <w:shd w:val="clear" w:color="auto" w:fill="auto"/>
          </w:tcPr>
          <w:p w14:paraId="5DDF747C" w14:textId="77777777" w:rsidR="00957CAB" w:rsidRPr="00F242DD" w:rsidRDefault="00957CAB" w:rsidP="00E36DFA">
            <w:pPr>
              <w:spacing w:line="240" w:lineRule="auto"/>
            </w:pPr>
            <w:r w:rsidRPr="00F242DD">
              <w:t>β-2 микроглобулин сыворотки &lt;3,5 мг/л, альбумин ≥3,5 г/дл</w:t>
            </w:r>
          </w:p>
          <w:p w14:paraId="608497C1" w14:textId="77777777" w:rsidR="00957CAB" w:rsidRPr="00F242DD" w:rsidRDefault="00957CAB" w:rsidP="00E36DFA">
            <w:pPr>
              <w:spacing w:line="240" w:lineRule="auto"/>
            </w:pPr>
            <w:r w:rsidRPr="00F242DD">
              <w:t>Критерии не соответствуют I или III стадиям</w:t>
            </w:r>
          </w:p>
          <w:p w14:paraId="59BEB7BB" w14:textId="77777777" w:rsidR="00957CAB" w:rsidRPr="00F242DD" w:rsidRDefault="00957CAB" w:rsidP="00E36DFA">
            <w:pPr>
              <w:spacing w:line="240" w:lineRule="auto"/>
            </w:pPr>
            <w:r w:rsidRPr="00F242DD">
              <w:t>β2-микроглобулин ≥5,5 мг/л</w:t>
            </w:r>
          </w:p>
        </w:tc>
      </w:tr>
      <w:tr w:rsidR="00957CAB" w:rsidRPr="00F242DD" w14:paraId="3AE1C5C9" w14:textId="77777777" w:rsidTr="00E36DFA">
        <w:tc>
          <w:tcPr>
            <w:tcW w:w="4785" w:type="dxa"/>
            <w:shd w:val="clear" w:color="auto" w:fill="auto"/>
          </w:tcPr>
          <w:p w14:paraId="56FECF36" w14:textId="77777777" w:rsidR="00957CAB" w:rsidRPr="00F242DD" w:rsidRDefault="00957CAB" w:rsidP="00E36DFA">
            <w:pPr>
              <w:spacing w:line="240" w:lineRule="auto"/>
            </w:pPr>
            <w:r w:rsidRPr="00F242DD">
              <w:t>Цитогенетические аномалии по FISH</w:t>
            </w:r>
          </w:p>
          <w:p w14:paraId="08603E03" w14:textId="77777777" w:rsidR="00957CAB" w:rsidRPr="00F242DD" w:rsidRDefault="00957CAB" w:rsidP="00E36DFA">
            <w:pPr>
              <w:spacing w:line="240" w:lineRule="auto"/>
            </w:pPr>
            <w:r w:rsidRPr="00F242DD">
              <w:t>Высокий риск</w:t>
            </w:r>
          </w:p>
          <w:p w14:paraId="6F37A213" w14:textId="77777777" w:rsidR="00957CAB" w:rsidRPr="00F242DD" w:rsidRDefault="00957CAB" w:rsidP="00E36DFA">
            <w:pPr>
              <w:spacing w:line="240" w:lineRule="auto"/>
            </w:pPr>
            <w:r w:rsidRPr="00F242DD">
              <w:t>Стандартный риск</w:t>
            </w:r>
          </w:p>
        </w:tc>
        <w:tc>
          <w:tcPr>
            <w:tcW w:w="4786" w:type="dxa"/>
            <w:shd w:val="clear" w:color="auto" w:fill="auto"/>
          </w:tcPr>
          <w:p w14:paraId="44519A74" w14:textId="77777777" w:rsidR="00957CAB" w:rsidRPr="00F242DD" w:rsidRDefault="00957CAB" w:rsidP="00E36DFA">
            <w:pPr>
              <w:spacing w:line="240" w:lineRule="auto"/>
            </w:pPr>
            <w:r w:rsidRPr="00F242DD">
              <w:t>Наличие del 17p и/или транслокации t(4;14) и/или транслокации t(14;16)</w:t>
            </w:r>
          </w:p>
          <w:p w14:paraId="099F2F2F" w14:textId="77777777" w:rsidR="00957CAB" w:rsidRPr="00F242DD" w:rsidRDefault="00957CAB" w:rsidP="00E36DFA">
            <w:pPr>
              <w:spacing w:line="240" w:lineRule="auto"/>
            </w:pPr>
            <w:r w:rsidRPr="00F242DD">
              <w:t>Отсутствие цитогенетических аномалий высокого риска</w:t>
            </w:r>
          </w:p>
        </w:tc>
      </w:tr>
      <w:tr w:rsidR="00957CAB" w:rsidRPr="00F242DD" w14:paraId="631B3332" w14:textId="77777777" w:rsidTr="00E36DFA">
        <w:tc>
          <w:tcPr>
            <w:tcW w:w="4785" w:type="dxa"/>
            <w:shd w:val="clear" w:color="auto" w:fill="auto"/>
          </w:tcPr>
          <w:p w14:paraId="026D9434" w14:textId="77777777" w:rsidR="00957CAB" w:rsidRPr="00F242DD" w:rsidRDefault="00957CAB" w:rsidP="00E36DFA">
            <w:pPr>
              <w:tabs>
                <w:tab w:val="left" w:pos="3030"/>
              </w:tabs>
              <w:spacing w:line="240" w:lineRule="auto"/>
            </w:pPr>
            <w:r w:rsidRPr="00F242DD">
              <w:t>ЛДГ</w:t>
            </w:r>
          </w:p>
          <w:p w14:paraId="40DB3CBF" w14:textId="77777777" w:rsidR="00957CAB" w:rsidRPr="00F242DD" w:rsidRDefault="00957CAB" w:rsidP="00E36DFA">
            <w:pPr>
              <w:tabs>
                <w:tab w:val="left" w:pos="3030"/>
              </w:tabs>
              <w:spacing w:line="240" w:lineRule="auto"/>
            </w:pPr>
            <w:r w:rsidRPr="00F242DD">
              <w:t>Норма</w:t>
            </w:r>
          </w:p>
          <w:p w14:paraId="35B64B86" w14:textId="77777777" w:rsidR="00957CAB" w:rsidRPr="00F242DD" w:rsidRDefault="00957CAB" w:rsidP="00E36DFA">
            <w:pPr>
              <w:tabs>
                <w:tab w:val="left" w:pos="3030"/>
              </w:tabs>
              <w:spacing w:line="240" w:lineRule="auto"/>
            </w:pPr>
            <w:r w:rsidRPr="00F242DD">
              <w:t>Высокий уровень</w:t>
            </w:r>
          </w:p>
        </w:tc>
        <w:tc>
          <w:tcPr>
            <w:tcW w:w="4786" w:type="dxa"/>
            <w:shd w:val="clear" w:color="auto" w:fill="auto"/>
          </w:tcPr>
          <w:p w14:paraId="2D7C1FE2" w14:textId="77777777" w:rsidR="00957CAB" w:rsidRPr="00F242DD" w:rsidRDefault="00957CAB" w:rsidP="00E36DFA">
            <w:pPr>
              <w:spacing w:line="240" w:lineRule="auto"/>
            </w:pPr>
            <w:r w:rsidRPr="00F242DD">
              <w:t>ЛДГ сыворотки ниже верхней границы нормального уровня</w:t>
            </w:r>
          </w:p>
          <w:p w14:paraId="0DDFF087" w14:textId="77777777" w:rsidR="00957CAB" w:rsidRPr="00F242DD" w:rsidRDefault="00957CAB" w:rsidP="00E36DFA">
            <w:pPr>
              <w:spacing w:line="240" w:lineRule="auto"/>
            </w:pPr>
            <w:r w:rsidRPr="00F242DD">
              <w:t>ЛДГ сыворотки выше верхней границы нормального уровня</w:t>
            </w:r>
          </w:p>
        </w:tc>
      </w:tr>
      <w:tr w:rsidR="00957CAB" w:rsidRPr="00F242DD" w14:paraId="25EAA6D5" w14:textId="77777777" w:rsidTr="00E36DFA">
        <w:tc>
          <w:tcPr>
            <w:tcW w:w="4785" w:type="dxa"/>
            <w:shd w:val="clear" w:color="auto" w:fill="auto"/>
          </w:tcPr>
          <w:p w14:paraId="2588024C" w14:textId="77777777" w:rsidR="00957CAB" w:rsidRPr="00F242DD" w:rsidRDefault="00957CAB" w:rsidP="00E36DFA">
            <w:pPr>
              <w:spacing w:line="240" w:lineRule="auto"/>
              <w:jc w:val="left"/>
            </w:pPr>
            <w:r w:rsidRPr="00F242DD">
              <w:t>Новая модель стратификационного риска ММ</w:t>
            </w:r>
          </w:p>
          <w:p w14:paraId="6DCCDE1F" w14:textId="77777777" w:rsidR="00957CAB" w:rsidRPr="00F242DD" w:rsidRDefault="00957CAB" w:rsidP="00E36DFA">
            <w:pPr>
              <w:spacing w:line="240" w:lineRule="auto"/>
              <w:jc w:val="left"/>
            </w:pPr>
            <w:r w:rsidRPr="00F242DD">
              <w:t>Стадии R-ISS</w:t>
            </w:r>
          </w:p>
          <w:p w14:paraId="67723429" w14:textId="77777777" w:rsidR="00957CAB" w:rsidRPr="00F242DD" w:rsidRDefault="00957CAB" w:rsidP="00E36DFA">
            <w:pPr>
              <w:spacing w:line="240" w:lineRule="auto"/>
              <w:jc w:val="left"/>
            </w:pPr>
            <w:r w:rsidRPr="00F242DD">
              <w:t>I</w:t>
            </w:r>
          </w:p>
          <w:p w14:paraId="2347EE20" w14:textId="77777777" w:rsidR="00957CAB" w:rsidRPr="00F242DD" w:rsidRDefault="00957CAB" w:rsidP="00E36DFA">
            <w:pPr>
              <w:spacing w:line="240" w:lineRule="auto"/>
              <w:jc w:val="left"/>
            </w:pPr>
            <w:r w:rsidRPr="00F242DD">
              <w:t>II</w:t>
            </w:r>
          </w:p>
          <w:p w14:paraId="19870450" w14:textId="77777777" w:rsidR="00957CAB" w:rsidRPr="00F242DD" w:rsidRDefault="00957CAB" w:rsidP="00E36DFA">
            <w:pPr>
              <w:spacing w:line="240" w:lineRule="auto"/>
              <w:jc w:val="left"/>
            </w:pPr>
            <w:r w:rsidRPr="00F242DD">
              <w:t>III</w:t>
            </w:r>
          </w:p>
        </w:tc>
        <w:tc>
          <w:tcPr>
            <w:tcW w:w="4786" w:type="dxa"/>
            <w:shd w:val="clear" w:color="auto" w:fill="auto"/>
          </w:tcPr>
          <w:p w14:paraId="6BBD3DDD" w14:textId="77777777" w:rsidR="00957CAB" w:rsidRPr="00F242DD" w:rsidRDefault="00957CAB" w:rsidP="00E36DFA">
            <w:pPr>
              <w:spacing w:line="240" w:lineRule="auto"/>
            </w:pPr>
            <w:r w:rsidRPr="00F242DD">
              <w:t>ISS-стадия I, цитогенетические аномалии стандартного риска по FISH и нормальный уровень ЛДГ</w:t>
            </w:r>
          </w:p>
          <w:p w14:paraId="55FB2817" w14:textId="77777777" w:rsidR="00957CAB" w:rsidRPr="00F242DD" w:rsidRDefault="00957CAB" w:rsidP="00E36DFA">
            <w:pPr>
              <w:spacing w:line="240" w:lineRule="auto"/>
            </w:pPr>
            <w:r w:rsidRPr="00F242DD">
              <w:t>Критерии не соответствуют I или III стадиям R-ISS</w:t>
            </w:r>
          </w:p>
          <w:p w14:paraId="1F3DEE46" w14:textId="77777777" w:rsidR="00957CAB" w:rsidRPr="00F242DD" w:rsidRDefault="00957CAB" w:rsidP="00E36DFA">
            <w:pPr>
              <w:spacing w:line="240" w:lineRule="auto"/>
            </w:pPr>
            <w:r w:rsidRPr="00F242DD">
              <w:t>ISS стадия III и/или цитогенетические аномалии высокого риска по FISH или высокий уровень ЛДГ</w:t>
            </w:r>
          </w:p>
        </w:tc>
      </w:tr>
    </w:tbl>
    <w:p w14:paraId="360F0415" w14:textId="77777777" w:rsidR="00756E45" w:rsidRPr="00F242DD" w:rsidRDefault="0072722C" w:rsidP="00E36DFA">
      <w:pPr>
        <w:pStyle w:val="2"/>
      </w:pPr>
      <w:bookmarkStart w:id="14" w:name="_Toc53140887"/>
      <w:r w:rsidRPr="00F242DD">
        <w:lastRenderedPageBreak/>
        <w:t>1</w:t>
      </w:r>
      <w:r w:rsidR="00756E45" w:rsidRPr="00F242DD">
        <w:t>.6 Клиническая картина</w:t>
      </w:r>
      <w:r w:rsidR="00F56B62" w:rsidRPr="00F242DD">
        <w:t xml:space="preserve"> заболевания или состояния (группы заболеваний или состояний)</w:t>
      </w:r>
      <w:bookmarkEnd w:id="14"/>
    </w:p>
    <w:p w14:paraId="791C7723" w14:textId="77777777" w:rsidR="00B940F3" w:rsidRPr="00F242DD" w:rsidRDefault="00A851FE" w:rsidP="00131E36">
      <w:pPr>
        <w:spacing w:before="0" w:after="0"/>
        <w:ind w:firstLine="709"/>
        <w:contextualSpacing/>
      </w:pPr>
      <w:r w:rsidRPr="00F242DD">
        <w:t xml:space="preserve">Клинические проявления ММ чрезвычайно разнообразны, но в значительной мере определяются </w:t>
      </w:r>
      <w:r w:rsidR="00B940F3" w:rsidRPr="00F242DD">
        <w:t xml:space="preserve">инфильтрацией костного мозга </w:t>
      </w:r>
      <w:r w:rsidR="003A6BE5" w:rsidRPr="00F242DD">
        <w:t>ПК</w:t>
      </w:r>
      <w:r w:rsidR="00B940F3" w:rsidRPr="00F242DD">
        <w:t xml:space="preserve"> и органными повреждениями. Клинические признаки ММ проявляются симптомами, обусловленными костными повреждениями (боли в костях, переломы костей скелета, компрессия спинного мозга, радикулярные боли), гиперкальциемией (полиурия, полидипсия, тошнота, рвота), почечной недостаточностью (тошнота, рвота, недомогание, слабость), амилоидозом (периферическая нейропатия, отеки, органомегалия</w:t>
      </w:r>
      <w:r w:rsidR="00B97938" w:rsidRPr="00F242DD">
        <w:t>), инфильтрацией миеломными клетками костного мозга (анемия, геморрагический синдром), снижением уровня нормальных иммуноглобулинов (частые инфекции, пневмонии), криоглобулинемией (синдром Рейно, акроцианоз), синдромом гипервязкости (одышка, транзиторные ишемические атаки, тромбоз глубоких вен, кровоизлияния в сетчатку глаза, тромбоз центральной вены сетчатки или ее ветвей, носовые кровотечения)</w:t>
      </w:r>
      <w:r w:rsidR="00131E36" w:rsidRPr="00F242DD">
        <w:t xml:space="preserve"> </w:t>
      </w:r>
      <w:r w:rsidR="00A96FB6" w:rsidRPr="00F242DD">
        <w:fldChar w:fldCharType="begin" w:fldLock="1"/>
      </w:r>
      <w:r w:rsidR="00131E36" w:rsidRPr="00F242DD">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 (лекция).","type":"article-journal","volume":"10"},"uris":["http://www.mendeley.com/documents/?uuid=1498007c-e9c9-4d2e-b25d-194ee99dadd9"]}],"mendeley":{"formattedCitation":"[10]","plainTextFormattedCitation":"[10]","previouslyFormattedCitation":"[10]"},"properties":{"noteIndex":0},"schema":"https://github.com/citation-style-language/schema/raw/master/csl-citation.json"}</w:instrText>
      </w:r>
      <w:r w:rsidR="00A96FB6" w:rsidRPr="00F242DD">
        <w:fldChar w:fldCharType="separate"/>
      </w:r>
      <w:r w:rsidR="00131E36" w:rsidRPr="00F242DD">
        <w:rPr>
          <w:noProof/>
        </w:rPr>
        <w:t>[10]</w:t>
      </w:r>
      <w:r w:rsidR="00A96FB6" w:rsidRPr="00F242DD">
        <w:fldChar w:fldCharType="end"/>
      </w:r>
      <w:r w:rsidR="00B97938" w:rsidRPr="00F242DD">
        <w:t>.</w:t>
      </w:r>
    </w:p>
    <w:p w14:paraId="54136DED" w14:textId="77777777" w:rsidR="00756E45" w:rsidRDefault="00756E45" w:rsidP="00131E36">
      <w:pPr>
        <w:spacing w:before="0" w:after="0"/>
        <w:ind w:firstLine="709"/>
        <w:contextualSpacing/>
      </w:pPr>
      <w:r w:rsidRPr="00F242DD">
        <w:t xml:space="preserve">Длительность заболевания до появления первых клинических симптомов может составлять от нескольких месяцев до </w:t>
      </w:r>
      <w:r w:rsidR="006208D0" w:rsidRPr="00F242DD">
        <w:t>≥</w:t>
      </w:r>
      <w:r w:rsidRPr="00F242DD">
        <w:t>2</w:t>
      </w:r>
      <w:r w:rsidR="006208D0" w:rsidRPr="00F242DD">
        <w:t>−</w:t>
      </w:r>
      <w:r w:rsidRPr="00F242DD">
        <w:t>3 лет.</w:t>
      </w:r>
    </w:p>
    <w:p w14:paraId="399079A1" w14:textId="6A63C95F" w:rsidR="00993359" w:rsidRPr="00993359" w:rsidRDefault="00993359" w:rsidP="00993359">
      <w:pPr>
        <w:pStyle w:val="2"/>
      </w:pPr>
      <w:bookmarkStart w:id="15" w:name="_Toc53140888"/>
      <w:r>
        <w:t>1.7</w:t>
      </w:r>
      <w:r w:rsidRPr="00993359">
        <w:t xml:space="preserve"> Множественная миелома, </w:t>
      </w:r>
      <w:r>
        <w:t>осложненная</w:t>
      </w:r>
      <w:r w:rsidRPr="00993359">
        <w:t xml:space="preserve"> почечной недостаточностью.</w:t>
      </w:r>
      <w:bookmarkEnd w:id="15"/>
    </w:p>
    <w:p w14:paraId="7696D519" w14:textId="77777777" w:rsidR="00993359" w:rsidRPr="00E355C0" w:rsidRDefault="00993359" w:rsidP="00993359">
      <w:pPr>
        <w:spacing w:before="0" w:after="0"/>
        <w:ind w:firstLine="851"/>
        <w:rPr>
          <w:szCs w:val="24"/>
        </w:rPr>
      </w:pPr>
      <w:r w:rsidRPr="00E355C0">
        <w:rPr>
          <w:szCs w:val="24"/>
        </w:rPr>
        <w:t xml:space="preserve">Основная причина поражения почек при множественной миеломе – поражение структур нефрона моноклональными легкими цепями. Наиболее часто развивается миеломная нефропатия (33-57% от всех причин почечной недостаточности), реже AL-амилоидоз (21%) и болезнь отложения легких цепей (22%). </w:t>
      </w:r>
    </w:p>
    <w:p w14:paraId="137A2874" w14:textId="77777777" w:rsidR="00993359" w:rsidRPr="00E355C0" w:rsidRDefault="00993359" w:rsidP="00993359">
      <w:pPr>
        <w:spacing w:before="0" w:after="0"/>
        <w:ind w:firstLine="851"/>
        <w:rPr>
          <w:szCs w:val="24"/>
        </w:rPr>
      </w:pPr>
      <w:r w:rsidRPr="00E355C0">
        <w:rPr>
          <w:b/>
          <w:i/>
          <w:iCs/>
          <w:szCs w:val="24"/>
        </w:rPr>
        <w:t>Миеломная нефропатия</w:t>
      </w:r>
      <w:r w:rsidRPr="00E355C0">
        <w:rPr>
          <w:i/>
          <w:iCs/>
          <w:szCs w:val="24"/>
        </w:rPr>
        <w:t xml:space="preserve"> </w:t>
      </w:r>
      <w:r w:rsidRPr="00E355C0">
        <w:rPr>
          <w:szCs w:val="24"/>
        </w:rPr>
        <w:t xml:space="preserve">(цилиндр-нефропатия, cast-nephropathy) – морфологический вариант поражения почек при ММ, характеризующийся образованием белковых цилиндров в дистальном отделе канальцев, развитием тубулоинтерстициального воспаления и фиброза. </w:t>
      </w:r>
    </w:p>
    <w:p w14:paraId="506EB418" w14:textId="77777777" w:rsidR="00993359" w:rsidRPr="00E355C0" w:rsidRDefault="00993359" w:rsidP="00993359">
      <w:pPr>
        <w:spacing w:before="0" w:after="0"/>
        <w:ind w:firstLine="851"/>
        <w:rPr>
          <w:szCs w:val="24"/>
        </w:rPr>
      </w:pPr>
      <w:r w:rsidRPr="00E355C0">
        <w:rPr>
          <w:szCs w:val="24"/>
        </w:rPr>
        <w:t xml:space="preserve">Критерии миеломной нефропатии: </w:t>
      </w:r>
    </w:p>
    <w:p w14:paraId="41FFE146" w14:textId="77777777" w:rsidR="00993359" w:rsidRPr="00E355C0" w:rsidRDefault="00993359" w:rsidP="00993359">
      <w:pPr>
        <w:spacing w:before="0" w:after="0"/>
        <w:rPr>
          <w:szCs w:val="24"/>
        </w:rPr>
      </w:pPr>
      <w:r w:rsidRPr="00E355C0">
        <w:rPr>
          <w:szCs w:val="24"/>
        </w:rPr>
        <w:t xml:space="preserve">• креатинин &gt;177 мкмоль/л (2 мг/дл) или СКФ &lt;40 мл/мин; </w:t>
      </w:r>
    </w:p>
    <w:p w14:paraId="10720B21" w14:textId="77777777" w:rsidR="00993359" w:rsidRPr="00E355C0" w:rsidRDefault="00993359" w:rsidP="00993359">
      <w:pPr>
        <w:spacing w:before="0" w:after="0"/>
        <w:rPr>
          <w:szCs w:val="24"/>
        </w:rPr>
      </w:pPr>
      <w:r w:rsidRPr="00E355C0">
        <w:rPr>
          <w:szCs w:val="24"/>
        </w:rPr>
        <w:t xml:space="preserve">• высокий уровень секреции СЛЦ иммуноглобулинов сыворотки (более 500 мг/л); </w:t>
      </w:r>
    </w:p>
    <w:p w14:paraId="0221BC85" w14:textId="77777777" w:rsidR="00993359" w:rsidRPr="00E355C0" w:rsidRDefault="00993359" w:rsidP="00993359">
      <w:pPr>
        <w:spacing w:before="0" w:after="0"/>
        <w:rPr>
          <w:szCs w:val="24"/>
        </w:rPr>
      </w:pPr>
      <w:r w:rsidRPr="00E355C0">
        <w:rPr>
          <w:szCs w:val="24"/>
        </w:rPr>
        <w:t xml:space="preserve">• при иммуноэлектрофорезе мочи преобладает белок Бенс-Джонса (протеинурия переполнения, канальцевая). </w:t>
      </w:r>
    </w:p>
    <w:p w14:paraId="6349F163" w14:textId="0AA06FC1" w:rsidR="00993359" w:rsidRPr="00E355C0" w:rsidRDefault="00993359" w:rsidP="00993359">
      <w:pPr>
        <w:spacing w:before="0" w:after="0"/>
        <w:ind w:firstLine="851"/>
        <w:rPr>
          <w:szCs w:val="24"/>
        </w:rPr>
      </w:pPr>
      <w:r w:rsidRPr="00E355C0">
        <w:rPr>
          <w:szCs w:val="24"/>
        </w:rPr>
        <w:t xml:space="preserve">Миеломная нефропатия – основная причина острого почечного повреждения при ММ. Повреждение почек усиливается при воздействии таких факторов как гиперкальциемия, дегидратация, применение аминогликозидов, нестероидных </w:t>
      </w:r>
      <w:r w:rsidRPr="00E355C0">
        <w:rPr>
          <w:szCs w:val="24"/>
        </w:rPr>
        <w:lastRenderedPageBreak/>
        <w:t xml:space="preserve">противовоспалительных препаратов, внутривенном введении контрастных веществ. Для диагностики острого почечного повреждения рекомендовано использовать критерии RIFLE или AKIN (табл. </w:t>
      </w:r>
      <w:r>
        <w:rPr>
          <w:szCs w:val="24"/>
        </w:rPr>
        <w:t>4</w:t>
      </w:r>
      <w:r w:rsidRPr="00E355C0">
        <w:rPr>
          <w:szCs w:val="24"/>
        </w:rPr>
        <w:t>).</w:t>
      </w:r>
    </w:p>
    <w:p w14:paraId="26BE5037" w14:textId="417E7FC3" w:rsidR="00993359" w:rsidRPr="00993359" w:rsidRDefault="00993359" w:rsidP="00993359">
      <w:pPr>
        <w:spacing w:before="0" w:after="0"/>
        <w:rPr>
          <w:szCs w:val="24"/>
        </w:rPr>
      </w:pPr>
      <w:r w:rsidRPr="00993359">
        <w:rPr>
          <w:b/>
          <w:szCs w:val="24"/>
        </w:rPr>
        <w:t xml:space="preserve">Таблица 4. </w:t>
      </w:r>
      <w:r w:rsidRPr="00993359">
        <w:rPr>
          <w:szCs w:val="24"/>
        </w:rPr>
        <w:t>Диагностика острого почечного повреждения (критерии RIFLE и AKIN)</w:t>
      </w:r>
    </w:p>
    <w:tbl>
      <w:tblPr>
        <w:tblStyle w:val="ae"/>
        <w:tblW w:w="0" w:type="auto"/>
        <w:tblInd w:w="108" w:type="dxa"/>
        <w:tblLook w:val="04A0" w:firstRow="1" w:lastRow="0" w:firstColumn="1" w:lastColumn="0" w:noHBand="0" w:noVBand="1"/>
      </w:tblPr>
      <w:tblGrid>
        <w:gridCol w:w="2977"/>
        <w:gridCol w:w="3145"/>
        <w:gridCol w:w="3115"/>
      </w:tblGrid>
      <w:tr w:rsidR="00993359" w:rsidRPr="00E355C0" w14:paraId="11D57CA7" w14:textId="77777777" w:rsidTr="00993359">
        <w:tc>
          <w:tcPr>
            <w:tcW w:w="6122" w:type="dxa"/>
            <w:gridSpan w:val="2"/>
          </w:tcPr>
          <w:p w14:paraId="6E181203" w14:textId="77777777" w:rsidR="00993359" w:rsidRPr="00E355C0" w:rsidRDefault="00993359" w:rsidP="00993359">
            <w:pPr>
              <w:spacing w:before="0" w:after="0"/>
              <w:rPr>
                <w:szCs w:val="24"/>
              </w:rPr>
            </w:pPr>
            <w:r w:rsidRPr="00E355C0">
              <w:rPr>
                <w:szCs w:val="24"/>
              </w:rPr>
              <w:t>Критерии по креатинину и СКФ</w:t>
            </w:r>
          </w:p>
        </w:tc>
        <w:tc>
          <w:tcPr>
            <w:tcW w:w="3115" w:type="dxa"/>
          </w:tcPr>
          <w:p w14:paraId="2C77FA99" w14:textId="77777777" w:rsidR="00993359" w:rsidRPr="00E355C0" w:rsidRDefault="00993359" w:rsidP="00993359">
            <w:pPr>
              <w:spacing w:before="0" w:after="0"/>
              <w:rPr>
                <w:szCs w:val="24"/>
              </w:rPr>
            </w:pPr>
            <w:r w:rsidRPr="00E355C0">
              <w:rPr>
                <w:szCs w:val="24"/>
              </w:rPr>
              <w:t>Критерии по темпу диуреза</w:t>
            </w:r>
          </w:p>
        </w:tc>
      </w:tr>
      <w:tr w:rsidR="00993359" w:rsidRPr="00E355C0" w14:paraId="254AB4CC" w14:textId="77777777" w:rsidTr="00993359">
        <w:tc>
          <w:tcPr>
            <w:tcW w:w="2977" w:type="dxa"/>
          </w:tcPr>
          <w:p w14:paraId="461BC791" w14:textId="77777777" w:rsidR="00993359" w:rsidRPr="00E355C0" w:rsidRDefault="00993359" w:rsidP="00993359">
            <w:pPr>
              <w:spacing w:before="0" w:after="0"/>
              <w:rPr>
                <w:szCs w:val="24"/>
              </w:rPr>
            </w:pPr>
            <w:r w:rsidRPr="00E355C0">
              <w:rPr>
                <w:szCs w:val="24"/>
              </w:rPr>
              <w:t xml:space="preserve">RIFLE </w:t>
            </w:r>
          </w:p>
          <w:p w14:paraId="32C3E8A8" w14:textId="77777777" w:rsidR="00993359" w:rsidRPr="00E355C0" w:rsidRDefault="00993359" w:rsidP="00993359">
            <w:pPr>
              <w:spacing w:before="0" w:after="0"/>
              <w:rPr>
                <w:szCs w:val="24"/>
              </w:rPr>
            </w:pPr>
          </w:p>
        </w:tc>
        <w:tc>
          <w:tcPr>
            <w:tcW w:w="3145" w:type="dxa"/>
          </w:tcPr>
          <w:p w14:paraId="20C14CD9" w14:textId="77777777" w:rsidR="00993359" w:rsidRPr="00E355C0" w:rsidRDefault="00993359" w:rsidP="00993359">
            <w:pPr>
              <w:spacing w:before="0" w:after="0"/>
              <w:rPr>
                <w:szCs w:val="24"/>
              </w:rPr>
            </w:pPr>
            <w:r w:rsidRPr="00E355C0">
              <w:rPr>
                <w:szCs w:val="24"/>
              </w:rPr>
              <w:t xml:space="preserve">AKIN </w:t>
            </w:r>
          </w:p>
          <w:p w14:paraId="32ADF62D" w14:textId="77777777" w:rsidR="00993359" w:rsidRPr="00E355C0" w:rsidRDefault="00993359" w:rsidP="00993359">
            <w:pPr>
              <w:spacing w:before="0" w:after="0"/>
              <w:rPr>
                <w:szCs w:val="24"/>
              </w:rPr>
            </w:pPr>
          </w:p>
        </w:tc>
        <w:tc>
          <w:tcPr>
            <w:tcW w:w="3115" w:type="dxa"/>
          </w:tcPr>
          <w:p w14:paraId="56C9F1EA" w14:textId="77777777" w:rsidR="00993359" w:rsidRPr="00E355C0" w:rsidRDefault="00993359" w:rsidP="00993359">
            <w:pPr>
              <w:spacing w:before="0" w:after="0"/>
              <w:rPr>
                <w:szCs w:val="24"/>
              </w:rPr>
            </w:pPr>
            <w:r w:rsidRPr="00E355C0">
              <w:rPr>
                <w:szCs w:val="24"/>
              </w:rPr>
              <w:t xml:space="preserve">RIFLE и AKIN </w:t>
            </w:r>
          </w:p>
          <w:p w14:paraId="1C52887C" w14:textId="77777777" w:rsidR="00993359" w:rsidRPr="00E355C0" w:rsidRDefault="00993359" w:rsidP="00993359">
            <w:pPr>
              <w:spacing w:before="0" w:after="0"/>
              <w:rPr>
                <w:szCs w:val="24"/>
              </w:rPr>
            </w:pPr>
          </w:p>
        </w:tc>
      </w:tr>
      <w:tr w:rsidR="00993359" w:rsidRPr="00E355C0" w14:paraId="650A62E2" w14:textId="77777777" w:rsidTr="00993359">
        <w:tc>
          <w:tcPr>
            <w:tcW w:w="2977" w:type="dxa"/>
          </w:tcPr>
          <w:p w14:paraId="3E06AEFB" w14:textId="77777777" w:rsidR="00993359" w:rsidRPr="00E355C0" w:rsidRDefault="00993359" w:rsidP="00993359">
            <w:pPr>
              <w:spacing w:before="0" w:after="0"/>
              <w:rPr>
                <w:b/>
                <w:szCs w:val="24"/>
              </w:rPr>
            </w:pPr>
            <w:r w:rsidRPr="00E355C0">
              <w:rPr>
                <w:b/>
                <w:szCs w:val="24"/>
              </w:rPr>
              <w:t xml:space="preserve">Стадия R (риск) </w:t>
            </w:r>
          </w:p>
          <w:p w14:paraId="2173A7DB" w14:textId="77777777" w:rsidR="00993359" w:rsidRPr="00E355C0" w:rsidRDefault="00993359" w:rsidP="00993359">
            <w:pPr>
              <w:spacing w:before="0" w:after="0"/>
              <w:rPr>
                <w:szCs w:val="24"/>
              </w:rPr>
            </w:pPr>
            <w:r w:rsidRPr="00E355C0">
              <w:rPr>
                <w:szCs w:val="24"/>
              </w:rPr>
              <w:t xml:space="preserve">Увеличение концентрации креатинина ≥50% или снижение СКФ &gt;25% от исходного значения </w:t>
            </w:r>
          </w:p>
        </w:tc>
        <w:tc>
          <w:tcPr>
            <w:tcW w:w="3145" w:type="dxa"/>
          </w:tcPr>
          <w:p w14:paraId="6CFB39C6" w14:textId="77777777" w:rsidR="00993359" w:rsidRPr="00E355C0" w:rsidRDefault="00993359" w:rsidP="00993359">
            <w:pPr>
              <w:spacing w:before="0" w:after="0"/>
              <w:rPr>
                <w:b/>
                <w:szCs w:val="24"/>
              </w:rPr>
            </w:pPr>
            <w:r w:rsidRPr="00E355C0">
              <w:rPr>
                <w:b/>
                <w:szCs w:val="24"/>
              </w:rPr>
              <w:t xml:space="preserve">Стадия I </w:t>
            </w:r>
          </w:p>
          <w:p w14:paraId="7CE44A20" w14:textId="77777777" w:rsidR="00993359" w:rsidRPr="00E355C0" w:rsidRDefault="00993359" w:rsidP="00993359">
            <w:pPr>
              <w:spacing w:before="0" w:after="0"/>
              <w:rPr>
                <w:szCs w:val="24"/>
              </w:rPr>
            </w:pPr>
            <w:r w:rsidRPr="00E355C0">
              <w:rPr>
                <w:szCs w:val="24"/>
              </w:rPr>
              <w:t xml:space="preserve">Увеличение концентрации креатинина ≥50% или более 0,3 мг/дл (26,4 мкмоль/л) от исходного значения </w:t>
            </w:r>
          </w:p>
        </w:tc>
        <w:tc>
          <w:tcPr>
            <w:tcW w:w="3115" w:type="dxa"/>
          </w:tcPr>
          <w:p w14:paraId="5CFCAEBA" w14:textId="77777777" w:rsidR="00993359" w:rsidRPr="00E355C0" w:rsidRDefault="00993359" w:rsidP="00993359">
            <w:pPr>
              <w:spacing w:before="0" w:after="0"/>
              <w:rPr>
                <w:szCs w:val="24"/>
              </w:rPr>
            </w:pPr>
            <w:r w:rsidRPr="00E355C0">
              <w:rPr>
                <w:szCs w:val="24"/>
              </w:rPr>
              <w:t xml:space="preserve">менее 0,5 мл/кг/час в течение </w:t>
            </w:r>
          </w:p>
          <w:p w14:paraId="64C7EE35" w14:textId="77777777" w:rsidR="00993359" w:rsidRPr="00E355C0" w:rsidRDefault="00993359" w:rsidP="00993359">
            <w:pPr>
              <w:spacing w:before="0" w:after="0"/>
              <w:rPr>
                <w:szCs w:val="24"/>
              </w:rPr>
            </w:pPr>
            <w:r w:rsidRPr="00E355C0">
              <w:rPr>
                <w:szCs w:val="24"/>
              </w:rPr>
              <w:t xml:space="preserve">6 часов </w:t>
            </w:r>
          </w:p>
        </w:tc>
      </w:tr>
      <w:tr w:rsidR="00993359" w:rsidRPr="00E355C0" w14:paraId="25BD6940" w14:textId="77777777" w:rsidTr="00993359">
        <w:tc>
          <w:tcPr>
            <w:tcW w:w="2977" w:type="dxa"/>
          </w:tcPr>
          <w:p w14:paraId="5A806D10" w14:textId="77777777" w:rsidR="00993359" w:rsidRPr="00E355C0" w:rsidRDefault="00993359" w:rsidP="00993359">
            <w:pPr>
              <w:spacing w:before="0" w:after="0"/>
              <w:rPr>
                <w:b/>
                <w:szCs w:val="24"/>
              </w:rPr>
            </w:pPr>
            <w:r w:rsidRPr="00E355C0">
              <w:rPr>
                <w:b/>
                <w:szCs w:val="24"/>
              </w:rPr>
              <w:t xml:space="preserve">Стадия I (повреждение) </w:t>
            </w:r>
          </w:p>
          <w:p w14:paraId="0BE4ED69" w14:textId="77777777" w:rsidR="00993359" w:rsidRPr="00E355C0" w:rsidRDefault="00993359" w:rsidP="00993359">
            <w:pPr>
              <w:spacing w:before="0" w:after="0"/>
              <w:rPr>
                <w:szCs w:val="24"/>
              </w:rPr>
            </w:pPr>
            <w:r w:rsidRPr="00E355C0">
              <w:rPr>
                <w:szCs w:val="24"/>
              </w:rPr>
              <w:t xml:space="preserve">Увеличение концентрации креатинина ≥100% или снижение СКФ &gt;50% от исходного значения </w:t>
            </w:r>
          </w:p>
        </w:tc>
        <w:tc>
          <w:tcPr>
            <w:tcW w:w="3145" w:type="dxa"/>
          </w:tcPr>
          <w:p w14:paraId="68748C84" w14:textId="77777777" w:rsidR="00993359" w:rsidRPr="00E355C0" w:rsidRDefault="00993359" w:rsidP="00993359">
            <w:pPr>
              <w:spacing w:before="0" w:after="0"/>
              <w:rPr>
                <w:b/>
                <w:szCs w:val="24"/>
              </w:rPr>
            </w:pPr>
            <w:r w:rsidRPr="00E355C0">
              <w:rPr>
                <w:b/>
                <w:szCs w:val="24"/>
              </w:rPr>
              <w:t xml:space="preserve">Стадия II </w:t>
            </w:r>
          </w:p>
          <w:p w14:paraId="5A3F86B5" w14:textId="77777777" w:rsidR="00993359" w:rsidRPr="00E355C0" w:rsidRDefault="00993359" w:rsidP="00993359">
            <w:pPr>
              <w:spacing w:before="0" w:after="0"/>
              <w:rPr>
                <w:szCs w:val="24"/>
              </w:rPr>
            </w:pPr>
            <w:r w:rsidRPr="00E355C0">
              <w:rPr>
                <w:szCs w:val="24"/>
              </w:rPr>
              <w:t xml:space="preserve">Увеличение концентрации креатинина ≥100% от исходного значения </w:t>
            </w:r>
          </w:p>
        </w:tc>
        <w:tc>
          <w:tcPr>
            <w:tcW w:w="3115" w:type="dxa"/>
          </w:tcPr>
          <w:p w14:paraId="521FB707" w14:textId="77777777" w:rsidR="00993359" w:rsidRPr="00E355C0" w:rsidRDefault="00993359" w:rsidP="00993359">
            <w:pPr>
              <w:spacing w:before="0" w:after="0"/>
              <w:rPr>
                <w:szCs w:val="24"/>
              </w:rPr>
            </w:pPr>
            <w:r w:rsidRPr="00E355C0">
              <w:rPr>
                <w:szCs w:val="24"/>
              </w:rPr>
              <w:t xml:space="preserve">менее 0,5 мл/кг/час в течение 12 часов </w:t>
            </w:r>
          </w:p>
        </w:tc>
      </w:tr>
      <w:tr w:rsidR="00993359" w:rsidRPr="00E355C0" w14:paraId="0FF45560" w14:textId="77777777" w:rsidTr="00993359">
        <w:tc>
          <w:tcPr>
            <w:tcW w:w="2977" w:type="dxa"/>
          </w:tcPr>
          <w:p w14:paraId="6E7B90B1" w14:textId="77777777" w:rsidR="00993359" w:rsidRPr="00E355C0" w:rsidRDefault="00993359" w:rsidP="00993359">
            <w:pPr>
              <w:spacing w:before="0" w:after="0"/>
              <w:rPr>
                <w:szCs w:val="24"/>
              </w:rPr>
            </w:pPr>
            <w:r w:rsidRPr="00E355C0">
              <w:rPr>
                <w:b/>
                <w:szCs w:val="24"/>
              </w:rPr>
              <w:t>Стадия F (недостаточность)</w:t>
            </w:r>
            <w:r w:rsidRPr="00E355C0">
              <w:rPr>
                <w:szCs w:val="24"/>
              </w:rPr>
              <w:t xml:space="preserve"> Увеличение концентрации креатинина ≥200% или снижение СКФ &gt;75% от исходного значения или содержание креатинина в сыворотке более 4 мг/дл </w:t>
            </w:r>
          </w:p>
          <w:p w14:paraId="156ACB57" w14:textId="77777777" w:rsidR="00993359" w:rsidRPr="00E355C0" w:rsidRDefault="00993359" w:rsidP="00993359">
            <w:pPr>
              <w:spacing w:before="0" w:after="0"/>
              <w:rPr>
                <w:szCs w:val="24"/>
              </w:rPr>
            </w:pPr>
            <w:r w:rsidRPr="00E355C0">
              <w:rPr>
                <w:szCs w:val="24"/>
              </w:rPr>
              <w:t xml:space="preserve">(≥354 мкмоль/л) с быстрым повышением более 0,5 мг/дл </w:t>
            </w:r>
          </w:p>
          <w:p w14:paraId="3D0797CE" w14:textId="77777777" w:rsidR="00993359" w:rsidRPr="00E355C0" w:rsidRDefault="00993359" w:rsidP="00993359">
            <w:pPr>
              <w:spacing w:before="0" w:after="0"/>
              <w:rPr>
                <w:szCs w:val="24"/>
              </w:rPr>
            </w:pPr>
            <w:r w:rsidRPr="00E355C0">
              <w:rPr>
                <w:szCs w:val="24"/>
              </w:rPr>
              <w:t xml:space="preserve">(44 мкмоль/л) </w:t>
            </w:r>
          </w:p>
        </w:tc>
        <w:tc>
          <w:tcPr>
            <w:tcW w:w="3145" w:type="dxa"/>
          </w:tcPr>
          <w:p w14:paraId="67579373" w14:textId="77777777" w:rsidR="00993359" w:rsidRPr="00E355C0" w:rsidRDefault="00993359" w:rsidP="00993359">
            <w:pPr>
              <w:spacing w:before="0" w:after="0"/>
              <w:rPr>
                <w:b/>
                <w:szCs w:val="24"/>
              </w:rPr>
            </w:pPr>
            <w:r w:rsidRPr="00E355C0">
              <w:rPr>
                <w:b/>
                <w:szCs w:val="24"/>
              </w:rPr>
              <w:t xml:space="preserve">Стадия III </w:t>
            </w:r>
          </w:p>
          <w:p w14:paraId="25C085E9" w14:textId="77777777" w:rsidR="00993359" w:rsidRPr="00E355C0" w:rsidRDefault="00993359" w:rsidP="00993359">
            <w:pPr>
              <w:spacing w:before="0" w:after="0"/>
              <w:rPr>
                <w:szCs w:val="24"/>
              </w:rPr>
            </w:pPr>
            <w:r w:rsidRPr="00E355C0">
              <w:rPr>
                <w:szCs w:val="24"/>
              </w:rPr>
              <w:t xml:space="preserve">Увеличение концентрации креатинина ≥200% от исходного значения или содержание креатинина в сыворотке более 4 мг/дл (≥354 мкмоль/л) с быстрым повышением более 0,5 мг/дл (44 мкмоль/л) или необходимость заместительной почечной терапии </w:t>
            </w:r>
          </w:p>
        </w:tc>
        <w:tc>
          <w:tcPr>
            <w:tcW w:w="3115" w:type="dxa"/>
          </w:tcPr>
          <w:p w14:paraId="65DDFB08" w14:textId="77777777" w:rsidR="00993359" w:rsidRPr="00E355C0" w:rsidRDefault="00993359" w:rsidP="00993359">
            <w:pPr>
              <w:spacing w:before="0" w:after="0"/>
              <w:rPr>
                <w:szCs w:val="24"/>
              </w:rPr>
            </w:pPr>
            <w:r w:rsidRPr="00E355C0">
              <w:rPr>
                <w:szCs w:val="24"/>
              </w:rPr>
              <w:t xml:space="preserve">менее 0,3 мл/кг/час в течение 24 часов или анурия в течение 12 часов </w:t>
            </w:r>
          </w:p>
        </w:tc>
      </w:tr>
      <w:tr w:rsidR="00993359" w:rsidRPr="00E355C0" w14:paraId="51C6EAD5" w14:textId="77777777" w:rsidTr="00993359">
        <w:tc>
          <w:tcPr>
            <w:tcW w:w="2977" w:type="dxa"/>
          </w:tcPr>
          <w:p w14:paraId="2B7BF3D5" w14:textId="77777777" w:rsidR="00993359" w:rsidRPr="00E355C0" w:rsidRDefault="00993359" w:rsidP="00993359">
            <w:pPr>
              <w:spacing w:before="0" w:after="0"/>
              <w:rPr>
                <w:b/>
                <w:szCs w:val="24"/>
              </w:rPr>
            </w:pPr>
            <w:r w:rsidRPr="00E355C0">
              <w:rPr>
                <w:b/>
                <w:szCs w:val="24"/>
              </w:rPr>
              <w:t xml:space="preserve">Стадия L (утрата) </w:t>
            </w:r>
          </w:p>
          <w:p w14:paraId="4D45EF72" w14:textId="77777777" w:rsidR="00993359" w:rsidRPr="00E355C0" w:rsidRDefault="00993359" w:rsidP="00993359">
            <w:pPr>
              <w:spacing w:before="0" w:after="0"/>
              <w:rPr>
                <w:szCs w:val="24"/>
              </w:rPr>
            </w:pPr>
            <w:r w:rsidRPr="00E355C0">
              <w:rPr>
                <w:szCs w:val="24"/>
              </w:rPr>
              <w:t xml:space="preserve">Полная утрата функции почек (необходимость заместительной почечной </w:t>
            </w:r>
            <w:r w:rsidRPr="00E355C0">
              <w:rPr>
                <w:szCs w:val="24"/>
              </w:rPr>
              <w:lastRenderedPageBreak/>
              <w:t xml:space="preserve">терапии) более 4-х недель </w:t>
            </w:r>
          </w:p>
        </w:tc>
        <w:tc>
          <w:tcPr>
            <w:tcW w:w="3145" w:type="dxa"/>
          </w:tcPr>
          <w:p w14:paraId="0EFFC3AE" w14:textId="77777777" w:rsidR="00993359" w:rsidRPr="00E355C0" w:rsidRDefault="00993359" w:rsidP="00993359">
            <w:pPr>
              <w:spacing w:before="0" w:after="0"/>
              <w:rPr>
                <w:szCs w:val="24"/>
              </w:rPr>
            </w:pPr>
          </w:p>
        </w:tc>
        <w:tc>
          <w:tcPr>
            <w:tcW w:w="3115" w:type="dxa"/>
          </w:tcPr>
          <w:p w14:paraId="0502A6D5" w14:textId="77777777" w:rsidR="00993359" w:rsidRPr="00E355C0" w:rsidRDefault="00993359" w:rsidP="00993359">
            <w:pPr>
              <w:spacing w:before="0" w:after="0"/>
              <w:rPr>
                <w:szCs w:val="24"/>
              </w:rPr>
            </w:pPr>
          </w:p>
        </w:tc>
      </w:tr>
      <w:tr w:rsidR="00993359" w:rsidRPr="00E355C0" w14:paraId="1D870147" w14:textId="77777777" w:rsidTr="00993359">
        <w:tc>
          <w:tcPr>
            <w:tcW w:w="2977" w:type="dxa"/>
          </w:tcPr>
          <w:p w14:paraId="572BC2B9" w14:textId="77777777" w:rsidR="00993359" w:rsidRPr="00E355C0" w:rsidRDefault="00993359" w:rsidP="00993359">
            <w:pPr>
              <w:spacing w:before="0" w:after="0"/>
              <w:rPr>
                <w:b/>
                <w:szCs w:val="24"/>
              </w:rPr>
            </w:pPr>
            <w:r w:rsidRPr="00E355C0">
              <w:rPr>
                <w:b/>
                <w:szCs w:val="24"/>
              </w:rPr>
              <w:lastRenderedPageBreak/>
              <w:t xml:space="preserve">Стадия E (конечная стадия заболевания почек) </w:t>
            </w:r>
          </w:p>
          <w:p w14:paraId="44DA08C6" w14:textId="77777777" w:rsidR="00993359" w:rsidRPr="00E355C0" w:rsidRDefault="00993359" w:rsidP="00993359">
            <w:pPr>
              <w:spacing w:before="0" w:after="0"/>
              <w:rPr>
                <w:szCs w:val="24"/>
              </w:rPr>
            </w:pPr>
            <w:r w:rsidRPr="00E355C0">
              <w:rPr>
                <w:szCs w:val="24"/>
              </w:rPr>
              <w:t xml:space="preserve">Необходимость заместительной почечной терапии более 3-х мес. </w:t>
            </w:r>
          </w:p>
        </w:tc>
        <w:tc>
          <w:tcPr>
            <w:tcW w:w="3145" w:type="dxa"/>
          </w:tcPr>
          <w:p w14:paraId="7B8F7E66" w14:textId="77777777" w:rsidR="00993359" w:rsidRPr="00E355C0" w:rsidRDefault="00993359" w:rsidP="00993359">
            <w:pPr>
              <w:spacing w:before="0" w:after="0"/>
              <w:rPr>
                <w:szCs w:val="24"/>
              </w:rPr>
            </w:pPr>
          </w:p>
        </w:tc>
        <w:tc>
          <w:tcPr>
            <w:tcW w:w="3115" w:type="dxa"/>
          </w:tcPr>
          <w:p w14:paraId="4AF11387" w14:textId="77777777" w:rsidR="00993359" w:rsidRPr="00E355C0" w:rsidRDefault="00993359" w:rsidP="00993359">
            <w:pPr>
              <w:spacing w:before="0" w:after="0"/>
              <w:rPr>
                <w:szCs w:val="24"/>
              </w:rPr>
            </w:pPr>
          </w:p>
        </w:tc>
      </w:tr>
    </w:tbl>
    <w:p w14:paraId="0831F373" w14:textId="47501B7B" w:rsidR="00993359" w:rsidRPr="00E355C0" w:rsidRDefault="00993359" w:rsidP="00993359">
      <w:pPr>
        <w:spacing w:before="0" w:after="0"/>
        <w:rPr>
          <w:szCs w:val="24"/>
        </w:rPr>
      </w:pPr>
      <w:r w:rsidRPr="00E355C0">
        <w:rPr>
          <w:szCs w:val="24"/>
        </w:rPr>
        <w:t xml:space="preserve">У пациентов со стабильной функцией почек стадию хронической болезни почек определяют на основании скорости клубочковой фильтрации, определяемой по формулам MDRD или CKD-EPI (табл. </w:t>
      </w:r>
      <w:r>
        <w:rPr>
          <w:szCs w:val="24"/>
        </w:rPr>
        <w:t>5</w:t>
      </w:r>
      <w:r w:rsidRPr="00E355C0">
        <w:rPr>
          <w:szCs w:val="24"/>
        </w:rPr>
        <w:t>).</w:t>
      </w:r>
    </w:p>
    <w:p w14:paraId="055C72C7" w14:textId="361FC9B7" w:rsidR="00993359" w:rsidRPr="00E355C0" w:rsidRDefault="00993359" w:rsidP="00993359">
      <w:pPr>
        <w:spacing w:before="0" w:after="0"/>
        <w:rPr>
          <w:szCs w:val="24"/>
        </w:rPr>
      </w:pPr>
      <w:r w:rsidRPr="00993359">
        <w:rPr>
          <w:b/>
          <w:szCs w:val="24"/>
        </w:rPr>
        <w:t>Таблица 5.</w:t>
      </w:r>
      <w:r>
        <w:rPr>
          <w:szCs w:val="24"/>
        </w:rPr>
        <w:t xml:space="preserve"> </w:t>
      </w:r>
      <w:r w:rsidRPr="00E355C0">
        <w:rPr>
          <w:szCs w:val="24"/>
        </w:rPr>
        <w:t>Классификация хронической болезни почек</w:t>
      </w:r>
    </w:p>
    <w:tbl>
      <w:tblPr>
        <w:tblStyle w:val="ae"/>
        <w:tblW w:w="0" w:type="auto"/>
        <w:tblInd w:w="108" w:type="dxa"/>
        <w:tblLook w:val="04A0" w:firstRow="1" w:lastRow="0" w:firstColumn="1" w:lastColumn="0" w:noHBand="0" w:noVBand="1"/>
      </w:tblPr>
      <w:tblGrid>
        <w:gridCol w:w="1021"/>
        <w:gridCol w:w="5529"/>
        <w:gridCol w:w="2687"/>
      </w:tblGrid>
      <w:tr w:rsidR="00993359" w:rsidRPr="00E355C0" w14:paraId="217A8004" w14:textId="77777777" w:rsidTr="00993359">
        <w:tc>
          <w:tcPr>
            <w:tcW w:w="1021" w:type="dxa"/>
          </w:tcPr>
          <w:p w14:paraId="46ABEE92" w14:textId="77777777" w:rsidR="00993359" w:rsidRPr="00E355C0" w:rsidRDefault="00993359" w:rsidP="00993359">
            <w:pPr>
              <w:spacing w:before="0" w:after="0"/>
              <w:rPr>
                <w:szCs w:val="24"/>
              </w:rPr>
            </w:pPr>
            <w:r w:rsidRPr="00E355C0">
              <w:rPr>
                <w:szCs w:val="24"/>
              </w:rPr>
              <w:t xml:space="preserve">Стадия </w:t>
            </w:r>
          </w:p>
          <w:p w14:paraId="4CEC2C4F" w14:textId="77777777" w:rsidR="00993359" w:rsidRPr="00E355C0" w:rsidRDefault="00993359" w:rsidP="00993359">
            <w:pPr>
              <w:spacing w:before="0" w:after="0"/>
              <w:rPr>
                <w:szCs w:val="24"/>
              </w:rPr>
            </w:pPr>
          </w:p>
        </w:tc>
        <w:tc>
          <w:tcPr>
            <w:tcW w:w="5529" w:type="dxa"/>
          </w:tcPr>
          <w:p w14:paraId="1B6CA14D" w14:textId="77777777" w:rsidR="00993359" w:rsidRPr="00E355C0" w:rsidRDefault="00993359" w:rsidP="00993359">
            <w:pPr>
              <w:spacing w:before="0" w:after="0"/>
              <w:rPr>
                <w:szCs w:val="24"/>
              </w:rPr>
            </w:pPr>
            <w:r w:rsidRPr="00E355C0">
              <w:rPr>
                <w:szCs w:val="24"/>
              </w:rPr>
              <w:t>Характеристика</w:t>
            </w:r>
          </w:p>
          <w:p w14:paraId="3174CF34" w14:textId="77777777" w:rsidR="00993359" w:rsidRPr="00E355C0" w:rsidRDefault="00993359" w:rsidP="00993359">
            <w:pPr>
              <w:spacing w:before="0" w:after="0"/>
              <w:rPr>
                <w:szCs w:val="24"/>
              </w:rPr>
            </w:pPr>
          </w:p>
        </w:tc>
        <w:tc>
          <w:tcPr>
            <w:tcW w:w="2687" w:type="dxa"/>
          </w:tcPr>
          <w:p w14:paraId="693DDBA0" w14:textId="77777777" w:rsidR="00993359" w:rsidRPr="00E355C0" w:rsidRDefault="00993359" w:rsidP="00993359">
            <w:pPr>
              <w:spacing w:before="0" w:after="0"/>
              <w:rPr>
                <w:szCs w:val="24"/>
              </w:rPr>
            </w:pPr>
            <w:r w:rsidRPr="00E355C0">
              <w:rPr>
                <w:szCs w:val="24"/>
              </w:rPr>
              <w:t>СКФ мл/мин/1,73 м</w:t>
            </w:r>
            <w:r w:rsidRPr="00E355C0">
              <w:rPr>
                <w:szCs w:val="24"/>
                <w:vertAlign w:val="superscript"/>
              </w:rPr>
              <w:t>2</w:t>
            </w:r>
            <w:r w:rsidRPr="00E355C0">
              <w:rPr>
                <w:szCs w:val="24"/>
              </w:rPr>
              <w:t xml:space="preserve"> </w:t>
            </w:r>
          </w:p>
          <w:p w14:paraId="051F6BE2" w14:textId="77777777" w:rsidR="00993359" w:rsidRPr="00E355C0" w:rsidRDefault="00993359" w:rsidP="00993359">
            <w:pPr>
              <w:spacing w:before="0" w:after="0"/>
              <w:rPr>
                <w:szCs w:val="24"/>
              </w:rPr>
            </w:pPr>
          </w:p>
        </w:tc>
      </w:tr>
      <w:tr w:rsidR="00993359" w:rsidRPr="00E355C0" w14:paraId="4A85F169" w14:textId="77777777" w:rsidTr="00993359">
        <w:tc>
          <w:tcPr>
            <w:tcW w:w="1021" w:type="dxa"/>
          </w:tcPr>
          <w:p w14:paraId="738DD4CB" w14:textId="77777777" w:rsidR="00993359" w:rsidRPr="00E355C0" w:rsidRDefault="00993359" w:rsidP="00993359">
            <w:pPr>
              <w:spacing w:before="0" w:after="0"/>
              <w:rPr>
                <w:szCs w:val="24"/>
              </w:rPr>
            </w:pPr>
            <w:r w:rsidRPr="00E355C0">
              <w:rPr>
                <w:szCs w:val="24"/>
              </w:rPr>
              <w:t>1</w:t>
            </w:r>
          </w:p>
        </w:tc>
        <w:tc>
          <w:tcPr>
            <w:tcW w:w="5529" w:type="dxa"/>
          </w:tcPr>
          <w:p w14:paraId="23296A8E" w14:textId="77777777" w:rsidR="00993359" w:rsidRPr="00E355C0" w:rsidRDefault="00993359" w:rsidP="00993359">
            <w:pPr>
              <w:spacing w:before="0" w:after="0"/>
              <w:rPr>
                <w:szCs w:val="24"/>
              </w:rPr>
            </w:pPr>
            <w:r w:rsidRPr="00E355C0">
              <w:rPr>
                <w:szCs w:val="24"/>
              </w:rPr>
              <w:t xml:space="preserve">Поражение почек с нормальной или повышенной СКФ </w:t>
            </w:r>
          </w:p>
        </w:tc>
        <w:tc>
          <w:tcPr>
            <w:tcW w:w="2687" w:type="dxa"/>
          </w:tcPr>
          <w:p w14:paraId="06E99857" w14:textId="77777777" w:rsidR="00993359" w:rsidRPr="00E355C0" w:rsidRDefault="00993359" w:rsidP="00993359">
            <w:pPr>
              <w:spacing w:before="0" w:after="0"/>
              <w:rPr>
                <w:szCs w:val="24"/>
              </w:rPr>
            </w:pPr>
            <w:r w:rsidRPr="00E355C0">
              <w:rPr>
                <w:color w:val="445566"/>
                <w:szCs w:val="24"/>
                <w:shd w:val="clear" w:color="auto" w:fill="FEFCFC"/>
              </w:rPr>
              <w:t>≥90</w:t>
            </w:r>
          </w:p>
        </w:tc>
      </w:tr>
      <w:tr w:rsidR="00993359" w:rsidRPr="00E355C0" w14:paraId="3DA39EC3" w14:textId="77777777" w:rsidTr="00993359">
        <w:tc>
          <w:tcPr>
            <w:tcW w:w="1021" w:type="dxa"/>
          </w:tcPr>
          <w:p w14:paraId="0F8B1EA4" w14:textId="77777777" w:rsidR="00993359" w:rsidRPr="00E355C0" w:rsidRDefault="00993359" w:rsidP="00993359">
            <w:pPr>
              <w:spacing w:before="0" w:after="0"/>
              <w:rPr>
                <w:szCs w:val="24"/>
              </w:rPr>
            </w:pPr>
            <w:r w:rsidRPr="00E355C0">
              <w:rPr>
                <w:szCs w:val="24"/>
              </w:rPr>
              <w:t>2</w:t>
            </w:r>
          </w:p>
        </w:tc>
        <w:tc>
          <w:tcPr>
            <w:tcW w:w="5529" w:type="dxa"/>
          </w:tcPr>
          <w:p w14:paraId="672336B8" w14:textId="77777777" w:rsidR="00993359" w:rsidRPr="00E355C0" w:rsidRDefault="00993359" w:rsidP="00993359">
            <w:pPr>
              <w:spacing w:before="0" w:after="0"/>
              <w:rPr>
                <w:szCs w:val="24"/>
              </w:rPr>
            </w:pPr>
            <w:r w:rsidRPr="00E355C0">
              <w:rPr>
                <w:szCs w:val="24"/>
              </w:rPr>
              <w:t xml:space="preserve">Минимальное снижение СКФ </w:t>
            </w:r>
          </w:p>
        </w:tc>
        <w:tc>
          <w:tcPr>
            <w:tcW w:w="2687" w:type="dxa"/>
          </w:tcPr>
          <w:p w14:paraId="4CF71313" w14:textId="77777777" w:rsidR="00993359" w:rsidRPr="00E355C0" w:rsidRDefault="00993359" w:rsidP="00993359">
            <w:pPr>
              <w:spacing w:before="0" w:after="0"/>
              <w:rPr>
                <w:szCs w:val="24"/>
              </w:rPr>
            </w:pPr>
            <w:r w:rsidRPr="00E355C0">
              <w:rPr>
                <w:szCs w:val="24"/>
              </w:rPr>
              <w:t>60-89</w:t>
            </w:r>
          </w:p>
        </w:tc>
      </w:tr>
      <w:tr w:rsidR="00993359" w:rsidRPr="00E355C0" w14:paraId="6898A289" w14:textId="77777777" w:rsidTr="00993359">
        <w:tc>
          <w:tcPr>
            <w:tcW w:w="1021" w:type="dxa"/>
          </w:tcPr>
          <w:p w14:paraId="490E7708" w14:textId="77777777" w:rsidR="00993359" w:rsidRPr="00E355C0" w:rsidRDefault="00993359" w:rsidP="00993359">
            <w:pPr>
              <w:spacing w:before="0" w:after="0"/>
              <w:rPr>
                <w:szCs w:val="24"/>
              </w:rPr>
            </w:pPr>
            <w:r w:rsidRPr="00E355C0">
              <w:rPr>
                <w:szCs w:val="24"/>
              </w:rPr>
              <w:t>3</w:t>
            </w:r>
          </w:p>
        </w:tc>
        <w:tc>
          <w:tcPr>
            <w:tcW w:w="5529" w:type="dxa"/>
          </w:tcPr>
          <w:p w14:paraId="4AF93FBA" w14:textId="77777777" w:rsidR="00993359" w:rsidRPr="00E355C0" w:rsidRDefault="00993359" w:rsidP="00993359">
            <w:pPr>
              <w:spacing w:before="0" w:after="0"/>
              <w:rPr>
                <w:szCs w:val="24"/>
              </w:rPr>
            </w:pPr>
            <w:r w:rsidRPr="00E355C0">
              <w:rPr>
                <w:szCs w:val="24"/>
              </w:rPr>
              <w:t xml:space="preserve">Умеренное снижение СКФ </w:t>
            </w:r>
          </w:p>
        </w:tc>
        <w:tc>
          <w:tcPr>
            <w:tcW w:w="2687" w:type="dxa"/>
          </w:tcPr>
          <w:p w14:paraId="570EA9E5" w14:textId="77777777" w:rsidR="00993359" w:rsidRPr="00E355C0" w:rsidRDefault="00993359" w:rsidP="00993359">
            <w:pPr>
              <w:spacing w:before="0" w:after="0"/>
              <w:rPr>
                <w:szCs w:val="24"/>
              </w:rPr>
            </w:pPr>
            <w:r w:rsidRPr="00E355C0">
              <w:rPr>
                <w:szCs w:val="24"/>
              </w:rPr>
              <w:t>30-59</w:t>
            </w:r>
          </w:p>
        </w:tc>
      </w:tr>
      <w:tr w:rsidR="00993359" w:rsidRPr="00E355C0" w14:paraId="1104E960" w14:textId="77777777" w:rsidTr="00993359">
        <w:tc>
          <w:tcPr>
            <w:tcW w:w="1021" w:type="dxa"/>
          </w:tcPr>
          <w:p w14:paraId="42A054A2" w14:textId="77777777" w:rsidR="00993359" w:rsidRPr="00E355C0" w:rsidRDefault="00993359" w:rsidP="00993359">
            <w:pPr>
              <w:spacing w:before="0" w:after="0"/>
              <w:rPr>
                <w:szCs w:val="24"/>
              </w:rPr>
            </w:pPr>
            <w:r w:rsidRPr="00E355C0">
              <w:rPr>
                <w:szCs w:val="24"/>
              </w:rPr>
              <w:t>4</w:t>
            </w:r>
          </w:p>
        </w:tc>
        <w:tc>
          <w:tcPr>
            <w:tcW w:w="5529" w:type="dxa"/>
          </w:tcPr>
          <w:p w14:paraId="1BDBB627" w14:textId="77777777" w:rsidR="00993359" w:rsidRPr="00E355C0" w:rsidRDefault="00993359" w:rsidP="00993359">
            <w:pPr>
              <w:spacing w:before="0" w:after="0"/>
              <w:rPr>
                <w:szCs w:val="24"/>
              </w:rPr>
            </w:pPr>
            <w:r w:rsidRPr="00E355C0">
              <w:rPr>
                <w:szCs w:val="24"/>
              </w:rPr>
              <w:t xml:space="preserve">Выраженное снижение СКФ </w:t>
            </w:r>
          </w:p>
        </w:tc>
        <w:tc>
          <w:tcPr>
            <w:tcW w:w="2687" w:type="dxa"/>
          </w:tcPr>
          <w:p w14:paraId="56E7ADD7" w14:textId="77777777" w:rsidR="00993359" w:rsidRPr="00E355C0" w:rsidRDefault="00993359" w:rsidP="00993359">
            <w:pPr>
              <w:spacing w:before="0" w:after="0"/>
              <w:rPr>
                <w:szCs w:val="24"/>
              </w:rPr>
            </w:pPr>
            <w:r w:rsidRPr="00E355C0">
              <w:rPr>
                <w:szCs w:val="24"/>
              </w:rPr>
              <w:t>15-29</w:t>
            </w:r>
          </w:p>
        </w:tc>
      </w:tr>
      <w:tr w:rsidR="00993359" w:rsidRPr="00E355C0" w14:paraId="7BEDD184" w14:textId="77777777" w:rsidTr="00993359">
        <w:tc>
          <w:tcPr>
            <w:tcW w:w="1021" w:type="dxa"/>
          </w:tcPr>
          <w:p w14:paraId="0479BA4E" w14:textId="77777777" w:rsidR="00993359" w:rsidRPr="00E355C0" w:rsidRDefault="00993359" w:rsidP="00993359">
            <w:pPr>
              <w:spacing w:before="0" w:after="0"/>
              <w:rPr>
                <w:szCs w:val="24"/>
              </w:rPr>
            </w:pPr>
            <w:r w:rsidRPr="00E355C0">
              <w:rPr>
                <w:szCs w:val="24"/>
              </w:rPr>
              <w:t>5</w:t>
            </w:r>
          </w:p>
        </w:tc>
        <w:tc>
          <w:tcPr>
            <w:tcW w:w="5529" w:type="dxa"/>
          </w:tcPr>
          <w:p w14:paraId="4CECFF2D" w14:textId="77777777" w:rsidR="00993359" w:rsidRPr="00E355C0" w:rsidRDefault="00993359" w:rsidP="00993359">
            <w:pPr>
              <w:spacing w:before="0" w:after="0"/>
              <w:rPr>
                <w:szCs w:val="24"/>
              </w:rPr>
            </w:pPr>
            <w:r w:rsidRPr="00E355C0">
              <w:rPr>
                <w:szCs w:val="24"/>
              </w:rPr>
              <w:t xml:space="preserve">Почечная недостаточность </w:t>
            </w:r>
          </w:p>
        </w:tc>
        <w:tc>
          <w:tcPr>
            <w:tcW w:w="2687" w:type="dxa"/>
          </w:tcPr>
          <w:p w14:paraId="3B064E12" w14:textId="77777777" w:rsidR="00993359" w:rsidRPr="00E355C0" w:rsidRDefault="00993359" w:rsidP="00993359">
            <w:pPr>
              <w:spacing w:before="0" w:after="0"/>
              <w:rPr>
                <w:szCs w:val="24"/>
              </w:rPr>
            </w:pPr>
            <w:r w:rsidRPr="00E355C0">
              <w:rPr>
                <w:szCs w:val="24"/>
                <w:lang w:val="en-US"/>
              </w:rPr>
              <w:t xml:space="preserve">&lt;15 </w:t>
            </w:r>
            <w:r w:rsidRPr="00E355C0">
              <w:rPr>
                <w:szCs w:val="24"/>
              </w:rPr>
              <w:t>или диализ</w:t>
            </w:r>
          </w:p>
        </w:tc>
      </w:tr>
    </w:tbl>
    <w:p w14:paraId="6D8BB202" w14:textId="77777777" w:rsidR="00993359" w:rsidRPr="00E355C0" w:rsidRDefault="00993359" w:rsidP="00993359">
      <w:pPr>
        <w:spacing w:before="0" w:after="0"/>
        <w:rPr>
          <w:szCs w:val="24"/>
        </w:rPr>
      </w:pPr>
      <w:r w:rsidRPr="00E355C0">
        <w:rPr>
          <w:szCs w:val="24"/>
        </w:rPr>
        <w:t xml:space="preserve">Острое почечное повреждение вследствие миеломной нефропатии является показанием к немедленному началу специфической терапии, поскольку улучшение функции почек возможно только при редукции опухоли. Следует использовать терапевтические схемы, которые позволяют достигнуть быстрого и максимального гематологического и почечного ответов. При необходимости терапию проводят одновременно с гемодиализом или перитонеальным диализом, при этом все препараты вводятся в полных дозах после сеанса гемодиализа или в междиализные дни. </w:t>
      </w:r>
    </w:p>
    <w:p w14:paraId="5E0FF3E3" w14:textId="77777777" w:rsidR="00993359" w:rsidRPr="00F242DD" w:rsidRDefault="00993359" w:rsidP="00131E36">
      <w:pPr>
        <w:spacing w:before="0" w:after="0"/>
        <w:ind w:firstLine="709"/>
        <w:contextualSpacing/>
      </w:pPr>
    </w:p>
    <w:p w14:paraId="086D12D0" w14:textId="77777777" w:rsidR="004D7374" w:rsidRPr="00F242DD" w:rsidRDefault="004D7374">
      <w:pPr>
        <w:pStyle w:val="1"/>
        <w:spacing w:before="0" w:after="0"/>
      </w:pPr>
      <w:bookmarkStart w:id="16" w:name="_Toc53140889"/>
      <w:r w:rsidRPr="00F242DD">
        <w:lastRenderedPageBreak/>
        <w:t>2. Диагностика</w:t>
      </w:r>
      <w:bookmarkEnd w:id="13"/>
      <w:r w:rsidR="00131E36" w:rsidRPr="00F242DD">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6"/>
    </w:p>
    <w:p w14:paraId="5B7776C0" w14:textId="77777777" w:rsidR="00131E36" w:rsidRPr="00F242DD" w:rsidRDefault="00131E36" w:rsidP="00131E36">
      <w:pPr>
        <w:rPr>
          <w:b/>
          <w:i/>
        </w:rPr>
      </w:pPr>
      <w:r w:rsidRPr="00F242DD">
        <w:rPr>
          <w:b/>
          <w:i/>
        </w:rPr>
        <w:t>Критерии установления диагноза/состояния:</w:t>
      </w:r>
    </w:p>
    <w:p w14:paraId="11137EA4" w14:textId="77777777" w:rsidR="00131E36" w:rsidRPr="00F242DD" w:rsidRDefault="00131E36" w:rsidP="008033EF">
      <w:pPr>
        <w:spacing w:before="0" w:after="0"/>
        <w:contextualSpacing/>
        <w:rPr>
          <w:i/>
        </w:rPr>
      </w:pPr>
      <w:r w:rsidRPr="00F242DD">
        <w:rPr>
          <w:i/>
        </w:rPr>
        <w:t>Тлеющая (асимптоматическая) ММ должна удовлетворять двум критериям:</w:t>
      </w:r>
    </w:p>
    <w:p w14:paraId="33EE19B8" w14:textId="77777777" w:rsidR="00131E36" w:rsidRPr="00F242DD" w:rsidRDefault="00131E36" w:rsidP="008033EF">
      <w:pPr>
        <w:pStyle w:val="a6"/>
        <w:numPr>
          <w:ilvl w:val="0"/>
          <w:numId w:val="55"/>
        </w:numPr>
        <w:spacing w:before="0" w:after="0"/>
        <w:ind w:left="0" w:firstLine="0"/>
        <w:rPr>
          <w:i/>
        </w:rPr>
      </w:pPr>
      <w:r w:rsidRPr="00F242DD">
        <w:rPr>
          <w:i/>
        </w:rPr>
        <w:t>Моноклональный протеин в сыворотке крови ≥30 г/л и/или 500 мг в суточном анализе мочи и/или 10</w:t>
      </w:r>
      <w:r w:rsidR="006208D0" w:rsidRPr="00F242DD">
        <w:rPr>
          <w:i/>
        </w:rPr>
        <w:t>−</w:t>
      </w:r>
      <w:r w:rsidRPr="00F242DD">
        <w:rPr>
          <w:i/>
        </w:rPr>
        <w:t>59</w:t>
      </w:r>
      <w:r w:rsidR="006208D0" w:rsidRPr="00F242DD">
        <w:rPr>
          <w:i/>
        </w:rPr>
        <w:t> </w:t>
      </w:r>
      <w:r w:rsidRPr="00F242DD">
        <w:rPr>
          <w:i/>
        </w:rPr>
        <w:t xml:space="preserve">% клональных </w:t>
      </w:r>
      <w:r w:rsidR="006208D0" w:rsidRPr="00F242DD">
        <w:rPr>
          <w:i/>
        </w:rPr>
        <w:t>ПК</w:t>
      </w:r>
      <w:r w:rsidRPr="00F242DD">
        <w:rPr>
          <w:i/>
        </w:rPr>
        <w:t xml:space="preserve"> в костном мозге</w:t>
      </w:r>
      <w:r w:rsidR="006208D0" w:rsidRPr="00F242DD">
        <w:rPr>
          <w:i/>
        </w:rPr>
        <w:t>.</w:t>
      </w:r>
      <w:r w:rsidRPr="00F242DD">
        <w:rPr>
          <w:i/>
        </w:rPr>
        <w:t xml:space="preserve"> </w:t>
      </w:r>
    </w:p>
    <w:p w14:paraId="505D6DE7" w14:textId="77777777" w:rsidR="00131E36" w:rsidRPr="00F242DD" w:rsidRDefault="00131E36" w:rsidP="008033EF">
      <w:pPr>
        <w:pStyle w:val="a6"/>
        <w:numPr>
          <w:ilvl w:val="0"/>
          <w:numId w:val="55"/>
        </w:numPr>
        <w:spacing w:before="0" w:after="0"/>
        <w:ind w:left="0" w:firstLine="0"/>
        <w:rPr>
          <w:i/>
          <w:u w:val="single"/>
        </w:rPr>
      </w:pPr>
      <w:r w:rsidRPr="00F242DD">
        <w:rPr>
          <w:i/>
        </w:rPr>
        <w:t>Отсутствие органных повреждений (</w:t>
      </w:r>
      <w:r w:rsidRPr="00F242DD">
        <w:rPr>
          <w:i/>
          <w:lang w:val="en-US"/>
        </w:rPr>
        <w:t>CRAB</w:t>
      </w:r>
      <w:r w:rsidR="0050601C" w:rsidRPr="00F242DD">
        <w:rPr>
          <w:i/>
        </w:rPr>
        <w:t xml:space="preserve"> </w:t>
      </w:r>
      <w:r w:rsidRPr="00F242DD">
        <w:rPr>
          <w:i/>
        </w:rPr>
        <w:t xml:space="preserve">– см. симптоматическую ММ), в том числе отсутствие признаков поражения костей (что подтверждено данными </w:t>
      </w:r>
      <w:r w:rsidR="0050601C" w:rsidRPr="00F242DD">
        <w:rPr>
          <w:i/>
        </w:rPr>
        <w:t>магнитно-резонансной томографии</w:t>
      </w:r>
      <w:r w:rsidRPr="00F242DD">
        <w:rPr>
          <w:i/>
        </w:rPr>
        <w:t xml:space="preserve"> или </w:t>
      </w:r>
      <w:r w:rsidR="0050601C" w:rsidRPr="00F242DD">
        <w:rPr>
          <w:i/>
        </w:rPr>
        <w:t>позитронно-эмиссионной/компьютерной томографии (</w:t>
      </w:r>
      <w:r w:rsidRPr="00F242DD">
        <w:rPr>
          <w:i/>
        </w:rPr>
        <w:t>ПЭТ/КТ</w:t>
      </w:r>
      <w:r w:rsidR="0050601C" w:rsidRPr="00F242DD">
        <w:rPr>
          <w:i/>
        </w:rPr>
        <w:t>)</w:t>
      </w:r>
      <w:r w:rsidR="00110202" w:rsidRPr="00F242DD">
        <w:rPr>
          <w:i/>
        </w:rPr>
        <w:t>,</w:t>
      </w:r>
      <w:r w:rsidRPr="00F242DD">
        <w:rPr>
          <w:i/>
        </w:rPr>
        <w:t xml:space="preserve"> или </w:t>
      </w:r>
      <w:r w:rsidR="00382B70" w:rsidRPr="00F242DD">
        <w:rPr>
          <w:i/>
        </w:rPr>
        <w:t>спиральной компьюте</w:t>
      </w:r>
      <w:r w:rsidR="00110202" w:rsidRPr="00F242DD">
        <w:rPr>
          <w:i/>
        </w:rPr>
        <w:t>р</w:t>
      </w:r>
      <w:r w:rsidR="00382B70" w:rsidRPr="00F242DD">
        <w:rPr>
          <w:i/>
        </w:rPr>
        <w:t>ной томографии</w:t>
      </w:r>
      <w:r w:rsidR="00E62084" w:rsidRPr="00F242DD">
        <w:rPr>
          <w:i/>
        </w:rPr>
        <w:t xml:space="preserve"> костей в низко</w:t>
      </w:r>
      <w:r w:rsidRPr="00F242DD">
        <w:rPr>
          <w:i/>
        </w:rPr>
        <w:t>дозовом режиме) и</w:t>
      </w:r>
      <w:r w:rsidR="00110202" w:rsidRPr="00F242DD">
        <w:rPr>
          <w:i/>
        </w:rPr>
        <w:t xml:space="preserve"> </w:t>
      </w:r>
      <w:r w:rsidRPr="00F242DD">
        <w:rPr>
          <w:i/>
        </w:rPr>
        <w:t>отсутствие амилоидоза.</w:t>
      </w:r>
    </w:p>
    <w:p w14:paraId="2B4E0A64" w14:textId="77777777" w:rsidR="00131E36" w:rsidRPr="00F242DD" w:rsidRDefault="00131E36" w:rsidP="008033EF">
      <w:pPr>
        <w:spacing w:before="0" w:after="0"/>
        <w:rPr>
          <w:i/>
        </w:rPr>
      </w:pPr>
      <w:r w:rsidRPr="00F242DD">
        <w:rPr>
          <w:i/>
        </w:rPr>
        <w:t>Симптоматическая ММ должна удовлетворять трем критериям:</w:t>
      </w:r>
    </w:p>
    <w:p w14:paraId="6BF15F24" w14:textId="77777777" w:rsidR="00131E36" w:rsidRPr="00F242DD" w:rsidRDefault="00131E36" w:rsidP="008033EF">
      <w:pPr>
        <w:pStyle w:val="a6"/>
        <w:numPr>
          <w:ilvl w:val="0"/>
          <w:numId w:val="56"/>
        </w:numPr>
        <w:spacing w:before="0" w:after="0"/>
        <w:ind w:left="0" w:firstLine="0"/>
        <w:rPr>
          <w:i/>
        </w:rPr>
      </w:pPr>
      <w:r w:rsidRPr="00F242DD">
        <w:rPr>
          <w:i/>
        </w:rPr>
        <w:t>Присутствие в костном мозге ≥10</w:t>
      </w:r>
      <w:r w:rsidR="00110202" w:rsidRPr="00F242DD">
        <w:rPr>
          <w:i/>
        </w:rPr>
        <w:t> </w:t>
      </w:r>
      <w:r w:rsidRPr="00F242DD">
        <w:rPr>
          <w:i/>
        </w:rPr>
        <w:t xml:space="preserve">% клональных </w:t>
      </w:r>
      <w:r w:rsidR="00110202" w:rsidRPr="00F242DD">
        <w:rPr>
          <w:i/>
        </w:rPr>
        <w:t>ПК</w:t>
      </w:r>
      <w:r w:rsidRPr="00F242DD">
        <w:rPr>
          <w:i/>
        </w:rPr>
        <w:t xml:space="preserve"> или наличие подтвержденной биопсией костной/экстрамедуллярной плазмоцитомы и </w:t>
      </w:r>
      <w:r w:rsidR="00D24853" w:rsidRPr="00F242DD">
        <w:rPr>
          <w:i/>
        </w:rPr>
        <w:t>1</w:t>
      </w:r>
      <w:r w:rsidRPr="00F242DD">
        <w:rPr>
          <w:i/>
        </w:rPr>
        <w:t xml:space="preserve"> или несколько обозначенных ниже симптомов, обусловленных ММ: </w:t>
      </w:r>
    </w:p>
    <w:p w14:paraId="25DBC67D" w14:textId="77777777" w:rsidR="00D24853" w:rsidRPr="00F242DD" w:rsidRDefault="00D24853" w:rsidP="008033EF">
      <w:pPr>
        <w:pStyle w:val="a6"/>
        <w:spacing w:before="0" w:after="0"/>
        <w:ind w:left="0"/>
        <w:rPr>
          <w:i/>
        </w:rPr>
      </w:pPr>
      <w:r w:rsidRPr="00F242DD">
        <w:rPr>
          <w:i/>
        </w:rPr>
        <w:t>а) г</w:t>
      </w:r>
      <w:r w:rsidR="00131E36" w:rsidRPr="00F242DD">
        <w:rPr>
          <w:i/>
        </w:rPr>
        <w:t>иперкальциемия: уровень кальция в сыворотке крови &gt;11,5 мг/дл (&gt;2,75 ммоль/л)</w:t>
      </w:r>
      <w:r w:rsidRPr="00F242DD">
        <w:rPr>
          <w:i/>
        </w:rPr>
        <w:t>;</w:t>
      </w:r>
    </w:p>
    <w:p w14:paraId="7B5A7E27" w14:textId="77777777" w:rsidR="00131E36" w:rsidRPr="00F242DD" w:rsidRDefault="00D24853" w:rsidP="008033EF">
      <w:pPr>
        <w:pStyle w:val="a6"/>
        <w:spacing w:before="0" w:after="0"/>
        <w:ind w:left="0"/>
        <w:rPr>
          <w:i/>
        </w:rPr>
      </w:pPr>
      <w:r w:rsidRPr="00F242DD">
        <w:rPr>
          <w:i/>
        </w:rPr>
        <w:t>б) д</w:t>
      </w:r>
      <w:r w:rsidR="00131E36" w:rsidRPr="00F242DD">
        <w:rPr>
          <w:i/>
        </w:rPr>
        <w:t xml:space="preserve">исфункция почек: уровень креатинина в сыворотке крови &gt;2 мг/дл (&gt;173 ммоль/л), клиренс креатинина </w:t>
      </w:r>
      <w:r w:rsidRPr="00F242DD">
        <w:rPr>
          <w:i/>
        </w:rPr>
        <w:t>&lt;</w:t>
      </w:r>
      <w:r w:rsidR="00131E36" w:rsidRPr="00F242DD">
        <w:rPr>
          <w:i/>
        </w:rPr>
        <w:t>40 мл/мин</w:t>
      </w:r>
      <w:r w:rsidRPr="00F242DD">
        <w:rPr>
          <w:i/>
        </w:rPr>
        <w:t>;</w:t>
      </w:r>
    </w:p>
    <w:p w14:paraId="59A688B7" w14:textId="77777777" w:rsidR="00131E36" w:rsidRPr="00F242DD" w:rsidRDefault="00D24853" w:rsidP="008033EF">
      <w:pPr>
        <w:pStyle w:val="a6"/>
        <w:spacing w:before="0" w:after="0"/>
        <w:ind w:left="0"/>
        <w:rPr>
          <w:i/>
        </w:rPr>
      </w:pPr>
      <w:r w:rsidRPr="00F242DD">
        <w:rPr>
          <w:i/>
        </w:rPr>
        <w:t>в) а</w:t>
      </w:r>
      <w:r w:rsidR="00131E36" w:rsidRPr="00F242DD">
        <w:rPr>
          <w:i/>
        </w:rPr>
        <w:t xml:space="preserve">немия: нормохромная нормоцитарная, </w:t>
      </w:r>
      <w:r w:rsidRPr="00F242DD">
        <w:rPr>
          <w:i/>
        </w:rPr>
        <w:t xml:space="preserve">уровень </w:t>
      </w:r>
      <w:r w:rsidR="00131E36" w:rsidRPr="00F242DD">
        <w:rPr>
          <w:i/>
        </w:rPr>
        <w:t>гемоглобин</w:t>
      </w:r>
      <w:r w:rsidRPr="00F242DD">
        <w:rPr>
          <w:i/>
        </w:rPr>
        <w:t>а</w:t>
      </w:r>
      <w:r w:rsidR="00131E36" w:rsidRPr="00F242DD">
        <w:rPr>
          <w:i/>
        </w:rPr>
        <w:t xml:space="preserve"> на 2 г/дл (20 г/л) меньше нижней границы нормы или &lt; 10 г/дл (&lt;100 г/л)</w:t>
      </w:r>
      <w:r w:rsidR="003B0311" w:rsidRPr="00F242DD">
        <w:rPr>
          <w:i/>
        </w:rPr>
        <w:t>;</w:t>
      </w:r>
    </w:p>
    <w:p w14:paraId="64D7B9B5" w14:textId="77777777" w:rsidR="00131E36" w:rsidRPr="00F242DD" w:rsidRDefault="003B0311" w:rsidP="008033EF">
      <w:pPr>
        <w:pStyle w:val="a6"/>
        <w:spacing w:before="0" w:after="0"/>
        <w:ind w:left="0"/>
        <w:rPr>
          <w:i/>
        </w:rPr>
      </w:pPr>
      <w:r w:rsidRPr="00F242DD">
        <w:rPr>
          <w:i/>
        </w:rPr>
        <w:t>г) 1</w:t>
      </w:r>
      <w:r w:rsidR="00131E36" w:rsidRPr="00F242DD">
        <w:rPr>
          <w:i/>
        </w:rPr>
        <w:t xml:space="preserve"> или более остеолитических очагов, в том числе подтвержд</w:t>
      </w:r>
      <w:r w:rsidRPr="00F242DD">
        <w:rPr>
          <w:i/>
        </w:rPr>
        <w:t>е</w:t>
      </w:r>
      <w:r w:rsidR="00131E36" w:rsidRPr="00F242DD">
        <w:rPr>
          <w:i/>
        </w:rPr>
        <w:t xml:space="preserve">нных данными рентгенографии костей, </w:t>
      </w:r>
      <w:r w:rsidRPr="00F242DD">
        <w:rPr>
          <w:i/>
        </w:rPr>
        <w:t>спиральной компьютерной томографии</w:t>
      </w:r>
      <w:r w:rsidR="00131E36" w:rsidRPr="00F242DD">
        <w:rPr>
          <w:i/>
        </w:rPr>
        <w:t xml:space="preserve"> или ПЭТ/КТ</w:t>
      </w:r>
      <w:r w:rsidRPr="00F242DD">
        <w:rPr>
          <w:i/>
        </w:rPr>
        <w:t>;</w:t>
      </w:r>
      <w:r w:rsidR="00131E36" w:rsidRPr="00F242DD">
        <w:rPr>
          <w:i/>
        </w:rPr>
        <w:t xml:space="preserve"> </w:t>
      </w:r>
    </w:p>
    <w:p w14:paraId="42FC3DCE" w14:textId="77777777" w:rsidR="00131E36" w:rsidRPr="00F242DD" w:rsidRDefault="003B0311" w:rsidP="008033EF">
      <w:pPr>
        <w:pStyle w:val="a6"/>
        <w:spacing w:before="0" w:after="0"/>
        <w:ind w:left="0"/>
        <w:rPr>
          <w:i/>
        </w:rPr>
      </w:pPr>
      <w:r w:rsidRPr="00F242DD">
        <w:rPr>
          <w:i/>
        </w:rPr>
        <w:t>д) к</w:t>
      </w:r>
      <w:r w:rsidR="00131E36" w:rsidRPr="00F242DD">
        <w:rPr>
          <w:i/>
        </w:rPr>
        <w:t xml:space="preserve">оличество клональных плазмоцитов в костном мозге </w:t>
      </w:r>
      <w:r w:rsidRPr="00F242DD">
        <w:rPr>
          <w:i/>
        </w:rPr>
        <w:t>&gt;</w:t>
      </w:r>
      <w:r w:rsidR="00131E36" w:rsidRPr="00F242DD">
        <w:rPr>
          <w:i/>
        </w:rPr>
        <w:t>60</w:t>
      </w:r>
      <w:r w:rsidRPr="00F242DD">
        <w:rPr>
          <w:i/>
        </w:rPr>
        <w:t> </w:t>
      </w:r>
      <w:r w:rsidR="00131E36" w:rsidRPr="00F242DD">
        <w:rPr>
          <w:i/>
        </w:rPr>
        <w:t>%</w:t>
      </w:r>
      <w:r w:rsidRPr="00F242DD">
        <w:rPr>
          <w:i/>
        </w:rPr>
        <w:t>;</w:t>
      </w:r>
    </w:p>
    <w:p w14:paraId="61DBD4A3" w14:textId="77777777" w:rsidR="00131E36" w:rsidRPr="00F242DD" w:rsidRDefault="003B0311" w:rsidP="008033EF">
      <w:pPr>
        <w:pStyle w:val="a6"/>
        <w:spacing w:before="0" w:after="0"/>
        <w:ind w:left="0"/>
        <w:rPr>
          <w:i/>
        </w:rPr>
      </w:pPr>
      <w:r w:rsidRPr="00F242DD">
        <w:rPr>
          <w:i/>
        </w:rPr>
        <w:t>е) н</w:t>
      </w:r>
      <w:r w:rsidR="00131E36" w:rsidRPr="00F242DD">
        <w:rPr>
          <w:i/>
        </w:rPr>
        <w:t xml:space="preserve">енормальное соотношение </w:t>
      </w:r>
      <w:r w:rsidR="004F0B51" w:rsidRPr="00F242DD">
        <w:rPr>
          <w:i/>
        </w:rPr>
        <w:t>свободных легких цепей (</w:t>
      </w:r>
      <w:r w:rsidR="00131E36" w:rsidRPr="00F242DD">
        <w:rPr>
          <w:i/>
        </w:rPr>
        <w:t>СЛЦ</w:t>
      </w:r>
      <w:r w:rsidR="004F0B51" w:rsidRPr="00F242DD">
        <w:rPr>
          <w:i/>
        </w:rPr>
        <w:t>)</w:t>
      </w:r>
      <w:r w:rsidR="00131E36" w:rsidRPr="00F242DD">
        <w:rPr>
          <w:i/>
        </w:rPr>
        <w:t>: ≥100 или ≤0,01</w:t>
      </w:r>
      <w:r w:rsidR="00785610" w:rsidRPr="00F242DD">
        <w:rPr>
          <w:i/>
        </w:rPr>
        <w:t>;</w:t>
      </w:r>
    </w:p>
    <w:p w14:paraId="49795206" w14:textId="4DAD75F8" w:rsidR="00131E36" w:rsidRPr="00F242DD" w:rsidRDefault="009A649F" w:rsidP="008033EF">
      <w:pPr>
        <w:pStyle w:val="a6"/>
        <w:spacing w:before="0" w:after="0"/>
        <w:ind w:left="0"/>
        <w:rPr>
          <w:i/>
        </w:rPr>
      </w:pPr>
      <w:r w:rsidRPr="00F242DD">
        <w:rPr>
          <w:i/>
        </w:rPr>
        <w:t>ж</w:t>
      </w:r>
      <w:r w:rsidR="00785610" w:rsidRPr="00F242DD">
        <w:rPr>
          <w:i/>
        </w:rPr>
        <w:t>) б</w:t>
      </w:r>
      <w:r w:rsidR="00131E36" w:rsidRPr="00F242DD">
        <w:rPr>
          <w:i/>
        </w:rPr>
        <w:t xml:space="preserve">олее </w:t>
      </w:r>
      <w:r w:rsidR="00785610" w:rsidRPr="00F242DD">
        <w:rPr>
          <w:i/>
        </w:rPr>
        <w:t>1</w:t>
      </w:r>
      <w:r w:rsidR="00791645">
        <w:rPr>
          <w:i/>
        </w:rPr>
        <w:t xml:space="preserve"> очага поражения </w:t>
      </w:r>
      <w:r w:rsidR="00131E36" w:rsidRPr="00F242DD">
        <w:rPr>
          <w:i/>
        </w:rPr>
        <w:t xml:space="preserve">костного мозга, выявленного при </w:t>
      </w:r>
      <w:r w:rsidR="00785610" w:rsidRPr="00F242DD">
        <w:rPr>
          <w:i/>
        </w:rPr>
        <w:t>магнитно-резонансной томографии</w:t>
      </w:r>
      <w:r w:rsidR="00131E36" w:rsidRPr="00F242DD">
        <w:rPr>
          <w:i/>
        </w:rPr>
        <w:t xml:space="preserve"> костей</w:t>
      </w:r>
      <w:r w:rsidR="00785610" w:rsidRPr="00F242DD">
        <w:rPr>
          <w:i/>
        </w:rPr>
        <w:t>.</w:t>
      </w:r>
    </w:p>
    <w:p w14:paraId="4E4C7DBB" w14:textId="77777777" w:rsidR="00131E36" w:rsidRPr="00F242DD" w:rsidRDefault="00131E36" w:rsidP="008033EF">
      <w:pPr>
        <w:pStyle w:val="a6"/>
        <w:numPr>
          <w:ilvl w:val="0"/>
          <w:numId w:val="56"/>
        </w:numPr>
        <w:spacing w:before="0" w:after="0"/>
        <w:ind w:left="0" w:firstLine="0"/>
        <w:rPr>
          <w:i/>
        </w:rPr>
      </w:pPr>
      <w:r w:rsidRPr="00F242DD">
        <w:rPr>
          <w:i/>
        </w:rPr>
        <w:t>Другие симптомы: гипервязкость, амилоидоз, частые бактериальные инфекции (&gt;2 эпизодов в течение 12 мес)</w:t>
      </w:r>
      <w:r w:rsidR="006B0B30" w:rsidRPr="00F242DD">
        <w:rPr>
          <w:i/>
        </w:rPr>
        <w:t>.</w:t>
      </w:r>
    </w:p>
    <w:p w14:paraId="678048B2" w14:textId="77777777" w:rsidR="00131E36" w:rsidRPr="00F242DD" w:rsidRDefault="00131E36" w:rsidP="008033EF">
      <w:pPr>
        <w:spacing w:before="0" w:after="0"/>
        <w:rPr>
          <w:i/>
        </w:rPr>
      </w:pPr>
      <w:r w:rsidRPr="00F242DD">
        <w:rPr>
          <w:i/>
        </w:rPr>
        <w:t xml:space="preserve">Для несекретирующей миеломы характерно выявление в пунктате костного мозга </w:t>
      </w:r>
      <w:r w:rsidR="006B0B30" w:rsidRPr="00F242DD">
        <w:rPr>
          <w:i/>
        </w:rPr>
        <w:t>≥</w:t>
      </w:r>
      <w:r w:rsidRPr="00F242DD">
        <w:rPr>
          <w:i/>
        </w:rPr>
        <w:t>10</w:t>
      </w:r>
      <w:r w:rsidR="006B0B30" w:rsidRPr="00F242DD">
        <w:rPr>
          <w:i/>
        </w:rPr>
        <w:t> </w:t>
      </w:r>
      <w:r w:rsidRPr="00F242DD">
        <w:rPr>
          <w:i/>
        </w:rPr>
        <w:t xml:space="preserve">% </w:t>
      </w:r>
      <w:r w:rsidR="006B0B30" w:rsidRPr="00F242DD">
        <w:rPr>
          <w:i/>
        </w:rPr>
        <w:t>ПК</w:t>
      </w:r>
      <w:r w:rsidR="00C57432" w:rsidRPr="00F242DD">
        <w:rPr>
          <w:i/>
        </w:rPr>
        <w:t xml:space="preserve">, а также </w:t>
      </w:r>
      <w:r w:rsidRPr="00F242DD">
        <w:rPr>
          <w:i/>
        </w:rPr>
        <w:t>признак</w:t>
      </w:r>
      <w:r w:rsidR="00C57432" w:rsidRPr="00F242DD">
        <w:rPr>
          <w:i/>
        </w:rPr>
        <w:t>ов</w:t>
      </w:r>
      <w:r w:rsidRPr="00F242DD">
        <w:rPr>
          <w:i/>
        </w:rPr>
        <w:t xml:space="preserve"> </w:t>
      </w:r>
      <w:r w:rsidRPr="00F242DD">
        <w:rPr>
          <w:i/>
          <w:lang w:val="en-US"/>
        </w:rPr>
        <w:t>CRAB</w:t>
      </w:r>
      <w:r w:rsidRPr="00F242DD">
        <w:rPr>
          <w:i/>
        </w:rPr>
        <w:t xml:space="preserve">-синдрома. Моноклонального протеина нет ни в сыворотке крови, ни в моче, что подтверждают результаты иммунофиксации. Увеличение </w:t>
      </w:r>
      <w:r w:rsidR="00C57432" w:rsidRPr="00F242DD">
        <w:rPr>
          <w:i/>
        </w:rPr>
        <w:t>СЛЦ</w:t>
      </w:r>
      <w:r w:rsidRPr="00F242DD">
        <w:rPr>
          <w:i/>
        </w:rPr>
        <w:t xml:space="preserve"> отмечается у 2/3 пациентов с несекретирующей ММ.</w:t>
      </w:r>
    </w:p>
    <w:p w14:paraId="3F71C5BB" w14:textId="77777777" w:rsidR="004D7374" w:rsidRPr="00F242DD" w:rsidRDefault="004D7374" w:rsidP="00E36DFA">
      <w:pPr>
        <w:pStyle w:val="2"/>
      </w:pPr>
      <w:bookmarkStart w:id="17" w:name="_Toc53140890"/>
      <w:r w:rsidRPr="00F242DD">
        <w:lastRenderedPageBreak/>
        <w:t>2.1 Жалобы и анамнез</w:t>
      </w:r>
      <w:bookmarkEnd w:id="17"/>
    </w:p>
    <w:p w14:paraId="0ABB7473" w14:textId="77777777" w:rsidR="004D7374" w:rsidRPr="00F242DD" w:rsidRDefault="004D7374" w:rsidP="00131E36">
      <w:pPr>
        <w:pStyle w:val="a6"/>
        <w:numPr>
          <w:ilvl w:val="0"/>
          <w:numId w:val="1"/>
        </w:numPr>
        <w:spacing w:before="0" w:after="0"/>
        <w:ind w:left="709"/>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приеме </w:t>
      </w:r>
      <w:r w:rsidRPr="00F242DD">
        <w:rPr>
          <w:b/>
        </w:rPr>
        <w:t>рекомендуется</w:t>
      </w:r>
      <w:r w:rsidRPr="00F242DD">
        <w:t xml:space="preserve"> тщательный сбор</w:t>
      </w:r>
      <w:r w:rsidR="00BE70BE" w:rsidRPr="00F242DD">
        <w:t xml:space="preserve"> </w:t>
      </w:r>
      <w:r w:rsidR="00221203" w:rsidRPr="00F242DD">
        <w:t>жалоб и анамнеза при заболеваниях органов кроветворения и крови</w:t>
      </w:r>
      <w:r w:rsidR="00680CFC" w:rsidRPr="00F242DD">
        <w:t xml:space="preserve"> для верификации диагноза</w:t>
      </w:r>
      <w:r w:rsidR="00131E36" w:rsidRPr="00F242DD">
        <w:t xml:space="preserve">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rsidRPr="00F242DD">
        <w:fldChar w:fldCharType="separate"/>
      </w:r>
      <w:r w:rsidR="000D22CF" w:rsidRPr="00F242DD">
        <w:rPr>
          <w:noProof/>
        </w:rPr>
        <w:t>[1,14,15]</w:t>
      </w:r>
      <w:r w:rsidR="00A96FB6" w:rsidRPr="00F242DD">
        <w:fldChar w:fldCharType="end"/>
      </w:r>
      <w:r w:rsidR="00E05D8E" w:rsidRPr="00F242DD">
        <w:t>.</w:t>
      </w:r>
    </w:p>
    <w:p w14:paraId="546F0743" w14:textId="77777777" w:rsidR="004D7374" w:rsidRPr="00F242DD" w:rsidRDefault="00E05D8E" w:rsidP="00131E36">
      <w:pPr>
        <w:spacing w:before="0" w:after="0"/>
        <w:ind w:left="709"/>
        <w:rPr>
          <w:b/>
        </w:rPr>
      </w:pPr>
      <w:r w:rsidRPr="00F242DD">
        <w:rPr>
          <w:b/>
        </w:rPr>
        <w:t xml:space="preserve">Уровень убедительности рекомендаций </w:t>
      </w:r>
      <w:r w:rsidR="00FA247E" w:rsidRPr="00F242DD">
        <w:rPr>
          <w:b/>
        </w:rPr>
        <w:t xml:space="preserve">− </w:t>
      </w:r>
      <w:r w:rsidRPr="00F242DD">
        <w:rPr>
          <w:b/>
        </w:rPr>
        <w:t xml:space="preserve">С (уровень достоверности доказательств </w:t>
      </w:r>
      <w:r w:rsidR="00FA247E" w:rsidRPr="00F242DD">
        <w:rPr>
          <w:b/>
        </w:rPr>
        <w:t xml:space="preserve">− </w:t>
      </w:r>
      <w:r w:rsidRPr="00F242DD">
        <w:rPr>
          <w:b/>
        </w:rPr>
        <w:t>5)</w:t>
      </w:r>
    </w:p>
    <w:p w14:paraId="42768AFA" w14:textId="77777777" w:rsidR="004D7374" w:rsidRPr="00F242DD" w:rsidRDefault="004D7374" w:rsidP="00E36DFA">
      <w:pPr>
        <w:pStyle w:val="2"/>
      </w:pPr>
      <w:bookmarkStart w:id="18" w:name="_Toc53140891"/>
      <w:r w:rsidRPr="00F242DD">
        <w:t>2.2 Физикальное обследование</w:t>
      </w:r>
      <w:bookmarkEnd w:id="18"/>
    </w:p>
    <w:p w14:paraId="58BE7967" w14:textId="77777777" w:rsidR="004D7374" w:rsidRPr="00F242DD" w:rsidRDefault="004D7374" w:rsidP="00131E36">
      <w:pPr>
        <w:pStyle w:val="a6"/>
        <w:numPr>
          <w:ilvl w:val="0"/>
          <w:numId w:val="1"/>
        </w:numPr>
        <w:spacing w:before="0" w:after="0"/>
        <w:ind w:left="709" w:hanging="709"/>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или повторном приеме, при контрольных обследованиях и при подозрении на рецидив заболевания </w:t>
      </w:r>
      <w:r w:rsidRPr="00F242DD">
        <w:rPr>
          <w:b/>
        </w:rPr>
        <w:t>рекомендуется</w:t>
      </w:r>
      <w:r w:rsidR="00BE70BE" w:rsidRPr="00F242DD">
        <w:rPr>
          <w:b/>
        </w:rPr>
        <w:t xml:space="preserve"> </w:t>
      </w:r>
      <w:r w:rsidR="00EB0D1B" w:rsidRPr="00F242DD">
        <w:t>выполнение визуального осмотра терапевтического, пальпации терапевтической и</w:t>
      </w:r>
      <w:r w:rsidR="00141689" w:rsidRPr="00F242DD">
        <w:t xml:space="preserve"> аускультации терапевтической, </w:t>
      </w:r>
      <w:r w:rsidRPr="00F242DD">
        <w:t xml:space="preserve">определение общего состояния по шкале ECOG, а также осмотр миндалин и полости рта для уточнения распространенности и тяжести течения </w:t>
      </w:r>
      <w:r w:rsidR="00582778" w:rsidRPr="00F242DD">
        <w:t>заболевани</w:t>
      </w:r>
      <w:r w:rsidR="00E05D8E" w:rsidRPr="00F242DD">
        <w:t>я</w:t>
      </w:r>
      <w:r w:rsidR="00131E36" w:rsidRPr="00F242DD">
        <w:t xml:space="preserve">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rsidRPr="00F242DD">
        <w:fldChar w:fldCharType="separate"/>
      </w:r>
      <w:r w:rsidR="000D22CF" w:rsidRPr="00F242DD">
        <w:rPr>
          <w:noProof/>
        </w:rPr>
        <w:t>[1,14,15]</w:t>
      </w:r>
      <w:r w:rsidR="00A96FB6" w:rsidRPr="00F242DD">
        <w:fldChar w:fldCharType="end"/>
      </w:r>
      <w:r w:rsidR="00E05D8E" w:rsidRPr="00F242DD">
        <w:t>.</w:t>
      </w:r>
    </w:p>
    <w:p w14:paraId="1E44436E" w14:textId="77777777" w:rsidR="001837F9" w:rsidRPr="00F242DD" w:rsidRDefault="00E05D8E" w:rsidP="00131E36">
      <w:pPr>
        <w:spacing w:before="0" w:after="0"/>
        <w:ind w:left="709"/>
        <w:rPr>
          <w:b/>
        </w:rPr>
      </w:pPr>
      <w:r w:rsidRPr="00F242DD">
        <w:rPr>
          <w:b/>
        </w:rPr>
        <w:t xml:space="preserve">Уровень убедительности рекомендаций </w:t>
      </w:r>
      <w:r w:rsidR="001837F9" w:rsidRPr="00F242DD">
        <w:rPr>
          <w:b/>
        </w:rPr>
        <w:t xml:space="preserve">− </w:t>
      </w:r>
      <w:r w:rsidRPr="00F242DD">
        <w:rPr>
          <w:b/>
        </w:rPr>
        <w:t xml:space="preserve">С (уровень достоверности доказательств </w:t>
      </w:r>
      <w:r w:rsidR="001837F9" w:rsidRPr="00F242DD">
        <w:rPr>
          <w:b/>
        </w:rPr>
        <w:t xml:space="preserve">− </w:t>
      </w:r>
      <w:r w:rsidRPr="00F242DD">
        <w:rPr>
          <w:b/>
        </w:rPr>
        <w:t>5)</w:t>
      </w:r>
    </w:p>
    <w:p w14:paraId="3BDB92BA" w14:textId="77777777" w:rsidR="00EB0D1B" w:rsidRPr="00F242DD" w:rsidRDefault="00EB0D1B" w:rsidP="00131E36">
      <w:pPr>
        <w:spacing w:before="0" w:after="0"/>
        <w:ind w:left="709"/>
        <w:rPr>
          <w:i/>
        </w:rPr>
      </w:pPr>
      <w:r w:rsidRPr="00F242DD">
        <w:rPr>
          <w:b/>
        </w:rPr>
        <w:t>Комментари</w:t>
      </w:r>
      <w:r w:rsidR="001837F9" w:rsidRPr="00F242DD">
        <w:rPr>
          <w:b/>
        </w:rPr>
        <w:t>й</w:t>
      </w:r>
      <w:r w:rsidRPr="00F242DD">
        <w:rPr>
          <w:b/>
        </w:rPr>
        <w:t>:</w:t>
      </w:r>
      <w:r w:rsidR="00FC7F2E" w:rsidRPr="00F242DD">
        <w:rPr>
          <w:b/>
        </w:rPr>
        <w:t xml:space="preserve"> </w:t>
      </w:r>
      <w:r w:rsidR="00131E36" w:rsidRPr="00F242DD">
        <w:rPr>
          <w:i/>
        </w:rPr>
        <w:t xml:space="preserve">при </w:t>
      </w:r>
      <w:r w:rsidRPr="00F242DD">
        <w:rPr>
          <w:i/>
        </w:rPr>
        <w:t xml:space="preserve">осмотре необходимо оценить общее состояние пациента по шкале </w:t>
      </w:r>
      <w:r w:rsidRPr="00F242DD">
        <w:rPr>
          <w:i/>
          <w:lang w:val="en-US"/>
        </w:rPr>
        <w:t>ECOG</w:t>
      </w:r>
      <w:r w:rsidRPr="00F242DD">
        <w:rPr>
          <w:i/>
        </w:rPr>
        <w:t xml:space="preserve"> (см. приложение Г1), а также осмотреть миндалины и полость рта; пальпация должна включать в себя </w:t>
      </w:r>
      <w:r w:rsidR="00FC7F2E" w:rsidRPr="00F242DD">
        <w:rPr>
          <w:i/>
        </w:rPr>
        <w:t xml:space="preserve">пальпацию доступных групп </w:t>
      </w:r>
      <w:r w:rsidRPr="00F242DD">
        <w:rPr>
          <w:i/>
        </w:rPr>
        <w:t>периферических лимфатических узлов, печени, селезенки.</w:t>
      </w:r>
    </w:p>
    <w:p w14:paraId="7198B326" w14:textId="77777777" w:rsidR="0045054E" w:rsidRPr="00F242DD" w:rsidRDefault="00807232" w:rsidP="00E36DFA">
      <w:pPr>
        <w:pStyle w:val="2"/>
      </w:pPr>
      <w:bookmarkStart w:id="19" w:name="_Toc53140892"/>
      <w:r w:rsidRPr="00F242DD">
        <w:t xml:space="preserve">2.3 </w:t>
      </w:r>
      <w:r w:rsidR="004D7374" w:rsidRPr="00F242DD">
        <w:t>Лабораторн</w:t>
      </w:r>
      <w:r w:rsidR="00B255C9" w:rsidRPr="00F242DD">
        <w:t>ые диагностические исследования</w:t>
      </w:r>
      <w:bookmarkEnd w:id="19"/>
    </w:p>
    <w:p w14:paraId="0A1DA0E2" w14:textId="77777777" w:rsidR="00BE4440" w:rsidRPr="00F242DD" w:rsidRDefault="00BE4440" w:rsidP="00993359">
      <w:pPr>
        <w:pStyle w:val="a6"/>
        <w:numPr>
          <w:ilvl w:val="0"/>
          <w:numId w:val="2"/>
        </w:numPr>
        <w:spacing w:before="0" w:after="0"/>
        <w:ind w:left="284" w:hanging="284"/>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состояния пациента, выработки адекватной терапевтической тактики и/или (в случае ранее проведенной терапии) </w:t>
      </w:r>
      <w:r w:rsidR="00B66CBC" w:rsidRPr="00F242DD">
        <w:t xml:space="preserve">при </w:t>
      </w:r>
      <w:r w:rsidRPr="00F242DD">
        <w:t>развити</w:t>
      </w:r>
      <w:r w:rsidR="00B66CBC" w:rsidRPr="00F242DD">
        <w:t>и</w:t>
      </w:r>
      <w:r w:rsidRPr="00F242DD">
        <w:t xml:space="preserve"> нежелательных явлений лечения выполнить следующие лабораторные исследования:</w:t>
      </w:r>
    </w:p>
    <w:p w14:paraId="2DB1BD1E" w14:textId="410A0BFC" w:rsidR="00BE4440" w:rsidRPr="00F242DD" w:rsidRDefault="00BE4440" w:rsidP="00993359">
      <w:pPr>
        <w:pStyle w:val="a6"/>
        <w:numPr>
          <w:ilvl w:val="2"/>
          <w:numId w:val="2"/>
        </w:numPr>
        <w:spacing w:before="0" w:after="0"/>
        <w:ind w:left="284" w:hanging="284"/>
      </w:pPr>
      <w:r w:rsidRPr="00F242DD">
        <w:t xml:space="preserve">развернутый клинический анализ крови с определением </w:t>
      </w:r>
      <w:r w:rsidR="00B66CBC" w:rsidRPr="00F242DD">
        <w:t xml:space="preserve">уровней </w:t>
      </w:r>
      <w:r w:rsidRPr="00F242DD">
        <w:t>гемоглобина, эритроцитов, тромбоцитов, лейкоцитов, подсчетом лейкоцитарной формулы и количества ретикулоцитов</w:t>
      </w:r>
      <w:r w:rsidR="00D47D9A">
        <w:t xml:space="preserve">, </w:t>
      </w:r>
      <w:r w:rsidR="00D47D9A" w:rsidRPr="00F5033E">
        <w:t>СОЭ</w:t>
      </w:r>
      <w:r w:rsidRPr="00F242DD">
        <w:t xml:space="preserve">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0D22CF" w:rsidRPr="00F242DD">
        <w:rPr>
          <w:noProof/>
        </w:rPr>
        <w:t>[1,15,16]</w:t>
      </w:r>
      <w:r w:rsidR="00A96FB6" w:rsidRPr="00F242DD">
        <w:fldChar w:fldCharType="end"/>
      </w:r>
      <w:r w:rsidRPr="00F242DD">
        <w:t>;</w:t>
      </w:r>
    </w:p>
    <w:p w14:paraId="16B0F886" w14:textId="77777777" w:rsidR="00BE4440" w:rsidRPr="00F242DD" w:rsidRDefault="00BE4440" w:rsidP="00993359">
      <w:pPr>
        <w:pStyle w:val="a6"/>
        <w:numPr>
          <w:ilvl w:val="2"/>
          <w:numId w:val="2"/>
        </w:numPr>
        <w:spacing w:before="0" w:after="0"/>
        <w:ind w:left="284" w:hanging="284"/>
      </w:pPr>
      <w:r w:rsidRPr="00F242DD">
        <w:t xml:space="preserve">общий (клинический) анализ мочи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0D22CF" w:rsidRPr="00F242DD">
        <w:rPr>
          <w:noProof/>
        </w:rPr>
        <w:t>[1,15,16]</w:t>
      </w:r>
      <w:r w:rsidR="00A96FB6" w:rsidRPr="00F242DD">
        <w:fldChar w:fldCharType="end"/>
      </w:r>
      <w:r w:rsidR="004F7ADD" w:rsidRPr="00F242DD">
        <w:t>;</w:t>
      </w:r>
    </w:p>
    <w:p w14:paraId="1E3AF13E" w14:textId="77777777" w:rsidR="00807232" w:rsidRPr="00F242DD" w:rsidRDefault="00807232" w:rsidP="00993359">
      <w:pPr>
        <w:pStyle w:val="a6"/>
        <w:numPr>
          <w:ilvl w:val="2"/>
          <w:numId w:val="2"/>
        </w:numPr>
        <w:spacing w:before="0" w:after="0"/>
        <w:ind w:left="284" w:hanging="284"/>
      </w:pPr>
      <w:r w:rsidRPr="00F242DD">
        <w:t xml:space="preserve">определение количества белка в суточной моче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0D22CF" w:rsidRPr="00F242DD">
        <w:rPr>
          <w:noProof/>
        </w:rPr>
        <w:t>[1,15,16]</w:t>
      </w:r>
      <w:r w:rsidR="00A96FB6" w:rsidRPr="00F242DD">
        <w:fldChar w:fldCharType="end"/>
      </w:r>
      <w:r w:rsidRPr="00F242DD">
        <w:t>;</w:t>
      </w:r>
    </w:p>
    <w:p w14:paraId="564592B7" w14:textId="77777777" w:rsidR="00BE4440" w:rsidRPr="00F242DD" w:rsidRDefault="00BE4440" w:rsidP="00993359">
      <w:pPr>
        <w:pStyle w:val="a6"/>
        <w:numPr>
          <w:ilvl w:val="2"/>
          <w:numId w:val="2"/>
        </w:numPr>
        <w:spacing w:before="0" w:after="0"/>
        <w:ind w:left="284" w:hanging="284"/>
      </w:pPr>
      <w:r w:rsidRPr="00F242DD">
        <w:t xml:space="preserve">биохимический анализ крови (общий белок, альбумин, ЛДГ, мочевина, креатинин, билирубин, </w:t>
      </w:r>
      <w:r w:rsidR="00B66CBC" w:rsidRPr="00F242DD">
        <w:t>аспартатаминотрансфераза</w:t>
      </w:r>
      <w:r w:rsidRPr="00F242DD">
        <w:t xml:space="preserve">, </w:t>
      </w:r>
      <w:r w:rsidR="00903F68" w:rsidRPr="00F242DD">
        <w:t>аланинаминотрансфераза</w:t>
      </w:r>
      <w:r w:rsidRPr="00F242DD">
        <w:t xml:space="preserve">, щелочная фосфатаза, кальций, калий)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0D22CF" w:rsidRPr="00F242DD">
        <w:rPr>
          <w:noProof/>
        </w:rPr>
        <w:t>[1,15,16]</w:t>
      </w:r>
      <w:r w:rsidR="00A96FB6" w:rsidRPr="00F242DD">
        <w:fldChar w:fldCharType="end"/>
      </w:r>
      <w:r w:rsidR="004F7ADD" w:rsidRPr="00F242DD">
        <w:t>;</w:t>
      </w:r>
    </w:p>
    <w:p w14:paraId="461A635A" w14:textId="77777777" w:rsidR="00BE4440" w:rsidRPr="00F242DD" w:rsidRDefault="00BE4440" w:rsidP="00993359">
      <w:pPr>
        <w:pStyle w:val="a6"/>
        <w:numPr>
          <w:ilvl w:val="2"/>
          <w:numId w:val="2"/>
        </w:numPr>
        <w:spacing w:before="0" w:after="0"/>
        <w:ind w:left="284" w:hanging="284"/>
      </w:pPr>
      <w:r w:rsidRPr="00F242DD">
        <w:lastRenderedPageBreak/>
        <w:t>коагулограмм</w:t>
      </w:r>
      <w:r w:rsidR="00903F68" w:rsidRPr="00F242DD">
        <w:t>у</w:t>
      </w:r>
      <w:r w:rsidRPr="00F242DD">
        <w:t xml:space="preserve"> (ориентировочное исследование системы гемостаза) с включением следующих параметров: </w:t>
      </w:r>
      <w:r w:rsidRPr="00F242DD">
        <w:rPr>
          <w:i/>
        </w:rPr>
        <w:t xml:space="preserve">протромбин, </w:t>
      </w:r>
      <w:r w:rsidR="00903F68" w:rsidRPr="00F242DD">
        <w:rPr>
          <w:i/>
        </w:rPr>
        <w:t>международное нормализованное отношение</w:t>
      </w:r>
      <w:r w:rsidRPr="00F242DD">
        <w:rPr>
          <w:i/>
        </w:rPr>
        <w:t xml:space="preserve">, </w:t>
      </w:r>
      <w:r w:rsidR="00903F68" w:rsidRPr="00F242DD">
        <w:rPr>
          <w:i/>
        </w:rPr>
        <w:t>активированное частичное тромбопластиновое время</w:t>
      </w:r>
      <w:r w:rsidRPr="00F242DD">
        <w:rPr>
          <w:i/>
        </w:rPr>
        <w:t xml:space="preserve">, фибриноген, тромбиновое время, антитромбин </w:t>
      </w:r>
      <w:r w:rsidRPr="00F242DD">
        <w:rPr>
          <w:i/>
          <w:lang w:val="en-US"/>
        </w:rPr>
        <w:t>III</w:t>
      </w:r>
      <w:r w:rsidRPr="00F242DD">
        <w:rPr>
          <w:i/>
        </w:rPr>
        <w:t xml:space="preserve">, плазминоген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55/s-0031-1297372","ISSN":"1098-9064","PMID":"22198858","abstract":"A variety of disease- and treatment-related factors affect the coagulation system and the risk of bleeding and thrombotic complications in patients with multiple myeloma (MM) and related plasma cell disorders (PCD). As commonly observed in other cancer settings, the malignant clone induces a cytokine environment responsible for a hypercoagulable state. The increase of blood viscosity and impairment of platelet and coagulation function due to circulating monoclonal proteins are considered key mechanisms in the hemostatic abnormalities frequently detected in patients with PCD. However, clinically significant bleeding is relatively rare and poorly correlated with these abnormalities. Management is often challenging because of the multifactorial pathogenesis and underestimation or misdiagnosis of acquired bleeding disorders, particularly acquired von Willebrand syndrome. In recent years, growing interest in thromboembolic risk has emerged after the introduction of novel and more effective antimyeloma agents (thalidomide and lenalidomide), which was associated with increased risk of venous thromboembolism, particularly when associated with dexamethasone and multiagent chemotherapy in newly diagnosed patients. The clinical impact of bleeding and thrombotic complications in patients with PCD, with emphasis on MM, will be discussed in this review, reporting the current knowledge about pathophysiologic mechanisms and implications for management.","author":[{"dropping-particle":"","family":"Coppola","given":"Antonio","non-dropping-particle":"","parse-names":false,"suffix":""},{"dropping-particle":"","family":"Tufano","given":"Antonella","non-dropping-particle":"","parse-names":false,"suffix":""},{"dropping-particle":"","family":"Capua","given":"Mirko","non-dropping-particle":"Di","parse-names":false,"suffix":""},{"dropping-particle":"","family":"Franchini","given":"Massimo","non-dropping-particle":"","parse-names":false,"suffix":""}],"container-title":"Seminars in thrombosis and hemostasis","id":"ITEM-3","issue":"8","issued":{"date-parts":[["2011","11"]]},"page":"929-45","title":"Bleeding and thrombosis in multiple myeloma and related plasma cell disorders.","type":"article-journal","volume":"37"},"uris":["http://www.mendeley.com/documents/?uuid=7eaf4086-3784-3f75-b1be-403b2976e310"]},{"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7]","plainTextFormattedCitation":"[1,15–17]","previouslyFormattedCitation":"[1,15–17]"},"properties":{"noteIndex":0},"schema":"https://github.com/citation-style-language/schema/raw/master/csl-citation.json"}</w:instrText>
      </w:r>
      <w:r w:rsidR="00A96FB6" w:rsidRPr="00F242DD">
        <w:fldChar w:fldCharType="separate"/>
      </w:r>
      <w:r w:rsidR="000D22CF" w:rsidRPr="00F242DD">
        <w:rPr>
          <w:noProof/>
        </w:rPr>
        <w:t>[1,15–17]</w:t>
      </w:r>
      <w:r w:rsidR="00A96FB6" w:rsidRPr="00F242DD">
        <w:fldChar w:fldCharType="end"/>
      </w:r>
      <w:r w:rsidR="00807232" w:rsidRPr="00F242DD">
        <w:t>.</w:t>
      </w:r>
    </w:p>
    <w:p w14:paraId="7D624A9C" w14:textId="77777777" w:rsidR="00BE4440" w:rsidRPr="00F242DD" w:rsidRDefault="00BE4440" w:rsidP="00BE4440">
      <w:pPr>
        <w:spacing w:before="0" w:after="0"/>
        <w:ind w:left="709"/>
        <w:contextualSpacing/>
        <w:rPr>
          <w:b/>
        </w:rPr>
      </w:pPr>
      <w:r w:rsidRPr="00F242DD">
        <w:rPr>
          <w:b/>
        </w:rPr>
        <w:t xml:space="preserve">Уровень убедительности рекомендаций </w:t>
      </w:r>
      <w:r w:rsidR="00536161" w:rsidRPr="00F242DD">
        <w:rPr>
          <w:b/>
        </w:rPr>
        <w:t xml:space="preserve">− </w:t>
      </w:r>
      <w:r w:rsidRPr="00F242DD">
        <w:rPr>
          <w:b/>
        </w:rPr>
        <w:t xml:space="preserve">С (уровень достоверности доказательств </w:t>
      </w:r>
      <w:r w:rsidR="00536161" w:rsidRPr="00F242DD">
        <w:rPr>
          <w:b/>
        </w:rPr>
        <w:t xml:space="preserve">− </w:t>
      </w:r>
      <w:r w:rsidRPr="00F242DD">
        <w:rPr>
          <w:b/>
        </w:rPr>
        <w:t>5)</w:t>
      </w:r>
    </w:p>
    <w:p w14:paraId="3ED5377C" w14:textId="77777777" w:rsidR="00A943DF" w:rsidRPr="00F242DD" w:rsidRDefault="00A943DF" w:rsidP="00131E36">
      <w:pPr>
        <w:pStyle w:val="a6"/>
        <w:numPr>
          <w:ilvl w:val="1"/>
          <w:numId w:val="2"/>
        </w:numPr>
        <w:spacing w:before="0" w:after="0"/>
        <w:ind w:left="709" w:hanging="709"/>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определить</w:t>
      </w:r>
      <w:r w:rsidR="00C91E36" w:rsidRPr="00F242DD">
        <w:t xml:space="preserve"> клиренс креатинина и</w:t>
      </w:r>
      <w:r w:rsidRPr="00F242DD">
        <w:t xml:space="preserve"> скорость клубочковой фильтрации расчетным методом по формулам СКD-EPI или MDRD для уточнения состояния </w:t>
      </w:r>
      <w:r w:rsidR="004124AD" w:rsidRPr="00F242DD">
        <w:t>функции почек</w:t>
      </w:r>
      <w:r w:rsidRPr="00F242DD">
        <w:t xml:space="preserve"> и</w:t>
      </w:r>
      <w:r w:rsidR="004124AD" w:rsidRPr="00F242DD">
        <w:t xml:space="preserve"> определения необходимости модификации терапии или доз препаратов при наличии почечной недостаточности</w:t>
      </w:r>
      <w:r w:rsidR="00F80ECB" w:rsidRPr="00F242DD">
        <w:t xml:space="preserve"> и/или определения показаний к назначению гемодиализа</w:t>
      </w:r>
      <w:r w:rsidRPr="00F242DD">
        <w:t xml:space="preserve">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0D22CF" w:rsidRPr="00F242DD">
        <w:rPr>
          <w:noProof/>
        </w:rPr>
        <w:t>[1,15,16]</w:t>
      </w:r>
      <w:r w:rsidR="00A96FB6" w:rsidRPr="00F242DD">
        <w:fldChar w:fldCharType="end"/>
      </w:r>
      <w:r w:rsidRPr="00F242DD">
        <w:t>.</w:t>
      </w:r>
    </w:p>
    <w:p w14:paraId="14BE70C8" w14:textId="77777777" w:rsidR="00786F4D" w:rsidRPr="00F242DD" w:rsidRDefault="00786F4D" w:rsidP="00786F4D">
      <w:pPr>
        <w:pStyle w:val="a6"/>
        <w:spacing w:before="0" w:after="0"/>
        <w:ind w:left="705"/>
        <w:rPr>
          <w:b/>
        </w:rPr>
      </w:pPr>
      <w:r w:rsidRPr="00F242DD">
        <w:rPr>
          <w:b/>
        </w:rPr>
        <w:t xml:space="preserve">Уровень убедительности рекомендаций </w:t>
      </w:r>
      <w:r w:rsidR="00536161" w:rsidRPr="00F242DD">
        <w:rPr>
          <w:b/>
        </w:rPr>
        <w:t xml:space="preserve">− </w:t>
      </w:r>
      <w:r w:rsidRPr="00F242DD">
        <w:rPr>
          <w:b/>
        </w:rPr>
        <w:t xml:space="preserve">С (уровень достоверности доказательств </w:t>
      </w:r>
      <w:r w:rsidR="00536161" w:rsidRPr="00F242DD">
        <w:rPr>
          <w:b/>
        </w:rPr>
        <w:t xml:space="preserve">− </w:t>
      </w:r>
      <w:r w:rsidRPr="00F242DD">
        <w:rPr>
          <w:b/>
        </w:rPr>
        <w:t>5)</w:t>
      </w:r>
    </w:p>
    <w:p w14:paraId="68F96F3D" w14:textId="77777777" w:rsidR="00F80ECB" w:rsidRPr="00F242DD" w:rsidRDefault="00F80ECB" w:rsidP="00131E36">
      <w:pPr>
        <w:pStyle w:val="a6"/>
        <w:spacing w:before="0" w:after="0"/>
        <w:ind w:left="709"/>
      </w:pPr>
      <w:r w:rsidRPr="00F242DD">
        <w:rPr>
          <w:b/>
        </w:rPr>
        <w:t>Комментари</w:t>
      </w:r>
      <w:r w:rsidR="00536161" w:rsidRPr="00F242DD">
        <w:rPr>
          <w:b/>
        </w:rPr>
        <w:t>й</w:t>
      </w:r>
      <w:r w:rsidRPr="00F242DD">
        <w:rPr>
          <w:b/>
        </w:rPr>
        <w:t>:</w:t>
      </w:r>
      <w:r w:rsidR="00A25036" w:rsidRPr="00F242DD">
        <w:rPr>
          <w:b/>
        </w:rPr>
        <w:t xml:space="preserve"> </w:t>
      </w:r>
      <w:r w:rsidR="00A25036" w:rsidRPr="00F242DD">
        <w:rPr>
          <w:i/>
        </w:rPr>
        <w:t xml:space="preserve">рекомендации </w:t>
      </w:r>
      <w:r w:rsidRPr="00F242DD">
        <w:rPr>
          <w:i/>
        </w:rPr>
        <w:t>по коррекции дозы леналидомида</w:t>
      </w:r>
      <w:r w:rsidR="006E7B15" w:rsidRPr="00F242DD">
        <w:rPr>
          <w:i/>
        </w:rPr>
        <w:t>**</w:t>
      </w:r>
      <w:r w:rsidRPr="00F242DD">
        <w:rPr>
          <w:i/>
        </w:rPr>
        <w:t xml:space="preserve"> в зависимости от функции почек – см. приложение </w:t>
      </w:r>
      <w:r w:rsidR="00C812D6" w:rsidRPr="00F242DD">
        <w:rPr>
          <w:i/>
        </w:rPr>
        <w:t>А3.2</w:t>
      </w:r>
      <w:r w:rsidRPr="00F242DD">
        <w:rPr>
          <w:i/>
        </w:rPr>
        <w:t>.</w:t>
      </w:r>
    </w:p>
    <w:p w14:paraId="442D550C" w14:textId="77777777" w:rsidR="00786F4D" w:rsidRPr="00F242DD" w:rsidRDefault="00786F4D" w:rsidP="00131E36">
      <w:pPr>
        <w:pStyle w:val="a6"/>
        <w:numPr>
          <w:ilvl w:val="1"/>
          <w:numId w:val="2"/>
        </w:numPr>
        <w:spacing w:before="0" w:after="0"/>
        <w:ind w:left="709" w:hanging="709"/>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активности основного заболевания или для оценки ответа на терапию выполнить следующие обследования:</w:t>
      </w:r>
    </w:p>
    <w:p w14:paraId="2509A7FF" w14:textId="27D82C48" w:rsidR="00031CDE" w:rsidRDefault="00786F4D" w:rsidP="00786F4D">
      <w:pPr>
        <w:pStyle w:val="a6"/>
        <w:numPr>
          <w:ilvl w:val="2"/>
          <w:numId w:val="2"/>
        </w:numPr>
        <w:spacing w:before="0" w:after="0"/>
      </w:pPr>
      <w:r w:rsidRPr="00F242DD">
        <w:t>определить соотношение белковых фракций в крови</w:t>
      </w:r>
      <w:r w:rsidR="00E56A54" w:rsidRPr="00F242DD">
        <w:t xml:space="preserve"> (кроме пациентов с несекретирующей, вялотекущей миеломой и миеломой легких цепей)</w:t>
      </w:r>
      <w:r w:rsidRPr="00F242DD">
        <w:t xml:space="preserve"> и моче методом электрофореза с количественным определением моноклонального и поликлональных иммуноглобулинов </w:t>
      </w:r>
      <w:r w:rsidR="00031CDE" w:rsidRPr="00F242DD">
        <w:fldChar w:fldCharType="begin" w:fldLock="1"/>
      </w:r>
      <w:r w:rsidR="00031CDE"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4","issue":"9","issued":{"date-parts":[["2012","11","15"]]},"page":"1458-1461","title":"The role of serum protein electrophoresis in the detection of multiple myeloma: An experience of a corporate hospital","type":"article-journal","volume":"6"},"uris":["http://www.mendeley.com/documents/?uuid=a2ea1b2f-2116-3cd0-819c-31f187d28fa1"]},{"id":"ITEM-5","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5","issue":"1","issued":{"date-parts":[["2016","3","1"]]},"page":"10-17","publisher":"Springer India","title":"Old but Still Relevant: High Resolution Electrophoresis and Immunofixation in Multiple Myeloma","type":"article","volume":"32"},"uris":["http://www.mendeley.com/documents/?uuid=6ef53f7f-a8ea-313b-8592-b30a07009fbf"]}],"mendeley":{"formattedCitation":"[1,15,16,18,19]","plainTextFormattedCitation":"[1,15,16,18,19]","previouslyFormattedCitation":"[1,15,16,18,19]"},"properties":{"noteIndex":0},"schema":"https://github.com/citation-style-language/schema/raw/master/csl-citation.json"}</w:instrText>
      </w:r>
      <w:r w:rsidR="00031CDE" w:rsidRPr="00F242DD">
        <w:fldChar w:fldCharType="separate"/>
      </w:r>
      <w:r w:rsidR="00031CDE" w:rsidRPr="00F242DD">
        <w:rPr>
          <w:noProof/>
        </w:rPr>
        <w:t>[1,15,16,18,19]</w:t>
      </w:r>
      <w:r w:rsidR="00031CDE" w:rsidRPr="00F242DD">
        <w:fldChar w:fldCharType="end"/>
      </w:r>
      <w:r w:rsidR="00031CDE" w:rsidRPr="00F242DD">
        <w:t>;</w:t>
      </w:r>
    </w:p>
    <w:p w14:paraId="1A2477B1" w14:textId="30428E16" w:rsidR="00786F4D" w:rsidRPr="00F242DD" w:rsidRDefault="00031CDE" w:rsidP="00786F4D">
      <w:pPr>
        <w:pStyle w:val="a6"/>
        <w:numPr>
          <w:ilvl w:val="2"/>
          <w:numId w:val="2"/>
        </w:numPr>
        <w:spacing w:before="0" w:after="0"/>
      </w:pPr>
      <w:r w:rsidRPr="00C15E57">
        <w:t>определить β2-микроглобулин при диагностике ММ для стадирования</w:t>
      </w:r>
      <w:r w:rsidR="00786F4D" w:rsidRPr="00C15E57">
        <w:t xml:space="preserve"> </w:t>
      </w:r>
      <w:r w:rsidR="001F3CDD" w:rsidRPr="00C15E57">
        <w:t>согласно современной</w:t>
      </w:r>
      <w:r w:rsidRPr="00C15E57">
        <w:t xml:space="preserve"> классификаци</w:t>
      </w:r>
      <w:r w:rsidR="001F3CDD" w:rsidRPr="00C15E57">
        <w:t>и</w:t>
      </w:r>
      <w:r>
        <w:t xml:space="preserve">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4","issue":"9","issued":{"date-parts":[["2012","11","15"]]},"page":"1458-1461","title":"The role of serum protein electrophoresis in the detection of multiple myeloma: An experience of a corporate hospital","type":"article-journal","volume":"6"},"uris":["http://www.mendeley.com/documents/?uuid=a2ea1b2f-2116-3cd0-819c-31f187d28fa1"]},{"id":"ITEM-5","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5","issue":"1","issued":{"date-parts":[["2016","3","1"]]},"page":"10-17","publisher":"Springer India","title":"Old but Still Relevant: High Resolution Electrophoresis and Immunofixation in Multiple Myeloma","type":"article","volume":"32"},"uris":["http://www.mendeley.com/documents/?uuid=6ef53f7f-a8ea-313b-8592-b30a07009fbf"]}],"mendeley":{"formattedCitation":"[1,15,16,18,19]","plainTextFormattedCitation":"[1,15,16,18,19]","previouslyFormattedCitation":"[1,15,16,18,19]"},"properties":{"noteIndex":0},"schema":"https://github.com/citation-style-language/schema/raw/master/csl-citation.json"}</w:instrText>
      </w:r>
      <w:r w:rsidR="00A96FB6" w:rsidRPr="00F242DD">
        <w:fldChar w:fldCharType="separate"/>
      </w:r>
      <w:r w:rsidR="000D22CF" w:rsidRPr="00F242DD">
        <w:rPr>
          <w:noProof/>
        </w:rPr>
        <w:t>[1,15,16,18,19]</w:t>
      </w:r>
      <w:r w:rsidR="00A96FB6" w:rsidRPr="00F242DD">
        <w:fldChar w:fldCharType="end"/>
      </w:r>
      <w:r w:rsidR="00340A8E" w:rsidRPr="00F242DD">
        <w:t>;</w:t>
      </w:r>
    </w:p>
    <w:p w14:paraId="04107BF9" w14:textId="77777777" w:rsidR="00340A8E" w:rsidRPr="00F242DD" w:rsidRDefault="00340A8E" w:rsidP="00786F4D">
      <w:pPr>
        <w:pStyle w:val="a6"/>
        <w:numPr>
          <w:ilvl w:val="2"/>
          <w:numId w:val="2"/>
        </w:numPr>
        <w:spacing w:before="0" w:after="0"/>
      </w:pPr>
      <w:r w:rsidRPr="00F242DD">
        <w:t>исследование моноклональности иммуноглобулинов в крови</w:t>
      </w:r>
      <w:r w:rsidR="00E56A54" w:rsidRPr="00F242DD">
        <w:t xml:space="preserve"> и суточной моче </w:t>
      </w:r>
      <w:r w:rsidRPr="00F242DD">
        <w:t xml:space="preserve">методом иммунофиксации с количественным определением уровня М-градиента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4","issue":"1","issued":{"date-parts":[["2016","3","1"]]},"page":"10-17","publisher":"Springer India","title":"Old but Still Relevant: High Resolution Electrophoresis and Immunofixation in Multiple Myeloma","type":"article","volume":"32"},"uris":["http://www.mendeley.com/documents/?uuid=6ef53f7f-a8ea-313b-8592-b30a07009fbf"]}],"mendeley":{"formattedCitation":"[1,15,16,19]","plainTextFormattedCitation":"[1,15,16,19]","previouslyFormattedCitation":"[1,15,16,19]"},"properties":{"noteIndex":0},"schema":"https://github.com/citation-style-language/schema/raw/master/csl-citation.json"}</w:instrText>
      </w:r>
      <w:r w:rsidR="00A96FB6" w:rsidRPr="00F242DD">
        <w:fldChar w:fldCharType="separate"/>
      </w:r>
      <w:r w:rsidR="000D22CF" w:rsidRPr="00F242DD">
        <w:rPr>
          <w:noProof/>
        </w:rPr>
        <w:t>[1,15,16,19]</w:t>
      </w:r>
      <w:r w:rsidR="00A96FB6" w:rsidRPr="00F242DD">
        <w:fldChar w:fldCharType="end"/>
      </w:r>
      <w:r w:rsidR="00A25036" w:rsidRPr="00F242DD">
        <w:t>.</w:t>
      </w:r>
    </w:p>
    <w:p w14:paraId="0770BB8E" w14:textId="77777777" w:rsidR="00A943DF" w:rsidRPr="00F242DD" w:rsidRDefault="00A943DF" w:rsidP="00131E36">
      <w:pPr>
        <w:spacing w:before="0" w:after="0"/>
        <w:ind w:left="709"/>
        <w:contextualSpacing/>
        <w:rPr>
          <w:b/>
        </w:rPr>
      </w:pPr>
      <w:r w:rsidRPr="00F242DD">
        <w:rPr>
          <w:b/>
        </w:rPr>
        <w:t xml:space="preserve">Уровень убедительности рекомендаций </w:t>
      </w:r>
      <w:r w:rsidR="00586EA7" w:rsidRPr="00F242DD">
        <w:rPr>
          <w:b/>
        </w:rPr>
        <w:t xml:space="preserve">− </w:t>
      </w:r>
      <w:r w:rsidR="00582778" w:rsidRPr="00F242DD">
        <w:rPr>
          <w:b/>
        </w:rPr>
        <w:t>С</w:t>
      </w:r>
      <w:r w:rsidRPr="00F242DD">
        <w:rPr>
          <w:b/>
        </w:rPr>
        <w:t xml:space="preserve"> (уровень достоверности доказательств </w:t>
      </w:r>
      <w:r w:rsidR="00586EA7" w:rsidRPr="00F242DD">
        <w:rPr>
          <w:b/>
        </w:rPr>
        <w:t xml:space="preserve">− </w:t>
      </w:r>
      <w:r w:rsidR="00582778" w:rsidRPr="00F242DD">
        <w:rPr>
          <w:b/>
        </w:rPr>
        <w:t>5</w:t>
      </w:r>
      <w:r w:rsidRPr="00F242DD">
        <w:rPr>
          <w:b/>
        </w:rPr>
        <w:t>)</w:t>
      </w:r>
    </w:p>
    <w:p w14:paraId="0AD7DDA1" w14:textId="77777777" w:rsidR="00D64615" w:rsidRPr="00F242DD" w:rsidRDefault="007B27AA" w:rsidP="00131E36">
      <w:pPr>
        <w:spacing w:before="0" w:after="0"/>
        <w:ind w:left="709"/>
        <w:contextualSpacing/>
        <w:rPr>
          <w:i/>
        </w:rPr>
      </w:pPr>
      <w:r w:rsidRPr="00F242DD">
        <w:rPr>
          <w:b/>
        </w:rPr>
        <w:t xml:space="preserve">Комментарий: </w:t>
      </w:r>
      <w:r w:rsidR="00586EA7" w:rsidRPr="00F242DD">
        <w:rPr>
          <w:i/>
        </w:rPr>
        <w:t>х</w:t>
      </w:r>
      <w:r w:rsidRPr="00F242DD">
        <w:rPr>
          <w:i/>
        </w:rPr>
        <w:t xml:space="preserve">арактерным для ММ является увеличение содержания общего белка в сыворотке крови. При электрофорезе белков сыворотки крови М-градиент </w:t>
      </w:r>
      <w:r w:rsidR="003703A8" w:rsidRPr="00F242DD">
        <w:rPr>
          <w:i/>
        </w:rPr>
        <w:lastRenderedPageBreak/>
        <w:t>определяется у 80</w:t>
      </w:r>
      <w:r w:rsidR="00586EA7" w:rsidRPr="00F242DD">
        <w:rPr>
          <w:i/>
        </w:rPr>
        <w:t> </w:t>
      </w:r>
      <w:r w:rsidR="003703A8" w:rsidRPr="00F242DD">
        <w:rPr>
          <w:i/>
        </w:rPr>
        <w:t xml:space="preserve">% пациентов </w:t>
      </w:r>
      <w:r w:rsidRPr="00F242DD">
        <w:rPr>
          <w:i/>
        </w:rPr>
        <w:t>ММ в виде характерного пика</w:t>
      </w:r>
      <w:r w:rsidR="00D64615" w:rsidRPr="00F242DD">
        <w:rPr>
          <w:i/>
        </w:rPr>
        <w:t>, при иммунофиксации</w:t>
      </w:r>
      <w:r w:rsidR="00586EA7" w:rsidRPr="00F242DD">
        <w:rPr>
          <w:i/>
        </w:rPr>
        <w:t> </w:t>
      </w:r>
      <w:r w:rsidR="00D64615" w:rsidRPr="00F242DD">
        <w:rPr>
          <w:i/>
        </w:rPr>
        <w:t xml:space="preserve">– у </w:t>
      </w:r>
      <w:r w:rsidR="006F2433" w:rsidRPr="00F242DD">
        <w:rPr>
          <w:i/>
        </w:rPr>
        <w:t>93</w:t>
      </w:r>
      <w:r w:rsidR="00586EA7" w:rsidRPr="00F242DD">
        <w:rPr>
          <w:i/>
        </w:rPr>
        <w:t> </w:t>
      </w:r>
      <w:r w:rsidR="006F2433" w:rsidRPr="00F242DD">
        <w:rPr>
          <w:i/>
        </w:rPr>
        <w:t>%</w:t>
      </w:r>
      <w:r w:rsidRPr="00F242DD">
        <w:rPr>
          <w:i/>
        </w:rPr>
        <w:t>. Физические особенности парапротеинов лежат в основе синдрома гипервязкости, вероятность которого возрастает</w:t>
      </w:r>
      <w:r w:rsidR="00B76B3D" w:rsidRPr="00F242DD">
        <w:rPr>
          <w:i/>
        </w:rPr>
        <w:t xml:space="preserve"> с увеличением содержания парапротеинов в плазме крови. </w:t>
      </w:r>
    </w:p>
    <w:p w14:paraId="165E0EF5" w14:textId="77777777" w:rsidR="00D64615" w:rsidRPr="00F242DD" w:rsidRDefault="003703A8" w:rsidP="00131E36">
      <w:pPr>
        <w:spacing w:before="0" w:after="0"/>
        <w:ind w:left="709"/>
        <w:contextualSpacing/>
        <w:rPr>
          <w:i/>
        </w:rPr>
      </w:pPr>
      <w:r w:rsidRPr="00F242DD">
        <w:rPr>
          <w:i/>
        </w:rPr>
        <w:t>Нередко у пациентов с</w:t>
      </w:r>
      <w:r w:rsidR="00D64615" w:rsidRPr="00F242DD">
        <w:rPr>
          <w:i/>
        </w:rPr>
        <w:t xml:space="preserve"> ММ выявляется экскреция патологического белка с мочой. Эти случаи относят к миеломе Бенс-Джонса. Для скрининга мочевого протеина (необходим сбор мочи в течение 24 ч) также испо</w:t>
      </w:r>
      <w:r w:rsidRPr="00F242DD">
        <w:rPr>
          <w:i/>
        </w:rPr>
        <w:t>льзуют электрофорез и иммунофик</w:t>
      </w:r>
      <w:r w:rsidR="00D64615" w:rsidRPr="00F242DD">
        <w:rPr>
          <w:i/>
        </w:rPr>
        <w:t>сацию.</w:t>
      </w:r>
    </w:p>
    <w:p w14:paraId="31707996" w14:textId="77777777" w:rsidR="007B27AA" w:rsidRPr="00F242DD" w:rsidRDefault="00B76B3D" w:rsidP="00131E36">
      <w:pPr>
        <w:spacing w:before="0" w:after="0"/>
        <w:ind w:left="709"/>
        <w:contextualSpacing/>
        <w:rPr>
          <w:i/>
        </w:rPr>
      </w:pPr>
      <w:r w:rsidRPr="00F242DD">
        <w:rPr>
          <w:i/>
        </w:rPr>
        <w:t>На основании уровня парапротеинов определя</w:t>
      </w:r>
      <w:r w:rsidR="00071ABE" w:rsidRPr="00F242DD">
        <w:rPr>
          <w:i/>
        </w:rPr>
        <w:t>ю</w:t>
      </w:r>
      <w:r w:rsidRPr="00F242DD">
        <w:rPr>
          <w:i/>
        </w:rPr>
        <w:t>тся стадия ММ (см. раздел 1.5</w:t>
      </w:r>
      <w:r w:rsidR="00071ABE" w:rsidRPr="00F242DD">
        <w:rPr>
          <w:i/>
        </w:rPr>
        <w:t>.</w:t>
      </w:r>
      <w:r w:rsidRPr="00F242DD">
        <w:rPr>
          <w:i/>
        </w:rPr>
        <w:t xml:space="preserve"> Классификация ММ), а также глубина ответа на ММ (см. раздел 3.5</w:t>
      </w:r>
      <w:r w:rsidR="00071ABE" w:rsidRPr="00F242DD">
        <w:rPr>
          <w:i/>
        </w:rPr>
        <w:t>.</w:t>
      </w:r>
      <w:r w:rsidRPr="00F242DD">
        <w:rPr>
          <w:i/>
        </w:rPr>
        <w:t xml:space="preserve"> Определение эффективности лечения).</w:t>
      </w:r>
    </w:p>
    <w:p w14:paraId="42F54C41" w14:textId="77777777" w:rsidR="00340A8E" w:rsidRPr="00F242DD" w:rsidRDefault="00340A8E" w:rsidP="00131E36">
      <w:pPr>
        <w:spacing w:before="0" w:after="0"/>
        <w:ind w:left="709"/>
        <w:contextualSpacing/>
        <w:rPr>
          <w:i/>
        </w:rPr>
      </w:pPr>
      <w:r w:rsidRPr="00F242DD">
        <w:rPr>
          <w:i/>
        </w:rPr>
        <w:t xml:space="preserve">Иммунофиксацию необходимо выполнять, даже если при электрофорезе крови характерный пик не выявлялся. Она проводится с целью </w:t>
      </w:r>
      <w:r w:rsidR="00A25036" w:rsidRPr="00F242DD">
        <w:rPr>
          <w:i/>
          <w:iCs/>
        </w:rPr>
        <w:t>уточнения моноклональной природы М-градиента, обнаруженного в ходе электрофореза белковых фракций, и его типирования (определения, какие типы т</w:t>
      </w:r>
      <w:r w:rsidR="000F0E6B" w:rsidRPr="00F242DD">
        <w:rPr>
          <w:i/>
          <w:iCs/>
        </w:rPr>
        <w:t>я</w:t>
      </w:r>
      <w:r w:rsidR="00A25036" w:rsidRPr="00F242DD">
        <w:rPr>
          <w:i/>
          <w:iCs/>
        </w:rPr>
        <w:t>желых и легких цепей входят в его состав)</w:t>
      </w:r>
      <w:r w:rsidR="000F0E6B" w:rsidRPr="00F242DD">
        <w:rPr>
          <w:i/>
          <w:iCs/>
        </w:rPr>
        <w:t>.</w:t>
      </w:r>
    </w:p>
    <w:p w14:paraId="577B2E82" w14:textId="77777777" w:rsidR="00D37606" w:rsidRPr="00F242DD" w:rsidRDefault="00D37606" w:rsidP="00131E36">
      <w:pPr>
        <w:pStyle w:val="a6"/>
        <w:numPr>
          <w:ilvl w:val="1"/>
          <w:numId w:val="2"/>
        </w:numPr>
        <w:spacing w:before="0" w:after="0"/>
        <w:ind w:left="709" w:hanging="709"/>
      </w:pPr>
      <w:r w:rsidRPr="00F242DD">
        <w:t>Всем пациентам с несекретирующей, олигосе</w:t>
      </w:r>
      <w:r w:rsidR="00BB20D6" w:rsidRPr="00F242DD">
        <w:t>кретирующей, вялотекущей миеломой</w:t>
      </w:r>
      <w:r w:rsidRPr="00F242DD">
        <w:t xml:space="preserve"> и миелом</w:t>
      </w:r>
      <w:r w:rsidR="00BB20D6" w:rsidRPr="00F242DD">
        <w:t>ой</w:t>
      </w:r>
      <w:r w:rsidRPr="00F242DD">
        <w:t xml:space="preserve"> л</w:t>
      </w:r>
      <w:r w:rsidR="00926C05" w:rsidRPr="00F242DD">
        <w:t>егких цепей, а также при диализ</w:t>
      </w:r>
      <w:r w:rsidRPr="00F242DD">
        <w:t>зависимой почечной недостаточности, при подозрении на заболевание, при первичном или повторном приеме по поводу выявленного заболевания</w:t>
      </w:r>
      <w:r w:rsidR="00EE3E28" w:rsidRPr="00F242DD">
        <w:t>, при контрольных обследованиях</w:t>
      </w:r>
      <w:r w:rsidRPr="00F242DD">
        <w:t xml:space="preserve"> и подозрении на рецидив заболевания </w:t>
      </w:r>
      <w:r w:rsidRPr="00F242DD">
        <w:rPr>
          <w:b/>
        </w:rPr>
        <w:t xml:space="preserve">рекомендуется </w:t>
      </w:r>
      <w:r w:rsidRPr="00F242DD">
        <w:t xml:space="preserve">определение содержания </w:t>
      </w:r>
      <w:r w:rsidR="00926C05" w:rsidRPr="00F242DD">
        <w:t>СЛЦ</w:t>
      </w:r>
      <w:r w:rsidRPr="00F242DD">
        <w:t xml:space="preserve"> в крови для уточнения </w:t>
      </w:r>
      <w:r w:rsidR="00AB1182" w:rsidRPr="00F242DD">
        <w:t>активности</w:t>
      </w:r>
      <w:r w:rsidRPr="00F242DD">
        <w:t xml:space="preserve"> основного заболевания или </w:t>
      </w:r>
      <w:r w:rsidR="00926C05" w:rsidRPr="00F242DD">
        <w:t xml:space="preserve">для </w:t>
      </w:r>
      <w:r w:rsidRPr="00F242DD">
        <w:t xml:space="preserve">оценки ответа на терапию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author":[{"dropping-particle":"","family":"Любимова","given":"Н.В.","non-dropping-particle":"","parse-names":false,"suffix":""},{"dropping-particle":"","family":"Тимофеев","given":"Ю.С.","non-dropping-particle":"","parse-names":false,"suffix":""},{"dropping-particle":"","family":"Вотякова","given":"О.М.","non-dropping-particle":"","parse-names":false,"suffix":""},{"dropping-particle":"","family":"Кушлинский","given":"Н.Е.","non-dropping-particle":"","parse-names":false,"suffix":""}],"container-title":"Альманах клинической медицины","id":"ITEM-4","issue":"2","issued":{"date-parts":[["2017"]]},"page":"102-108","title":"Свободные легкие цепи иммуноглобулинов в диагностике и прогнозе множественной миеломы.","type":"article-journal","volume":"45"},"uris":["http://www.mendeley.com/documents/?uuid=8aa5368e-e5e8-41af-9d89-285f61c86798"]}],"mendeley":{"formattedCitation":"[1,15,16,20]","plainTextFormattedCitation":"[1,15,16,20]","previouslyFormattedCitation":"[1,15,16,20]"},"properties":{"noteIndex":0},"schema":"https://github.com/citation-style-language/schema/raw/master/csl-citation.json"}</w:instrText>
      </w:r>
      <w:r w:rsidR="00A96FB6" w:rsidRPr="00F242DD">
        <w:fldChar w:fldCharType="separate"/>
      </w:r>
      <w:r w:rsidR="000D22CF" w:rsidRPr="00F242DD">
        <w:rPr>
          <w:noProof/>
        </w:rPr>
        <w:t>[1,15,16,20]</w:t>
      </w:r>
      <w:r w:rsidR="00A96FB6" w:rsidRPr="00F242DD">
        <w:fldChar w:fldCharType="end"/>
      </w:r>
      <w:r w:rsidRPr="00F242DD">
        <w:t>.</w:t>
      </w:r>
    </w:p>
    <w:p w14:paraId="2BB40359" w14:textId="77777777" w:rsidR="00D37606" w:rsidRPr="00F242DD" w:rsidRDefault="00D37606" w:rsidP="00131E36">
      <w:pPr>
        <w:spacing w:before="0" w:after="0"/>
        <w:ind w:left="709"/>
        <w:contextualSpacing/>
        <w:rPr>
          <w:b/>
        </w:rPr>
      </w:pPr>
      <w:r w:rsidRPr="00F242DD">
        <w:rPr>
          <w:b/>
        </w:rPr>
        <w:t>Урове</w:t>
      </w:r>
      <w:r w:rsidR="003C65DB" w:rsidRPr="00F242DD">
        <w:rPr>
          <w:b/>
        </w:rPr>
        <w:t xml:space="preserve">нь убедительности рекомендаций </w:t>
      </w:r>
      <w:r w:rsidR="00926C05" w:rsidRPr="00F242DD">
        <w:rPr>
          <w:b/>
        </w:rPr>
        <w:t xml:space="preserve">− </w:t>
      </w:r>
      <w:r w:rsidR="006A50CD" w:rsidRPr="00F242DD">
        <w:rPr>
          <w:b/>
        </w:rPr>
        <w:t xml:space="preserve">В </w:t>
      </w:r>
      <w:r w:rsidRPr="00F242DD">
        <w:rPr>
          <w:b/>
        </w:rPr>
        <w:t xml:space="preserve">(уровень достоверности доказательств </w:t>
      </w:r>
      <w:r w:rsidR="00926C05" w:rsidRPr="00F242DD">
        <w:rPr>
          <w:b/>
        </w:rPr>
        <w:t xml:space="preserve">− </w:t>
      </w:r>
      <w:r w:rsidR="006A50CD" w:rsidRPr="00F242DD">
        <w:rPr>
          <w:b/>
        </w:rPr>
        <w:t>3</w:t>
      </w:r>
      <w:r w:rsidRPr="00F242DD">
        <w:rPr>
          <w:b/>
        </w:rPr>
        <w:t>)</w:t>
      </w:r>
    </w:p>
    <w:p w14:paraId="33F14A2B" w14:textId="77777777" w:rsidR="007E4984" w:rsidRPr="00F242DD" w:rsidRDefault="007E4984" w:rsidP="00131E36">
      <w:pPr>
        <w:spacing w:before="0" w:after="0"/>
        <w:ind w:left="709"/>
        <w:contextualSpacing/>
        <w:rPr>
          <w:b/>
        </w:rPr>
      </w:pPr>
      <w:r w:rsidRPr="00F242DD">
        <w:rPr>
          <w:b/>
        </w:rPr>
        <w:t xml:space="preserve">Комментарий: </w:t>
      </w:r>
      <w:r w:rsidR="00926C05" w:rsidRPr="00F242DD">
        <w:rPr>
          <w:i/>
        </w:rPr>
        <w:t>в</w:t>
      </w:r>
      <w:r w:rsidRPr="00F242DD">
        <w:rPr>
          <w:i/>
        </w:rPr>
        <w:t xml:space="preserve">ключение метода определения </w:t>
      </w:r>
      <w:r w:rsidR="005D58D2" w:rsidRPr="00F242DD">
        <w:rPr>
          <w:i/>
        </w:rPr>
        <w:t>СЛЦ</w:t>
      </w:r>
      <w:r w:rsidRPr="00F242DD">
        <w:rPr>
          <w:i/>
        </w:rPr>
        <w:t xml:space="preserve"> в сыворотке крови в план обследования пациентов с предполагаемой моноклональной</w:t>
      </w:r>
      <w:r w:rsidR="00833D44" w:rsidRPr="00F242DD">
        <w:rPr>
          <w:i/>
        </w:rPr>
        <w:t xml:space="preserve"> </w:t>
      </w:r>
      <w:r w:rsidRPr="00F242DD">
        <w:rPr>
          <w:i/>
        </w:rPr>
        <w:t>гаммапатией позволяет увеличить диагностическую чувствительность имеющихся методов определения парапротеина, а та</w:t>
      </w:r>
      <w:r w:rsidR="00296908" w:rsidRPr="00F242DD">
        <w:rPr>
          <w:i/>
        </w:rPr>
        <w:t xml:space="preserve">кже проводить мониторинг пациентов </w:t>
      </w:r>
      <w:r w:rsidRPr="00F242DD">
        <w:rPr>
          <w:i/>
        </w:rPr>
        <w:t>с</w:t>
      </w:r>
      <w:r w:rsidR="00833D44" w:rsidRPr="00F242DD">
        <w:rPr>
          <w:i/>
        </w:rPr>
        <w:t xml:space="preserve"> </w:t>
      </w:r>
      <w:r w:rsidRPr="00F242DD">
        <w:rPr>
          <w:i/>
        </w:rPr>
        <w:t xml:space="preserve">несекретирующей </w:t>
      </w:r>
      <w:r w:rsidR="005D58D2" w:rsidRPr="00F242DD">
        <w:rPr>
          <w:i/>
        </w:rPr>
        <w:t>ММ</w:t>
      </w:r>
      <w:r w:rsidRPr="00F242DD">
        <w:rPr>
          <w:i/>
        </w:rPr>
        <w:t xml:space="preserve">. Анализ </w:t>
      </w:r>
      <w:r w:rsidR="005D58D2" w:rsidRPr="00F242DD">
        <w:rPr>
          <w:i/>
        </w:rPr>
        <w:t>СЛЦ</w:t>
      </w:r>
      <w:r w:rsidR="00296908" w:rsidRPr="00F242DD">
        <w:rPr>
          <w:i/>
        </w:rPr>
        <w:t xml:space="preserve"> у пациентов с</w:t>
      </w:r>
      <w:r w:rsidRPr="00F242DD">
        <w:rPr>
          <w:i/>
        </w:rPr>
        <w:t xml:space="preserve"> ММ приобретает особое значение в прогнозировании ремиссии, поскольку противоопухолевый ответ по результатам их определения наступает раньше по сравнению с результатами стандартных иммунохимических исследований.</w:t>
      </w:r>
    </w:p>
    <w:p w14:paraId="4AB72F7C" w14:textId="77777777" w:rsidR="00AB1182" w:rsidRPr="00F242DD" w:rsidRDefault="008D5521" w:rsidP="00131E36">
      <w:pPr>
        <w:pStyle w:val="a6"/>
        <w:numPr>
          <w:ilvl w:val="1"/>
          <w:numId w:val="2"/>
        </w:numPr>
        <w:spacing w:before="0" w:after="0"/>
        <w:ind w:left="709" w:hanging="709"/>
      </w:pPr>
      <w:r w:rsidRPr="00F242DD">
        <w:lastRenderedPageBreak/>
        <w:t xml:space="preserve">Всем пациентам с подозрением на ММ или </w:t>
      </w:r>
      <w:r w:rsidR="008B7771" w:rsidRPr="00F242DD">
        <w:t xml:space="preserve">ММ, </w:t>
      </w:r>
      <w:r w:rsidRPr="00F242DD">
        <w:t xml:space="preserve">выявленной </w:t>
      </w:r>
      <w:r w:rsidR="00AB1182" w:rsidRPr="00F242DD">
        <w:t>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AB1182" w:rsidRPr="00F242DD">
        <w:t>определение основных групп крови по AB0, определение антигена D системы Резус (резус-фактора)</w:t>
      </w:r>
      <w:r w:rsidR="00833D44" w:rsidRPr="00F242DD">
        <w:t>, определение фенотипа антигенов эритроцитов</w:t>
      </w:r>
      <w:r w:rsidR="00AB1182" w:rsidRPr="00F242DD">
        <w:t xml:space="preserve"> для возможности выполнения гемотрансфузии при наличии показаний до, во время или после терапии</w:t>
      </w:r>
      <w:r w:rsidR="00E56A54" w:rsidRPr="00F242DD">
        <w:t xml:space="preserve"> </w:t>
      </w:r>
      <w:r w:rsidR="00A96FB6" w:rsidRPr="00F242DD">
        <w:fldChar w:fldCharType="begin" w:fldLock="1"/>
      </w:r>
      <w:r w:rsidR="00DF4AEA"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E56A54" w:rsidRPr="00F242DD">
        <w:rPr>
          <w:noProof/>
        </w:rPr>
        <w:t>[1]</w:t>
      </w:r>
      <w:r w:rsidR="00A96FB6" w:rsidRPr="00F242DD">
        <w:fldChar w:fldCharType="end"/>
      </w:r>
      <w:r w:rsidR="00AB1182" w:rsidRPr="00F242DD">
        <w:t>.</w:t>
      </w:r>
    </w:p>
    <w:p w14:paraId="70A5760B" w14:textId="77777777" w:rsidR="00AB1182" w:rsidRPr="00F242DD" w:rsidRDefault="00AB1182" w:rsidP="00131E36">
      <w:pPr>
        <w:spacing w:before="0" w:after="0"/>
        <w:ind w:left="709"/>
        <w:contextualSpacing/>
        <w:rPr>
          <w:b/>
        </w:rPr>
      </w:pPr>
      <w:r w:rsidRPr="00F242DD">
        <w:rPr>
          <w:b/>
        </w:rPr>
        <w:t>Урове</w:t>
      </w:r>
      <w:r w:rsidR="003C65DB" w:rsidRPr="00F242DD">
        <w:rPr>
          <w:b/>
        </w:rPr>
        <w:t xml:space="preserve">нь убедительности рекомендаций </w:t>
      </w:r>
      <w:r w:rsidR="00524749" w:rsidRPr="00F242DD">
        <w:rPr>
          <w:b/>
        </w:rPr>
        <w:t xml:space="preserve">− </w:t>
      </w:r>
      <w:r w:rsidR="003C65DB" w:rsidRPr="00F242DD">
        <w:rPr>
          <w:b/>
        </w:rPr>
        <w:t>С</w:t>
      </w:r>
      <w:r w:rsidRPr="00F242DD">
        <w:rPr>
          <w:b/>
        </w:rPr>
        <w:t xml:space="preserve"> (уровень достоверности доказательств </w:t>
      </w:r>
      <w:r w:rsidR="00524749" w:rsidRPr="00F242DD">
        <w:rPr>
          <w:b/>
        </w:rPr>
        <w:t xml:space="preserve">− </w:t>
      </w:r>
      <w:r w:rsidR="003C65DB" w:rsidRPr="00F242DD">
        <w:rPr>
          <w:b/>
        </w:rPr>
        <w:t>5</w:t>
      </w:r>
      <w:r w:rsidRPr="00F242DD">
        <w:rPr>
          <w:b/>
        </w:rPr>
        <w:t>)</w:t>
      </w:r>
    </w:p>
    <w:p w14:paraId="16AE8793" w14:textId="77777777" w:rsidR="00AB1182" w:rsidRPr="00F242DD" w:rsidRDefault="008D5521" w:rsidP="00971A8A">
      <w:pPr>
        <w:pStyle w:val="a6"/>
        <w:numPr>
          <w:ilvl w:val="1"/>
          <w:numId w:val="2"/>
        </w:numPr>
        <w:spacing w:before="0" w:after="0"/>
        <w:ind w:left="709" w:hanging="709"/>
      </w:pPr>
      <w:r w:rsidRPr="00F242DD">
        <w:t>Всем пациентам с подозрением на ММ или выявленной</w:t>
      </w:r>
      <w:r w:rsidR="00AB1182" w:rsidRPr="00F242DD">
        <w:t xml:space="preserve"> </w:t>
      </w:r>
      <w:r w:rsidR="008302A9" w:rsidRPr="00F242DD">
        <w:t xml:space="preserve">ММ </w:t>
      </w:r>
      <w:r w:rsidR="00AB1182" w:rsidRPr="00F242DD">
        <w:t xml:space="preserve">при первичном или повторном приеме по поводу выявленного заболевания, при контрольных обследованиях и при подозрении на рецидив заболевания </w:t>
      </w:r>
      <w:r w:rsidR="00AB1182" w:rsidRPr="00F242DD">
        <w:rPr>
          <w:b/>
        </w:rPr>
        <w:t xml:space="preserve">рекомендуется </w:t>
      </w:r>
      <w:r w:rsidR="001A37A4" w:rsidRPr="00F242DD">
        <w:t xml:space="preserve">определение антител к вирусу гепатита C (Hepatitis C virus) в крови; </w:t>
      </w:r>
      <w:r w:rsidR="006A50CD" w:rsidRPr="00F242DD">
        <w:t xml:space="preserve">определение </w:t>
      </w:r>
      <w:r w:rsidR="001A37A4" w:rsidRPr="00F242DD">
        <w:t>антител к поверхностному антигену (HBsAg) вируса гепатита B (Hepatitis B virus) в крови</w:t>
      </w:r>
      <w:r w:rsidR="001A37A4" w:rsidRPr="00F242DD" w:rsidDel="001A37A4">
        <w:t xml:space="preserve"> </w:t>
      </w:r>
      <w:r w:rsidR="00AB1182" w:rsidRPr="00F242DD">
        <w:t>с целью уточнения необходимости терапии или профилактики реактивации вирусного гепатита</w:t>
      </w:r>
      <w:r w:rsidR="00E56A54" w:rsidRPr="00F242DD">
        <w:t xml:space="preserve"> </w:t>
      </w:r>
      <w:r w:rsidR="00A96FB6" w:rsidRPr="00F242DD">
        <w:fldChar w:fldCharType="begin" w:fldLock="1"/>
      </w:r>
      <w:r w:rsidR="00DF4AEA"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E56A54" w:rsidRPr="00F242DD">
        <w:rPr>
          <w:noProof/>
        </w:rPr>
        <w:t>[1]</w:t>
      </w:r>
      <w:r w:rsidR="00A96FB6" w:rsidRPr="00F242DD">
        <w:fldChar w:fldCharType="end"/>
      </w:r>
      <w:r w:rsidR="00AB1182" w:rsidRPr="00F242DD">
        <w:t>.</w:t>
      </w:r>
    </w:p>
    <w:p w14:paraId="4093C461" w14:textId="77777777" w:rsidR="00AB1182" w:rsidRPr="00F242DD" w:rsidRDefault="00AB1182" w:rsidP="00131E36">
      <w:pPr>
        <w:spacing w:before="0" w:after="0"/>
        <w:ind w:left="709"/>
        <w:contextualSpacing/>
        <w:rPr>
          <w:b/>
        </w:rPr>
      </w:pPr>
      <w:r w:rsidRPr="00F242DD">
        <w:rPr>
          <w:b/>
        </w:rPr>
        <w:t>Урове</w:t>
      </w:r>
      <w:r w:rsidR="003C65DB" w:rsidRPr="00F242DD">
        <w:rPr>
          <w:b/>
        </w:rPr>
        <w:t xml:space="preserve">нь убедительности рекомендаций </w:t>
      </w:r>
      <w:r w:rsidR="00524749" w:rsidRPr="00F242DD">
        <w:rPr>
          <w:b/>
        </w:rPr>
        <w:t xml:space="preserve">− </w:t>
      </w:r>
      <w:r w:rsidR="003C65DB" w:rsidRPr="00F242DD">
        <w:rPr>
          <w:b/>
        </w:rPr>
        <w:t>С</w:t>
      </w:r>
      <w:r w:rsidRPr="00F242DD">
        <w:rPr>
          <w:b/>
        </w:rPr>
        <w:t xml:space="preserve"> (уровень достоверности доказательств </w:t>
      </w:r>
      <w:r w:rsidR="00524749" w:rsidRPr="00F242DD">
        <w:rPr>
          <w:b/>
        </w:rPr>
        <w:t xml:space="preserve">− </w:t>
      </w:r>
      <w:r w:rsidR="003C65DB" w:rsidRPr="00F242DD">
        <w:rPr>
          <w:b/>
        </w:rPr>
        <w:t>5</w:t>
      </w:r>
      <w:r w:rsidRPr="00F242DD">
        <w:rPr>
          <w:b/>
        </w:rPr>
        <w:t>)</w:t>
      </w:r>
    </w:p>
    <w:p w14:paraId="7FE19CFE" w14:textId="77777777" w:rsidR="00AB1182" w:rsidRPr="00F242DD" w:rsidRDefault="00783FB2" w:rsidP="00131E36">
      <w:pPr>
        <w:pStyle w:val="a6"/>
        <w:numPr>
          <w:ilvl w:val="1"/>
          <w:numId w:val="2"/>
        </w:numPr>
        <w:spacing w:before="0" w:after="0"/>
        <w:ind w:left="709" w:hanging="709"/>
      </w:pPr>
      <w:r w:rsidRPr="00F242DD">
        <w:t xml:space="preserve">Всем пациентам с подозрением на ММ или выявленной ММ </w:t>
      </w:r>
      <w:r w:rsidR="00524749" w:rsidRPr="00F242DD">
        <w:t>при подозрении на заболевание</w:t>
      </w:r>
      <w:r w:rsidR="00AB1182" w:rsidRPr="00F242DD">
        <w:t xml:space="preserve"> 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0D22CF" w:rsidRPr="00F242DD">
        <w:t xml:space="preserve">определение антител классов M, G (IgM, IgG) к вирусам иммунодефицита человека ВИЧ-1 (Human immunodeficiency virus HIV 1) и ВИЧ-2 (Human immunodeficiency virus HIV 2) в крови </w:t>
      </w:r>
      <w:r w:rsidR="00AB1182" w:rsidRPr="00F242DD">
        <w:t>для уточнения необходимости одновременного проведения противоопухолевой и антиретровирусной терапии</w:t>
      </w:r>
      <w:r w:rsidR="00E56A54" w:rsidRPr="00F242DD">
        <w:t xml:space="preserve"> </w:t>
      </w:r>
      <w:r w:rsidR="00A96FB6" w:rsidRPr="00F242DD">
        <w:fldChar w:fldCharType="begin" w:fldLock="1"/>
      </w:r>
      <w:r w:rsidR="00DF4AEA"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E56A54" w:rsidRPr="00F242DD">
        <w:rPr>
          <w:noProof/>
        </w:rPr>
        <w:t>[1]</w:t>
      </w:r>
      <w:r w:rsidR="00A96FB6" w:rsidRPr="00F242DD">
        <w:fldChar w:fldCharType="end"/>
      </w:r>
      <w:r w:rsidR="00AB1182" w:rsidRPr="00F242DD">
        <w:t>.</w:t>
      </w:r>
    </w:p>
    <w:p w14:paraId="0D50C1B9" w14:textId="77777777" w:rsidR="00A943DF" w:rsidRPr="00F242DD" w:rsidRDefault="00AB1182" w:rsidP="00131E36">
      <w:pPr>
        <w:spacing w:before="0" w:after="0"/>
        <w:ind w:left="709"/>
        <w:contextualSpacing/>
        <w:rPr>
          <w:b/>
        </w:rPr>
      </w:pPr>
      <w:r w:rsidRPr="00F242DD">
        <w:rPr>
          <w:b/>
        </w:rPr>
        <w:t>Уровень убедительност</w:t>
      </w:r>
      <w:r w:rsidR="003C65DB" w:rsidRPr="00F242DD">
        <w:rPr>
          <w:b/>
        </w:rPr>
        <w:t xml:space="preserve">и рекомендаций </w:t>
      </w:r>
      <w:r w:rsidR="00F75CE3" w:rsidRPr="00F242DD">
        <w:rPr>
          <w:b/>
        </w:rPr>
        <w:t xml:space="preserve">− </w:t>
      </w:r>
      <w:r w:rsidR="003C65DB" w:rsidRPr="00F242DD">
        <w:rPr>
          <w:b/>
        </w:rPr>
        <w:t>С</w:t>
      </w:r>
      <w:r w:rsidRPr="00F242DD">
        <w:rPr>
          <w:b/>
        </w:rPr>
        <w:t xml:space="preserve"> (уровень достоверности доказательств </w:t>
      </w:r>
      <w:r w:rsidR="00F75CE3" w:rsidRPr="00F242DD">
        <w:rPr>
          <w:b/>
        </w:rPr>
        <w:t xml:space="preserve">− </w:t>
      </w:r>
      <w:r w:rsidR="003C65DB" w:rsidRPr="00F242DD">
        <w:rPr>
          <w:b/>
        </w:rPr>
        <w:t>5</w:t>
      </w:r>
      <w:r w:rsidRPr="00F242DD">
        <w:rPr>
          <w:b/>
        </w:rPr>
        <w:t>)</w:t>
      </w:r>
    </w:p>
    <w:p w14:paraId="0A9A7856" w14:textId="37BC906F" w:rsidR="005808F9" w:rsidRPr="00F242DD" w:rsidRDefault="005808F9" w:rsidP="005808F9">
      <w:pPr>
        <w:pStyle w:val="a6"/>
        <w:numPr>
          <w:ilvl w:val="0"/>
          <w:numId w:val="3"/>
        </w:numPr>
        <w:spacing w:before="0" w:after="0"/>
        <w:ind w:left="709" w:hanging="709"/>
      </w:pPr>
      <w:r w:rsidRPr="00F242DD">
        <w:t xml:space="preserve">Всем пациентам с подозрением на ММ или выявленной ММ при первичном приеме, при контрольных обследованиях и при подозрении на рецидив заболевания </w:t>
      </w:r>
      <w:r w:rsidRPr="00F242DD">
        <w:rPr>
          <w:b/>
        </w:rPr>
        <w:t>рекомендуется</w:t>
      </w:r>
      <w:r w:rsidRPr="00F242DD">
        <w:t xml:space="preserve"> выполнить получение цитологического препарата КМ путем пункции (стернальная пункция), цитологическое (миелограмма) и </w:t>
      </w:r>
      <w:r w:rsidR="001F3CDD" w:rsidRPr="00C528FA">
        <w:t xml:space="preserve">при необходимости </w:t>
      </w:r>
      <w:r w:rsidRPr="00C528FA">
        <w:t>иммунофенотипическое (методом проточной цитоф</w:t>
      </w:r>
      <w:r w:rsidRPr="00F242DD">
        <w:t>луориметрии) исследование</w:t>
      </w:r>
      <w:r w:rsidR="001F3CDD">
        <w:t xml:space="preserve"> </w:t>
      </w:r>
      <w:r w:rsidRPr="00F242DD">
        <w:t xml:space="preserve">КМ для подтверждения и формулирования диагноза </w:t>
      </w:r>
      <w:r w:rsidR="00A96FB6" w:rsidRPr="00F242DD">
        <w:fldChar w:fldCharType="begin" w:fldLock="1"/>
      </w:r>
      <w:r w:rsidR="008E3216" w:rsidRPr="00F242DD">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2]","plainTextFormattedCitation":"[22]","previouslyFormattedCitation":"[22]"},"properties":{"noteIndex":0},"schema":"https://github.com/citation-style-language/schema/raw/master/csl-citation.json"}</w:instrText>
      </w:r>
      <w:r w:rsidR="00A96FB6" w:rsidRPr="00F242DD">
        <w:fldChar w:fldCharType="separate"/>
      </w:r>
      <w:r w:rsidR="008E3216" w:rsidRPr="00F242DD">
        <w:rPr>
          <w:noProof/>
        </w:rPr>
        <w:t>[22]</w:t>
      </w:r>
      <w:r w:rsidR="00A96FB6" w:rsidRPr="00F242DD">
        <w:fldChar w:fldCharType="end"/>
      </w:r>
      <w:r w:rsidRPr="00F242DD">
        <w:t>.</w:t>
      </w:r>
    </w:p>
    <w:p w14:paraId="7764F06B" w14:textId="77777777" w:rsidR="00C528FA" w:rsidRDefault="005808F9" w:rsidP="00C528FA">
      <w:pPr>
        <w:spacing w:before="0" w:after="0"/>
        <w:ind w:left="709"/>
        <w:contextualSpacing/>
        <w:rPr>
          <w:b/>
        </w:rPr>
      </w:pPr>
      <w:r w:rsidRPr="00F242DD">
        <w:rPr>
          <w:b/>
        </w:rPr>
        <w:lastRenderedPageBreak/>
        <w:t xml:space="preserve">Уровень убедительности рекомендаций </w:t>
      </w:r>
      <w:r w:rsidR="006A50CD" w:rsidRPr="00F242DD">
        <w:rPr>
          <w:b/>
        </w:rPr>
        <w:t xml:space="preserve">С </w:t>
      </w:r>
      <w:r w:rsidRPr="00F242DD">
        <w:rPr>
          <w:b/>
        </w:rPr>
        <w:t xml:space="preserve">(уровень достоверности доказательств </w:t>
      </w:r>
      <w:r w:rsidR="006A50CD" w:rsidRPr="00F242DD">
        <w:rPr>
          <w:b/>
        </w:rPr>
        <w:t>4</w:t>
      </w:r>
      <w:r w:rsidRPr="00F242DD">
        <w:rPr>
          <w:b/>
        </w:rPr>
        <w:t>)</w:t>
      </w:r>
    </w:p>
    <w:p w14:paraId="254D5DE1" w14:textId="6A7DA9BB" w:rsidR="008E3216" w:rsidRPr="00C528FA" w:rsidRDefault="00B60AA1" w:rsidP="00C528FA">
      <w:pPr>
        <w:pStyle w:val="a6"/>
        <w:numPr>
          <w:ilvl w:val="0"/>
          <w:numId w:val="3"/>
        </w:numPr>
        <w:spacing w:before="0" w:after="0"/>
        <w:ind w:left="709"/>
        <w:rPr>
          <w:b/>
        </w:rPr>
      </w:pPr>
      <w:r w:rsidRPr="00C528FA">
        <w:t>Всем пациентам с подозрением на ММ или выявленной ММ при первичном приеме</w:t>
      </w:r>
      <w:r w:rsidR="00EE3E28" w:rsidRPr="00C528FA">
        <w:t xml:space="preserve">, </w:t>
      </w:r>
      <w:r w:rsidR="007B028D" w:rsidRPr="00C528FA">
        <w:t xml:space="preserve">а также </w:t>
      </w:r>
      <w:r w:rsidR="001F3CDD" w:rsidRPr="00C528FA">
        <w:t>для оценки костномозгового кроветворения перед сбором СКК или при подозрении на рецидив заболевания</w:t>
      </w:r>
      <w:r w:rsidR="00C528FA" w:rsidRPr="00C528FA">
        <w:t xml:space="preserve"> </w:t>
      </w:r>
      <w:r w:rsidRPr="00C528FA">
        <w:rPr>
          <w:b/>
        </w:rPr>
        <w:t>рекомендуется</w:t>
      </w:r>
      <w:r w:rsidRPr="00C528FA">
        <w:t xml:space="preserve"> выполнить</w:t>
      </w:r>
      <w:r w:rsidR="00833D44" w:rsidRPr="00C528FA">
        <w:t xml:space="preserve"> </w:t>
      </w:r>
      <w:r w:rsidR="008E3216" w:rsidRPr="00C528FA">
        <w:t xml:space="preserve">получение гистологического препарата </w:t>
      </w:r>
      <w:r w:rsidR="008D6BCF" w:rsidRPr="00C528FA">
        <w:t>костного мозга (</w:t>
      </w:r>
      <w:r w:rsidR="008E3216" w:rsidRPr="00C528FA">
        <w:t>КМ</w:t>
      </w:r>
      <w:r w:rsidR="008D6BCF" w:rsidRPr="00C528FA">
        <w:t>)</w:t>
      </w:r>
      <w:r w:rsidR="008E3216" w:rsidRPr="00C528FA">
        <w:t xml:space="preserve"> (трепанобиопси</w:t>
      </w:r>
      <w:r w:rsidR="008412D3" w:rsidRPr="00C528FA">
        <w:t>ю</w:t>
      </w:r>
      <w:r w:rsidR="008E3216" w:rsidRPr="00C528FA">
        <w:t xml:space="preserve">) </w:t>
      </w:r>
      <w:r w:rsidR="00C528FA" w:rsidRPr="00C528FA">
        <w:t>и гистологическое исследование биопсийного (операционного) материала костного мозга (при необходимости с применением иммуногистохимических методов) для подтверждения и формулирования диагноза.</w:t>
      </w:r>
      <w:r w:rsidR="008E3216" w:rsidRPr="00F242DD">
        <w:t xml:space="preserve"> </w:t>
      </w:r>
      <w:r w:rsidR="00A96FB6" w:rsidRPr="00F242DD">
        <w:fldChar w:fldCharType="begin" w:fldLock="1"/>
      </w:r>
      <w:r w:rsidR="008E3216" w:rsidRPr="00F242DD">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2]","plainTextFormattedCitation":"[22]","previouslyFormattedCitation":"[22]"},"properties":{"noteIndex":0},"schema":"https://github.com/citation-style-language/schema/raw/master/csl-citation.json"}</w:instrText>
      </w:r>
      <w:r w:rsidR="00A96FB6" w:rsidRPr="00F242DD">
        <w:fldChar w:fldCharType="separate"/>
      </w:r>
      <w:r w:rsidR="008E3216" w:rsidRPr="00F242DD">
        <w:rPr>
          <w:noProof/>
        </w:rPr>
        <w:t>[22]</w:t>
      </w:r>
      <w:r w:rsidR="00A96FB6" w:rsidRPr="00F242DD">
        <w:fldChar w:fldCharType="end"/>
      </w:r>
      <w:r w:rsidR="008E3216" w:rsidRPr="00F242DD">
        <w:t>.</w:t>
      </w:r>
    </w:p>
    <w:p w14:paraId="24175230" w14:textId="77777777" w:rsidR="004D7374" w:rsidRPr="00F242DD" w:rsidRDefault="004D7374" w:rsidP="00131E36">
      <w:pPr>
        <w:spacing w:before="0" w:after="0"/>
        <w:ind w:left="709"/>
        <w:contextualSpacing/>
        <w:rPr>
          <w:b/>
        </w:rPr>
      </w:pPr>
      <w:r w:rsidRPr="00F242DD">
        <w:rPr>
          <w:b/>
        </w:rPr>
        <w:t xml:space="preserve">Уровень убедительности рекомендаций </w:t>
      </w:r>
      <w:r w:rsidR="008412D3" w:rsidRPr="00F242DD">
        <w:rPr>
          <w:b/>
        </w:rPr>
        <w:t xml:space="preserve">− </w:t>
      </w:r>
      <w:r w:rsidR="006A50CD" w:rsidRPr="00F242DD">
        <w:rPr>
          <w:b/>
        </w:rPr>
        <w:t xml:space="preserve">С </w:t>
      </w:r>
      <w:r w:rsidRPr="00F242DD">
        <w:rPr>
          <w:b/>
        </w:rPr>
        <w:t xml:space="preserve">(уровень достоверности доказательств </w:t>
      </w:r>
      <w:r w:rsidR="008412D3" w:rsidRPr="00F242DD">
        <w:rPr>
          <w:b/>
        </w:rPr>
        <w:t xml:space="preserve">− </w:t>
      </w:r>
      <w:r w:rsidR="006A50CD" w:rsidRPr="00F242DD">
        <w:rPr>
          <w:b/>
        </w:rPr>
        <w:t>4</w:t>
      </w:r>
      <w:r w:rsidRPr="00F242DD">
        <w:rPr>
          <w:b/>
        </w:rPr>
        <w:t>)</w:t>
      </w:r>
    </w:p>
    <w:p w14:paraId="2DB8BFEC" w14:textId="77777777" w:rsidR="00AE5CC8" w:rsidRPr="00F242DD" w:rsidRDefault="00AE5CC8" w:rsidP="00131E36">
      <w:pPr>
        <w:pStyle w:val="a6"/>
        <w:numPr>
          <w:ilvl w:val="0"/>
          <w:numId w:val="3"/>
        </w:numPr>
        <w:spacing w:before="0" w:after="0"/>
        <w:ind w:left="709" w:hanging="709"/>
      </w:pPr>
      <w:r w:rsidRPr="00F242DD">
        <w:t xml:space="preserve">Всем пациентам с </w:t>
      </w:r>
      <w:r w:rsidR="006F0E70" w:rsidRPr="00F242DD">
        <w:t xml:space="preserve">впервые выявленной </w:t>
      </w:r>
      <w:r w:rsidRPr="00F242DD">
        <w:t>ММ</w:t>
      </w:r>
      <w:r w:rsidR="00FA25F5" w:rsidRPr="00F242DD">
        <w:t xml:space="preserve">, а также при </w:t>
      </w:r>
      <w:r w:rsidR="00455673" w:rsidRPr="00F242DD">
        <w:t>1</w:t>
      </w:r>
      <w:r w:rsidR="00FA25F5" w:rsidRPr="00F242DD">
        <w:t xml:space="preserve"> и </w:t>
      </w:r>
      <w:r w:rsidR="00455673" w:rsidRPr="00F242DD">
        <w:t>2-</w:t>
      </w:r>
      <w:r w:rsidR="00FA25F5" w:rsidRPr="00F242DD">
        <w:t>м рецидив</w:t>
      </w:r>
      <w:r w:rsidR="00455673" w:rsidRPr="00F242DD">
        <w:t>ах</w:t>
      </w:r>
      <w:r w:rsidR="00833D44" w:rsidRPr="00F242DD">
        <w:t xml:space="preserve"> </w:t>
      </w:r>
      <w:r w:rsidRPr="00F242DD">
        <w:rPr>
          <w:b/>
        </w:rPr>
        <w:t>рекомендуется</w:t>
      </w:r>
      <w:r w:rsidRPr="00F242DD">
        <w:t xml:space="preserve"> выполнить </w:t>
      </w:r>
      <w:r w:rsidR="006F0E70" w:rsidRPr="00F242DD">
        <w:t>ц</w:t>
      </w:r>
      <w:r w:rsidR="006F0E70" w:rsidRPr="00F242DD">
        <w:rPr>
          <w:rFonts w:eastAsia="Times New Roman"/>
        </w:rPr>
        <w:t xml:space="preserve">итогенетическое исследование </w:t>
      </w:r>
      <w:r w:rsidR="00455673" w:rsidRPr="00F242DD">
        <w:rPr>
          <w:rFonts w:eastAsia="Times New Roman"/>
        </w:rPr>
        <w:t>ПК</w:t>
      </w:r>
      <w:r w:rsidR="006F0E70" w:rsidRPr="00F242DD">
        <w:rPr>
          <w:rFonts w:eastAsia="Times New Roman"/>
        </w:rPr>
        <w:t xml:space="preserve"> (кариотипирование и </w:t>
      </w:r>
      <w:r w:rsidR="006F0E70" w:rsidRPr="00F242DD">
        <w:rPr>
          <w:rFonts w:eastAsia="Times New Roman"/>
          <w:lang w:val="en-US"/>
        </w:rPr>
        <w:t>FISH</w:t>
      </w:r>
      <w:r w:rsidR="006F0E70" w:rsidRPr="00F242DD">
        <w:rPr>
          <w:rFonts w:eastAsia="Times New Roman"/>
        </w:rPr>
        <w:t xml:space="preserve">) для выявления наиболее </w:t>
      </w:r>
      <w:r w:rsidR="0012713C" w:rsidRPr="00F242DD">
        <w:rPr>
          <w:rFonts w:eastAsia="Times New Roman"/>
        </w:rPr>
        <w:t xml:space="preserve">прогностически </w:t>
      </w:r>
      <w:r w:rsidR="006F0E70" w:rsidRPr="00F242DD">
        <w:rPr>
          <w:rFonts w:eastAsia="Times New Roman"/>
        </w:rPr>
        <w:t>важных цитогенетических аномалий:</w:t>
      </w:r>
      <w:r w:rsidR="0012713C" w:rsidRPr="00F242DD">
        <w:rPr>
          <w:rFonts w:eastAsia="Times New Roman"/>
        </w:rPr>
        <w:t xml:space="preserve"> </w:t>
      </w:r>
      <w:r w:rsidR="006F0E70" w:rsidRPr="00F242DD">
        <w:rPr>
          <w:rFonts w:eastAsia="Times New Roman"/>
          <w:lang w:val="en-US"/>
        </w:rPr>
        <w:t>t</w:t>
      </w:r>
      <w:r w:rsidR="006F0E70" w:rsidRPr="00F242DD">
        <w:rPr>
          <w:rFonts w:eastAsia="Times New Roman"/>
        </w:rPr>
        <w:t xml:space="preserve">(4;14), </w:t>
      </w:r>
      <w:r w:rsidR="006F0E70" w:rsidRPr="00F242DD">
        <w:rPr>
          <w:rFonts w:eastAsia="Times New Roman"/>
          <w:lang w:val="en-US"/>
        </w:rPr>
        <w:t>t</w:t>
      </w:r>
      <w:r w:rsidR="006F0E70" w:rsidRPr="00F242DD">
        <w:rPr>
          <w:rFonts w:eastAsia="Times New Roman"/>
        </w:rPr>
        <w:t xml:space="preserve">(14;16), </w:t>
      </w:r>
      <w:r w:rsidR="0012713C" w:rsidRPr="00F242DD">
        <w:rPr>
          <w:rFonts w:eastAsia="Times New Roman"/>
          <w:lang w:val="en-US"/>
        </w:rPr>
        <w:t>t</w:t>
      </w:r>
      <w:r w:rsidR="0012713C" w:rsidRPr="00F242DD">
        <w:rPr>
          <w:rFonts w:eastAsia="Times New Roman"/>
        </w:rPr>
        <w:t xml:space="preserve">(6;14), </w:t>
      </w:r>
      <w:r w:rsidR="006F0E70" w:rsidRPr="00F242DD">
        <w:rPr>
          <w:rFonts w:eastAsia="Times New Roman"/>
          <w:lang w:val="en-US"/>
        </w:rPr>
        <w:t>del</w:t>
      </w:r>
      <w:r w:rsidR="006F0E70" w:rsidRPr="00F242DD">
        <w:rPr>
          <w:rFonts w:eastAsia="Times New Roman"/>
        </w:rPr>
        <w:t> 17</w:t>
      </w:r>
      <w:r w:rsidR="006F0E70" w:rsidRPr="00F242DD">
        <w:rPr>
          <w:rFonts w:eastAsia="Times New Roman"/>
          <w:lang w:val="en-US"/>
        </w:rPr>
        <w:t>p</w:t>
      </w:r>
      <w:r w:rsidR="006F0E70" w:rsidRPr="00F242DD">
        <w:rPr>
          <w:rFonts w:eastAsia="Times New Roman"/>
        </w:rPr>
        <w:t>13</w:t>
      </w:r>
      <w:r w:rsidR="0012713C" w:rsidRPr="00F242DD">
        <w:rPr>
          <w:rFonts w:eastAsia="Times New Roman"/>
        </w:rPr>
        <w:t xml:space="preserve">, </w:t>
      </w:r>
      <w:r w:rsidR="0012713C" w:rsidRPr="00F242DD">
        <w:rPr>
          <w:rFonts w:eastAsia="Times New Roman"/>
          <w:lang w:val="en-US"/>
        </w:rPr>
        <w:t>t</w:t>
      </w:r>
      <w:r w:rsidR="0012713C" w:rsidRPr="00F242DD">
        <w:rPr>
          <w:rFonts w:eastAsia="Times New Roman"/>
        </w:rPr>
        <w:t>(11;14)</w:t>
      </w:r>
      <w:r w:rsidR="00807232" w:rsidRPr="00F242DD">
        <w:rPr>
          <w:rFonts w:eastAsia="Times New Roman"/>
        </w:rPr>
        <w:t xml:space="preserve">, </w:t>
      </w:r>
      <w:r w:rsidR="00807232" w:rsidRPr="00F242DD">
        <w:rPr>
          <w:rFonts w:eastAsia="Times New Roman"/>
          <w:lang w:val="en-US"/>
        </w:rPr>
        <w:t>del</w:t>
      </w:r>
      <w:r w:rsidR="00807232" w:rsidRPr="00F242DD">
        <w:rPr>
          <w:rFonts w:eastAsia="Times New Roman"/>
        </w:rPr>
        <w:t>13, плоидност</w:t>
      </w:r>
      <w:r w:rsidR="00987A29" w:rsidRPr="00F242DD">
        <w:rPr>
          <w:rFonts w:eastAsia="Times New Roman"/>
        </w:rPr>
        <w:t>и</w:t>
      </w:r>
      <w:r w:rsidR="00807232" w:rsidRPr="00F242DD">
        <w:rPr>
          <w:rFonts w:eastAsia="Times New Roman"/>
        </w:rPr>
        <w:t xml:space="preserve"> и изменени</w:t>
      </w:r>
      <w:r w:rsidR="00987A29" w:rsidRPr="00F242DD">
        <w:rPr>
          <w:rFonts w:eastAsia="Times New Roman"/>
        </w:rPr>
        <w:t>й</w:t>
      </w:r>
      <w:r w:rsidR="00807232" w:rsidRPr="00F242DD">
        <w:rPr>
          <w:rFonts w:eastAsia="Times New Roman"/>
        </w:rPr>
        <w:t xml:space="preserve"> хромосомы 1</w:t>
      </w:r>
      <w:r w:rsidR="008E3216" w:rsidRPr="00F242DD">
        <w:rPr>
          <w:rFonts w:eastAsia="Times New Roman"/>
        </w:rPr>
        <w:t xml:space="preserve"> </w:t>
      </w:r>
      <w:r w:rsidR="00A96FB6" w:rsidRPr="00F242DD">
        <w:rPr>
          <w:rFonts w:eastAsia="Times New Roman"/>
        </w:rPr>
        <w:fldChar w:fldCharType="begin" w:fldLock="1"/>
      </w:r>
      <w:r w:rsidR="00344A76" w:rsidRPr="00F242DD">
        <w:rPr>
          <w:rFonts w:eastAsia="Times New Roman"/>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Fonts w:eastAsia="Times New Roman"/>
        </w:rPr>
        <w:fldChar w:fldCharType="separate"/>
      </w:r>
      <w:r w:rsidR="008E3216" w:rsidRPr="00F242DD">
        <w:rPr>
          <w:rFonts w:eastAsia="Times New Roman"/>
          <w:noProof/>
        </w:rPr>
        <w:t>[13]</w:t>
      </w:r>
      <w:r w:rsidR="00A96FB6" w:rsidRPr="00F242DD">
        <w:rPr>
          <w:rFonts w:eastAsia="Times New Roman"/>
        </w:rPr>
        <w:fldChar w:fldCharType="end"/>
      </w:r>
      <w:r w:rsidRPr="00F242DD">
        <w:t>.</w:t>
      </w:r>
    </w:p>
    <w:p w14:paraId="23A79B53" w14:textId="77777777" w:rsidR="00AE5CC8" w:rsidRPr="00F242DD" w:rsidRDefault="00AE5CC8" w:rsidP="00131E36">
      <w:pPr>
        <w:spacing w:before="0" w:after="0"/>
        <w:ind w:left="709"/>
        <w:contextualSpacing/>
        <w:rPr>
          <w:b/>
        </w:rPr>
      </w:pPr>
      <w:r w:rsidRPr="00F242DD">
        <w:rPr>
          <w:b/>
        </w:rPr>
        <w:t xml:space="preserve">Уровень убедительности рекомендаций </w:t>
      </w:r>
      <w:r w:rsidR="00987A29" w:rsidRPr="00F242DD">
        <w:rPr>
          <w:b/>
        </w:rPr>
        <w:t xml:space="preserve">− </w:t>
      </w:r>
      <w:r w:rsidR="006A50CD" w:rsidRPr="00F242DD">
        <w:rPr>
          <w:b/>
        </w:rPr>
        <w:t xml:space="preserve">С </w:t>
      </w:r>
      <w:r w:rsidRPr="00F242DD">
        <w:rPr>
          <w:b/>
        </w:rPr>
        <w:t xml:space="preserve">(уровень достоверности доказательств </w:t>
      </w:r>
      <w:r w:rsidR="00987A29" w:rsidRPr="00F242DD">
        <w:rPr>
          <w:b/>
        </w:rPr>
        <w:t xml:space="preserve">− </w:t>
      </w:r>
      <w:r w:rsidR="006A50CD" w:rsidRPr="00F242DD">
        <w:rPr>
          <w:b/>
        </w:rPr>
        <w:t>4</w:t>
      </w:r>
      <w:r w:rsidRPr="00F242DD">
        <w:rPr>
          <w:b/>
        </w:rPr>
        <w:t>)</w:t>
      </w:r>
    </w:p>
    <w:p w14:paraId="6FFE89C7" w14:textId="77777777" w:rsidR="004D7374" w:rsidRPr="00F242DD" w:rsidRDefault="004D7374" w:rsidP="00131E36">
      <w:pPr>
        <w:spacing w:before="0" w:after="0"/>
        <w:ind w:left="709"/>
        <w:rPr>
          <w:rFonts w:eastAsia="Times New Roman"/>
          <w:i/>
        </w:rPr>
      </w:pPr>
      <w:r w:rsidRPr="00F242DD">
        <w:rPr>
          <w:b/>
        </w:rPr>
        <w:t>Комментари</w:t>
      </w:r>
      <w:r w:rsidR="00987A29" w:rsidRPr="00F242DD">
        <w:rPr>
          <w:b/>
        </w:rPr>
        <w:t>й</w:t>
      </w:r>
      <w:r w:rsidRPr="00F242DD">
        <w:rPr>
          <w:b/>
        </w:rPr>
        <w:t>:</w:t>
      </w:r>
      <w:r w:rsidR="008E3216" w:rsidRPr="00F242DD">
        <w:rPr>
          <w:b/>
        </w:rPr>
        <w:t xml:space="preserve"> </w:t>
      </w:r>
      <w:r w:rsidR="008E3216" w:rsidRPr="00F242DD">
        <w:rPr>
          <w:rFonts w:eastAsia="Times New Roman"/>
          <w:i/>
        </w:rPr>
        <w:t xml:space="preserve">мутации </w:t>
      </w:r>
      <w:r w:rsidR="006F0E70" w:rsidRPr="00F242DD">
        <w:rPr>
          <w:rFonts w:eastAsia="Times New Roman"/>
          <w:i/>
          <w:lang w:val="en-US"/>
        </w:rPr>
        <w:t>t</w:t>
      </w:r>
      <w:r w:rsidR="006F0E70" w:rsidRPr="00F242DD">
        <w:rPr>
          <w:rFonts w:eastAsia="Times New Roman"/>
          <w:i/>
        </w:rPr>
        <w:t xml:space="preserve">(4;14), </w:t>
      </w:r>
      <w:r w:rsidR="006F0E70" w:rsidRPr="00F242DD">
        <w:rPr>
          <w:rFonts w:eastAsia="Times New Roman"/>
          <w:i/>
          <w:lang w:val="en-US"/>
        </w:rPr>
        <w:t>t</w:t>
      </w:r>
      <w:r w:rsidR="006F0E70" w:rsidRPr="00F242DD">
        <w:rPr>
          <w:rFonts w:eastAsia="Times New Roman"/>
          <w:i/>
        </w:rPr>
        <w:t xml:space="preserve">(14;16) и </w:t>
      </w:r>
      <w:r w:rsidR="006F0E70" w:rsidRPr="00F242DD">
        <w:rPr>
          <w:rFonts w:eastAsia="Times New Roman"/>
          <w:i/>
          <w:lang w:val="en-US"/>
        </w:rPr>
        <w:t>del</w:t>
      </w:r>
      <w:r w:rsidR="006F0E70" w:rsidRPr="00F242DD">
        <w:rPr>
          <w:rFonts w:eastAsia="Times New Roman"/>
          <w:i/>
        </w:rPr>
        <w:t>17</w:t>
      </w:r>
      <w:r w:rsidR="006F0E70" w:rsidRPr="00F242DD">
        <w:rPr>
          <w:rFonts w:eastAsia="Times New Roman"/>
          <w:i/>
          <w:lang w:val="en-US"/>
        </w:rPr>
        <w:t>p</w:t>
      </w:r>
      <w:r w:rsidR="006F0E70" w:rsidRPr="00F242DD">
        <w:rPr>
          <w:rFonts w:eastAsia="Times New Roman"/>
          <w:i/>
        </w:rPr>
        <w:t xml:space="preserve"> включены в пересмотренную систему стадирования ММ </w:t>
      </w:r>
      <w:r w:rsidR="006F0E70" w:rsidRPr="00F242DD">
        <w:rPr>
          <w:rFonts w:eastAsia="Times New Roman"/>
          <w:i/>
          <w:lang w:val="en-US"/>
        </w:rPr>
        <w:t>R</w:t>
      </w:r>
      <w:r w:rsidR="006F0E70" w:rsidRPr="00F242DD">
        <w:rPr>
          <w:rFonts w:eastAsia="Times New Roman"/>
          <w:i/>
        </w:rPr>
        <w:t>-</w:t>
      </w:r>
      <w:r w:rsidR="006F0E70" w:rsidRPr="00F242DD">
        <w:rPr>
          <w:rFonts w:eastAsia="Times New Roman"/>
          <w:i/>
          <w:lang w:val="en-US"/>
        </w:rPr>
        <w:t>ISS</w:t>
      </w:r>
      <w:r w:rsidR="006F0E70" w:rsidRPr="00F242DD">
        <w:rPr>
          <w:rFonts w:eastAsia="Times New Roman"/>
          <w:i/>
        </w:rPr>
        <w:t xml:space="preserve"> как относящиеся к высокому риску, поэтому они должны оцениваться у всех </w:t>
      </w:r>
      <w:r w:rsidR="00FB03BB" w:rsidRPr="00F242DD">
        <w:rPr>
          <w:rFonts w:eastAsia="Times New Roman"/>
          <w:i/>
        </w:rPr>
        <w:t>пациентов</w:t>
      </w:r>
      <w:r w:rsidR="006F0E70" w:rsidRPr="00F242DD">
        <w:rPr>
          <w:rFonts w:eastAsia="Times New Roman"/>
          <w:i/>
        </w:rPr>
        <w:t xml:space="preserve"> ММ при установлении диагноза.</w:t>
      </w:r>
    </w:p>
    <w:p w14:paraId="12F89434" w14:textId="77777777" w:rsidR="004D7374" w:rsidRPr="00F242DD" w:rsidRDefault="004D7374" w:rsidP="00E36DFA">
      <w:pPr>
        <w:pStyle w:val="2"/>
      </w:pPr>
      <w:bookmarkStart w:id="20" w:name="_Toc53140893"/>
      <w:r w:rsidRPr="00F242DD">
        <w:t>2.4 Инструментальн</w:t>
      </w:r>
      <w:r w:rsidR="00B255C9" w:rsidRPr="00F242DD">
        <w:t>ые диагностические исследования</w:t>
      </w:r>
      <w:bookmarkEnd w:id="20"/>
    </w:p>
    <w:p w14:paraId="655A3A92" w14:textId="76663211" w:rsidR="004D7374" w:rsidRPr="00F242DD" w:rsidRDefault="004D7374" w:rsidP="00131E36">
      <w:pPr>
        <w:pStyle w:val="a6"/>
        <w:numPr>
          <w:ilvl w:val="0"/>
          <w:numId w:val="3"/>
        </w:numPr>
        <w:spacing w:before="0" w:after="0"/>
        <w:ind w:left="709" w:hanging="709"/>
      </w:pPr>
      <w:r w:rsidRPr="00F242DD">
        <w:t xml:space="preserve">Всем пациентам при установке диагноза </w:t>
      </w:r>
      <w:r w:rsidR="00503339" w:rsidRPr="00F242DD">
        <w:t>ММ</w:t>
      </w:r>
      <w:r w:rsidR="001B7955" w:rsidRPr="00C528FA">
        <w:t>/</w:t>
      </w:r>
      <w:r w:rsidRPr="001B7955">
        <w:t>п</w:t>
      </w:r>
      <w:r w:rsidRPr="00F242DD">
        <w:t xml:space="preserve">еред началом терапии, при оценке </w:t>
      </w:r>
      <w:r w:rsidR="00D426A3" w:rsidRPr="00F242DD">
        <w:t>эффекта терапии,</w:t>
      </w:r>
      <w:r w:rsidR="00833D44" w:rsidRPr="00F242DD">
        <w:t xml:space="preserve"> </w:t>
      </w:r>
      <w:r w:rsidRPr="00F242DD">
        <w:t xml:space="preserve">а также при подозрении на рецидив заболевания </w:t>
      </w:r>
      <w:r w:rsidRPr="00F242DD">
        <w:rPr>
          <w:b/>
        </w:rPr>
        <w:t>рекомендуется</w:t>
      </w:r>
      <w:r w:rsidR="00833D44" w:rsidRPr="00F242DD">
        <w:rPr>
          <w:b/>
        </w:rPr>
        <w:t xml:space="preserve"> </w:t>
      </w:r>
      <w:r w:rsidR="007F557E" w:rsidRPr="00F242DD">
        <w:t xml:space="preserve">выполнить </w:t>
      </w:r>
      <w:r w:rsidR="00987A29" w:rsidRPr="00F242DD">
        <w:t>КТ</w:t>
      </w:r>
      <w:r w:rsidR="000143AC" w:rsidRPr="00F242DD">
        <w:t xml:space="preserve"> всех отделов позвоночника, грудной клетки, таза (предпочтение отдается низкодозной </w:t>
      </w:r>
      <w:r w:rsidR="00987A29" w:rsidRPr="00F242DD">
        <w:t>КТ</w:t>
      </w:r>
      <w:r w:rsidR="000143AC" w:rsidRPr="00F242DD">
        <w:t xml:space="preserve"> всего скелета) </w:t>
      </w:r>
      <w:r w:rsidRPr="00F242DD">
        <w:t xml:space="preserve">для уточнения наличия и распространенности </w:t>
      </w:r>
      <w:r w:rsidR="00CB1D3A" w:rsidRPr="00F242DD">
        <w:t>поражения костей</w:t>
      </w:r>
      <w:r w:rsidR="000143AC" w:rsidRPr="00F242DD">
        <w:t>, выявления костных</w:t>
      </w:r>
      <w:r w:rsidR="00D47D9A">
        <w:t xml:space="preserve"> </w:t>
      </w:r>
      <w:r w:rsidR="00D47D9A" w:rsidRPr="00C528FA">
        <w:t>и экстрамедуллярных</w:t>
      </w:r>
      <w:r w:rsidR="000143AC" w:rsidRPr="00F242DD">
        <w:t xml:space="preserve"> плазмоцитом с определением их размеров</w:t>
      </w:r>
      <w:r w:rsidR="00344A76" w:rsidRPr="00F242DD">
        <w:t xml:space="preserve"> </w:t>
      </w:r>
      <w:r w:rsidR="00A96FB6" w:rsidRPr="00F242DD">
        <w:fldChar w:fldCharType="begin" w:fldLock="1"/>
      </w:r>
      <w:r w:rsidR="00267DE2"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2","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mendeley":{"formattedCitation":"[1,23]","plainTextFormattedCitation":"[1,23]","previouslyFormattedCitation":"[1,23]"},"properties":{"noteIndex":0},"schema":"https://github.com/citation-style-language/schema/raw/master/csl-citation.json"}</w:instrText>
      </w:r>
      <w:r w:rsidR="00A96FB6" w:rsidRPr="00F242DD">
        <w:fldChar w:fldCharType="separate"/>
      </w:r>
      <w:r w:rsidR="000D22CF" w:rsidRPr="00F242DD">
        <w:rPr>
          <w:noProof/>
        </w:rPr>
        <w:t>[1,23]</w:t>
      </w:r>
      <w:r w:rsidR="00A96FB6" w:rsidRPr="00F242DD">
        <w:fldChar w:fldCharType="end"/>
      </w:r>
      <w:r w:rsidR="00741B6B" w:rsidRPr="00F242DD">
        <w:t>.</w:t>
      </w:r>
    </w:p>
    <w:p w14:paraId="5185EF45" w14:textId="77777777" w:rsidR="004D7374" w:rsidRPr="00F242DD" w:rsidRDefault="004D7374" w:rsidP="00131E36">
      <w:pPr>
        <w:spacing w:before="0" w:after="0"/>
        <w:ind w:left="709"/>
        <w:contextualSpacing/>
        <w:rPr>
          <w:b/>
        </w:rPr>
      </w:pPr>
      <w:r w:rsidRPr="00F242DD">
        <w:rPr>
          <w:b/>
        </w:rPr>
        <w:t xml:space="preserve">Уровень убедительности рекомендаций </w:t>
      </w:r>
      <w:r w:rsidR="00E62084" w:rsidRPr="00F242DD">
        <w:rPr>
          <w:b/>
        </w:rPr>
        <w:t xml:space="preserve">− </w:t>
      </w:r>
      <w:r w:rsidR="003C65DB" w:rsidRPr="00F242DD">
        <w:rPr>
          <w:b/>
        </w:rPr>
        <w:t>С</w:t>
      </w:r>
      <w:r w:rsidRPr="00F242DD">
        <w:rPr>
          <w:b/>
        </w:rPr>
        <w:t xml:space="preserve"> (уровень достоверности доказательств </w:t>
      </w:r>
      <w:r w:rsidR="00E62084" w:rsidRPr="00F242DD">
        <w:rPr>
          <w:b/>
        </w:rPr>
        <w:t xml:space="preserve">− </w:t>
      </w:r>
      <w:r w:rsidR="003C65DB" w:rsidRPr="00F242DD">
        <w:rPr>
          <w:b/>
        </w:rPr>
        <w:t>5</w:t>
      </w:r>
      <w:r w:rsidRPr="00F242DD">
        <w:rPr>
          <w:b/>
        </w:rPr>
        <w:t>)</w:t>
      </w:r>
    </w:p>
    <w:p w14:paraId="1A390A0D" w14:textId="3F7D3FF0" w:rsidR="007F557E" w:rsidRPr="00F242DD" w:rsidRDefault="007F557E" w:rsidP="00131E36">
      <w:pPr>
        <w:pStyle w:val="a6"/>
        <w:numPr>
          <w:ilvl w:val="0"/>
          <w:numId w:val="3"/>
        </w:numPr>
        <w:spacing w:before="0" w:after="0"/>
        <w:ind w:left="709" w:hanging="709"/>
      </w:pPr>
      <w:r w:rsidRPr="00F242DD">
        <w:t xml:space="preserve">Всем пациентам при установке диагноза ММ </w:t>
      </w:r>
      <w:r w:rsidR="00031CDE">
        <w:t xml:space="preserve">или непосредственно </w:t>
      </w:r>
      <w:r w:rsidRPr="00F242DD">
        <w:t xml:space="preserve">перед началом терапии, а также при подозрении на рецидив заболевания при невозможности выполнить </w:t>
      </w:r>
      <w:r w:rsidR="00E62084" w:rsidRPr="00F242DD">
        <w:t>КТ</w:t>
      </w:r>
      <w:r w:rsidR="00031CDE">
        <w:t>/низкодозную КТ костей скелета</w:t>
      </w:r>
      <w:r w:rsidR="0075099C" w:rsidRPr="00F242DD">
        <w:t xml:space="preserve"> </w:t>
      </w:r>
      <w:r w:rsidRPr="00F242DD">
        <w:rPr>
          <w:b/>
        </w:rPr>
        <w:t>рекомендуется</w:t>
      </w:r>
      <w:r w:rsidRPr="00F242DD">
        <w:t xml:space="preserve"> выполнить </w:t>
      </w:r>
      <w:r w:rsidRPr="00F242DD">
        <w:lastRenderedPageBreak/>
        <w:t>рентгенологическое исследование костей: рентгенографию (включая череп, грудную клетку, все отделы позвоночника, таз, плечевые и бедренные кости) для уточнения наличия и распространенности поражения костей</w:t>
      </w:r>
      <w:r w:rsidR="00344A76" w:rsidRPr="00F242DD">
        <w:t xml:space="preserve"> </w:t>
      </w:r>
      <w:r w:rsidR="00A96FB6" w:rsidRPr="00F242DD">
        <w:fldChar w:fldCharType="begin" w:fldLock="1"/>
      </w:r>
      <w:r w:rsidR="00344A76"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344A76" w:rsidRPr="00F242DD">
        <w:rPr>
          <w:noProof/>
        </w:rPr>
        <w:t>[1]</w:t>
      </w:r>
      <w:r w:rsidR="00A96FB6" w:rsidRPr="00F242DD">
        <w:fldChar w:fldCharType="end"/>
      </w:r>
      <w:r w:rsidRPr="00F242DD">
        <w:t>.</w:t>
      </w:r>
    </w:p>
    <w:p w14:paraId="1943625A" w14:textId="77777777" w:rsidR="00344A76" w:rsidRPr="00F242DD" w:rsidRDefault="00344A76" w:rsidP="00344A76">
      <w:pPr>
        <w:pStyle w:val="a6"/>
        <w:spacing w:before="0" w:after="0"/>
        <w:ind w:left="709"/>
        <w:rPr>
          <w:b/>
        </w:rPr>
      </w:pPr>
      <w:r w:rsidRPr="00F242DD">
        <w:rPr>
          <w:b/>
        </w:rPr>
        <w:t xml:space="preserve">Уровень убедительности рекомендаций </w:t>
      </w:r>
      <w:r w:rsidR="00E62084" w:rsidRPr="00F242DD">
        <w:rPr>
          <w:b/>
        </w:rPr>
        <w:t xml:space="preserve">− </w:t>
      </w:r>
      <w:r w:rsidRPr="00F242DD">
        <w:rPr>
          <w:b/>
        </w:rPr>
        <w:t xml:space="preserve">С (уровень достоверности доказательств </w:t>
      </w:r>
      <w:r w:rsidR="00E62084" w:rsidRPr="00F242DD">
        <w:rPr>
          <w:b/>
        </w:rPr>
        <w:t xml:space="preserve">− </w:t>
      </w:r>
      <w:r w:rsidRPr="00F242DD">
        <w:rPr>
          <w:b/>
        </w:rPr>
        <w:t>5)</w:t>
      </w:r>
    </w:p>
    <w:p w14:paraId="4920D110" w14:textId="67970F3C" w:rsidR="0075099C" w:rsidRPr="00F242DD" w:rsidRDefault="0075099C" w:rsidP="00344A76">
      <w:pPr>
        <w:pStyle w:val="a6"/>
        <w:numPr>
          <w:ilvl w:val="0"/>
          <w:numId w:val="3"/>
        </w:numPr>
        <w:spacing w:before="0" w:after="0"/>
        <w:ind w:left="709"/>
      </w:pPr>
      <w:r w:rsidRPr="00F242DD">
        <w:t xml:space="preserve">Всем пациентам при установке диагноза ММ перед началом терапии, при оценке эффекта терапии, а также при подозрении на рецидив заболевания </w:t>
      </w:r>
      <w:r w:rsidR="00411E0C" w:rsidRPr="00F242DD">
        <w:t>в качестве</w:t>
      </w:r>
      <w:r w:rsidRPr="00F242DD">
        <w:t xml:space="preserve"> альтернатив</w:t>
      </w:r>
      <w:r w:rsidR="00411E0C" w:rsidRPr="00F242DD">
        <w:t>ы</w:t>
      </w:r>
      <w:r w:rsidRPr="00F242DD">
        <w:t xml:space="preserve"> </w:t>
      </w:r>
      <w:r w:rsidR="00411E0C" w:rsidRPr="00F242DD">
        <w:t>КТ</w:t>
      </w:r>
      <w:r w:rsidR="00031CDE">
        <w:t xml:space="preserve"> </w:t>
      </w:r>
      <w:r w:rsidRPr="00F242DD">
        <w:t xml:space="preserve">всего скелета для уточнения наличия и распространенности поражения костей, выявления костных </w:t>
      </w:r>
      <w:r w:rsidR="00D47D9A" w:rsidRPr="00C528FA">
        <w:t>и экстрамедуллярных</w:t>
      </w:r>
      <w:r w:rsidR="00D47D9A">
        <w:t xml:space="preserve"> </w:t>
      </w:r>
      <w:r w:rsidRPr="00F242DD">
        <w:t>плазмоцитом с определением их размеров рекомендуется выполнить ПЭТ/КТ</w:t>
      </w:r>
      <w:r w:rsidR="00344A76" w:rsidRPr="00F242DD">
        <w:t xml:space="preserve"> </w:t>
      </w:r>
      <w:r w:rsidR="00A96FB6" w:rsidRPr="00F242DD">
        <w:fldChar w:fldCharType="begin" w:fldLock="1"/>
      </w:r>
      <w:r w:rsidR="008C5285" w:rsidRPr="00F242DD">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4]","plainTextFormattedCitation":"[24]","previouslyFormattedCitation":"[24]"},"properties":{"noteIndex":0},"schema":"https://github.com/citation-style-language/schema/raw/master/csl-citation.json"}</w:instrText>
      </w:r>
      <w:r w:rsidR="00A96FB6" w:rsidRPr="00F242DD">
        <w:fldChar w:fldCharType="separate"/>
      </w:r>
      <w:r w:rsidR="00A936BF" w:rsidRPr="00F242DD">
        <w:rPr>
          <w:noProof/>
        </w:rPr>
        <w:t>[24]</w:t>
      </w:r>
      <w:r w:rsidR="00A96FB6" w:rsidRPr="00F242DD">
        <w:fldChar w:fldCharType="end"/>
      </w:r>
      <w:r w:rsidR="00A936BF" w:rsidRPr="00F242DD">
        <w:rPr>
          <w:lang w:val="en-US"/>
        </w:rPr>
        <w:t>.</w:t>
      </w:r>
    </w:p>
    <w:p w14:paraId="0B013FC3" w14:textId="77777777" w:rsidR="00A936BF" w:rsidRPr="00F242DD" w:rsidRDefault="00A936BF" w:rsidP="00A936BF">
      <w:pPr>
        <w:pStyle w:val="a6"/>
        <w:spacing w:before="0" w:after="0"/>
        <w:ind w:left="709"/>
        <w:rPr>
          <w:b/>
        </w:rPr>
      </w:pPr>
      <w:r w:rsidRPr="00F242DD">
        <w:rPr>
          <w:b/>
        </w:rPr>
        <w:t xml:space="preserve">Уровень убедительности рекомендаций </w:t>
      </w:r>
      <w:r w:rsidR="001F332B" w:rsidRPr="00F242DD">
        <w:rPr>
          <w:b/>
        </w:rPr>
        <w:t xml:space="preserve">− </w:t>
      </w:r>
      <w:r w:rsidRPr="00F242DD">
        <w:rPr>
          <w:b/>
        </w:rPr>
        <w:t xml:space="preserve">С (уровень достоверности доказательств </w:t>
      </w:r>
      <w:r w:rsidR="001F332B" w:rsidRPr="00F242DD">
        <w:rPr>
          <w:b/>
        </w:rPr>
        <w:t xml:space="preserve">− </w:t>
      </w:r>
      <w:r w:rsidRPr="00F242DD">
        <w:rPr>
          <w:b/>
        </w:rPr>
        <w:t>5)</w:t>
      </w:r>
    </w:p>
    <w:p w14:paraId="49F7D35D" w14:textId="77777777" w:rsidR="0075099C" w:rsidRPr="00F242DD" w:rsidRDefault="0075099C" w:rsidP="00A936BF">
      <w:pPr>
        <w:pStyle w:val="a6"/>
        <w:spacing w:before="0" w:after="0"/>
        <w:ind w:left="709"/>
      </w:pPr>
      <w:r w:rsidRPr="00F242DD">
        <w:rPr>
          <w:b/>
          <w:bCs/>
          <w:iCs/>
        </w:rPr>
        <w:t>Комментари</w:t>
      </w:r>
      <w:r w:rsidR="001F332B" w:rsidRPr="00F242DD">
        <w:rPr>
          <w:b/>
          <w:bCs/>
          <w:iCs/>
        </w:rPr>
        <w:t>й</w:t>
      </w:r>
      <w:r w:rsidRPr="00F242DD">
        <w:rPr>
          <w:b/>
          <w:bCs/>
          <w:iCs/>
        </w:rPr>
        <w:t>:</w:t>
      </w:r>
      <w:r w:rsidRPr="00F242DD">
        <w:rPr>
          <w:i/>
        </w:rPr>
        <w:t xml:space="preserve"> </w:t>
      </w:r>
      <w:r w:rsidR="00A936BF" w:rsidRPr="00F242DD">
        <w:rPr>
          <w:i/>
        </w:rPr>
        <w:t xml:space="preserve">при </w:t>
      </w:r>
      <w:r w:rsidR="00D15602" w:rsidRPr="00F242DD">
        <w:rPr>
          <w:i/>
        </w:rPr>
        <w:t xml:space="preserve">планировании этапа высокодозного лечения с поддержкой аутологичными </w:t>
      </w:r>
      <w:r w:rsidR="001F332B" w:rsidRPr="00F242DD">
        <w:rPr>
          <w:i/>
        </w:rPr>
        <w:t>гемопоэтическими стволовыми клетками (</w:t>
      </w:r>
      <w:r w:rsidR="00746015" w:rsidRPr="00F242DD">
        <w:rPr>
          <w:i/>
        </w:rPr>
        <w:t>ауто-Т</w:t>
      </w:r>
      <w:r w:rsidR="00D15602" w:rsidRPr="00F242DD">
        <w:rPr>
          <w:i/>
        </w:rPr>
        <w:t>ГСК</w:t>
      </w:r>
      <w:r w:rsidR="001F332B" w:rsidRPr="00F242DD">
        <w:rPr>
          <w:i/>
        </w:rPr>
        <w:t>)</w:t>
      </w:r>
      <w:r w:rsidR="00D15602" w:rsidRPr="00F242DD">
        <w:rPr>
          <w:i/>
        </w:rPr>
        <w:t xml:space="preserve"> динамика опухолевого процесса по данным ПЭТ/КТ имеет прогностическое значение.</w:t>
      </w:r>
    </w:p>
    <w:p w14:paraId="4374611D" w14:textId="77777777" w:rsidR="00CB1D3A" w:rsidRPr="00F242DD" w:rsidRDefault="00CB1D3A" w:rsidP="00131E36">
      <w:pPr>
        <w:pStyle w:val="a6"/>
        <w:numPr>
          <w:ilvl w:val="0"/>
          <w:numId w:val="3"/>
        </w:numPr>
        <w:spacing w:before="0" w:after="0"/>
        <w:ind w:left="709" w:hanging="709"/>
      </w:pPr>
      <w:r w:rsidRPr="00F242DD">
        <w:t>Всем пациентам</w:t>
      </w:r>
      <w:r w:rsidR="00A057F1" w:rsidRPr="00F242DD">
        <w:t xml:space="preserve"> с подозрением на тлеющую миелому или на солитарную</w:t>
      </w:r>
      <w:r w:rsidR="0075099C" w:rsidRPr="00F242DD">
        <w:t xml:space="preserve"> </w:t>
      </w:r>
      <w:r w:rsidR="00A057F1" w:rsidRPr="00F242DD">
        <w:t>плазмоцитому, а также при подозрении</w:t>
      </w:r>
      <w:r w:rsidR="000143AC" w:rsidRPr="00F242DD">
        <w:t xml:space="preserve"> на</w:t>
      </w:r>
      <w:r w:rsidR="00A057F1" w:rsidRPr="00F242DD">
        <w:t xml:space="preserve"> компрессию спинного мозга (для визуализации оболочек спинного мозга) </w:t>
      </w:r>
      <w:r w:rsidR="00A057F1" w:rsidRPr="00F242DD">
        <w:rPr>
          <w:b/>
        </w:rPr>
        <w:t>рекомендуется</w:t>
      </w:r>
      <w:r w:rsidR="00A057F1" w:rsidRPr="00F242DD">
        <w:t xml:space="preserve"> выполнение </w:t>
      </w:r>
      <w:r w:rsidR="00D067B4" w:rsidRPr="00F242DD">
        <w:t>магнитно-резонансной томографии всех отделов</w:t>
      </w:r>
      <w:r w:rsidR="00A057F1" w:rsidRPr="00F242DD">
        <w:t xml:space="preserve"> позвоночника</w:t>
      </w:r>
      <w:r w:rsidR="000143AC" w:rsidRPr="00F242DD">
        <w:t xml:space="preserve"> и таза</w:t>
      </w:r>
      <w:r w:rsidR="00A936BF" w:rsidRPr="00F242DD">
        <w:t xml:space="preserve"> </w:t>
      </w:r>
      <w:r w:rsidR="00A96FB6" w:rsidRPr="00F242DD">
        <w:fldChar w:fldCharType="begin" w:fldLock="1"/>
      </w:r>
      <w:r w:rsidR="00A936BF"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A936BF" w:rsidRPr="00F242DD">
        <w:rPr>
          <w:noProof/>
        </w:rPr>
        <w:t>[1]</w:t>
      </w:r>
      <w:r w:rsidR="00A96FB6" w:rsidRPr="00F242DD">
        <w:fldChar w:fldCharType="end"/>
      </w:r>
      <w:r w:rsidRPr="00F242DD">
        <w:t>.</w:t>
      </w:r>
    </w:p>
    <w:p w14:paraId="62BE7691" w14:textId="77777777" w:rsidR="00CB1D3A" w:rsidRPr="00F242DD" w:rsidRDefault="00CB1D3A" w:rsidP="00131E36">
      <w:pPr>
        <w:spacing w:before="0" w:after="0"/>
        <w:ind w:left="709"/>
        <w:contextualSpacing/>
        <w:rPr>
          <w:b/>
        </w:rPr>
      </w:pPr>
      <w:r w:rsidRPr="00F242DD">
        <w:rPr>
          <w:b/>
        </w:rPr>
        <w:t xml:space="preserve">Уровень убедительности рекомендаций </w:t>
      </w:r>
      <w:r w:rsidR="00D25832" w:rsidRPr="00F242DD">
        <w:rPr>
          <w:b/>
        </w:rPr>
        <w:t xml:space="preserve">− </w:t>
      </w:r>
      <w:r w:rsidR="003C65DB" w:rsidRPr="00F242DD">
        <w:rPr>
          <w:b/>
        </w:rPr>
        <w:t>С</w:t>
      </w:r>
      <w:r w:rsidRPr="00F242DD">
        <w:rPr>
          <w:b/>
        </w:rPr>
        <w:t xml:space="preserve"> (уровень достоверности доказательств </w:t>
      </w:r>
      <w:r w:rsidR="00D25832" w:rsidRPr="00F242DD">
        <w:rPr>
          <w:b/>
        </w:rPr>
        <w:t xml:space="preserve">− </w:t>
      </w:r>
      <w:r w:rsidR="003C65DB" w:rsidRPr="00F242DD">
        <w:rPr>
          <w:b/>
        </w:rPr>
        <w:t>5</w:t>
      </w:r>
      <w:r w:rsidRPr="00F242DD">
        <w:rPr>
          <w:b/>
        </w:rPr>
        <w:t>)</w:t>
      </w:r>
    </w:p>
    <w:p w14:paraId="3FD77B22" w14:textId="77777777" w:rsidR="00213F0A" w:rsidRPr="00F242DD" w:rsidRDefault="00213F0A" w:rsidP="00213F0A">
      <w:pPr>
        <w:pStyle w:val="a6"/>
        <w:numPr>
          <w:ilvl w:val="0"/>
          <w:numId w:val="3"/>
        </w:numPr>
        <w:spacing w:before="0" w:after="0"/>
        <w:ind w:left="709" w:hanging="709"/>
      </w:pPr>
      <w:r w:rsidRPr="00F242DD">
        <w:t xml:space="preserve">Всем пациентам с верифицированной ММ перед началом терапии </w:t>
      </w:r>
      <w:r w:rsidRPr="00F242DD">
        <w:rPr>
          <w:b/>
          <w:bCs/>
        </w:rPr>
        <w:t xml:space="preserve">рекомендуется </w:t>
      </w:r>
      <w:r w:rsidRPr="00F242DD">
        <w:t xml:space="preserve">для своевременного выявления сопутствующей патологии со стороны сердечно-сосудистой, дыхательной и пищеварительной систем, определения необходимости профилактики или лечения соответствующей коморбидности выполнить следующие исследования </w:t>
      </w:r>
      <w:r w:rsidR="00A96FB6" w:rsidRPr="00F242DD">
        <w:fldChar w:fldCharType="begin" w:fldLock="1"/>
      </w:r>
      <w:r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Pr="00F242DD">
        <w:rPr>
          <w:noProof/>
        </w:rPr>
        <w:t>[1]</w:t>
      </w:r>
      <w:r w:rsidR="00A96FB6" w:rsidRPr="00F242DD">
        <w:fldChar w:fldCharType="end"/>
      </w:r>
      <w:r w:rsidRPr="00F242DD">
        <w:t>:</w:t>
      </w:r>
    </w:p>
    <w:p w14:paraId="489B94C1" w14:textId="77777777" w:rsidR="00213F0A" w:rsidRPr="00F242DD" w:rsidRDefault="00213F0A" w:rsidP="008033EF">
      <w:pPr>
        <w:pStyle w:val="a6"/>
        <w:numPr>
          <w:ilvl w:val="1"/>
          <w:numId w:val="3"/>
        </w:numPr>
        <w:spacing w:before="0" w:after="0"/>
        <w:ind w:left="709" w:firstLine="0"/>
      </w:pPr>
      <w:r w:rsidRPr="00F242DD">
        <w:t>электрокардиографию;</w:t>
      </w:r>
    </w:p>
    <w:p w14:paraId="13A67BF2" w14:textId="47DB3D11" w:rsidR="00213F0A" w:rsidRPr="00C528FA" w:rsidRDefault="00213F0A" w:rsidP="008033EF">
      <w:pPr>
        <w:pStyle w:val="a6"/>
        <w:numPr>
          <w:ilvl w:val="1"/>
          <w:numId w:val="3"/>
        </w:numPr>
        <w:spacing w:before="0" w:after="0"/>
        <w:ind w:left="709" w:firstLine="0"/>
      </w:pPr>
      <w:r w:rsidRPr="00C528FA">
        <w:t>эхокардиографию</w:t>
      </w:r>
      <w:r w:rsidR="0001340B" w:rsidRPr="00C528FA">
        <w:t xml:space="preserve"> (по показаниям)</w:t>
      </w:r>
      <w:r w:rsidRPr="00C528FA">
        <w:t>;</w:t>
      </w:r>
    </w:p>
    <w:p w14:paraId="74ED9F7E" w14:textId="2D8B0AFA" w:rsidR="00213F0A" w:rsidRPr="00C528FA" w:rsidRDefault="00213F0A" w:rsidP="008033EF">
      <w:pPr>
        <w:pStyle w:val="a6"/>
        <w:numPr>
          <w:ilvl w:val="1"/>
          <w:numId w:val="3"/>
        </w:numPr>
        <w:spacing w:before="0" w:after="0"/>
        <w:ind w:left="709" w:firstLine="0"/>
      </w:pPr>
      <w:r w:rsidRPr="00C528FA">
        <w:t xml:space="preserve">ультразвуковую допплерографию сосудов (артерий и вен) </w:t>
      </w:r>
      <w:r w:rsidR="00C04CB9" w:rsidRPr="00C528FA">
        <w:t>нижних</w:t>
      </w:r>
      <w:r w:rsidRPr="00C528FA">
        <w:t xml:space="preserve"> конечностей</w:t>
      </w:r>
      <w:r w:rsidR="0001340B" w:rsidRPr="00C528FA">
        <w:t xml:space="preserve"> (по показаниям)</w:t>
      </w:r>
      <w:r w:rsidRPr="00C528FA">
        <w:t>;</w:t>
      </w:r>
    </w:p>
    <w:p w14:paraId="5B0CA7E6" w14:textId="77777777" w:rsidR="00213F0A" w:rsidRPr="00C528FA" w:rsidRDefault="00213F0A" w:rsidP="008033EF">
      <w:pPr>
        <w:pStyle w:val="a6"/>
        <w:numPr>
          <w:ilvl w:val="1"/>
          <w:numId w:val="3"/>
        </w:numPr>
        <w:spacing w:before="0" w:after="0"/>
        <w:ind w:left="709" w:firstLine="0"/>
      </w:pPr>
      <w:r w:rsidRPr="00C528FA">
        <w:t xml:space="preserve">рентгенографию или </w:t>
      </w:r>
      <w:r w:rsidR="00D25832" w:rsidRPr="00C528FA">
        <w:t>КТ</w:t>
      </w:r>
      <w:r w:rsidRPr="00C528FA">
        <w:t xml:space="preserve"> органов грудной клетки;</w:t>
      </w:r>
    </w:p>
    <w:p w14:paraId="0F91F79A" w14:textId="04CFA8CA" w:rsidR="00213F0A" w:rsidRPr="00C528FA" w:rsidRDefault="00213F0A" w:rsidP="008033EF">
      <w:pPr>
        <w:pStyle w:val="a6"/>
        <w:numPr>
          <w:ilvl w:val="1"/>
          <w:numId w:val="3"/>
        </w:numPr>
        <w:spacing w:before="0" w:after="0"/>
        <w:ind w:left="709" w:firstLine="0"/>
      </w:pPr>
      <w:r w:rsidRPr="00C528FA">
        <w:t>эзофагогастродуоденоскопию</w:t>
      </w:r>
      <w:r w:rsidR="0001340B" w:rsidRPr="00C528FA">
        <w:t xml:space="preserve"> (по показаниям)</w:t>
      </w:r>
      <w:r w:rsidR="00D25832" w:rsidRPr="00C528FA">
        <w:t>.</w:t>
      </w:r>
    </w:p>
    <w:p w14:paraId="6DD488A3" w14:textId="77777777" w:rsidR="00213F0A" w:rsidRPr="00F242DD" w:rsidRDefault="00213F0A" w:rsidP="00213F0A">
      <w:pPr>
        <w:spacing w:before="0" w:after="0"/>
        <w:ind w:left="709"/>
        <w:rPr>
          <w:b/>
        </w:rPr>
      </w:pPr>
      <w:r w:rsidRPr="00F242DD">
        <w:rPr>
          <w:b/>
        </w:rPr>
        <w:t xml:space="preserve">Уровень убедительности рекомендаций </w:t>
      </w:r>
      <w:r w:rsidR="00D25832" w:rsidRPr="00F242DD">
        <w:rPr>
          <w:b/>
        </w:rPr>
        <w:t xml:space="preserve">− </w:t>
      </w:r>
      <w:r w:rsidRPr="00F242DD">
        <w:rPr>
          <w:b/>
        </w:rPr>
        <w:t xml:space="preserve">С (уровень достоверности доказательств </w:t>
      </w:r>
      <w:r w:rsidR="00D25832" w:rsidRPr="00F242DD">
        <w:rPr>
          <w:b/>
        </w:rPr>
        <w:t>− 5)</w:t>
      </w:r>
    </w:p>
    <w:p w14:paraId="0D8AD02D" w14:textId="77777777" w:rsidR="00213F0A" w:rsidRPr="00F242DD" w:rsidRDefault="00213F0A" w:rsidP="00213F0A">
      <w:pPr>
        <w:pStyle w:val="a6"/>
        <w:numPr>
          <w:ilvl w:val="0"/>
          <w:numId w:val="3"/>
        </w:numPr>
        <w:spacing w:before="0" w:after="0"/>
        <w:ind w:left="709"/>
        <w:rPr>
          <w:b/>
        </w:rPr>
      </w:pPr>
      <w:r w:rsidRPr="00F242DD">
        <w:lastRenderedPageBreak/>
        <w:t xml:space="preserve">Всем пациентам с верифицированной ММ с коморбидностью, которая может повлиять на выбор программы противоопухолевого лечения, перед началом терапии </w:t>
      </w:r>
      <w:r w:rsidRPr="00F242DD">
        <w:rPr>
          <w:b/>
          <w:bCs/>
        </w:rPr>
        <w:t xml:space="preserve">рекомендуется </w:t>
      </w:r>
      <w:r w:rsidRPr="00F242DD">
        <w:t xml:space="preserve">консультация соответствующего врача-специалиста (кардиолога, невропатолога, оториноларинолога и др.) </w:t>
      </w:r>
      <w:r w:rsidR="00A96FB6" w:rsidRPr="00F242DD">
        <w:fldChar w:fldCharType="begin" w:fldLock="1"/>
      </w:r>
      <w:r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Pr="00F242DD">
        <w:rPr>
          <w:noProof/>
        </w:rPr>
        <w:t>[1]</w:t>
      </w:r>
      <w:r w:rsidR="00A96FB6" w:rsidRPr="00F242DD">
        <w:fldChar w:fldCharType="end"/>
      </w:r>
      <w:r w:rsidRPr="00F242DD">
        <w:t>.</w:t>
      </w:r>
    </w:p>
    <w:p w14:paraId="216104AC" w14:textId="4A30D822" w:rsidR="00213F0A" w:rsidRPr="00F242DD" w:rsidRDefault="00213F0A" w:rsidP="00213F0A">
      <w:pPr>
        <w:pStyle w:val="a6"/>
        <w:spacing w:before="0" w:after="0"/>
        <w:ind w:left="709"/>
        <w:rPr>
          <w:b/>
        </w:rPr>
      </w:pPr>
      <w:r w:rsidRPr="00F242DD">
        <w:rPr>
          <w:b/>
        </w:rPr>
        <w:t xml:space="preserve">Уровень убедительности рекомендаций </w:t>
      </w:r>
      <w:r w:rsidR="00594CCD" w:rsidRPr="00F242DD">
        <w:rPr>
          <w:b/>
        </w:rPr>
        <w:t xml:space="preserve">− </w:t>
      </w:r>
      <w:r w:rsidRPr="00F242DD">
        <w:rPr>
          <w:b/>
        </w:rPr>
        <w:t xml:space="preserve">С (уровень достоверности доказательств </w:t>
      </w:r>
      <w:r w:rsidR="00594CCD" w:rsidRPr="00F242DD">
        <w:rPr>
          <w:b/>
        </w:rPr>
        <w:t>− 5)</w:t>
      </w:r>
    </w:p>
    <w:p w14:paraId="21FD0869" w14:textId="77777777" w:rsidR="005E3E79" w:rsidRPr="00F242DD" w:rsidRDefault="005E3E79" w:rsidP="00971A8A">
      <w:pPr>
        <w:pStyle w:val="2"/>
      </w:pPr>
      <w:bookmarkStart w:id="21" w:name="_Toc53140894"/>
      <w:r w:rsidRPr="00F242DD">
        <w:t>2.5 Иные диагностические исследования</w:t>
      </w:r>
      <w:bookmarkEnd w:id="21"/>
    </w:p>
    <w:p w14:paraId="03387A64" w14:textId="77777777" w:rsidR="005E3E79" w:rsidRPr="00F242DD" w:rsidRDefault="005E3E79" w:rsidP="00213F0A">
      <w:pPr>
        <w:pStyle w:val="a6"/>
        <w:spacing w:before="0" w:after="0"/>
        <w:ind w:left="709"/>
        <w:rPr>
          <w:bCs/>
          <w:i/>
          <w:iCs/>
        </w:rPr>
      </w:pPr>
      <w:r w:rsidRPr="00F242DD">
        <w:rPr>
          <w:bCs/>
          <w:i/>
          <w:iCs/>
        </w:rPr>
        <w:t>Не применяются.</w:t>
      </w:r>
    </w:p>
    <w:p w14:paraId="28BC046E" w14:textId="77777777" w:rsidR="005E3E79" w:rsidRPr="00F242DD" w:rsidRDefault="005E3E79" w:rsidP="00213F0A">
      <w:pPr>
        <w:pStyle w:val="a6"/>
        <w:spacing w:before="0" w:after="0"/>
        <w:ind w:left="709"/>
        <w:rPr>
          <w:b/>
        </w:rPr>
      </w:pPr>
    </w:p>
    <w:p w14:paraId="5002A8FC" w14:textId="77777777" w:rsidR="004D7374" w:rsidRPr="00F242DD" w:rsidRDefault="004D7374" w:rsidP="00E36DFA">
      <w:pPr>
        <w:pStyle w:val="1"/>
      </w:pPr>
      <w:bookmarkStart w:id="22" w:name="_Toc520213125"/>
      <w:bookmarkStart w:id="23" w:name="_Toc53140895"/>
      <w:r w:rsidRPr="00F242DD">
        <w:lastRenderedPageBreak/>
        <w:t xml:space="preserve">3. </w:t>
      </w:r>
      <w:bookmarkEnd w:id="22"/>
      <w:r w:rsidR="00BF3C4A" w:rsidRPr="00F242DD">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3"/>
      <w:r w:rsidR="00BF3C4A" w:rsidRPr="00F242DD">
        <w:t xml:space="preserve"> </w:t>
      </w:r>
    </w:p>
    <w:p w14:paraId="3FEC34D9" w14:textId="529CCE45" w:rsidR="000C56A0" w:rsidRPr="00F242DD" w:rsidRDefault="000C56A0" w:rsidP="008928E0">
      <w:pPr>
        <w:spacing w:before="240" w:after="0"/>
        <w:ind w:firstLine="708"/>
        <w:rPr>
          <w:rFonts w:eastAsia="MS Mincho"/>
          <w:szCs w:val="24"/>
          <w:shd w:val="clear" w:color="auto" w:fill="FFFFFF"/>
          <w:lang w:eastAsia="ru-RU"/>
        </w:rPr>
      </w:pPr>
      <w:r w:rsidRPr="00F242DD">
        <w:rPr>
          <w:rFonts w:eastAsia="MS Mincho"/>
          <w:szCs w:val="24"/>
          <w:shd w:val="clear" w:color="auto" w:fill="FFFFFF"/>
          <w:lang w:eastAsia="ru-RU"/>
        </w:rPr>
        <w:t xml:space="preserve">Назначение и применение лекарственных препаратов, указанных в клинических рекомендаций, направлено на обеспечение пациента клинически эффективной и без-опасной медицинской </w:t>
      </w:r>
      <w:r w:rsidRPr="00C528FA">
        <w:rPr>
          <w:rFonts w:eastAsia="MS Mincho"/>
          <w:szCs w:val="24"/>
          <w:shd w:val="clear" w:color="auto" w:fill="FFFFFF"/>
          <w:lang w:eastAsia="ru-RU"/>
        </w:rPr>
        <w:t>помощ</w:t>
      </w:r>
      <w:r w:rsidR="00DE402D" w:rsidRPr="00C528FA">
        <w:rPr>
          <w:rFonts w:eastAsia="MS Mincho"/>
          <w:szCs w:val="24"/>
          <w:shd w:val="clear" w:color="auto" w:fill="FFFFFF"/>
          <w:lang w:eastAsia="ru-RU"/>
        </w:rPr>
        <w:t>ью</w:t>
      </w:r>
      <w:r w:rsidRPr="00C528FA">
        <w:rPr>
          <w:rFonts w:eastAsia="MS Mincho"/>
          <w:szCs w:val="24"/>
          <w:shd w:val="clear" w:color="auto" w:fill="FFFFFF"/>
          <w:lang w:eastAsia="ru-RU"/>
        </w:rPr>
        <w:t>,</w:t>
      </w:r>
      <w:r w:rsidRPr="00F242DD">
        <w:rPr>
          <w:rFonts w:eastAsia="MS Mincho"/>
          <w:szCs w:val="24"/>
          <w:shd w:val="clear" w:color="auto" w:fill="FFFFFF"/>
          <w:lang w:eastAsia="ru-RU"/>
        </w:rPr>
        <w:t xml:space="preserve">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p>
    <w:p w14:paraId="11199ECC" w14:textId="0A6C2B53" w:rsidR="004D7374" w:rsidRPr="00F242DD" w:rsidRDefault="00594CCD" w:rsidP="00E36DFA">
      <w:pPr>
        <w:pStyle w:val="2"/>
      </w:pPr>
      <w:bookmarkStart w:id="24" w:name="_Toc53140896"/>
      <w:r w:rsidRPr="00F242DD">
        <w:t xml:space="preserve">3.1 </w:t>
      </w:r>
      <w:r w:rsidR="004D7374" w:rsidRPr="00F242DD">
        <w:t xml:space="preserve">Показания к началу терапии </w:t>
      </w:r>
      <w:r w:rsidR="006E198F" w:rsidRPr="00F242DD">
        <w:t>и определение стратегии лечения</w:t>
      </w:r>
      <w:bookmarkEnd w:id="24"/>
      <w:r w:rsidR="006E198F" w:rsidRPr="00F242DD">
        <w:t xml:space="preserve"> </w:t>
      </w:r>
    </w:p>
    <w:p w14:paraId="1EEDA405" w14:textId="77777777" w:rsidR="00BE169C" w:rsidRPr="00F242DD" w:rsidRDefault="002E2383" w:rsidP="00131E36">
      <w:pPr>
        <w:pStyle w:val="a6"/>
        <w:numPr>
          <w:ilvl w:val="0"/>
          <w:numId w:val="4"/>
        </w:numPr>
        <w:spacing w:before="0" w:after="0"/>
        <w:ind w:left="709" w:hanging="709"/>
      </w:pPr>
      <w:r w:rsidRPr="00F242DD">
        <w:t xml:space="preserve">Пациентам с тлеющей (бессимптомной) миеломой специфическая терапия </w:t>
      </w:r>
      <w:r w:rsidRPr="00F242DD">
        <w:rPr>
          <w:b/>
        </w:rPr>
        <w:t>не</w:t>
      </w:r>
      <w:r w:rsidR="00146DC8" w:rsidRPr="00F242DD">
        <w:rPr>
          <w:b/>
        </w:rPr>
        <w:t> </w:t>
      </w:r>
      <w:r w:rsidRPr="00F242DD">
        <w:rPr>
          <w:b/>
        </w:rPr>
        <w:t>рекомендуется</w:t>
      </w:r>
      <w:r w:rsidR="008C5285" w:rsidRPr="00F242DD">
        <w:rPr>
          <w:b/>
        </w:rPr>
        <w:t xml:space="preserve"> </w:t>
      </w:r>
      <w:r w:rsidR="00A96FB6" w:rsidRPr="00F242DD">
        <w:rPr>
          <w:b/>
        </w:rPr>
        <w:fldChar w:fldCharType="begin" w:fldLock="1"/>
      </w:r>
      <w:r w:rsidR="00F024AA" w:rsidRPr="00F242DD">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5]","plainTextFormattedCitation":"[25]","previouslyFormattedCitation":"[25]"},"properties":{"noteIndex":0},"schema":"https://github.com/citation-style-language/schema/raw/master/csl-citation.json"}</w:instrText>
      </w:r>
      <w:r w:rsidR="00A96FB6" w:rsidRPr="00F242DD">
        <w:rPr>
          <w:b/>
        </w:rPr>
        <w:fldChar w:fldCharType="separate"/>
      </w:r>
      <w:r w:rsidR="008C5285" w:rsidRPr="00F242DD">
        <w:rPr>
          <w:noProof/>
        </w:rPr>
        <w:t>[25]</w:t>
      </w:r>
      <w:r w:rsidR="00A96FB6" w:rsidRPr="00F242DD">
        <w:rPr>
          <w:b/>
        </w:rPr>
        <w:fldChar w:fldCharType="end"/>
      </w:r>
      <w:r w:rsidRPr="00F242DD">
        <w:t>.</w:t>
      </w:r>
    </w:p>
    <w:p w14:paraId="1DBA183A" w14:textId="77777777" w:rsidR="00BE169C" w:rsidRPr="00F242DD" w:rsidRDefault="00BE169C" w:rsidP="00131E36">
      <w:pPr>
        <w:pStyle w:val="a6"/>
        <w:spacing w:before="0" w:after="0"/>
        <w:ind w:left="709"/>
      </w:pPr>
      <w:r w:rsidRPr="00F242DD">
        <w:rPr>
          <w:b/>
        </w:rPr>
        <w:t>Уровень убедительности рекоме</w:t>
      </w:r>
      <w:r w:rsidR="007A3F11" w:rsidRPr="00F242DD">
        <w:rPr>
          <w:b/>
        </w:rPr>
        <w:t xml:space="preserve">ндаций </w:t>
      </w:r>
      <w:r w:rsidR="00594CCD" w:rsidRPr="00F242DD">
        <w:rPr>
          <w:b/>
        </w:rPr>
        <w:t xml:space="preserve">− </w:t>
      </w:r>
      <w:r w:rsidR="007A3F11" w:rsidRPr="00F242DD">
        <w:rPr>
          <w:b/>
        </w:rPr>
        <w:t>С</w:t>
      </w:r>
      <w:r w:rsidRPr="00F242DD">
        <w:rPr>
          <w:b/>
        </w:rPr>
        <w:t xml:space="preserve"> (уровень достоверности доказательств </w:t>
      </w:r>
      <w:r w:rsidR="00594CCD" w:rsidRPr="00F242DD">
        <w:rPr>
          <w:b/>
        </w:rPr>
        <w:t xml:space="preserve">− </w:t>
      </w:r>
      <w:r w:rsidR="007A3F11" w:rsidRPr="00F242DD">
        <w:rPr>
          <w:b/>
        </w:rPr>
        <w:t>5</w:t>
      </w:r>
      <w:r w:rsidRPr="00F242DD">
        <w:rPr>
          <w:b/>
        </w:rPr>
        <w:t>)</w:t>
      </w:r>
    </w:p>
    <w:p w14:paraId="07403CB2" w14:textId="77777777" w:rsidR="004D7374" w:rsidRPr="00F242DD" w:rsidRDefault="00BE169C" w:rsidP="00131E36">
      <w:pPr>
        <w:pStyle w:val="a6"/>
        <w:numPr>
          <w:ilvl w:val="0"/>
          <w:numId w:val="4"/>
        </w:numPr>
        <w:spacing w:before="0" w:after="0"/>
        <w:ind w:left="709" w:hanging="709"/>
      </w:pPr>
      <w:r w:rsidRPr="00F242DD">
        <w:t xml:space="preserve">Пациентам с симптоматической </w:t>
      </w:r>
      <w:r w:rsidR="00594CCD" w:rsidRPr="00F242DD">
        <w:t>ММ</w:t>
      </w:r>
      <w:r w:rsidRPr="00F242DD">
        <w:t xml:space="preserve"> </w:t>
      </w:r>
      <w:r w:rsidRPr="00F242DD">
        <w:rPr>
          <w:b/>
        </w:rPr>
        <w:t>рекомендуется</w:t>
      </w:r>
      <w:r w:rsidRPr="00F242DD">
        <w:t xml:space="preserve"> начало специфической </w:t>
      </w:r>
      <w:r w:rsidR="00D15602" w:rsidRPr="00F242DD">
        <w:t xml:space="preserve">противоопухолевой </w:t>
      </w:r>
      <w:r w:rsidRPr="00F242DD">
        <w:t>терапии</w:t>
      </w:r>
      <w:r w:rsidR="008C5285" w:rsidRPr="00F242DD">
        <w:t xml:space="preserve"> </w:t>
      </w:r>
      <w:r w:rsidR="00A96FB6" w:rsidRPr="00F242DD">
        <w:rPr>
          <w:b/>
        </w:rPr>
        <w:fldChar w:fldCharType="begin" w:fldLock="1"/>
      </w:r>
      <w:r w:rsidR="00F024AA" w:rsidRPr="00F242DD">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5]","plainTextFormattedCitation":"[25]","previouslyFormattedCitation":"[25]"},"properties":{"noteIndex":0},"schema":"https://github.com/citation-style-language/schema/raw/master/csl-citation.json"}</w:instrText>
      </w:r>
      <w:r w:rsidR="00A96FB6" w:rsidRPr="00F242DD">
        <w:rPr>
          <w:b/>
        </w:rPr>
        <w:fldChar w:fldCharType="separate"/>
      </w:r>
      <w:r w:rsidR="008C5285" w:rsidRPr="00F242DD">
        <w:rPr>
          <w:noProof/>
        </w:rPr>
        <w:t>[25]</w:t>
      </w:r>
      <w:r w:rsidR="00A96FB6" w:rsidRPr="00F242DD">
        <w:rPr>
          <w:b/>
        </w:rPr>
        <w:fldChar w:fldCharType="end"/>
      </w:r>
      <w:r w:rsidRPr="00F242DD">
        <w:t>.</w:t>
      </w:r>
    </w:p>
    <w:p w14:paraId="4665210D" w14:textId="77777777" w:rsidR="004D7374" w:rsidRPr="00F242DD" w:rsidRDefault="004D7374" w:rsidP="00131E36">
      <w:pPr>
        <w:spacing w:before="0" w:after="0"/>
        <w:ind w:left="709"/>
        <w:contextualSpacing/>
        <w:rPr>
          <w:b/>
        </w:rPr>
      </w:pPr>
      <w:r w:rsidRPr="00F242DD">
        <w:rPr>
          <w:b/>
        </w:rPr>
        <w:t xml:space="preserve">Уровень убедительности рекомендаций </w:t>
      </w:r>
      <w:r w:rsidR="00594CCD" w:rsidRPr="00F242DD">
        <w:rPr>
          <w:b/>
        </w:rPr>
        <w:t xml:space="preserve">− </w:t>
      </w:r>
      <w:r w:rsidR="007A3F11" w:rsidRPr="00F242DD">
        <w:rPr>
          <w:b/>
        </w:rPr>
        <w:t>С</w:t>
      </w:r>
      <w:r w:rsidRPr="00F242DD">
        <w:rPr>
          <w:b/>
        </w:rPr>
        <w:t xml:space="preserve"> (уровень достоверности доказательств </w:t>
      </w:r>
      <w:r w:rsidR="00594CCD" w:rsidRPr="00F242DD">
        <w:rPr>
          <w:b/>
        </w:rPr>
        <w:t xml:space="preserve">− </w:t>
      </w:r>
      <w:r w:rsidR="007A3F11" w:rsidRPr="00F242DD">
        <w:rPr>
          <w:b/>
        </w:rPr>
        <w:t>5</w:t>
      </w:r>
      <w:r w:rsidRPr="00F242DD">
        <w:rPr>
          <w:b/>
        </w:rPr>
        <w:t>)</w:t>
      </w:r>
    </w:p>
    <w:p w14:paraId="30B1C5E4" w14:textId="77777777" w:rsidR="002E2383" w:rsidRPr="00F242DD" w:rsidRDefault="004D7374" w:rsidP="00131E36">
      <w:pPr>
        <w:spacing w:before="0" w:after="0"/>
        <w:ind w:left="709"/>
        <w:contextualSpacing/>
        <w:rPr>
          <w:i/>
        </w:rPr>
      </w:pPr>
      <w:r w:rsidRPr="00F242DD">
        <w:rPr>
          <w:b/>
        </w:rPr>
        <w:t>Комментарий:</w:t>
      </w:r>
      <w:r w:rsidR="00D15602" w:rsidRPr="00F242DD">
        <w:rPr>
          <w:b/>
        </w:rPr>
        <w:t xml:space="preserve"> </w:t>
      </w:r>
      <w:r w:rsidR="00594CCD" w:rsidRPr="00F242DD">
        <w:rPr>
          <w:i/>
        </w:rPr>
        <w:t>т</w:t>
      </w:r>
      <w:r w:rsidR="002E2383" w:rsidRPr="00F242DD">
        <w:rPr>
          <w:i/>
        </w:rPr>
        <w:t xml:space="preserve">актика ведения </w:t>
      </w:r>
      <w:r w:rsidR="00FB03BB" w:rsidRPr="00F242DD">
        <w:rPr>
          <w:i/>
        </w:rPr>
        <w:t>пациентов</w:t>
      </w:r>
      <w:r w:rsidR="002E2383" w:rsidRPr="00F242DD">
        <w:rPr>
          <w:i/>
        </w:rPr>
        <w:t xml:space="preserve"> моложе 65 лет и пожилых </w:t>
      </w:r>
      <w:r w:rsidR="00FB03BB" w:rsidRPr="00F242DD">
        <w:rPr>
          <w:i/>
        </w:rPr>
        <w:t>пациентов</w:t>
      </w:r>
      <w:r w:rsidR="00D15602" w:rsidRPr="00F242DD">
        <w:rPr>
          <w:i/>
        </w:rPr>
        <w:t xml:space="preserve"> </w:t>
      </w:r>
      <w:r w:rsidR="002E2383" w:rsidRPr="00F242DD">
        <w:rPr>
          <w:i/>
        </w:rPr>
        <w:t xml:space="preserve">отличается. Для лечения </w:t>
      </w:r>
      <w:r w:rsidR="00594CCD" w:rsidRPr="00F242DD">
        <w:rPr>
          <w:i/>
        </w:rPr>
        <w:t>«</w:t>
      </w:r>
      <w:r w:rsidR="002E2383" w:rsidRPr="00F242DD">
        <w:rPr>
          <w:i/>
        </w:rPr>
        <w:t>первичных</w:t>
      </w:r>
      <w:r w:rsidR="00594CCD" w:rsidRPr="00F242DD">
        <w:rPr>
          <w:i/>
        </w:rPr>
        <w:t>»</w:t>
      </w:r>
      <w:r w:rsidR="002E2383" w:rsidRPr="00F242DD">
        <w:rPr>
          <w:i/>
        </w:rPr>
        <w:t xml:space="preserve"> </w:t>
      </w:r>
      <w:r w:rsidR="00534E54" w:rsidRPr="00F242DD">
        <w:rPr>
          <w:i/>
        </w:rPr>
        <w:t xml:space="preserve">пациентов </w:t>
      </w:r>
      <w:r w:rsidR="00E06761" w:rsidRPr="00F242DD">
        <w:rPr>
          <w:i/>
        </w:rPr>
        <w:t>моложе 65 лет с</w:t>
      </w:r>
      <w:r w:rsidR="002E2383" w:rsidRPr="00F242DD">
        <w:rPr>
          <w:i/>
        </w:rPr>
        <w:t xml:space="preserve"> ММ без серьезной сопутствующей патоло</w:t>
      </w:r>
      <w:r w:rsidR="003C4738" w:rsidRPr="00F242DD">
        <w:rPr>
          <w:i/>
        </w:rPr>
        <w:t xml:space="preserve">гии </w:t>
      </w:r>
      <w:r w:rsidR="00D15602" w:rsidRPr="00F242DD">
        <w:rPr>
          <w:i/>
        </w:rPr>
        <w:t xml:space="preserve">в программу лечения </w:t>
      </w:r>
      <w:r w:rsidR="003C4738" w:rsidRPr="00F242DD">
        <w:rPr>
          <w:i/>
        </w:rPr>
        <w:t>включают</w:t>
      </w:r>
      <w:r w:rsidR="002E2383" w:rsidRPr="00F242DD">
        <w:rPr>
          <w:i/>
        </w:rPr>
        <w:t xml:space="preserve"> высокодозную химиотерапию (ВДХТ) с трансплантацией ауто</w:t>
      </w:r>
      <w:r w:rsidR="00267DE2" w:rsidRPr="00F242DD">
        <w:rPr>
          <w:i/>
        </w:rPr>
        <w:t>-</w:t>
      </w:r>
      <w:r w:rsidR="002E2383" w:rsidRPr="00F242DD">
        <w:rPr>
          <w:i/>
        </w:rPr>
        <w:t xml:space="preserve">ТГСК. </w:t>
      </w:r>
      <w:r w:rsidR="00FB03BB" w:rsidRPr="00F242DD">
        <w:rPr>
          <w:i/>
        </w:rPr>
        <w:t>Пациентам</w:t>
      </w:r>
      <w:r w:rsidR="002E2383" w:rsidRPr="00F242DD">
        <w:rPr>
          <w:i/>
        </w:rPr>
        <w:t xml:space="preserve"> старше 65 лет или молодым </w:t>
      </w:r>
      <w:r w:rsidR="00EC5D1A" w:rsidRPr="00F242DD">
        <w:rPr>
          <w:i/>
        </w:rPr>
        <w:t>лицам</w:t>
      </w:r>
      <w:r w:rsidR="002E2383" w:rsidRPr="00F242DD">
        <w:rPr>
          <w:i/>
        </w:rPr>
        <w:t xml:space="preserve"> с </w:t>
      </w:r>
      <w:r w:rsidR="00D15602" w:rsidRPr="00F242DD">
        <w:rPr>
          <w:i/>
        </w:rPr>
        <w:t xml:space="preserve">клинически значимыми </w:t>
      </w:r>
      <w:r w:rsidR="002E2383" w:rsidRPr="00F242DD">
        <w:rPr>
          <w:i/>
        </w:rPr>
        <w:t xml:space="preserve">сопутствующими заболеваниями следует рекомендовать комбинации на основе новых лекарственных препаратов без </w:t>
      </w:r>
      <w:r w:rsidR="00D15602" w:rsidRPr="00F242DD">
        <w:rPr>
          <w:i/>
        </w:rPr>
        <w:t xml:space="preserve">этапа </w:t>
      </w:r>
      <w:r w:rsidR="002E2383" w:rsidRPr="00F242DD">
        <w:rPr>
          <w:i/>
        </w:rPr>
        <w:t>ВДХТ с ауто</w:t>
      </w:r>
      <w:r w:rsidR="00267DE2" w:rsidRPr="00F242DD">
        <w:rPr>
          <w:i/>
        </w:rPr>
        <w:t>-</w:t>
      </w:r>
      <w:r w:rsidR="002E2383" w:rsidRPr="00F242DD">
        <w:rPr>
          <w:i/>
        </w:rPr>
        <w:t>ТГСК.</w:t>
      </w:r>
    </w:p>
    <w:p w14:paraId="2F019153" w14:textId="77777777" w:rsidR="0025009A" w:rsidRPr="00F242DD" w:rsidRDefault="002E2383" w:rsidP="00457DBC">
      <w:pPr>
        <w:spacing w:before="0" w:after="0"/>
        <w:ind w:left="709" w:firstLine="709"/>
        <w:contextualSpacing/>
        <w:rPr>
          <w:i/>
        </w:rPr>
      </w:pPr>
      <w:r w:rsidRPr="00F242DD">
        <w:rPr>
          <w:i/>
        </w:rPr>
        <w:t xml:space="preserve">При выборе схемы индукционной терапии необходимо </w:t>
      </w:r>
      <w:r w:rsidR="00D15602" w:rsidRPr="00F242DD">
        <w:rPr>
          <w:i/>
        </w:rPr>
        <w:t xml:space="preserve">также </w:t>
      </w:r>
      <w:r w:rsidRPr="00F242DD">
        <w:rPr>
          <w:i/>
        </w:rPr>
        <w:t>учитывать соп</w:t>
      </w:r>
      <w:r w:rsidR="006E7B15" w:rsidRPr="00F242DD">
        <w:rPr>
          <w:i/>
        </w:rPr>
        <w:t>утствующие заболевания пациента</w:t>
      </w:r>
      <w:r w:rsidRPr="00F242DD">
        <w:rPr>
          <w:i/>
        </w:rPr>
        <w:t xml:space="preserve"> и осложнения ММ. При </w:t>
      </w:r>
      <w:r w:rsidR="00D15602" w:rsidRPr="00F242DD">
        <w:rPr>
          <w:i/>
        </w:rPr>
        <w:t xml:space="preserve">наличии клинически значимой </w:t>
      </w:r>
      <w:r w:rsidRPr="00F242DD">
        <w:rPr>
          <w:i/>
        </w:rPr>
        <w:t>кардиальной патологии целесообразно исключить из терапии</w:t>
      </w:r>
      <w:r w:rsidR="000D22CF" w:rsidRPr="00F242DD">
        <w:rPr>
          <w:i/>
        </w:rPr>
        <w:t xml:space="preserve"> антрациклины</w:t>
      </w:r>
      <w:r w:rsidRPr="00F242DD">
        <w:rPr>
          <w:i/>
        </w:rPr>
        <w:t xml:space="preserve">. Для лечения </w:t>
      </w:r>
      <w:r w:rsidR="00FB03BB" w:rsidRPr="00F242DD">
        <w:rPr>
          <w:i/>
        </w:rPr>
        <w:t>пациентов</w:t>
      </w:r>
      <w:r w:rsidR="00DE0BC0" w:rsidRPr="00F242DD">
        <w:rPr>
          <w:i/>
        </w:rPr>
        <w:t xml:space="preserve"> </w:t>
      </w:r>
      <w:r w:rsidRPr="00F242DD">
        <w:rPr>
          <w:i/>
        </w:rPr>
        <w:t>с почечной недостаточностью терапией выбора являются бортезомибсодержащие режимы с высокими дозами дексаметазона</w:t>
      </w:r>
      <w:r w:rsidR="00637D26" w:rsidRPr="00F242DD">
        <w:rPr>
          <w:i/>
        </w:rPr>
        <w:t>**</w:t>
      </w:r>
      <w:r w:rsidRPr="00F242DD">
        <w:rPr>
          <w:i/>
        </w:rPr>
        <w:t>.</w:t>
      </w:r>
      <w:r w:rsidR="006E7B15" w:rsidRPr="00F242DD">
        <w:rPr>
          <w:i/>
        </w:rPr>
        <w:t xml:space="preserve"> </w:t>
      </w:r>
      <w:r w:rsidR="00DE0BC0" w:rsidRPr="00F242DD">
        <w:rPr>
          <w:i/>
        </w:rPr>
        <w:t>При наличии жизнеугрожающих состояний</w:t>
      </w:r>
      <w:r w:rsidR="00F024AA" w:rsidRPr="00F242DD">
        <w:rPr>
          <w:i/>
        </w:rPr>
        <w:t xml:space="preserve"> (</w:t>
      </w:r>
      <w:r w:rsidR="00DE0BC0" w:rsidRPr="00F242DD">
        <w:rPr>
          <w:i/>
        </w:rPr>
        <w:t xml:space="preserve">клинически </w:t>
      </w:r>
      <w:r w:rsidR="00DE0BC0" w:rsidRPr="00F242DD">
        <w:rPr>
          <w:i/>
        </w:rPr>
        <w:lastRenderedPageBreak/>
        <w:t xml:space="preserve">значимое </w:t>
      </w:r>
      <w:r w:rsidRPr="00F242DD">
        <w:rPr>
          <w:i/>
        </w:rPr>
        <w:t xml:space="preserve">кровотечение, </w:t>
      </w:r>
      <w:r w:rsidR="00DE0BC0" w:rsidRPr="00F242DD">
        <w:rPr>
          <w:i/>
        </w:rPr>
        <w:t>некомпенсированный сахарный диабет тяжелого течения</w:t>
      </w:r>
      <w:r w:rsidR="00F024AA" w:rsidRPr="00F242DD">
        <w:rPr>
          <w:i/>
        </w:rPr>
        <w:t>)</w:t>
      </w:r>
      <w:r w:rsidR="00DE0BC0" w:rsidRPr="00F242DD">
        <w:rPr>
          <w:i/>
        </w:rPr>
        <w:t xml:space="preserve"> </w:t>
      </w:r>
      <w:r w:rsidRPr="00F242DD">
        <w:rPr>
          <w:i/>
        </w:rPr>
        <w:t>противоопухолевая терапия проводится сразу после купирования указанных осложнений.</w:t>
      </w:r>
      <w:r w:rsidR="00DE0BC0" w:rsidRPr="00F242DD">
        <w:rPr>
          <w:i/>
        </w:rPr>
        <w:t xml:space="preserve"> </w:t>
      </w:r>
    </w:p>
    <w:p w14:paraId="6A30DA4B" w14:textId="77777777" w:rsidR="004D7374" w:rsidRPr="00F242DD" w:rsidRDefault="004D7374" w:rsidP="00E36DFA">
      <w:pPr>
        <w:pStyle w:val="2"/>
      </w:pPr>
      <w:bookmarkStart w:id="25" w:name="_Toc53140897"/>
      <w:r w:rsidRPr="00F242DD">
        <w:t xml:space="preserve">3.2 </w:t>
      </w:r>
      <w:r w:rsidR="002E2383" w:rsidRPr="00F242DD">
        <w:t xml:space="preserve">Лечение </w:t>
      </w:r>
      <w:r w:rsidR="00FB03BB" w:rsidRPr="00F242DD">
        <w:t>пациентов</w:t>
      </w:r>
      <w:r w:rsidR="00DE0BC0" w:rsidRPr="00F242DD">
        <w:t xml:space="preserve"> </w:t>
      </w:r>
      <w:r w:rsidR="002E2383" w:rsidRPr="00F242DD">
        <w:t>с впервые диагностированной ММ</w:t>
      </w:r>
      <w:r w:rsidR="00993B1B" w:rsidRPr="00F242DD">
        <w:t xml:space="preserve"> −</w:t>
      </w:r>
      <w:r w:rsidR="002E2383" w:rsidRPr="00F242DD">
        <w:t xml:space="preserve"> не кандидатов на ВДХТ с ауто</w:t>
      </w:r>
      <w:r w:rsidR="00267DE2" w:rsidRPr="00F242DD">
        <w:t>-</w:t>
      </w:r>
      <w:r w:rsidR="002E2383" w:rsidRPr="00F242DD">
        <w:t>ТГСК (</w:t>
      </w:r>
      <w:r w:rsidR="00580EA1" w:rsidRPr="00F242DD">
        <w:t>старше 65 лет</w:t>
      </w:r>
      <w:r w:rsidR="002E2383" w:rsidRPr="00F242DD">
        <w:t>)</w:t>
      </w:r>
      <w:bookmarkEnd w:id="25"/>
    </w:p>
    <w:p w14:paraId="6F335179" w14:textId="77777777" w:rsidR="004D7374" w:rsidRPr="00F242DD" w:rsidRDefault="002E2383" w:rsidP="00131E36">
      <w:pPr>
        <w:pStyle w:val="a6"/>
        <w:numPr>
          <w:ilvl w:val="0"/>
          <w:numId w:val="5"/>
        </w:numPr>
        <w:spacing w:before="0" w:after="0"/>
        <w:ind w:left="709" w:hanging="709"/>
      </w:pPr>
      <w:r w:rsidRPr="00F242DD">
        <w:t xml:space="preserve">Пациентам с впервые диагностированной ММ – не кандидатам на </w:t>
      </w:r>
      <w:r w:rsidR="00156B40" w:rsidRPr="00F242DD">
        <w:t>ВДХТ с ауто</w:t>
      </w:r>
      <w:r w:rsidR="00267DE2" w:rsidRPr="00F242DD">
        <w:t>-</w:t>
      </w:r>
      <w:r w:rsidR="00156B40" w:rsidRPr="00F242DD">
        <w:t>ТГСК</w:t>
      </w:r>
      <w:r w:rsidR="00BF576C" w:rsidRPr="00F242DD">
        <w:t xml:space="preserve"> − </w:t>
      </w:r>
      <w:r w:rsidR="003703A8" w:rsidRPr="00F242DD">
        <w:rPr>
          <w:b/>
        </w:rPr>
        <w:t>рекомендуется</w:t>
      </w:r>
      <w:r w:rsidR="00156B40" w:rsidRPr="00F242DD">
        <w:t xml:space="preserve"> лечение одной из программ с включением бортезомиба</w:t>
      </w:r>
      <w:r w:rsidR="00506677" w:rsidRPr="00F242DD">
        <w:t>**</w:t>
      </w:r>
      <w:r w:rsidR="00156B40" w:rsidRPr="00F242DD">
        <w:t xml:space="preserve"> – </w:t>
      </w:r>
      <w:r w:rsidR="00156B40" w:rsidRPr="00F242DD">
        <w:rPr>
          <w:lang w:val="en-US"/>
        </w:rPr>
        <w:t>VMP</w:t>
      </w:r>
      <w:r w:rsidR="00156B40" w:rsidRPr="00F242DD">
        <w:t xml:space="preserve"> или </w:t>
      </w:r>
      <w:r w:rsidR="00156B40" w:rsidRPr="00F242DD">
        <w:rPr>
          <w:lang w:val="en-US"/>
        </w:rPr>
        <w:t>VD</w:t>
      </w:r>
      <w:r w:rsidR="00DE0BC0" w:rsidRPr="00F242DD">
        <w:t xml:space="preserve"> </w:t>
      </w:r>
      <w:r w:rsidR="001105A2" w:rsidRPr="00F242DD">
        <w:t xml:space="preserve">(описание режимов – см. приложение </w:t>
      </w:r>
      <w:r w:rsidR="00C812D6" w:rsidRPr="00F242DD">
        <w:t>А3.1</w:t>
      </w:r>
      <w:r w:rsidR="00BF576C" w:rsidRPr="00F242DD">
        <w:t>.</w:t>
      </w:r>
      <w:r w:rsidR="001105A2" w:rsidRPr="00F242DD">
        <w:t>)</w:t>
      </w:r>
      <w:r w:rsidR="00F024AA" w:rsidRPr="00F242DD">
        <w:t xml:space="preserve"> </w:t>
      </w:r>
      <w:r w:rsidR="00A96FB6" w:rsidRPr="00F242DD">
        <w:fldChar w:fldCharType="begin" w:fldLock="1"/>
      </w:r>
      <w:r w:rsidR="00267DE2" w:rsidRPr="00F242DD">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mendeley":{"formattedCitation":"[26]","plainTextFormattedCitation":"[26]","previouslyFormattedCitation":"[26]"},"properties":{"noteIndex":0},"schema":"https://github.com/citation-style-language/schema/raw/master/csl-citation.json"}</w:instrText>
      </w:r>
      <w:r w:rsidR="00A96FB6" w:rsidRPr="00F242DD">
        <w:fldChar w:fldCharType="separate"/>
      </w:r>
      <w:r w:rsidR="000D22CF" w:rsidRPr="00F242DD">
        <w:rPr>
          <w:noProof/>
        </w:rPr>
        <w:t>[26]</w:t>
      </w:r>
      <w:r w:rsidR="00A96FB6" w:rsidRPr="00F242DD">
        <w:fldChar w:fldCharType="end"/>
      </w:r>
      <w:r w:rsidR="002A14A3" w:rsidRPr="00F242DD">
        <w:t>.</w:t>
      </w:r>
    </w:p>
    <w:p w14:paraId="1EC9942F" w14:textId="77777777" w:rsidR="004D7374" w:rsidRPr="00F242DD" w:rsidRDefault="004D7374" w:rsidP="00131E36">
      <w:pPr>
        <w:spacing w:before="0" w:after="0"/>
        <w:ind w:left="709"/>
        <w:contextualSpacing/>
        <w:rPr>
          <w:b/>
        </w:rPr>
      </w:pPr>
      <w:r w:rsidRPr="00F242DD">
        <w:rPr>
          <w:b/>
        </w:rPr>
        <w:t xml:space="preserve">Уровень убедительности рекомендаций </w:t>
      </w:r>
      <w:r w:rsidR="00083A71" w:rsidRPr="00F242DD">
        <w:rPr>
          <w:b/>
        </w:rPr>
        <w:t xml:space="preserve">− </w:t>
      </w:r>
      <w:r w:rsidR="00637D26" w:rsidRPr="00F242DD">
        <w:rPr>
          <w:b/>
        </w:rPr>
        <w:t>A</w:t>
      </w:r>
      <w:r w:rsidRPr="00F242DD">
        <w:rPr>
          <w:b/>
        </w:rPr>
        <w:t xml:space="preserve"> (уровень достоверности доказательств</w:t>
      </w:r>
      <w:r w:rsidR="00083A71" w:rsidRPr="00F242DD">
        <w:rPr>
          <w:b/>
        </w:rPr>
        <w:t xml:space="preserve"> −</w:t>
      </w:r>
      <w:r w:rsidRPr="00F242DD">
        <w:rPr>
          <w:b/>
        </w:rPr>
        <w:t xml:space="preserve"> </w:t>
      </w:r>
      <w:r w:rsidR="00637D26" w:rsidRPr="00F242DD">
        <w:rPr>
          <w:b/>
        </w:rPr>
        <w:t>1</w:t>
      </w:r>
      <w:r w:rsidRPr="00F242DD">
        <w:rPr>
          <w:b/>
        </w:rPr>
        <w:t>)</w:t>
      </w:r>
    </w:p>
    <w:p w14:paraId="3646810D" w14:textId="77777777" w:rsidR="00412809" w:rsidRPr="00F242DD" w:rsidRDefault="004D7374" w:rsidP="00131E36">
      <w:pPr>
        <w:spacing w:before="0" w:after="0"/>
        <w:ind w:left="709"/>
        <w:contextualSpacing/>
        <w:rPr>
          <w:i/>
        </w:rPr>
      </w:pPr>
      <w:r w:rsidRPr="00F242DD">
        <w:rPr>
          <w:b/>
        </w:rPr>
        <w:t xml:space="preserve">Комментарий: </w:t>
      </w:r>
      <w:r w:rsidR="00083A71" w:rsidRPr="00F242DD">
        <w:rPr>
          <w:i/>
        </w:rPr>
        <w:t>в</w:t>
      </w:r>
      <w:r w:rsidR="00412809" w:rsidRPr="00F242DD">
        <w:rPr>
          <w:i/>
        </w:rPr>
        <w:t xml:space="preserve"> рандомизированном исследовании VISTA проведено сравнение </w:t>
      </w:r>
      <w:r w:rsidR="000F1774" w:rsidRPr="00F242DD">
        <w:rPr>
          <w:i/>
        </w:rPr>
        <w:t>эффективности</w:t>
      </w:r>
      <w:r w:rsidR="00412809" w:rsidRPr="00F242DD">
        <w:rPr>
          <w:i/>
        </w:rPr>
        <w:t xml:space="preserve"> комбинации мелфалана</w:t>
      </w:r>
      <w:r w:rsidR="007E7259" w:rsidRPr="00F242DD">
        <w:rPr>
          <w:i/>
        </w:rPr>
        <w:t>**</w:t>
      </w:r>
      <w:r w:rsidR="00412809" w:rsidRPr="00F242DD">
        <w:rPr>
          <w:i/>
        </w:rPr>
        <w:t xml:space="preserve"> и преднизолона</w:t>
      </w:r>
      <w:r w:rsidR="007E7259" w:rsidRPr="00F242DD">
        <w:rPr>
          <w:i/>
        </w:rPr>
        <w:t>**</w:t>
      </w:r>
      <w:r w:rsidR="00412809" w:rsidRPr="00F242DD">
        <w:rPr>
          <w:i/>
        </w:rPr>
        <w:t xml:space="preserve"> (MP) и комбинации бортезомиба</w:t>
      </w:r>
      <w:r w:rsidR="0004377D" w:rsidRPr="00F242DD">
        <w:rPr>
          <w:i/>
        </w:rPr>
        <w:t>**</w:t>
      </w:r>
      <w:r w:rsidR="00412809" w:rsidRPr="00F242DD">
        <w:rPr>
          <w:i/>
        </w:rPr>
        <w:t xml:space="preserve"> с мелфаланом</w:t>
      </w:r>
      <w:r w:rsidR="00DE0D23" w:rsidRPr="00F242DD">
        <w:rPr>
          <w:i/>
        </w:rPr>
        <w:t>**</w:t>
      </w:r>
      <w:r w:rsidR="00412809" w:rsidRPr="00F242DD">
        <w:rPr>
          <w:i/>
        </w:rPr>
        <w:t xml:space="preserve"> и преднизолоном</w:t>
      </w:r>
      <w:r w:rsidR="007E7259" w:rsidRPr="00F242DD">
        <w:rPr>
          <w:i/>
        </w:rPr>
        <w:t>**</w:t>
      </w:r>
      <w:r w:rsidR="00412809" w:rsidRPr="00F242DD">
        <w:rPr>
          <w:i/>
        </w:rPr>
        <w:t xml:space="preserve"> (VMP) у пациентов с впервые диагностированной ММ</w:t>
      </w:r>
      <w:r w:rsidR="00F024AA" w:rsidRPr="00F242DD">
        <w:rPr>
          <w:i/>
        </w:rPr>
        <w:t xml:space="preserve"> </w:t>
      </w:r>
      <w:r w:rsidR="00A96FB6" w:rsidRPr="00F242DD">
        <w:rPr>
          <w:i/>
        </w:rPr>
        <w:fldChar w:fldCharType="begin" w:fldLock="1"/>
      </w:r>
      <w:r w:rsidR="00267DE2" w:rsidRPr="00F242DD">
        <w:rPr>
          <w:i/>
        </w:rPr>
        <w:instrText>ADDIN CSL_CITATION {"citationItems":[{"id":"ITEM-1","itemData":{"DOI":"10.1200/JCO.2009.26.0638","ISSN":"0732183X","abstract":"PURPOSE: The purpose of this study was to confirm overall survival (OS) and other clinical benefits with bortezomib, melphalan, and prednisone (VMP) versus melphalan and prednisone (MP) in the phase III VISTA (Velcade as Initial Standard Therapy in Multiple Myeloma) trial after prolonged follow-up, and evaluate the impact of subsequent therapies.\\n\\nPATIENTS AND METHODS: Previously untreated symptomatic patients with myeloma ineligible for high-dose therapy received up to nine 6-week cycles of VMP (n = 344) or MP (n = 338).\\n\\nRESULTS: With a median follow-up of 36.7 months, there was a 35% reduced risk of death with VMP versus MP (hazard ratio, 0.653; P &lt; .001); median OS was not reached with VMP versus 43 months with MP; 3-year OS rates were 68.5% versus 54.0%. Response rates to subsequent thalidomide- (41% v 53%) and lenalidomide-based therapies (59% v 52%) appeared similar after VMP or MP; response rates to subsequent bortezomib-based therapy were 47% versus 59%. Among patients treated with VMP (n = 178) and MP (n = 233), median survival from start of subsequent therapy was 30.2 and 21.9 months, respectively, and there was no difference in survival from salvage among patients who received subsequent bortezomib, thalidomide, or lenalidomide. Rates of adverse events were higher with VMP versus MP during cycles 1 to 4, but similar during cycles 5 to 9. With VMP, 79% of peripheral neuropathy events improved within a median of 1.9 months; 60% completely resolved within a median of 5.7 months.\\n\\nCONCLUSION: VMP significantly prolongs OS versus MP after lengthy follow-up and extensive subsequent antimyeloma therapy. First-line bortezomib use does not induce more resistant relapse. VMP used upfront appears more beneficial than first treating with conventional agents and saving bortezomib- and other novel agent-based treatment until relapse.","author":[{"dropping-particle":"","family":"Mateos","given":"Maria Victoria","non-dropping-particle":"","parse-names":false,"suffix":""},{"dropping-particle":"","family":"Richardson","given":"Paul G.","non-dropping-particle":"","parse-names":false,"suffix":""},{"dropping-particle":"","family":"Schlag","given":"Rudolf","non-dropping-particle":"","parse-names":false,"suffix":""},{"dropping-particle":"","family":"Khuageva","given":"Nuriet K.","non-dropping-particle":"","parse-names":false,"suffix":""},{"dropping-particle":"","family":"Dimopoulos","given":"Meletios A.","non-dropping-particle":"","parse-names":false,"suffix":""},{"dropping-particle":"","family":"Shpilberg","given":"Ofer","non-dropping-particle":"","parse-names":false,"suffix":""},{"dropping-particle":"","family":"Kropff","given":"Martin","non-dropping-particle":"","parse-names":false,"suffix":""},{"dropping-particle":"","family":"Spicka","given":"Ivan","non-dropping-particle":"","parse-names":false,"suffix":""},{"dropping-particle":"","family":"Petrucci","given":"Maria T.","non-dropping-particle":"","parse-names":false,"suffix":""},{"dropping-particle":"","family":"Palumbo","given":"Antonio","non-dropping-particle":"","parse-names":false,"suffix":""},{"dropping-particle":"","family":"Samoilova","given":"Olga S.","non-dropping-particle":"","parse-names":false,"suffix":""},{"dropping-particle":"","family":"Dmoszynska","given":"Anna","non-dropping-particle":"","parse-names":false,"suffix":""},{"dropping-particle":"","family":"Abdulkadyrov","given":"Kudrat M.","non-dropping-particle":"","parse-names":false,"suffix":""},{"dropping-particle":"","family":"Schots","given":"Rik","non-dropping-particle":"","parse-names":false,"suffix":""},{"dropping-particle":"","family":"Jiang","given":"Bin","non-dropping-particle":"","parse-names":false,"suffix":""},{"dropping-particle":"","family":"Esseltine","given":"Dixie L.","non-dropping-particle":"","parse-names":false,"suffix":""},{"dropping-particle":"","family":"Liu","given":"Kevin","non-dropping-particle":"","parse-names":false,"suffix":""},{"dropping-particle":"","family":"Cakana","given":"Andrew","non-dropping-particle":"","parse-names":false,"suffix":""},{"dropping-particle":"","family":"Velde","given":"Helgi","non-dropping-particle":"Van De","parse-names":false,"suffix":""},{"dropping-particle":"","family":"San Miguel","given":"Jesús F.","non-dropping-particle":"","parse-names":false,"suffix":""}],"container-title":"Journal of Clinical Oncology","id":"ITEM-1","issue":"13","issued":{"date-parts":[["2010","5","1"]]},"page":"2259-2266","title":"Bortezomib plus melphalan and prednisone compared with melphalan and prednisone in previously untreated multiple myeloma: Updated follow-up and impact of subsequent therapy in the phase III VISTA trial","type":"article-journal","volume":"28"},"uris":["http://www.mendeley.com/documents/?uuid=5e3665b1-01e8-3ade-b0e4-ea55ab8ea8bf"]}],"mendeley":{"formattedCitation":"[27]","plainTextFormattedCitation":"[27]","previouslyFormattedCitation":"[27]"},"properties":{"noteIndex":0},"schema":"https://github.com/citation-style-language/schema/raw/master/csl-citation.json"}</w:instrText>
      </w:r>
      <w:r w:rsidR="00A96FB6" w:rsidRPr="00F242DD">
        <w:rPr>
          <w:i/>
        </w:rPr>
        <w:fldChar w:fldCharType="separate"/>
      </w:r>
      <w:r w:rsidR="000D22CF" w:rsidRPr="00F242DD">
        <w:rPr>
          <w:noProof/>
        </w:rPr>
        <w:t>[27]</w:t>
      </w:r>
      <w:r w:rsidR="00A96FB6" w:rsidRPr="00F242DD">
        <w:rPr>
          <w:i/>
        </w:rPr>
        <w:fldChar w:fldCharType="end"/>
      </w:r>
      <w:r w:rsidR="00412809" w:rsidRPr="00F242DD">
        <w:rPr>
          <w:i/>
        </w:rPr>
        <w:t xml:space="preserve">. Значительное преимущество </w:t>
      </w:r>
      <w:r w:rsidR="000F1774" w:rsidRPr="00F242DD">
        <w:rPr>
          <w:i/>
        </w:rPr>
        <w:t xml:space="preserve">схемы </w:t>
      </w:r>
      <w:r w:rsidR="00412809" w:rsidRPr="00F242DD">
        <w:rPr>
          <w:i/>
        </w:rPr>
        <w:t>VMP по сравнению с МР, включая общую эффективность, частоту полных ремиссий (ПР), время до прогрессирования (ВДП), общую выживаемость (ОВ)</w:t>
      </w:r>
      <w:r w:rsidR="004D7759" w:rsidRPr="00F242DD">
        <w:rPr>
          <w:i/>
        </w:rPr>
        <w:t>,</w:t>
      </w:r>
      <w:r w:rsidR="00F024AA" w:rsidRPr="00F242DD">
        <w:rPr>
          <w:i/>
        </w:rPr>
        <w:t xml:space="preserve"> </w:t>
      </w:r>
      <w:r w:rsidR="000F1774" w:rsidRPr="00F242DD">
        <w:rPr>
          <w:i/>
        </w:rPr>
        <w:t xml:space="preserve">позволило рассматривать схему </w:t>
      </w:r>
      <w:r w:rsidR="00412809" w:rsidRPr="00F242DD">
        <w:rPr>
          <w:i/>
        </w:rPr>
        <w:t xml:space="preserve">VMP в качестве современной стандартной терапии </w:t>
      </w:r>
      <w:r w:rsidR="004D7759" w:rsidRPr="00F242DD">
        <w:rPr>
          <w:i/>
        </w:rPr>
        <w:t>1-</w:t>
      </w:r>
      <w:r w:rsidR="00412809" w:rsidRPr="00F242DD">
        <w:rPr>
          <w:i/>
        </w:rPr>
        <w:t xml:space="preserve">й линии </w:t>
      </w:r>
      <w:r w:rsidR="00FB03BB" w:rsidRPr="00F242DD">
        <w:rPr>
          <w:i/>
        </w:rPr>
        <w:t>пациентов</w:t>
      </w:r>
      <w:r w:rsidR="000F1774" w:rsidRPr="00F242DD">
        <w:rPr>
          <w:i/>
        </w:rPr>
        <w:t xml:space="preserve"> с </w:t>
      </w:r>
      <w:r w:rsidR="00412809" w:rsidRPr="00F242DD">
        <w:rPr>
          <w:i/>
        </w:rPr>
        <w:t>ММ, которым не планируется проведение ВДХТ с ауто</w:t>
      </w:r>
      <w:r w:rsidR="00267DE2" w:rsidRPr="00F242DD">
        <w:rPr>
          <w:i/>
        </w:rPr>
        <w:t>-</w:t>
      </w:r>
      <w:r w:rsidR="00412809" w:rsidRPr="00F242DD">
        <w:rPr>
          <w:i/>
        </w:rPr>
        <w:t>ТГСК. Продолжительность лечения по схеме VMP должна составлять не менее 9 циклов.</w:t>
      </w:r>
    </w:p>
    <w:p w14:paraId="49D1AF7B" w14:textId="77777777" w:rsidR="00412809" w:rsidRPr="00F242DD" w:rsidRDefault="00412809" w:rsidP="00131E36">
      <w:pPr>
        <w:spacing w:before="0" w:after="0"/>
        <w:ind w:left="709"/>
        <w:contextualSpacing/>
        <w:rPr>
          <w:i/>
        </w:rPr>
      </w:pPr>
      <w:r w:rsidRPr="00F242DD">
        <w:rPr>
          <w:i/>
        </w:rPr>
        <w:t xml:space="preserve">В двух рандомизированных исследованиях </w:t>
      </w:r>
      <w:r w:rsidR="004D7759" w:rsidRPr="00F242DD">
        <w:rPr>
          <w:i/>
          <w:lang w:val="en-US"/>
        </w:rPr>
        <w:t>III</w:t>
      </w:r>
      <w:r w:rsidRPr="00F242DD">
        <w:rPr>
          <w:i/>
        </w:rPr>
        <w:t xml:space="preserve"> фазы было показано, что еженедельное введение бортезомиба</w:t>
      </w:r>
      <w:r w:rsidR="007E7259" w:rsidRPr="00F242DD">
        <w:rPr>
          <w:i/>
        </w:rPr>
        <w:t>**</w:t>
      </w:r>
      <w:r w:rsidRPr="00F242DD">
        <w:rPr>
          <w:i/>
        </w:rPr>
        <w:t xml:space="preserve"> вместо введения препарата </w:t>
      </w:r>
      <w:r w:rsidR="004D7759" w:rsidRPr="00F242DD">
        <w:rPr>
          <w:i/>
        </w:rPr>
        <w:t>2 раза</w:t>
      </w:r>
      <w:r w:rsidRPr="00F242DD">
        <w:rPr>
          <w:i/>
        </w:rPr>
        <w:t xml:space="preserve"> в неделю не снижает эффективности лечения, но позволяет значительно уменьшить частоту развития периферической полинейропатии</w:t>
      </w:r>
      <w:r w:rsidR="00F024AA" w:rsidRPr="00F242DD">
        <w:rPr>
          <w:i/>
        </w:rPr>
        <w:t xml:space="preserve"> </w:t>
      </w:r>
      <w:r w:rsidR="00A96FB6" w:rsidRPr="00F242DD">
        <w:rPr>
          <w:i/>
        </w:rPr>
        <w:fldChar w:fldCharType="begin" w:fldLock="1"/>
      </w:r>
      <w:r w:rsidR="00267DE2" w:rsidRPr="00F242DD">
        <w:rPr>
          <w:i/>
        </w:rPr>
        <w:instrText>ADDIN CSL_CITATION {"citationItems":[{"id":"ITEM-1","itemData":{"DOI":"10.1182/blood-2010-07-294983","ISSN":"1528-0020","PMID":"20807892","abstract":"In a recent phase 3 trial, bortezomib-melphalan-prednisone-thalidomide followed by maintenance treatment with bortezomib-thalidomide demonstrated superior efficacy compared with bortezomib-melphalan-prednisone. To decrease neurologic toxicities, the protocol was amended and patients in both arms received once-weekly instead of the initial twice-weekly bortezomib infusions: 372 patients received once-weekly and 139 twice-weekly bortezomib. In this post-hoc analysis we assessed the impact of the schedule change on clinical outcomes and safety. Long-term outcomes appeared similar: 3-year progression-free survival rate was 50% in the once-weekly and 47% in the twice-weekly group (P &gt; .999), and 3-year overall survival rate was 88% and 89%, respectively (P = .54). The complete response rate was 30% in the once-weekly and 35% in the twice-weekly group (P = .27). Nonhematologic grade 3/4 adverse events were reported in 35% of once-weekly patients and 51% of twice-weekly patients (P = .003). The incidence of grade 3/4 peripheral neuropathy was 8% in the once-weekly and 28% in the twice-weekly group (P &lt; .001); 5% of patients in the once-weekly and 15% in the twice-weekly group discontinued therapy because of peripheral neuropathy (P &lt; .001). This improvement in safety did not appear to affect efficacy. This study is registered at http://www.clinicaltrials.gov as NCT01063179.","author":[{"dropping-particle":"","family":"Bringhen","given":"Sara","non-dropping-particle":"","parse-names":false,"suffix":""},{"dropping-particle":"","family":"Larocca","given":"Alessandra","non-dropping-particle":"","parse-names":false,"suffix":""},{"dropping-particle":"","family":"Rossi","given":"Davide","non-dropping-particle":"","parse-names":false,"suffix":""},{"dropping-particle":"","family":"Cavalli","given":"Maide","non-dropping-particle":"","parse-names":false,"suffix":""},{"dropping-particle":"","family":"Genuardi","given":"Mariella","non-dropping-particle":"","parse-names":false,"suffix":""},{"dropping-particle":"","family":"Ria","given":"Roberto","non-dropping-particle":"","parse-names":false,"suffix":""},{"dropping-particle":"","family":"Gentili","given":"Silvia","non-dropping-particle":"","parse-names":false,"suffix":""},{"dropping-particle":"","family":"Patriarca","given":"Francesca","non-dropping-particle":"","parse-names":false,"suffix":""},{"dropping-particle":"","family":"Nozzoli","given":"Chiara","non-dropping-particle":"","parse-names":false,"suffix":""},{"dropping-particle":"","family":"Levi","given":"Anna","non-dropping-particle":"","parse-names":false,"suffix":""},{"dropping-particle":"","family":"Guglielmelli","given":"Tommasina","non-dropping-particle":"","parse-names":false,"suffix":""},{"dropping-particle":"","family":"Benevolo","given":"Giulia","non-dropping-particle":"","parse-names":false,"suffix":""},{"dropping-particle":"","family":"Callea","given":"Vincenzo","non-dropping-particle":"","parse-names":false,"suffix":""},{"dropping-particle":"","family":"Rizzo","given":"Vincenzo","non-dropping-particle":"","parse-names":false,"suffix":""},{"dropping-particle":"","family":"Cangialosi","given":"Clotilde","non-dropping-particle":"","parse-names":false,"suffix":""},{"dropping-particle":"","family":"Musto","given":"Pellegrino","non-dropping-particle":"","parse-names":false,"suffix":""},{"dropping-particle":"","family":"Rosa","given":"Luca","non-dropping-particle":"De","parse-names":false,"suffix":""},{"dropping-particle":"","family":"Liberati","given":"Anna Marina","non-dropping-particle":"","parse-names":false,"suffix":""},{"dropping-particle":"","family":"Grasso","given":"Mariella","non-dropping-particle":"","parse-names":false,"suffix":""},{"dropping-particle":"","family":"Falcone","given":"Antonietta P","non-dropping-particle":"","parse-names":false,"suffix":""},{"dropping-particle":"","family":"Evangelista","given":"Andrea","non-dropping-particle":"","parse-names":false,"suffix":""},{"dropping-particle":"","family":"Cavo","given":"Michele","non-dropping-particle":"","parse-names":false,"suffix":""},{"dropping-particle":"","family":"Gaidano","given":"Gianluca","non-dropping-particle":"","parse-names":false,"suffix":""},{"dropping-particle":"","family":"Boccadoro","given":"Mario","non-dropping-particle":"","parse-names":false,"suffix":""},{"dropping-particle":"","family":"Palumbo","given":"Antonio","non-dropping-particle":"","parse-names":false,"suffix":""}],"container-title":"Blood","id":"ITEM-1","issue":"23","issued":{"date-parts":[["2010","12","2"]]},"page":"4745-53","title":"Efficacy and safety of once-weekly bortezomib in multiple myeloma patients.","type":"article-journal","volume":"116"},"uris":["http://www.mendeley.com/documents/?uuid=e6a9d271-f103-3d6b-8205-fac656246f9e"]},{"id":"ITEM-2","itemData":{"author":[{"dropping-particle":"","family":"Takezako","given":"Naoki","non-dropping-particle":"","parse-names":false,"suffix":""},{"dropping-particle":"","family":"Tokuhira","given":"Michihide","non-dropping-particle":"","parse-names":false,"suffix":""},{"dropping-particle":"","family":"Sekiguchi","given":"Naohiro","non-dropping-particle":"","parse-names":false,"suffix":""},{"dropping-particle":"","family":"Kurihara","given":"Yuya","non-dropping-particle":"","parse-names":false,"suffix":""},{"dropping-particle":"","family":"Ito","given":"Kenichi","non-dropping-particle":"","parse-names":false,"suffix":""},{"dropping-particle":"","family":"Kurimoto","given":"Miwa","non-dropping-particle":"","parse-names":false,"suffix":""},{"dropping-particle":"","family":"Suzuki","given":"Kenshi","non-dropping-particle":"","parse-names":false,"suffix":""},{"dropping-particle":"","family":"Kizaki","given":"Masahiro","non-dropping-particle":"","parse-names":false,"suffix":""}],"container-title":"Blood","id":"ITEM-2","issue":"22","issued":{"date-parts":[["2016"]]},"title":"The Efficacy and Safety of Weekly Bortezomib Containing VMP Followed By Bortezomib Maintenance Therapy in Unfit or Frail Multiple Myeloma Patients","type":"article-journal","volume":"128"},"uris":["http://www.mendeley.com/documents/?uuid=54874430-49bc-3eca-818e-5fd25d8a1181"]}],"mendeley":{"formattedCitation":"[28,29]","plainTextFormattedCitation":"[28,29]","previouslyFormattedCitation":"[28,29]"},"properties":{"noteIndex":0},"schema":"https://github.com/citation-style-language/schema/raw/master/csl-citation.json"}</w:instrText>
      </w:r>
      <w:r w:rsidR="00A96FB6" w:rsidRPr="00F242DD">
        <w:rPr>
          <w:i/>
        </w:rPr>
        <w:fldChar w:fldCharType="separate"/>
      </w:r>
      <w:r w:rsidR="000D22CF" w:rsidRPr="00F242DD">
        <w:rPr>
          <w:noProof/>
        </w:rPr>
        <w:t>[28,29]</w:t>
      </w:r>
      <w:r w:rsidR="00A96FB6" w:rsidRPr="00F242DD">
        <w:rPr>
          <w:i/>
        </w:rPr>
        <w:fldChar w:fldCharType="end"/>
      </w:r>
      <w:r w:rsidRPr="00F242DD">
        <w:rPr>
          <w:i/>
        </w:rPr>
        <w:t>. Программу VMP с введением бортезомиба</w:t>
      </w:r>
      <w:r w:rsidR="007E7259" w:rsidRPr="00F242DD">
        <w:rPr>
          <w:i/>
        </w:rPr>
        <w:t>**</w:t>
      </w:r>
      <w:r w:rsidRPr="00F242DD">
        <w:rPr>
          <w:i/>
        </w:rPr>
        <w:t xml:space="preserve"> 1 раз </w:t>
      </w:r>
      <w:r w:rsidR="004D7759" w:rsidRPr="00F242DD">
        <w:rPr>
          <w:i/>
        </w:rPr>
        <w:t xml:space="preserve">в </w:t>
      </w:r>
      <w:r w:rsidRPr="00F242DD">
        <w:rPr>
          <w:i/>
        </w:rPr>
        <w:t xml:space="preserve">неделю рекомендуется использовать у пожилых пациентов ММ как предпочтительную. </w:t>
      </w:r>
    </w:p>
    <w:p w14:paraId="0C45E0C5" w14:textId="77777777" w:rsidR="00412809" w:rsidRPr="00F242DD" w:rsidRDefault="00412809" w:rsidP="00131E36">
      <w:pPr>
        <w:spacing w:before="0" w:after="0"/>
        <w:ind w:left="709"/>
        <w:contextualSpacing/>
        <w:rPr>
          <w:i/>
        </w:rPr>
      </w:pPr>
      <w:r w:rsidRPr="00F242DD">
        <w:rPr>
          <w:i/>
        </w:rPr>
        <w:t>С целью уменьшения побочных эффектов бортезомиба</w:t>
      </w:r>
      <w:r w:rsidR="007E7259" w:rsidRPr="00F242DD">
        <w:rPr>
          <w:i/>
        </w:rPr>
        <w:t>**</w:t>
      </w:r>
      <w:r w:rsidRPr="00F242DD">
        <w:rPr>
          <w:i/>
        </w:rPr>
        <w:t xml:space="preserve"> при появлении признаков токсичности необходима своевременная редукция дозы препарата. Кроме того, подкожное введение бортезомиба</w:t>
      </w:r>
      <w:r w:rsidR="007E7259" w:rsidRPr="00F242DD">
        <w:rPr>
          <w:i/>
        </w:rPr>
        <w:t>**</w:t>
      </w:r>
      <w:r w:rsidRPr="00F242DD">
        <w:rPr>
          <w:i/>
        </w:rPr>
        <w:t xml:space="preserve"> вместо внутривенного существенно снижает частоту развития нежелательных явлений.</w:t>
      </w:r>
    </w:p>
    <w:p w14:paraId="6FCCAC4C" w14:textId="77777777" w:rsidR="00412809" w:rsidRPr="00F242DD" w:rsidRDefault="00412809" w:rsidP="00131E36">
      <w:pPr>
        <w:spacing w:before="0" w:after="0"/>
        <w:ind w:left="709"/>
        <w:contextualSpacing/>
        <w:rPr>
          <w:i/>
          <w:strike/>
        </w:rPr>
      </w:pPr>
      <w:r w:rsidRPr="00F242DD">
        <w:rPr>
          <w:i/>
        </w:rPr>
        <w:t xml:space="preserve">Высокоэффективным методом ведения </w:t>
      </w:r>
      <w:r w:rsidR="006714D9" w:rsidRPr="00F242DD">
        <w:rPr>
          <w:i/>
        </w:rPr>
        <w:t>«</w:t>
      </w:r>
      <w:r w:rsidRPr="00F242DD">
        <w:rPr>
          <w:i/>
        </w:rPr>
        <w:t>первичных</w:t>
      </w:r>
      <w:r w:rsidR="006714D9" w:rsidRPr="00F242DD">
        <w:rPr>
          <w:i/>
        </w:rPr>
        <w:t>»</w:t>
      </w:r>
      <w:r w:rsidRPr="00F242DD">
        <w:rPr>
          <w:i/>
        </w:rPr>
        <w:t xml:space="preserve"> </w:t>
      </w:r>
      <w:r w:rsidR="00FB03BB" w:rsidRPr="00F242DD">
        <w:rPr>
          <w:i/>
        </w:rPr>
        <w:t>пациентов</w:t>
      </w:r>
      <w:r w:rsidR="00DE0BC0" w:rsidRPr="00F242DD">
        <w:rPr>
          <w:i/>
        </w:rPr>
        <w:t xml:space="preserve"> </w:t>
      </w:r>
      <w:r w:rsidRPr="00F242DD">
        <w:rPr>
          <w:i/>
        </w:rPr>
        <w:t>ММ является сочетание бортезомиба</w:t>
      </w:r>
      <w:r w:rsidR="007E7259" w:rsidRPr="00F242DD">
        <w:rPr>
          <w:i/>
        </w:rPr>
        <w:t>**</w:t>
      </w:r>
      <w:r w:rsidRPr="00F242DD">
        <w:rPr>
          <w:i/>
        </w:rPr>
        <w:t xml:space="preserve"> с дексаметазоном</w:t>
      </w:r>
      <w:r w:rsidR="007E7259" w:rsidRPr="00F242DD">
        <w:rPr>
          <w:i/>
        </w:rPr>
        <w:t>**</w:t>
      </w:r>
      <w:r w:rsidRPr="00F242DD">
        <w:rPr>
          <w:i/>
        </w:rPr>
        <w:t xml:space="preserve"> (VD)</w:t>
      </w:r>
      <w:r w:rsidR="00463342" w:rsidRPr="00F242DD">
        <w:rPr>
          <w:i/>
        </w:rPr>
        <w:t xml:space="preserve"> </w:t>
      </w:r>
      <w:r w:rsidR="00A96FB6" w:rsidRPr="00F242DD">
        <w:rPr>
          <w:i/>
        </w:rPr>
        <w:fldChar w:fldCharType="begin" w:fldLock="1"/>
      </w:r>
      <w:r w:rsidR="00267DE2" w:rsidRPr="00F242DD">
        <w:rPr>
          <w:i/>
        </w:rPr>
        <w:instrText>ADDIN CSL_CITATION {"citationItems":[{"id":"ITEM-1","itemData":{"DOI":"10.1111/j.1365-2141.2009.07803.x","ISSN":"1365-2141","PMID":"19622094","abstract":"High-quality response to multiple myeloma (MM) therapy can be predictive for improved outcomes. Novel agents may improve the depth of responses and therefore prolong survival. We report on the extended follow-up of a phase II study in frontline MM of bortezomib alone and in combination with dexamethasone. Forty-nine previously untreated, symptomatic MM patients received bortezomib 1.3 mg/m(2), days 1, 4, 8, 11, for up to six 3-week cycles. High-dose dexamethasone was added for patients not reaching either a partial response after cycle 2 or a complete response (CR) after cycle 4. The overall response rate in 48 evaluable patients was 90%, with 42% achieving at least a very good partial response, of which 19% were CR/near CR. Thirty-six patients received high-dose dexamethasone with 28 (77%) showing improved response. Twenty-seven patients have undergone successful stem-cell transplantation (SCT). After median follow-up of 49 months, 15 patients have died; median overall survival has still not been reached, with an estimated survival at 4 years of 67%. Overall survival with and without SCT was not different (P = 0.54). Grade 3/4 adverse events included neutropenia (10%), sensory neuropathy (6% grade 3), neuropathic pain (4% grade 3), and diarrhoea (4% grade 3). Bortezomib +/- dexamethasone is an effective and well-tolerated induction regimen for the frontline treatment of MM.","author":[{"dropping-particle":"","family":"Jagannath","given":"Sundar","non-dropping-particle":"","parse-names":false,"suffix":""},{"dropping-particle":"","family":"Durie","given":"Brian G M","non-dropping-particle":"","parse-names":false,"suffix":""},{"dropping-particle":"","family":"Wolf","given":"Jeffrey Lee","non-dropping-particle":"","parse-names":false,"suffix":""},{"dropping-particle":"","family":"Camacho","given":"Elber S","non-dropping-particle":"","parse-names":false,"suffix":""},{"dropping-particle":"","family":"Irwin","given":"David","non-dropping-particle":"","parse-names":false,"suffix":""},{"dropping-particle":"","family":"Lutzky","given":"Jose","non-dropping-particle":"","parse-names":false,"suffix":""},{"dropping-particle":"","family":"McKinley","given":"Marti","non-dropping-particle":"","parse-names":false,"suffix":""},{"dropping-particle":"","family":"Potts","given":"Phyllis","non-dropping-particle":"","parse-names":false,"suffix":""},{"dropping-particle":"","family":"Gabayan","given":"Afshin Eli","non-dropping-particle":"","parse-names":false,"suffix":""},{"dropping-particle":"","family":"Mazumder","given":"Amitabha","non-dropping-particle":"","parse-names":false,"suffix":""},{"dropping-particle":"","family":"Crowley","given":"John","non-dropping-particle":"","parse-names":false,"suffix":""},{"dropping-particle":"","family":"Vescio","given":"Robert","non-dropping-particle":"","parse-names":false,"suffix":""}],"container-title":"British journal of haematology","id":"ITEM-1","issue":"6","issued":{"date-parts":[["2009","9"]]},"page":"619-26","title":"Extended follow-up of a phase 2 trial of bortezomib alone and in combination with dexamethasone for the frontline treatment of multiple myeloma.","type":"article-journal","volume":"146"},"uris":["http://www.mendeley.com/documents/?uuid=55a5816c-f84d-3cc7-a018-411236af8b9b"]}],"mendeley":{"formattedCitation":"[30]","plainTextFormattedCitation":"[30]","previouslyFormattedCitation":"[30]"},"properties":{"noteIndex":0},"schema":"https://github.com/citation-style-language/schema/raw/master/csl-citation.json"}</w:instrText>
      </w:r>
      <w:r w:rsidR="00A96FB6" w:rsidRPr="00F242DD">
        <w:rPr>
          <w:i/>
        </w:rPr>
        <w:fldChar w:fldCharType="separate"/>
      </w:r>
      <w:r w:rsidR="000D22CF" w:rsidRPr="00F242DD">
        <w:rPr>
          <w:noProof/>
        </w:rPr>
        <w:t>[30]</w:t>
      </w:r>
      <w:r w:rsidR="00A96FB6" w:rsidRPr="00F242DD">
        <w:rPr>
          <w:i/>
        </w:rPr>
        <w:fldChar w:fldCharType="end"/>
      </w:r>
      <w:r w:rsidRPr="00F242DD">
        <w:rPr>
          <w:i/>
        </w:rPr>
        <w:t xml:space="preserve">. </w:t>
      </w:r>
    </w:p>
    <w:p w14:paraId="19FACB6F" w14:textId="77777777" w:rsidR="004D7374" w:rsidRPr="00F242DD" w:rsidRDefault="00412809" w:rsidP="00131E36">
      <w:pPr>
        <w:spacing w:before="0" w:after="0"/>
        <w:ind w:left="709"/>
        <w:contextualSpacing/>
      </w:pPr>
      <w:r w:rsidRPr="00F242DD">
        <w:rPr>
          <w:i/>
        </w:rPr>
        <w:t>Поддерживающая терапия бортезомибом</w:t>
      </w:r>
      <w:r w:rsidR="007E7259" w:rsidRPr="00F242DD">
        <w:rPr>
          <w:i/>
        </w:rPr>
        <w:t>**</w:t>
      </w:r>
      <w:r w:rsidRPr="00F242DD">
        <w:rPr>
          <w:i/>
        </w:rPr>
        <w:t xml:space="preserve"> увеличивает частоту ПР, выживаемость без прогрессирования (ВБП) и ВДП. Поскольку убедительных </w:t>
      </w:r>
      <w:r w:rsidRPr="00F242DD">
        <w:rPr>
          <w:i/>
        </w:rPr>
        <w:lastRenderedPageBreak/>
        <w:t>данных об увеличении ОВ нет, согласно рекомендациям ESMO поддержи</w:t>
      </w:r>
      <w:r w:rsidR="009421BC" w:rsidRPr="00F242DD">
        <w:rPr>
          <w:i/>
        </w:rPr>
        <w:t xml:space="preserve">вающая терапия у пожилых пациентов </w:t>
      </w:r>
      <w:r w:rsidRPr="00F242DD">
        <w:rPr>
          <w:i/>
        </w:rPr>
        <w:t>не рекомендуется</w:t>
      </w:r>
      <w:r w:rsidR="00463342" w:rsidRPr="00F242DD">
        <w:rPr>
          <w:i/>
        </w:rPr>
        <w:t xml:space="preserve"> </w:t>
      </w:r>
      <w:r w:rsidR="00A96FB6" w:rsidRPr="00F242DD">
        <w:rPr>
          <w:i/>
        </w:rPr>
        <w:fldChar w:fldCharType="begin" w:fldLock="1"/>
      </w:r>
      <w:r w:rsidR="00463342" w:rsidRPr="00F242DD">
        <w:rPr>
          <w:i/>
        </w:rPr>
        <w:instrText>ADDIN CSL_CITATION {"citationItems":[{"id":"ITEM-1","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1","issue":"suppl_4","issued":{"date-parts":[["2017","7","1"]]},"page":"iv52-iv61","title":"Multiple myeloma: ESMO Clinical Practice Guidelines for diagnosis, treatment and follow-up.","type":"article-journal","volume":"28"},"uris":["http://www.mendeley.com/documents/?uuid=e710540c-71bd-39f6-a6ad-aa95562089c3"]}],"mendeley":{"formattedCitation":"[15]","plainTextFormattedCitation":"[15]","previouslyFormattedCitation":"[15]"},"properties":{"noteIndex":0},"schema":"https://github.com/citation-style-language/schema/raw/master/csl-citation.json"}</w:instrText>
      </w:r>
      <w:r w:rsidR="00A96FB6" w:rsidRPr="00F242DD">
        <w:rPr>
          <w:i/>
        </w:rPr>
        <w:fldChar w:fldCharType="separate"/>
      </w:r>
      <w:r w:rsidR="00463342" w:rsidRPr="00F242DD">
        <w:rPr>
          <w:noProof/>
        </w:rPr>
        <w:t>[15]</w:t>
      </w:r>
      <w:r w:rsidR="00A96FB6" w:rsidRPr="00F242DD">
        <w:rPr>
          <w:i/>
        </w:rPr>
        <w:fldChar w:fldCharType="end"/>
      </w:r>
      <w:r w:rsidRPr="00F242DD">
        <w:rPr>
          <w:i/>
        </w:rPr>
        <w:t>.</w:t>
      </w:r>
      <w:r w:rsidR="004D7374" w:rsidRPr="00F242DD">
        <w:tab/>
      </w:r>
    </w:p>
    <w:p w14:paraId="455B237C" w14:textId="77777777" w:rsidR="004D7374" w:rsidRPr="00F242DD" w:rsidRDefault="00235423" w:rsidP="00131E36">
      <w:pPr>
        <w:pStyle w:val="a6"/>
        <w:numPr>
          <w:ilvl w:val="0"/>
          <w:numId w:val="5"/>
        </w:numPr>
        <w:spacing w:before="0" w:after="0"/>
        <w:ind w:left="709" w:hanging="709"/>
      </w:pPr>
      <w:r w:rsidRPr="00F242DD">
        <w:t>Пациентам с впервые диагностированной ММ – не кандидатам на ВДХТ с ауто</w:t>
      </w:r>
      <w:r w:rsidR="00267DE2" w:rsidRPr="00F242DD">
        <w:t>-</w:t>
      </w:r>
      <w:r w:rsidRPr="00F242DD">
        <w:t>ТГСК</w:t>
      </w:r>
      <w:r w:rsidR="004A1BD3" w:rsidRPr="00F242DD">
        <w:t xml:space="preserve"> −</w:t>
      </w:r>
      <w:r w:rsidR="00BE70BE" w:rsidRPr="00F242DD">
        <w:t xml:space="preserve"> </w:t>
      </w:r>
      <w:r w:rsidR="00E05D8E" w:rsidRPr="00F242DD">
        <w:t xml:space="preserve">в качестве альтернативной опции, </w:t>
      </w:r>
      <w:r w:rsidR="00E05D8E" w:rsidRPr="00F242DD">
        <w:rPr>
          <w:color w:val="000000"/>
        </w:rPr>
        <w:t xml:space="preserve">а также при наличии противопоказаний к применению </w:t>
      </w:r>
      <w:r w:rsidRPr="00F242DD">
        <w:rPr>
          <w:color w:val="000000"/>
        </w:rPr>
        <w:t>бортезомиб</w:t>
      </w:r>
      <w:r w:rsidR="00E05D8E" w:rsidRPr="00F242DD">
        <w:rPr>
          <w:color w:val="000000"/>
        </w:rPr>
        <w:t>а</w:t>
      </w:r>
      <w:r w:rsidR="00EA795A" w:rsidRPr="00F242DD">
        <w:rPr>
          <w:color w:val="000000"/>
        </w:rPr>
        <w:t>**</w:t>
      </w:r>
      <w:r w:rsidR="003369B4" w:rsidRPr="00F242DD">
        <w:t xml:space="preserve"> </w:t>
      </w:r>
      <w:r w:rsidR="003703A8" w:rsidRPr="00F242DD">
        <w:rPr>
          <w:b/>
        </w:rPr>
        <w:t>рекомендуется</w:t>
      </w:r>
      <w:r w:rsidR="004D7374" w:rsidRPr="00F242DD">
        <w:t xml:space="preserve"> проведение </w:t>
      </w:r>
      <w:r w:rsidRPr="00F242DD">
        <w:t xml:space="preserve">терапии </w:t>
      </w:r>
      <w:r w:rsidR="009B7849" w:rsidRPr="00F242DD">
        <w:t>к</w:t>
      </w:r>
      <w:r w:rsidRPr="00F242DD">
        <w:t>омбинациями с включением леналидомида</w:t>
      </w:r>
      <w:r w:rsidR="00EA795A" w:rsidRPr="00F242DD">
        <w:t>**</w:t>
      </w:r>
      <w:r w:rsidR="00E54555" w:rsidRPr="00F242DD">
        <w:t xml:space="preserve"> (</w:t>
      </w:r>
      <w:r w:rsidR="00E54555" w:rsidRPr="00F242DD">
        <w:rPr>
          <w:lang w:val="en-US"/>
        </w:rPr>
        <w:t>Rd</w:t>
      </w:r>
      <w:r w:rsidR="00E54555" w:rsidRPr="00F242DD">
        <w:t xml:space="preserve">, </w:t>
      </w:r>
      <w:r w:rsidR="00E54555" w:rsidRPr="00F242DD">
        <w:rPr>
          <w:lang w:val="en-US"/>
        </w:rPr>
        <w:t>MPR</w:t>
      </w:r>
      <w:r w:rsidR="00E54555" w:rsidRPr="00F242DD">
        <w:t>)</w:t>
      </w:r>
      <w:r w:rsidR="00DA70E3" w:rsidRPr="00F242DD">
        <w:t xml:space="preserve"> (описание режимов – см. приложение </w:t>
      </w:r>
      <w:r w:rsidR="00C812D6" w:rsidRPr="00F242DD">
        <w:t>А3.1</w:t>
      </w:r>
      <w:r w:rsidR="004A1BD3" w:rsidRPr="00F242DD">
        <w:t>.</w:t>
      </w:r>
      <w:r w:rsidR="00DA70E3" w:rsidRPr="00F242DD">
        <w:t>)</w:t>
      </w:r>
      <w:r w:rsidR="00463342" w:rsidRPr="00F242DD">
        <w:t xml:space="preserve"> </w:t>
      </w:r>
      <w:r w:rsidR="00A96FB6" w:rsidRPr="00F242DD">
        <w:fldChar w:fldCharType="begin" w:fldLock="1"/>
      </w:r>
      <w:r w:rsidR="00267DE2" w:rsidRPr="00F242DD">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id":"ITEM-2","itemData":{"DOI":"10.1080/10428194.2016.1177772","ISSN":"1029-2403","PMID":"27124703","abstract":"In newly diagnosed multiple myeloma (MM), patients ineligible for front-line autologous stem cell transplantation (ASCT), melphalan and prednisone (MP) with thalidomide (MPT) or bortezomib (VMP) are standard first-line therapeutic options. Despite new treatment regimens incorporating bortezomib or lenalidomide, MM remains incurable. The FIRST study demonstrated significant improvement in progression-free survival (PFS) and overall survival (OS) for the combination of lenalidomide and low-dose dexamethasone (Rd) until progression vs. MPT in transplant-ineligible ndMM patients. However, to date no head-to-head randomized controlled trials (RCTs) have compared Rd or MPT versus VMP. We conducted a network meta-analysis using RCTs identified through a systematic literature review to evaluate the relative efficacy of Rd versus other regimens on survival endpoints in previously untreated MM patients ineligible for ASCT. In this analysis, Rd was associated with a significant PFS and survival advantage versus other first-line treatments (VMP, MPT, MP), challenging the role of alkylators in this setting.","author":[{"dropping-particle":"","family":"Weisel","given":"Katja","non-dropping-particle":"","parse-names":false,"suffix":""},{"dropping-particle":"","family":"Doyen","given":"Chantal","non-dropping-particle":"","parse-names":false,"suffix":""},{"dropping-particle":"","family":"Dimopoulos","given":"Meletios","non-dropping-particle":"","parse-names":false,"suffix":""},{"dropping-particle":"","family":"Yee","given":"Adrian","non-dropping-particle":"","parse-names":false,"suffix":""},{"dropping-particle":"","family":"Lahuerta","given":"Juan José","non-dropping-particle":"","parse-names":false,"suffix":""},{"dropping-particle":"","family":"Martin","given":"Amber","non-dropping-particle":"","parse-names":false,"suffix":""},{"dropping-particle":"","family":"Travers","given":"Karin","non-dropping-particle":"","parse-names":false,"suffix":""},{"dropping-particle":"","family":"Druyts","given":"Eric","non-dropping-particle":"","parse-names":false,"suffix":""},{"dropping-particle":"","family":"Toor","given":"Kabirraaj","non-dropping-particle":"","parse-names":false,"suffix":""},{"dropping-particle":"","family":"Abildgaard","given":"Niels","non-dropping-particle":"","parse-names":false,"suffix":""},{"dropping-particle":"","family":"Lu","given":"Jin","non-dropping-particle":"","parse-names":false,"suffix":""},{"dropping-particle":"","family":"Droogenbroeck","given":"Jan","non-dropping-particle":"Van","parse-names":false,"suffix":""},{"dropping-particle":"","family":"Geraldes","given":"Catarina","non-dropping-particle":"","parse-names":false,"suffix":""},{"dropping-particle":"","family":"Petrini","given":"Mario","non-dropping-particle":"","parse-names":false,"suffix":""},{"dropping-particle":"","family":"Voillat","given":"Laurent","non-dropping-particle":"","parse-names":false,"suffix":""},{"dropping-particle":"","family":"Voog","given":"Eric","non-dropping-particle":"","parse-names":false,"suffix":""},{"dropping-particle":"","family":"Facon","given":"Thierry","non-dropping-particle":"","parse-names":false,"suffix":""}],"container-title":"Leukemia &amp; lymphoma","id":"ITEM-2","issue":"1","issued":{"date-parts":[["2017"]]},"page":"153-161","title":"A systematic literature review and network meta-analysis of treatments for patients with untreated multiple myeloma not eligible for stem cell transplantation.","type":"article-journal","volume":"58"},"uris":["http://www.mendeley.com/documents/?uuid=3e454a3e-7cea-314f-bbe4-01929d0542d4"]}],"mendeley":{"formattedCitation":"[26,31]","plainTextFormattedCitation":"[26,31]","previouslyFormattedCitation":"[26,31]"},"properties":{"noteIndex":0},"schema":"https://github.com/citation-style-language/schema/raw/master/csl-citation.json"}</w:instrText>
      </w:r>
      <w:r w:rsidR="00A96FB6" w:rsidRPr="00F242DD">
        <w:fldChar w:fldCharType="separate"/>
      </w:r>
      <w:r w:rsidR="000D22CF" w:rsidRPr="00F242DD">
        <w:rPr>
          <w:noProof/>
        </w:rPr>
        <w:t>[26,31]</w:t>
      </w:r>
      <w:r w:rsidR="00A96FB6" w:rsidRPr="00F242DD">
        <w:fldChar w:fldCharType="end"/>
      </w:r>
      <w:r w:rsidR="00D25605" w:rsidRPr="00F242DD">
        <w:t>.</w:t>
      </w:r>
      <w:r w:rsidR="00BE70BE" w:rsidRPr="00F242DD">
        <w:t xml:space="preserve"> </w:t>
      </w:r>
    </w:p>
    <w:p w14:paraId="546D34CC" w14:textId="77777777" w:rsidR="004D7374" w:rsidRPr="00F242DD" w:rsidRDefault="004D7374" w:rsidP="00131E36">
      <w:pPr>
        <w:spacing w:before="0" w:after="0"/>
        <w:ind w:left="709"/>
        <w:rPr>
          <w:b/>
        </w:rPr>
      </w:pPr>
      <w:r w:rsidRPr="00F242DD">
        <w:rPr>
          <w:b/>
        </w:rPr>
        <w:t xml:space="preserve">Уровень убедительности рекомендаций </w:t>
      </w:r>
      <w:r w:rsidR="004A1BD3" w:rsidRPr="00F242DD">
        <w:rPr>
          <w:b/>
        </w:rPr>
        <w:t xml:space="preserve">− </w:t>
      </w:r>
      <w:r w:rsidR="00637D26" w:rsidRPr="00F242DD">
        <w:rPr>
          <w:b/>
        </w:rPr>
        <w:t>A</w:t>
      </w:r>
      <w:r w:rsidR="003369B4" w:rsidRPr="00F242DD">
        <w:rPr>
          <w:b/>
        </w:rPr>
        <w:t xml:space="preserve"> </w:t>
      </w:r>
      <w:r w:rsidRPr="00F242DD">
        <w:rPr>
          <w:b/>
        </w:rPr>
        <w:t>(уровень достоверности доказательств</w:t>
      </w:r>
      <w:r w:rsidR="004A1BD3" w:rsidRPr="00F242DD">
        <w:rPr>
          <w:b/>
        </w:rPr>
        <w:t xml:space="preserve"> − </w:t>
      </w:r>
      <w:r w:rsidR="00637D26" w:rsidRPr="00F242DD">
        <w:rPr>
          <w:b/>
        </w:rPr>
        <w:t>1</w:t>
      </w:r>
      <w:r w:rsidRPr="00F242DD">
        <w:rPr>
          <w:b/>
        </w:rPr>
        <w:t>)</w:t>
      </w:r>
    </w:p>
    <w:p w14:paraId="7C8F4D66" w14:textId="77777777" w:rsidR="00E54555" w:rsidRPr="00F242DD" w:rsidRDefault="00D25605" w:rsidP="00131E36">
      <w:pPr>
        <w:spacing w:before="0" w:after="0"/>
        <w:ind w:left="709"/>
        <w:contextualSpacing/>
        <w:rPr>
          <w:i/>
        </w:rPr>
      </w:pPr>
      <w:r w:rsidRPr="00F242DD">
        <w:rPr>
          <w:b/>
        </w:rPr>
        <w:t>Комментарий:</w:t>
      </w:r>
      <w:r w:rsidR="00463342" w:rsidRPr="00F242DD">
        <w:rPr>
          <w:b/>
        </w:rPr>
        <w:t xml:space="preserve"> </w:t>
      </w:r>
      <w:r w:rsidR="00463342" w:rsidRPr="00F242DD">
        <w:rPr>
          <w:i/>
        </w:rPr>
        <w:t xml:space="preserve">в </w:t>
      </w:r>
      <w:r w:rsidR="00E54555" w:rsidRPr="00F242DD">
        <w:rPr>
          <w:i/>
        </w:rPr>
        <w:t xml:space="preserve">рандомизированном исследовании </w:t>
      </w:r>
      <w:r w:rsidR="004B3AF6" w:rsidRPr="00F242DD">
        <w:rPr>
          <w:i/>
          <w:lang w:val="en-US"/>
        </w:rPr>
        <w:t>FIRST</w:t>
      </w:r>
      <w:r w:rsidR="00463342" w:rsidRPr="00F242DD">
        <w:rPr>
          <w:i/>
        </w:rPr>
        <w:t xml:space="preserve"> </w:t>
      </w:r>
      <w:r w:rsidR="00A96FB6" w:rsidRPr="00F242DD">
        <w:rPr>
          <w:i/>
        </w:rPr>
        <w:fldChar w:fldCharType="begin" w:fldLock="1"/>
      </w:r>
      <w:r w:rsidR="00267DE2" w:rsidRPr="00F242DD">
        <w:rPr>
          <w:i/>
        </w:rPr>
        <w:instrText>ADDIN CSL_CITATION {"citationItems":[{"id":"ITEM-1","itemData":{"DOI":"10.1056/NEJMoa1402551","ISSN":"15334406","abstract":"Copyright © 2014 Massachusetts Medical Society. Background: The combination melphalan-prednisone-thalidomide (MPT) is considered a standard therapy for patients with myeloma who are ineligible for stem-cell transplantation. However, emerging data on the use of lenalidomide and low-dose dexamethasone warrant a prospective comparison of the two approaches. Methods: We randomly assigned 1623 patients to lenalidomide and dexamethasone in 28-day cycles until disease progression (535 patients), to the same combination for 72 weeks (18 cycles; 541 patients), or to MPT for 72 weeks (547 patients). The primary end point was progression-free survival with continuous lenalidomide-dexamethasone versus MPT. Results: The median progression-free survival was 25.5 months with continuous lenalidomide-dexamethasone, 20.7 months with 18 cycles of lenalidomide-dexamethasone, and 21.2 months with MPT (hazard ratio for the risk of progression or death, 0.72 for continuous lenalidomide-dexamethasone vs. MPT and 0.70 for continuous lenalidomide-dexamethasone vs. 18 cycles of lenalidomide-dexamethasone; P &lt; 0.001 for both comparisons). Continuous lenalidomide-dexamethasone  was superior to MPT for all secondary efficacy end points, including overall survival (at the interim analysis). Overall survival at 4 years was 59% with continuous lenalidomide-dexamethasone, 56% with 18 cycles of lenalidomide-dexamethasone, and 51% with MPT. Grade 3 or 4 adverse events were somewhat less frequent with continuous lenalidomide-dexamethasone than with MPT (70% vs. 78%). As compared with MPT, continuous lenalidomide-dexamethasone was associated with fewer hematologic and neurologic toxic events, a moderate increase in infections, and fewer second primary hematologic cancers. Conclusions: As compared with MPT, continuous lenalidomide-dexamethasone given until disease progression was associated with a significant improvement in progression-free survival, with an overall survival benefit at the interim analysis, among patients with newly diagnosed multiple myeloma who were ineligible for stem-cell transplantation.","author":[{"dropping-particle":"","family":"Benboubker","given":"Lotfi","non-dropping-particle":"","parse-names":false,"suffix":""},{"dropping-particle":"","family":"Dimopoulos","given":"Meletios A.","non-dropping-particle":"","parse-names":false,"suffix":""},{"dropping-particle":"","family":"Dispenzieri","given":"Angela","non-dropping-particle":"","parse-names":false,"suffix":""},{"dropping-particle":"","family":"Catalano","given":"John","non-dropping-particle":"","parse-names":false,"suffix":""},{"dropping-particle":"","family":"Belch","given":"Andrew R.","non-dropping-particle":"","parse-names":false,"suffix":""},{"dropping-particle":"","family":"Cavo","given":"Michele","non-dropping-particle":"","parse-names":false,"suffix":""},{"dropping-particle":"","family":"Pinto","given":"Antonello","non-dropping-particle":"","parse-names":false,"suffix":""},{"dropping-particle":"","family":"Weisel","given":"Katja","non-dropping-particle":"","parse-names":false,"suffix":""},{"dropping-particle":"","family":"Ludwig","given":"Heinz","non-dropping-particle":"","parse-names":false,"suffix":""},{"dropping-particle":"","family":"Bahlis","given":"Nizar","non-dropping-particle":"","parse-names":false,"suffix":""},{"dropping-particle":"","family":"Banos","given":"Anne","non-dropping-particle":"","parse-names":false,"suffix":""},{"dropping-particle":"","family":"Tiab","given":"Mourad","non-dropping-particle":"","parse-names":false,"suffix":""},{"dropping-particle":"","family":"Delforge","given":"Michel","non-dropping-particle":"","parse-names":false,"suffix":""},{"dropping-particle":"","family":"Cavenagh","given":"Jamie","non-dropping-particle":"","parse-names":false,"suffix":""},{"dropping-particle":"","family":"Geraldes","given":"Catarina","non-dropping-particle":"","parse-names":false,"suffix":""},{"dropping-particle":"","family":"Lee","given":"Je Jung","non-dropping-particle":"","parse-names":false,"suffix":""},{"dropping-particle":"","family":"Chen","given":"Christine","non-dropping-particle":"","parse-names":false,"suffix":""},{"dropping-particle":"","family":"Oriol","given":"Albert","non-dropping-particle":"","parse-names":false,"suffix":""},{"dropping-particle":"","family":"La Rubia","given":"Javier","non-dropping-particle":"De","parse-names":false,"suffix":""},{"dropping-particle":"","family":"Qiu","given":"Lugui","non-dropping-particle":"","parse-names":false,"suffix":""},{"dropping-particle":"","family":"White","given":"Darrell J.","non-dropping-particle":"","parse-names":false,"suffix":""},{"dropping-particle":"","family":"Binder","given":"Daniel","non-dropping-particle":"","parse-names":false,"suffix":""},{"dropping-particle":"","family":"Anderson","given":"Kenneth","non-dropping-particle":"","parse-names":false,"suffix":""},{"dropping-particle":"","family":"Fermand","given":"Jean Paul","non-dropping-particle":"","parse-names":false,"suffix":""},{"dropping-particle":"","family":"Moreau","given":"Philippe","non-dropping-particle":"","parse-names":false,"suffix":""},{"dropping-particle":"","family":"Attal","given":"Michel","non-dropping-particle":"","parse-names":false,"suffix":""},{"dropping-particle":"","family":"Knight","given":"Robert","non-dropping-particle":"","parse-names":false,"suffix":""},{"dropping-particle":"","family":"Chen","given":"Guang","non-dropping-particle":"","parse-names":false,"suffix":""},{"dropping-particle":"","family":"Oostendorp","given":"Jason","non-dropping-particle":"Van","parse-names":false,"suffix":""},{"dropping-particle":"","family":"Jacques","given":"Christian","non-dropping-particle":"","parse-names":false,"suffix":""},{"dropping-particle":"","family":"Ervin-Haynes","given":"Annette","non-dropping-particle":"","parse-names":false,"suffix":""},{"dropping-particle":"","family":"Avet-Loiseau","given":"Hervé","non-dropping-particle":"","parse-names":false,"suffix":""},{"dropping-particle":"","family":"Hulin","given":"Cyrille","non-dropping-particle":"","parse-names":false,"suffix":""},{"dropping-particle":"","family":"Facon","given":"Thierry","non-dropping-particle":"","parse-names":false,"suffix":""}],"container-title":"New England Journal of Medicine","id":"ITEM-1","issue":"10","issued":{"date-parts":[["2014","9","4"]]},"page":"906-917","publisher":"Massachussetts Medical Society","title":"Lenalidomide and dexamethasone in transplant-ineligible patients with myeloma","type":"article-journal","volume":"371"},"uris":["http://www.mendeley.com/documents/?uuid=1aef8361-5ffc-3a29-81bc-8edf363798d5"]},{"id":"ITEM-2","itemData":{"DOI":"10.1016/j.clml.2015.07.330","ISSN":"21522650","abstract":"Background: MPT is a standard treatment (Tx) option in many countries for pts with NDMM who are ineligible for stem cell transplant (SCT). The FIRST trial is the largest prospective phase 3 trial conducted in patients with NDMM who are ineligible for SCT. It compares Tx with Rd until disease progression or unacceptable toxicity (Rd continuous), Rd for 18 cycles (Rd18), and MPT for 12 cycles. At the time of the original planned analysis, Rd continuous was associated with improved OS and progression-free survival (PFS) vs MPT (Benboubker, N Engl J Med, 2014). This is an updated analysis conducted at the request of the regulatory authorities. Methods: Pts were randomized 1:1:1 to 3 Tx arms: 28- day cycles of Rd continuous or Rd18, or MPT for twelve 42-day cycles. Adult pts were SCT-ineligible with symptomatic NDMM and an Eastern Cooperative Oncology Group performance status of 0-2. Pts with prior anti-myeloma Tx, specified laboratory abnormalities, or a history of malignancy other than MM were excluded. The primary endpoint was PFS (Rd continuous vs MPT; primary comparison). Secondary endpoints included OS, overall response rate, and safety. Results: 1623 pts were randomized; 535 pts received Rd continuous, 541 received Rd18, and 547 received MPT. At data cutoff (March 3, 2014), 91 pts remained on Rd continuous Tx. Across all arms, 697 pts (42.9%) died: 38.9% of pts on Rd continuous, 42.1% of pts on Rd18, and 47.7% of pts onMPT. The median follow-up was 45.5 mos. There was a 25% reduction in the risk of death with Rd continuous vsMPT (hazard ratio [HR], 0.75; 95% CI, 0.62-0.90). The median OS was 58.9 mos (95% CI, 56.0 mos-not evaluable [NE]) with Rd continuous, 56.7 mos (95% CI, 50.1 mos- NE) with Rd18, and 48.5 mos (95% CI, 44.2-52.0 mos) with MPT. There was a 31% reduction in the risk of progression or death with Rd continuous vs MPT (HR, 0.69; 95% CI, 0.59-0.80). Mean durations of Tx were 22.5 (Rd continuous), 12.6 (Rd18), and 11.9 (MPT) mos. Updated safety data will be presented. Conclusion: OS and PFS benefits observed in the original analysis were maintained with Rd continuous, which was better tolerated than MPT. The safety profile remained consistent with the interim analysis. These findings confirm Rd continuous as a new standard of care for pts with NDMM who are ineligible for SCT.","author":[{"dropping-particle":"","family":"Facon","given":"T.","non-dropping-particle":"","parse-names":false,"suffix":""},{"dropping-particle":"","family":"Dimopoulos","given":"M.A.","non-dropping-particle":"","parse-names":false,"suffix":""},{"dropping-particle":"","family":"Hulin","given":"C.","non-dropping-particle":"","parse-names":false,"suffix":""},{"dropping-particle":"","family":"Benboubker","given":"L.","non-dropping-particle":"","parse-names":false,"suffix":""},{"dropping-particle":"","family":"Belch","given":"A.","non-dropping-particle":"","parse-names":false,"suffix":""},{"dropping-particle":"","family":"Ludwig","given":"H.","non-dropping-particle":"","parse-names":false,"suffix":""},{"dropping-particle":"","family":"Pinto","given":"A.","non-dropping-particle":"","parse-names":false,"suffix":""},{"dropping-particle":"","family":"Attal","given":"M.","non-dropping-particle":"","parse-names":false,"suffix":""},{"dropping-particle":"","family":"Cavo","given":"M.","non-dropping-particle":"","parse-names":false,"suffix":""},{"dropping-particle":"","family":"Moreau","given":"P.","non-dropping-particle":"","parse-names":false,"suffix":""},{"dropping-particle":"","family":"Schots","given":"R.","non-dropping-particle":"","parse-names":false,"suffix":""},{"dropping-particle":"","family":"Meuleman","given":"N.","non-dropping-particle":"","parse-names":false,"suffix":""},{"dropping-particle":"","family":"Weisel","given":"K.","non-dropping-particle":"","parse-names":false,"suffix":""},{"dropping-particle":"","family":"Tiab","given":"M.","non-dropping-particle":"","parse-names":false,"suffix":""},{"dropping-particle":"","family":"Lee","given":"J.-J.","non-dropping-particle":"","parse-names":false,"suffix":""},{"dropping-particle":"","family":"Butler","given":"A.","non-dropping-particle":"","parse-names":false,"suffix":""},{"dropping-particle":"","family":"Marek","given":"J.","non-dropping-particle":"","parse-names":false,"suffix":""},{"dropping-particle":"","family":"Chen","given":"G.","non-dropping-particle":"","parse-names":false,"suffix":""},{"dropping-particle":"","family":"Ervin-Haynes","given":"A.","non-dropping-particle":"","parse-names":false,"suffix":""},{"dropping-particle":"","family":"Fermand","given":"J.P.","non-dropping-particle":"","parse-names":false,"suffix":""}],"container-title":"Clinical Lymphoma Myeloma and Leukemia","id":"ITEM-2","issued":{"date-parts":[["2015","9"]]},"page":"e134","publisher":"Elsevier BV","title":"Updated Overall Survival (OS) Analysis of the FIRST Study: Lenalidomide Plus Low-Dose Dexamethasone (Rd) Continuous vs Melphalan, Prednisone, and Thalidomide (MPT) in Patients (Pts) With Newly Diagnosed Multiple Myeloma (NDMM)","type":"article-journal","volume":"15"},"uris":["http://www.mendeley.com/documents/?uuid=86ac7d33-9ba9-3777-a8e7-495bf889e69e"]}],"mendeley":{"formattedCitation":"[32,33]","plainTextFormattedCitation":"[32,33]","previouslyFormattedCitation":"[32,33]"},"properties":{"noteIndex":0},"schema":"https://github.com/citation-style-language/schema/raw/master/csl-citation.json"}</w:instrText>
      </w:r>
      <w:r w:rsidR="00A96FB6" w:rsidRPr="00F242DD">
        <w:rPr>
          <w:i/>
        </w:rPr>
        <w:fldChar w:fldCharType="separate"/>
      </w:r>
      <w:r w:rsidR="000D22CF" w:rsidRPr="00F242DD">
        <w:rPr>
          <w:noProof/>
        </w:rPr>
        <w:t>[32,33]</w:t>
      </w:r>
      <w:r w:rsidR="00A96FB6" w:rsidRPr="00F242DD">
        <w:rPr>
          <w:i/>
        </w:rPr>
        <w:fldChar w:fldCharType="end"/>
      </w:r>
      <w:r w:rsidR="00463342" w:rsidRPr="00F242DD">
        <w:rPr>
          <w:i/>
        </w:rPr>
        <w:t xml:space="preserve"> </w:t>
      </w:r>
      <w:r w:rsidR="00E54555" w:rsidRPr="00F242DD">
        <w:rPr>
          <w:i/>
        </w:rPr>
        <w:t xml:space="preserve">показано, что длительная </w:t>
      </w:r>
      <w:r w:rsidR="004B3AF6" w:rsidRPr="00F242DD">
        <w:rPr>
          <w:i/>
        </w:rPr>
        <w:t xml:space="preserve">непрерывная </w:t>
      </w:r>
      <w:r w:rsidR="00E54555" w:rsidRPr="00F242DD">
        <w:rPr>
          <w:i/>
        </w:rPr>
        <w:t>терапия по схеме Rd улучшает ВБП по сравнению с фиксированным числом курсов Rd</w:t>
      </w:r>
      <w:r w:rsidR="004B3AF6" w:rsidRPr="00F242DD">
        <w:rPr>
          <w:i/>
        </w:rPr>
        <w:t xml:space="preserve"> длительностью 18 мес. Так, в группе </w:t>
      </w:r>
      <w:r w:rsidR="00FB03BB" w:rsidRPr="00F242DD">
        <w:rPr>
          <w:i/>
        </w:rPr>
        <w:t>пациентов</w:t>
      </w:r>
      <w:r w:rsidR="004B3AF6" w:rsidRPr="00F242DD">
        <w:rPr>
          <w:i/>
        </w:rPr>
        <w:t xml:space="preserve">, получавших терапию Rd непрерывно, медиана ВБП составила 26 мес, а показатель 4-летней ВБП </w:t>
      </w:r>
      <w:r w:rsidR="00517AB2" w:rsidRPr="00F242DD">
        <w:rPr>
          <w:i/>
        </w:rPr>
        <w:t>–</w:t>
      </w:r>
      <w:r w:rsidR="004B3AF6" w:rsidRPr="00F242DD">
        <w:rPr>
          <w:i/>
        </w:rPr>
        <w:t xml:space="preserve"> 33</w:t>
      </w:r>
      <w:r w:rsidR="00517AB2" w:rsidRPr="00F242DD">
        <w:rPr>
          <w:i/>
        </w:rPr>
        <w:t> </w:t>
      </w:r>
      <w:r w:rsidR="004B3AF6" w:rsidRPr="00F242DD">
        <w:rPr>
          <w:i/>
        </w:rPr>
        <w:t>%, в то время как при лечении Rd</w:t>
      </w:r>
      <w:r w:rsidR="00517AB2" w:rsidRPr="00F242DD">
        <w:rPr>
          <w:i/>
        </w:rPr>
        <w:t>-</w:t>
      </w:r>
      <w:r w:rsidR="004B3AF6" w:rsidRPr="00F242DD">
        <w:rPr>
          <w:i/>
        </w:rPr>
        <w:t>18 эти показатели равнялись 21 мес</w:t>
      </w:r>
      <w:r w:rsidR="00E778E9" w:rsidRPr="00F242DD">
        <w:rPr>
          <w:i/>
        </w:rPr>
        <w:t>.</w:t>
      </w:r>
      <w:r w:rsidR="00A94BEE" w:rsidRPr="00F242DD">
        <w:rPr>
          <w:i/>
        </w:rPr>
        <w:t xml:space="preserve"> </w:t>
      </w:r>
      <w:r w:rsidR="004B3AF6" w:rsidRPr="00F242DD">
        <w:rPr>
          <w:i/>
        </w:rPr>
        <w:t>и 1</w:t>
      </w:r>
      <w:r w:rsidR="00BF339C" w:rsidRPr="00F242DD">
        <w:rPr>
          <w:i/>
        </w:rPr>
        <w:t>4</w:t>
      </w:r>
      <w:r w:rsidR="00A94BEE" w:rsidRPr="00F242DD">
        <w:rPr>
          <w:i/>
        </w:rPr>
        <w:t> </w:t>
      </w:r>
      <w:r w:rsidR="00BF339C" w:rsidRPr="00F242DD">
        <w:rPr>
          <w:i/>
        </w:rPr>
        <w:t>% соответственно. При этом в группе</w:t>
      </w:r>
      <w:r w:rsidR="00A94BEE" w:rsidRPr="00F242DD">
        <w:rPr>
          <w:i/>
        </w:rPr>
        <w:t xml:space="preserve"> </w:t>
      </w:r>
      <w:r w:rsidR="00FB03BB" w:rsidRPr="00F242DD">
        <w:rPr>
          <w:i/>
        </w:rPr>
        <w:t>пациентов</w:t>
      </w:r>
      <w:r w:rsidR="004B3AF6" w:rsidRPr="00F242DD">
        <w:rPr>
          <w:i/>
        </w:rPr>
        <w:t xml:space="preserve">, </w:t>
      </w:r>
      <w:r w:rsidR="00BF339C" w:rsidRPr="00F242DD">
        <w:rPr>
          <w:i/>
        </w:rPr>
        <w:t xml:space="preserve">получавших длительно схему Rd и </w:t>
      </w:r>
      <w:r w:rsidR="004B3AF6" w:rsidRPr="00F242DD">
        <w:rPr>
          <w:i/>
        </w:rPr>
        <w:t xml:space="preserve">достигших </w:t>
      </w:r>
      <w:r w:rsidR="00856A79" w:rsidRPr="00F242DD">
        <w:rPr>
          <w:i/>
        </w:rPr>
        <w:t>ПР</w:t>
      </w:r>
      <w:r w:rsidR="004B3AF6" w:rsidRPr="00F242DD">
        <w:rPr>
          <w:i/>
        </w:rPr>
        <w:t xml:space="preserve"> или </w:t>
      </w:r>
      <w:r w:rsidR="00BF339C" w:rsidRPr="00F242DD">
        <w:rPr>
          <w:i/>
        </w:rPr>
        <w:t>очень хорошей частичной ремиссии</w:t>
      </w:r>
      <w:r w:rsidR="00A94BEE" w:rsidRPr="00F242DD">
        <w:rPr>
          <w:i/>
        </w:rPr>
        <w:t xml:space="preserve"> (</w:t>
      </w:r>
      <w:r w:rsidR="002A40D8" w:rsidRPr="00F242DD">
        <w:rPr>
          <w:i/>
        </w:rPr>
        <w:t>ОХ</w:t>
      </w:r>
      <w:r w:rsidR="00A94BEE" w:rsidRPr="00F242DD">
        <w:rPr>
          <w:i/>
        </w:rPr>
        <w:t>ЧР)</w:t>
      </w:r>
      <w:r w:rsidR="00BF339C" w:rsidRPr="00F242DD">
        <w:rPr>
          <w:i/>
        </w:rPr>
        <w:t xml:space="preserve">, 4-летняя ВБП </w:t>
      </w:r>
      <w:r w:rsidR="00A5418C" w:rsidRPr="00F242DD">
        <w:rPr>
          <w:i/>
        </w:rPr>
        <w:t>состави</w:t>
      </w:r>
      <w:r w:rsidR="00BF339C" w:rsidRPr="00F242DD">
        <w:rPr>
          <w:i/>
        </w:rPr>
        <w:t>ла 75</w:t>
      </w:r>
      <w:r w:rsidR="00A94BEE" w:rsidRPr="00F242DD">
        <w:rPr>
          <w:i/>
        </w:rPr>
        <w:t> </w:t>
      </w:r>
      <w:r w:rsidR="00BF339C" w:rsidRPr="00F242DD">
        <w:rPr>
          <w:i/>
        </w:rPr>
        <w:t xml:space="preserve">%. </w:t>
      </w:r>
    </w:p>
    <w:p w14:paraId="20993359" w14:textId="77777777" w:rsidR="004D7374" w:rsidRPr="00F242DD" w:rsidRDefault="00E54555" w:rsidP="00131E36">
      <w:pPr>
        <w:spacing w:before="0" w:after="0"/>
        <w:ind w:left="709"/>
        <w:contextualSpacing/>
        <w:rPr>
          <w:i/>
        </w:rPr>
      </w:pPr>
      <w:r w:rsidRPr="00F242DD">
        <w:rPr>
          <w:i/>
        </w:rPr>
        <w:t>В двух проспективных рандомизированных исследованиях изучал</w:t>
      </w:r>
      <w:r w:rsidR="002A40D8" w:rsidRPr="00F242DD">
        <w:rPr>
          <w:i/>
        </w:rPr>
        <w:t>и</w:t>
      </w:r>
      <w:r w:rsidRPr="00F242DD">
        <w:rPr>
          <w:i/>
        </w:rPr>
        <w:t xml:space="preserve"> эффективность </w:t>
      </w:r>
      <w:r w:rsidR="002A40D8" w:rsidRPr="00F242DD">
        <w:rPr>
          <w:i/>
        </w:rPr>
        <w:t>трех</w:t>
      </w:r>
      <w:r w:rsidRPr="00F242DD">
        <w:rPr>
          <w:i/>
        </w:rPr>
        <w:t>препаратной схемы мелфалан</w:t>
      </w:r>
      <w:r w:rsidR="007E7259" w:rsidRPr="00F242DD">
        <w:rPr>
          <w:i/>
        </w:rPr>
        <w:t>**</w:t>
      </w:r>
      <w:r w:rsidRPr="00F242DD">
        <w:rPr>
          <w:i/>
        </w:rPr>
        <w:t>/преднизолон</w:t>
      </w:r>
      <w:r w:rsidR="007E7259" w:rsidRPr="00F242DD">
        <w:rPr>
          <w:i/>
        </w:rPr>
        <w:t>**</w:t>
      </w:r>
      <w:r w:rsidRPr="00F242DD">
        <w:rPr>
          <w:i/>
        </w:rPr>
        <w:t>/леналидомид</w:t>
      </w:r>
      <w:r w:rsidR="007E7259" w:rsidRPr="00F242DD">
        <w:rPr>
          <w:i/>
        </w:rPr>
        <w:t>**</w:t>
      </w:r>
      <w:r w:rsidRPr="00F242DD">
        <w:rPr>
          <w:i/>
        </w:rPr>
        <w:t xml:space="preserve"> (MPR) по сравнению с</w:t>
      </w:r>
      <w:r w:rsidR="002A40D8" w:rsidRPr="00F242DD">
        <w:rPr>
          <w:i/>
        </w:rPr>
        <w:t>о схемой</w:t>
      </w:r>
      <w:r w:rsidRPr="00F242DD">
        <w:rPr>
          <w:i/>
        </w:rPr>
        <w:t xml:space="preserve"> мелфалан</w:t>
      </w:r>
      <w:r w:rsidR="007E7259" w:rsidRPr="00F242DD">
        <w:rPr>
          <w:i/>
        </w:rPr>
        <w:t>**</w:t>
      </w:r>
      <w:r w:rsidRPr="00F242DD">
        <w:rPr>
          <w:i/>
        </w:rPr>
        <w:t>/преднизолон</w:t>
      </w:r>
      <w:r w:rsidR="007E7259" w:rsidRPr="00F242DD">
        <w:rPr>
          <w:i/>
        </w:rPr>
        <w:t>**</w:t>
      </w:r>
      <w:r w:rsidRPr="00F242DD">
        <w:rPr>
          <w:i/>
        </w:rPr>
        <w:t xml:space="preserve"> (МР)</w:t>
      </w:r>
      <w:r w:rsidR="00463342" w:rsidRPr="00F242DD">
        <w:rPr>
          <w:i/>
        </w:rPr>
        <w:t xml:space="preserve"> </w:t>
      </w:r>
      <w:r w:rsidR="00A96FB6" w:rsidRPr="00F242DD">
        <w:rPr>
          <w:i/>
        </w:rPr>
        <w:fldChar w:fldCharType="begin" w:fldLock="1"/>
      </w:r>
      <w:r w:rsidR="00463342" w:rsidRPr="00F242DD">
        <w:rPr>
          <w:i/>
        </w:rPr>
        <w:instrText>ADDIN CSL_CITATION {"citationItems":[{"id":"ITEM-1","itemData":{"DOI":"10.1056/NEJMoa1112704","ISSN":"1533-4406","PMID":"22571200","abstract":"BACKGROUND Lenalidomide has tumoricidal and immunomodulatory activity against multiple myeloma. This double-blind, multicenter, randomized study compared melphalan-prednisone-lenalidomide induction followed by lenalidomide maintenance (MPR-R) with melphalan-prednisone-lenalidomide (MPR) or melphalan-prednisone (MP) followed by placebo in patients 65 years of age or older with newly diagnosed multiple myeloma. METHODS We randomly assigned patients who were ineligible for transplantation to receive MPR-R (nine 4-week cycles of MPR followed by lenalidomide maintenance therapy until a relapse or disease progression occurred [152 patients]) or to receive MPR (153 patients) or MP (154 patients) without maintenance therapy. The primary end point was progression-free survival. RESULTS The median follow-up period was 30 months. The median progression-free survival was significantly longer with MPR-R (31 months) than with MPR (14 months; hazard ratio, 0.49; P&lt;0.001) or MP (13 months; hazard ratio, 0.40; P&lt;0.001). Response rates were superior with MPR-R and MPR (77% and 68%, respectively, vs. 50% with MP; P&lt;0.001 and P=0.002, respectively, for the comparison with MP). The progression-free survival benefit associated with MPR-R was noted in patients 65 to 75 years of age but not in those older than 75 years of age (P=0.001 for treatment-by-age interaction). After induction therapy, a landmark analysis showed a 66% reduction in the rate of progression with MPR-R (hazard ratio for the comparison with MPR, 0.34; P&lt;0.001) that was age-independent. During induction therapy, the most frequent adverse events were hematologic; grade 4 neutropenia was reported in 35%, 32%, and 8% of the patients in the MPR-R, MPR, and MP groups, respectively. The 3-year rate of second primary tumors was 7% with MPR-R, 7% with MPR, and 3% with MP. CONCLUSIONS MPR-R significantly prolonged progression-free survival in patients with newly diagnosed multiple myeloma who were ineligible for transplantation, with the greatest benefit observed in patients 65 to 75 years of age. (Funded by Celgene; MM-015 ClinicalTrials.gov number, NCT00405756.).","author":[{"dropping-particle":"","family":"Palumbo","given":"Antonio","non-dropping-particle":"","parse-names":false,"suffix":""},{"dropping-particle":"","family":"Hajek","given":"Roman","non-dropping-particle":"","parse-names":false,"suffix":""},{"dropping-particle":"","family":"Delforge","given":"Michel","non-dropping-particle":"","parse-names":false,"suffix":""},{"dropping-particle":"","family":"Kropff","given":"Martin","non-dropping-particle":"","parse-names":false,"suffix":""},{"dropping-particle":"","family":"Petrucci","given":"Maria Teresa","non-dropping-particle":"","parse-names":false,"suffix":""},{"dropping-particle":"","family":"Catalano","given":"John","non-dropping-particle":"","parse-names":false,"suffix":""},{"dropping-particle":"","family":"Gisslinger","given":"Heinz","non-dropping-particle":"","parse-names":false,"suffix":""},{"dropping-particle":"","family":"Wiktor-Jędrzejczak","given":"Wiesław","non-dropping-particle":"","parse-names":false,"suffix":""},{"dropping-particle":"","family":"Zodelava","given":"Mamia","non-dropping-particle":"","parse-names":false,"suffix":""},{"dropping-particle":"","family":"Weisel","given":"Katja","non-dropping-particle":"","parse-names":false,"suffix":""},{"dropping-particle":"","family":"Cascavilla","given":"Nicola","non-dropping-particle":"","parse-names":false,"suffix":""},{"dropping-particle":"","family":"Iosava","given":"Genadi","non-dropping-particle":"","parse-names":false,"suffix":""},{"dropping-particle":"","family":"Cavo","given":"Michele","non-dropping-particle":"","parse-names":false,"suffix":""},{"dropping-particle":"","family":"Kloczko","given":"Janusz","non-dropping-particle":"","parse-names":false,"suffix":""},{"dropping-particle":"","family":"Bladé","given":"Joan","non-dropping-particle":"","parse-names":false,"suffix":""},{"dropping-particle":"","family":"Beksac","given":"Meral","non-dropping-particle":"","parse-names":false,"suffix":""},{"dropping-particle":"","family":"Spicka","given":"Ivan","non-dropping-particle":"","parse-names":false,"suffix":""},{"dropping-particle":"","family":"Plesner","given":"Torben","non-dropping-particle":"","parse-names":false,"suffix":""},{"dropping-particle":"","family":"Radke","given":"Joergen","non-dropping-particle":"","parse-names":false,"suffix":""},{"dropping-particle":"","family":"Langer","given":"Christian","non-dropping-particle":"","parse-names":false,"suffix":""},{"dropping-particle":"","family":"Yehuda","given":"Dina","non-dropping-particle":"Ben","parse-names":false,"suffix":""},{"dropping-particle":"","family":"Corso","given":"Alessandro","non-dropping-particle":"","parse-names":false,"suffix":""},{"dropping-particle":"","family":"Herbein","given":"Lindsay","non-dropping-particle":"","parse-names":false,"suffix":""},{"dropping-particle":"","family":"Yu","given":"Zhinuan","non-dropping-particle":"","parse-names":false,"suffix":""},{"dropping-particle":"","family":"Mei","given":"Jay","non-dropping-particle":"","parse-names":false,"suffix":""},{"dropping-particle":"","family":"Jacques","given":"Christian","non-dropping-particle":"","parse-names":false,"suffix":""},{"dropping-particle":"","family":"Dimopoulos","given":"Meletios A","non-dropping-particle":"","parse-names":false,"suffix":""},{"dropping-particle":"","family":"MM-015 Investigators","given":"","non-dropping-particle":"","parse-names":false,"suffix":""}],"container-title":"The New England journal of medicine","id":"ITEM-1","issue":"19","issued":{"date-parts":[["2012","5","10"]]},"page":"1759-69","title":"Continuous lenalidomide treatment for newly diagnosed multiple myeloma.","type":"article-journal","volume":"366"},"uris":["http://www.mendeley.com/documents/?uuid=42289568-cfbb-34c6-a862-05b95a00609e"]}],"mendeley":{"formattedCitation":"[34]","plainTextFormattedCitation":"[34]","previouslyFormattedCitation":"[34]"},"properties":{"noteIndex":0},"schema":"https://github.com/citation-style-language/schema/raw/master/csl-citation.json"}</w:instrText>
      </w:r>
      <w:r w:rsidR="00A96FB6" w:rsidRPr="00F242DD">
        <w:rPr>
          <w:i/>
        </w:rPr>
        <w:fldChar w:fldCharType="separate"/>
      </w:r>
      <w:r w:rsidR="00463342" w:rsidRPr="00F242DD">
        <w:rPr>
          <w:noProof/>
        </w:rPr>
        <w:t>[34]</w:t>
      </w:r>
      <w:r w:rsidR="00A96FB6" w:rsidRPr="00F242DD">
        <w:rPr>
          <w:i/>
        </w:rPr>
        <w:fldChar w:fldCharType="end"/>
      </w:r>
      <w:r w:rsidRPr="00F242DD">
        <w:rPr>
          <w:i/>
        </w:rPr>
        <w:t>. Преимущество ВБП было отмечено в случае применения MPR с последующим длительным назначением леналидомида</w:t>
      </w:r>
      <w:r w:rsidR="007E7259" w:rsidRPr="00F242DD">
        <w:rPr>
          <w:i/>
        </w:rPr>
        <w:t>**</w:t>
      </w:r>
      <w:r w:rsidRPr="00F242DD">
        <w:rPr>
          <w:i/>
        </w:rPr>
        <w:t xml:space="preserve"> (схема MPR-R). Однако различий в показателях ОВ достигнуто не было. </w:t>
      </w:r>
    </w:p>
    <w:p w14:paraId="3053A963" w14:textId="77777777" w:rsidR="001978D9" w:rsidRPr="00F242DD" w:rsidRDefault="001978D9" w:rsidP="00131E36">
      <w:pPr>
        <w:pStyle w:val="a6"/>
        <w:numPr>
          <w:ilvl w:val="0"/>
          <w:numId w:val="5"/>
        </w:numPr>
        <w:spacing w:before="0" w:after="0"/>
        <w:ind w:left="709" w:hanging="709"/>
      </w:pPr>
      <w:r w:rsidRPr="00F242DD">
        <w:t>Пациентам с впервые диагностированной ММ – не кандидатам на ВДХТ с ауто</w:t>
      </w:r>
      <w:r w:rsidR="00267DE2" w:rsidRPr="00F242DD">
        <w:t>-</w:t>
      </w:r>
      <w:r w:rsidRPr="00F242DD">
        <w:t xml:space="preserve">ТГСК </w:t>
      </w:r>
      <w:r w:rsidR="00F352FE" w:rsidRPr="00F242DD">
        <w:t xml:space="preserve">− </w:t>
      </w:r>
      <w:r w:rsidRPr="00F242DD">
        <w:t xml:space="preserve">в качестве альтернативной опции </w:t>
      </w:r>
      <w:r w:rsidR="003703A8" w:rsidRPr="00F242DD">
        <w:rPr>
          <w:b/>
        </w:rPr>
        <w:t>рекомендуется</w:t>
      </w:r>
      <w:r w:rsidRPr="00F242DD">
        <w:t xml:space="preserve"> добавление даратумумаба** к программе </w:t>
      </w:r>
      <w:r w:rsidRPr="00F242DD">
        <w:rPr>
          <w:lang w:val="en-US"/>
        </w:rPr>
        <w:t>VMP</w:t>
      </w:r>
      <w:r w:rsidR="00DA70E3" w:rsidRPr="00F242DD">
        <w:t xml:space="preserve"> (описание режимов – см. приложение </w:t>
      </w:r>
      <w:r w:rsidR="00C812D6" w:rsidRPr="00F242DD">
        <w:t>А3.1</w:t>
      </w:r>
      <w:r w:rsidR="00F352FE" w:rsidRPr="00F242DD">
        <w:t>.</w:t>
      </w:r>
      <w:r w:rsidR="00DA70E3" w:rsidRPr="00F242DD">
        <w:t>)</w:t>
      </w:r>
      <w:r w:rsidRPr="00F242DD">
        <w:t xml:space="preserve"> </w:t>
      </w:r>
      <w:r w:rsidR="00A96FB6" w:rsidRPr="00F242DD">
        <w:fldChar w:fldCharType="begin" w:fldLock="1"/>
      </w:r>
      <w:r w:rsidR="00D95A58" w:rsidRPr="00F242DD">
        <w:instrText>ADDIN CSL_CITATION {"citationItems":[{"id":"ITEM-1","itemData":{"DOI":"10.1056/NEJMoa1714678","ISSN":"15334406","abstract":"BACKGROUND   The combination of bortezomib, melphalan, and prednisone is a standard treatment for patients with newly diagnosed multiple myeloma who are ineligible for autologous stem-cell transplantation. Daratumumab has shown efficacy in combination with standard-of-care regimens in patients with relapsed or refractory multiple myeloma.  METHODS  In this phase 3 trial, we randomly assigned 706 patients with newly diagnosed multiple myeloma who were ineligible for stem-cell transplantation to receive nine cycles of bortezomib, melphalan, and prednisone either alone (control group) or with daratumumab (daratumumab group) until disease progression. The primary end point was progression-free survival.  RESULTS  At a median follow-up of 16.5 months in a prespecified interim analysis, the 18-month progression-free survival rate was 71.6% (95% confidence interval [CI], 65.5 to 76.8) in the daratumumab group and 50.2% (95% CI, 43.2 to 56.7) in the control group (hazard ratio for disease progression or death, 0.50; 95% CI, 0.38 to 0.65; P&lt;0.001). The overall response rate was 90.9% in the daratumumab group, as compared with 73.9% in the control group (P&lt;0.001), and the rate of complete response or better (including stringent complete response) was 42.6%, versus 24.4% (P&lt;0.001). In the daratumumab group, 22.3% of the patients were negative for minimal residual disease (at a threshold of 1 tumor cell per 105 white cells), as compared with 6.2% of those in the control group (P&lt;0.001). The most common adverse events of grade 3 or 4 were hematologic: neutropenia (in 39.9% of the patients in the daratumumab group and in 38.7% of those in the control group), thrombocytopenia (in 34.4% and 37.6%, respectively), and anemia (in 15.9% and 19.8%, respectively). The rate of grade 3 or 4 infections was 23.1% in the daratumumab group and 14.7% in the control group; the rate of treatment discontinuation due to infections was 0.9% and 1.4%, respectively. Daratumumab-associated infusion-related reactions occurred in 27.7% of the patients.  CONCLUSIONS  Among patients with newly diagnosed multiple myeloma who were ineligible for stem-cell transplantation, daratumumab combined with bortezomib, melphalan, and prednisone resulted in a lower risk of disease progression or death than the same regimen without daratumumab. The daratumumab-containing regimen was associated with more grade 3 or 4 infections.","author":[{"dropping-particle":"V.","family":"Mateos","given":"M.","non-dropping-particle":"","parse-names":false,"suffix":""},{"dropping-particle":"","family":"Dimopoulos","given":"M. A.","non-dropping-particle":"","parse-names":false,"suffix":""},{"dropping-particle":"","family":"Cavo","given":"M.","non-dropping-particle":"","parse-names":false,"suffix":""},{"dropping-particle":"","family":"Suzuki","given":"K.","non-dropping-particle":"","parse-names":false,"suffix":""},{"dropping-particle":"","family":"Jakubowiak","given":"A.","non-dropping-particle":"","parse-names":false,"suffix":""},{"dropping-particle":"","family":"Knop","given":"S.","non-dropping-particle":"","parse-names":false,"suffix":""},{"dropping-particle":"","family":"Doyen","given":"C.","non-dropping-particle":"","parse-names":false,"suffix":""},{"dropping-particle":"","family":"Lucio","given":"P.","non-dropping-particle":"","parse-names":false,"suffix":""},{"dropping-particle":"","family":"Nagy","given":"Z.","non-dropping-particle":"","parse-names":false,"suffix":""},{"dropping-particle":"","family":"Kaplan","given":"P.","non-dropping-particle":"","parse-names":false,"suffix":""},{"dropping-particle":"","family":"Pour","given":"L.","non-dropping-particle":"","parse-names":false,"suffix":""},{"dropping-particle":"","family":"Cook","given":"M.","non-dropping-particle":"","parse-names":false,"suffix":""},{"dropping-particle":"","family":"Grosicki","given":"S.","non-dropping-particle":"","parse-names":false,"suffix":""},{"dropping-particle":"","family":"Crepaldi","given":"A.","non-dropping-particle":"","parse-names":false,"suffix":""},{"dropping-particle":"","family":"Liberati","given":"A. M.","non-dropping-particle":"","parse-names":false,"suffix":""},{"dropping-particle":"","family":"Campbell","given":"P.","non-dropping-particle":"","parse-names":false,"suffix":""},{"dropping-particle":"","family":"Shelekhova","given":"T.","non-dropping-particle":"","parse-names":false,"suffix":""},{"dropping-particle":"","family":"Yoon","given":"S. S.","non-dropping-particle":"","parse-names":false,"suffix":""},{"dropping-particle":"","family":"Iosava","given":"G.","non-dropping-particle":"","parse-names":false,"suffix":""},{"dropping-particle":"","family":"Fujisaki","given":"T.","non-dropping-particle":"","parse-names":false,"suffix":""},{"dropping-particle":"","family":"Garg","given":"M.","non-dropping-particle":"","parse-names":false,"suffix":""},{"dropping-particle":"","family":"Chiu","given":"C.","non-dropping-particle":"","parse-names":false,"suffix":""},{"dropping-particle":"","family":"Wang","given":"J.","non-dropping-particle":"","parse-names":false,"suffix":""},{"dropping-particle":"","family":"Carson","given":"R.","non-dropping-particle":"","parse-names":false,"suffix":""},{"dropping-particle":"","family":"Crist","given":"W.","non-dropping-particle":"","parse-names":false,"suffix":""},{"dropping-particle":"","family":"Deraedt","given":"W.","non-dropping-particle":"","parse-names":false,"suffix":""},{"dropping-particle":"","family":"Nguyen","given":"H.","non-dropping-particle":"","parse-names":false,"suffix":""},{"dropping-particle":"","family":"Qi","given":"M.","non-dropping-particle":"","parse-names":false,"suffix":""},{"dropping-particle":"","family":"San-Miguel","given":"J.","non-dropping-particle":"","parse-names":false,"suffix":""}],"container-title":"New England Journal of Medicine","id":"ITEM-1","issue":"6","issued":{"date-parts":[["2018","2","8"]]},"page":"518-528","publisher":"Massachussetts Medical Society","title":"Daratumumab plus bortezomib, melphalan, and prednisone for untreated myeloma","type":"article-journal","volume":"378"},"uris":["http://www.mendeley.com/documents/?uuid=c8a58915-6267-3659-85da-643538f98aac"]}],"mendeley":{"formattedCitation":"[35]","plainTextFormattedCitation":"[35]","previouslyFormattedCitation":"[35]"},"properties":{"noteIndex":0},"schema":"https://github.com/citation-style-language/schema/raw/master/csl-citation.json"}</w:instrText>
      </w:r>
      <w:r w:rsidR="00A96FB6" w:rsidRPr="00F242DD">
        <w:fldChar w:fldCharType="separate"/>
      </w:r>
      <w:r w:rsidR="00267DE2" w:rsidRPr="00F242DD">
        <w:rPr>
          <w:noProof/>
        </w:rPr>
        <w:t>[35]</w:t>
      </w:r>
      <w:r w:rsidR="00A96FB6" w:rsidRPr="00F242DD">
        <w:fldChar w:fldCharType="end"/>
      </w:r>
      <w:r w:rsidR="008B32D3" w:rsidRPr="00F242DD">
        <w:t>.</w:t>
      </w:r>
      <w:r w:rsidR="00BE70BE" w:rsidRPr="00F242DD">
        <w:rPr>
          <w:color w:val="000000"/>
          <w:sz w:val="23"/>
          <w:szCs w:val="23"/>
        </w:rPr>
        <w:t xml:space="preserve"> </w:t>
      </w:r>
    </w:p>
    <w:p w14:paraId="1495FC75" w14:textId="77777777" w:rsidR="001978D9" w:rsidRPr="00F242DD" w:rsidRDefault="001978D9" w:rsidP="00131E36">
      <w:pPr>
        <w:spacing w:before="0" w:after="0"/>
        <w:ind w:left="709"/>
        <w:contextualSpacing/>
        <w:rPr>
          <w:b/>
        </w:rPr>
      </w:pPr>
      <w:r w:rsidRPr="00F242DD">
        <w:rPr>
          <w:b/>
        </w:rPr>
        <w:t xml:space="preserve">Уровень убедительности рекомендаций </w:t>
      </w:r>
      <w:r w:rsidR="00F352FE" w:rsidRPr="00F242DD">
        <w:rPr>
          <w:b/>
        </w:rPr>
        <w:t xml:space="preserve">− </w:t>
      </w:r>
      <w:r w:rsidR="000558B2" w:rsidRPr="00F242DD">
        <w:rPr>
          <w:b/>
        </w:rPr>
        <w:t xml:space="preserve">A </w:t>
      </w:r>
      <w:r w:rsidRPr="00F242DD">
        <w:rPr>
          <w:b/>
        </w:rPr>
        <w:t>(уровень достоверности доказательств</w:t>
      </w:r>
      <w:r w:rsidR="00946AD8" w:rsidRPr="00F242DD">
        <w:rPr>
          <w:b/>
        </w:rPr>
        <w:t xml:space="preserve"> </w:t>
      </w:r>
      <w:r w:rsidR="00F352FE" w:rsidRPr="00F242DD">
        <w:rPr>
          <w:b/>
        </w:rPr>
        <w:t xml:space="preserve">− </w:t>
      </w:r>
      <w:r w:rsidR="000558B2" w:rsidRPr="00F242DD">
        <w:rPr>
          <w:b/>
        </w:rPr>
        <w:t>2</w:t>
      </w:r>
      <w:r w:rsidRPr="00F242DD">
        <w:rPr>
          <w:b/>
        </w:rPr>
        <w:t>)</w:t>
      </w:r>
    </w:p>
    <w:p w14:paraId="5902BE8A" w14:textId="77777777" w:rsidR="00CF7A54" w:rsidRPr="00F242DD" w:rsidRDefault="001978D9" w:rsidP="00E36DFA">
      <w:pPr>
        <w:ind w:left="709"/>
        <w:rPr>
          <w:i/>
        </w:rPr>
      </w:pPr>
      <w:r w:rsidRPr="00F242DD">
        <w:rPr>
          <w:b/>
        </w:rPr>
        <w:t xml:space="preserve">Комментарий: </w:t>
      </w:r>
      <w:r w:rsidR="00F352FE" w:rsidRPr="00F242DD">
        <w:rPr>
          <w:i/>
        </w:rPr>
        <w:t>в</w:t>
      </w:r>
      <w:r w:rsidR="00CF7A54" w:rsidRPr="00F242DD">
        <w:rPr>
          <w:i/>
        </w:rPr>
        <w:t xml:space="preserve"> крупном рандомизированном исследовании III фазы изучал</w:t>
      </w:r>
      <w:r w:rsidR="00F352FE" w:rsidRPr="00F242DD">
        <w:rPr>
          <w:i/>
        </w:rPr>
        <w:t>и</w:t>
      </w:r>
      <w:r w:rsidR="00CF7A54" w:rsidRPr="00F242DD">
        <w:rPr>
          <w:i/>
        </w:rPr>
        <w:t xml:space="preserve"> эффективность добавления анти-CD38 моноклонального антитела даратумумаба</w:t>
      </w:r>
      <w:r w:rsidR="003703A8" w:rsidRPr="00F242DD">
        <w:rPr>
          <w:i/>
        </w:rPr>
        <w:t>**</w:t>
      </w:r>
      <w:r w:rsidR="00CF7A54" w:rsidRPr="00F242DD">
        <w:rPr>
          <w:i/>
        </w:rPr>
        <w:t xml:space="preserve"> к комбинации бортезомиба</w:t>
      </w:r>
      <w:r w:rsidR="003703A8" w:rsidRPr="00F242DD">
        <w:rPr>
          <w:i/>
        </w:rPr>
        <w:t>**</w:t>
      </w:r>
      <w:r w:rsidR="00CF7A54" w:rsidRPr="00F242DD">
        <w:rPr>
          <w:i/>
        </w:rPr>
        <w:t>, мелфалана</w:t>
      </w:r>
      <w:r w:rsidR="003703A8" w:rsidRPr="00F242DD">
        <w:rPr>
          <w:i/>
        </w:rPr>
        <w:t>**</w:t>
      </w:r>
      <w:r w:rsidR="00CF7A54" w:rsidRPr="00F242DD">
        <w:rPr>
          <w:i/>
        </w:rPr>
        <w:t xml:space="preserve"> и преднизолона</w:t>
      </w:r>
      <w:r w:rsidR="003703A8" w:rsidRPr="00F242DD">
        <w:rPr>
          <w:i/>
        </w:rPr>
        <w:t>**</w:t>
      </w:r>
      <w:r w:rsidR="00CF7A54" w:rsidRPr="00F242DD">
        <w:rPr>
          <w:i/>
        </w:rPr>
        <w:t xml:space="preserve"> (VMP) у пациентов с впервые диагностированной ММ</w:t>
      </w:r>
      <w:r w:rsidR="00CF3917" w:rsidRPr="00F242DD">
        <w:rPr>
          <w:i/>
        </w:rPr>
        <w:t xml:space="preserve"> −</w:t>
      </w:r>
      <w:r w:rsidR="00CF7A54" w:rsidRPr="00F242DD">
        <w:rPr>
          <w:i/>
        </w:rPr>
        <w:t xml:space="preserve"> не кандидатов на </w:t>
      </w:r>
      <w:r w:rsidR="00CF7A54" w:rsidRPr="00F242DD">
        <w:rPr>
          <w:i/>
          <w:iCs/>
        </w:rPr>
        <w:t>ауто</w:t>
      </w:r>
      <w:r w:rsidR="00267DE2" w:rsidRPr="00F242DD">
        <w:rPr>
          <w:i/>
          <w:iCs/>
        </w:rPr>
        <w:t>-</w:t>
      </w:r>
      <w:r w:rsidR="00CF7A54" w:rsidRPr="00F242DD">
        <w:rPr>
          <w:i/>
          <w:iCs/>
        </w:rPr>
        <w:t>ТГСК</w:t>
      </w:r>
      <w:r w:rsidR="00CF7A54" w:rsidRPr="00F242DD">
        <w:rPr>
          <w:i/>
        </w:rPr>
        <w:t>. При медиане наблюдения 27,8 мес</w:t>
      </w:r>
      <w:r w:rsidR="00E778E9" w:rsidRPr="00F242DD">
        <w:rPr>
          <w:i/>
          <w:iCs/>
        </w:rPr>
        <w:t>.</w:t>
      </w:r>
      <w:r w:rsidR="00CF7A54" w:rsidRPr="00F242DD">
        <w:rPr>
          <w:i/>
        </w:rPr>
        <w:t xml:space="preserve"> 30-месячная ВБП в группе DVMP </w:t>
      </w:r>
      <w:r w:rsidR="00CF7A54" w:rsidRPr="00F242DD">
        <w:rPr>
          <w:i/>
        </w:rPr>
        <w:lastRenderedPageBreak/>
        <w:t>составила 60</w:t>
      </w:r>
      <w:r w:rsidR="00BE406F" w:rsidRPr="00F242DD">
        <w:rPr>
          <w:i/>
        </w:rPr>
        <w:t> </w:t>
      </w:r>
      <w:r w:rsidR="00CF7A54" w:rsidRPr="00F242DD">
        <w:rPr>
          <w:i/>
        </w:rPr>
        <w:t>%, а в группе VMP медиана ВБП была достигнута и составила 19,1</w:t>
      </w:r>
      <w:r w:rsidR="00BE406F" w:rsidRPr="00F242DD">
        <w:rPr>
          <w:i/>
        </w:rPr>
        <w:t> </w:t>
      </w:r>
      <w:r w:rsidR="00CF7A54" w:rsidRPr="00F242DD">
        <w:rPr>
          <w:i/>
        </w:rPr>
        <w:t>мес</w:t>
      </w:r>
      <w:r w:rsidR="00E778E9" w:rsidRPr="00F242DD">
        <w:rPr>
          <w:i/>
          <w:iCs/>
        </w:rPr>
        <w:t>.</w:t>
      </w:r>
      <w:r w:rsidR="00CF7A54" w:rsidRPr="00F242DD">
        <w:rPr>
          <w:i/>
        </w:rPr>
        <w:t xml:space="preserve"> (различия были статистически достоверны, </w:t>
      </w:r>
      <w:r w:rsidR="00CF7A54" w:rsidRPr="00F242DD">
        <w:rPr>
          <w:i/>
          <w:iCs/>
        </w:rPr>
        <w:t>p</w:t>
      </w:r>
      <w:r w:rsidR="00BE406F" w:rsidRPr="00F242DD">
        <w:rPr>
          <w:i/>
        </w:rPr>
        <w:t xml:space="preserve"> </w:t>
      </w:r>
      <w:r w:rsidR="00CF7A54" w:rsidRPr="00F242DD">
        <w:rPr>
          <w:i/>
        </w:rPr>
        <w:t>&lt;0,0001). Общий ответ в группе DVMP составил 91</w:t>
      </w:r>
      <w:r w:rsidR="00BE406F" w:rsidRPr="00F242DD">
        <w:rPr>
          <w:i/>
        </w:rPr>
        <w:t> </w:t>
      </w:r>
      <w:r w:rsidR="00CF7A54" w:rsidRPr="00F242DD">
        <w:rPr>
          <w:i/>
        </w:rPr>
        <w:t xml:space="preserve">%, а в контрольной группе </w:t>
      </w:r>
      <w:r w:rsidR="00BE406F" w:rsidRPr="00F242DD">
        <w:rPr>
          <w:i/>
        </w:rPr>
        <w:t>–</w:t>
      </w:r>
      <w:r w:rsidR="00CF7A54" w:rsidRPr="00F242DD">
        <w:rPr>
          <w:i/>
        </w:rPr>
        <w:t xml:space="preserve"> 74</w:t>
      </w:r>
      <w:r w:rsidR="00A619B9" w:rsidRPr="00F242DD">
        <w:rPr>
          <w:i/>
        </w:rPr>
        <w:t> </w:t>
      </w:r>
      <w:r w:rsidR="00CF7A54" w:rsidRPr="00F242DD">
        <w:rPr>
          <w:i/>
        </w:rPr>
        <w:t>%, при этом полный и более глубокий ответ на терапию достигался значительно чаще в группе даратумумаба</w:t>
      </w:r>
      <w:r w:rsidR="003703A8" w:rsidRPr="00F242DD">
        <w:rPr>
          <w:i/>
        </w:rPr>
        <w:t>**</w:t>
      </w:r>
      <w:r w:rsidR="00CF7A54" w:rsidRPr="00F242DD">
        <w:rPr>
          <w:i/>
        </w:rPr>
        <w:t xml:space="preserve"> (45 и 25</w:t>
      </w:r>
      <w:r w:rsidR="00BE406F" w:rsidRPr="00F242DD">
        <w:rPr>
          <w:i/>
        </w:rPr>
        <w:t> </w:t>
      </w:r>
      <w:r w:rsidR="00CF7A54" w:rsidRPr="00F242DD">
        <w:rPr>
          <w:i/>
        </w:rPr>
        <w:t>% соответственно), а также частота достижения МОБ-негативности при пороге чувствительности 10</w:t>
      </w:r>
      <w:r w:rsidR="00BE406F" w:rsidRPr="00F242DD">
        <w:rPr>
          <w:i/>
        </w:rPr>
        <w:t>−</w:t>
      </w:r>
      <w:r w:rsidR="00CF7A54" w:rsidRPr="00F242DD">
        <w:rPr>
          <w:i/>
        </w:rPr>
        <w:t>5 была более чем в 3 раза выше в группе DVMP (27 и 7</w:t>
      </w:r>
      <w:r w:rsidR="00A619B9" w:rsidRPr="00F242DD">
        <w:rPr>
          <w:i/>
        </w:rPr>
        <w:t> </w:t>
      </w:r>
      <w:r w:rsidR="00CF7A54" w:rsidRPr="00F242DD">
        <w:rPr>
          <w:i/>
        </w:rPr>
        <w:t>% соответс</w:t>
      </w:r>
      <w:r w:rsidR="003703A8" w:rsidRPr="00F242DD">
        <w:rPr>
          <w:i/>
        </w:rPr>
        <w:t>т</w:t>
      </w:r>
      <w:r w:rsidR="00CF7A54" w:rsidRPr="00F242DD">
        <w:rPr>
          <w:i/>
        </w:rPr>
        <w:t>венно).</w:t>
      </w:r>
    </w:p>
    <w:p w14:paraId="59548A26" w14:textId="77777777" w:rsidR="001978D9" w:rsidRPr="00F242DD" w:rsidRDefault="00CF7A54" w:rsidP="00131E36">
      <w:pPr>
        <w:spacing w:before="0" w:after="0"/>
        <w:ind w:left="709"/>
        <w:contextualSpacing/>
      </w:pPr>
      <w:r w:rsidRPr="00F242DD">
        <w:rPr>
          <w:i/>
        </w:rPr>
        <w:t>Добавление даратумумаба</w:t>
      </w:r>
      <w:r w:rsidR="003703A8" w:rsidRPr="00F242DD">
        <w:rPr>
          <w:i/>
        </w:rPr>
        <w:t>**</w:t>
      </w:r>
      <w:r w:rsidRPr="00F242DD">
        <w:rPr>
          <w:i/>
        </w:rPr>
        <w:t xml:space="preserve"> к режиму VMP не приводило к повышению токсичности: частота отмены терапии была в 2 раза ниже в группе даратумумаба</w:t>
      </w:r>
      <w:r w:rsidR="00DC74A8" w:rsidRPr="00F242DD">
        <w:rPr>
          <w:i/>
        </w:rPr>
        <w:t>**</w:t>
      </w:r>
      <w:r w:rsidRPr="00F242DD">
        <w:rPr>
          <w:i/>
        </w:rPr>
        <w:t xml:space="preserve"> (5</w:t>
      </w:r>
      <w:r w:rsidR="00A619B9" w:rsidRPr="00F242DD">
        <w:rPr>
          <w:i/>
        </w:rPr>
        <w:t> </w:t>
      </w:r>
      <w:r w:rsidRPr="00F242DD">
        <w:rPr>
          <w:i/>
        </w:rPr>
        <w:t>% при применении DVMP и 10</w:t>
      </w:r>
      <w:r w:rsidR="00A619B9" w:rsidRPr="00F242DD">
        <w:rPr>
          <w:i/>
        </w:rPr>
        <w:t> </w:t>
      </w:r>
      <w:r w:rsidRPr="00F242DD">
        <w:rPr>
          <w:i/>
        </w:rPr>
        <w:t>% при применении VMP). Инфузионные реакции, обусловленные введением даратумумаба</w:t>
      </w:r>
      <w:r w:rsidR="003703A8" w:rsidRPr="00F242DD">
        <w:rPr>
          <w:i/>
        </w:rPr>
        <w:t>**</w:t>
      </w:r>
      <w:r w:rsidRPr="00F242DD">
        <w:rPr>
          <w:i/>
        </w:rPr>
        <w:t>, отмечались у 27,7</w:t>
      </w:r>
      <w:r w:rsidR="00A619B9" w:rsidRPr="00F242DD">
        <w:rPr>
          <w:i/>
        </w:rPr>
        <w:t> </w:t>
      </w:r>
      <w:r w:rsidRPr="00F242DD">
        <w:rPr>
          <w:i/>
        </w:rPr>
        <w:t xml:space="preserve">% пациентов и развивались в основном во время </w:t>
      </w:r>
      <w:r w:rsidR="00A619B9" w:rsidRPr="00F242DD">
        <w:rPr>
          <w:i/>
        </w:rPr>
        <w:t>1-</w:t>
      </w:r>
      <w:r w:rsidRPr="00F242DD">
        <w:rPr>
          <w:i/>
        </w:rPr>
        <w:t>го введения препарата.</w:t>
      </w:r>
    </w:p>
    <w:p w14:paraId="1B44C1BA" w14:textId="77777777" w:rsidR="00354AD4" w:rsidRPr="00F242DD" w:rsidRDefault="00354AD4" w:rsidP="00131E36">
      <w:pPr>
        <w:pStyle w:val="a6"/>
        <w:numPr>
          <w:ilvl w:val="0"/>
          <w:numId w:val="5"/>
        </w:numPr>
        <w:spacing w:before="0" w:after="0"/>
        <w:ind w:left="709" w:hanging="709"/>
      </w:pPr>
      <w:r w:rsidRPr="00F242DD">
        <w:t>Пациентам старше 65 лет с впервые диагностированной ММ – не кандидатам на ВДХТ с ауто</w:t>
      </w:r>
      <w:r w:rsidR="00267DE2" w:rsidRPr="00F242DD">
        <w:t>-</w:t>
      </w:r>
      <w:r w:rsidRPr="00F242DD">
        <w:t>ТГСК, которым не могут быть назначены бортезомиб</w:t>
      </w:r>
      <w:r w:rsidR="007E7259" w:rsidRPr="00F242DD">
        <w:t>**</w:t>
      </w:r>
      <w:r w:rsidR="00A5418C" w:rsidRPr="00F242DD">
        <w:t xml:space="preserve"> и леналидо</w:t>
      </w:r>
      <w:r w:rsidRPr="00F242DD">
        <w:t>мид</w:t>
      </w:r>
      <w:r w:rsidR="007E7259" w:rsidRPr="00F242DD">
        <w:t>**</w:t>
      </w:r>
      <w:r w:rsidRPr="00F242DD">
        <w:t>,</w:t>
      </w:r>
      <w:r w:rsidR="00B2686F" w:rsidRPr="00F242DD">
        <w:t xml:space="preserve"> </w:t>
      </w:r>
      <w:r w:rsidR="00FF0C02" w:rsidRPr="00F242DD">
        <w:rPr>
          <w:b/>
        </w:rPr>
        <w:t>рекомендуется</w:t>
      </w:r>
      <w:r w:rsidRPr="00F242DD">
        <w:t xml:space="preserve"> проведение терапии комбинацией бендамустина</w:t>
      </w:r>
      <w:r w:rsidR="007E7259" w:rsidRPr="00F242DD">
        <w:t>**</w:t>
      </w:r>
      <w:r w:rsidRPr="00F242DD">
        <w:t xml:space="preserve"> и преднизолона</w:t>
      </w:r>
      <w:r w:rsidR="007E7259" w:rsidRPr="00F242DD">
        <w:t>**</w:t>
      </w:r>
      <w:r w:rsidRPr="00F242DD">
        <w:t xml:space="preserve"> (</w:t>
      </w:r>
      <w:r w:rsidRPr="00F242DD">
        <w:rPr>
          <w:lang w:val="en-US"/>
        </w:rPr>
        <w:t>BP</w:t>
      </w:r>
      <w:r w:rsidRPr="00F242DD">
        <w:t>)</w:t>
      </w:r>
      <w:r w:rsidR="00DA70E3" w:rsidRPr="00F242DD">
        <w:t xml:space="preserve"> (описание режимов – см. приложение </w:t>
      </w:r>
      <w:r w:rsidR="00C812D6" w:rsidRPr="00F242DD">
        <w:t>А3.1</w:t>
      </w:r>
      <w:r w:rsidR="0081738F" w:rsidRPr="00F242DD">
        <w:t>.</w:t>
      </w:r>
      <w:r w:rsidR="00DA70E3" w:rsidRPr="00F242DD">
        <w:t>)</w:t>
      </w:r>
      <w:r w:rsidRPr="00F242DD">
        <w:t xml:space="preserve"> [</w:t>
      </w:r>
      <w:r w:rsidR="00424F28" w:rsidRPr="00F242DD">
        <w:t>1</w:t>
      </w:r>
      <w:r w:rsidR="00941B7E" w:rsidRPr="00F242DD">
        <w:t>5</w:t>
      </w:r>
      <w:r w:rsidRPr="00F242DD">
        <w:t>].</w:t>
      </w:r>
    </w:p>
    <w:p w14:paraId="37C8C1F4" w14:textId="77777777" w:rsidR="00354AD4" w:rsidRPr="00F242DD" w:rsidRDefault="00354AD4" w:rsidP="00131E36">
      <w:pPr>
        <w:spacing w:before="0" w:after="0"/>
        <w:ind w:left="709"/>
        <w:contextualSpacing/>
        <w:rPr>
          <w:b/>
        </w:rPr>
      </w:pPr>
      <w:r w:rsidRPr="00F242DD">
        <w:rPr>
          <w:b/>
        </w:rPr>
        <w:t xml:space="preserve">Уровень убедительности рекомендаций </w:t>
      </w:r>
      <w:r w:rsidR="0081738F" w:rsidRPr="00F242DD">
        <w:rPr>
          <w:b/>
        </w:rPr>
        <w:t xml:space="preserve">– </w:t>
      </w:r>
      <w:r w:rsidR="006A50CD" w:rsidRPr="00F242DD">
        <w:rPr>
          <w:b/>
        </w:rPr>
        <w:t xml:space="preserve">С </w:t>
      </w:r>
      <w:r w:rsidRPr="00F242DD">
        <w:rPr>
          <w:b/>
        </w:rPr>
        <w:t>(уровень достоверности доказательств</w:t>
      </w:r>
      <w:r w:rsidR="0081738F" w:rsidRPr="00F242DD">
        <w:rPr>
          <w:b/>
        </w:rPr>
        <w:t xml:space="preserve"> − </w:t>
      </w:r>
      <w:r w:rsidR="006A50CD" w:rsidRPr="00F242DD">
        <w:rPr>
          <w:b/>
        </w:rPr>
        <w:t>5</w:t>
      </w:r>
      <w:r w:rsidRPr="00F242DD">
        <w:rPr>
          <w:b/>
        </w:rPr>
        <w:t>)</w:t>
      </w:r>
    </w:p>
    <w:p w14:paraId="2BC58F20" w14:textId="77777777" w:rsidR="00354AD4" w:rsidRPr="00F242DD" w:rsidRDefault="00354AD4" w:rsidP="00131E36">
      <w:pPr>
        <w:spacing w:before="0" w:after="0"/>
        <w:ind w:left="709"/>
        <w:contextualSpacing/>
        <w:rPr>
          <w:i/>
        </w:rPr>
      </w:pPr>
      <w:r w:rsidRPr="00F242DD">
        <w:rPr>
          <w:b/>
        </w:rPr>
        <w:t>Комментарий:</w:t>
      </w:r>
      <w:r w:rsidR="003369B4" w:rsidRPr="00F242DD">
        <w:rPr>
          <w:b/>
        </w:rPr>
        <w:t xml:space="preserve"> </w:t>
      </w:r>
      <w:r w:rsidR="0081738F" w:rsidRPr="00F242DD">
        <w:rPr>
          <w:i/>
        </w:rPr>
        <w:t>о</w:t>
      </w:r>
      <w:r w:rsidRPr="00F242DD">
        <w:rPr>
          <w:i/>
        </w:rPr>
        <w:t>снованием для использования этой программы стали результаты рандомизированного исследования по сравнению ее эффективности с традиционной ранее терапией по схеме МР. В исследовании показан</w:t>
      </w:r>
      <w:r w:rsidR="00D5457E" w:rsidRPr="00F242DD">
        <w:rPr>
          <w:i/>
        </w:rPr>
        <w:t>ы</w:t>
      </w:r>
      <w:r w:rsidRPr="00F242DD">
        <w:rPr>
          <w:i/>
        </w:rPr>
        <w:t xml:space="preserve"> более высокая частота ПР и более длительная медиана времени до неудач лечения при использовании BP, но при этом не выявлено улучшения ОВ.</w:t>
      </w:r>
    </w:p>
    <w:p w14:paraId="55107E2A" w14:textId="4A164616" w:rsidR="00354AD4" w:rsidRPr="00F242DD" w:rsidRDefault="00354AD4" w:rsidP="00131E36">
      <w:pPr>
        <w:pStyle w:val="a6"/>
        <w:numPr>
          <w:ilvl w:val="0"/>
          <w:numId w:val="5"/>
        </w:numPr>
        <w:spacing w:before="0" w:after="0"/>
        <w:ind w:left="709" w:hanging="709"/>
      </w:pPr>
      <w:r w:rsidRPr="00F242DD">
        <w:t xml:space="preserve">Пациентам, имеющим по крайней мере </w:t>
      </w:r>
      <w:r w:rsidR="0014089B" w:rsidRPr="00F242DD">
        <w:t>1</w:t>
      </w:r>
      <w:r w:rsidRPr="00F242DD">
        <w:t xml:space="preserve"> неблагоприятный фактор (возраст ≥75 лет, сопутствующие заболевания c нарушением функции органов</w:t>
      </w:r>
      <w:r w:rsidR="00946AD8" w:rsidRPr="00F242DD">
        <w:t>)</w:t>
      </w:r>
      <w:r w:rsidR="0014089B" w:rsidRPr="00F242DD">
        <w:t>,</w:t>
      </w:r>
      <w:r w:rsidR="00946AD8" w:rsidRPr="00F242DD">
        <w:t xml:space="preserve"> </w:t>
      </w:r>
      <w:r w:rsidRPr="00F242DD">
        <w:rPr>
          <w:b/>
        </w:rPr>
        <w:t>рекомендуется</w:t>
      </w:r>
      <w:r w:rsidRPr="00F242DD">
        <w:t xml:space="preserve"> соответствующая редукция доз препаратов</w:t>
      </w:r>
      <w:r w:rsidR="00FC3E67" w:rsidRPr="00F242DD">
        <w:t xml:space="preserve"> (табл.</w:t>
      </w:r>
      <w:r w:rsidR="00993359">
        <w:t xml:space="preserve"> 6</w:t>
      </w:r>
      <w:r w:rsidR="00FC3E67" w:rsidRPr="00F242DD">
        <w:t>)</w:t>
      </w:r>
      <w:r w:rsidR="00946AD8" w:rsidRPr="00F242DD">
        <w:t xml:space="preserve"> </w:t>
      </w:r>
      <w:r w:rsidR="00A96FB6" w:rsidRPr="00F242DD">
        <w:rPr>
          <w:lang w:val="en-US"/>
        </w:rPr>
        <w:fldChar w:fldCharType="begin" w:fldLock="1"/>
      </w:r>
      <w:r w:rsidR="00946AD8" w:rsidRPr="00F242DD">
        <w:rPr>
          <w:lang w:val="en-US"/>
        </w:rPr>
        <w:instrText>ADDIN</w:instrText>
      </w:r>
      <w:r w:rsidR="00946AD8" w:rsidRPr="00F242DD">
        <w:instrText xml:space="preserve"> </w:instrText>
      </w:r>
      <w:r w:rsidR="00946AD8" w:rsidRPr="00F242DD">
        <w:rPr>
          <w:lang w:val="en-US"/>
        </w:rPr>
        <w:instrText>CSL</w:instrText>
      </w:r>
      <w:r w:rsidR="00946AD8" w:rsidRPr="00F242DD">
        <w:instrText>_</w:instrText>
      </w:r>
      <w:r w:rsidR="00946AD8" w:rsidRPr="00F242DD">
        <w:rPr>
          <w:lang w:val="en-US"/>
        </w:rPr>
        <w:instrText>CITATION</w:instrText>
      </w:r>
      <w:r w:rsidR="00946AD8" w:rsidRPr="00F242DD">
        <w:instrText xml:space="preserve"> {"</w:instrText>
      </w:r>
      <w:r w:rsidR="00946AD8" w:rsidRPr="00F242DD">
        <w:rPr>
          <w:lang w:val="en-US"/>
        </w:rPr>
        <w:instrText>citationItems</w:instrText>
      </w:r>
      <w:r w:rsidR="00946AD8" w:rsidRPr="00F242DD">
        <w:instrText>":[{"</w:instrText>
      </w:r>
      <w:r w:rsidR="00946AD8" w:rsidRPr="00F242DD">
        <w:rPr>
          <w:lang w:val="en-US"/>
        </w:rPr>
        <w:instrText>id</w:instrText>
      </w:r>
      <w:r w:rsidR="00946AD8" w:rsidRPr="00F242DD">
        <w:instrText>":"</w:instrText>
      </w:r>
      <w:r w:rsidR="00946AD8" w:rsidRPr="00F242DD">
        <w:rPr>
          <w:lang w:val="en-US"/>
        </w:rPr>
        <w:instrText>ITEM</w:instrText>
      </w:r>
      <w:r w:rsidR="00946AD8" w:rsidRPr="00F242DD">
        <w:instrText>-1","</w:instrText>
      </w:r>
      <w:r w:rsidR="00946AD8" w:rsidRPr="00F242DD">
        <w:rPr>
          <w:lang w:val="en-US"/>
        </w:rPr>
        <w:instrText>itemData</w:instrText>
      </w:r>
      <w:r w:rsidR="00946AD8" w:rsidRPr="00F242DD">
        <w:instrText>":{"</w:instrText>
      </w:r>
      <w:r w:rsidR="00946AD8" w:rsidRPr="00F242DD">
        <w:rPr>
          <w:lang w:val="en-US"/>
        </w:rPr>
        <w:instrText>author</w:instrText>
      </w:r>
      <w:r w:rsidR="00946AD8" w:rsidRPr="00F242DD">
        <w:instrText>":[{"</w:instrText>
      </w:r>
      <w:r w:rsidR="00946AD8" w:rsidRPr="00F242DD">
        <w:rPr>
          <w:lang w:val="en-US"/>
        </w:rPr>
        <w:instrText>dropping</w:instrText>
      </w:r>
      <w:r w:rsidR="00946AD8" w:rsidRPr="00F242DD">
        <w:instrText>-</w:instrText>
      </w:r>
      <w:r w:rsidR="00946AD8" w:rsidRPr="00F242DD">
        <w:rPr>
          <w:lang w:val="en-US"/>
        </w:rPr>
        <w:instrText>particle</w:instrText>
      </w:r>
      <w:r w:rsidR="00946AD8" w:rsidRPr="00F242DD">
        <w:instrText>":"","</w:instrText>
      </w:r>
      <w:r w:rsidR="00946AD8" w:rsidRPr="00F242DD">
        <w:rPr>
          <w:lang w:val="en-US"/>
        </w:rPr>
        <w:instrText>family</w:instrText>
      </w:r>
      <w:r w:rsidR="00946AD8" w:rsidRPr="00F242DD">
        <w:instrText>":"Менделеева","</w:instrText>
      </w:r>
      <w:r w:rsidR="00946AD8" w:rsidRPr="00F242DD">
        <w:rPr>
          <w:lang w:val="en-US"/>
        </w:rPr>
        <w:instrText>given</w:instrText>
      </w:r>
      <w:r w:rsidR="00946AD8" w:rsidRPr="00F242DD">
        <w:instrText>":"Л.П.","</w:instrText>
      </w:r>
      <w:r w:rsidR="00946AD8" w:rsidRPr="00F242DD">
        <w:rPr>
          <w:lang w:val="en-US"/>
        </w:rPr>
        <w:instrText>non</w:instrText>
      </w:r>
      <w:r w:rsidR="00946AD8" w:rsidRPr="00F242DD">
        <w:instrText>-</w:instrText>
      </w:r>
      <w:r w:rsidR="00946AD8" w:rsidRPr="00F242DD">
        <w:rPr>
          <w:lang w:val="en-US"/>
        </w:rPr>
        <w:instrText>dropping</w:instrText>
      </w:r>
      <w:r w:rsidR="00946AD8" w:rsidRPr="00F242DD">
        <w:instrText>-</w:instrText>
      </w:r>
      <w:r w:rsidR="00946AD8" w:rsidRPr="00F242DD">
        <w:rPr>
          <w:lang w:val="en-US"/>
        </w:rPr>
        <w:instrText>particle</w:instrText>
      </w:r>
      <w:r w:rsidR="00946AD8" w:rsidRPr="00F242DD">
        <w:instrText>":"","</w:instrText>
      </w:r>
      <w:r w:rsidR="00946AD8" w:rsidRPr="00F242DD">
        <w:rPr>
          <w:lang w:val="en-US"/>
        </w:rPr>
        <w:instrText>parse</w:instrText>
      </w:r>
      <w:r w:rsidR="00946AD8" w:rsidRPr="00F242DD">
        <w:instrText>-</w:instrText>
      </w:r>
      <w:r w:rsidR="00946AD8" w:rsidRPr="00F242DD">
        <w:rPr>
          <w:lang w:val="en-US"/>
        </w:rPr>
        <w:instrText>names</w:instrText>
      </w:r>
      <w:r w:rsidR="00946AD8" w:rsidRPr="00F242DD">
        <w:instrText>":</w:instrText>
      </w:r>
      <w:r w:rsidR="00946AD8" w:rsidRPr="00F242DD">
        <w:rPr>
          <w:lang w:val="en-US"/>
        </w:rPr>
        <w:instrText>false</w:instrText>
      </w:r>
      <w:r w:rsidR="00946AD8" w:rsidRPr="00F242DD">
        <w:instrText>,"</w:instrText>
      </w:r>
      <w:r w:rsidR="00946AD8" w:rsidRPr="00F242DD">
        <w:rPr>
          <w:lang w:val="en-US"/>
        </w:rPr>
        <w:instrText>suffix</w:instrText>
      </w:r>
      <w:r w:rsidR="00946AD8" w:rsidRPr="00F242DD">
        <w:instrText>":""},{"</w:instrText>
      </w:r>
      <w:r w:rsidR="00946AD8" w:rsidRPr="00F242DD">
        <w:rPr>
          <w:lang w:val="en-US"/>
        </w:rPr>
        <w:instrText>dropping</w:instrText>
      </w:r>
      <w:r w:rsidR="00946AD8" w:rsidRPr="00F242DD">
        <w:instrText>-</w:instrText>
      </w:r>
      <w:r w:rsidR="00946AD8" w:rsidRPr="00F242DD">
        <w:rPr>
          <w:lang w:val="en-US"/>
        </w:rPr>
        <w:instrText>particle</w:instrText>
      </w:r>
      <w:r w:rsidR="00946AD8" w:rsidRPr="00F242DD">
        <w:instrText>":"","</w:instrText>
      </w:r>
      <w:r w:rsidR="00946AD8" w:rsidRPr="00F242DD">
        <w:rPr>
          <w:lang w:val="en-US"/>
        </w:rPr>
        <w:instrText>family</w:instrText>
      </w:r>
      <w:r w:rsidR="00946AD8" w:rsidRPr="00F242DD">
        <w:instrText>":"Вотякова","</w:instrText>
      </w:r>
      <w:r w:rsidR="00946AD8" w:rsidRPr="00F242DD">
        <w:rPr>
          <w:lang w:val="en-US"/>
        </w:rPr>
        <w:instrText>given</w:instrText>
      </w:r>
      <w:r w:rsidR="00946AD8" w:rsidRPr="00F242DD">
        <w:instrText>":"О.М.","</w:instrText>
      </w:r>
      <w:r w:rsidR="00946AD8" w:rsidRPr="00F242DD">
        <w:rPr>
          <w:lang w:val="en-US"/>
        </w:rPr>
        <w:instrText>non</w:instrText>
      </w:r>
      <w:r w:rsidR="00946AD8" w:rsidRPr="00F242DD">
        <w:instrText>-</w:instrText>
      </w:r>
      <w:r w:rsidR="00946AD8" w:rsidRPr="00F242DD">
        <w:rPr>
          <w:lang w:val="en-US"/>
        </w:rPr>
        <w:instrText>dropping</w:instrText>
      </w:r>
      <w:r w:rsidR="00946AD8" w:rsidRPr="00F242DD">
        <w:instrText>-</w:instrText>
      </w:r>
      <w:r w:rsidR="00946AD8" w:rsidRPr="00F242DD">
        <w:rPr>
          <w:lang w:val="en-US"/>
        </w:rPr>
        <w:instrText>particle</w:instrText>
      </w:r>
      <w:r w:rsidR="00946AD8" w:rsidRPr="00F242DD">
        <w:instrText>":"","</w:instrText>
      </w:r>
      <w:r w:rsidR="00946AD8" w:rsidRPr="00F242DD">
        <w:rPr>
          <w:lang w:val="en-US"/>
        </w:rPr>
        <w:instrText>parse</w:instrText>
      </w:r>
      <w:r w:rsidR="00946AD8" w:rsidRPr="00F242DD">
        <w:instrText>-</w:instrText>
      </w:r>
      <w:r w:rsidR="00946AD8" w:rsidRPr="00F242DD">
        <w:rPr>
          <w:lang w:val="en-US"/>
        </w:rPr>
        <w:instrText>names</w:instrText>
      </w:r>
      <w:r w:rsidR="00946AD8" w:rsidRPr="00F242DD">
        <w:instrText>":</w:instrText>
      </w:r>
      <w:r w:rsidR="00946AD8" w:rsidRPr="00F242DD">
        <w:rPr>
          <w:lang w:val="en-US"/>
        </w:rPr>
        <w:instrText>false</w:instrText>
      </w:r>
      <w:r w:rsidR="00946AD8" w:rsidRPr="00F242DD">
        <w:instrText>,"</w:instrText>
      </w:r>
      <w:r w:rsidR="00946AD8" w:rsidRPr="00F242DD">
        <w:rPr>
          <w:lang w:val="en-US"/>
        </w:rPr>
        <w:instrText>suffix</w:instrText>
      </w:r>
      <w:r w:rsidR="00946AD8" w:rsidRPr="00F242DD">
        <w:instrText>":""},{"</w:instrText>
      </w:r>
      <w:r w:rsidR="00946AD8" w:rsidRPr="00F242DD">
        <w:rPr>
          <w:lang w:val="en-US"/>
        </w:rPr>
        <w:instrText>dropping</w:instrText>
      </w:r>
      <w:r w:rsidR="00946AD8" w:rsidRPr="00F242DD">
        <w:instrText>-</w:instrText>
      </w:r>
      <w:r w:rsidR="00946AD8" w:rsidRPr="00F242DD">
        <w:rPr>
          <w:lang w:val="en-US"/>
        </w:rPr>
        <w:instrText>particle</w:instrText>
      </w:r>
      <w:r w:rsidR="00946AD8" w:rsidRPr="00F242DD">
        <w:instrText>":"","</w:instrText>
      </w:r>
      <w:r w:rsidR="00946AD8" w:rsidRPr="00F242DD">
        <w:rPr>
          <w:lang w:val="en-US"/>
        </w:rPr>
        <w:instrText>family</w:instrText>
      </w:r>
      <w:r w:rsidR="00946AD8" w:rsidRPr="00F242DD">
        <w:instrText>":"Рехтина","</w:instrText>
      </w:r>
      <w:r w:rsidR="00946AD8" w:rsidRPr="00F242DD">
        <w:rPr>
          <w:lang w:val="en-US"/>
        </w:rPr>
        <w:instrText>given</w:instrText>
      </w:r>
      <w:r w:rsidR="00946AD8" w:rsidRPr="00F242DD">
        <w:instrText>":"И.Г.","</w:instrText>
      </w:r>
      <w:r w:rsidR="00946AD8" w:rsidRPr="00F242DD">
        <w:rPr>
          <w:lang w:val="en-US"/>
        </w:rPr>
        <w:instrText>non</w:instrText>
      </w:r>
      <w:r w:rsidR="00946AD8" w:rsidRPr="00F242DD">
        <w:instrText>-</w:instrText>
      </w:r>
      <w:r w:rsidR="00946AD8" w:rsidRPr="00F242DD">
        <w:rPr>
          <w:lang w:val="en-US"/>
        </w:rPr>
        <w:instrText>dropping</w:instrText>
      </w:r>
      <w:r w:rsidR="00946AD8" w:rsidRPr="00F242DD">
        <w:instrText>-</w:instrText>
      </w:r>
      <w:r w:rsidR="00946AD8" w:rsidRPr="00F242DD">
        <w:rPr>
          <w:lang w:val="en-US"/>
        </w:rPr>
        <w:instrText>particle</w:instrText>
      </w:r>
      <w:r w:rsidR="00946AD8" w:rsidRPr="00F242DD">
        <w:instrText>":"","</w:instrText>
      </w:r>
      <w:r w:rsidR="00946AD8" w:rsidRPr="00F242DD">
        <w:rPr>
          <w:lang w:val="en-US"/>
        </w:rPr>
        <w:instrText>parse</w:instrText>
      </w:r>
      <w:r w:rsidR="00946AD8" w:rsidRPr="00F242DD">
        <w:instrText>-</w:instrText>
      </w:r>
      <w:r w:rsidR="00946AD8" w:rsidRPr="00F242DD">
        <w:rPr>
          <w:lang w:val="en-US"/>
        </w:rPr>
        <w:instrText>names</w:instrText>
      </w:r>
      <w:r w:rsidR="00946AD8" w:rsidRPr="00F242DD">
        <w:instrText>":</w:instrText>
      </w:r>
      <w:r w:rsidR="00946AD8" w:rsidRPr="00F242DD">
        <w:rPr>
          <w:lang w:val="en-US"/>
        </w:rPr>
        <w:instrText>false</w:instrText>
      </w:r>
      <w:r w:rsidR="00946AD8" w:rsidRPr="00F242DD">
        <w:instrText>,"</w:instrText>
      </w:r>
      <w:r w:rsidR="00946AD8" w:rsidRPr="00F242DD">
        <w:rPr>
          <w:lang w:val="en-US"/>
        </w:rPr>
        <w:instrText>suffix</w:instrText>
      </w:r>
      <w:r w:rsidR="00946AD8" w:rsidRPr="00F242DD">
        <w:instrText>":""}],"</w:instrText>
      </w:r>
      <w:r w:rsidR="00946AD8" w:rsidRPr="00F242DD">
        <w:rPr>
          <w:lang w:val="en-US"/>
        </w:rPr>
        <w:instrText>container</w:instrText>
      </w:r>
      <w:r w:rsidR="00946AD8" w:rsidRPr="00F242DD">
        <w:instrText>-</w:instrText>
      </w:r>
      <w:r w:rsidR="00946AD8" w:rsidRPr="00F242DD">
        <w:rPr>
          <w:lang w:val="en-US"/>
        </w:rPr>
        <w:instrText>title</w:instrText>
      </w:r>
      <w:r w:rsidR="00946AD8" w:rsidRPr="00F242DD">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946AD8" w:rsidRPr="00F242DD">
        <w:rPr>
          <w:lang w:val="en-US"/>
        </w:rPr>
        <w:instrText>id</w:instrText>
      </w:r>
      <w:r w:rsidR="00946AD8" w:rsidRPr="00F242DD">
        <w:instrText>":"</w:instrText>
      </w:r>
      <w:r w:rsidR="00946AD8" w:rsidRPr="00F242DD">
        <w:rPr>
          <w:lang w:val="en-US"/>
        </w:rPr>
        <w:instrText>ITEM</w:instrText>
      </w:r>
      <w:r w:rsidR="00946AD8" w:rsidRPr="00F242DD">
        <w:instrText>-1","</w:instrText>
      </w:r>
      <w:r w:rsidR="00946AD8" w:rsidRPr="00F242DD">
        <w:rPr>
          <w:lang w:val="en-US"/>
        </w:rPr>
        <w:instrText>issued</w:instrText>
      </w:r>
      <w:r w:rsidR="00946AD8" w:rsidRPr="00F242DD">
        <w:instrText>":{"</w:instrText>
      </w:r>
      <w:r w:rsidR="00946AD8" w:rsidRPr="00F242DD">
        <w:rPr>
          <w:lang w:val="en-US"/>
        </w:rPr>
        <w:instrText>date</w:instrText>
      </w:r>
      <w:r w:rsidR="00946AD8" w:rsidRPr="00F242DD">
        <w:instrText>-</w:instrText>
      </w:r>
      <w:r w:rsidR="00946AD8" w:rsidRPr="00F242DD">
        <w:rPr>
          <w:lang w:val="en-US"/>
        </w:rPr>
        <w:instrText>parts</w:instrText>
      </w:r>
      <w:r w:rsidR="00946AD8" w:rsidRPr="00F242DD">
        <w:instrText>":[["2018"]]},"</w:instrText>
      </w:r>
      <w:r w:rsidR="00946AD8" w:rsidRPr="00F242DD">
        <w:rPr>
          <w:lang w:val="en-US"/>
        </w:rPr>
        <w:instrText>page</w:instrText>
      </w:r>
      <w:r w:rsidR="00946AD8" w:rsidRPr="00F242DD">
        <w:instrText>":"213-241","</w:instrText>
      </w:r>
      <w:r w:rsidR="00946AD8" w:rsidRPr="00F242DD">
        <w:rPr>
          <w:lang w:val="en-US"/>
        </w:rPr>
        <w:instrText>publisher</w:instrText>
      </w:r>
      <w:r w:rsidR="00946AD8" w:rsidRPr="00F242DD">
        <w:instrText>":"Москва","</w:instrText>
      </w:r>
      <w:r w:rsidR="00946AD8" w:rsidRPr="00F242DD">
        <w:rPr>
          <w:lang w:val="en-US"/>
        </w:rPr>
        <w:instrText>title</w:instrText>
      </w:r>
      <w:r w:rsidR="00946AD8" w:rsidRPr="00F242DD">
        <w:instrText>":"Множественная миелома","</w:instrText>
      </w:r>
      <w:r w:rsidR="00946AD8" w:rsidRPr="00F242DD">
        <w:rPr>
          <w:lang w:val="en-US"/>
        </w:rPr>
        <w:instrText>type</w:instrText>
      </w:r>
      <w:r w:rsidR="00946AD8" w:rsidRPr="00F242DD">
        <w:instrText>":"</w:instrText>
      </w:r>
      <w:r w:rsidR="00946AD8" w:rsidRPr="00F242DD">
        <w:rPr>
          <w:lang w:val="en-US"/>
        </w:rPr>
        <w:instrText>chapter</w:instrText>
      </w:r>
      <w:r w:rsidR="00946AD8" w:rsidRPr="00F242DD">
        <w:instrText>"},"</w:instrText>
      </w:r>
      <w:r w:rsidR="00946AD8" w:rsidRPr="00F242DD">
        <w:rPr>
          <w:lang w:val="en-US"/>
        </w:rPr>
        <w:instrText>uris</w:instrText>
      </w:r>
      <w:r w:rsidR="00946AD8" w:rsidRPr="00F242DD">
        <w:instrText>":["</w:instrText>
      </w:r>
      <w:r w:rsidR="00946AD8" w:rsidRPr="00F242DD">
        <w:rPr>
          <w:lang w:val="en-US"/>
        </w:rPr>
        <w:instrText>http</w:instrText>
      </w:r>
      <w:r w:rsidR="00946AD8" w:rsidRPr="00F242DD">
        <w:instrText>://</w:instrText>
      </w:r>
      <w:r w:rsidR="00946AD8" w:rsidRPr="00F242DD">
        <w:rPr>
          <w:lang w:val="en-US"/>
        </w:rPr>
        <w:instrText>www</w:instrText>
      </w:r>
      <w:r w:rsidR="00946AD8" w:rsidRPr="00F242DD">
        <w:instrText>.</w:instrText>
      </w:r>
      <w:r w:rsidR="00946AD8" w:rsidRPr="00F242DD">
        <w:rPr>
          <w:lang w:val="en-US"/>
        </w:rPr>
        <w:instrText>mendeley</w:instrText>
      </w:r>
      <w:r w:rsidR="00946AD8" w:rsidRPr="00F242DD">
        <w:instrText>.</w:instrText>
      </w:r>
      <w:r w:rsidR="00946AD8" w:rsidRPr="00F242DD">
        <w:rPr>
          <w:lang w:val="en-US"/>
        </w:rPr>
        <w:instrText>com</w:instrText>
      </w:r>
      <w:r w:rsidR="00946AD8" w:rsidRPr="00F242DD">
        <w:instrText>/</w:instrText>
      </w:r>
      <w:r w:rsidR="00946AD8" w:rsidRPr="00F242DD">
        <w:rPr>
          <w:lang w:val="en-US"/>
        </w:rPr>
        <w:instrText>documents</w:instrText>
      </w:r>
      <w:r w:rsidR="00946AD8" w:rsidRPr="00F242DD">
        <w:instrText>/?</w:instrText>
      </w:r>
      <w:r w:rsidR="00946AD8" w:rsidRPr="00F242DD">
        <w:rPr>
          <w:lang w:val="en-US"/>
        </w:rPr>
        <w:instrText>uuid</w:instrText>
      </w:r>
      <w:r w:rsidR="00946AD8" w:rsidRPr="00F242DD">
        <w:instrText>=74</w:instrText>
      </w:r>
      <w:r w:rsidR="00946AD8" w:rsidRPr="00F242DD">
        <w:rPr>
          <w:lang w:val="en-US"/>
        </w:rPr>
        <w:instrText>f</w:instrText>
      </w:r>
      <w:r w:rsidR="00946AD8" w:rsidRPr="00F242DD">
        <w:instrText>72</w:instrText>
      </w:r>
      <w:r w:rsidR="00946AD8" w:rsidRPr="00F242DD">
        <w:rPr>
          <w:lang w:val="en-US"/>
        </w:rPr>
        <w:instrText>d</w:instrText>
      </w:r>
      <w:r w:rsidR="00946AD8" w:rsidRPr="00F242DD">
        <w:instrText>23-</w:instrText>
      </w:r>
      <w:r w:rsidR="00946AD8" w:rsidRPr="00F242DD">
        <w:rPr>
          <w:lang w:val="en-US"/>
        </w:rPr>
        <w:instrText>d</w:instrText>
      </w:r>
      <w:r w:rsidR="00946AD8" w:rsidRPr="00F242DD">
        <w:instrText>025-4</w:instrText>
      </w:r>
      <w:r w:rsidR="00946AD8" w:rsidRPr="00F242DD">
        <w:rPr>
          <w:lang w:val="en-US"/>
        </w:rPr>
        <w:instrText>daa</w:instrText>
      </w:r>
      <w:r w:rsidR="00946AD8" w:rsidRPr="00F242DD">
        <w:instrText>-</w:instrText>
      </w:r>
      <w:r w:rsidR="00946AD8" w:rsidRPr="00F242DD">
        <w:rPr>
          <w:lang w:val="en-US"/>
        </w:rPr>
        <w:instrText>a</w:instrText>
      </w:r>
      <w:r w:rsidR="00946AD8" w:rsidRPr="00F242DD">
        <w:instrText>02</w:instrText>
      </w:r>
      <w:r w:rsidR="00946AD8" w:rsidRPr="00F242DD">
        <w:rPr>
          <w:lang w:val="en-US"/>
        </w:rPr>
        <w:instrText>d</w:instrText>
      </w:r>
      <w:r w:rsidR="00946AD8" w:rsidRPr="00F242DD">
        <w:instrText>-40</w:instrText>
      </w:r>
      <w:r w:rsidR="00946AD8" w:rsidRPr="00F242DD">
        <w:rPr>
          <w:lang w:val="en-US"/>
        </w:rPr>
        <w:instrText>d</w:instrText>
      </w:r>
      <w:r w:rsidR="00946AD8" w:rsidRPr="00F242DD">
        <w:instrText>14</w:instrText>
      </w:r>
      <w:r w:rsidR="00946AD8" w:rsidRPr="00F242DD">
        <w:rPr>
          <w:lang w:val="en-US"/>
        </w:rPr>
        <w:instrText>fc</w:instrText>
      </w:r>
      <w:r w:rsidR="00946AD8" w:rsidRPr="00F242DD">
        <w:instrText>77</w:instrText>
      </w:r>
      <w:r w:rsidR="00946AD8" w:rsidRPr="00F242DD">
        <w:rPr>
          <w:lang w:val="en-US"/>
        </w:rPr>
        <w:instrText>cc</w:instrText>
      </w:r>
      <w:r w:rsidR="00946AD8" w:rsidRPr="00F242DD">
        <w:instrText>4"]}],"</w:instrText>
      </w:r>
      <w:r w:rsidR="00946AD8" w:rsidRPr="00F242DD">
        <w:rPr>
          <w:lang w:val="en-US"/>
        </w:rPr>
        <w:instrText>mendeley</w:instrText>
      </w:r>
      <w:r w:rsidR="00946AD8" w:rsidRPr="00F242DD">
        <w:instrText>":{"</w:instrText>
      </w:r>
      <w:r w:rsidR="00946AD8" w:rsidRPr="00F242DD">
        <w:rPr>
          <w:lang w:val="en-US"/>
        </w:rPr>
        <w:instrText>formattedCitation</w:instrText>
      </w:r>
      <w:r w:rsidR="00946AD8" w:rsidRPr="00F242DD">
        <w:instrText>":"[1]","</w:instrText>
      </w:r>
      <w:r w:rsidR="00946AD8" w:rsidRPr="00F242DD">
        <w:rPr>
          <w:lang w:val="en-US"/>
        </w:rPr>
        <w:instrText>plainTextFormattedCitation</w:instrText>
      </w:r>
      <w:r w:rsidR="00946AD8" w:rsidRPr="00F242DD">
        <w:instrText>":"[1]","</w:instrText>
      </w:r>
      <w:r w:rsidR="00946AD8" w:rsidRPr="00F242DD">
        <w:rPr>
          <w:lang w:val="en-US"/>
        </w:rPr>
        <w:instrText>previouslyFormattedCitation</w:instrText>
      </w:r>
      <w:r w:rsidR="00946AD8" w:rsidRPr="00F242DD">
        <w:instrText>":"[1]"},"</w:instrText>
      </w:r>
      <w:r w:rsidR="00946AD8" w:rsidRPr="00F242DD">
        <w:rPr>
          <w:lang w:val="en-US"/>
        </w:rPr>
        <w:instrText>properties</w:instrText>
      </w:r>
      <w:r w:rsidR="00946AD8" w:rsidRPr="00F242DD">
        <w:instrText>":{"</w:instrText>
      </w:r>
      <w:r w:rsidR="00946AD8" w:rsidRPr="00F242DD">
        <w:rPr>
          <w:lang w:val="en-US"/>
        </w:rPr>
        <w:instrText>noteIndex</w:instrText>
      </w:r>
      <w:r w:rsidR="00946AD8" w:rsidRPr="00F242DD">
        <w:instrText>":0},"</w:instrText>
      </w:r>
      <w:r w:rsidR="00946AD8" w:rsidRPr="00F242DD">
        <w:rPr>
          <w:lang w:val="en-US"/>
        </w:rPr>
        <w:instrText>schema</w:instrText>
      </w:r>
      <w:r w:rsidR="00946AD8" w:rsidRPr="00F242DD">
        <w:instrText>":"</w:instrText>
      </w:r>
      <w:r w:rsidR="00946AD8" w:rsidRPr="00F242DD">
        <w:rPr>
          <w:lang w:val="en-US"/>
        </w:rPr>
        <w:instrText>https</w:instrText>
      </w:r>
      <w:r w:rsidR="00946AD8" w:rsidRPr="00F242DD">
        <w:instrText>://</w:instrText>
      </w:r>
      <w:r w:rsidR="00946AD8" w:rsidRPr="00F242DD">
        <w:rPr>
          <w:lang w:val="en-US"/>
        </w:rPr>
        <w:instrText>github</w:instrText>
      </w:r>
      <w:r w:rsidR="00946AD8" w:rsidRPr="00F242DD">
        <w:instrText>.</w:instrText>
      </w:r>
      <w:r w:rsidR="00946AD8" w:rsidRPr="00F242DD">
        <w:rPr>
          <w:lang w:val="en-US"/>
        </w:rPr>
        <w:instrText>com</w:instrText>
      </w:r>
      <w:r w:rsidR="00946AD8" w:rsidRPr="00F242DD">
        <w:instrText>/</w:instrText>
      </w:r>
      <w:r w:rsidR="00946AD8" w:rsidRPr="00F242DD">
        <w:rPr>
          <w:lang w:val="en-US"/>
        </w:rPr>
        <w:instrText>citation</w:instrText>
      </w:r>
      <w:r w:rsidR="00946AD8" w:rsidRPr="00F242DD">
        <w:instrText>-</w:instrText>
      </w:r>
      <w:r w:rsidR="00946AD8" w:rsidRPr="00F242DD">
        <w:rPr>
          <w:lang w:val="en-US"/>
        </w:rPr>
        <w:instrText>style</w:instrText>
      </w:r>
      <w:r w:rsidR="00946AD8" w:rsidRPr="00F242DD">
        <w:instrText>-</w:instrText>
      </w:r>
      <w:r w:rsidR="00946AD8" w:rsidRPr="00F242DD">
        <w:rPr>
          <w:lang w:val="en-US"/>
        </w:rPr>
        <w:instrText>language</w:instrText>
      </w:r>
      <w:r w:rsidR="00946AD8" w:rsidRPr="00F242DD">
        <w:instrText>/</w:instrText>
      </w:r>
      <w:r w:rsidR="00946AD8" w:rsidRPr="00F242DD">
        <w:rPr>
          <w:lang w:val="en-US"/>
        </w:rPr>
        <w:instrText>schema</w:instrText>
      </w:r>
      <w:r w:rsidR="00946AD8" w:rsidRPr="00F242DD">
        <w:instrText>/</w:instrText>
      </w:r>
      <w:r w:rsidR="00946AD8" w:rsidRPr="00F242DD">
        <w:rPr>
          <w:lang w:val="en-US"/>
        </w:rPr>
        <w:instrText>raw</w:instrText>
      </w:r>
      <w:r w:rsidR="00946AD8" w:rsidRPr="00F242DD">
        <w:instrText>/</w:instrText>
      </w:r>
      <w:r w:rsidR="00946AD8" w:rsidRPr="00F242DD">
        <w:rPr>
          <w:lang w:val="en-US"/>
        </w:rPr>
        <w:instrText>master</w:instrText>
      </w:r>
      <w:r w:rsidR="00946AD8" w:rsidRPr="00F242DD">
        <w:instrText>/</w:instrText>
      </w:r>
      <w:r w:rsidR="00946AD8" w:rsidRPr="00F242DD">
        <w:rPr>
          <w:lang w:val="en-US"/>
        </w:rPr>
        <w:instrText>csl</w:instrText>
      </w:r>
      <w:r w:rsidR="00946AD8" w:rsidRPr="00F242DD">
        <w:instrText>-</w:instrText>
      </w:r>
      <w:r w:rsidR="00946AD8" w:rsidRPr="00F242DD">
        <w:rPr>
          <w:lang w:val="en-US"/>
        </w:rPr>
        <w:instrText>citation</w:instrText>
      </w:r>
      <w:r w:rsidR="00946AD8" w:rsidRPr="00F242DD">
        <w:instrText>.</w:instrText>
      </w:r>
      <w:r w:rsidR="00946AD8" w:rsidRPr="00F242DD">
        <w:rPr>
          <w:lang w:val="en-US"/>
        </w:rPr>
        <w:instrText>json</w:instrText>
      </w:r>
      <w:r w:rsidR="00946AD8" w:rsidRPr="00F242DD">
        <w:instrText>"}</w:instrText>
      </w:r>
      <w:r w:rsidR="00A96FB6" w:rsidRPr="00F242DD">
        <w:rPr>
          <w:lang w:val="en-US"/>
        </w:rPr>
        <w:fldChar w:fldCharType="separate"/>
      </w:r>
      <w:r w:rsidR="00946AD8" w:rsidRPr="00F242DD">
        <w:rPr>
          <w:noProof/>
        </w:rPr>
        <w:t>[1]</w:t>
      </w:r>
      <w:r w:rsidR="00A96FB6" w:rsidRPr="00F242DD">
        <w:rPr>
          <w:lang w:val="en-US"/>
        </w:rPr>
        <w:fldChar w:fldCharType="end"/>
      </w:r>
      <w:r w:rsidRPr="00F242DD">
        <w:t>.</w:t>
      </w:r>
    </w:p>
    <w:p w14:paraId="74C4EC4B" w14:textId="77777777" w:rsidR="00FC3E67" w:rsidRPr="00F242DD" w:rsidRDefault="00FC3E67" w:rsidP="00131E36">
      <w:pPr>
        <w:spacing w:before="0" w:after="0"/>
        <w:ind w:left="709"/>
        <w:contextualSpacing/>
        <w:rPr>
          <w:b/>
        </w:rPr>
      </w:pPr>
      <w:r w:rsidRPr="00F242DD">
        <w:rPr>
          <w:b/>
        </w:rPr>
        <w:t xml:space="preserve">Уровень убедительности рекомендаций </w:t>
      </w:r>
      <w:r w:rsidR="0014089B" w:rsidRPr="00F242DD">
        <w:rPr>
          <w:b/>
        </w:rPr>
        <w:t xml:space="preserve">− </w:t>
      </w:r>
      <w:r w:rsidR="000558B2" w:rsidRPr="00F242DD">
        <w:rPr>
          <w:b/>
          <w:lang w:val="en-US"/>
        </w:rPr>
        <w:t>C</w:t>
      </w:r>
      <w:r w:rsidR="003369B4" w:rsidRPr="00F242DD">
        <w:rPr>
          <w:b/>
        </w:rPr>
        <w:t xml:space="preserve"> </w:t>
      </w:r>
      <w:r w:rsidRPr="00F242DD">
        <w:rPr>
          <w:b/>
        </w:rPr>
        <w:t>(уровень достоверности доказательств</w:t>
      </w:r>
      <w:r w:rsidR="000558B2" w:rsidRPr="00F242DD">
        <w:rPr>
          <w:b/>
        </w:rPr>
        <w:t xml:space="preserve"> </w:t>
      </w:r>
      <w:r w:rsidR="0014089B" w:rsidRPr="00F242DD">
        <w:rPr>
          <w:b/>
        </w:rPr>
        <w:t xml:space="preserve">− </w:t>
      </w:r>
      <w:r w:rsidR="000558B2" w:rsidRPr="00F242DD">
        <w:rPr>
          <w:b/>
        </w:rPr>
        <w:t>5</w:t>
      </w:r>
      <w:r w:rsidRPr="00F242DD">
        <w:rPr>
          <w:b/>
        </w:rPr>
        <w:t>)</w:t>
      </w:r>
    </w:p>
    <w:p w14:paraId="41A9EDAF" w14:textId="7E40F172" w:rsidR="00FC3E67" w:rsidRPr="00F242DD" w:rsidRDefault="00FC3E67" w:rsidP="00131E36">
      <w:pPr>
        <w:spacing w:before="0" w:after="0"/>
        <w:ind w:firstLine="708"/>
        <w:rPr>
          <w:rFonts w:eastAsia="Times New Roman"/>
          <w:i/>
        </w:rPr>
      </w:pPr>
      <w:r w:rsidRPr="00F242DD">
        <w:rPr>
          <w:rFonts w:eastAsia="Times New Roman"/>
          <w:b/>
          <w:i/>
        </w:rPr>
        <w:t xml:space="preserve">Таблица </w:t>
      </w:r>
      <w:r w:rsidR="00993359">
        <w:rPr>
          <w:rFonts w:eastAsia="Times New Roman"/>
          <w:b/>
          <w:i/>
        </w:rPr>
        <w:t>6</w:t>
      </w:r>
      <w:r w:rsidRPr="00F242DD">
        <w:rPr>
          <w:rFonts w:eastAsia="Times New Roman"/>
          <w:b/>
          <w:i/>
        </w:rPr>
        <w:t>.</w:t>
      </w:r>
      <w:r w:rsidR="00463342" w:rsidRPr="00F242DD">
        <w:rPr>
          <w:rFonts w:eastAsia="Times New Roman"/>
          <w:b/>
          <w:i/>
        </w:rPr>
        <w:t xml:space="preserve"> </w:t>
      </w:r>
      <w:r w:rsidRPr="00F242DD">
        <w:rPr>
          <w:rFonts w:eastAsia="Times New Roman"/>
          <w:bCs/>
          <w:i/>
        </w:rPr>
        <w:t xml:space="preserve">Рекомендации по снижению доз препаратов у пожилых </w:t>
      </w:r>
      <w:r w:rsidR="00FB03BB" w:rsidRPr="00F242DD">
        <w:rPr>
          <w:rFonts w:eastAsia="Times New Roman"/>
          <w:bCs/>
          <w:i/>
        </w:rPr>
        <w:t>пациентов</w:t>
      </w:r>
      <w:r w:rsidRPr="00F242DD">
        <w:rPr>
          <w:rFonts w:eastAsia="Times New Roman"/>
          <w:bCs/>
          <w:i/>
        </w:rPr>
        <w:t xml:space="preserve"> ММ</w:t>
      </w:r>
    </w:p>
    <w:tbl>
      <w:tblPr>
        <w:tblW w:w="0" w:type="auto"/>
        <w:tblInd w:w="392" w:type="dxa"/>
        <w:tblLayout w:type="fixed"/>
        <w:tblLook w:val="0000" w:firstRow="0" w:lastRow="0" w:firstColumn="0" w:lastColumn="0" w:noHBand="0" w:noVBand="0"/>
      </w:tblPr>
      <w:tblGrid>
        <w:gridCol w:w="1902"/>
        <w:gridCol w:w="2186"/>
        <w:gridCol w:w="2186"/>
        <w:gridCol w:w="2326"/>
      </w:tblGrid>
      <w:tr w:rsidR="00FC3E67" w:rsidRPr="00F242DD" w14:paraId="3DE996CB" w14:textId="77777777" w:rsidTr="00E36DFA">
        <w:tc>
          <w:tcPr>
            <w:tcW w:w="1902" w:type="dxa"/>
            <w:tcBorders>
              <w:top w:val="single" w:sz="4" w:space="0" w:color="auto"/>
              <w:left w:val="single" w:sz="4" w:space="0" w:color="auto"/>
            </w:tcBorders>
            <w:shd w:val="clear" w:color="auto" w:fill="auto"/>
          </w:tcPr>
          <w:p w14:paraId="2F1036E8" w14:textId="77777777" w:rsidR="00FC3E67" w:rsidRPr="00F242DD" w:rsidRDefault="00FC3E67" w:rsidP="00131E36">
            <w:pPr>
              <w:snapToGrid w:val="0"/>
              <w:spacing w:before="0" w:after="0"/>
              <w:jc w:val="center"/>
              <w:rPr>
                <w:rFonts w:eastAsia="Times New Roman"/>
              </w:rPr>
            </w:pPr>
          </w:p>
        </w:tc>
        <w:tc>
          <w:tcPr>
            <w:tcW w:w="6698" w:type="dxa"/>
            <w:gridSpan w:val="3"/>
            <w:tcBorders>
              <w:top w:val="single" w:sz="4" w:space="0" w:color="000000"/>
              <w:left w:val="single" w:sz="4" w:space="0" w:color="000000"/>
              <w:bottom w:val="single" w:sz="4" w:space="0" w:color="000000"/>
              <w:right w:val="single" w:sz="4" w:space="0" w:color="000000"/>
            </w:tcBorders>
            <w:shd w:val="clear" w:color="auto" w:fill="auto"/>
          </w:tcPr>
          <w:p w14:paraId="1C171E14" w14:textId="77777777" w:rsidR="00FC3E67" w:rsidRPr="00F242DD" w:rsidRDefault="00FC3E67" w:rsidP="00131E36">
            <w:pPr>
              <w:snapToGrid w:val="0"/>
              <w:spacing w:before="0" w:after="0"/>
              <w:jc w:val="center"/>
              <w:rPr>
                <w:rFonts w:eastAsia="Times New Roman"/>
                <w:lang w:val="en-US"/>
              </w:rPr>
            </w:pPr>
            <w:r w:rsidRPr="00F242DD">
              <w:rPr>
                <w:rFonts w:eastAsia="Times New Roman"/>
              </w:rPr>
              <w:t>Уровень дозы</w:t>
            </w:r>
          </w:p>
        </w:tc>
      </w:tr>
      <w:tr w:rsidR="00FC3E67" w:rsidRPr="00F242DD" w14:paraId="6F8B1956" w14:textId="77777777" w:rsidTr="00E36DFA">
        <w:tc>
          <w:tcPr>
            <w:tcW w:w="1902" w:type="dxa"/>
            <w:tcBorders>
              <w:left w:val="single" w:sz="4" w:space="0" w:color="auto"/>
              <w:bottom w:val="single" w:sz="4" w:space="0" w:color="auto"/>
            </w:tcBorders>
            <w:shd w:val="clear" w:color="auto" w:fill="auto"/>
          </w:tcPr>
          <w:p w14:paraId="454AC60F" w14:textId="77777777" w:rsidR="00FC3E67" w:rsidRPr="00F242DD" w:rsidRDefault="00FC3E67" w:rsidP="00131E36">
            <w:pPr>
              <w:snapToGrid w:val="0"/>
              <w:spacing w:before="0" w:after="0"/>
              <w:rPr>
                <w:rFonts w:eastAsia="Times New Roman"/>
                <w:lang w:val="en-US"/>
              </w:rPr>
            </w:pPr>
            <w:r w:rsidRPr="00F242DD">
              <w:rPr>
                <w:rFonts w:eastAsia="Times New Roman"/>
                <w:lang w:val="en-US"/>
              </w:rPr>
              <w:t>Лекарственныйпрепарат</w:t>
            </w:r>
          </w:p>
        </w:tc>
        <w:tc>
          <w:tcPr>
            <w:tcW w:w="2186" w:type="dxa"/>
            <w:tcBorders>
              <w:left w:val="single" w:sz="4" w:space="0" w:color="000000"/>
              <w:bottom w:val="single" w:sz="4" w:space="0" w:color="000000"/>
            </w:tcBorders>
            <w:shd w:val="clear" w:color="auto" w:fill="auto"/>
          </w:tcPr>
          <w:p w14:paraId="609CFEE5" w14:textId="77777777" w:rsidR="00FC3E67" w:rsidRPr="00F242DD" w:rsidRDefault="00FC3E67" w:rsidP="00131E36">
            <w:pPr>
              <w:snapToGrid w:val="0"/>
              <w:spacing w:before="0" w:after="0"/>
              <w:jc w:val="center"/>
              <w:rPr>
                <w:rFonts w:eastAsia="Times New Roman"/>
                <w:lang w:val="en-US"/>
              </w:rPr>
            </w:pPr>
            <w:r w:rsidRPr="00F242DD">
              <w:rPr>
                <w:rFonts w:eastAsia="Times New Roman"/>
                <w:lang w:val="en-US"/>
              </w:rPr>
              <w:t>0</w:t>
            </w:r>
          </w:p>
        </w:tc>
        <w:tc>
          <w:tcPr>
            <w:tcW w:w="2186" w:type="dxa"/>
            <w:tcBorders>
              <w:left w:val="single" w:sz="4" w:space="0" w:color="000000"/>
              <w:bottom w:val="single" w:sz="4" w:space="0" w:color="000000"/>
            </w:tcBorders>
            <w:shd w:val="clear" w:color="auto" w:fill="auto"/>
          </w:tcPr>
          <w:p w14:paraId="01EB820B" w14:textId="77777777" w:rsidR="00FC3E67" w:rsidRPr="00F242DD" w:rsidRDefault="00FC3E67" w:rsidP="00131E36">
            <w:pPr>
              <w:snapToGrid w:val="0"/>
              <w:spacing w:before="0" w:after="0"/>
              <w:jc w:val="center"/>
              <w:rPr>
                <w:rFonts w:eastAsia="Times New Roman"/>
                <w:lang w:val="en-US"/>
              </w:rPr>
            </w:pPr>
            <w:r w:rsidRPr="00F242DD">
              <w:rPr>
                <w:rFonts w:eastAsia="Times New Roman"/>
                <w:lang w:val="en-US"/>
              </w:rPr>
              <w:t>1</w:t>
            </w:r>
          </w:p>
        </w:tc>
        <w:tc>
          <w:tcPr>
            <w:tcW w:w="2326" w:type="dxa"/>
            <w:tcBorders>
              <w:left w:val="single" w:sz="4" w:space="0" w:color="000000"/>
              <w:bottom w:val="single" w:sz="4" w:space="0" w:color="000000"/>
              <w:right w:val="single" w:sz="4" w:space="0" w:color="000000"/>
            </w:tcBorders>
            <w:shd w:val="clear" w:color="auto" w:fill="auto"/>
          </w:tcPr>
          <w:p w14:paraId="42E89439" w14:textId="77777777" w:rsidR="00FC3E67" w:rsidRPr="00F242DD" w:rsidRDefault="00FC3E67" w:rsidP="00131E36">
            <w:pPr>
              <w:snapToGrid w:val="0"/>
              <w:spacing w:before="0" w:after="0"/>
              <w:jc w:val="center"/>
              <w:rPr>
                <w:rFonts w:eastAsia="Times New Roman"/>
                <w:lang w:val="en-US"/>
              </w:rPr>
            </w:pPr>
            <w:r w:rsidRPr="00F242DD">
              <w:rPr>
                <w:rFonts w:eastAsia="Times New Roman"/>
                <w:lang w:val="en-US"/>
              </w:rPr>
              <w:t>2</w:t>
            </w:r>
          </w:p>
        </w:tc>
      </w:tr>
      <w:tr w:rsidR="00FC3E67" w:rsidRPr="00F242DD" w14:paraId="64AA7432" w14:textId="77777777" w:rsidTr="00E36DFA">
        <w:tc>
          <w:tcPr>
            <w:tcW w:w="1902" w:type="dxa"/>
            <w:tcBorders>
              <w:top w:val="single" w:sz="4" w:space="0" w:color="auto"/>
              <w:left w:val="single" w:sz="4" w:space="0" w:color="000000"/>
              <w:bottom w:val="single" w:sz="4" w:space="0" w:color="000000"/>
            </w:tcBorders>
            <w:shd w:val="clear" w:color="auto" w:fill="auto"/>
          </w:tcPr>
          <w:p w14:paraId="4657E5CA" w14:textId="77777777" w:rsidR="00FC3E67" w:rsidRPr="00F242DD" w:rsidRDefault="00FC3E67" w:rsidP="00131E36">
            <w:pPr>
              <w:snapToGrid w:val="0"/>
              <w:spacing w:before="0" w:after="0"/>
              <w:rPr>
                <w:rFonts w:eastAsia="Times New Roman"/>
                <w:iCs/>
              </w:rPr>
            </w:pPr>
            <w:r w:rsidRPr="00F242DD">
              <w:rPr>
                <w:rFonts w:eastAsia="Times New Roman"/>
                <w:lang w:val="en-US"/>
              </w:rPr>
              <w:t>Бортезомиб</w:t>
            </w:r>
            <w:r w:rsidR="007E7259" w:rsidRPr="00F242DD">
              <w:rPr>
                <w:rFonts w:eastAsia="Times New Roman"/>
              </w:rPr>
              <w:t>**</w:t>
            </w:r>
          </w:p>
        </w:tc>
        <w:tc>
          <w:tcPr>
            <w:tcW w:w="2186" w:type="dxa"/>
            <w:tcBorders>
              <w:left w:val="single" w:sz="4" w:space="0" w:color="000000"/>
              <w:bottom w:val="single" w:sz="4" w:space="0" w:color="000000"/>
            </w:tcBorders>
            <w:shd w:val="clear" w:color="auto" w:fill="auto"/>
          </w:tcPr>
          <w:p w14:paraId="35173F70" w14:textId="77777777" w:rsidR="00FC3E67" w:rsidRPr="00F242DD" w:rsidRDefault="00FC3E67" w:rsidP="00131E36">
            <w:pPr>
              <w:snapToGrid w:val="0"/>
              <w:spacing w:before="0" w:after="0"/>
              <w:jc w:val="left"/>
              <w:rPr>
                <w:rFonts w:eastAsia="Times New Roman"/>
                <w:iCs/>
              </w:rPr>
            </w:pPr>
            <w:r w:rsidRPr="00F242DD">
              <w:rPr>
                <w:rFonts w:eastAsia="Times New Roman"/>
                <w:iCs/>
              </w:rPr>
              <w:t>1,3 мг/м</w:t>
            </w:r>
            <w:r w:rsidRPr="00F242DD">
              <w:rPr>
                <w:rFonts w:eastAsia="Times New Roman"/>
                <w:iCs/>
                <w:vertAlign w:val="superscript"/>
              </w:rPr>
              <w:t xml:space="preserve">2 </w:t>
            </w:r>
          </w:p>
          <w:p w14:paraId="57E98959" w14:textId="77777777" w:rsidR="00FC3E67" w:rsidRPr="00F242DD" w:rsidRDefault="00FC3E67" w:rsidP="00131E36">
            <w:pPr>
              <w:spacing w:before="0" w:after="0"/>
              <w:jc w:val="left"/>
              <w:rPr>
                <w:rFonts w:eastAsia="Times New Roman"/>
                <w:iCs/>
              </w:rPr>
            </w:pPr>
            <w:r w:rsidRPr="00F242DD">
              <w:rPr>
                <w:rFonts w:eastAsia="Times New Roman"/>
                <w:iCs/>
              </w:rPr>
              <w:lastRenderedPageBreak/>
              <w:t>дни: 1,</w:t>
            </w:r>
            <w:r w:rsidR="00655135" w:rsidRPr="00F242DD">
              <w:rPr>
                <w:rFonts w:eastAsia="Times New Roman"/>
                <w:iCs/>
              </w:rPr>
              <w:t xml:space="preserve"> </w:t>
            </w:r>
            <w:r w:rsidRPr="00F242DD">
              <w:rPr>
                <w:rFonts w:eastAsia="Times New Roman"/>
                <w:iCs/>
              </w:rPr>
              <w:t>4,</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1</w:t>
            </w:r>
            <w:r w:rsidR="00655135" w:rsidRPr="00F242DD">
              <w:rPr>
                <w:rFonts w:eastAsia="Times New Roman"/>
                <w:iCs/>
              </w:rPr>
              <w:t>-й</w:t>
            </w:r>
            <w:r w:rsidRPr="00F242DD">
              <w:rPr>
                <w:rFonts w:eastAsia="Times New Roman"/>
                <w:iCs/>
              </w:rPr>
              <w:t xml:space="preserve"> </w:t>
            </w:r>
          </w:p>
          <w:p w14:paraId="3546F71F" w14:textId="77777777" w:rsidR="00FC3E67" w:rsidRPr="00F242DD" w:rsidRDefault="00FC3E67" w:rsidP="00655135">
            <w:pPr>
              <w:spacing w:before="0" w:after="0"/>
              <w:jc w:val="left"/>
              <w:rPr>
                <w:rFonts w:eastAsia="Times New Roman"/>
                <w:iCs/>
              </w:rPr>
            </w:pPr>
            <w:r w:rsidRPr="00F242DD">
              <w:rPr>
                <w:rFonts w:eastAsia="Times New Roman"/>
                <w:iCs/>
              </w:rPr>
              <w:t>каждые 3 нед</w:t>
            </w:r>
          </w:p>
        </w:tc>
        <w:tc>
          <w:tcPr>
            <w:tcW w:w="2186" w:type="dxa"/>
            <w:tcBorders>
              <w:left w:val="single" w:sz="4" w:space="0" w:color="000000"/>
              <w:bottom w:val="single" w:sz="4" w:space="0" w:color="000000"/>
            </w:tcBorders>
            <w:shd w:val="clear" w:color="auto" w:fill="auto"/>
          </w:tcPr>
          <w:p w14:paraId="7E83274A" w14:textId="77777777" w:rsidR="00FC3E67" w:rsidRPr="00F242DD" w:rsidRDefault="00FC3E67" w:rsidP="00131E36">
            <w:pPr>
              <w:snapToGrid w:val="0"/>
              <w:spacing w:before="0" w:after="0"/>
              <w:jc w:val="left"/>
              <w:rPr>
                <w:rFonts w:eastAsia="Times New Roman"/>
                <w:iCs/>
              </w:rPr>
            </w:pPr>
            <w:r w:rsidRPr="00F242DD">
              <w:rPr>
                <w:rFonts w:eastAsia="Times New Roman"/>
                <w:iCs/>
              </w:rPr>
              <w:lastRenderedPageBreak/>
              <w:t>1,3 мг/м</w:t>
            </w:r>
            <w:r w:rsidRPr="00F242DD">
              <w:rPr>
                <w:rFonts w:eastAsia="Times New Roman"/>
                <w:iCs/>
                <w:vertAlign w:val="superscript"/>
              </w:rPr>
              <w:t>2</w:t>
            </w:r>
            <w:r w:rsidRPr="00F242DD">
              <w:rPr>
                <w:rFonts w:eastAsia="Times New Roman"/>
                <w:iCs/>
              </w:rPr>
              <w:t xml:space="preserve"> 1 раз в </w:t>
            </w:r>
            <w:r w:rsidRPr="00F242DD">
              <w:rPr>
                <w:rFonts w:eastAsia="Times New Roman"/>
                <w:iCs/>
              </w:rPr>
              <w:lastRenderedPageBreak/>
              <w:t>неделю</w:t>
            </w:r>
          </w:p>
          <w:p w14:paraId="08874995" w14:textId="77777777" w:rsidR="00FC3E67" w:rsidRPr="00F242DD" w:rsidRDefault="00FC3E67" w:rsidP="00655135">
            <w:pPr>
              <w:spacing w:before="0" w:after="0"/>
              <w:jc w:val="left"/>
              <w:rPr>
                <w:rFonts w:eastAsia="Times New Roman"/>
                <w:iCs/>
              </w:rPr>
            </w:pPr>
            <w:r w:rsidRPr="00F242DD">
              <w:rPr>
                <w:rFonts w:eastAsia="Times New Roman"/>
                <w:iCs/>
              </w:rPr>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c>
          <w:tcPr>
            <w:tcW w:w="2326" w:type="dxa"/>
            <w:tcBorders>
              <w:left w:val="single" w:sz="4" w:space="0" w:color="000000"/>
              <w:bottom w:val="single" w:sz="4" w:space="0" w:color="000000"/>
              <w:right w:val="single" w:sz="4" w:space="0" w:color="000000"/>
            </w:tcBorders>
            <w:shd w:val="clear" w:color="auto" w:fill="auto"/>
          </w:tcPr>
          <w:p w14:paraId="491E8ACE" w14:textId="77777777" w:rsidR="00FC3E67" w:rsidRPr="00F242DD" w:rsidRDefault="00FC3E67" w:rsidP="00131E36">
            <w:pPr>
              <w:snapToGrid w:val="0"/>
              <w:spacing w:before="0" w:after="0"/>
              <w:jc w:val="left"/>
              <w:rPr>
                <w:rFonts w:eastAsia="Times New Roman"/>
                <w:iCs/>
              </w:rPr>
            </w:pPr>
            <w:r w:rsidRPr="00F242DD">
              <w:rPr>
                <w:rFonts w:eastAsia="Times New Roman"/>
                <w:iCs/>
              </w:rPr>
              <w:lastRenderedPageBreak/>
              <w:t>1,0 мг/м</w:t>
            </w:r>
            <w:r w:rsidRPr="00F242DD">
              <w:rPr>
                <w:rFonts w:eastAsia="Times New Roman"/>
                <w:iCs/>
                <w:vertAlign w:val="superscript"/>
              </w:rPr>
              <w:t>2</w:t>
            </w:r>
            <w:r w:rsidRPr="00F242DD">
              <w:rPr>
                <w:rFonts w:eastAsia="Times New Roman"/>
                <w:iCs/>
              </w:rPr>
              <w:t xml:space="preserve"> 1 раз в </w:t>
            </w:r>
            <w:r w:rsidRPr="00F242DD">
              <w:rPr>
                <w:rFonts w:eastAsia="Times New Roman"/>
                <w:iCs/>
              </w:rPr>
              <w:lastRenderedPageBreak/>
              <w:t xml:space="preserve">неделю </w:t>
            </w:r>
          </w:p>
          <w:p w14:paraId="33BFEB16" w14:textId="77777777" w:rsidR="00FC3E67" w:rsidRPr="00F242DD" w:rsidRDefault="00FC3E67" w:rsidP="00655135">
            <w:pPr>
              <w:spacing w:before="0" w:after="0"/>
              <w:jc w:val="left"/>
              <w:rPr>
                <w:rFonts w:eastAsia="Times New Roman"/>
              </w:rPr>
            </w:pPr>
            <w:r w:rsidRPr="00F242DD">
              <w:rPr>
                <w:rFonts w:eastAsia="Times New Roman"/>
                <w:iCs/>
              </w:rPr>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r>
      <w:tr w:rsidR="00FC3E67" w:rsidRPr="00F242DD" w14:paraId="56016680" w14:textId="77777777" w:rsidTr="00E36DFA">
        <w:tc>
          <w:tcPr>
            <w:tcW w:w="1902" w:type="dxa"/>
            <w:tcBorders>
              <w:left w:val="single" w:sz="4" w:space="0" w:color="000000"/>
              <w:bottom w:val="single" w:sz="4" w:space="0" w:color="000000"/>
            </w:tcBorders>
            <w:shd w:val="clear" w:color="auto" w:fill="auto"/>
          </w:tcPr>
          <w:p w14:paraId="7A388DC2" w14:textId="77777777" w:rsidR="00FC3E67" w:rsidRPr="00F242DD" w:rsidRDefault="00FC3E67" w:rsidP="00131E36">
            <w:pPr>
              <w:snapToGrid w:val="0"/>
              <w:spacing w:before="0" w:after="0"/>
              <w:rPr>
                <w:rFonts w:eastAsia="Times New Roman"/>
              </w:rPr>
            </w:pPr>
            <w:r w:rsidRPr="00F242DD">
              <w:rPr>
                <w:rFonts w:eastAsia="Times New Roman"/>
              </w:rPr>
              <w:lastRenderedPageBreak/>
              <w:t>Л</w:t>
            </w:r>
            <w:r w:rsidRPr="00F242DD">
              <w:rPr>
                <w:rFonts w:eastAsia="Times New Roman"/>
                <w:lang w:val="en-US"/>
              </w:rPr>
              <w:t>еналидомид</w:t>
            </w:r>
            <w:r w:rsidR="007E7259" w:rsidRPr="00F242DD">
              <w:rPr>
                <w:rFonts w:eastAsia="Times New Roman"/>
              </w:rPr>
              <w:t xml:space="preserve">** </w:t>
            </w:r>
            <w:r w:rsidRPr="00F242DD">
              <w:rPr>
                <w:rFonts w:eastAsia="Times New Roman"/>
              </w:rPr>
              <w:t xml:space="preserve"> (с дексаметазоном</w:t>
            </w:r>
            <w:r w:rsidR="007E7259" w:rsidRPr="00F242DD">
              <w:rPr>
                <w:rFonts w:eastAsia="Times New Roman"/>
              </w:rPr>
              <w:t>**</w:t>
            </w:r>
            <w:r w:rsidRPr="00F242DD">
              <w:rPr>
                <w:rFonts w:eastAsia="Times New Roman"/>
              </w:rPr>
              <w:t>)</w:t>
            </w:r>
          </w:p>
        </w:tc>
        <w:tc>
          <w:tcPr>
            <w:tcW w:w="2186" w:type="dxa"/>
            <w:tcBorders>
              <w:left w:val="single" w:sz="4" w:space="0" w:color="000000"/>
              <w:bottom w:val="single" w:sz="4" w:space="0" w:color="000000"/>
            </w:tcBorders>
            <w:shd w:val="clear" w:color="auto" w:fill="auto"/>
          </w:tcPr>
          <w:p w14:paraId="66A34562" w14:textId="77777777" w:rsidR="00FC3E67" w:rsidRPr="00F242DD" w:rsidRDefault="00FC3E67" w:rsidP="00131E36">
            <w:pPr>
              <w:snapToGrid w:val="0"/>
              <w:spacing w:before="0" w:after="0"/>
              <w:jc w:val="left"/>
              <w:rPr>
                <w:rFonts w:eastAsia="Times New Roman"/>
              </w:rPr>
            </w:pPr>
            <w:r w:rsidRPr="00F242DD">
              <w:rPr>
                <w:rFonts w:eastAsia="Times New Roman"/>
              </w:rPr>
              <w:t>25 мг</w:t>
            </w:r>
            <w:r w:rsidR="0094530A" w:rsidRPr="00F242DD">
              <w:rPr>
                <w:rFonts w:eastAsia="Times New Roman"/>
              </w:rPr>
              <w:t xml:space="preserve"> в день</w:t>
            </w:r>
          </w:p>
          <w:p w14:paraId="20A9AED3" w14:textId="77777777" w:rsidR="00FC3E67" w:rsidRPr="00F242DD" w:rsidRDefault="00FC3E67" w:rsidP="00131E36">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28A48F8C" w14:textId="77777777" w:rsidR="00FC3E67" w:rsidRPr="00F242DD" w:rsidRDefault="00FC3E67" w:rsidP="00655135">
            <w:pPr>
              <w:spacing w:before="0" w:after="0"/>
              <w:jc w:val="left"/>
              <w:rPr>
                <w:rFonts w:eastAsia="Times New Roman"/>
              </w:rPr>
            </w:pPr>
            <w:r w:rsidRPr="00F242DD">
              <w:rPr>
                <w:rFonts w:eastAsia="Times New Roman"/>
              </w:rPr>
              <w:t>каждые 4 нед</w:t>
            </w:r>
          </w:p>
        </w:tc>
        <w:tc>
          <w:tcPr>
            <w:tcW w:w="2186" w:type="dxa"/>
            <w:tcBorders>
              <w:left w:val="single" w:sz="4" w:space="0" w:color="000000"/>
              <w:bottom w:val="single" w:sz="4" w:space="0" w:color="000000"/>
            </w:tcBorders>
            <w:shd w:val="clear" w:color="auto" w:fill="auto"/>
          </w:tcPr>
          <w:p w14:paraId="4C23BEDB" w14:textId="77777777" w:rsidR="00FC3E67" w:rsidRPr="00F242DD" w:rsidRDefault="00FC3E67" w:rsidP="00131E36">
            <w:pPr>
              <w:snapToGrid w:val="0"/>
              <w:spacing w:before="0" w:after="0"/>
              <w:jc w:val="left"/>
              <w:rPr>
                <w:rFonts w:eastAsia="Times New Roman"/>
              </w:rPr>
            </w:pPr>
            <w:r w:rsidRPr="00F242DD">
              <w:rPr>
                <w:rFonts w:eastAsia="Times New Roman"/>
              </w:rPr>
              <w:t>15 мг</w:t>
            </w:r>
            <w:r w:rsidR="0094530A" w:rsidRPr="00F242DD">
              <w:rPr>
                <w:rFonts w:eastAsia="Times New Roman"/>
              </w:rPr>
              <w:t xml:space="preserve"> в день</w:t>
            </w:r>
          </w:p>
          <w:p w14:paraId="125DBEF6" w14:textId="77777777" w:rsidR="00FC3E67" w:rsidRPr="00F242DD" w:rsidRDefault="00FC3E67" w:rsidP="00131E36">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3173B052" w14:textId="77777777" w:rsidR="00FC3E67" w:rsidRPr="00F242DD" w:rsidRDefault="00FC3E67" w:rsidP="00655135">
            <w:pPr>
              <w:spacing w:before="0" w:after="0"/>
              <w:jc w:val="left"/>
              <w:rPr>
                <w:rFonts w:eastAsia="Times New Roman"/>
              </w:rPr>
            </w:pPr>
            <w:r w:rsidRPr="00F242DD">
              <w:rPr>
                <w:rFonts w:eastAsia="Times New Roman"/>
              </w:rPr>
              <w:t>каждые 4 нед</w:t>
            </w:r>
          </w:p>
        </w:tc>
        <w:tc>
          <w:tcPr>
            <w:tcW w:w="2326" w:type="dxa"/>
            <w:tcBorders>
              <w:left w:val="single" w:sz="4" w:space="0" w:color="000000"/>
              <w:bottom w:val="single" w:sz="4" w:space="0" w:color="000000"/>
              <w:right w:val="single" w:sz="4" w:space="0" w:color="000000"/>
            </w:tcBorders>
            <w:shd w:val="clear" w:color="auto" w:fill="auto"/>
          </w:tcPr>
          <w:p w14:paraId="3E40022C" w14:textId="77777777" w:rsidR="00FC3E67" w:rsidRPr="00F242DD" w:rsidRDefault="00FC3E67" w:rsidP="00131E36">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38A0174B" w14:textId="77777777" w:rsidR="00FC3E67" w:rsidRPr="00F242DD" w:rsidRDefault="00FC3E67" w:rsidP="00131E36">
            <w:pPr>
              <w:spacing w:before="0" w:after="0"/>
              <w:jc w:val="left"/>
              <w:rPr>
                <w:rFonts w:eastAsia="Times New Roman"/>
              </w:rPr>
            </w:pPr>
            <w:r w:rsidRPr="00F242DD">
              <w:rPr>
                <w:rFonts w:eastAsia="Times New Roman"/>
              </w:rPr>
              <w:t>дни: 1</w:t>
            </w:r>
            <w:r w:rsidR="00655135" w:rsidRPr="00F242DD">
              <w:rPr>
                <w:rFonts w:eastAsia="Times New Roman"/>
              </w:rPr>
              <w:t>−21-й</w:t>
            </w:r>
          </w:p>
          <w:p w14:paraId="70AA72C2" w14:textId="77777777" w:rsidR="00FC3E67" w:rsidRPr="00F242DD" w:rsidRDefault="00FC3E67" w:rsidP="00655135">
            <w:pPr>
              <w:spacing w:before="0" w:after="0"/>
              <w:jc w:val="left"/>
              <w:rPr>
                <w:rFonts w:eastAsia="Times New Roman"/>
              </w:rPr>
            </w:pPr>
            <w:r w:rsidRPr="00F242DD">
              <w:rPr>
                <w:rFonts w:eastAsia="Times New Roman"/>
              </w:rPr>
              <w:t>каждые 4 нед</w:t>
            </w:r>
          </w:p>
        </w:tc>
      </w:tr>
      <w:tr w:rsidR="00FC3E67" w:rsidRPr="00F242DD" w14:paraId="5050F69E" w14:textId="77777777" w:rsidTr="00E36DFA">
        <w:tc>
          <w:tcPr>
            <w:tcW w:w="1902" w:type="dxa"/>
            <w:tcBorders>
              <w:top w:val="single" w:sz="4" w:space="0" w:color="000000"/>
              <w:left w:val="single" w:sz="4" w:space="0" w:color="000000"/>
              <w:bottom w:val="single" w:sz="4" w:space="0" w:color="000000"/>
            </w:tcBorders>
            <w:shd w:val="clear" w:color="auto" w:fill="auto"/>
          </w:tcPr>
          <w:p w14:paraId="0EC6173E" w14:textId="77777777" w:rsidR="00FC3E67" w:rsidRPr="00F242DD" w:rsidRDefault="00FC3E67" w:rsidP="00131E36">
            <w:pPr>
              <w:snapToGrid w:val="0"/>
              <w:spacing w:before="0" w:after="0"/>
              <w:rPr>
                <w:rFonts w:eastAsia="Times New Roman"/>
              </w:rPr>
            </w:pPr>
            <w:r w:rsidRPr="00F242DD">
              <w:rPr>
                <w:rFonts w:eastAsia="Times New Roman"/>
                <w:lang w:val="en-US"/>
              </w:rPr>
              <w:t>Дексаметазон</w:t>
            </w:r>
            <w:r w:rsidR="007E7259" w:rsidRPr="00F242DD">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607657B9" w14:textId="77777777" w:rsidR="00FC3E67" w:rsidRPr="00F242DD" w:rsidRDefault="00FC3E67" w:rsidP="00131E36">
            <w:pPr>
              <w:snapToGrid w:val="0"/>
              <w:spacing w:before="0" w:after="0"/>
              <w:jc w:val="left"/>
              <w:rPr>
                <w:rFonts w:eastAsia="Times New Roman"/>
              </w:rPr>
            </w:pPr>
            <w:r w:rsidRPr="00F242DD">
              <w:rPr>
                <w:rFonts w:eastAsia="Times New Roman"/>
              </w:rPr>
              <w:t>40 мг</w:t>
            </w:r>
            <w:r w:rsidR="0094530A" w:rsidRPr="00F242DD">
              <w:rPr>
                <w:rFonts w:eastAsia="Times New Roman"/>
              </w:rPr>
              <w:t xml:space="preserve"> в день</w:t>
            </w:r>
          </w:p>
          <w:p w14:paraId="371048DF" w14:textId="77777777" w:rsidR="00FC3E67" w:rsidRPr="00F242DD" w:rsidRDefault="00FC3E67" w:rsidP="00655135">
            <w:pPr>
              <w:spacing w:before="0" w:after="0"/>
              <w:jc w:val="left"/>
              <w:rPr>
                <w:rFonts w:eastAsia="Times New Roman"/>
              </w:rPr>
            </w:pPr>
            <w:r w:rsidRPr="00F242DD">
              <w:rPr>
                <w:rFonts w:eastAsia="Times New Roman"/>
              </w:rPr>
              <w:t>дни: 1,</w:t>
            </w:r>
            <w:r w:rsidR="00655135" w:rsidRPr="00F242DD">
              <w:rPr>
                <w:rFonts w:eastAsia="Times New Roman"/>
              </w:rPr>
              <w:t xml:space="preserve"> </w:t>
            </w:r>
            <w:r w:rsidRPr="00F242DD">
              <w:rPr>
                <w:rFonts w:eastAsia="Times New Roman"/>
              </w:rPr>
              <w:t>8,</w:t>
            </w:r>
            <w:r w:rsidR="00655135" w:rsidRPr="00F242DD">
              <w:rPr>
                <w:rFonts w:eastAsia="Times New Roman"/>
              </w:rPr>
              <w:t xml:space="preserve"> </w:t>
            </w:r>
            <w:r w:rsidRPr="00F242DD">
              <w:rPr>
                <w:rFonts w:eastAsia="Times New Roman"/>
              </w:rPr>
              <w:t>15,</w:t>
            </w:r>
            <w:r w:rsidR="00655135" w:rsidRPr="00F242DD">
              <w:rPr>
                <w:rFonts w:eastAsia="Times New Roman"/>
              </w:rPr>
              <w:t xml:space="preserve"> </w:t>
            </w:r>
            <w:r w:rsidRPr="00F242DD">
              <w:rPr>
                <w:rFonts w:eastAsia="Times New Roman"/>
              </w:rPr>
              <w:t>22</w:t>
            </w:r>
            <w:r w:rsidR="00655135" w:rsidRPr="00F242DD">
              <w:rPr>
                <w:rFonts w:eastAsia="Times New Roman"/>
              </w:rPr>
              <w:t>-й</w:t>
            </w:r>
            <w:r w:rsidRPr="00F242DD">
              <w:rPr>
                <w:rFonts w:eastAsia="Times New Roman"/>
              </w:rPr>
              <w:t xml:space="preserve"> каждые 4 нед </w:t>
            </w:r>
          </w:p>
        </w:tc>
        <w:tc>
          <w:tcPr>
            <w:tcW w:w="2186" w:type="dxa"/>
            <w:tcBorders>
              <w:top w:val="single" w:sz="4" w:space="0" w:color="000000"/>
              <w:left w:val="single" w:sz="4" w:space="0" w:color="000000"/>
              <w:bottom w:val="single" w:sz="4" w:space="0" w:color="000000"/>
            </w:tcBorders>
            <w:shd w:val="clear" w:color="auto" w:fill="auto"/>
          </w:tcPr>
          <w:p w14:paraId="06C865BD" w14:textId="77777777" w:rsidR="00FC3E67" w:rsidRPr="00F242DD" w:rsidRDefault="00FC3E67" w:rsidP="00131E36">
            <w:pPr>
              <w:snapToGrid w:val="0"/>
              <w:spacing w:before="0" w:after="0"/>
              <w:jc w:val="left"/>
              <w:rPr>
                <w:rFonts w:eastAsia="Times New Roman"/>
              </w:rPr>
            </w:pPr>
            <w:r w:rsidRPr="00F242DD">
              <w:rPr>
                <w:rFonts w:eastAsia="Times New Roman"/>
              </w:rPr>
              <w:t>20 мг</w:t>
            </w:r>
            <w:r w:rsidR="0094530A" w:rsidRPr="00F242DD">
              <w:rPr>
                <w:rFonts w:eastAsia="Times New Roman"/>
              </w:rPr>
              <w:t xml:space="preserve"> в день</w:t>
            </w:r>
          </w:p>
          <w:p w14:paraId="50F3A527" w14:textId="77777777" w:rsidR="00FC3E67" w:rsidRPr="00F242DD" w:rsidRDefault="00FC3E67" w:rsidP="00EC0B58">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22-й </w:t>
            </w:r>
            <w:r w:rsidRPr="00F242DD">
              <w:rPr>
                <w:rFonts w:eastAsia="Times New Roman"/>
              </w:rPr>
              <w:t>каждые 4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2E13AA6D" w14:textId="77777777" w:rsidR="00FC3E67" w:rsidRPr="00F242DD" w:rsidRDefault="00FC3E67" w:rsidP="00131E36">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437DE898" w14:textId="77777777" w:rsidR="00FC3E67" w:rsidRPr="00F242DD" w:rsidRDefault="00FC3E67" w:rsidP="00EC0B58">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w:t>
            </w:r>
            <w:r w:rsidRPr="00F242DD">
              <w:rPr>
                <w:rFonts w:eastAsia="Times New Roman"/>
              </w:rPr>
              <w:t>22</w:t>
            </w:r>
            <w:r w:rsidR="00EC0B58" w:rsidRPr="00F242DD">
              <w:rPr>
                <w:rFonts w:eastAsia="Times New Roman"/>
              </w:rPr>
              <w:t>-й</w:t>
            </w:r>
            <w:r w:rsidRPr="00F242DD">
              <w:rPr>
                <w:rFonts w:eastAsia="Times New Roman"/>
              </w:rPr>
              <w:t xml:space="preserve"> каждые 4 нед</w:t>
            </w:r>
          </w:p>
        </w:tc>
      </w:tr>
      <w:tr w:rsidR="00FC3E67" w:rsidRPr="00F242DD" w14:paraId="7814B92F" w14:textId="77777777" w:rsidTr="00E36DFA">
        <w:tc>
          <w:tcPr>
            <w:tcW w:w="1902" w:type="dxa"/>
            <w:tcBorders>
              <w:top w:val="single" w:sz="4" w:space="0" w:color="000000"/>
              <w:left w:val="single" w:sz="4" w:space="0" w:color="000000"/>
              <w:bottom w:val="single" w:sz="4" w:space="0" w:color="000000"/>
            </w:tcBorders>
            <w:shd w:val="clear" w:color="auto" w:fill="auto"/>
          </w:tcPr>
          <w:p w14:paraId="4D11FEB6" w14:textId="77777777" w:rsidR="00FC3E67" w:rsidRPr="00F242DD" w:rsidRDefault="00FC3E67" w:rsidP="00131E36">
            <w:pPr>
              <w:snapToGrid w:val="0"/>
              <w:spacing w:before="0" w:after="0"/>
              <w:rPr>
                <w:rFonts w:eastAsia="Times New Roman"/>
                <w:iCs/>
              </w:rPr>
            </w:pPr>
            <w:r w:rsidRPr="00F242DD">
              <w:rPr>
                <w:rFonts w:eastAsia="Times New Roman"/>
                <w:lang w:val="en-US"/>
              </w:rPr>
              <w:t>Мелфалан</w:t>
            </w:r>
            <w:r w:rsidR="007E7259" w:rsidRPr="00F242DD">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46657ADC" w14:textId="77777777" w:rsidR="00FC3E67" w:rsidRPr="00F242DD" w:rsidRDefault="00FC3E67" w:rsidP="00131E36">
            <w:pPr>
              <w:shd w:val="clear" w:color="auto" w:fill="FFFFFF"/>
              <w:snapToGrid w:val="0"/>
              <w:spacing w:before="0" w:after="0"/>
              <w:jc w:val="left"/>
              <w:rPr>
                <w:rFonts w:eastAsia="Times New Roman"/>
                <w:iCs/>
              </w:rPr>
            </w:pPr>
            <w:r w:rsidRPr="00F242DD">
              <w:rPr>
                <w:rFonts w:eastAsia="Times New Roman"/>
                <w:iCs/>
              </w:rPr>
              <w:t xml:space="preserve"> 0,25 мг/кг или 9 мг/м</w:t>
            </w:r>
            <w:r w:rsidRPr="00F242DD">
              <w:rPr>
                <w:rFonts w:eastAsia="Times New Roman"/>
                <w:iCs/>
                <w:vertAlign w:val="superscript"/>
              </w:rPr>
              <w:t>2</w:t>
            </w:r>
          </w:p>
          <w:p w14:paraId="3E273598" w14:textId="77777777" w:rsidR="00FC3E67" w:rsidRPr="00F242DD" w:rsidRDefault="00FC3E67" w:rsidP="00131E36">
            <w:pPr>
              <w:shd w:val="clear" w:color="auto" w:fill="FFFFFF"/>
              <w:snapToGrid w:val="0"/>
              <w:spacing w:before="0" w:after="0"/>
              <w:jc w:val="left"/>
              <w:rPr>
                <w:rFonts w:eastAsia="Times New Roman"/>
                <w:iCs/>
              </w:rPr>
            </w:pPr>
            <w:r w:rsidRPr="00F242DD">
              <w:rPr>
                <w:rFonts w:eastAsia="Times New Roman"/>
                <w:iCs/>
              </w:rPr>
              <w:t>дни: 1</w:t>
            </w:r>
            <w:r w:rsidR="00EC0B58" w:rsidRPr="00F242DD">
              <w:rPr>
                <w:rFonts w:eastAsia="Times New Roman"/>
                <w:iCs/>
              </w:rPr>
              <w:t>−</w:t>
            </w:r>
            <w:r w:rsidRPr="00F242DD">
              <w:rPr>
                <w:rFonts w:eastAsia="Times New Roman"/>
                <w:iCs/>
              </w:rPr>
              <w:t>4</w:t>
            </w:r>
            <w:r w:rsidR="00EC0B58" w:rsidRPr="00F242DD">
              <w:rPr>
                <w:rFonts w:eastAsia="Times New Roman"/>
                <w:iCs/>
              </w:rPr>
              <w:t>-й</w:t>
            </w:r>
            <w:r w:rsidRPr="00F242DD">
              <w:rPr>
                <w:rFonts w:eastAsia="Times New Roman"/>
                <w:iCs/>
              </w:rPr>
              <w:t xml:space="preserve"> </w:t>
            </w:r>
          </w:p>
          <w:p w14:paraId="013FE2BC" w14:textId="77777777" w:rsidR="00FC3E67" w:rsidRPr="00F242DD" w:rsidRDefault="00FC3E67" w:rsidP="00EC0B58">
            <w:pPr>
              <w:shd w:val="clear" w:color="auto" w:fill="FFFFFF"/>
              <w:snapToGrid w:val="0"/>
              <w:spacing w:before="0" w:after="0"/>
              <w:jc w:val="left"/>
              <w:rPr>
                <w:rFonts w:eastAsia="Times New Roman"/>
              </w:rPr>
            </w:pPr>
            <w:r w:rsidRPr="00F242DD">
              <w:rPr>
                <w:rFonts w:eastAsia="Times New Roman"/>
                <w:iCs/>
              </w:rPr>
              <w:t>каждые 4</w:t>
            </w:r>
            <w:r w:rsidR="00EC0B58" w:rsidRPr="00F242DD">
              <w:rPr>
                <w:rFonts w:eastAsia="Times New Roman"/>
                <w:iCs/>
              </w:rPr>
              <w:t>−</w:t>
            </w:r>
            <w:r w:rsidRPr="00F242DD">
              <w:rPr>
                <w:rFonts w:eastAsia="Times New Roman"/>
                <w:iCs/>
              </w:rPr>
              <w:t>6 нед</w:t>
            </w:r>
          </w:p>
        </w:tc>
        <w:tc>
          <w:tcPr>
            <w:tcW w:w="2186" w:type="dxa"/>
            <w:tcBorders>
              <w:top w:val="single" w:sz="4" w:space="0" w:color="000000"/>
              <w:left w:val="single" w:sz="4" w:space="0" w:color="000000"/>
              <w:bottom w:val="single" w:sz="4" w:space="0" w:color="000000"/>
            </w:tcBorders>
            <w:shd w:val="clear" w:color="auto" w:fill="auto"/>
          </w:tcPr>
          <w:p w14:paraId="0AEA09F6" w14:textId="77777777" w:rsidR="00FC3E67" w:rsidRPr="00F242DD" w:rsidRDefault="00FC3E67" w:rsidP="00131E36">
            <w:pPr>
              <w:snapToGrid w:val="0"/>
              <w:spacing w:before="0" w:after="0"/>
              <w:jc w:val="left"/>
              <w:rPr>
                <w:rFonts w:eastAsia="Times New Roman"/>
              </w:rPr>
            </w:pPr>
            <w:r w:rsidRPr="00F242DD">
              <w:rPr>
                <w:rFonts w:eastAsia="Times New Roman"/>
              </w:rPr>
              <w:t>0,18 мг/кг или 7,5 мг/м</w:t>
            </w:r>
            <w:r w:rsidRPr="00F242DD">
              <w:rPr>
                <w:rFonts w:eastAsia="Times New Roman"/>
                <w:vertAlign w:val="superscript"/>
              </w:rPr>
              <w:t xml:space="preserve">2 </w:t>
            </w:r>
          </w:p>
          <w:p w14:paraId="4F8CD6AB" w14:textId="77777777" w:rsidR="00FC3E67" w:rsidRPr="00F242DD" w:rsidRDefault="00FC3E67" w:rsidP="00131E36">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69143B38" w14:textId="77777777" w:rsidR="00FC3E67" w:rsidRPr="00F242DD" w:rsidRDefault="00FC3E67" w:rsidP="00EC0B58">
            <w:pPr>
              <w:spacing w:before="0" w:after="0"/>
              <w:jc w:val="left"/>
              <w:rPr>
                <w:rFonts w:eastAsia="Times New Roman"/>
              </w:rPr>
            </w:pPr>
            <w:r w:rsidRPr="00F242DD">
              <w:rPr>
                <w:rFonts w:eastAsia="Times New Roman"/>
              </w:rPr>
              <w:t>каждые 4</w:t>
            </w:r>
            <w:r w:rsidR="00EC0B58" w:rsidRPr="00F242DD">
              <w:rPr>
                <w:rFonts w:eastAsia="Times New Roman"/>
              </w:rPr>
              <w:t>−</w:t>
            </w:r>
            <w:r w:rsidRPr="00F242DD">
              <w:rPr>
                <w:rFonts w:eastAsia="Times New Roman"/>
              </w:rPr>
              <w:t>6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4830B473" w14:textId="77777777" w:rsidR="00FC3E67" w:rsidRPr="00F242DD" w:rsidRDefault="00FC3E67" w:rsidP="00131E36">
            <w:pPr>
              <w:snapToGrid w:val="0"/>
              <w:spacing w:before="0" w:after="0"/>
              <w:jc w:val="left"/>
              <w:rPr>
                <w:rFonts w:eastAsia="Times New Roman"/>
              </w:rPr>
            </w:pPr>
            <w:r w:rsidRPr="00F242DD">
              <w:rPr>
                <w:rFonts w:eastAsia="Times New Roman"/>
              </w:rPr>
              <w:t>0,13 мг/кг или 5 мг/м</w:t>
            </w:r>
            <w:r w:rsidRPr="00F242DD">
              <w:rPr>
                <w:rFonts w:eastAsia="Times New Roman"/>
                <w:vertAlign w:val="superscript"/>
              </w:rPr>
              <w:t xml:space="preserve">2 </w:t>
            </w:r>
          </w:p>
          <w:p w14:paraId="0F878934" w14:textId="77777777" w:rsidR="00FC3E67" w:rsidRPr="00F242DD" w:rsidRDefault="00FC3E67" w:rsidP="00131E36">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5DA7592B" w14:textId="77777777" w:rsidR="00FC3E67" w:rsidRPr="00F242DD" w:rsidRDefault="00FC3E67" w:rsidP="00EC0B58">
            <w:pPr>
              <w:spacing w:before="0" w:after="0"/>
              <w:jc w:val="left"/>
              <w:rPr>
                <w:rFonts w:eastAsia="Times New Roman"/>
                <w:lang w:val="en-US"/>
              </w:rPr>
            </w:pPr>
            <w:r w:rsidRPr="00F242DD">
              <w:rPr>
                <w:rFonts w:eastAsia="Times New Roman"/>
              </w:rPr>
              <w:t>каждые 4</w:t>
            </w:r>
            <w:r w:rsidR="00EC0B58" w:rsidRPr="00F242DD">
              <w:rPr>
                <w:rFonts w:eastAsia="Times New Roman"/>
              </w:rPr>
              <w:t>−</w:t>
            </w:r>
            <w:r w:rsidRPr="00F242DD">
              <w:rPr>
                <w:rFonts w:eastAsia="Times New Roman"/>
              </w:rPr>
              <w:t>6 нед</w:t>
            </w:r>
          </w:p>
        </w:tc>
      </w:tr>
      <w:tr w:rsidR="00FC3E67" w:rsidRPr="00F242DD" w14:paraId="08516960" w14:textId="77777777" w:rsidTr="00E36DFA">
        <w:tc>
          <w:tcPr>
            <w:tcW w:w="1902" w:type="dxa"/>
            <w:tcBorders>
              <w:top w:val="single" w:sz="4" w:space="0" w:color="000000"/>
              <w:left w:val="single" w:sz="4" w:space="0" w:color="000000"/>
              <w:bottom w:val="single" w:sz="4" w:space="0" w:color="000000"/>
            </w:tcBorders>
            <w:shd w:val="clear" w:color="auto" w:fill="auto"/>
          </w:tcPr>
          <w:p w14:paraId="4E1135DC" w14:textId="77777777" w:rsidR="00FC3E67" w:rsidRPr="00F242DD" w:rsidRDefault="00FC3E67" w:rsidP="00131E36">
            <w:pPr>
              <w:snapToGrid w:val="0"/>
              <w:spacing w:before="0" w:after="0"/>
              <w:rPr>
                <w:rFonts w:eastAsia="Times New Roman"/>
              </w:rPr>
            </w:pPr>
            <w:r w:rsidRPr="00F242DD">
              <w:rPr>
                <w:rFonts w:eastAsia="Times New Roman"/>
                <w:lang w:val="en-US"/>
              </w:rPr>
              <w:t>Преднизолон</w:t>
            </w:r>
            <w:r w:rsidR="007E7259" w:rsidRPr="00F242DD">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054C2772" w14:textId="77777777" w:rsidR="00FC3E67" w:rsidRPr="00F242DD" w:rsidRDefault="00FC3E67" w:rsidP="00EC0B58">
            <w:pPr>
              <w:snapToGrid w:val="0"/>
              <w:spacing w:before="0" w:after="0"/>
              <w:jc w:val="left"/>
              <w:rPr>
                <w:rFonts w:eastAsia="Times New Roman"/>
              </w:rPr>
            </w:pPr>
            <w:r w:rsidRPr="00F242DD">
              <w:rPr>
                <w:rFonts w:eastAsia="Times New Roman"/>
              </w:rPr>
              <w:t>6</w:t>
            </w:r>
            <w:r w:rsidRPr="00F242DD">
              <w:rPr>
                <w:rFonts w:eastAsia="Times New Roman"/>
                <w:lang w:val="en-US"/>
              </w:rPr>
              <w:t>0 мг/</w:t>
            </w:r>
            <w:r w:rsidRPr="00F242DD">
              <w:rPr>
                <w:rFonts w:eastAsia="Times New Roman"/>
              </w:rPr>
              <w:t>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дни  </w:t>
            </w:r>
          </w:p>
        </w:tc>
        <w:tc>
          <w:tcPr>
            <w:tcW w:w="2186" w:type="dxa"/>
            <w:tcBorders>
              <w:top w:val="single" w:sz="4" w:space="0" w:color="000000"/>
              <w:left w:val="single" w:sz="4" w:space="0" w:color="000000"/>
              <w:bottom w:val="single" w:sz="4" w:space="0" w:color="000000"/>
            </w:tcBorders>
            <w:shd w:val="clear" w:color="auto" w:fill="auto"/>
          </w:tcPr>
          <w:p w14:paraId="5591F0D1" w14:textId="77777777" w:rsidR="00FC3E67" w:rsidRPr="00F242DD" w:rsidRDefault="00FC3E67" w:rsidP="00EC0B58">
            <w:pPr>
              <w:snapToGrid w:val="0"/>
              <w:spacing w:before="0" w:after="0"/>
              <w:jc w:val="left"/>
              <w:rPr>
                <w:rFonts w:eastAsia="Times New Roman"/>
              </w:rPr>
            </w:pPr>
            <w:r w:rsidRPr="00F242DD">
              <w:rPr>
                <w:rFonts w:eastAsia="Times New Roman"/>
              </w:rPr>
              <w:t>30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5AD068CD" w14:textId="77777777" w:rsidR="00FC3E67" w:rsidRPr="00F242DD" w:rsidRDefault="00FC3E67" w:rsidP="00EC0B58">
            <w:pPr>
              <w:snapToGrid w:val="0"/>
              <w:spacing w:before="0" w:after="0"/>
              <w:jc w:val="left"/>
              <w:rPr>
                <w:rFonts w:eastAsia="Times New Roman"/>
                <w:lang w:val="en-US"/>
              </w:rPr>
            </w:pPr>
            <w:r w:rsidRPr="00F242DD">
              <w:rPr>
                <w:rFonts w:eastAsia="Times New Roman"/>
              </w:rPr>
              <w:t>15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r>
      <w:tr w:rsidR="00FC3E67" w:rsidRPr="00F242DD" w14:paraId="10A0E80B" w14:textId="77777777" w:rsidTr="00E36DFA">
        <w:tc>
          <w:tcPr>
            <w:tcW w:w="1902" w:type="dxa"/>
            <w:tcBorders>
              <w:top w:val="single" w:sz="4" w:space="0" w:color="000000"/>
              <w:left w:val="single" w:sz="4" w:space="0" w:color="000000"/>
              <w:bottom w:val="single" w:sz="4" w:space="0" w:color="000000"/>
            </w:tcBorders>
            <w:shd w:val="clear" w:color="auto" w:fill="auto"/>
          </w:tcPr>
          <w:p w14:paraId="364446BE" w14:textId="77777777" w:rsidR="00FC3E67" w:rsidRPr="00F242DD" w:rsidRDefault="00FC3E67" w:rsidP="00131E36">
            <w:pPr>
              <w:snapToGrid w:val="0"/>
              <w:spacing w:before="0" w:after="0"/>
              <w:rPr>
                <w:rFonts w:eastAsia="Times New Roman"/>
              </w:rPr>
            </w:pPr>
            <w:r w:rsidRPr="00F242DD">
              <w:rPr>
                <w:rFonts w:eastAsia="Times New Roman"/>
                <w:lang w:val="en-US"/>
              </w:rPr>
              <w:t>Циклофосфамид</w:t>
            </w:r>
            <w:r w:rsidR="007E7259" w:rsidRPr="00F242DD">
              <w:rPr>
                <w:rFonts w:eastAsia="Times New Roman"/>
              </w:rPr>
              <w:t>**</w:t>
            </w:r>
          </w:p>
        </w:tc>
        <w:tc>
          <w:tcPr>
            <w:tcW w:w="2186" w:type="dxa"/>
            <w:tcBorders>
              <w:top w:val="single" w:sz="4" w:space="0" w:color="000000"/>
              <w:left w:val="single" w:sz="4" w:space="0" w:color="000000"/>
              <w:bottom w:val="single" w:sz="4" w:space="0" w:color="000000"/>
            </w:tcBorders>
            <w:shd w:val="clear" w:color="auto" w:fill="auto"/>
          </w:tcPr>
          <w:p w14:paraId="745AA9B5" w14:textId="77777777" w:rsidR="00FC3E67" w:rsidRPr="00F242DD" w:rsidRDefault="00FC3E67" w:rsidP="00131E36">
            <w:pPr>
              <w:snapToGrid w:val="0"/>
              <w:spacing w:before="0" w:after="0"/>
              <w:jc w:val="left"/>
              <w:rPr>
                <w:rFonts w:eastAsia="Times New Roman"/>
              </w:rPr>
            </w:pPr>
            <w:r w:rsidRPr="00F242DD">
              <w:rPr>
                <w:rFonts w:eastAsia="Times New Roman"/>
              </w:rPr>
              <w:t>100 мг</w:t>
            </w:r>
            <w:r w:rsidR="0094530A" w:rsidRPr="00F242DD">
              <w:rPr>
                <w:rFonts w:eastAsia="Times New Roman"/>
              </w:rPr>
              <w:t xml:space="preserve"> в </w:t>
            </w:r>
            <w:r w:rsidRPr="00F242DD">
              <w:rPr>
                <w:rFonts w:eastAsia="Times New Roman"/>
              </w:rPr>
              <w:t xml:space="preserve">день </w:t>
            </w:r>
          </w:p>
          <w:p w14:paraId="552D77EB" w14:textId="77777777" w:rsidR="00FC3E67" w:rsidRPr="00F242DD" w:rsidRDefault="00FC3E67" w:rsidP="00131E36">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21</w:t>
            </w:r>
            <w:r w:rsidR="00EC0B58" w:rsidRPr="00F242DD">
              <w:rPr>
                <w:rFonts w:eastAsia="Times New Roman"/>
              </w:rPr>
              <w:t>-й</w:t>
            </w:r>
            <w:r w:rsidRPr="00F242DD">
              <w:rPr>
                <w:rFonts w:eastAsia="Times New Roman"/>
              </w:rPr>
              <w:t xml:space="preserve"> </w:t>
            </w:r>
          </w:p>
          <w:p w14:paraId="4C5E5341" w14:textId="77777777" w:rsidR="00FC3E67" w:rsidRPr="00F242DD" w:rsidRDefault="00FC3E67" w:rsidP="0094530A">
            <w:pPr>
              <w:spacing w:before="0" w:after="0"/>
              <w:jc w:val="left"/>
              <w:rPr>
                <w:rFonts w:eastAsia="Times New Roman"/>
              </w:rPr>
            </w:pPr>
            <w:r w:rsidRPr="00F242DD">
              <w:rPr>
                <w:rFonts w:eastAsia="Times New Roman"/>
              </w:rPr>
              <w:t>каждые 4 нед</w:t>
            </w:r>
          </w:p>
        </w:tc>
        <w:tc>
          <w:tcPr>
            <w:tcW w:w="2186" w:type="dxa"/>
            <w:tcBorders>
              <w:top w:val="single" w:sz="4" w:space="0" w:color="000000"/>
              <w:left w:val="single" w:sz="4" w:space="0" w:color="000000"/>
              <w:bottom w:val="single" w:sz="4" w:space="0" w:color="000000"/>
            </w:tcBorders>
            <w:shd w:val="clear" w:color="auto" w:fill="auto"/>
          </w:tcPr>
          <w:p w14:paraId="59ACB922" w14:textId="77777777" w:rsidR="00FC3E67" w:rsidRPr="00F242DD" w:rsidRDefault="00FC3E67" w:rsidP="00131E36">
            <w:pPr>
              <w:snapToGrid w:val="0"/>
              <w:spacing w:before="0" w:after="0"/>
              <w:jc w:val="left"/>
              <w:rPr>
                <w:rFonts w:eastAsia="Times New Roman"/>
              </w:rPr>
            </w:pPr>
            <w:r w:rsidRPr="00F242DD">
              <w:rPr>
                <w:rFonts w:eastAsia="Times New Roman"/>
              </w:rPr>
              <w:t>50 мг</w:t>
            </w:r>
            <w:r w:rsidR="0094530A" w:rsidRPr="00F242DD">
              <w:rPr>
                <w:rFonts w:eastAsia="Times New Roman"/>
              </w:rPr>
              <w:t xml:space="preserve"> в </w:t>
            </w:r>
            <w:r w:rsidRPr="00F242DD">
              <w:rPr>
                <w:rFonts w:eastAsia="Times New Roman"/>
              </w:rPr>
              <w:t xml:space="preserve">день </w:t>
            </w:r>
          </w:p>
          <w:p w14:paraId="524722FE" w14:textId="77777777" w:rsidR="00FC3E67" w:rsidRPr="00F242DD" w:rsidRDefault="00FC3E67" w:rsidP="00131E36">
            <w:pPr>
              <w:snapToGrid w:val="0"/>
              <w:spacing w:before="0" w:after="0"/>
              <w:jc w:val="left"/>
              <w:rPr>
                <w:rFonts w:eastAsia="Times New Roman"/>
              </w:rPr>
            </w:pPr>
            <w:r w:rsidRPr="00F242DD">
              <w:rPr>
                <w:rFonts w:eastAsia="Times New Roman"/>
              </w:rPr>
              <w:t>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0E165BB8" w14:textId="77777777" w:rsidR="00FC3E67" w:rsidRPr="00F242DD" w:rsidRDefault="00FC3E67" w:rsidP="0094530A">
            <w:pPr>
              <w:snapToGrid w:val="0"/>
              <w:spacing w:before="0" w:after="0"/>
              <w:jc w:val="left"/>
              <w:rPr>
                <w:rFonts w:eastAsia="Times New Roman"/>
              </w:rPr>
            </w:pPr>
            <w:r w:rsidRPr="00F242DD">
              <w:rPr>
                <w:rFonts w:eastAsia="Times New Roman"/>
              </w:rPr>
              <w:t>каждые 4 нед</w:t>
            </w:r>
          </w:p>
        </w:tc>
        <w:tc>
          <w:tcPr>
            <w:tcW w:w="2326" w:type="dxa"/>
            <w:tcBorders>
              <w:top w:val="single" w:sz="4" w:space="0" w:color="000000"/>
              <w:left w:val="single" w:sz="4" w:space="0" w:color="000000"/>
              <w:bottom w:val="single" w:sz="4" w:space="0" w:color="000000"/>
              <w:right w:val="single" w:sz="4" w:space="0" w:color="000000"/>
            </w:tcBorders>
            <w:shd w:val="clear" w:color="auto" w:fill="auto"/>
          </w:tcPr>
          <w:p w14:paraId="0AC95579" w14:textId="77777777" w:rsidR="00FC3E67" w:rsidRPr="00F242DD" w:rsidRDefault="00FC3E67" w:rsidP="00131E36">
            <w:pPr>
              <w:snapToGrid w:val="0"/>
              <w:spacing w:before="0" w:after="0"/>
              <w:jc w:val="left"/>
              <w:rPr>
                <w:rFonts w:eastAsia="Times New Roman"/>
              </w:rPr>
            </w:pPr>
            <w:r w:rsidRPr="00F242DD">
              <w:rPr>
                <w:rFonts w:eastAsia="Times New Roman"/>
              </w:rPr>
              <w:t>50 мг через день 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68E0BC33" w14:textId="77777777" w:rsidR="00FC3E67" w:rsidRPr="00F242DD" w:rsidRDefault="00FC3E67" w:rsidP="0094530A">
            <w:pPr>
              <w:snapToGrid w:val="0"/>
              <w:spacing w:before="0" w:after="0"/>
              <w:jc w:val="left"/>
            </w:pPr>
            <w:r w:rsidRPr="00F242DD">
              <w:rPr>
                <w:rFonts w:eastAsia="Times New Roman"/>
              </w:rPr>
              <w:t>каждые 4 нед</w:t>
            </w:r>
          </w:p>
        </w:tc>
      </w:tr>
    </w:tbl>
    <w:p w14:paraId="07F2969C" w14:textId="77777777" w:rsidR="00F670B6" w:rsidRPr="00F242DD" w:rsidRDefault="00583CFF" w:rsidP="00131E36">
      <w:pPr>
        <w:pStyle w:val="a6"/>
        <w:numPr>
          <w:ilvl w:val="0"/>
          <w:numId w:val="5"/>
        </w:numPr>
        <w:spacing w:before="0" w:after="0"/>
        <w:ind w:left="709" w:hanging="709"/>
      </w:pPr>
      <w:r w:rsidRPr="00F242DD">
        <w:t>П</w:t>
      </w:r>
      <w:r w:rsidR="00F670B6" w:rsidRPr="00F242DD">
        <w:t>ациентам</w:t>
      </w:r>
      <w:r w:rsidRPr="00F242DD">
        <w:t xml:space="preserve"> старше 75 лет</w:t>
      </w:r>
      <w:r w:rsidR="00F670B6" w:rsidRPr="00F242DD">
        <w:t xml:space="preserve"> с неудовлетворительным физическим состоянием, тяжелой сопутствующей патологией </w:t>
      </w:r>
      <w:r w:rsidR="00F670B6" w:rsidRPr="00F242DD">
        <w:rPr>
          <w:b/>
        </w:rPr>
        <w:t>рекомендуется</w:t>
      </w:r>
      <w:r w:rsidR="003369B4" w:rsidRPr="00F242DD">
        <w:rPr>
          <w:b/>
        </w:rPr>
        <w:t xml:space="preserve"> </w:t>
      </w:r>
      <w:r w:rsidR="00F670B6" w:rsidRPr="00F242DD">
        <w:t>терапия комбинацией мелфалана</w:t>
      </w:r>
      <w:r w:rsidR="00E0610F" w:rsidRPr="00F242DD">
        <w:t>**</w:t>
      </w:r>
      <w:r w:rsidR="00F670B6" w:rsidRPr="00F242DD">
        <w:t xml:space="preserve"> с преднизолоном</w:t>
      </w:r>
      <w:r w:rsidR="00E0610F" w:rsidRPr="00F242DD">
        <w:t>**</w:t>
      </w:r>
      <w:r w:rsidR="00DA70E3" w:rsidRPr="00F242DD">
        <w:t xml:space="preserve"> (описание режимов – см. приложение </w:t>
      </w:r>
      <w:r w:rsidR="00C812D6" w:rsidRPr="00F242DD">
        <w:t>А3.1</w:t>
      </w:r>
      <w:r w:rsidR="0094530A" w:rsidRPr="00F242DD">
        <w:t>.</w:t>
      </w:r>
      <w:r w:rsidR="00DA70E3" w:rsidRPr="00F242DD">
        <w:t>)</w:t>
      </w:r>
      <w:r w:rsidR="00267DE2" w:rsidRPr="00F242DD">
        <w:t xml:space="preserve"> </w:t>
      </w:r>
      <w:r w:rsidR="00267DE2" w:rsidRPr="00F242DD">
        <w:fldChar w:fldCharType="begin" w:fldLock="1"/>
      </w:r>
      <w:r w:rsidR="00D95A58"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267DE2" w:rsidRPr="00F242DD">
        <w:fldChar w:fldCharType="separate"/>
      </w:r>
      <w:r w:rsidR="00267DE2" w:rsidRPr="00F242DD">
        <w:rPr>
          <w:noProof/>
        </w:rPr>
        <w:t>[1]</w:t>
      </w:r>
      <w:r w:rsidR="00267DE2" w:rsidRPr="00F242DD">
        <w:fldChar w:fldCharType="end"/>
      </w:r>
      <w:r w:rsidR="00F670B6" w:rsidRPr="00F242DD">
        <w:t>.</w:t>
      </w:r>
    </w:p>
    <w:p w14:paraId="0088A363" w14:textId="77777777" w:rsidR="00FC3E67" w:rsidRPr="00F242DD" w:rsidRDefault="00F670B6" w:rsidP="00131E36">
      <w:pPr>
        <w:spacing w:before="0" w:after="0"/>
        <w:ind w:left="709"/>
        <w:contextualSpacing/>
        <w:rPr>
          <w:b/>
        </w:rPr>
      </w:pPr>
      <w:r w:rsidRPr="00F242DD">
        <w:rPr>
          <w:b/>
        </w:rPr>
        <w:t xml:space="preserve">Уровень убедительности рекомендаций </w:t>
      </w:r>
      <w:r w:rsidR="0094530A" w:rsidRPr="00F242DD">
        <w:rPr>
          <w:b/>
        </w:rPr>
        <w:t xml:space="preserve">− </w:t>
      </w:r>
      <w:r w:rsidR="00267DE2" w:rsidRPr="00F242DD">
        <w:rPr>
          <w:b/>
        </w:rPr>
        <w:t xml:space="preserve">С </w:t>
      </w:r>
      <w:r w:rsidRPr="00F242DD">
        <w:rPr>
          <w:b/>
        </w:rPr>
        <w:t>(уровень достоверности доказательств</w:t>
      </w:r>
      <w:r w:rsidR="00463342" w:rsidRPr="00F242DD">
        <w:rPr>
          <w:b/>
        </w:rPr>
        <w:t xml:space="preserve"> </w:t>
      </w:r>
      <w:r w:rsidR="0094530A" w:rsidRPr="00F242DD">
        <w:rPr>
          <w:b/>
        </w:rPr>
        <w:t xml:space="preserve">− </w:t>
      </w:r>
      <w:r w:rsidR="00267DE2" w:rsidRPr="00F242DD">
        <w:rPr>
          <w:b/>
        </w:rPr>
        <w:t>5</w:t>
      </w:r>
      <w:r w:rsidRPr="00F242DD">
        <w:rPr>
          <w:b/>
        </w:rPr>
        <w:t>)</w:t>
      </w:r>
    </w:p>
    <w:p w14:paraId="14F0AFBC" w14:textId="77777777" w:rsidR="004D7374" w:rsidRPr="00F242DD" w:rsidRDefault="004D7374" w:rsidP="00E36DFA">
      <w:pPr>
        <w:pStyle w:val="2"/>
      </w:pPr>
      <w:bookmarkStart w:id="26" w:name="_Toc53140898"/>
      <w:r w:rsidRPr="00F242DD">
        <w:t>3.</w:t>
      </w:r>
      <w:r w:rsidR="006E6357" w:rsidRPr="00F242DD">
        <w:t>3</w:t>
      </w:r>
      <w:r w:rsidR="00BF3C4A" w:rsidRPr="00F242DD">
        <w:t xml:space="preserve"> </w:t>
      </w:r>
      <w:r w:rsidR="006E6357" w:rsidRPr="00F242DD">
        <w:t xml:space="preserve">Лечение </w:t>
      </w:r>
      <w:r w:rsidR="00FB03BB" w:rsidRPr="00F242DD">
        <w:t>пациентов</w:t>
      </w:r>
      <w:r w:rsidR="006E6357" w:rsidRPr="00F242DD">
        <w:t xml:space="preserve"> с впервые диагностированной ММ, кандидатов на </w:t>
      </w:r>
      <w:r w:rsidR="00457DBC" w:rsidRPr="00F242DD">
        <w:t>ВДХТ</w:t>
      </w:r>
      <w:r w:rsidR="006E6357" w:rsidRPr="00F242DD">
        <w:t xml:space="preserve"> с последующей ауто</w:t>
      </w:r>
      <w:r w:rsidR="00267DE2" w:rsidRPr="00F242DD">
        <w:t>-</w:t>
      </w:r>
      <w:r w:rsidR="006E6357" w:rsidRPr="00F242DD">
        <w:t>ТГСК</w:t>
      </w:r>
      <w:bookmarkEnd w:id="26"/>
    </w:p>
    <w:p w14:paraId="70927D90" w14:textId="77777777" w:rsidR="004D7374" w:rsidRPr="00F242DD" w:rsidRDefault="000558B2" w:rsidP="00131E36">
      <w:pPr>
        <w:pStyle w:val="a6"/>
        <w:numPr>
          <w:ilvl w:val="0"/>
          <w:numId w:val="5"/>
        </w:numPr>
        <w:spacing w:before="0" w:after="0"/>
        <w:ind w:left="709" w:hanging="709"/>
      </w:pPr>
      <w:r w:rsidRPr="00F242DD">
        <w:t>Пациентам</w:t>
      </w:r>
      <w:r w:rsidR="00245B13" w:rsidRPr="00F242DD">
        <w:t xml:space="preserve"> с впервые выявленной ММ в возрасте до 65</w:t>
      </w:r>
      <w:r w:rsidR="002B59AA" w:rsidRPr="00F242DD">
        <w:t xml:space="preserve"> лет</w:t>
      </w:r>
      <w:r w:rsidR="00245B13" w:rsidRPr="00F242DD">
        <w:t>, а также пациентам 65</w:t>
      </w:r>
      <w:r w:rsidR="00457DBC" w:rsidRPr="00F242DD">
        <w:t>−</w:t>
      </w:r>
      <w:r w:rsidR="00245B13" w:rsidRPr="00F242DD">
        <w:t>70</w:t>
      </w:r>
      <w:r w:rsidR="00457DBC" w:rsidRPr="00F242DD">
        <w:t> </w:t>
      </w:r>
      <w:r w:rsidR="00245B13" w:rsidRPr="00F242DD">
        <w:t xml:space="preserve">лет с хорошим соматическим статусом без тяжелых сопутствующих заболеваний </w:t>
      </w:r>
      <w:r w:rsidR="00FF0C02" w:rsidRPr="00F242DD">
        <w:rPr>
          <w:b/>
        </w:rPr>
        <w:t>рекомендуется</w:t>
      </w:r>
      <w:r w:rsidR="00727909" w:rsidRPr="00F242DD">
        <w:rPr>
          <w:b/>
        </w:rPr>
        <w:t xml:space="preserve"> </w:t>
      </w:r>
      <w:r w:rsidR="006D1F76" w:rsidRPr="00F242DD">
        <w:t>проведение</w:t>
      </w:r>
      <w:r w:rsidR="00245B13" w:rsidRPr="00F242DD">
        <w:t xml:space="preserve"> высокодозной консолидации, включающей </w:t>
      </w:r>
      <w:r w:rsidR="00457DBC" w:rsidRPr="00F242DD">
        <w:t>1</w:t>
      </w:r>
      <w:r w:rsidR="00245B13" w:rsidRPr="00F242DD">
        <w:t xml:space="preserve"> или </w:t>
      </w:r>
      <w:r w:rsidR="00457DBC" w:rsidRPr="00F242DD">
        <w:t>2</w:t>
      </w:r>
      <w:r w:rsidR="00245B13" w:rsidRPr="00F242DD">
        <w:t xml:space="preserve"> трансплантации ауто</w:t>
      </w:r>
      <w:r w:rsidR="00946AD8" w:rsidRPr="00F242DD">
        <w:t>-</w:t>
      </w:r>
      <w:r w:rsidR="00245B13" w:rsidRPr="00F242DD">
        <w:t>ТГСК</w:t>
      </w:r>
      <w:r w:rsidR="00946AD8" w:rsidRPr="00F242DD">
        <w:t xml:space="preserve"> </w:t>
      </w:r>
      <w:r w:rsidR="00A96FB6" w:rsidRPr="00F242DD">
        <w:fldChar w:fldCharType="begin" w:fldLock="1"/>
      </w:r>
      <w:r w:rsidR="001D3DC1" w:rsidRPr="00F242DD">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6,37]","plainTextFormattedCitation":"[36,37]","previouslyFormattedCitation":"[36,37]"},"properties":{"noteIndex":0},"schema":"https://github.com/citation-style-language/schema/raw/master/csl-citation.json"}</w:instrText>
      </w:r>
      <w:r w:rsidR="00A96FB6" w:rsidRPr="00F242DD">
        <w:fldChar w:fldCharType="separate"/>
      </w:r>
      <w:r w:rsidR="00D95A58" w:rsidRPr="00F242DD">
        <w:rPr>
          <w:noProof/>
        </w:rPr>
        <w:t>[36,37]</w:t>
      </w:r>
      <w:r w:rsidR="00A96FB6" w:rsidRPr="00F242DD">
        <w:fldChar w:fldCharType="end"/>
      </w:r>
      <w:r w:rsidR="004D7374" w:rsidRPr="00F242DD">
        <w:t xml:space="preserve">. </w:t>
      </w:r>
    </w:p>
    <w:p w14:paraId="3EE7E07B" w14:textId="77777777" w:rsidR="004D7374" w:rsidRPr="00F242DD" w:rsidRDefault="004D7374" w:rsidP="00131E36">
      <w:pPr>
        <w:spacing w:before="0" w:after="0"/>
        <w:ind w:left="709"/>
        <w:contextualSpacing/>
        <w:rPr>
          <w:b/>
        </w:rPr>
      </w:pPr>
      <w:r w:rsidRPr="00F242DD">
        <w:rPr>
          <w:b/>
        </w:rPr>
        <w:t xml:space="preserve">Уровень убедительности рекомендаций </w:t>
      </w:r>
      <w:r w:rsidR="00457DBC" w:rsidRPr="00F242DD">
        <w:rPr>
          <w:b/>
        </w:rPr>
        <w:t xml:space="preserve">− </w:t>
      </w:r>
      <w:r w:rsidR="000558B2" w:rsidRPr="00F242DD">
        <w:rPr>
          <w:b/>
        </w:rPr>
        <w:t>А</w:t>
      </w:r>
      <w:r w:rsidR="00946AD8" w:rsidRPr="00F242DD">
        <w:rPr>
          <w:b/>
        </w:rPr>
        <w:t xml:space="preserve"> </w:t>
      </w:r>
      <w:r w:rsidRPr="00F242DD">
        <w:rPr>
          <w:b/>
        </w:rPr>
        <w:t>(уровень достоверности доказательств</w:t>
      </w:r>
      <w:r w:rsidR="00946AD8" w:rsidRPr="00F242DD">
        <w:rPr>
          <w:b/>
        </w:rPr>
        <w:t xml:space="preserve"> </w:t>
      </w:r>
      <w:r w:rsidR="00457DBC" w:rsidRPr="00F242DD">
        <w:rPr>
          <w:b/>
        </w:rPr>
        <w:t xml:space="preserve">− </w:t>
      </w:r>
      <w:r w:rsidR="000558B2" w:rsidRPr="00F242DD">
        <w:rPr>
          <w:b/>
        </w:rPr>
        <w:t>1</w:t>
      </w:r>
      <w:r w:rsidRPr="00F242DD">
        <w:rPr>
          <w:b/>
        </w:rPr>
        <w:t>)</w:t>
      </w:r>
    </w:p>
    <w:p w14:paraId="609BA4C6" w14:textId="77777777" w:rsidR="004D7374" w:rsidRPr="00F242DD" w:rsidRDefault="004D7374" w:rsidP="00131E36">
      <w:pPr>
        <w:spacing w:before="0" w:after="0"/>
        <w:ind w:left="709"/>
        <w:contextualSpacing/>
        <w:rPr>
          <w:i/>
        </w:rPr>
      </w:pPr>
      <w:r w:rsidRPr="00F242DD">
        <w:rPr>
          <w:b/>
        </w:rPr>
        <w:t xml:space="preserve">Комментарий: </w:t>
      </w:r>
      <w:r w:rsidR="007A3969" w:rsidRPr="00F242DD">
        <w:rPr>
          <w:i/>
        </w:rPr>
        <w:t xml:space="preserve">Возрастные ограничения обусловлены тем, что у пожилых </w:t>
      </w:r>
      <w:r w:rsidR="00FB03BB" w:rsidRPr="00F242DD">
        <w:rPr>
          <w:i/>
        </w:rPr>
        <w:t>пациентов</w:t>
      </w:r>
      <w:r w:rsidR="007A3969" w:rsidRPr="00F242DD">
        <w:rPr>
          <w:i/>
        </w:rPr>
        <w:t xml:space="preserve"> возрастает риск трансплантатассоциированной летальности. </w:t>
      </w:r>
      <w:r w:rsidR="007A3969" w:rsidRPr="00F242DD">
        <w:rPr>
          <w:i/>
        </w:rPr>
        <w:lastRenderedPageBreak/>
        <w:t xml:space="preserve">Особенно это важно для возрастной категории </w:t>
      </w:r>
      <w:r w:rsidR="002B125B" w:rsidRPr="00F242DD">
        <w:rPr>
          <w:i/>
        </w:rPr>
        <w:t>старше</w:t>
      </w:r>
      <w:r w:rsidR="007A3969" w:rsidRPr="00F242DD">
        <w:rPr>
          <w:i/>
        </w:rPr>
        <w:t xml:space="preserve"> 70 лет, при которой указанный риск может достигать 8</w:t>
      </w:r>
      <w:r w:rsidR="002B125B" w:rsidRPr="00F242DD">
        <w:rPr>
          <w:i/>
        </w:rPr>
        <w:t> </w:t>
      </w:r>
      <w:r w:rsidR="007A3969" w:rsidRPr="00F242DD">
        <w:rPr>
          <w:i/>
        </w:rPr>
        <w:t xml:space="preserve">%. Миеломная нефропатия (включая диализзависимую почечную недостаточность) не является противопоказанием для выполнения </w:t>
      </w:r>
      <w:r w:rsidR="00D71FBE" w:rsidRPr="00F242DD">
        <w:rPr>
          <w:i/>
        </w:rPr>
        <w:t>ВДХТ</w:t>
      </w:r>
      <w:r w:rsidR="007A3969" w:rsidRPr="00F242DD">
        <w:rPr>
          <w:i/>
        </w:rPr>
        <w:t xml:space="preserve"> с последующей ауто-ТГСК. Пациент может быть направлен в трансплантационный центр, располагающий возможностью проведения гемодиализа.</w:t>
      </w:r>
    </w:p>
    <w:p w14:paraId="4E0D34D1" w14:textId="77777777" w:rsidR="00EE2530" w:rsidRPr="00F242DD" w:rsidRDefault="00EE2530" w:rsidP="000B44DE">
      <w:pPr>
        <w:pStyle w:val="2"/>
        <w:ind w:firstLine="709"/>
        <w:rPr>
          <w:b w:val="0"/>
        </w:rPr>
      </w:pPr>
      <w:bookmarkStart w:id="27" w:name="_Toc53140899"/>
      <w:r w:rsidRPr="00F242DD">
        <w:rPr>
          <w:rStyle w:val="ac"/>
          <w:b/>
        </w:rPr>
        <w:t>3.3.1</w:t>
      </w:r>
      <w:r w:rsidR="00971A8A" w:rsidRPr="00F242DD">
        <w:rPr>
          <w:rStyle w:val="ac"/>
          <w:b/>
        </w:rPr>
        <w:t xml:space="preserve"> </w:t>
      </w:r>
      <w:r w:rsidRPr="00F242DD">
        <w:rPr>
          <w:rStyle w:val="ac"/>
          <w:b/>
        </w:rPr>
        <w:t>Индукционный этап терапии</w:t>
      </w:r>
      <w:bookmarkEnd w:id="27"/>
    </w:p>
    <w:p w14:paraId="6BB01D8D" w14:textId="77777777" w:rsidR="00771514" w:rsidRPr="00F242DD" w:rsidRDefault="000558B2" w:rsidP="00131E36">
      <w:pPr>
        <w:pStyle w:val="a6"/>
        <w:numPr>
          <w:ilvl w:val="0"/>
          <w:numId w:val="5"/>
        </w:numPr>
        <w:spacing w:before="0" w:after="0"/>
        <w:ind w:left="709" w:hanging="709"/>
      </w:pPr>
      <w:r w:rsidRPr="00F242DD">
        <w:t>Пациентам</w:t>
      </w:r>
      <w:r w:rsidR="00771514" w:rsidRPr="00F242DD">
        <w:t xml:space="preserve"> с впервые выявленной ММ в возрасте до 65</w:t>
      </w:r>
      <w:r w:rsidRPr="00F242DD">
        <w:t xml:space="preserve"> лет</w:t>
      </w:r>
      <w:r w:rsidR="00771514" w:rsidRPr="00F242DD">
        <w:t>, а также пациентам 65</w:t>
      </w:r>
      <w:r w:rsidR="006517D7" w:rsidRPr="00F242DD">
        <w:t>−</w:t>
      </w:r>
      <w:r w:rsidR="00771514" w:rsidRPr="00F242DD">
        <w:t>70</w:t>
      </w:r>
      <w:r w:rsidR="00A425E4" w:rsidRPr="00F242DD">
        <w:t> </w:t>
      </w:r>
      <w:r w:rsidR="00771514" w:rsidRPr="00F242DD">
        <w:t>лет с хорошим соматическим статусом без тяжелых сопутствующих заболеваний, которым планируется консолидация ауто</w:t>
      </w:r>
      <w:r w:rsidR="00267DE2" w:rsidRPr="00F242DD">
        <w:t>-</w:t>
      </w:r>
      <w:r w:rsidR="00771514" w:rsidRPr="00F242DD">
        <w:t xml:space="preserve">ТГСК, в качестве индукционной терапии </w:t>
      </w:r>
      <w:r w:rsidR="00FF0C02" w:rsidRPr="00F242DD">
        <w:rPr>
          <w:b/>
        </w:rPr>
        <w:t>рекомендуется</w:t>
      </w:r>
      <w:r w:rsidR="00771514" w:rsidRPr="00F242DD">
        <w:t xml:space="preserve"> применять один из следующих режимов терапии</w:t>
      </w:r>
      <w:r w:rsidR="00032CFB" w:rsidRPr="00F242DD">
        <w:t xml:space="preserve"> (описание режимов – см. приложение </w:t>
      </w:r>
      <w:r w:rsidR="00C812D6" w:rsidRPr="00F242DD">
        <w:t>А3.1</w:t>
      </w:r>
      <w:r w:rsidR="006517D7" w:rsidRPr="00F242DD">
        <w:t>.</w:t>
      </w:r>
      <w:r w:rsidR="00032CFB" w:rsidRPr="00F242DD">
        <w:t>)</w:t>
      </w:r>
      <w:r w:rsidR="00946AD8" w:rsidRPr="00F242DD">
        <w:t xml:space="preserve"> </w:t>
      </w:r>
      <w:r w:rsidR="00A96FB6" w:rsidRPr="00F242DD">
        <w:fldChar w:fldCharType="begin" w:fldLock="1"/>
      </w:r>
      <w:r w:rsidR="00021E5D" w:rsidRPr="00F242DD">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38,39]","plainTextFormattedCitation":"[38,39]","previouslyFormattedCitation":"[38,39]"},"properties":{"noteIndex":0},"schema":"https://github.com/citation-style-language/schema/raw/master/csl-citation.json"}</w:instrText>
      </w:r>
      <w:r w:rsidR="00A96FB6" w:rsidRPr="00F242DD">
        <w:fldChar w:fldCharType="separate"/>
      </w:r>
      <w:r w:rsidR="00021E5D" w:rsidRPr="00F242DD">
        <w:rPr>
          <w:noProof/>
        </w:rPr>
        <w:t>[38,39]</w:t>
      </w:r>
      <w:r w:rsidR="00A96FB6" w:rsidRPr="00F242DD">
        <w:fldChar w:fldCharType="end"/>
      </w:r>
      <w:r w:rsidR="00771514" w:rsidRPr="00F242DD">
        <w:t>:</w:t>
      </w:r>
    </w:p>
    <w:p w14:paraId="5E6A8C14" w14:textId="77777777" w:rsidR="00771514" w:rsidRPr="00F242DD" w:rsidRDefault="00771514" w:rsidP="00131E36">
      <w:pPr>
        <w:pStyle w:val="a6"/>
        <w:numPr>
          <w:ilvl w:val="1"/>
          <w:numId w:val="5"/>
        </w:numPr>
        <w:spacing w:before="0" w:after="0"/>
      </w:pPr>
      <w:r w:rsidRPr="00F242DD">
        <w:t>Бортезомиб</w:t>
      </w:r>
      <w:r w:rsidR="002A14A3" w:rsidRPr="00F242DD">
        <w:t>**</w:t>
      </w:r>
      <w:r w:rsidRPr="00F242DD">
        <w:t>/циклофосфамид</w:t>
      </w:r>
      <w:r w:rsidR="002A14A3" w:rsidRPr="00F242DD">
        <w:t>**</w:t>
      </w:r>
      <w:r w:rsidRPr="00F242DD">
        <w:t>/дексаметазон</w:t>
      </w:r>
      <w:r w:rsidR="002A14A3" w:rsidRPr="00F242DD">
        <w:t>**</w:t>
      </w:r>
      <w:r w:rsidRPr="00F242DD">
        <w:t xml:space="preserve"> (VCD)</w:t>
      </w:r>
    </w:p>
    <w:p w14:paraId="388CBDCC" w14:textId="77777777" w:rsidR="00771514" w:rsidRPr="00F242DD" w:rsidRDefault="00771514" w:rsidP="00131E36">
      <w:pPr>
        <w:pStyle w:val="a6"/>
        <w:numPr>
          <w:ilvl w:val="1"/>
          <w:numId w:val="5"/>
        </w:numPr>
        <w:spacing w:before="0" w:after="0"/>
      </w:pPr>
      <w:r w:rsidRPr="00F242DD">
        <w:t>Бортезомиб</w:t>
      </w:r>
      <w:r w:rsidR="002A14A3" w:rsidRPr="00F242DD">
        <w:t>**</w:t>
      </w:r>
      <w:r w:rsidRPr="00F242DD">
        <w:t>/доксорубицин</w:t>
      </w:r>
      <w:r w:rsidR="002A14A3" w:rsidRPr="00F242DD">
        <w:t>**</w:t>
      </w:r>
      <w:r w:rsidRPr="00F242DD">
        <w:t>/дексаметазон</w:t>
      </w:r>
      <w:r w:rsidR="002A14A3" w:rsidRPr="00F242DD">
        <w:t>**</w:t>
      </w:r>
      <w:r w:rsidRPr="00F242DD">
        <w:t xml:space="preserve"> (PAD)</w:t>
      </w:r>
    </w:p>
    <w:p w14:paraId="0A5A0F7B" w14:textId="77777777" w:rsidR="00771514" w:rsidRPr="00F242DD" w:rsidRDefault="00771514" w:rsidP="00131E36">
      <w:pPr>
        <w:pStyle w:val="a6"/>
        <w:numPr>
          <w:ilvl w:val="1"/>
          <w:numId w:val="5"/>
        </w:numPr>
        <w:spacing w:before="0" w:after="0"/>
      </w:pPr>
      <w:r w:rsidRPr="00F242DD">
        <w:t>Бортезомиб</w:t>
      </w:r>
      <w:r w:rsidR="002A14A3" w:rsidRPr="00F242DD">
        <w:t>**</w:t>
      </w:r>
      <w:r w:rsidRPr="00F242DD">
        <w:t>/дексаметазон</w:t>
      </w:r>
      <w:r w:rsidR="002A14A3" w:rsidRPr="00F242DD">
        <w:t>**</w:t>
      </w:r>
      <w:r w:rsidRPr="00F242DD">
        <w:t xml:space="preserve"> (VD). </w:t>
      </w:r>
    </w:p>
    <w:p w14:paraId="3C10A964" w14:textId="77777777" w:rsidR="00771514" w:rsidRPr="00F242DD" w:rsidRDefault="00771514" w:rsidP="008F69F6">
      <w:pPr>
        <w:spacing w:before="0" w:after="0"/>
        <w:ind w:left="709"/>
        <w:contextualSpacing/>
        <w:rPr>
          <w:b/>
        </w:rPr>
      </w:pPr>
      <w:r w:rsidRPr="00F242DD">
        <w:rPr>
          <w:b/>
        </w:rPr>
        <w:t xml:space="preserve">Уровень убедительности рекомендаций </w:t>
      </w:r>
      <w:r w:rsidR="006517D7" w:rsidRPr="00F242DD">
        <w:rPr>
          <w:b/>
        </w:rPr>
        <w:t xml:space="preserve">− </w:t>
      </w:r>
      <w:r w:rsidR="003C7967" w:rsidRPr="00F242DD">
        <w:rPr>
          <w:b/>
        </w:rPr>
        <w:t>А</w:t>
      </w:r>
      <w:r w:rsidR="00946AD8" w:rsidRPr="00F242DD">
        <w:rPr>
          <w:b/>
        </w:rPr>
        <w:t xml:space="preserve"> </w:t>
      </w:r>
      <w:r w:rsidRPr="00F242DD">
        <w:rPr>
          <w:b/>
        </w:rPr>
        <w:t>(уровень достоверности доказательств</w:t>
      </w:r>
      <w:r w:rsidR="00946AD8" w:rsidRPr="00F242DD">
        <w:rPr>
          <w:b/>
        </w:rPr>
        <w:t xml:space="preserve"> </w:t>
      </w:r>
      <w:r w:rsidR="006517D7" w:rsidRPr="00F242DD">
        <w:rPr>
          <w:b/>
        </w:rPr>
        <w:t xml:space="preserve">− </w:t>
      </w:r>
      <w:r w:rsidR="003C7967" w:rsidRPr="00F242DD">
        <w:rPr>
          <w:b/>
        </w:rPr>
        <w:t>1</w:t>
      </w:r>
      <w:r w:rsidRPr="00F242DD">
        <w:rPr>
          <w:b/>
        </w:rPr>
        <w:t>)</w:t>
      </w:r>
    </w:p>
    <w:p w14:paraId="663F34A5" w14:textId="77777777" w:rsidR="00B202CC" w:rsidRPr="00F242DD" w:rsidRDefault="00771514" w:rsidP="008F69F6">
      <w:pPr>
        <w:spacing w:before="0" w:after="0"/>
        <w:ind w:left="709"/>
        <w:contextualSpacing/>
        <w:rPr>
          <w:i/>
        </w:rPr>
      </w:pPr>
      <w:r w:rsidRPr="00F242DD">
        <w:rPr>
          <w:b/>
        </w:rPr>
        <w:t xml:space="preserve">Комментарий: </w:t>
      </w:r>
      <w:r w:rsidR="006517D7" w:rsidRPr="00F242DD">
        <w:rPr>
          <w:i/>
        </w:rPr>
        <w:t>т</w:t>
      </w:r>
      <w:r w:rsidR="00BD6C13" w:rsidRPr="00F242DD">
        <w:rPr>
          <w:i/>
        </w:rPr>
        <w:t>риплеты, включающие бортезомиб</w:t>
      </w:r>
      <w:r w:rsidR="00AD2477" w:rsidRPr="00F242DD">
        <w:rPr>
          <w:i/>
        </w:rPr>
        <w:t>**</w:t>
      </w:r>
      <w:r w:rsidR="00BD6C13" w:rsidRPr="00F242DD">
        <w:rPr>
          <w:i/>
        </w:rPr>
        <w:t xml:space="preserve">, считаются самыми эффективными режимами, </w:t>
      </w:r>
      <w:r w:rsidR="00A425E4" w:rsidRPr="00F242DD">
        <w:rPr>
          <w:i/>
        </w:rPr>
        <w:t>так как</w:t>
      </w:r>
      <w:r w:rsidR="00BD6C13" w:rsidRPr="00F242DD">
        <w:rPr>
          <w:i/>
        </w:rPr>
        <w:t xml:space="preserve"> имеют большую эффективность, чем </w:t>
      </w:r>
      <w:r w:rsidR="00BD6C13" w:rsidRPr="00F242DD">
        <w:rPr>
          <w:i/>
          <w:lang w:val="en-US"/>
        </w:rPr>
        <w:t>VD</w:t>
      </w:r>
      <w:r w:rsidR="00BD6C13" w:rsidRPr="00F242DD">
        <w:rPr>
          <w:i/>
        </w:rPr>
        <w:t>.</w:t>
      </w:r>
      <w:r w:rsidR="00A425E4" w:rsidRPr="00F242DD">
        <w:rPr>
          <w:i/>
        </w:rPr>
        <w:t xml:space="preserve"> </w:t>
      </w:r>
      <w:r w:rsidR="00BD6C13" w:rsidRPr="00F242DD">
        <w:rPr>
          <w:i/>
        </w:rPr>
        <w:t>Во всех представленных схемах оптимальным является подкожное введение бортезомиба</w:t>
      </w:r>
      <w:r w:rsidR="00AD2477" w:rsidRPr="00F242DD">
        <w:rPr>
          <w:i/>
        </w:rPr>
        <w:t>**</w:t>
      </w:r>
      <w:r w:rsidR="00BD6C13" w:rsidRPr="00F242DD">
        <w:rPr>
          <w:i/>
        </w:rPr>
        <w:t>.</w:t>
      </w:r>
    </w:p>
    <w:p w14:paraId="21D39D8C" w14:textId="77777777" w:rsidR="00A625FE" w:rsidRPr="00F242DD" w:rsidRDefault="003C7967" w:rsidP="00131E36">
      <w:pPr>
        <w:pStyle w:val="a6"/>
        <w:numPr>
          <w:ilvl w:val="0"/>
          <w:numId w:val="5"/>
        </w:numPr>
        <w:spacing w:before="0" w:after="0"/>
        <w:ind w:left="709" w:hanging="709"/>
      </w:pPr>
      <w:r w:rsidRPr="00F242DD">
        <w:t>Пациентам</w:t>
      </w:r>
      <w:r w:rsidR="00A625FE" w:rsidRPr="00F242DD">
        <w:t xml:space="preserve"> с впервые выявленной ММ в возрасте до 65</w:t>
      </w:r>
      <w:r w:rsidR="002A14A3" w:rsidRPr="00F242DD">
        <w:t xml:space="preserve"> лет</w:t>
      </w:r>
      <w:r w:rsidR="00A625FE" w:rsidRPr="00F242DD">
        <w:t>, а также пациентам 65</w:t>
      </w:r>
      <w:r w:rsidR="00A425E4" w:rsidRPr="00F242DD">
        <w:t>−</w:t>
      </w:r>
      <w:r w:rsidR="00A625FE" w:rsidRPr="00F242DD">
        <w:t>70</w:t>
      </w:r>
      <w:r w:rsidR="00A425E4" w:rsidRPr="00F242DD">
        <w:t> </w:t>
      </w:r>
      <w:r w:rsidR="00A625FE" w:rsidRPr="00F242DD">
        <w:t xml:space="preserve">лет с хорошим соматическим статусом без тяжелых сопутствующих заболеваний, которым планируется </w:t>
      </w:r>
      <w:r w:rsidR="001F641D" w:rsidRPr="00F242DD">
        <w:t>выполнение</w:t>
      </w:r>
      <w:r w:rsidR="00A625FE" w:rsidRPr="00F242DD">
        <w:t xml:space="preserve"> ауто</w:t>
      </w:r>
      <w:r w:rsidR="00267DE2" w:rsidRPr="00F242DD">
        <w:t>-</w:t>
      </w:r>
      <w:r w:rsidR="00A625FE" w:rsidRPr="00F242DD">
        <w:t>ТГСК, при недостаточном ответе на индукционную терапию бортезомибсодержащ</w:t>
      </w:r>
      <w:r w:rsidR="0058682B" w:rsidRPr="00F242DD">
        <w:t>ими режимами (не</w:t>
      </w:r>
      <w:r w:rsidR="00A425E4" w:rsidRPr="00F242DD">
        <w:t> </w:t>
      </w:r>
      <w:r w:rsidR="0058682B" w:rsidRPr="00F242DD">
        <w:t xml:space="preserve">достигнута по крайней мере </w:t>
      </w:r>
      <w:r w:rsidR="007071BD" w:rsidRPr="00F242DD">
        <w:t>ЧР</w:t>
      </w:r>
      <w:r w:rsidR="00031AAD" w:rsidRPr="00F242DD">
        <w:t xml:space="preserve"> </w:t>
      </w:r>
      <w:r w:rsidR="0058682B" w:rsidRPr="00F242DD">
        <w:t>после 4</w:t>
      </w:r>
      <w:r w:rsidR="001404D0" w:rsidRPr="00F242DD">
        <w:t>−</w:t>
      </w:r>
      <w:r w:rsidR="0058682B" w:rsidRPr="00F242DD">
        <w:t>6 циклов)</w:t>
      </w:r>
      <w:r w:rsidR="00727909" w:rsidRPr="00F242DD">
        <w:t xml:space="preserve"> </w:t>
      </w:r>
      <w:r w:rsidR="00FF0C02" w:rsidRPr="00F242DD">
        <w:rPr>
          <w:b/>
        </w:rPr>
        <w:t>рекомендуется</w:t>
      </w:r>
      <w:r w:rsidR="00A625FE" w:rsidRPr="00F242DD">
        <w:t xml:space="preserve"> применять </w:t>
      </w:r>
      <w:r w:rsidR="001404D0" w:rsidRPr="00F242DD">
        <w:br/>
        <w:t>2-</w:t>
      </w:r>
      <w:r w:rsidR="0058682B" w:rsidRPr="00F242DD">
        <w:t xml:space="preserve">ю линию терапии </w:t>
      </w:r>
      <w:r w:rsidR="00A625FE" w:rsidRPr="00F242DD">
        <w:t>од</w:t>
      </w:r>
      <w:r w:rsidR="0058682B" w:rsidRPr="00F242DD">
        <w:t>ним</w:t>
      </w:r>
      <w:r w:rsidR="00A625FE" w:rsidRPr="00F242DD">
        <w:t xml:space="preserve"> из следующих</w:t>
      </w:r>
      <w:r w:rsidR="00E3158E" w:rsidRPr="00F242DD">
        <w:t xml:space="preserve"> </w:t>
      </w:r>
      <w:r w:rsidR="0058682B" w:rsidRPr="00F242DD">
        <w:t>леналидомидсодержащих</w:t>
      </w:r>
      <w:r w:rsidR="00A625FE" w:rsidRPr="00F242DD">
        <w:t xml:space="preserve"> режимов терапии</w:t>
      </w:r>
      <w:r w:rsidR="00032CFB" w:rsidRPr="00F242DD">
        <w:t xml:space="preserve"> (описание режимов – см. приложение </w:t>
      </w:r>
      <w:r w:rsidR="00C812D6" w:rsidRPr="00F242DD">
        <w:t>А3.1</w:t>
      </w:r>
      <w:r w:rsidR="00032CFB" w:rsidRPr="00F242DD">
        <w:t>)</w:t>
      </w:r>
      <w:r w:rsidR="00E3158E" w:rsidRPr="00F242DD">
        <w:t xml:space="preserve"> </w:t>
      </w:r>
      <w:r w:rsidR="00A96FB6" w:rsidRPr="00F242DD">
        <w:fldChar w:fldCharType="begin" w:fldLock="1"/>
      </w:r>
      <w:r w:rsidR="00F74B6B" w:rsidRPr="00F242DD">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id":"ITEM-2","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2","issued":{"date-parts":[["2012"]]},"title":"Lenalidomide before and after autologous hematopoietic stem cell transplantation in multiple myeloma","type":"article","volume":"2012"},"uris":["http://www.mendeley.com/documents/?uuid=330c55ae-fe1c-3bb9-a9c3-2ee72be5b533"]},{"id":"ITEM-3","itemData":{"DOI":"10.1182/blood-2008-10-184135","ISSN":"00064971","abstract":"We conducted a phase 1/2 trial combining lenalidomide (R) with adriamycin (A) and dexamethasone (D) for relapsed and relapsed-refractory myeloma to determine tolerability and efficacy of this novel regimen, RAD, delivered for six 28-day cycles.Atotal of 69 intensively pretreated patients with a median age of 65 years (range, 46-77 years) were enrolled. Using pegfilgrastim (G), the maximum tolerated dose (MTD) was formally not reached at the highest dose level (R, 25 mg on days 1-21; A, 9 mg/m2 intravenously on days 1-4; and D, 40 mg on days 1-4 and 17-20; dose level 5+G), which was then used to determine efficacy. Grades 3/4 neutropenia and thrombocytopenia were seen in 48% and 38% of patients, respectively. Thromboembolic events occurred in 4.5% and severe infections in 10.5% of patients. On an intent-to treat analysis, overall response rate (ORR) was 73% for the whole study and 77% including 74% complete response (CR) plus very good partial response (VGPR) for dose level 5+G. Response rates and progression-free survival did not differ between relapsed and relapsed-refractory patients. Deletion of chromosome 17p and elevated β2-microglobulin were associated with significantly inferior response and shortened time to progression. In conclusion, RAD induces substantial and durable remission with an acceptable toxicity profile in patients with relapsed and relapsedrefractory myeloma. This trial was registered at www.ClinicalTrials.gov as no. NCT00306813. © 2009 by The American Society of Hematology.","author":[{"dropping-particle":"","family":"Knop","given":"Stefan","non-dropping-particle":"","parse-names":false,"suffix":""},{"dropping-particle":"","family":"Gerecke","given":"Christian","non-dropping-particle":"","parse-names":false,"suffix":""},{"dropping-particle":"","family":"Liebisch","given":"Peter","non-dropping-particle":"","parse-names":false,"suffix":""},{"dropping-particle":"","family":"Topp","given":"Max S.","non-dropping-particle":"","parse-names":false,"suffix":""},{"dropping-particle":"","family":"Platzbecker","given":"Uwe","non-dropping-particle":"","parse-names":false,"suffix":""},{"dropping-particle":"","family":"Sezer","given":"Orhan","non-dropping-particle":"","parse-names":false,"suffix":""},{"dropping-particle":"","family":"Vollmuth","given":"Christina","non-dropping-particle":"","parse-names":false,"suffix":""},{"dropping-particle":"","family":"Falk","given":"Karina","non-dropping-particle":"","parse-names":false,"suffix":""},{"dropping-particle":"","family":"Glasmacher","given":"Axel","non-dropping-particle":"","parse-names":false,"suffix":""},{"dropping-particle":"","family":"Maeder","given":"Uwe","non-dropping-particle":"","parse-names":false,"suffix":""},{"dropping-particle":"","family":"Einsele","given":"Hermann","non-dropping-particle":"","parse-names":false,"suffix":""},{"dropping-particle":"","family":"Bargou","given":"Ralf C.","non-dropping-particle":"","parse-names":false,"suffix":""}],"container-title":"Blood","id":"ITEM-3","issue":"18","issued":{"date-parts":[["2009"]]},"page":"4137-4143","title":"Lenalidomide, adriamycin, and dexamethasone (RAD) in patients with relapsed and refractory multiple myeloma: A report from the German Myeloma Study Group DSMM (Deutsche Studiengruppe Multiples Myelom)","type":"article-journal","volume":"113"},"uris":["http://www.mendeley.com/documents/?uuid=0d8c189c-027c-32d6-8683-617f38f90506"]},{"id":"ITEM-4","itemData":{"DOI":"10.1111/bjh.13100","ISSN":"13652141","abstract":"This single institution, open label Phase I-II dose escalation trial evaluated the safety and efficacy of the combination of lenalidomide (Revlimid®), cyclophosphamide and prednisone (CPR) in patients with relapsed/refractory multiple myeloma. The maximal administered dose of CPR consisted of cyclophosphamide 300 mg/m2 on day 1, 8, and 15, lenalidomide 25 mg on d 1-21 and prednisone 100 mg every other day in a 28-d cycle. Between November 2007 and June 2009, 32 patients were entered in cohorts of three at three dose levels. The median age was 64 years, 59% were male, with a median two prior regimens. Responding patients could stay on treatment until progression. The full-dose CPR regimen produced no dose-limiting toxicity and was delivered for a median of 16 months (3·5-65 months) with acceptable safety and tolerance. The overall response rate (≥ partial response) was 94% at a median follow up of 28 months. The median progression-free survival was 16·1 months [95% confidence interval (CI); 10·9-22·5 months], while the median overall survival was 27·6 months (95% CI; 16·8-36·6 months). Only the beta-2 microglobulin level at protocol entry correlated with a better survival (P = 0·047). These observations compare favourably with other 2- and 3- drug combinations for relapsed/refractory myeloma, and suggest that CPR should be evaluated further in the setting of relapsed/refractory disease, or in newly diagnosed patients.","author":[{"dropping-particle":"","family":"Reece","given":"Donna E.","non-dropping-particle":"","parse-names":false,"suffix":""},{"dropping-particle":"","family":"Masih-Khan","given":"Esther","non-dropping-particle":"","parse-names":false,"suffix":""},{"dropping-particle":"","family":"Atenafu","given":"Eshetu G.","non-dropping-particle":"","parse-names":false,"suffix":""},{"dropping-particle":"","family":"Jimenez-Zepeda","given":"Victor H.","non-dropping-particle":"","parse-names":false,"suffix":""},{"dropping-particle":"","family":"Anglin","given":"Peter","non-dropping-particle":"","parse-names":false,"suffix":""},{"dropping-particle":"","family":"Chen","given":"Christine","non-dropping-particle":"","parse-names":false,"suffix":""},{"dropping-particle":"","family":"Kukreti","given":"Vishal","non-dropping-particle":"","parse-names":false,"suffix":""},{"dropping-particle":"","family":"Mikhael","given":"Joseph R.","non-dropping-particle":"","parse-names":false,"suffix":""},{"dropping-particle":"","family":"Trudel","given":"Suzanne","non-dropping-particle":"","parse-names":false,"suffix":""}],"container-title":"British Journal of Haematology","id":"ITEM-4","issue":"1","issued":{"date-parts":[["2015","1","1"]]},"page":"46-54","publisher":"Blackwell Publishing Ltd","title":"Phase I-II trial of oral cyclophosphamide, prednisone and lenalidomide for the treatment of patients with relapsed and refractory multiple myeloma","type":"article-journal","volume":"168"},"uris":["http://www.mendeley.com/documents/?uuid=f070c6a6-7363-38b7-9c6a-f6434557db11"]}],"mendeley":{"formattedCitation":"[26,40–42]","plainTextFormattedCitation":"[26,40–42]","previouslyFormattedCitation":"[26,40–42]"},"properties":{"noteIndex":0},"schema":"https://github.com/citation-style-language/schema/raw/master/csl-citation.json"}</w:instrText>
      </w:r>
      <w:r w:rsidR="00A96FB6" w:rsidRPr="00F242DD">
        <w:fldChar w:fldCharType="separate"/>
      </w:r>
      <w:r w:rsidR="00705691" w:rsidRPr="00F242DD">
        <w:rPr>
          <w:noProof/>
        </w:rPr>
        <w:t>[26,40–42]</w:t>
      </w:r>
      <w:r w:rsidR="00A96FB6" w:rsidRPr="00F242DD">
        <w:fldChar w:fldCharType="end"/>
      </w:r>
      <w:r w:rsidR="00A625FE" w:rsidRPr="00F242DD">
        <w:t>:</w:t>
      </w:r>
    </w:p>
    <w:p w14:paraId="4E4FC426" w14:textId="77777777" w:rsidR="0058682B" w:rsidRPr="00F242DD" w:rsidRDefault="0058682B" w:rsidP="00131E36">
      <w:pPr>
        <w:pStyle w:val="a6"/>
        <w:numPr>
          <w:ilvl w:val="1"/>
          <w:numId w:val="5"/>
        </w:numPr>
        <w:spacing w:before="0" w:after="0"/>
      </w:pPr>
      <w:r w:rsidRPr="00F242DD">
        <w:t>Леналидомид</w:t>
      </w:r>
      <w:r w:rsidR="002A14A3" w:rsidRPr="00F242DD">
        <w:t>**</w:t>
      </w:r>
      <w:r w:rsidRPr="00F242DD">
        <w:t>/дексаметазон</w:t>
      </w:r>
      <w:r w:rsidR="002A14A3" w:rsidRPr="00F242DD">
        <w:t>**</w:t>
      </w:r>
      <w:r w:rsidRPr="00F242DD">
        <w:t xml:space="preserve"> (RD/Rd)</w:t>
      </w:r>
    </w:p>
    <w:p w14:paraId="6524B9CC" w14:textId="77777777" w:rsidR="0058682B" w:rsidRPr="00F242DD" w:rsidRDefault="0058682B" w:rsidP="00131E36">
      <w:pPr>
        <w:pStyle w:val="a6"/>
        <w:numPr>
          <w:ilvl w:val="1"/>
          <w:numId w:val="5"/>
        </w:numPr>
        <w:spacing w:before="0" w:after="0"/>
      </w:pPr>
      <w:r w:rsidRPr="00F242DD">
        <w:t>Леналидомид</w:t>
      </w:r>
      <w:r w:rsidR="002A14A3" w:rsidRPr="00F242DD">
        <w:t>**</w:t>
      </w:r>
      <w:r w:rsidRPr="00F242DD">
        <w:t>/бортезомиб</w:t>
      </w:r>
      <w:r w:rsidR="002A14A3" w:rsidRPr="00F242DD">
        <w:t>**</w:t>
      </w:r>
      <w:r w:rsidRPr="00F242DD">
        <w:t>/дексаметазон</w:t>
      </w:r>
      <w:r w:rsidR="002A14A3" w:rsidRPr="00F242DD">
        <w:t>**</w:t>
      </w:r>
      <w:r w:rsidRPr="00F242DD">
        <w:t xml:space="preserve"> (</w:t>
      </w:r>
      <w:r w:rsidR="008668BA" w:rsidRPr="00F242DD">
        <w:rPr>
          <w:lang w:val="en-US"/>
        </w:rPr>
        <w:t>VR</w:t>
      </w:r>
      <w:r w:rsidRPr="00F242DD">
        <w:t>D)</w:t>
      </w:r>
    </w:p>
    <w:p w14:paraId="4CF8B8B3" w14:textId="77777777" w:rsidR="0058682B" w:rsidRPr="00F242DD" w:rsidRDefault="0058682B" w:rsidP="00131E36">
      <w:pPr>
        <w:pStyle w:val="a6"/>
        <w:numPr>
          <w:ilvl w:val="1"/>
          <w:numId w:val="5"/>
        </w:numPr>
        <w:spacing w:before="0" w:after="0"/>
      </w:pPr>
      <w:r w:rsidRPr="00F242DD">
        <w:t>Леналидомид</w:t>
      </w:r>
      <w:r w:rsidR="002A14A3" w:rsidRPr="00F242DD">
        <w:t>**</w:t>
      </w:r>
      <w:r w:rsidRPr="00F242DD">
        <w:t>/доксорубицин</w:t>
      </w:r>
      <w:r w:rsidR="002A14A3" w:rsidRPr="00F242DD">
        <w:t>**</w:t>
      </w:r>
      <w:r w:rsidRPr="00F242DD">
        <w:t>/дексаметазон</w:t>
      </w:r>
      <w:r w:rsidR="002A14A3" w:rsidRPr="00F242DD">
        <w:t>**</w:t>
      </w:r>
      <w:r w:rsidRPr="00F242DD">
        <w:t xml:space="preserve"> (RAD)</w:t>
      </w:r>
    </w:p>
    <w:p w14:paraId="7CD292F3" w14:textId="77777777" w:rsidR="0058682B" w:rsidRPr="00F242DD" w:rsidRDefault="0058682B" w:rsidP="00131E36">
      <w:pPr>
        <w:pStyle w:val="a6"/>
        <w:numPr>
          <w:ilvl w:val="1"/>
          <w:numId w:val="5"/>
        </w:numPr>
        <w:spacing w:before="0" w:after="0"/>
      </w:pPr>
      <w:r w:rsidRPr="00F242DD">
        <w:t>Леналидомид</w:t>
      </w:r>
      <w:r w:rsidR="002A14A3" w:rsidRPr="00F242DD">
        <w:t>**</w:t>
      </w:r>
      <w:r w:rsidRPr="00F242DD">
        <w:t>/циклофосфа</w:t>
      </w:r>
      <w:r w:rsidR="00CD48C7" w:rsidRPr="00F242DD">
        <w:t>мид</w:t>
      </w:r>
      <w:r w:rsidR="002A14A3" w:rsidRPr="00F242DD">
        <w:t>**</w:t>
      </w:r>
      <w:r w:rsidRPr="00F242DD">
        <w:t>/дексаметазон</w:t>
      </w:r>
      <w:r w:rsidR="002A14A3" w:rsidRPr="00F242DD">
        <w:t>**</w:t>
      </w:r>
      <w:r w:rsidRPr="00F242DD">
        <w:t xml:space="preserve"> (RCD)</w:t>
      </w:r>
    </w:p>
    <w:p w14:paraId="355C7202" w14:textId="77777777" w:rsidR="00A625FE" w:rsidRPr="00F242DD" w:rsidRDefault="0058682B" w:rsidP="00131E36">
      <w:pPr>
        <w:pStyle w:val="a6"/>
        <w:numPr>
          <w:ilvl w:val="1"/>
          <w:numId w:val="5"/>
        </w:numPr>
        <w:spacing w:before="0" w:after="0"/>
      </w:pPr>
      <w:r w:rsidRPr="00F242DD">
        <w:t>Леналидомид</w:t>
      </w:r>
      <w:r w:rsidR="002A14A3" w:rsidRPr="00F242DD">
        <w:t>**</w:t>
      </w:r>
      <w:r w:rsidRPr="00F242DD">
        <w:t>/</w:t>
      </w:r>
      <w:r w:rsidR="00CD48C7" w:rsidRPr="00F242DD">
        <w:t>циклофосфамид</w:t>
      </w:r>
      <w:r w:rsidR="002A14A3" w:rsidRPr="00F242DD">
        <w:t>**</w:t>
      </w:r>
      <w:r w:rsidRPr="00F242DD">
        <w:t>/преднизолон</w:t>
      </w:r>
      <w:r w:rsidR="002A14A3" w:rsidRPr="00F242DD">
        <w:t>**</w:t>
      </w:r>
      <w:r w:rsidRPr="00F242DD">
        <w:t xml:space="preserve"> (RCP)</w:t>
      </w:r>
      <w:r w:rsidR="00021E5D" w:rsidRPr="00F242DD">
        <w:t xml:space="preserve"> </w:t>
      </w:r>
      <w:r w:rsidR="00A625FE" w:rsidRPr="00F242DD">
        <w:t xml:space="preserve">. </w:t>
      </w:r>
    </w:p>
    <w:p w14:paraId="368E88C6" w14:textId="77777777" w:rsidR="00A625FE" w:rsidRPr="00F242DD" w:rsidRDefault="00A625FE" w:rsidP="00131E36">
      <w:pPr>
        <w:spacing w:before="0" w:after="0"/>
        <w:ind w:left="709"/>
        <w:contextualSpacing/>
        <w:rPr>
          <w:b/>
        </w:rPr>
      </w:pPr>
      <w:r w:rsidRPr="00F242DD">
        <w:rPr>
          <w:b/>
        </w:rPr>
        <w:lastRenderedPageBreak/>
        <w:t>Уровень убедительности рекомендаций</w:t>
      </w:r>
      <w:r w:rsidR="003C7967" w:rsidRPr="00F242DD">
        <w:rPr>
          <w:b/>
        </w:rPr>
        <w:t xml:space="preserve"> </w:t>
      </w:r>
      <w:r w:rsidR="008668BA" w:rsidRPr="00F242DD">
        <w:rPr>
          <w:b/>
        </w:rPr>
        <w:t xml:space="preserve">− </w:t>
      </w:r>
      <w:r w:rsidR="0035490D" w:rsidRPr="00F242DD">
        <w:rPr>
          <w:b/>
          <w:lang w:val="en-US"/>
        </w:rPr>
        <w:t>C</w:t>
      </w:r>
      <w:r w:rsidR="0035490D" w:rsidRPr="00F242DD">
        <w:rPr>
          <w:b/>
        </w:rPr>
        <w:t xml:space="preserve"> </w:t>
      </w:r>
      <w:r w:rsidRPr="00F242DD">
        <w:rPr>
          <w:b/>
        </w:rPr>
        <w:t>(уровень достоверности доказательств</w:t>
      </w:r>
      <w:r w:rsidR="00AC286C" w:rsidRPr="00F242DD">
        <w:rPr>
          <w:b/>
        </w:rPr>
        <w:t xml:space="preserve"> </w:t>
      </w:r>
      <w:r w:rsidR="008668BA" w:rsidRPr="00F242DD">
        <w:rPr>
          <w:b/>
        </w:rPr>
        <w:t xml:space="preserve">− </w:t>
      </w:r>
      <w:r w:rsidR="005B2EF9" w:rsidRPr="00F242DD">
        <w:rPr>
          <w:b/>
        </w:rPr>
        <w:t>5</w:t>
      </w:r>
      <w:r w:rsidRPr="00F242DD">
        <w:rPr>
          <w:b/>
        </w:rPr>
        <w:t>)</w:t>
      </w:r>
    </w:p>
    <w:p w14:paraId="1521E9CD" w14:textId="77777777" w:rsidR="0076197D" w:rsidRPr="00F242DD" w:rsidRDefault="00A625FE" w:rsidP="00131E36">
      <w:pPr>
        <w:spacing w:before="0" w:after="0"/>
        <w:ind w:left="709"/>
        <w:contextualSpacing/>
        <w:rPr>
          <w:i/>
        </w:rPr>
      </w:pPr>
      <w:r w:rsidRPr="00F242DD">
        <w:rPr>
          <w:b/>
        </w:rPr>
        <w:t xml:space="preserve">Комментарий: </w:t>
      </w:r>
      <w:r w:rsidR="00632333" w:rsidRPr="00F242DD">
        <w:rPr>
          <w:i/>
        </w:rPr>
        <w:t xml:space="preserve">количество </w:t>
      </w:r>
      <w:r w:rsidR="0076197D" w:rsidRPr="00F242DD">
        <w:rPr>
          <w:i/>
        </w:rPr>
        <w:t>курсов индукционной терапии определяется противоопухолевым ответом на лечение и согласовывается с трансплантационным центром. Поскольку леналидомид</w:t>
      </w:r>
      <w:r w:rsidR="00D20FB3" w:rsidRPr="00F242DD">
        <w:rPr>
          <w:i/>
        </w:rPr>
        <w:t>**</w:t>
      </w:r>
      <w:r w:rsidR="0076197D" w:rsidRPr="00F242DD">
        <w:rPr>
          <w:i/>
        </w:rPr>
        <w:t xml:space="preserve"> обладает миелосупрессивным эффектом, мобилизацию и сбор ауто</w:t>
      </w:r>
      <w:r w:rsidR="00746015" w:rsidRPr="00F242DD">
        <w:rPr>
          <w:i/>
        </w:rPr>
        <w:t xml:space="preserve">-ТГСК </w:t>
      </w:r>
      <w:r w:rsidR="0076197D" w:rsidRPr="00F242DD">
        <w:rPr>
          <w:i/>
        </w:rPr>
        <w:t>целесообразно выполнять после 4-го леналидомидсодержащего курса.</w:t>
      </w:r>
    </w:p>
    <w:p w14:paraId="51131718" w14:textId="77777777" w:rsidR="00BF629F" w:rsidRPr="00F242DD" w:rsidRDefault="003C7967" w:rsidP="00131E36">
      <w:pPr>
        <w:pStyle w:val="a6"/>
        <w:numPr>
          <w:ilvl w:val="0"/>
          <w:numId w:val="5"/>
        </w:numPr>
        <w:spacing w:before="0" w:after="0"/>
        <w:ind w:left="709"/>
        <w:rPr>
          <w:b/>
        </w:rPr>
      </w:pPr>
      <w:r w:rsidRPr="00F242DD">
        <w:t>Пациентам</w:t>
      </w:r>
      <w:r w:rsidR="00BF629F" w:rsidRPr="00F242DD">
        <w:t xml:space="preserve"> с впервые выявленной ММ в возрасте до 65</w:t>
      </w:r>
      <w:r w:rsidR="003A08CA" w:rsidRPr="00F242DD">
        <w:t xml:space="preserve"> лет</w:t>
      </w:r>
      <w:r w:rsidR="00BF629F" w:rsidRPr="00F242DD">
        <w:t>, а также пациентам 65</w:t>
      </w:r>
      <w:r w:rsidR="00A619A4" w:rsidRPr="00F242DD">
        <w:t>−</w:t>
      </w:r>
      <w:r w:rsidR="00BF629F" w:rsidRPr="00F242DD">
        <w:t>70</w:t>
      </w:r>
      <w:r w:rsidR="00A619A4" w:rsidRPr="00F242DD">
        <w:t> </w:t>
      </w:r>
      <w:r w:rsidR="00BF629F" w:rsidRPr="00F242DD">
        <w:t>лет с хорошим соматическим статусом без тяжелых сопутствующих заболеваний, которым планируется консолидация ауто</w:t>
      </w:r>
      <w:r w:rsidR="00267DE2" w:rsidRPr="00F242DD">
        <w:t>-</w:t>
      </w:r>
      <w:r w:rsidR="00BF629F" w:rsidRPr="00F242DD">
        <w:t xml:space="preserve">ТГСК, в качестве индукционной терапии </w:t>
      </w:r>
      <w:r w:rsidR="00BF629F" w:rsidRPr="00F242DD">
        <w:rPr>
          <w:b/>
        </w:rPr>
        <w:t xml:space="preserve">не рекомендуется </w:t>
      </w:r>
      <w:r w:rsidR="00BF629F" w:rsidRPr="00F242DD">
        <w:t>применять схемы терапии, включающие мелфалан</w:t>
      </w:r>
      <w:r w:rsidRPr="00F242DD">
        <w:t>**</w:t>
      </w:r>
      <w:r w:rsidR="00632333" w:rsidRPr="00F242DD">
        <w:t xml:space="preserve"> </w:t>
      </w:r>
      <w:r w:rsidR="00032CFB" w:rsidRPr="00F242DD">
        <w:t xml:space="preserve">(описание режимов – см. приложение </w:t>
      </w:r>
      <w:r w:rsidR="00C812D6" w:rsidRPr="00F242DD">
        <w:t>А3.1</w:t>
      </w:r>
      <w:r w:rsidR="00A619A4" w:rsidRPr="00F242DD">
        <w:t>.</w:t>
      </w:r>
      <w:r w:rsidR="00032CFB" w:rsidRPr="00F242DD">
        <w:t>)</w:t>
      </w:r>
      <w:r w:rsidR="00632333" w:rsidRPr="00F242DD">
        <w:t xml:space="preserve"> </w:t>
      </w:r>
      <w:r w:rsidR="00A96FB6" w:rsidRPr="00F242DD">
        <w:fldChar w:fldCharType="begin" w:fldLock="1"/>
      </w:r>
      <w:r w:rsidR="00F74B6B"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id":"ITEM-2","itemData":{"DOI":"10.2147/CPAA.S6258","ISSN":"1179-1438","PMID":"22291488","abstract":"Autologous stem cell transplantation is the preferred treatment option for younger patients with symptomatic plasma cell myeloma. Most patients with newly diagnosed plasma cell myeloma receive 3-4 cycles of induction chemotherapy to achieve a level of disease control before proceeding to stem cell transplant. The ideal induction regimen for transplant-eligible patients shall allow more patients to proceed with transplant, rapidly and effectively control the disease, reverse disease-related complications, avoid early death, and is associated with minimal acute and long-term toxicities. Because of the concerns of potential damages to hematopoietic stem cells, alkylating agent regimens, specifically melphalan, are usually avoided for induction in transplant-eligible patients. Before the advance of immunomodulatory agents (IMiD) and proteasome inhibitors, the combination of vincristine, adriamycin, and dexamethasone (VAD) and variants were the most commonly used induction regimens. Recent reports as discussed in this review suggests that VAD is no longer the induction chemotherapy of choice for transplant eligible patients. Newer regimens incorporating IMiD and/or proteasome inhibitor into the induction regimen improve response rates and progression-free survival before and after the transplant and are evolving as the treatment of choice. Here, we review the available data on these newer induction regimens and to evaluate the potential impacts on the patient outcomes.","author":[{"dropping-particle":"","family":"Fung","given":"Henry C","non-dropping-particle":"","parse-names":false,"suffix":""},{"dropping-particle":"","family":"Nathan","given":"Sunita","non-dropping-particle":"","parse-names":false,"suffix":""},{"dropping-particle":"","family":"Maciejewski","given":"John J","non-dropping-particle":"","parse-names":false,"suffix":""}],"container-title":"Clinical pharmacology : advances and applications","id":"ITEM-2","issued":{"date-parts":[["2010"]]},"page":"71-5","title":"Induction chemotherapy before autologous stem cell transplantation for symptomatic plasma cell myeloma - does it matter?","type":"article-journal","volume":"2"},"uris":["http://www.mendeley.com/documents/?uuid=39ef748f-71f6-33e7-8124-5b96e5eda7d5"]}],"mendeley":{"formattedCitation":"[1,43]","plainTextFormattedCitation":"[1,43]","previouslyFormattedCitation":"[1,43]"},"properties":{"noteIndex":0},"schema":"https://github.com/citation-style-language/schema/raw/master/csl-citation.json"}</w:instrText>
      </w:r>
      <w:r w:rsidR="00A96FB6" w:rsidRPr="00F242DD">
        <w:fldChar w:fldCharType="separate"/>
      </w:r>
      <w:r w:rsidR="00705691" w:rsidRPr="00F242DD">
        <w:rPr>
          <w:noProof/>
        </w:rPr>
        <w:t>[1,43]</w:t>
      </w:r>
      <w:r w:rsidR="00A96FB6" w:rsidRPr="00F242DD">
        <w:fldChar w:fldCharType="end"/>
      </w:r>
      <w:r w:rsidR="00BF629F" w:rsidRPr="00F242DD">
        <w:t>.</w:t>
      </w:r>
    </w:p>
    <w:p w14:paraId="6469C158" w14:textId="77777777" w:rsidR="00BF629F" w:rsidRPr="00F242DD" w:rsidRDefault="00BF629F" w:rsidP="00131E36">
      <w:pPr>
        <w:spacing w:before="0" w:after="0"/>
        <w:ind w:left="709"/>
        <w:contextualSpacing/>
        <w:rPr>
          <w:b/>
        </w:rPr>
      </w:pPr>
      <w:r w:rsidRPr="00F242DD">
        <w:rPr>
          <w:b/>
        </w:rPr>
        <w:t xml:space="preserve">Уровень убедительности рекомендаций </w:t>
      </w:r>
      <w:r w:rsidR="00A619A4" w:rsidRPr="00F242DD">
        <w:rPr>
          <w:b/>
        </w:rPr>
        <w:t xml:space="preserve">− </w:t>
      </w:r>
      <w:r w:rsidR="003C7967" w:rsidRPr="00F242DD">
        <w:rPr>
          <w:b/>
        </w:rPr>
        <w:t xml:space="preserve">С </w:t>
      </w:r>
      <w:r w:rsidRPr="00F242DD">
        <w:rPr>
          <w:b/>
        </w:rPr>
        <w:t>(уровень достоверности доказательств</w:t>
      </w:r>
      <w:r w:rsidR="00A619A4" w:rsidRPr="00F242DD">
        <w:rPr>
          <w:b/>
        </w:rPr>
        <w:t xml:space="preserve"> − </w:t>
      </w:r>
      <w:r w:rsidR="003C7967" w:rsidRPr="00F242DD">
        <w:rPr>
          <w:b/>
        </w:rPr>
        <w:t>5</w:t>
      </w:r>
      <w:r w:rsidRPr="00F242DD">
        <w:rPr>
          <w:b/>
        </w:rPr>
        <w:t>)</w:t>
      </w:r>
    </w:p>
    <w:p w14:paraId="482B2DB3" w14:textId="77777777" w:rsidR="00BF629F" w:rsidRPr="00F242DD" w:rsidRDefault="00BF629F" w:rsidP="00131E36">
      <w:pPr>
        <w:spacing w:before="0" w:after="0"/>
        <w:ind w:left="709"/>
        <w:contextualSpacing/>
        <w:rPr>
          <w:i/>
        </w:rPr>
      </w:pPr>
      <w:r w:rsidRPr="00F242DD">
        <w:rPr>
          <w:b/>
        </w:rPr>
        <w:t>Комментарий:</w:t>
      </w:r>
      <w:r w:rsidR="00727909" w:rsidRPr="00F242DD">
        <w:rPr>
          <w:b/>
        </w:rPr>
        <w:t xml:space="preserve"> </w:t>
      </w:r>
      <w:r w:rsidR="00A619A4" w:rsidRPr="00F242DD">
        <w:rPr>
          <w:i/>
        </w:rPr>
        <w:t>м</w:t>
      </w:r>
      <w:r w:rsidRPr="00F242DD">
        <w:rPr>
          <w:i/>
        </w:rPr>
        <w:t>елфалан</w:t>
      </w:r>
      <w:r w:rsidR="003C7967" w:rsidRPr="00F242DD">
        <w:rPr>
          <w:i/>
        </w:rPr>
        <w:t>**</w:t>
      </w:r>
      <w:r w:rsidRPr="00F242DD">
        <w:rPr>
          <w:i/>
        </w:rPr>
        <w:t xml:space="preserve"> обладает миелосупрессивным эффектом, что может оказывать негативное влияние на мобилизацию ауто</w:t>
      </w:r>
      <w:r w:rsidR="00A619A4" w:rsidRPr="00F242DD">
        <w:rPr>
          <w:i/>
        </w:rPr>
        <w:t>-</w:t>
      </w:r>
      <w:r w:rsidR="003569D8" w:rsidRPr="00F242DD">
        <w:rPr>
          <w:i/>
        </w:rPr>
        <w:t>ТГСК</w:t>
      </w:r>
      <w:r w:rsidRPr="00F242DD">
        <w:rPr>
          <w:i/>
        </w:rPr>
        <w:t>.</w:t>
      </w:r>
    </w:p>
    <w:p w14:paraId="3B8518F9" w14:textId="77777777" w:rsidR="00EE2530" w:rsidRPr="00F242DD" w:rsidRDefault="00EE2530" w:rsidP="00E36DFA">
      <w:pPr>
        <w:pStyle w:val="a4"/>
        <w:spacing w:before="0" w:beforeAutospacing="0" w:after="0" w:afterAutospacing="0" w:line="360" w:lineRule="auto"/>
        <w:ind w:firstLine="709"/>
        <w:outlineLvl w:val="1"/>
      </w:pPr>
      <w:bookmarkStart w:id="28" w:name="_Toc53140900"/>
      <w:r w:rsidRPr="00F242DD">
        <w:rPr>
          <w:rStyle w:val="ac"/>
          <w:u w:val="single"/>
        </w:rPr>
        <w:t>3.3.2</w:t>
      </w:r>
      <w:r w:rsidR="00971A8A" w:rsidRPr="00F242DD">
        <w:rPr>
          <w:rStyle w:val="ac"/>
          <w:u w:val="single"/>
        </w:rPr>
        <w:t xml:space="preserve"> </w:t>
      </w:r>
      <w:r w:rsidRPr="00F242DD">
        <w:rPr>
          <w:rStyle w:val="ac"/>
          <w:u w:val="single"/>
        </w:rPr>
        <w:t>Трансплантационный этап</w:t>
      </w:r>
      <w:bookmarkEnd w:id="28"/>
    </w:p>
    <w:p w14:paraId="7C1BE657" w14:textId="77777777" w:rsidR="001F641D" w:rsidRPr="00F242DD" w:rsidRDefault="003C7967" w:rsidP="00131E36">
      <w:pPr>
        <w:pStyle w:val="a6"/>
        <w:numPr>
          <w:ilvl w:val="0"/>
          <w:numId w:val="5"/>
        </w:numPr>
        <w:spacing w:before="0" w:after="0"/>
        <w:ind w:left="709" w:hanging="709"/>
      </w:pPr>
      <w:r w:rsidRPr="00F242DD">
        <w:t>Пациентам</w:t>
      </w:r>
      <w:r w:rsidR="001F641D" w:rsidRPr="00F242DD">
        <w:t xml:space="preserve"> с впервые выявленной ММ в возрасте до 65</w:t>
      </w:r>
      <w:r w:rsidR="00A473F6" w:rsidRPr="00F242DD">
        <w:t xml:space="preserve"> лет</w:t>
      </w:r>
      <w:r w:rsidR="001F641D" w:rsidRPr="00F242DD">
        <w:t>, а также пациентам 65</w:t>
      </w:r>
      <w:r w:rsidR="000A3700" w:rsidRPr="00F242DD">
        <w:t>−</w:t>
      </w:r>
      <w:r w:rsidR="001F641D" w:rsidRPr="00F242DD">
        <w:t>70</w:t>
      </w:r>
      <w:r w:rsidR="000A3700" w:rsidRPr="00F242DD">
        <w:t> </w:t>
      </w:r>
      <w:r w:rsidR="001F641D" w:rsidRPr="00F242DD">
        <w:t>лет с хорошим соматическим статусом без тяжелых сопутствующих заболе</w:t>
      </w:r>
      <w:r w:rsidR="00624D3B" w:rsidRPr="00F242DD">
        <w:t xml:space="preserve">ваний, достигшим </w:t>
      </w:r>
      <w:r w:rsidR="00E5500D" w:rsidRPr="00F242DD">
        <w:t>ПР</w:t>
      </w:r>
      <w:r w:rsidR="00624D3B" w:rsidRPr="00F242DD">
        <w:t xml:space="preserve"> или</w:t>
      </w:r>
      <w:r w:rsidR="001F641D" w:rsidRPr="00F242DD">
        <w:t xml:space="preserve"> </w:t>
      </w:r>
      <w:r w:rsidR="00E5500D" w:rsidRPr="00F242DD">
        <w:t>ЧР</w:t>
      </w:r>
      <w:r w:rsidR="001F641D" w:rsidRPr="00F242DD">
        <w:t xml:space="preserve"> после индукционной терапии,</w:t>
      </w:r>
      <w:r w:rsidR="006D0F6C" w:rsidRPr="00F242DD">
        <w:t xml:space="preserve"> </w:t>
      </w:r>
      <w:r w:rsidR="00FF0C02" w:rsidRPr="00F242DD">
        <w:rPr>
          <w:b/>
        </w:rPr>
        <w:t>рекомендуется</w:t>
      </w:r>
      <w:r w:rsidR="001F641D" w:rsidRPr="00F242DD">
        <w:t xml:space="preserve"> выполнение мобилизации и сбора </w:t>
      </w:r>
      <w:r w:rsidR="00E5500D" w:rsidRPr="00F242DD">
        <w:t>ГСК</w:t>
      </w:r>
      <w:r w:rsidR="001F641D" w:rsidRPr="00F242DD">
        <w:t xml:space="preserve"> крови</w:t>
      </w:r>
      <w:r w:rsidR="006D0B51" w:rsidRPr="00F242DD">
        <w:t xml:space="preserve"> </w:t>
      </w:r>
      <w:r w:rsidR="00632333" w:rsidRPr="00F242DD">
        <w:t>под лабораторным контролем количества стволовых кроветворных клеток в периферической крови и аферезном продукте методом проточной цитометрии</w:t>
      </w:r>
      <w:r w:rsidR="00021E5D" w:rsidRPr="00F242DD">
        <w:t xml:space="preserve"> для последующего выполнения аутоТГСК</w:t>
      </w:r>
      <w:r w:rsidR="00632333" w:rsidRPr="00F242DD">
        <w:t xml:space="preserve"> </w:t>
      </w:r>
      <w:r w:rsidR="00A96FB6" w:rsidRPr="00F242DD">
        <w:fldChar w:fldCharType="begin" w:fldLock="1"/>
      </w:r>
      <w:r w:rsidR="00021E5D" w:rsidRPr="00F242DD">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13-241","publisher":"Москва","title":"Множественная миелома","type":"chapter"},"uris":["http://www.mendeley.com/documents/?uuid=74f72d23-d025-4daa-a02d-40d14fc77cc4"]}],"mendeley":{"formattedCitation":"[1,36,37]","plainTextFormattedCitation":"[1,36,37]","previouslyFormattedCitation":"[1,36,37]"},"properties":{"noteIndex":0},"schema":"https://github.com/citation-style-language/schema/raw/master/csl-citation.json"}</w:instrText>
      </w:r>
      <w:r w:rsidR="00A96FB6" w:rsidRPr="00F242DD">
        <w:fldChar w:fldCharType="separate"/>
      </w:r>
      <w:r w:rsidR="00021E5D" w:rsidRPr="00F242DD">
        <w:rPr>
          <w:noProof/>
        </w:rPr>
        <w:t>[1,36,37]</w:t>
      </w:r>
      <w:r w:rsidR="00A96FB6" w:rsidRPr="00F242DD">
        <w:fldChar w:fldCharType="end"/>
      </w:r>
      <w:r w:rsidR="001F641D" w:rsidRPr="00F242DD">
        <w:t xml:space="preserve">. </w:t>
      </w:r>
      <w:r w:rsidR="006D0B51" w:rsidRPr="00F242DD">
        <w:t xml:space="preserve"> </w:t>
      </w:r>
    </w:p>
    <w:p w14:paraId="5560884C" w14:textId="77777777" w:rsidR="001F641D" w:rsidRPr="00F242DD" w:rsidRDefault="001F641D" w:rsidP="00131E36">
      <w:pPr>
        <w:spacing w:before="0" w:after="0"/>
        <w:ind w:left="709"/>
        <w:contextualSpacing/>
        <w:rPr>
          <w:b/>
        </w:rPr>
      </w:pPr>
      <w:r w:rsidRPr="00F242DD">
        <w:rPr>
          <w:b/>
        </w:rPr>
        <w:t xml:space="preserve">Уровень убедительности рекомендаций </w:t>
      </w:r>
      <w:r w:rsidR="00E5500D" w:rsidRPr="00F242DD">
        <w:rPr>
          <w:b/>
        </w:rPr>
        <w:t xml:space="preserve">− </w:t>
      </w:r>
      <w:r w:rsidR="00BF55DF" w:rsidRPr="00F242DD">
        <w:rPr>
          <w:b/>
        </w:rPr>
        <w:t xml:space="preserve">С </w:t>
      </w:r>
      <w:r w:rsidRPr="00F242DD">
        <w:rPr>
          <w:b/>
        </w:rPr>
        <w:t>(уровень достоверности доказательств</w:t>
      </w:r>
      <w:r w:rsidR="00632333" w:rsidRPr="00F242DD">
        <w:rPr>
          <w:b/>
        </w:rPr>
        <w:t xml:space="preserve"> </w:t>
      </w:r>
      <w:r w:rsidR="00E5500D" w:rsidRPr="00F242DD">
        <w:rPr>
          <w:b/>
        </w:rPr>
        <w:t xml:space="preserve">− </w:t>
      </w:r>
      <w:r w:rsidR="00BF55DF" w:rsidRPr="00F242DD">
        <w:rPr>
          <w:b/>
        </w:rPr>
        <w:t>5</w:t>
      </w:r>
      <w:r w:rsidRPr="00F242DD">
        <w:rPr>
          <w:b/>
        </w:rPr>
        <w:t>)</w:t>
      </w:r>
    </w:p>
    <w:p w14:paraId="7359ACA4" w14:textId="77777777" w:rsidR="00165A1B" w:rsidRPr="00F242DD" w:rsidRDefault="001F641D" w:rsidP="00131E36">
      <w:pPr>
        <w:spacing w:before="0" w:after="0"/>
        <w:ind w:left="709"/>
        <w:contextualSpacing/>
        <w:rPr>
          <w:i/>
        </w:rPr>
      </w:pPr>
      <w:r w:rsidRPr="00F242DD">
        <w:rPr>
          <w:b/>
        </w:rPr>
        <w:t xml:space="preserve">Комментарий: </w:t>
      </w:r>
      <w:r w:rsidR="00E5500D" w:rsidRPr="00F242DD">
        <w:rPr>
          <w:i/>
        </w:rPr>
        <w:t>н</w:t>
      </w:r>
      <w:r w:rsidRPr="00F242DD">
        <w:rPr>
          <w:i/>
        </w:rPr>
        <w:t>аиболее часто используемым режимом мобилизации является сочетание химиотерапевтических препаратов (чаще всего циклофосфамида</w:t>
      </w:r>
      <w:r w:rsidR="006E7B15" w:rsidRPr="00F242DD">
        <w:rPr>
          <w:i/>
        </w:rPr>
        <w:t>**</w:t>
      </w:r>
      <w:r w:rsidRPr="00F242DD">
        <w:rPr>
          <w:i/>
        </w:rPr>
        <w:t xml:space="preserve"> в дозе 2</w:t>
      </w:r>
      <w:r w:rsidR="00E5500D" w:rsidRPr="00F242DD">
        <w:rPr>
          <w:i/>
        </w:rPr>
        <w:t>−</w:t>
      </w:r>
      <w:r w:rsidRPr="00F242DD">
        <w:rPr>
          <w:i/>
        </w:rPr>
        <w:t>4 г/м</w:t>
      </w:r>
      <w:r w:rsidRPr="00F242DD">
        <w:rPr>
          <w:i/>
          <w:vertAlign w:val="superscript"/>
        </w:rPr>
        <w:t>2</w:t>
      </w:r>
      <w:r w:rsidR="00EE48C6" w:rsidRPr="00F242DD">
        <w:rPr>
          <w:i/>
        </w:rPr>
        <w:t xml:space="preserve"> за 4 дня до начала терапии Г-КСФ</w:t>
      </w:r>
      <w:r w:rsidRPr="00F242DD">
        <w:rPr>
          <w:i/>
        </w:rPr>
        <w:t xml:space="preserve"> и </w:t>
      </w:r>
      <w:r w:rsidR="007B54A0" w:rsidRPr="00F242DD">
        <w:rPr>
          <w:i/>
        </w:rPr>
        <w:t xml:space="preserve">рекомбинантного человеческого </w:t>
      </w:r>
      <w:r w:rsidRPr="00F242DD">
        <w:rPr>
          <w:i/>
        </w:rPr>
        <w:t>гранулоцитарного колониестимулирующего фактора (</w:t>
      </w:r>
      <w:r w:rsidR="007B3900" w:rsidRPr="00F242DD">
        <w:rPr>
          <w:i/>
        </w:rPr>
        <w:t>#</w:t>
      </w:r>
      <w:r w:rsidRPr="00F242DD">
        <w:rPr>
          <w:i/>
        </w:rPr>
        <w:t xml:space="preserve">Г-КСФ) </w:t>
      </w:r>
      <w:r w:rsidR="005049BE" w:rsidRPr="00F242DD">
        <w:rPr>
          <w:i/>
        </w:rPr>
        <w:t xml:space="preserve">подкожно </w:t>
      </w:r>
      <w:r w:rsidRPr="00F242DD">
        <w:rPr>
          <w:i/>
        </w:rPr>
        <w:t>в дозе 5 мкг/кг/сут</w:t>
      </w:r>
      <w:r w:rsidR="001A740A" w:rsidRPr="00F242DD">
        <w:rPr>
          <w:i/>
        </w:rPr>
        <w:t xml:space="preserve"> </w:t>
      </w:r>
      <w:r w:rsidR="001A740A" w:rsidRPr="00F242DD">
        <w:rPr>
          <w:i/>
        </w:rPr>
        <w:fldChar w:fldCharType="begin" w:fldLock="1"/>
      </w:r>
      <w:r w:rsidR="00F74B6B" w:rsidRPr="00F242DD">
        <w:rPr>
          <w:i/>
        </w:rPr>
        <w:instrText>ADDIN CSL_CITATION {"citationItems":[{"id":"ITEM-1","itemData":{"DOI":"10.1002/jca.21360","ISSN":"10981101","abstract":"High-dose cyclophosphamide (Cy) is frequently employed for peripheral blood mobilization of hematopoietic stem cells before high-dose chemotherapy with autologous stem cell transplantation (ASCT) in multiple myeloma (MM). The benefit of mobilization with Cy over filgrastim (granulocyte colony-stimulating factor; G-CSF) alone is unclear. Between 2000 and 2008, 167 patients with newly diagnosed MM underwent single ASCT after melphalan conditioning at our institution. Seventy-three patients were mobilized with G-CSF alone, and 94 patients with Cy plus G-CSF (Cy+G-CSF). We retrospectively analyzed Cy's impact on both toxicity and efficacy. Mobilization efficiency was augmented by Cy; a mean total of 12 versus 5.8 × 10&lt;sup&gt;6&lt;/sup&gt; CD34+ cells/kg were collected from patients mobilized with Cy+G-CSF versus G-CSF, respectively, (P &lt; 0.01), over a mean of 1.6 versus 2.2 days of peripheral blood apheresis (p = 0.001). Mobilization-related toxicity was also, however, augmented by Cy; 14% of Cy+G-CSF patients were hospitalized because of complications versus none receiving G-CSF (P &lt; 0.0001). Toxicity, including death, related to ASCT was similar between cohorts. Regarding long-term outcomes, multivariate analysis revealed no difference for Cy+G-CSF versus G-CSF (hazard ratio 0.8 for event-free survival [95% confidence interval {CI} 0.57-1.25] and 0.96 for overall survival [95% CI 0.61-1.54]). In summary, we show that mobilization with Cy increases toxicity without positively impacting long-term outcomes in MM. Our findings place into question Cy's benefit as a routine component of stem cell mobilization regimens in MM. Randomized trials are needed to elucidate the risks and benefits of Cy more definitively.","author":[{"dropping-particle":"","family":"Tuchman","given":"Sascha A.","non-dropping-particle":"","parse-names":false,"suffix":""},{"dropping-particle":"","family":"Bacon","given":"Wendi A.","non-dropping-particle":"","parse-names":false,"suffix":""},{"dropping-particle":"","family":"Huang","given":"Li Wen","non-dropping-particle":"","parse-names":false,"suffix":""},{"dropping-particle":"","family":"Long","given":"Gwynn","non-dropping-particle":"","parse-names":false,"suffix":""},{"dropping-particle":"","family":"Rizzieri","given":"David","non-dropping-particle":"","parse-names":false,"suffix":""},{"dropping-particle":"","family":"Horwitz","given":"Mitchell","non-dropping-particle":"","parse-names":false,"suffix":""},{"dropping-particle":"","family":"Chute","given":"John P.","non-dropping-particle":"","parse-names":false,"suffix":""},{"dropping-particle":"","family":"Sullivan","given":"Keith","non-dropping-particle":"","parse-names":false,"suffix":""},{"dropping-particle":"","family":"Engemann","given":"Ashley Morris","non-dropping-particle":"","parse-names":false,"suffix":""},{"dropping-particle":"","family":"Yopp","given":"Amanda","non-dropping-particle":"","parse-names":false,"suffix":""},{"dropping-particle":"","family":"Li","given":"Zhiguo","non-dropping-particle":"","parse-names":false,"suffix":""},{"dropping-particle":"","family":"Corbet","given":"Kelly","non-dropping-particle":"","parse-names":false,"suffix":""},{"dropping-particle":"","family":"Chao","given":"Nelson","non-dropping-particle":"","parse-names":false,"suffix":""},{"dropping-particle":"","family":"Gasparetto","given":"Cristina","non-dropping-particle":"","parse-names":false,"suffix":""}],"container-title":"Journal of Clinical Apheresis","id":"ITEM-1","issue":"3","issued":{"date-parts":[["2015","6","1"]]},"page":"176-182","publisher":"Wiley-Liss Inc.","title":"Cyclophosphamide-based hematopoietic stem cell mobilization before autologous stem cell transplantation in newly diagnosed multiple myeloma","type":"article-journal","volume":"30"},"uris":["http://www.mendeley.com/documents/?uuid=7ab2027e-7a8d-3be6-bb8b-1854f8cab286"]}],"mendeley":{"formattedCitation":"[44]","plainTextFormattedCitation":"[44]","previouslyFormattedCitation":"[44]"},"properties":{"noteIndex":0},"schema":"https://github.com/citation-style-language/schema/raw/master/csl-citation.json"}</w:instrText>
      </w:r>
      <w:r w:rsidR="001A740A" w:rsidRPr="00F242DD">
        <w:rPr>
          <w:i/>
        </w:rPr>
        <w:fldChar w:fldCharType="separate"/>
      </w:r>
      <w:r w:rsidR="00705691" w:rsidRPr="00F242DD">
        <w:rPr>
          <w:noProof/>
        </w:rPr>
        <w:t>[44]</w:t>
      </w:r>
      <w:r w:rsidR="001A740A" w:rsidRPr="00F242DD">
        <w:rPr>
          <w:i/>
        </w:rPr>
        <w:fldChar w:fldCharType="end"/>
      </w:r>
      <w:r w:rsidRPr="00F242DD">
        <w:rPr>
          <w:i/>
        </w:rPr>
        <w:t xml:space="preserve">. </w:t>
      </w:r>
      <w:r w:rsidR="007B3900" w:rsidRPr="00F242DD">
        <w:rPr>
          <w:i/>
        </w:rPr>
        <w:t>#</w:t>
      </w:r>
      <w:r w:rsidRPr="00F242DD">
        <w:rPr>
          <w:i/>
        </w:rPr>
        <w:t>Г-КСФ</w:t>
      </w:r>
      <w:r w:rsidR="00185CAE" w:rsidRPr="00F242DD">
        <w:rPr>
          <w:i/>
        </w:rPr>
        <w:t xml:space="preserve"> может также</w:t>
      </w:r>
      <w:r w:rsidRPr="00F242DD">
        <w:rPr>
          <w:i/>
        </w:rPr>
        <w:t xml:space="preserve"> применят</w:t>
      </w:r>
      <w:r w:rsidR="00185CAE" w:rsidRPr="00F242DD">
        <w:rPr>
          <w:i/>
        </w:rPr>
        <w:t>ь</w:t>
      </w:r>
      <w:r w:rsidRPr="00F242DD">
        <w:rPr>
          <w:i/>
        </w:rPr>
        <w:t>ся в монорежиме на фоне стабильного состояния кроветворения (</w:t>
      </w:r>
      <w:r w:rsidR="001D3DC1" w:rsidRPr="00F242DD">
        <w:rPr>
          <w:i/>
        </w:rPr>
        <w:t xml:space="preserve">подкожно </w:t>
      </w:r>
      <w:r w:rsidRPr="00F242DD">
        <w:rPr>
          <w:i/>
        </w:rPr>
        <w:t>в дозе 10 мкг/кг/сут</w:t>
      </w:r>
      <w:r w:rsidR="001D3DC1" w:rsidRPr="00F242DD">
        <w:rPr>
          <w:i/>
        </w:rPr>
        <w:t xml:space="preserve"> до афереза</w:t>
      </w:r>
      <w:r w:rsidRPr="00F242DD">
        <w:rPr>
          <w:i/>
        </w:rPr>
        <w:t>)</w:t>
      </w:r>
      <w:r w:rsidR="001D3DC1" w:rsidRPr="00F242DD">
        <w:rPr>
          <w:i/>
        </w:rPr>
        <w:t xml:space="preserve"> </w:t>
      </w:r>
      <w:r w:rsidR="001D3DC1" w:rsidRPr="00F242DD">
        <w:rPr>
          <w:i/>
        </w:rPr>
        <w:fldChar w:fldCharType="begin" w:fldLock="1"/>
      </w:r>
      <w:r w:rsidR="00F74B6B" w:rsidRPr="00F242DD">
        <w:rPr>
          <w:i/>
        </w:rPr>
        <w:instrText>ADDIN CSL_CITATION {"citationItems":[{"id":"ITEM-1","itemData":{"DOI":"10.1007/978-1-61779-943-3_3","ISBN":"9781617799426","ISSN":"10643745","abstract":"Cytokine mobilized peripheral blood stem cells are the preferred source of stem cells in autologous stem cell transplantation and have virtually replaced bone marrow as the stem cell source. In recent years, a dramatic increase has been reported in the use of peripheral blood stem cells for allogeneic transplantation as well. The reason for this rise is that peripheral blood stem cell transplants when compared to bone marrow transplants are associated with a more rapid recovery of granulocytes and platelets after transplantation and a lower regimen-related and transplant-related mortality. Peripheral blood stem cells can be easily harvested on an outpatient basis without the need for general anesthesia. In most cases peripheral blood stem cells are collected after G-CSF administration. In this chapter we describe peripheral blood stem cell mobilization in autologous transplant patients and in allogeneic donors using G-CSF. © 2012 Springer Science+Business Media, LLC.","author":[{"dropping-particle":"","family":"Hosing","given":"Chitra","non-dropping-particle":"","parse-names":false,"suffix":""}],"container-title":"Methods in Molecular Biology","id":"ITEM-1","issued":{"date-parts":[["2012"]]},"page":"37-47","publisher":"Humana Press Inc.","title":"Hematopoietic stem cell mobilization with G-CSF","type":"article-journal","volume":"904"},"uris":["http://www.mendeley.com/documents/?uuid=a41d6b1f-a764-3765-bf65-42ba50016b31"]}],"mendeley":{"formattedCitation":"[45]","plainTextFormattedCitation":"[45]","previouslyFormattedCitation":"[45]"},"properties":{"noteIndex":0},"schema":"https://github.com/citation-style-language/schema/raw/master/csl-citation.json"}</w:instrText>
      </w:r>
      <w:r w:rsidR="001D3DC1" w:rsidRPr="00F242DD">
        <w:rPr>
          <w:i/>
        </w:rPr>
        <w:fldChar w:fldCharType="separate"/>
      </w:r>
      <w:r w:rsidR="00705691" w:rsidRPr="00F242DD">
        <w:rPr>
          <w:noProof/>
        </w:rPr>
        <w:t>[45]</w:t>
      </w:r>
      <w:r w:rsidR="001D3DC1" w:rsidRPr="00F242DD">
        <w:rPr>
          <w:i/>
        </w:rPr>
        <w:fldChar w:fldCharType="end"/>
      </w:r>
      <w:r w:rsidRPr="00F242DD">
        <w:rPr>
          <w:i/>
        </w:rPr>
        <w:t>. При недостаточной эффективности мобилизации или при проведении ее повторно возможно включение в режим препарата плериксафор</w:t>
      </w:r>
      <w:r w:rsidR="003E3C97" w:rsidRPr="00F242DD">
        <w:rPr>
          <w:i/>
        </w:rPr>
        <w:t xml:space="preserve"> – 0,24 мг/кг/сут </w:t>
      </w:r>
      <w:r w:rsidR="003E3C97" w:rsidRPr="00F242DD">
        <w:rPr>
          <w:i/>
        </w:rPr>
        <w:lastRenderedPageBreak/>
        <w:t>подкожно за 6</w:t>
      </w:r>
      <w:r w:rsidR="005C44D0" w:rsidRPr="00F242DD">
        <w:rPr>
          <w:i/>
        </w:rPr>
        <w:t>−</w:t>
      </w:r>
      <w:r w:rsidR="003E3C97" w:rsidRPr="00F242DD">
        <w:rPr>
          <w:i/>
        </w:rPr>
        <w:t xml:space="preserve">11 ч </w:t>
      </w:r>
      <w:r w:rsidR="00165A1B" w:rsidRPr="00F242DD">
        <w:rPr>
          <w:i/>
        </w:rPr>
        <w:t>до афереза, возможно прим</w:t>
      </w:r>
      <w:r w:rsidR="005C44D0" w:rsidRPr="00F242DD">
        <w:rPr>
          <w:i/>
        </w:rPr>
        <w:t>енение плериксафора в течение 2−</w:t>
      </w:r>
      <w:r w:rsidR="00165A1B" w:rsidRPr="00F242DD">
        <w:rPr>
          <w:i/>
        </w:rPr>
        <w:t>4 дней подряд (до 7 дней непрерывного применения).</w:t>
      </w:r>
    </w:p>
    <w:p w14:paraId="5240F208" w14:textId="77777777" w:rsidR="001F641D" w:rsidRPr="00F242DD" w:rsidRDefault="001F641D" w:rsidP="00131E36">
      <w:pPr>
        <w:spacing w:before="0" w:after="0"/>
        <w:ind w:left="709"/>
        <w:contextualSpacing/>
        <w:rPr>
          <w:i/>
        </w:rPr>
      </w:pPr>
      <w:r w:rsidRPr="00F242DD">
        <w:rPr>
          <w:i/>
        </w:rPr>
        <w:t>При наличии возможности рекомендуется собирать ауто</w:t>
      </w:r>
      <w:r w:rsidR="003569D8" w:rsidRPr="00F242DD">
        <w:rPr>
          <w:i/>
        </w:rPr>
        <w:t>-ТГСК</w:t>
      </w:r>
      <w:r w:rsidRPr="00F242DD">
        <w:rPr>
          <w:i/>
        </w:rPr>
        <w:t xml:space="preserve"> в количестве, достаточном для выполнения двух трансплантаций.</w:t>
      </w:r>
    </w:p>
    <w:p w14:paraId="209210D3" w14:textId="77777777" w:rsidR="000B622E" w:rsidRPr="00F242DD" w:rsidRDefault="000B622E" w:rsidP="00131E36">
      <w:pPr>
        <w:spacing w:before="0" w:after="0"/>
        <w:ind w:left="709"/>
        <w:contextualSpacing/>
        <w:rPr>
          <w:b/>
        </w:rPr>
      </w:pPr>
      <w:r w:rsidRPr="00F242DD">
        <w:rPr>
          <w:i/>
        </w:rPr>
        <w:t>Поскольку леналидомид** обладает миелосупрессивным эффектом,</w:t>
      </w:r>
      <w:r w:rsidR="006D0F6C" w:rsidRPr="00F242DD">
        <w:rPr>
          <w:i/>
        </w:rPr>
        <w:t xml:space="preserve"> </w:t>
      </w:r>
      <w:r w:rsidRPr="00F242DD">
        <w:rPr>
          <w:i/>
        </w:rPr>
        <w:t xml:space="preserve">в случае применения в индукционном этапе леналидомидсодержащей терапии мобилизацию и сбор </w:t>
      </w:r>
      <w:r w:rsidR="003569D8" w:rsidRPr="00F242DD">
        <w:rPr>
          <w:i/>
        </w:rPr>
        <w:t xml:space="preserve">ауто-ТГСК </w:t>
      </w:r>
      <w:r w:rsidRPr="00F242DD">
        <w:rPr>
          <w:i/>
        </w:rPr>
        <w:t>целесообразно в</w:t>
      </w:r>
      <w:r w:rsidR="005C44D0" w:rsidRPr="00F242DD">
        <w:rPr>
          <w:i/>
        </w:rPr>
        <w:t>ыполнять после 4-го леналидомид</w:t>
      </w:r>
      <w:r w:rsidRPr="00F242DD">
        <w:rPr>
          <w:i/>
        </w:rPr>
        <w:t>содержащего курса.</w:t>
      </w:r>
    </w:p>
    <w:p w14:paraId="1E9C220E" w14:textId="77777777" w:rsidR="0076197D" w:rsidRPr="00F242DD" w:rsidRDefault="003C7967" w:rsidP="003569D8">
      <w:pPr>
        <w:pStyle w:val="a6"/>
        <w:numPr>
          <w:ilvl w:val="0"/>
          <w:numId w:val="5"/>
        </w:numPr>
        <w:spacing w:before="0" w:after="0"/>
      </w:pPr>
      <w:r w:rsidRPr="00F242DD">
        <w:t>Пациентам</w:t>
      </w:r>
      <w:r w:rsidR="0076197D" w:rsidRPr="00F242DD">
        <w:t xml:space="preserve"> с впервые выявленной ММ в возрасте до 65</w:t>
      </w:r>
      <w:r w:rsidR="00A473F6" w:rsidRPr="00F242DD">
        <w:t xml:space="preserve"> лет</w:t>
      </w:r>
      <w:r w:rsidR="0076197D" w:rsidRPr="00F242DD">
        <w:t>, а также пациентам 65</w:t>
      </w:r>
      <w:r w:rsidR="005C44D0" w:rsidRPr="00F242DD">
        <w:t>−</w:t>
      </w:r>
      <w:r w:rsidR="0076197D" w:rsidRPr="00F242DD">
        <w:t>70 лет с хорошим соматическим статусом без тяжелых сопутствующих заболеваний, дост</w:t>
      </w:r>
      <w:r w:rsidR="00624D3B" w:rsidRPr="00F242DD">
        <w:t xml:space="preserve">игшим </w:t>
      </w:r>
      <w:r w:rsidR="00593735" w:rsidRPr="00F242DD">
        <w:t>ПР</w:t>
      </w:r>
      <w:r w:rsidR="00624D3B" w:rsidRPr="00F242DD">
        <w:t xml:space="preserve"> или</w:t>
      </w:r>
      <w:r w:rsidR="00321B75" w:rsidRPr="00F242DD">
        <w:t xml:space="preserve"> частичной ремиссии </w:t>
      </w:r>
      <w:r w:rsidR="00593735" w:rsidRPr="00F242DD">
        <w:t xml:space="preserve">(ЧР) </w:t>
      </w:r>
      <w:r w:rsidR="00321B75" w:rsidRPr="00F242DD">
        <w:t>после индукционной терапии</w:t>
      </w:r>
      <w:r w:rsidR="002905FE" w:rsidRPr="00F242DD">
        <w:t xml:space="preserve">, в случае успешного сбора </w:t>
      </w:r>
      <w:r w:rsidR="003569D8" w:rsidRPr="00F242DD">
        <w:t>ГСК</w:t>
      </w:r>
      <w:r w:rsidR="002905FE" w:rsidRPr="00F242DD">
        <w:t xml:space="preserve"> крови</w:t>
      </w:r>
      <w:r w:rsidR="00BA44DC" w:rsidRPr="00F242DD">
        <w:t xml:space="preserve"> </w:t>
      </w:r>
      <w:r w:rsidR="00FF0C02" w:rsidRPr="00F242DD">
        <w:rPr>
          <w:b/>
        </w:rPr>
        <w:t>рекомендуется</w:t>
      </w:r>
      <w:r w:rsidR="00BA44DC" w:rsidRPr="00F242DD">
        <w:rPr>
          <w:b/>
        </w:rPr>
        <w:t xml:space="preserve"> </w:t>
      </w:r>
      <w:r w:rsidR="00321B75" w:rsidRPr="00F242DD">
        <w:t>выполнение ВДХТ мелфаланом</w:t>
      </w:r>
      <w:r w:rsidRPr="00F242DD">
        <w:t>**</w:t>
      </w:r>
      <w:r w:rsidR="00321B75" w:rsidRPr="00F242DD">
        <w:t xml:space="preserve"> и последующей трансплантации </w:t>
      </w:r>
      <w:r w:rsidR="003569D8" w:rsidRPr="00F242DD">
        <w:t xml:space="preserve">ауто-ТГСК </w:t>
      </w:r>
      <w:r w:rsidR="00A96FB6" w:rsidRPr="00F242DD">
        <w:fldChar w:fldCharType="begin" w:fldLock="1"/>
      </w:r>
      <w:r w:rsidR="001D3DC1" w:rsidRPr="00F242DD">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6,37]","plainTextFormattedCitation":"[36,37]","previouslyFormattedCitation":"[36,37]"},"properties":{"noteIndex":0},"schema":"https://github.com/citation-style-language/schema/raw/master/csl-citation.json"}</w:instrText>
      </w:r>
      <w:r w:rsidR="00A96FB6" w:rsidRPr="00F242DD">
        <w:fldChar w:fldCharType="separate"/>
      </w:r>
      <w:r w:rsidR="00D95A58" w:rsidRPr="00F242DD">
        <w:rPr>
          <w:noProof/>
        </w:rPr>
        <w:t>[36,37]</w:t>
      </w:r>
      <w:r w:rsidR="00A96FB6" w:rsidRPr="00F242DD">
        <w:fldChar w:fldCharType="end"/>
      </w:r>
      <w:r w:rsidR="00185CAE" w:rsidRPr="00F242DD">
        <w:t>.</w:t>
      </w:r>
    </w:p>
    <w:p w14:paraId="66D33DCA" w14:textId="77777777" w:rsidR="0076197D" w:rsidRPr="00F242DD" w:rsidRDefault="0076197D" w:rsidP="00131E36">
      <w:pPr>
        <w:spacing w:before="0" w:after="0"/>
        <w:ind w:left="709"/>
        <w:contextualSpacing/>
        <w:rPr>
          <w:b/>
        </w:rPr>
      </w:pPr>
      <w:r w:rsidRPr="00F242DD">
        <w:rPr>
          <w:b/>
        </w:rPr>
        <w:t xml:space="preserve">Уровень убедительности рекомендаций </w:t>
      </w:r>
      <w:r w:rsidR="005C44D0" w:rsidRPr="00F242DD">
        <w:rPr>
          <w:b/>
        </w:rPr>
        <w:t xml:space="preserve">– </w:t>
      </w:r>
      <w:r w:rsidR="003C7967" w:rsidRPr="00F242DD">
        <w:rPr>
          <w:b/>
        </w:rPr>
        <w:t>А</w:t>
      </w:r>
      <w:r w:rsidR="005C44D0" w:rsidRPr="00F242DD">
        <w:rPr>
          <w:b/>
        </w:rPr>
        <w:t xml:space="preserve"> </w:t>
      </w:r>
      <w:r w:rsidRPr="00F242DD">
        <w:rPr>
          <w:b/>
        </w:rPr>
        <w:t>(уровень достоверности доказательств</w:t>
      </w:r>
      <w:r w:rsidR="005C44D0" w:rsidRPr="00F242DD">
        <w:rPr>
          <w:b/>
        </w:rPr>
        <w:t xml:space="preserve"> − </w:t>
      </w:r>
      <w:r w:rsidR="003C7967" w:rsidRPr="00F242DD">
        <w:rPr>
          <w:b/>
        </w:rPr>
        <w:t>1</w:t>
      </w:r>
      <w:r w:rsidRPr="00F242DD">
        <w:rPr>
          <w:b/>
        </w:rPr>
        <w:t>)</w:t>
      </w:r>
    </w:p>
    <w:p w14:paraId="50F64BE5" w14:textId="77777777" w:rsidR="00185CAE" w:rsidRPr="00F242DD" w:rsidRDefault="0076197D" w:rsidP="00185CAE">
      <w:pPr>
        <w:spacing w:before="0" w:after="0"/>
        <w:ind w:left="709"/>
        <w:contextualSpacing/>
        <w:rPr>
          <w:b/>
        </w:rPr>
      </w:pPr>
      <w:r w:rsidRPr="00F242DD">
        <w:rPr>
          <w:b/>
        </w:rPr>
        <w:t xml:space="preserve">Комментарий: </w:t>
      </w:r>
      <w:r w:rsidR="005C44D0" w:rsidRPr="00F242DD">
        <w:rPr>
          <w:i/>
        </w:rPr>
        <w:t>п</w:t>
      </w:r>
      <w:r w:rsidR="00624D3B" w:rsidRPr="00F242DD">
        <w:rPr>
          <w:i/>
        </w:rPr>
        <w:t xml:space="preserve">ациенты, достигшие </w:t>
      </w:r>
      <w:r w:rsidR="005C44D0" w:rsidRPr="00F242DD">
        <w:rPr>
          <w:i/>
        </w:rPr>
        <w:t>ПР</w:t>
      </w:r>
      <w:r w:rsidR="00624D3B" w:rsidRPr="00F242DD">
        <w:rPr>
          <w:i/>
        </w:rPr>
        <w:t xml:space="preserve"> или </w:t>
      </w:r>
      <w:r w:rsidR="005C44D0" w:rsidRPr="00F242DD">
        <w:rPr>
          <w:i/>
        </w:rPr>
        <w:t>ОЧХР</w:t>
      </w:r>
      <w:r w:rsidR="000B622E" w:rsidRPr="00F242DD">
        <w:rPr>
          <w:i/>
        </w:rPr>
        <w:t xml:space="preserve"> (см.</w:t>
      </w:r>
      <w:r w:rsidR="00E778E9" w:rsidRPr="00F242DD">
        <w:rPr>
          <w:i/>
        </w:rPr>
        <w:t xml:space="preserve"> раздел 7 данных рекомендаций</w:t>
      </w:r>
      <w:r w:rsidR="000B622E" w:rsidRPr="00F242DD">
        <w:rPr>
          <w:i/>
        </w:rPr>
        <w:t>)</w:t>
      </w:r>
      <w:r w:rsidR="00624D3B" w:rsidRPr="00F242DD">
        <w:rPr>
          <w:i/>
        </w:rPr>
        <w:t xml:space="preserve"> после индукционной терапии, должны рассматриваться в качестве кандидатов на </w:t>
      </w:r>
      <w:r w:rsidR="00C10AFF" w:rsidRPr="00F242DD">
        <w:rPr>
          <w:i/>
        </w:rPr>
        <w:t>выполнение ауто-ТГСК, поскольку именно в этих случаях возможно достижение максимального эффекта от консолидации высокодозным мелфаланом</w:t>
      </w:r>
      <w:r w:rsidR="00AD2477" w:rsidRPr="00F242DD">
        <w:rPr>
          <w:i/>
        </w:rPr>
        <w:t>**</w:t>
      </w:r>
      <w:r w:rsidR="00B1183B" w:rsidRPr="00F242DD">
        <w:rPr>
          <w:i/>
        </w:rPr>
        <w:t xml:space="preserve"> (200 мг/м</w:t>
      </w:r>
      <w:r w:rsidR="00B1183B" w:rsidRPr="00F242DD">
        <w:rPr>
          <w:i/>
          <w:vertAlign w:val="superscript"/>
        </w:rPr>
        <w:t>2</w:t>
      </w:r>
      <w:r w:rsidR="00B1183B" w:rsidRPr="00F242DD">
        <w:rPr>
          <w:i/>
        </w:rPr>
        <w:t>)</w:t>
      </w:r>
      <w:r w:rsidR="00185CAE" w:rsidRPr="00F242DD">
        <w:rPr>
          <w:i/>
          <w:vertAlign w:val="superscript"/>
        </w:rPr>
        <w:t xml:space="preserve"> </w:t>
      </w:r>
      <w:r w:rsidR="00A96FB6" w:rsidRPr="00F242DD">
        <w:rPr>
          <w:i/>
          <w:vertAlign w:val="superscript"/>
        </w:rPr>
        <w:fldChar w:fldCharType="begin" w:fldLock="1"/>
      </w:r>
      <w:r w:rsidR="00F74B6B" w:rsidRPr="00F242DD">
        <w:rPr>
          <w:i/>
          <w:vertAlign w:val="superscript"/>
        </w:rPr>
        <w:instrText>ADDIN CSL_CITATION {"citationItems":[{"id":"ITEM-1","itemData":{"DOI":"10.1038/bmt.2017.208","ISSN":"14765365","abstract":"High-dose BCNU/Melphalan conditioning regimen before autologous stem cell transplantation in newly diagnosed multiple myeloma","author":[{"dropping-particle":"","family":"Sivaraj","given":"D.","non-dropping-particle":"","parse-names":false,"suffix":""},{"dropping-particle":"","family":"Bacon","given":"W.","non-dropping-particle":"","parse-names":false,"suffix":""},{"dropping-particle":"","family":"Long","given":"G. D.","non-dropping-particle":"","parse-names":false,"suffix":""},{"dropping-particle":"","family":"Rizzieri","given":"D. A.","non-dropping-particle":"","parse-names":false,"suffix":""},{"dropping-particle":"","family":"Horwitz","given":"M. E.","non-dropping-particle":"","parse-names":false,"suffix":""},{"dropping-particle":"","family":"Sullivan","given":"K. M.","non-dropping-particle":"","parse-names":false,"suffix":""},{"dropping-particle":"","family":"Kang","given":"Y.","non-dropping-particle":"","parse-names":false,"suffix":""},{"dropping-particle":"","family":"Li","given":"Z.","non-dropping-particle":"","parse-names":false,"suffix":""},{"dropping-particle":"","family":"Chao","given":"N. J.","non-dropping-particle":"","parse-names":false,"suffix":""},{"dropping-particle":"","family":"Gasparetto","given":"C.","non-dropping-particle":"","parse-names":false,"suffix":""}],"container-title":"Bone Marrow Transplantation","id":"ITEM-1","issue":"1","issued":{"date-parts":[["2018"]]},"page":"34-38","publisher":"Nature Publishing Group","title":"High-dose BCNU/Melphalan conditioning regimen before autologous stem cell transplantation in newly diagnosed multiple myeloma","type":"article-journal","volume":"53"},"uris":["http://www.mendeley.com/documents/?uuid=36fd24a8-0e46-3dff-b299-aa25b401eea7"]}],"mendeley":{"formattedCitation":"[46]","plainTextFormattedCitation":"[46]","previouslyFormattedCitation":"[46]"},"properties":{"noteIndex":0},"schema":"https://github.com/citation-style-language/schema/raw/master/csl-citation.json"}</w:instrText>
      </w:r>
      <w:r w:rsidR="00A96FB6" w:rsidRPr="00F242DD">
        <w:rPr>
          <w:i/>
          <w:vertAlign w:val="superscript"/>
        </w:rPr>
        <w:fldChar w:fldCharType="separate"/>
      </w:r>
      <w:r w:rsidR="00705691" w:rsidRPr="00F242DD">
        <w:rPr>
          <w:noProof/>
        </w:rPr>
        <w:t>[46]</w:t>
      </w:r>
      <w:r w:rsidR="00A96FB6" w:rsidRPr="00F242DD">
        <w:rPr>
          <w:i/>
          <w:vertAlign w:val="superscript"/>
        </w:rPr>
        <w:fldChar w:fldCharType="end"/>
      </w:r>
      <w:r w:rsidR="00C10AFF" w:rsidRPr="00F242DD">
        <w:rPr>
          <w:i/>
        </w:rPr>
        <w:t xml:space="preserve"> и значительного увеличения выживаемости </w:t>
      </w:r>
      <w:r w:rsidR="00FB03BB" w:rsidRPr="00F242DD">
        <w:rPr>
          <w:i/>
        </w:rPr>
        <w:t>пациентов</w:t>
      </w:r>
      <w:r w:rsidR="00C10AFF" w:rsidRPr="00F242DD">
        <w:rPr>
          <w:i/>
        </w:rPr>
        <w:t xml:space="preserve"> без признаков прогрессирования заболевания.</w:t>
      </w:r>
    </w:p>
    <w:p w14:paraId="13CA5E0C" w14:textId="77777777" w:rsidR="00185CAE" w:rsidRPr="00F242DD" w:rsidRDefault="00321B75" w:rsidP="00185CAE">
      <w:pPr>
        <w:spacing w:before="0" w:after="0"/>
        <w:ind w:left="709"/>
        <w:contextualSpacing/>
        <w:rPr>
          <w:i/>
        </w:rPr>
      </w:pPr>
      <w:r w:rsidRPr="00F242DD">
        <w:rPr>
          <w:i/>
        </w:rPr>
        <w:t>Интервал от мобилизации до начала предтрансплантационного кондиционирования должен составлять от 2 до 4 нед.</w:t>
      </w:r>
      <w:r w:rsidR="00BA44DC" w:rsidRPr="00F242DD">
        <w:rPr>
          <w:i/>
        </w:rPr>
        <w:t xml:space="preserve"> </w:t>
      </w:r>
      <w:r w:rsidRPr="00F242DD">
        <w:rPr>
          <w:i/>
        </w:rPr>
        <w:t>При выраженном нарушении функции почек (</w:t>
      </w:r>
      <w:r w:rsidR="00536161" w:rsidRPr="00F242DD">
        <w:rPr>
          <w:i/>
        </w:rPr>
        <w:t>скорость клубочковой фильтрации</w:t>
      </w:r>
      <w:r w:rsidRPr="00F242DD">
        <w:rPr>
          <w:i/>
        </w:rPr>
        <w:t xml:space="preserve"> &lt;30 мл/мин), не требующем проведения гемодиализа, а также </w:t>
      </w:r>
      <w:r w:rsidR="00FB03BB" w:rsidRPr="00F242DD">
        <w:rPr>
          <w:i/>
        </w:rPr>
        <w:t>пациентам</w:t>
      </w:r>
      <w:r w:rsidRPr="00F242DD">
        <w:rPr>
          <w:i/>
        </w:rPr>
        <w:t xml:space="preserve"> старшего возраста (65</w:t>
      </w:r>
      <w:r w:rsidR="0030209E" w:rsidRPr="00F242DD">
        <w:rPr>
          <w:i/>
        </w:rPr>
        <w:t>−</w:t>
      </w:r>
      <w:r w:rsidRPr="00F242DD">
        <w:rPr>
          <w:i/>
        </w:rPr>
        <w:t>70 лет) целесообразно снижать дозу мелфалана</w:t>
      </w:r>
      <w:r w:rsidR="003C7967" w:rsidRPr="00F242DD">
        <w:rPr>
          <w:i/>
        </w:rPr>
        <w:t>**</w:t>
      </w:r>
      <w:r w:rsidRPr="00F242DD">
        <w:rPr>
          <w:i/>
        </w:rPr>
        <w:t xml:space="preserve"> до 140 мг/м</w:t>
      </w:r>
      <w:r w:rsidRPr="00F242DD">
        <w:rPr>
          <w:i/>
          <w:vertAlign w:val="superscript"/>
        </w:rPr>
        <w:t>2</w:t>
      </w:r>
      <w:r w:rsidRPr="00F242DD">
        <w:rPr>
          <w:i/>
        </w:rPr>
        <w:t>. Для пациентов, находящихся на программном гемодиализе, дозу мелфалана</w:t>
      </w:r>
      <w:r w:rsidR="003C7967" w:rsidRPr="00F242DD">
        <w:rPr>
          <w:i/>
        </w:rPr>
        <w:t>**</w:t>
      </w:r>
      <w:r w:rsidRPr="00F242DD">
        <w:rPr>
          <w:i/>
        </w:rPr>
        <w:t xml:space="preserve"> (140</w:t>
      </w:r>
      <w:r w:rsidR="0030209E" w:rsidRPr="00F242DD">
        <w:rPr>
          <w:i/>
        </w:rPr>
        <w:t>−</w:t>
      </w:r>
      <w:r w:rsidRPr="00F242DD">
        <w:rPr>
          <w:i/>
        </w:rPr>
        <w:t>200 мг/м</w:t>
      </w:r>
      <w:r w:rsidRPr="00F242DD">
        <w:rPr>
          <w:i/>
          <w:vertAlign w:val="superscript"/>
        </w:rPr>
        <w:t>2</w:t>
      </w:r>
      <w:r w:rsidRPr="00F242DD">
        <w:rPr>
          <w:i/>
        </w:rPr>
        <w:t>) определяет трансплантационный центр. Гемодиализ проводится в –4-й, –2-й (перед введением мелфалана</w:t>
      </w:r>
      <w:r w:rsidR="00AD2477" w:rsidRPr="00F242DD">
        <w:rPr>
          <w:i/>
        </w:rPr>
        <w:t>**</w:t>
      </w:r>
      <w:r w:rsidRPr="00F242DD">
        <w:rPr>
          <w:i/>
        </w:rPr>
        <w:t xml:space="preserve">) и в 0-й день (перед трансфузией лейкоконцентрата). </w:t>
      </w:r>
    </w:p>
    <w:p w14:paraId="55869B45" w14:textId="77777777" w:rsidR="00185CAE" w:rsidRPr="00F242DD" w:rsidRDefault="00185CAE" w:rsidP="00727CDE">
      <w:pPr>
        <w:pStyle w:val="a6"/>
        <w:numPr>
          <w:ilvl w:val="0"/>
          <w:numId w:val="8"/>
        </w:numPr>
        <w:tabs>
          <w:tab w:val="clear" w:pos="348"/>
          <w:tab w:val="num" w:pos="709"/>
        </w:tabs>
        <w:spacing w:before="0" w:after="0"/>
        <w:ind w:left="709" w:hanging="709"/>
      </w:pPr>
      <w:r w:rsidRPr="00F242DD">
        <w:t xml:space="preserve">Для пациентов </w:t>
      </w:r>
      <w:r w:rsidR="00F719E7" w:rsidRPr="00F242DD">
        <w:rPr>
          <w:lang w:val="en-US"/>
        </w:rPr>
        <w:t>c</w:t>
      </w:r>
      <w:r w:rsidR="00F719E7" w:rsidRPr="00F242DD">
        <w:t xml:space="preserve"> </w:t>
      </w:r>
      <w:r w:rsidRPr="00F242DD">
        <w:t>ММ</w:t>
      </w:r>
      <w:r w:rsidR="00F719E7" w:rsidRPr="00F242DD">
        <w:t xml:space="preserve">, которым была выполнена </w:t>
      </w:r>
      <w:r w:rsidRPr="00F242DD">
        <w:t>ВДХТ и ауто</w:t>
      </w:r>
      <w:r w:rsidR="00267DE2" w:rsidRPr="00F242DD">
        <w:t>-</w:t>
      </w:r>
      <w:r w:rsidRPr="00F242DD">
        <w:t>ТГСК</w:t>
      </w:r>
      <w:r w:rsidR="00F719E7" w:rsidRPr="00F242DD">
        <w:t>, через 100 дней после проведения ВДХТ и ауто</w:t>
      </w:r>
      <w:r w:rsidR="00267DE2" w:rsidRPr="00F242DD">
        <w:t>-</w:t>
      </w:r>
      <w:r w:rsidR="00F719E7" w:rsidRPr="00F242DD">
        <w:t>ТГСК</w:t>
      </w:r>
      <w:r w:rsidRPr="00F242DD">
        <w:t xml:space="preserve"> </w:t>
      </w:r>
      <w:r w:rsidRPr="00F242DD">
        <w:rPr>
          <w:b/>
        </w:rPr>
        <w:t xml:space="preserve">рекомендуется </w:t>
      </w:r>
      <w:r w:rsidR="00F719E7" w:rsidRPr="00F242DD">
        <w:lastRenderedPageBreak/>
        <w:t>иммунофенотипирование биологического материала (пунктата КМ) для выявления маркеров минимальной остаточной болезни при гемобластозах</w:t>
      </w:r>
      <w:r w:rsidR="00F719E7" w:rsidRPr="00F242DD">
        <w:rPr>
          <w:bCs/>
        </w:rPr>
        <w:t xml:space="preserve"> </w:t>
      </w:r>
      <w:r w:rsidR="00A96FB6" w:rsidRPr="00F242DD">
        <w:rPr>
          <w:bCs/>
        </w:rPr>
        <w:fldChar w:fldCharType="begin" w:fldLock="1"/>
      </w:r>
      <w:r w:rsidR="00F74B6B" w:rsidRPr="00F242DD">
        <w:rPr>
          <w:bCs/>
        </w:rPr>
        <w:instrText>ADDIN CSL_CITATION {"citationItems":[{"id":"ITEM-1","itemData":{"DOI":"10.18632/oncotarget.12641","ISSN":"19492553","abstract":"We analyzed 50 patients who achieved at least a very good partial response in the RV-MM-EMN-441 study. Patients received consolidation with autologous stem-cell transplantation (ASCT) or cyclophosphamide-lenalidomide-dexamethasone (CRD), followed by Lenalidomide-based maintenance. We assessed minimal residual disease (MRD) by multi-parameter flow cytometry (MFC) and allelic-specific oligonucleotide real-time quantitative polymerase chain reaction (ASO-RQ-PCR) after consolidation, after 3 and 6 courses of maintenance, and thereafter every 6 months until progression. By MFC analysis, 19/50 patients achieved complete response (CR) after consolidation, and 7 additional patients during maintenance. A molecular marker was identified in 25/50 patients, 4/25 achieved molecular-CR after consolidation, and 3 additional patients during maintenance. A lower MRD value by MFC was found in ASCT patients compared with CRD patients (p = 0.0134). Tumor burden reduction was different in patients with high-risk vs standard-risk cytogenetics (3.4 vs 5.2, ln-MFC; 3 vs 6 ln-PCR, respectively) and in patients who relapsed vs those who did not (4 vs 5, ln-MFC; 4.4 vs 7.8 ln-PCR). MRD progression anticipated clinical relapse by a median of 9 months while biochemical relapse by a median of 4 months. MRD allows the identification of a low-risk group, independently of response, and a better characterization of the activity of treatments.","author":[{"dropping-particle":"","family":"Oliva","given":"Stefania","non-dropping-particle":"","parse-names":false,"suffix":""},{"dropping-particle":"","family":"Gambella","given":"Manuela","non-dropping-particle":"","parse-names":false,"suffix":""},{"dropping-particle":"","family":"Gilestro","given":"Milena","non-dropping-particle":"","parse-names":false,"suffix":""},{"dropping-particle":"","family":"Muccio","given":"Vittorio Emanuele","non-dropping-particle":"","parse-names":false,"suffix":""},{"dropping-particle":"","family":"Gay","given":"Francesca","non-dropping-particle":"","parse-names":false,"suffix":""},{"dropping-particle":"","family":"Drandi","given":"Daniela","non-dropping-particle":"","parse-names":false,"suffix":""},{"dropping-particle":"","family":"Ferrero","given":"Simone","non-dropping-particle":"","parse-names":false,"suffix":""},{"dropping-particle":"","family":"Passera","given":"Roberto","non-dropping-particle":"","parse-names":false,"suffix":""},{"dropping-particle":"","family":"Pautasso","given":"Chiara","non-dropping-particle":"","parse-names":false,"suffix":""},{"dropping-particle":"","family":"Bernardini","given":"Annalisa","non-dropping-particle":"","parse-names":false,"suffix":""},{"dropping-particle":"","family":"Genuardi","given":"Mariella","non-dropping-particle":"","parse-names":false,"suffix":""},{"dropping-particle":"","family":"Patriarca","given":"Francesca","non-dropping-particle":"","parse-names":false,"suffix":""},{"dropping-particle":"","family":"Saraci","given":"Elona","non-dropping-particle":"","parse-names":false,"suffix":""},{"dropping-particle":"","family":"Petrucci","given":"Maria Teresa","non-dropping-particle":"","parse-names":false,"suffix":""},{"dropping-particle":"","family":"Pescosta","given":"Norbert","non-dropping-particle":"","parse-names":false,"suffix":""},{"dropping-particle":"","family":"Liberati","given":"Anna Marina","non-dropping-particle":"","parse-names":false,"suffix":""},{"dropping-particle":"","family":"Caravita","given":"Tommaso","non-dropping-particle":"","parse-names":false,"suffix":""},{"dropping-particle":"","family":"Conticello","given":"Concetta","non-dropping-particle":"","parse-names":false,"suffix":""},{"dropping-particle":"","family":"Rocci","given":"Alberto","non-dropping-particle":"","parse-names":false,"suffix":""},{"dropping-particle":"","family":"Musto","given":"Pellegrino","non-dropping-particle":"","parse-names":false,"suffix":""},{"dropping-particle":"","family":"Boccadoro","given":"Mario","non-dropping-particle":"","parse-names":false,"suffix":""},{"dropping-particle":"","family":"Palumbo","given":"Antonio","non-dropping-particle":"","parse-names":false,"suffix":""},{"dropping-particle":"","family":"Omedè","given":"Paola","non-dropping-particle":"","parse-names":false,"suffix":""}],"container-title":"Oncotarget","id":"ITEM-1","issue":"4","issued":{"date-parts":[["2017"]]},"page":"5924-5935","publisher":"Impact Journals LLC","title":"Minimal residual disease after transplantation or lenalidomidebased consolidation in myeloma patients: A prospective analysis","type":"article-journal","volume":"8"},"uris":["http://www.mendeley.com/documents/?uuid=90390907-0fb2-35c2-be6e-2e006c152197"]}],"mendeley":{"formattedCitation":"[47]","plainTextFormattedCitation":"[47]","previouslyFormattedCitation":"[47]"},"properties":{"noteIndex":0},"schema":"https://github.com/citation-style-language/schema/raw/master/csl-citation.json"}</w:instrText>
      </w:r>
      <w:r w:rsidR="00A96FB6" w:rsidRPr="00F242DD">
        <w:rPr>
          <w:bCs/>
        </w:rPr>
        <w:fldChar w:fldCharType="separate"/>
      </w:r>
      <w:r w:rsidR="00705691" w:rsidRPr="00F242DD">
        <w:rPr>
          <w:bCs/>
          <w:noProof/>
        </w:rPr>
        <w:t>[47]</w:t>
      </w:r>
      <w:r w:rsidR="00A96FB6" w:rsidRPr="00F242DD">
        <w:rPr>
          <w:bCs/>
        </w:rPr>
        <w:fldChar w:fldCharType="end"/>
      </w:r>
      <w:r w:rsidRPr="00F242DD">
        <w:t>.</w:t>
      </w:r>
    </w:p>
    <w:p w14:paraId="27FF86A7" w14:textId="77777777" w:rsidR="00185CAE" w:rsidRPr="00F242DD" w:rsidRDefault="00185CAE" w:rsidP="00185CAE">
      <w:pPr>
        <w:pStyle w:val="a6"/>
        <w:spacing w:before="0" w:after="0"/>
        <w:ind w:left="709"/>
        <w:rPr>
          <w:b/>
        </w:rPr>
      </w:pPr>
      <w:r w:rsidRPr="00F242DD">
        <w:rPr>
          <w:b/>
        </w:rPr>
        <w:t xml:space="preserve">Уровень убедительности рекомендаций </w:t>
      </w:r>
      <w:r w:rsidR="002535B4" w:rsidRPr="00F242DD">
        <w:rPr>
          <w:b/>
        </w:rPr>
        <w:t xml:space="preserve">− </w:t>
      </w:r>
      <w:r w:rsidR="00EE48C6" w:rsidRPr="00F242DD">
        <w:rPr>
          <w:b/>
        </w:rPr>
        <w:t xml:space="preserve">С </w:t>
      </w:r>
      <w:r w:rsidRPr="00F242DD">
        <w:rPr>
          <w:b/>
        </w:rPr>
        <w:t>(уровень достоверности доказательств</w:t>
      </w:r>
      <w:r w:rsidR="00F719E7" w:rsidRPr="00F242DD">
        <w:rPr>
          <w:b/>
        </w:rPr>
        <w:t xml:space="preserve"> </w:t>
      </w:r>
      <w:r w:rsidR="002535B4" w:rsidRPr="00F242DD">
        <w:rPr>
          <w:b/>
        </w:rPr>
        <w:t xml:space="preserve">− </w:t>
      </w:r>
      <w:r w:rsidR="00EE48C6" w:rsidRPr="00F242DD">
        <w:rPr>
          <w:b/>
        </w:rPr>
        <w:t>4</w:t>
      </w:r>
      <w:r w:rsidRPr="00F242DD">
        <w:rPr>
          <w:b/>
        </w:rPr>
        <w:t>)</w:t>
      </w:r>
    </w:p>
    <w:p w14:paraId="10DD6D51" w14:textId="77777777" w:rsidR="00EE2530" w:rsidRPr="00F242DD" w:rsidRDefault="00EE2530" w:rsidP="00E36DFA">
      <w:pPr>
        <w:pStyle w:val="a4"/>
        <w:spacing w:before="0" w:beforeAutospacing="0" w:after="0" w:afterAutospacing="0" w:line="360" w:lineRule="auto"/>
        <w:ind w:firstLine="709"/>
        <w:outlineLvl w:val="1"/>
      </w:pPr>
      <w:bookmarkStart w:id="29" w:name="_Toc53140901"/>
      <w:r w:rsidRPr="00F242DD">
        <w:rPr>
          <w:rStyle w:val="ac"/>
          <w:u w:val="single"/>
        </w:rPr>
        <w:t>3.3.3</w:t>
      </w:r>
      <w:r w:rsidR="00BF3C4A" w:rsidRPr="00F242DD">
        <w:rPr>
          <w:rStyle w:val="ac"/>
          <w:u w:val="single"/>
        </w:rPr>
        <w:t xml:space="preserve"> </w:t>
      </w:r>
      <w:r w:rsidRPr="00F242DD">
        <w:rPr>
          <w:rStyle w:val="ac"/>
          <w:u w:val="single"/>
        </w:rPr>
        <w:t>Этап консолидирующего лечения</w:t>
      </w:r>
      <w:bookmarkEnd w:id="29"/>
    </w:p>
    <w:p w14:paraId="19B77C31" w14:textId="77777777" w:rsidR="00C77FEF" w:rsidRPr="00F242DD" w:rsidRDefault="00A473F6" w:rsidP="00727CDE">
      <w:pPr>
        <w:pStyle w:val="a6"/>
        <w:numPr>
          <w:ilvl w:val="0"/>
          <w:numId w:val="8"/>
        </w:numPr>
        <w:tabs>
          <w:tab w:val="clear" w:pos="348"/>
          <w:tab w:val="num" w:pos="709"/>
        </w:tabs>
        <w:spacing w:before="0" w:after="0"/>
        <w:ind w:left="709" w:hanging="709"/>
      </w:pPr>
      <w:r w:rsidRPr="00F242DD">
        <w:t>Для пациентов</w:t>
      </w:r>
      <w:r w:rsidR="00E50AB4" w:rsidRPr="00F242DD">
        <w:t xml:space="preserve"> ММ в возрасте до 65</w:t>
      </w:r>
      <w:r w:rsidRPr="00F242DD">
        <w:t xml:space="preserve"> лет</w:t>
      </w:r>
      <w:r w:rsidR="00E50AB4" w:rsidRPr="00F242DD">
        <w:t>, а также пациентам 65</w:t>
      </w:r>
      <w:r w:rsidR="002535B4" w:rsidRPr="00F242DD">
        <w:t>−</w:t>
      </w:r>
      <w:r w:rsidR="00E50AB4" w:rsidRPr="00F242DD">
        <w:t>70 лет с хорошим соматическим статусом без тя</w:t>
      </w:r>
      <w:r w:rsidR="0055372F" w:rsidRPr="00F242DD">
        <w:t>желых сопутствующих заболеваний</w:t>
      </w:r>
      <w:r w:rsidR="00BA44DC" w:rsidRPr="00F242DD">
        <w:t xml:space="preserve"> </w:t>
      </w:r>
      <w:r w:rsidR="00BB0985" w:rsidRPr="00F242DD">
        <w:t>после выполнения ВДХТ</w:t>
      </w:r>
      <w:r w:rsidR="00185CAE" w:rsidRPr="00F242DD">
        <w:t xml:space="preserve"> </w:t>
      </w:r>
      <w:r w:rsidR="00BB0985" w:rsidRPr="00F242DD">
        <w:t xml:space="preserve">и </w:t>
      </w:r>
      <w:r w:rsidR="00E50AB4" w:rsidRPr="00F242DD">
        <w:t>ауто</w:t>
      </w:r>
      <w:r w:rsidR="00267DE2" w:rsidRPr="00F242DD">
        <w:t>-</w:t>
      </w:r>
      <w:r w:rsidR="00E50AB4" w:rsidRPr="00F242DD">
        <w:t xml:space="preserve">ТГСК </w:t>
      </w:r>
      <w:r w:rsidR="00FF0C02" w:rsidRPr="00F242DD">
        <w:rPr>
          <w:b/>
        </w:rPr>
        <w:t>рекомендуется</w:t>
      </w:r>
      <w:r w:rsidR="00BA44DC" w:rsidRPr="00F242DD">
        <w:rPr>
          <w:b/>
        </w:rPr>
        <w:t xml:space="preserve"> </w:t>
      </w:r>
      <w:r w:rsidR="005B1401" w:rsidRPr="00F242DD">
        <w:t>проведени</w:t>
      </w:r>
      <w:r w:rsidR="002535B4" w:rsidRPr="00F242DD">
        <w:t>е</w:t>
      </w:r>
      <w:r w:rsidR="005B1401" w:rsidRPr="00F242DD">
        <w:t xml:space="preserve"> консолидирующей терапии</w:t>
      </w:r>
      <w:r w:rsidR="00785A80" w:rsidRPr="00F242DD">
        <w:t xml:space="preserve"> для </w:t>
      </w:r>
      <w:r w:rsidR="00766ADD" w:rsidRPr="00F242DD">
        <w:t>повышения качества противоопухолевого ответа, достигнутого на предыдущих этапах лечения</w:t>
      </w:r>
      <w:r w:rsidR="00BF3C4A" w:rsidRPr="00F242DD">
        <w:t xml:space="preserve"> </w:t>
      </w:r>
      <w:r w:rsidR="00A96FB6" w:rsidRPr="00F242DD">
        <w:fldChar w:fldCharType="begin" w:fldLock="1"/>
      </w:r>
      <w:r w:rsidR="00F74B6B" w:rsidRPr="00F242DD">
        <w:instrText>ADDIN CSL_CITATION {"citationItems":[{"id":"ITEM-1","itemData":{"author":[{"dropping-particle":"","family":"Sonneveld","given":"P.","non-dropping-particle":"","parse-names":false,"suffix":""},{"dropping-particle":"","family":"Beksac","given":"M.","non-dropping-particle":"","parse-names":false,"suffix":""},{"dropping-particle":"","family":"Holt","given":"B.","non-dropping-particle":"van der","parse-names":false,"suffix":""},{"dropping-particle":"","family":"Dimopoulos","given":"M.A.","non-dropping-particle":"","parse-names":false,"suffix":""},{"dropping-particle":"","family":"Carella","given":"A.","non-dropping-particle":"","parse-names":false,"suffix":""},{"dropping-particle":"","family":"Ludwig","given":"H.","non-dropping-particle":"","parse-names":false,"suffix":""},{"dropping-particle":"","family":"Driessen","given":"C.","non-dropping-particle":"","parse-names":false,"suffix":""},{"dropping-particle":"","family":"Wester","given":"R.","non-dropping-particle":"","parse-names":false,"suffix":""},{"dropping-particle":"","family":"Hajek","given":"R.","non-dropping-particle":"","parse-names":false,"suffix":""},{"dropping-particle":"","family":"Cornelisse","given":"P.","non-dropping-particle":"","parse-names":false,"suffix":""},{"dropping-particle":"","family":"Troia","given":"R.","non-dropping-particle":"","parse-names":false,"suffix":""},{"dropping-particle":"","family":"Dozza","given":"L.","non-dropping-particle":"","parse-names":false,"suffix":""},{"dropping-particle":"","family":"Gay","given":"F.","non-dropping-particle":"","parse-names":false,"suffix":""},{"dropping-particle":"","family":"Cafro","given":"A.","non-dropping-particle":"","parse-names":false,"suffix":""},{"dropping-particle":"","family":"Rosa","given":"L.","non-dropping-particle":"De","parse-names":false,"suffix":""},{"dropping-particle":"","family":"Fiontoni","given":"G.","non-dropping-particle":"","parse-names":false,"suffix":""},{"dropping-particle":"","family":"Fiontoni","given":"G.","non-dropping-particle":"","parse-names":false,"suffix":""},{"dropping-particle":"","family":"Mellqvist","given":"U.H.","non-dropping-particle":"","parse-names":false,"suffix":""},{"dropping-particle":"","family":"Johnsen","given":"H.E.","non-dropping-particle":"","parse-names":false,"suffix":""},{"dropping-particle":"","family":"Zweegman","given":"S.","non-dropping-particle":"","parse-names":false,"suffix":""},{"dropping-particle":"","family":"Wu","given":"K.L.","non-dropping-particle":"","parse-names":false,"suffix":""},{"dropping-particle":"","family":"Parreira","given":"J.","non-dropping-particle":"","parse-names":false,"suffix":""},{"dropping-particle":"","family":"Schjesvold","given":"F.H.","non-dropping-particle":"","parse-names":false,"suffix":""},{"dropping-particle":"","family":"D'Rozario","given":"J.","non-dropping-particle":"","parse-names":false,"suffix":""},{"dropping-particle":"","family":"Palumbo","given":"A.","non-dropping-particle":"","parse-names":false,"suffix":""},{"dropping-particle":"","family":"Boccadoro","given":"M.","non-dropping-particle":"","parse-names":false,"suffix":""},{"dropping-particle":"","family":"Cavo","given":"M.","non-dropping-particle":"","parse-names":false,"suffix":""}],"container-title":"EHA 23 Proceedings","id":"ITEM-1","issued":{"date-parts":[["2018"]]},"page":"Abstract S108","title":"Consolidation followed by maintenance vs. maintenance alone in newly diagnosed, transplant eligible multiple myeloma: a randomized phase 3 study of the European Myeloma Network (EMN02/HO95 MM TRIAL)","type":"paper-conference"},"uris":["http://www.mendeley.com/documents/?uuid=f16f19a5-2470-3c95-a999-ddff15c4d0bd"]},{"id":"ITEM-2","itemData":{"DOI":"10.1200/JCO.2013.54.8164","ISSN":"15277755","abstract":"Purpose: The three-drug combination of lenalidomide, bortezomib, and dexamethasone (RVD) has shown significant efficacy in multiple myeloma (MM). The Intergroupe Francophone du Myélome (IFM) decided to evaluate RVD induction and consolidation therapies in a sequential intensive strategy for previously untreated transplantation-eligible patients with MM. Patients and Methods: In this phase II study, 31 symptomatic patients age &lt; 65 years were enrolled to receive three RVD induction cycles followed by cyclophosphamide harvest and transplantation. Patients subsequently received two RVD consolidation cycles and 1-year lenalidomide maintenance. Results: Very good partial response rate or better at the completion of induction, transplantation, and consolidation therapy was 58%, 70%, and 87%, respectively. Maintenance upgraded responses in 27% of patients. Overall, 58% of patients achieved complete response, and 68% were minimal residual disease (MRD) negative by flow cytometry. The most common toxicities with RVD were neurologic and hematologic, including grade 1 to 2 sensory neuropathy (55%), grade 3 to 4 neutropenia (35%), and thrombocytopenia (13%). Two basal cell carcinomas in the same patient and one case of breast cancer were observed. There was no treatment-related mortality. With a median follow-up of 39 months, estimated 3-year progression-free and overall survival were 77% and 100%, respectively. None of the patients who achieved MRD negativity relapsed. Conclusion: The transplantation program with RVD induction and consolidation followed by lenalidomide maintenance produced high-quality responses and showed favorable tolerability in patients with newly diagnosed MM. Overall, 68% of patients achieved MRD negativity; none of these patients relapsed. This program is being evaluated in the ongoing IFM/Dana-Farber Cancer Institute 2009 phase III study. © 2014 by American Society of Clinical Oncology.","author":[{"dropping-particle":"","family":"Roussel","given":"Murielle","non-dropping-particle":"","parse-names":false,"suffix":""},{"dropping-particle":"","family":"Lauwers-Cances","given":"Valérie","non-dropping-particle":"","parse-names":false,"suffix":""},{"dropping-particle":"","family":"Robillard","given":"Nelly","non-dropping-particle":"","parse-names":false,"suffix":""},{"dropping-particle":"","family":"Hulin","given":"Cyrille","non-dropping-particle":"","parse-names":false,"suffix":""},{"dropping-particle":"","family":"Leleu","given":"Xavier","non-dropping-particle":"","parse-names":false,"suffix":""},{"dropping-particle":"","family":"Benboubker","given":"Lotfi","non-dropping-particle":"","parse-names":false,"suffix":""},{"dropping-particle":"","family":"Marit","given":"Gérald","non-dropping-particle":"","parse-names":false,"suffix":""},{"dropping-particle":"","family":"Moreau","given":"Philippe","non-dropping-particle":"","parse-names":false,"suffix":""},{"dropping-particle":"","family":"Pegourie","given":"Brigitte","non-dropping-particle":"","parse-names":false,"suffix":""},{"dropping-particle":"","family":"Caillot","given":"Denis","non-dropping-particle":"","parse-names":false,"suffix":""},{"dropping-particle":"","family":"Fruchart","given":"Christophe","non-dropping-particle":"","parse-names":false,"suffix":""},{"dropping-particle":"","family":"Stoppa","given":"Anne Marie","non-dropping-particle":"","parse-names":false,"suffix":""},{"dropping-particle":"","family":"Gentil","given":"Catherine","non-dropping-particle":"","parse-names":false,"suffix":""},{"dropping-particle":"","family":"Wuilleme","given":"Soraya","non-dropping-particle":"","parse-names":false,"suffix":""},{"dropping-particle":"","family":"Huynh","given":"Anne","non-dropping-particle":"","parse-names":false,"suffix":""},{"dropping-particle":"","family":"Hebraud","given":"Benjamin","non-dropping-particle":"","parse-names":false,"suffix":""},{"dropping-particle":"","family":"Corre","given":"Jill","non-dropping-particle":"","parse-names":false,"suffix":""},{"dropping-particle":"","family":"Chretien","given":"Marie Lorraine","non-dropping-particle":"","parse-names":false,"suffix":""},{"dropping-particle":"","family":"Facon","given":"Thierry","non-dropping-particle":"","parse-names":false,"suffix":""},{"dropping-particle":"","family":"Avet-Loiseau","given":"Hervé","non-dropping-particle":"","parse-names":false,"suffix":""},{"dropping-particle":"","family":"Attal","given":"Michel","non-dropping-particle":"","parse-names":false,"suffix":""}],"container-title":"Journal of Clinical Oncology","id":"ITEM-2","issue":"25","issued":{"date-parts":[["2014","9","1"]]},"page":"2712-2717","publisher":"American Society of Clinical Oncology","title":"Front-line transplantation program with lenalidomide, bortezomib, and dexamethasone combination as induction and consolidation followed by lenalidomide maintenance in patients with multiple myeloma: A phase II study by the Intergroupe Francophone du Myélome","type":"article-journal","volume":"32"},"uris":["http://www.mendeley.com/documents/?uuid=26d353a8-5357-3f67-9a63-0b8987baf727"]},{"id":"ITEM-3","itemData":{"DOI":"10.1002/14651858.CD004626.pub3","ISSN":"1469-493X","PMID":"23076906","abstract":"BACKGROUND Several clinical studies have compared single with tandem (also called double) autologous stem cell transplantation (ASCT) as first-line treatment in patients with symptomatic multiple myeloma (MM), one of the leading indications for ASCT worldwide. OBJECTIVES The present Cochrane Review compares tandem autologous stem cell transplantation (TASCT) with single autologous stem cell transplantation (SASCT) as first-line treatment in patients with symptomatic MM with respect to overall survival (OS), event-free survival (EFS), quality of life (QoL) and treatment- or transplantation-related mortality. SEARCH METHODS We systematically identified controlled trials published between January 1995 and May 2011 in two bibliographic databases (MEDLINE and CENTRAL) and in clinical trial registries. SELECTION CRITERIA One researcher screened references for controlled trials to determine eligibility for the systematic review (SR) according to pre-specified inclusion and exclusion criteria, reflecting characteristics of disease and the interventions. We required a minimal set of details to be reported for observational studies for the studies to be included. DATA COLLECTION AND ANALYSIS We critically evaluated eligible trials with respect to quality of design and actual performance. One researcher extracted individual trial results, which were checked by another researcher. We recapitulated the results of the individual trials in a standardised way for the SR in order to allow a systematic assessment of potential sources of bias. MAIN RESULTS Overall, we identified 14 controlled studies. One registered randomised controlled trial (RCT) is still recruiting patients at the time of this review and no clinical results have been published. Two registered RCTs have remained unpublished despite their termination. Publications on one RCT had been retracted. We excluded five observational studies since neither patients nor treatment regimens were sufficiently characterised to allow an assessment of potential confounding by indication. We conducted a SR of study designs, definition of endpoints, treatment regimens and baseline characteristics of patients in the five included RCTs (two full-text publications, three conference presentations) enrolling1506 patients in total. Because we identified substantial clinical and methodological heterogeneity, we refrained from conducting a formal meta-analysis.While we included only previously untreated, symptomatic patients with…","author":[{"dropping-particle":"","family":"Naumann-Winter","given":"Frauke","non-dropping-particle":"","parse-names":false,"suffix":""},{"dropping-particle":"","family":"Greb","given":"Alexander","non-dropping-particle":"","parse-names":false,"suffix":""},{"dropping-particle":"","family":"Borchmann","given":"Peter","non-dropping-particle":"","parse-names":false,"suffix":""},{"dropping-particle":"","family":"Bohlius","given":"Julia","non-dropping-particle":"","parse-names":false,"suffix":""},{"dropping-particle":"","family":"Engert","given":"Andreas","non-dropping-particle":"","parse-names":false,"suffix":""},{"dropping-particle":"","family":"Schnell","given":"Roland","non-dropping-particle":"","parse-names":false,"suffix":""}],"container-title":"The Cochrane database of systematic reviews","id":"ITEM-3","issued":{"date-parts":[["2012","10","17"]]},"page":"CD004626","title":"First-line tandem high-dose chemotherapy and autologous stem cell transplantation versus single high-dose chemotherapy and autologous stem cell transplantation in multiple myeloma, a systematic review of controlled studies.","type":"article-journal","volume":"10"},"uris":["http://www.mendeley.com/documents/?uuid=4593ca73-a58d-33b7-b657-1766b684c696"]},{"id":"ITEM-4","itemData":{"DOI":"10.1007/s11899-016-0310-9","ISSN":"1558822X","abstract":"Advances in therapy in multiple myeloma have resulted in significant improvements in patient outcomes; however, relapse remains problematic. Strategies to improve outcomes following autologous stem cell transplantation (ASCT) include consolidation to intensify therapy and improve depth of response and maintenance therapy to achieve long-term disease control. Immunomodulatory drugs (IMiDs), including thalidomide and lenalidomide, are appealing as maintenance therapy given their oral administration; however, the cumulative toxicities of thalidomide have limited its efficacy in maintenance therapy. Maintenance lenalidomide is better tolerated, and multiple studies have demonstrated an improvement in progression-free survival (PFS), but its impact on overall survival (OS) remains controversial. Additional concerns regarding the risk of second primary malignancies and significant cost of long-term lenalidomide therapy have also been raised. Proteasome inhibitors, particularly, bortezomib have also been incorporated in consolidation and maintenance regimens alone or in combination with an IMiD. Preliminary studies have suggested bortezomib maintenance may benefit patients with adverse cytogenetics, including t(4;14) and deletion 17p. Determination of the optimal consolidation and maintenance regimen and duration of therapy post-transplantation is a focus of several ongoing randomized studies.","author":[{"dropping-particle":"","family":"Nathwani","given":"Nitya","non-dropping-particle":"","parse-names":false,"suffix":""},{"dropping-particle":"","family":"Larsen","given":"Jeremy T.","non-dropping-particle":"","parse-names":false,"suffix":""},{"dropping-particle":"","family":"Kapoor","given":"Prashant","non-dropping-particle":"","parse-names":false,"suffix":""}],"container-title":"Current Hematologic Malignancy Reports","id":"ITEM-4","issue":"2","issued":{"date-parts":[["2016","4","1"]]},"page":"127-136","publisher":"Current Science Inc.","title":"Consolidation and Maintenance Therapies for Newly Diagnosed Multiple Myeloma in the Era of Novel Agents","type":"article","volume":"11"},"uris":["http://www.mendeley.com/documents/?uuid=009d2130-9b99-378a-b44c-5b74788bd4ae"]}],"mendeley":{"formattedCitation":"[48–51]","plainTextFormattedCitation":"[48–51]","previouslyFormattedCitation":"[48–51]"},"properties":{"noteIndex":0},"schema":"https://github.com/citation-style-language/schema/raw/master/csl-citation.json"}</w:instrText>
      </w:r>
      <w:r w:rsidR="00A96FB6" w:rsidRPr="00F242DD">
        <w:fldChar w:fldCharType="separate"/>
      </w:r>
      <w:r w:rsidR="00705691" w:rsidRPr="00F242DD">
        <w:rPr>
          <w:noProof/>
        </w:rPr>
        <w:t>[48–51]</w:t>
      </w:r>
      <w:r w:rsidR="00A96FB6" w:rsidRPr="00F242DD">
        <w:fldChar w:fldCharType="end"/>
      </w:r>
      <w:r w:rsidR="000F1BC7" w:rsidRPr="00F242DD">
        <w:t>.</w:t>
      </w:r>
    </w:p>
    <w:p w14:paraId="2F242D62" w14:textId="77777777" w:rsidR="00C77FEF" w:rsidRPr="00F242DD" w:rsidRDefault="00C77FEF" w:rsidP="00131E36">
      <w:pPr>
        <w:pStyle w:val="a6"/>
        <w:spacing w:before="0" w:after="0"/>
        <w:ind w:left="709"/>
        <w:rPr>
          <w:b/>
        </w:rPr>
      </w:pPr>
      <w:r w:rsidRPr="00F242DD">
        <w:rPr>
          <w:b/>
        </w:rPr>
        <w:t xml:space="preserve">Уровень убедительности рекомендаций </w:t>
      </w:r>
      <w:r w:rsidR="002535B4" w:rsidRPr="00F242DD">
        <w:rPr>
          <w:b/>
        </w:rPr>
        <w:t xml:space="preserve">− </w:t>
      </w:r>
      <w:r w:rsidR="00F101D8" w:rsidRPr="00F242DD">
        <w:rPr>
          <w:b/>
        </w:rPr>
        <w:t xml:space="preserve">С </w:t>
      </w:r>
      <w:r w:rsidRPr="00F242DD">
        <w:rPr>
          <w:b/>
        </w:rPr>
        <w:t>(уровень достоверности доказательств</w:t>
      </w:r>
      <w:r w:rsidR="00197001" w:rsidRPr="00F242DD">
        <w:rPr>
          <w:b/>
        </w:rPr>
        <w:t xml:space="preserve"> </w:t>
      </w:r>
      <w:r w:rsidR="002535B4" w:rsidRPr="00F242DD">
        <w:rPr>
          <w:b/>
        </w:rPr>
        <w:t xml:space="preserve">− </w:t>
      </w:r>
      <w:r w:rsidR="00F101D8" w:rsidRPr="00F242DD">
        <w:rPr>
          <w:b/>
        </w:rPr>
        <w:t>5</w:t>
      </w:r>
      <w:r w:rsidRPr="00F242DD">
        <w:rPr>
          <w:b/>
        </w:rPr>
        <w:t>)</w:t>
      </w:r>
    </w:p>
    <w:p w14:paraId="19EDCA51" w14:textId="77777777" w:rsidR="002535B4" w:rsidRPr="00F242DD" w:rsidRDefault="001F641D" w:rsidP="00131E36">
      <w:pPr>
        <w:spacing w:before="0" w:after="0"/>
        <w:ind w:left="709"/>
        <w:contextualSpacing/>
        <w:rPr>
          <w:i/>
        </w:rPr>
      </w:pPr>
      <w:r w:rsidRPr="00F242DD">
        <w:rPr>
          <w:b/>
        </w:rPr>
        <w:t xml:space="preserve">Комментарий: </w:t>
      </w:r>
      <w:r w:rsidR="002535B4" w:rsidRPr="00F242DD">
        <w:rPr>
          <w:i/>
        </w:rPr>
        <w:t>к</w:t>
      </w:r>
      <w:r w:rsidRPr="00F242DD">
        <w:rPr>
          <w:i/>
        </w:rPr>
        <w:t>онсолидирующую терапию целесообразно начинать через 3 мес</w:t>
      </w:r>
      <w:r w:rsidR="00895437" w:rsidRPr="00F242DD">
        <w:rPr>
          <w:i/>
        </w:rPr>
        <w:t>.</w:t>
      </w:r>
      <w:r w:rsidRPr="00F242DD">
        <w:rPr>
          <w:i/>
        </w:rPr>
        <w:t xml:space="preserve"> после ауто</w:t>
      </w:r>
      <w:r w:rsidR="00267DE2" w:rsidRPr="00F242DD">
        <w:rPr>
          <w:i/>
        </w:rPr>
        <w:t>-</w:t>
      </w:r>
      <w:r w:rsidRPr="00F242DD">
        <w:rPr>
          <w:i/>
        </w:rPr>
        <w:t>ТГСК, после получения результатов контрольного обследования, подтвердившего отсутствие прогрессии заболевания. Консолидирующая терапия включает в себя</w:t>
      </w:r>
      <w:r w:rsidR="006D0F6C" w:rsidRPr="00F242DD">
        <w:rPr>
          <w:i/>
        </w:rPr>
        <w:t xml:space="preserve"> проведение 2</w:t>
      </w:r>
      <w:r w:rsidR="002535B4" w:rsidRPr="00F242DD">
        <w:rPr>
          <w:i/>
        </w:rPr>
        <w:t>−</w:t>
      </w:r>
      <w:r w:rsidR="006D0F6C" w:rsidRPr="00F242DD">
        <w:rPr>
          <w:i/>
        </w:rPr>
        <w:t>3</w:t>
      </w:r>
      <w:r w:rsidRPr="00F242DD">
        <w:rPr>
          <w:i/>
        </w:rPr>
        <w:t xml:space="preserve"> курсов (например, VCD, VRD). Одним из вариантов консолидирующего лечения</w:t>
      </w:r>
      <w:r w:rsidR="002905FE" w:rsidRPr="00F242DD">
        <w:rPr>
          <w:i/>
        </w:rPr>
        <w:t xml:space="preserve"> у пациентов, у которых было собрано достаточное количество </w:t>
      </w:r>
      <w:r w:rsidR="002535B4" w:rsidRPr="00F242DD">
        <w:rPr>
          <w:i/>
        </w:rPr>
        <w:t>ГСК</w:t>
      </w:r>
      <w:r w:rsidR="002905FE" w:rsidRPr="00F242DD">
        <w:rPr>
          <w:i/>
        </w:rPr>
        <w:t>,</w:t>
      </w:r>
      <w:r w:rsidRPr="00F242DD">
        <w:rPr>
          <w:i/>
        </w:rPr>
        <w:t xml:space="preserve"> может рассматриваться </w:t>
      </w:r>
      <w:r w:rsidR="002535B4" w:rsidRPr="00F242DD">
        <w:rPr>
          <w:i/>
        </w:rPr>
        <w:t>2-</w:t>
      </w:r>
      <w:r w:rsidRPr="00F242DD">
        <w:rPr>
          <w:i/>
        </w:rPr>
        <w:t>я (тандемная) ауто</w:t>
      </w:r>
      <w:r w:rsidR="00267DE2" w:rsidRPr="00F242DD">
        <w:rPr>
          <w:i/>
        </w:rPr>
        <w:t>-</w:t>
      </w:r>
      <w:r w:rsidRPr="00F242DD">
        <w:rPr>
          <w:i/>
        </w:rPr>
        <w:t>ТГСК. Вопрос о необходимости проведения консолидации решается в трансплантационном центре</w:t>
      </w:r>
    </w:p>
    <w:p w14:paraId="5277445D" w14:textId="77777777" w:rsidR="00EE2530" w:rsidRPr="00F242DD" w:rsidRDefault="00EE2530" w:rsidP="00E36DFA">
      <w:pPr>
        <w:spacing w:before="0" w:after="0"/>
        <w:ind w:left="709"/>
        <w:contextualSpacing/>
        <w:rPr>
          <w:rStyle w:val="ac"/>
          <w:u w:val="single"/>
        </w:rPr>
      </w:pPr>
      <w:r w:rsidRPr="00F242DD">
        <w:rPr>
          <w:rStyle w:val="ac"/>
          <w:u w:val="single"/>
        </w:rPr>
        <w:t>3.3.4</w:t>
      </w:r>
      <w:r w:rsidR="003F5F1F" w:rsidRPr="00F242DD">
        <w:rPr>
          <w:rStyle w:val="ac"/>
          <w:u w:val="single"/>
        </w:rPr>
        <w:t xml:space="preserve"> </w:t>
      </w:r>
      <w:r w:rsidRPr="00F242DD">
        <w:rPr>
          <w:rStyle w:val="ac"/>
          <w:u w:val="single"/>
        </w:rPr>
        <w:t>Этап поддерживающей терапии</w:t>
      </w:r>
    </w:p>
    <w:p w14:paraId="448693CE" w14:textId="77777777" w:rsidR="00BB211A" w:rsidRPr="00F242DD" w:rsidRDefault="00BB211A" w:rsidP="00E36DFA">
      <w:pPr>
        <w:pStyle w:val="a4"/>
        <w:spacing w:before="0" w:beforeAutospacing="0" w:after="0" w:afterAutospacing="0" w:line="360" w:lineRule="auto"/>
        <w:ind w:left="709"/>
        <w:contextualSpacing/>
        <w:jc w:val="both"/>
      </w:pPr>
      <w:r w:rsidRPr="00F242DD">
        <w:rPr>
          <w:i/>
        </w:rPr>
        <w:t xml:space="preserve">В настоящее время рядом крупных многоцентровых исследований показано значение поддерживающей терапии, назначаемой после </w:t>
      </w:r>
      <w:r w:rsidR="002535B4" w:rsidRPr="00F242DD">
        <w:rPr>
          <w:i/>
        </w:rPr>
        <w:t>1-</w:t>
      </w:r>
      <w:r w:rsidRPr="00F242DD">
        <w:rPr>
          <w:i/>
        </w:rPr>
        <w:t xml:space="preserve">й или </w:t>
      </w:r>
      <w:r w:rsidR="002535B4" w:rsidRPr="00F242DD">
        <w:rPr>
          <w:i/>
        </w:rPr>
        <w:t>2-</w:t>
      </w:r>
      <w:r w:rsidRPr="00F242DD">
        <w:rPr>
          <w:i/>
        </w:rPr>
        <w:t>й ауто</w:t>
      </w:r>
      <w:r w:rsidR="00267DE2" w:rsidRPr="00F242DD">
        <w:rPr>
          <w:i/>
        </w:rPr>
        <w:t>-</w:t>
      </w:r>
      <w:r w:rsidRPr="00F242DD">
        <w:rPr>
          <w:i/>
        </w:rPr>
        <w:t>ТГСК. При этом в качестве терапевтических препаратов рассматриваются бортезомиб</w:t>
      </w:r>
      <w:r w:rsidR="0063182A" w:rsidRPr="00F242DD">
        <w:rPr>
          <w:i/>
        </w:rPr>
        <w:t>**</w:t>
      </w:r>
      <w:r w:rsidRPr="00F242DD">
        <w:rPr>
          <w:i/>
        </w:rPr>
        <w:t xml:space="preserve"> в дозе 1,3 мг/м</w:t>
      </w:r>
      <w:r w:rsidRPr="00F242DD">
        <w:rPr>
          <w:i/>
          <w:vertAlign w:val="superscript"/>
        </w:rPr>
        <w:t>2</w:t>
      </w:r>
      <w:r w:rsidRPr="00F242DD">
        <w:rPr>
          <w:i/>
        </w:rPr>
        <w:t xml:space="preserve"> каждые 2 нед</w:t>
      </w:r>
      <w:r w:rsidR="009F1549" w:rsidRPr="00F242DD">
        <w:rPr>
          <w:i/>
        </w:rPr>
        <w:t>.</w:t>
      </w:r>
      <w:r w:rsidRPr="00F242DD">
        <w:rPr>
          <w:i/>
        </w:rPr>
        <w:t xml:space="preserve"> в течение 2 лет или до прогрессии и </w:t>
      </w:r>
      <w:bookmarkStart w:id="30" w:name="_Hlk6498165"/>
      <w:r w:rsidRPr="00F242DD">
        <w:rPr>
          <w:i/>
        </w:rPr>
        <w:t>леналидомид</w:t>
      </w:r>
      <w:r w:rsidR="0063182A" w:rsidRPr="00F242DD">
        <w:rPr>
          <w:i/>
        </w:rPr>
        <w:t>**</w:t>
      </w:r>
      <w:r w:rsidRPr="00F242DD">
        <w:rPr>
          <w:i/>
        </w:rPr>
        <w:t xml:space="preserve"> в дозе 10</w:t>
      </w:r>
      <w:r w:rsidR="002535B4" w:rsidRPr="00F242DD">
        <w:rPr>
          <w:i/>
        </w:rPr>
        <w:t>−</w:t>
      </w:r>
      <w:r w:rsidRPr="00F242DD">
        <w:rPr>
          <w:i/>
        </w:rPr>
        <w:t>15 мг/сут в течение 1</w:t>
      </w:r>
      <w:r w:rsidR="002535B4" w:rsidRPr="00F242DD">
        <w:rPr>
          <w:i/>
        </w:rPr>
        <w:t>−</w:t>
      </w:r>
      <w:r w:rsidRPr="00F242DD">
        <w:rPr>
          <w:i/>
        </w:rPr>
        <w:t>2 лет или до прогрессии</w:t>
      </w:r>
      <w:bookmarkEnd w:id="30"/>
      <w:r w:rsidRPr="00F242DD">
        <w:rPr>
          <w:i/>
        </w:rPr>
        <w:t>. Исследовательские центры представляют убедительные данные по увеличению показателей ВБП, ВДП и ОВ.</w:t>
      </w:r>
    </w:p>
    <w:p w14:paraId="79E10E83" w14:textId="77777777" w:rsidR="008434FF" w:rsidRPr="00F242DD" w:rsidRDefault="00141689" w:rsidP="00131E36">
      <w:pPr>
        <w:pStyle w:val="a6"/>
        <w:numPr>
          <w:ilvl w:val="0"/>
          <w:numId w:val="5"/>
        </w:numPr>
        <w:spacing w:before="0" w:after="0"/>
        <w:ind w:left="709"/>
        <w:rPr>
          <w:b/>
        </w:rPr>
      </w:pPr>
      <w:r w:rsidRPr="00F242DD">
        <w:t>Для пациентов</w:t>
      </w:r>
      <w:r w:rsidR="00EE2530" w:rsidRPr="00F242DD">
        <w:t xml:space="preserve"> ММ в возрасте до 65</w:t>
      </w:r>
      <w:r w:rsidRPr="00F242DD">
        <w:t xml:space="preserve"> лет</w:t>
      </w:r>
      <w:r w:rsidR="00EE2530" w:rsidRPr="00F242DD">
        <w:t>, а также пациентам 65</w:t>
      </w:r>
      <w:r w:rsidR="00B21759" w:rsidRPr="00F242DD">
        <w:t>−</w:t>
      </w:r>
      <w:r w:rsidR="00EE2530" w:rsidRPr="00F242DD">
        <w:t>70 лет с хорошим соматическим статусом без тяжелых сопутствующих заболеваний,</w:t>
      </w:r>
      <w:r w:rsidR="008434FF" w:rsidRPr="00F242DD">
        <w:t xml:space="preserve"> ответивших на индукционную терапию бортезомибом</w:t>
      </w:r>
      <w:r w:rsidRPr="00F242DD">
        <w:t>**</w:t>
      </w:r>
      <w:r w:rsidR="00474959" w:rsidRPr="00F242DD">
        <w:t xml:space="preserve"> (достигнута по крайней мере </w:t>
      </w:r>
      <w:r w:rsidR="00B21759" w:rsidRPr="00F242DD">
        <w:t>ЧР</w:t>
      </w:r>
      <w:r w:rsidR="00474959" w:rsidRPr="00F242DD">
        <w:t xml:space="preserve"> после 4</w:t>
      </w:r>
      <w:r w:rsidR="00B21759" w:rsidRPr="00F242DD">
        <w:t>−</w:t>
      </w:r>
      <w:r w:rsidR="00474959" w:rsidRPr="00F242DD">
        <w:t>6 циклов бортезомибсодержащей терапии)</w:t>
      </w:r>
      <w:r w:rsidR="008434FF" w:rsidRPr="00F242DD">
        <w:t>,</w:t>
      </w:r>
      <w:r w:rsidR="00B21759" w:rsidRPr="00F242DD">
        <w:t xml:space="preserve"> </w:t>
      </w:r>
      <w:r w:rsidR="00EE2530" w:rsidRPr="00F242DD">
        <w:t>после выполнения ВДХТ, одной или тандемной ауто</w:t>
      </w:r>
      <w:r w:rsidR="00267DE2" w:rsidRPr="00F242DD">
        <w:t>-</w:t>
      </w:r>
      <w:r w:rsidR="00EE2530" w:rsidRPr="00F242DD">
        <w:t>ТГСК и</w:t>
      </w:r>
      <w:r w:rsidR="00E743CD" w:rsidRPr="00F242DD">
        <w:t xml:space="preserve"> консолидирующей терапии (если она проводилась)</w:t>
      </w:r>
      <w:r w:rsidR="000A156C" w:rsidRPr="00F242DD">
        <w:t xml:space="preserve"> </w:t>
      </w:r>
      <w:r w:rsidR="00EE2530" w:rsidRPr="00F242DD">
        <w:rPr>
          <w:b/>
        </w:rPr>
        <w:t>рекомен</w:t>
      </w:r>
      <w:r w:rsidR="00FF0C02" w:rsidRPr="00F242DD">
        <w:rPr>
          <w:b/>
        </w:rPr>
        <w:t>дуется</w:t>
      </w:r>
      <w:r w:rsidR="000A156C" w:rsidRPr="00F242DD">
        <w:rPr>
          <w:b/>
        </w:rPr>
        <w:t xml:space="preserve"> </w:t>
      </w:r>
      <w:r w:rsidR="00E743CD" w:rsidRPr="00F242DD">
        <w:t>проведение поддерживающей терапии</w:t>
      </w:r>
      <w:r w:rsidR="000A156C" w:rsidRPr="00F242DD">
        <w:t xml:space="preserve"> </w:t>
      </w:r>
      <w:r w:rsidR="00AC3713" w:rsidRPr="00F242DD">
        <w:t>бортезомибом</w:t>
      </w:r>
      <w:r w:rsidRPr="00F242DD">
        <w:t>**</w:t>
      </w:r>
      <w:r w:rsidR="00474959" w:rsidRPr="00F242DD">
        <w:t xml:space="preserve">в дозе </w:t>
      </w:r>
      <w:r w:rsidR="00474959" w:rsidRPr="00F242DD">
        <w:lastRenderedPageBreak/>
        <w:t>1,3</w:t>
      </w:r>
      <w:r w:rsidR="00B21759" w:rsidRPr="00F242DD">
        <w:t> </w:t>
      </w:r>
      <w:r w:rsidR="00474959" w:rsidRPr="00F242DD">
        <w:t>мг/м</w:t>
      </w:r>
      <w:r w:rsidR="00474959" w:rsidRPr="00F242DD">
        <w:rPr>
          <w:vertAlign w:val="superscript"/>
        </w:rPr>
        <w:t>2</w:t>
      </w:r>
      <w:r w:rsidR="00474959" w:rsidRPr="00F242DD">
        <w:t xml:space="preserve"> каждые 2 нед в течение 2</w:t>
      </w:r>
      <w:r w:rsidR="00B21759" w:rsidRPr="00F242DD">
        <w:t xml:space="preserve"> </w:t>
      </w:r>
      <w:r w:rsidR="00474959" w:rsidRPr="00F242DD">
        <w:t xml:space="preserve">лет или до прогрессии </w:t>
      </w:r>
      <w:r w:rsidR="008434FF" w:rsidRPr="00F242DD">
        <w:t>с целью подавления пролиферации остаточного клона опухолевых клеток и пред</w:t>
      </w:r>
      <w:r w:rsidR="001A0F52" w:rsidRPr="00F242DD">
        <w:t>упреждения рецидива заболевания</w:t>
      </w:r>
      <w:r w:rsidR="003F5F1F" w:rsidRPr="00F242DD">
        <w:t xml:space="preserve"> </w:t>
      </w:r>
      <w:r w:rsidR="00A96FB6" w:rsidRPr="00F242DD">
        <w:fldChar w:fldCharType="begin" w:fldLock="1"/>
      </w:r>
      <w:r w:rsidR="00F74B6B" w:rsidRPr="00F242DD">
        <w:instrText>ADDIN CSL_CITATION {"citationItems":[{"id":"ITEM-1","itemData":{"DOI":"10.1200/JCO.2011.39.6820","ISSN":"0732183X","abstract":"Purpose: We investigated whether bortezomib during induction and maintenance improves survival in newly diagnosed multiple myeloma (MM). Patients and Methods: In all, 827 eligible patients with newly diagnosed symptomatic MM were randomly assigned to receive induction therapy with vincristine, doxorubicin, and dexamethasone (VAD) or bortezomib, doxorubicin, and dexamethasone (PAD) followed by high-dose melphalan and autologous stemcell transplantation. Maintenance consisted of thalidomide 50 mg (VAD) once per day or bortezomib 1.3 mg/m2 (PAD) once every 2 weeks for 2 years. The primary analysis was progression-free survival (PFS) adjusted for International Staging System (ISS) stage. Results: Complete response (CR), including near CR, was superior after PAD induction (15% v 31%; P &lt; .001) and bortezomib maintenance (34% v 49%; P &lt; .001). After a median follow-up of 41 months, PFS was superior in the PAD arm (median of 28 months v 35 months; hazard ratio [HR], 0.75; 95% CI, 0.62 to 0.90; P = .002). In multivariate analysis, overall survival (OS) was better in the PAD arm (HR, 0.77; 95% CI, 0.60 to 1.00; P = .049). In high-risk patients presenting with increased creatinine more than 2 mg/dL, bortezomib significantly improved PFS from a median of 13 months to 30 months (HR, 0.45; 95% CI, 0.26 to 0.78; P = .004) and OS from a median of 21 months to 54 months (HR, 0.33; 95% CI, 0.16 to 0.65; P &lt; .001). A benefit was also observed in patients with deletion 17p13 (median PFS, 12 v 22 months; HR, 0.47;95%CI, 0.26 to 0.86; P = .01; median OS, 24 months v not reached at 54 months; HR, 0.36; 95% CI, 0.18 to 0.74; P = .003). Conclusion: Bortezomib during induction and maintenance improves CR and achieves superior PFS and OS. © 2012 by American Society of Clinical Oncology.","author":[{"dropping-particle":"","family":"Sonneveld","given":"Pieter","non-dropping-particle":"","parse-names":false,"suffix":""},{"dropping-particle":"","family":"Schmidt-Wolf","given":"Ingo G.H.","non-dropping-particle":"","parse-names":false,"suffix":""},{"dropping-particle":"","family":"Holt","given":"Bronno","non-dropping-particle":"Van Der","parse-names":false,"suffix":""},{"dropping-particle":"","family":"Jarari","given":"Laila","non-dropping-particle":"El","parse-names":false,"suffix":""},{"dropping-particle":"","family":"Bertsch","given":"Uta","non-dropping-particle":"","parse-names":false,"suffix":""},{"dropping-particle":"","family":"Salwender","given":"Hans","non-dropping-particle":"","parse-names":false,"suffix":""},{"dropping-particle":"","family":"Zweegman","given":"Sonja","non-dropping-particle":"","parse-names":false,"suffix":""},{"dropping-particle":"","family":"Vellenga","given":"Edo","non-dropping-particle":"","parse-names":false,"suffix":""},{"dropping-particle":"","family":"Broyl","given":"Annemiek","non-dropping-particle":"","parse-names":false,"suffix":""},{"dropping-particle":"","family":"Blau","given":"Igor W.","non-dropping-particle":"","parse-names":false,"suffix":""},{"dropping-particle":"","family":"Weisel","given":"Katja C.","non-dropping-particle":"","parse-names":false,"suffix":""},{"dropping-particle":"","family":"Wittebol","given":"Shulamiet","non-dropping-particle":"","parse-names":false,"suffix":""},{"dropping-particle":"","family":"Bos","given":"Gerard M.J.","non-dropping-particle":"","parse-names":false,"suffix":""},{"dropping-particle":"","family":"Stevens-Kroef","given":"Marian","non-dropping-particle":"","parse-names":false,"suffix":""},{"dropping-particle":"","family":"Scheid","given":"Christof","non-dropping-particle":"","parse-names":false,"suffix":""},{"dropping-particle":"","family":"Pfreundschuh","given":"Michael","non-dropping-particle":"","parse-names":false,"suffix":""},{"dropping-particle":"","family":"Hose","given":"Dirk","non-dropping-particle":"","parse-names":false,"suffix":""},{"dropping-particle":"","family":"Jauch","given":"Anna","non-dropping-particle":"","parse-names":false,"suffix":""},{"dropping-particle":"","family":"Velde","given":"Helgi","non-dropping-particle":"Van Der","parse-names":false,"suffix":""},{"dropping-particle":"","family":"Raymakers","given":"Reinier","non-dropping-particle":"","parse-names":false,"suffix":""},{"dropping-particle":"","family":"Schaafsma","given":"Martijn R.","non-dropping-particle":"","parse-names":false,"suffix":""},{"dropping-particle":"","family":"Kersten","given":"Marie Jose","non-dropping-particle":"","parse-names":false,"suffix":""},{"dropping-particle":"","family":"Marwijk-Kooy","given":"Marinus","non-dropping-particle":"Van","parse-names":false,"suffix":""},{"dropping-particle":"","family":"Duehrsen","given":"Ulrich","non-dropping-particle":"","parse-names":false,"suffix":""},{"dropping-particle":"","family":"Lindemann","given":"Walter","non-dropping-particle":"","parse-names":false,"suffix":""},{"dropping-particle":"","family":"Wijermans","given":"Pierre W.","non-dropping-particle":"","parse-names":false,"suffix":""},{"dropping-particle":"","family":"Lokhorst","given":"Henk M.","non-dropping-particle":"","parse-names":false,"suffix":""},{"dropping-particle":"","family":"Goldschmidt","given":"Hartmut M.","non-dropping-particle":"","parse-names":false,"suffix":""}],"container-title":"Journal of Clinical Oncology","id":"ITEM-1","issue":"24","issued":{"date-parts":[["2012","8","20"]]},"page":"2946-2955","title":"Bortezomib induction and maintenance treatment in patients with newly diagnosed multiple myeloma: Results of the randomized phase III HOVON-65/ GMMG-HD4 trial","type":"article-journal","volume":"30"},"uris":["http://www.mendeley.com/documents/?uuid=ffdfec80-b760-3646-a8e8-857d3764dca6"]}],"mendeley":{"formattedCitation":"[52]","plainTextFormattedCitation":"[52]","previouslyFormattedCitation":"[52]"},"properties":{"noteIndex":0},"schema":"https://github.com/citation-style-language/schema/raw/master/csl-citation.json"}</w:instrText>
      </w:r>
      <w:r w:rsidR="00A96FB6" w:rsidRPr="00F242DD">
        <w:fldChar w:fldCharType="separate"/>
      </w:r>
      <w:r w:rsidR="00705691" w:rsidRPr="00F242DD">
        <w:rPr>
          <w:noProof/>
        </w:rPr>
        <w:t>[52]</w:t>
      </w:r>
      <w:r w:rsidR="00A96FB6" w:rsidRPr="00F242DD">
        <w:fldChar w:fldCharType="end"/>
      </w:r>
      <w:r w:rsidR="001A0F52" w:rsidRPr="00F242DD">
        <w:t>.</w:t>
      </w:r>
    </w:p>
    <w:p w14:paraId="49F6BF23" w14:textId="77777777" w:rsidR="00EE2530" w:rsidRPr="00F242DD" w:rsidRDefault="002473A8" w:rsidP="00131E36">
      <w:pPr>
        <w:pStyle w:val="a6"/>
        <w:spacing w:before="0" w:after="0"/>
        <w:ind w:left="709"/>
        <w:rPr>
          <w:b/>
        </w:rPr>
      </w:pPr>
      <w:r w:rsidRPr="00F242DD">
        <w:rPr>
          <w:b/>
        </w:rPr>
        <w:t xml:space="preserve">Уровень убедительности рекомендаций </w:t>
      </w:r>
      <w:r w:rsidR="00B21759" w:rsidRPr="00F242DD">
        <w:rPr>
          <w:b/>
        </w:rPr>
        <w:t xml:space="preserve">− </w:t>
      </w:r>
      <w:r w:rsidR="001A0F52" w:rsidRPr="00F242DD">
        <w:rPr>
          <w:b/>
        </w:rPr>
        <w:t xml:space="preserve">A </w:t>
      </w:r>
      <w:r w:rsidRPr="00F242DD">
        <w:rPr>
          <w:b/>
        </w:rPr>
        <w:t>(уровень достоверности доказательств</w:t>
      </w:r>
      <w:r w:rsidR="003F5F1F" w:rsidRPr="00F242DD">
        <w:rPr>
          <w:b/>
        </w:rPr>
        <w:t xml:space="preserve"> </w:t>
      </w:r>
      <w:r w:rsidR="00B21759" w:rsidRPr="00F242DD">
        <w:rPr>
          <w:b/>
        </w:rPr>
        <w:t xml:space="preserve">− </w:t>
      </w:r>
      <w:r w:rsidR="001A0F52" w:rsidRPr="00F242DD">
        <w:rPr>
          <w:b/>
        </w:rPr>
        <w:t>2</w:t>
      </w:r>
      <w:r w:rsidRPr="00F242DD">
        <w:rPr>
          <w:b/>
        </w:rPr>
        <w:t>)</w:t>
      </w:r>
    </w:p>
    <w:p w14:paraId="1A0F6BD2" w14:textId="77777777" w:rsidR="00AC3713" w:rsidRPr="00F242DD" w:rsidRDefault="00EE2530" w:rsidP="00131E36">
      <w:pPr>
        <w:spacing w:before="0" w:after="0"/>
        <w:ind w:left="709"/>
        <w:contextualSpacing/>
        <w:rPr>
          <w:i/>
        </w:rPr>
      </w:pPr>
      <w:r w:rsidRPr="00F242DD">
        <w:rPr>
          <w:b/>
        </w:rPr>
        <w:t xml:space="preserve">Комментарий: </w:t>
      </w:r>
      <w:r w:rsidR="003F5F1F" w:rsidRPr="00F242DD">
        <w:rPr>
          <w:i/>
        </w:rPr>
        <w:t xml:space="preserve">согласно </w:t>
      </w:r>
      <w:r w:rsidR="00AC3713" w:rsidRPr="00F242DD">
        <w:rPr>
          <w:i/>
        </w:rPr>
        <w:t>IMWG поддерживающая терапия бортезомибом</w:t>
      </w:r>
      <w:r w:rsidR="00141689" w:rsidRPr="00F242DD">
        <w:rPr>
          <w:i/>
        </w:rPr>
        <w:t>**</w:t>
      </w:r>
      <w:r w:rsidR="00AC3713" w:rsidRPr="00F242DD">
        <w:rPr>
          <w:i/>
        </w:rPr>
        <w:t xml:space="preserve"> целесообразна только в случаях достижения ответа на препарат на этапе индукции, однако длительное применение препарата после ауто</w:t>
      </w:r>
      <w:r w:rsidR="00267DE2" w:rsidRPr="00F242DD">
        <w:rPr>
          <w:i/>
        </w:rPr>
        <w:t>-</w:t>
      </w:r>
      <w:r w:rsidR="00AC3713" w:rsidRPr="00F242DD">
        <w:rPr>
          <w:i/>
        </w:rPr>
        <w:t>ТГСК (в течение 2</w:t>
      </w:r>
      <w:r w:rsidR="00B21759" w:rsidRPr="00F242DD">
        <w:rPr>
          <w:i/>
        </w:rPr>
        <w:t> </w:t>
      </w:r>
      <w:r w:rsidR="00AC3713" w:rsidRPr="00F242DD">
        <w:rPr>
          <w:i/>
        </w:rPr>
        <w:t xml:space="preserve">лет) потребует редукции дозы препарата у </w:t>
      </w:r>
      <w:r w:rsidR="00B21759" w:rsidRPr="00F242DD">
        <w:rPr>
          <w:i/>
        </w:rPr>
        <w:t>1/3</w:t>
      </w:r>
      <w:r w:rsidR="00AC3713" w:rsidRPr="00F242DD">
        <w:rPr>
          <w:i/>
        </w:rPr>
        <w:t xml:space="preserve"> </w:t>
      </w:r>
      <w:r w:rsidR="00FB03BB" w:rsidRPr="00F242DD">
        <w:rPr>
          <w:i/>
        </w:rPr>
        <w:t>пациентов</w:t>
      </w:r>
      <w:r w:rsidR="00AC3713" w:rsidRPr="00F242DD">
        <w:rPr>
          <w:i/>
        </w:rPr>
        <w:t>. Группа HOVON показала, что поддерживающая терапия бортезомибом</w:t>
      </w:r>
      <w:r w:rsidR="00141689" w:rsidRPr="00F242DD">
        <w:rPr>
          <w:i/>
        </w:rPr>
        <w:t>**</w:t>
      </w:r>
      <w:r w:rsidR="00AC3713" w:rsidRPr="00F242DD">
        <w:rPr>
          <w:i/>
        </w:rPr>
        <w:t xml:space="preserve"> после ауто</w:t>
      </w:r>
      <w:r w:rsidR="00267DE2" w:rsidRPr="00F242DD">
        <w:rPr>
          <w:i/>
        </w:rPr>
        <w:t>-</w:t>
      </w:r>
      <w:r w:rsidR="00AC3713" w:rsidRPr="00F242DD">
        <w:rPr>
          <w:i/>
        </w:rPr>
        <w:t>ТГСК эффективна у пациентов с del17p.</w:t>
      </w:r>
    </w:p>
    <w:p w14:paraId="5CA8236A" w14:textId="77777777" w:rsidR="00BB211A" w:rsidRPr="00F242DD" w:rsidRDefault="000C2F12" w:rsidP="00131E36">
      <w:pPr>
        <w:pStyle w:val="a6"/>
        <w:numPr>
          <w:ilvl w:val="0"/>
          <w:numId w:val="5"/>
        </w:numPr>
        <w:spacing w:before="0" w:after="0"/>
        <w:ind w:left="709"/>
      </w:pPr>
      <w:r w:rsidRPr="00F242DD">
        <w:t>Для пациентов ММ в возрасте до 65 лет, а также пациентам 65</w:t>
      </w:r>
      <w:r w:rsidR="00B21759" w:rsidRPr="00F242DD">
        <w:t>−</w:t>
      </w:r>
      <w:r w:rsidRPr="00F242DD">
        <w:t>70 лет с хорошим соматическим статусом без тяжелых сопутствующих заболеваний после выполнения ВДХТ, одной или тандемной ауто</w:t>
      </w:r>
      <w:r w:rsidR="00267DE2" w:rsidRPr="00F242DD">
        <w:t>-</w:t>
      </w:r>
      <w:r w:rsidRPr="00F242DD">
        <w:t xml:space="preserve">ТГСК и консолидирующей терапии (если она проводилась), </w:t>
      </w:r>
      <w:r w:rsidRPr="00F242DD">
        <w:rPr>
          <w:b/>
          <w:bCs/>
        </w:rPr>
        <w:t>рекомендуется</w:t>
      </w:r>
      <w:r w:rsidRPr="00F242DD">
        <w:t xml:space="preserve"> проведение поддерживающей терапии леналидомидом** в дозе 10</w:t>
      </w:r>
      <w:r w:rsidR="003C3A69" w:rsidRPr="00F242DD">
        <w:t>−</w:t>
      </w:r>
      <w:r w:rsidRPr="00F242DD">
        <w:t>15 мг/сут в течение 1</w:t>
      </w:r>
      <w:r w:rsidR="003C3A69" w:rsidRPr="00F242DD">
        <w:t>−</w:t>
      </w:r>
      <w:r w:rsidRPr="00F242DD">
        <w:t>2 лет или до прогрессии с целью подавления пролиферации остаточного клона опухолевых клеток и предупреждения рецидива заболевания</w:t>
      </w:r>
      <w:r w:rsidR="003F5F1F" w:rsidRPr="00F242DD">
        <w:t xml:space="preserve"> </w:t>
      </w:r>
      <w:r w:rsidR="00A96FB6" w:rsidRPr="00F242DD">
        <w:fldChar w:fldCharType="begin" w:fldLock="1"/>
      </w:r>
      <w:r w:rsidR="00F74B6B" w:rsidRPr="00F242DD">
        <w:instrText>ADDIN CSL_CITATION {"citationItems":[{"id":"ITEM-1","itemData":{"DOI":"10.1056/NEJMoa1114083","ISSN":"1533-4406","PMID":"22571201","abstract":"BACKGROUND Data are lacking on whether lenalidomide maintenance therapy prolongs the time to disease progression after autologous hematopoietic stem-cell transplantation in patients with multiple myeloma. METHODS Between April 2005 and July 2009, we randomly assigned 460 patients who were younger than 71 years of age and had stable disease or a marginal, partial, or complete response 100 days after undergoing stem-cell transplantation to lenalidomide or placebo, which was administered until disease progression. The starting dose of lenalidomide was 10 mg per day (range, 5 to 15). RESULTS The study-drug assignments were unblinded in 2009, when a planned interim analysis showed a significantly longer time to disease progression in the lenalidomide group. At unblinding, 20% of patients who received lenalidomide and 44% of patients who received placebo had progressive disease or had died (P&lt;0.001); of the remaining 128 patients who received placebo and who did not have progressive disease, 86 crossed over to lenalidomide. At a median follow-up of 34 months, 86 of 231 patients who received lenalidomide (37%) and 132 of 229 patients who received placebo (58%) had disease progression or had died. The median time to progression was 46 months in the lenalidomide group and 27 months in the placebo group (P&lt;0.001). A total of 35 patients who received lenalidomide (15%) and 53 patients who received placebo (23%) died (P=0.03). More grade 3 or 4 hematologic adverse events and grade 3 nonhematologic adverse events occurred in patients who received lenalidomide (P&lt;0.001 for both comparisons). Second primary cancers occurred in 18 patients who received lenalidomide (8%) and 6 patients who received placebo (3%). CONCLUSIONS Lenalidomide maintenance therapy, initiated at day 100 after hematopoietic stem-cell transplantation, was associated with more toxicity and second cancers but a significantly longer time to disease progression and significantly improved overall survival among patients with myeloma. (Funded by the National Cancer Institute; ClinicalTrials.gov number, NCT00114101.).","author":[{"dropping-particle":"","family":"McCarthy","given":"Philip L","non-dropping-particle":"","parse-names":false,"suffix":""},{"dropping-particle":"","family":"Owzar","given":"Kouros","non-dropping-particle":"","parse-names":false,"suffix":""},{"dropping-particle":"","family":"Hofmeister","given":"Craig C","non-dropping-particle":"","parse-names":false,"suffix":""},{"dropping-particle":"","family":"Hurd","given":"David D","non-dropping-particle":"","parse-names":false,"suffix":""},{"dropping-particle":"","family":"Hassoun","given":"Hani","non-dropping-particle":"","parse-names":false,"suffix":""},{"dropping-particle":"","family":"Richardson","given":"Paul G","non-dropping-particle":"","parse-names":false,"suffix":""},{"dropping-particle":"","family":"Giralt","given":"Sergio","non-dropping-particle":"","parse-names":false,"suffix":""},{"dropping-particle":"","family":"Stadtmauer","given":"Edward A","non-dropping-particle":"","parse-names":false,"suffix":""},{"dropping-particle":"","family":"Weisdorf","given":"Daniel J","non-dropping-particle":"","parse-names":false,"suffix":""},{"dropping-particle":"","family":"Vij","given":"Ravi","non-dropping-particle":"","parse-names":false,"suffix":""},{"dropping-particle":"","family":"Moreb","given":"Jan S","non-dropping-particle":"","parse-names":false,"suffix":""},{"dropping-particle":"","family":"Callander","given":"Natalie Scott","non-dropping-particle":"","parse-names":false,"suffix":""},{"dropping-particle":"","family":"Besien","given":"Koen","non-dropping-particle":"Van","parse-names":false,"suffix":""},{"dropping-particle":"","family":"Gentile","given":"Teresa","non-dropping-particle":"","parse-names":false,"suffix":""},{"dropping-particle":"","family":"Isola","given":"Luis","non-dropping-particle":"","parse-names":false,"suffix":""},{"dropping-particle":"","family":"Maziarz","given":"Richard T","non-dropping-particle":"","parse-names":false,"suffix":""},{"dropping-particle":"","family":"Gabriel","given":"Don A","non-dropping-particle":"","parse-names":false,"suffix":""},{"dropping-particle":"","family":"Bashey","given":"Asad","non-dropping-particle":"","parse-names":false,"suffix":""},{"dropping-particle":"","family":"Landau","given":"Heather","non-dropping-particle":"","parse-names":false,"suffix":""},{"dropping-particle":"","family":"Martin","given":"Thomas","non-dropping-particle":"","parse-names":false,"suffix":""},{"dropping-particle":"","family":"Qazilbash","given":"Muzaffar H","non-dropping-particle":"","parse-names":false,"suffix":""},{"dropping-particle":"","family":"Levitan","given":"Denise","non-dropping-particle":"","parse-names":false,"suffix":""},{"dropping-particle":"","family":"McClune","given":"Brian","non-dropping-particle":"","parse-names":false,"suffix":""},{"dropping-particle":"","family":"Schlossman","given":"Robert","non-dropping-particle":"","parse-names":false,"suffix":""},{"dropping-particle":"","family":"Hars","given":"Vera","non-dropping-particle":"","parse-names":false,"suffix":""},{"dropping-particle":"","family":"Postiglione","given":"John","non-dropping-particle":"","parse-names":false,"suffix":""},{"dropping-particle":"","family":"Jiang","given":"Chen","non-dropping-particle":"","parse-names":false,"suffix":""},{"dropping-particle":"","family":"Bennett","given":"Elizabeth","non-dropping-particle":"","parse-names":false,"suffix":""},{"dropping-particle":"","family":"Barry","given":"Susan","non-dropping-particle":"","parse-names":false,"suffix":""},{"dropping-particle":"","family":"Bressler","given":"Linda","non-dropping-particle":"","parse-names":false,"suffix":""},{"dropping-particle":"","family":"Kelly","given":"Michael","non-dropping-particle":"","parse-names":false,"suffix":""},{"dropping-particle":"","family":"Seiler","given":"Michele","non-dropping-particle":"","parse-names":false,"suffix":""},{"dropping-particle":"","family":"Rosenbaum","given":"Cara","non-dropping-particle":"","parse-names":false,"suffix":""},{"dropping-particle":"","family":"Hari","given":"Parameswaran","non-dropping-particle":"","parse-names":false,"suffix":""},{"dropping-particle":"","family":"Pasquini","given":"Marcelo C","non-dropping-particle":"","parse-names":false,"suffix":""},{"dropping-particle":"","family":"Horowitz","given":"Mary M","non-dropping-particle":"","parse-names":false,"suffix":""},{"dropping-particle":"","family":"Shea","given":"Thomas C","non-dropping-particle":"","parse-names":false,"suffix":""},{"dropping-particle":"","family":"Devine","given":"Steven M","non-dropping-particle":"","parse-names":false,"suffix":""},{"dropping-particle":"","family":"Anderson","given":"Kenneth C","non-dropping-particle":"","parse-names":false,"suffix":""},{"dropping-particle":"","family":"Linker","given":"Charles","non-dropping-particle":"","parse-names":false,"suffix":""}],"container-title":"The New England journal of medicine","id":"ITEM-1","issue":"19","issued":{"date-parts":[["2012","5","10"]]},"page":"1770-81","title":"Lenalidomide after stem-cell transplantation for multiple myeloma.","type":"article-journal","volume":"366"},"uris":["http://www.mendeley.com/documents/?uuid=fead0d63-46b5-37bc-8c9c-4e4c7accc627"]},{"id":"ITEM-2","itemData":{"DOI":"10.1056/NEJMoa1114138","ISSN":"1533-4406","PMID":"22571202","abstract":"BACKGROUND High-dose chemotherapy with autologous stem-cell transplantation is a standard treatment for young patients with multiple myeloma. Residual disease is almost always present after transplantation and is responsible for relapse. This phase 3, placebo-controlled trial investigated the efficacy of lenalidomide maintenance therapy after transplantation. METHODS We randomly assigned 614 patients younger than 65 years of age who had nonprogressive disease after first-line transplantation to maintenance treatment with either lenalidomide (10 mg per day for the first 3 months, increased to 15 mg if tolerated) or placebo until relapse. The primary end point was progression-free survival. RESULTS Lenalidomide maintenance therapy improved median progression-free survival (41 months, vs. 23 months with placebo; hazard ratio, 0.50; P&lt;0.001). This benefit was observed across all patient subgroups, including those based on the β(2)-microglobulin level, cytogenetic profile, and response after transplantation. With a median follow-up period of 45 months, more than 70% of patients in both groups were alive at 4 years. The rates of grade 3 or 4 peripheral neuropathy were similar in the two groups. The incidence of second primary cancers was 3.1 per 100 patient-years in the lenalidomide group versus 1.2 per 100 patient-years in the placebo group (P=0.002). Median event-free survival (with events that included second primary cancers) was significantly improved with lenalidomide (40 months, vs. 23 months with placebo; P&lt;0.001). CONCLUSIONS Lenalidomide maintenance after transplantation significantly prolonged progression-free and event-free survival among patients with multiple myeloma. Four years after randomization, overall survival was similar in the two study groups. (Funded by the Programme Hospitalier de Recherche Clinique and others; ClinicalTrials.gov number, NCT00430365.).","author":[{"dropping-particle":"","family":"Attal","given":"Michel","non-dropping-particle":"","parse-names":false,"suffix":""},{"dropping-particle":"","family":"Lauwers-Cances","given":"Valerie","non-dropping-particle":"","parse-names":false,"suffix":""},{"dropping-particle":"","family":"Marit","given":"Gerald","non-dropping-particle":"","parse-names":false,"suffix":""},{"dropping-particle":"","family":"Caillot","given":"Denis","non-dropping-particle":"","parse-names":false,"suffix":""},{"dropping-particle":"","family":"Moreau","given":"Philippe","non-dropping-particle":"","parse-names":false,"suffix":""},{"dropping-particle":"","family":"Facon","given":"Thierry","non-dropping-particle":"","parse-names":false,"suffix":""},{"dropping-particle":"","family":"Stoppa","given":"Anne Marie","non-dropping-particle":"","parse-names":false,"suffix":""},{"dropping-particle":"","family":"Hulin","given":"Cyrille","non-dropping-particle":"","parse-names":false,"suffix":""},{"dropping-particle":"","family":"Benboubker","given":"Lofti","non-dropping-particle":"","parse-names":false,"suffix":""},{"dropping-particle":"","family":"Garderet","given":"Laurent","non-dropping-particle":"","parse-names":false,"suffix":""},{"dropping-particle":"","family":"Decaux","given":"Olivier","non-dropping-particle":"","parse-names":false,"suffix":""},{"dropping-particle":"","family":"Leyvraz","given":"Serge","non-dropping-particle":"","parse-names":false,"suffix":""},{"dropping-particle":"","family":"Vekemans","given":"Marie-Christiane","non-dropping-particle":"","parse-names":false,"suffix":""},{"dropping-particle":"","family":"Voillat","given":"Laurent","non-dropping-particle":"","parse-names":false,"suffix":""},{"dropping-particle":"","family":"Michallet","given":"Mauricette","non-dropping-particle":"","parse-names":false,"suffix":""},{"dropping-particle":"","family":"Pegourie","given":"Brigitte","non-dropping-particle":"","parse-names":false,"suffix":""},{"dropping-particle":"","family":"Dumontet","given":"Charles","non-dropping-particle":"","parse-names":false,"suffix":""},{"dropping-particle":"","family":"Roussel","given":"Murielle","non-dropping-particle":"","parse-names":false,"suffix":""},{"dropping-particle":"","family":"Leleu","given":"Xavier","non-dropping-particle":"","parse-names":false,"suffix":""},{"dropping-particle":"","family":"Mathiot","given":"Claire","non-dropping-particle":"","parse-names":false,"suffix":""},{"dropping-particle":"","family":"Payen","given":"Catherine","non-dropping-particle":"","parse-names":false,"suffix":""},{"dropping-particle":"","family":"Avet-Loiseau","given":"Hervé","non-dropping-particle":"","parse-names":false,"suffix":""},{"dropping-particle":"","family":"Harousseau","given":"Jean-Luc","non-dropping-particle":"","parse-names":false,"suffix":""},{"dropping-particle":"","family":"IFM Investigators","given":"","non-dropping-particle":"","parse-names":false,"suffix":""}],"container-title":"The New England journal of medicine","id":"ITEM-2","issue":"19","issued":{"date-parts":[["2012","5","10"]]},"page":"1782-91","title":"Lenalidomide maintenance after stem-cell transplantation for multiple myeloma.","type":"article-journal","volume":"366"},"uris":["http://www.mendeley.com/documents/?uuid=6be4d464-cfba-39bf-8c28-bf32bf63774c"]},{"id":"ITEM-3","itemData":{"DOI":"10.1056/NEJMoa1402888","ISSN":"1533-4406","PMID":"25184862","abstract":"BACKGROUND This open-label, randomized, phase 3 study compared melphalan at a dose of 200 mg per square meter of body-surface area plus autologous stem-cell transplantation with melphalan-prednisone-lenalidomide (MPR) and compared lenalidomide maintenance therapy with no maintenance therapy in patients with newly diagnosed multiple myeloma. METHODS We randomly assigned 273 patients 65 years of age or younger to high-dose melphalan plus stem-cell transplantation or MPR consolidation therapy after induction, and 251 patients to lenalidomide maintenance therapy or no maintenance therapy. The primary end point was progression-free survival. RESULTS The median follow-up period was 51.2 months. Both progression-free and overall survival were significantly longer with high-dose melphalan plus stem-cell transplantation than with MPR (median progression-free survival, 43.0 months vs. 22.4 months; hazard ratio for progression or death, 0.44; 95% confidence interval [CI], 0.32 to 0.61; P&lt;0.001; and 4-year overall survival, 81.6% vs. 65.3%; hazard ratio for death, 0.55; 95% CI, 0.32 to 0.93; P=0.02). Median progression-free survival was significantly longer with lenalidomide maintenance than with no maintenance (41.9 months vs. 21.6 months; hazard ratio for progression or death, 0.47; 95% CI, 0.33 to 0.65; P&lt;0.001), but 3-year overall survival was not significantly prolonged (88.0% vs. 79.2%; hazard ratio for death, 0.64; 95% CI, 0.36 to 1.15; P=0.14). Grade 3 or 4 neutropenia was significantly more frequent with high-dose melphalan than with MPR (94.3% vs. 51.5%), as were gastrointestinal adverse events (18.4% vs. 0%) and infections (16.3% vs. 0.8%); neutropenia and dermatologic toxic effects were more frequent with lenalidomide maintenance than with no maintenance (23.3% vs. 0% and 4.3% vs. 0%, respectively). CONCLUSIONS Consolidation therapy with high-dose melphalan plus stem-cell transplantation, as compared with MPR, significantly prolonged progression-free and overall survival among patients with multiple myeloma who were 65 years of age or younger. Lenalidomide maintenance, as compared with no maintenance, significantly prolonged progression-free survival. (Funded by Celgene; ClinicalTrials.gov number, NCT00551928.).","author":[{"dropping-particle":"","family":"Palumbo","given":"Antonio","non-dropping-particle":"","parse-names":false,"suffix":""},{"dropping-particle":"","family":"Cavallo","given":"Federica","non-dropping-particle":"","parse-names":false,"suffix":""},{"dropping-particle":"","family":"Gay","given":"Francesca","non-dropping-particle":"","parse-names":false,"suffix":""},{"dropping-particle":"","family":"Raimondo","given":"Francesco","non-dropping-particle":"Di","parse-names":false,"suffix":""},{"dropping-particle":"","family":"Yehuda","given":"Dina","non-dropping-particle":"Ben","parse-names":false,"suffix":""},{"dropping-particle":"","family":"Petrucci","given":"Maria Teresa","non-dropping-particle":"","parse-names":false,"suffix":""},{"dropping-particle":"","family":"Pezzatti","given":"Sara","non-dropping-particle":"","parse-names":false,"suffix":""},{"dropping-particle":"","family":"Caravita","given":"Tommaso","non-dropping-particle":"","parse-names":false,"suffix":""},{"dropping-particle":"","family":"Cerrato","given":"Chiara","non-dropping-particle":"","parse-names":false,"suffix":""},{"dropping-particle":"","family":"Ribakovsky","given":"Elena","non-dropping-particle":"","parse-names":false,"suffix":""},{"dropping-particle":"","family":"Genuardi","given":"Mariella","non-dropping-particle":"","parse-names":false,"suffix":""},{"dropping-particle":"","family":"Cafro","given":"Anna","non-dropping-particle":"","parse-names":false,"suffix":""},{"dropping-particle":"","family":"Marcatti","given":"Magda","non-dropping-particle":"","parse-names":false,"suffix":""},{"dropping-particle":"","family":"Catalano","given":"Lucio","non-dropping-particle":"","parse-names":false,"suffix":""},{"dropping-particle":"","family":"Offidani","given":"Massimo","non-dropping-particle":"","parse-names":false,"suffix":""},{"dropping-particle":"","family":"Carella","given":"Angelo Michele","non-dropping-particle":"","parse-names":false,"suffix":""},{"dropping-particle":"","family":"Zamagni","given":"Elena","non-dropping-particle":"","parse-names":false,"suffix":""},{"dropping-particle":"","family":"Patriarca","given":"Francesca","non-dropping-particle":"","parse-names":false,"suffix":""},{"dropping-particle":"","family":"Musto","given":"Pellegrino","non-dropping-particle":"","parse-names":false,"suffix":""},{"dropping-particle":"","family":"Evangelista","given":"Andrea","non-dropping-particle":"","parse-names":false,"suffix":""},{"dropping-particle":"","family":"Ciccone","given":"Giovannino","non-dropping-particle":"","parse-names":false,"suffix":""},{"dropping-particle":"","family":"Omedé","given":"Paola","non-dropping-particle":"","parse-names":false,"suffix":""},{"dropping-particle":"","family":"Crippa","given":"Claudia","non-dropping-particle":"","parse-names":false,"suffix":""},{"dropping-particle":"","family":"Corradini","given":"Paolo","non-dropping-particle":"","parse-names":false,"suffix":""},{"dropping-particle":"","family":"Nagler","given":"Arnon","non-dropping-particle":"","parse-names":false,"suffix":""},{"dropping-particle":"","family":"Boccadoro","given":"Mario","non-dropping-particle":"","parse-names":false,"suffix":""},{"dropping-particle":"","family":"Cavo","given":"Michele","non-dropping-particle":"","parse-names":false,"suffix":""}],"container-title":"The New England journal of medicine","id":"ITEM-3","issue":"10","issued":{"date-parts":[["2014","9","4"]]},"page":"895-905","title":"Autologous transplantation and maintenance therapy in multiple myeloma.","type":"article-journal","volume":"371"},"uris":["http://www.mendeley.com/documents/?uuid=e38e0242-874a-3bde-82eb-18ad616fe08e"]}],"mendeley":{"formattedCitation":"[53–55]","plainTextFormattedCitation":"[53–55]","previouslyFormattedCitation":"[53–55]"},"properties":{"noteIndex":0},"schema":"https://github.com/citation-style-language/schema/raw/master/csl-citation.json"}</w:instrText>
      </w:r>
      <w:r w:rsidR="00A96FB6" w:rsidRPr="00F242DD">
        <w:fldChar w:fldCharType="separate"/>
      </w:r>
      <w:r w:rsidR="00705691" w:rsidRPr="00F242DD">
        <w:rPr>
          <w:noProof/>
        </w:rPr>
        <w:t>[53–55]</w:t>
      </w:r>
      <w:r w:rsidR="00A96FB6" w:rsidRPr="00F242DD">
        <w:fldChar w:fldCharType="end"/>
      </w:r>
      <w:r w:rsidRPr="00F242DD">
        <w:t>.</w:t>
      </w:r>
    </w:p>
    <w:p w14:paraId="39638854" w14:textId="77777777" w:rsidR="008434FF" w:rsidRPr="00F242DD" w:rsidRDefault="008434FF" w:rsidP="00131E36">
      <w:pPr>
        <w:pStyle w:val="a6"/>
        <w:spacing w:before="0" w:after="0"/>
        <w:ind w:left="709"/>
        <w:rPr>
          <w:b/>
        </w:rPr>
      </w:pPr>
      <w:r w:rsidRPr="00F242DD">
        <w:rPr>
          <w:b/>
        </w:rPr>
        <w:t xml:space="preserve">Уровень убедительности рекомендаций </w:t>
      </w:r>
      <w:r w:rsidR="003C3A69" w:rsidRPr="00F242DD">
        <w:rPr>
          <w:b/>
        </w:rPr>
        <w:t xml:space="preserve">− </w:t>
      </w:r>
      <w:r w:rsidR="001A0F52" w:rsidRPr="00F242DD">
        <w:rPr>
          <w:b/>
          <w:lang w:val="en-US"/>
        </w:rPr>
        <w:t>A</w:t>
      </w:r>
      <w:r w:rsidR="00BA44DC" w:rsidRPr="00F242DD">
        <w:rPr>
          <w:b/>
        </w:rPr>
        <w:t xml:space="preserve"> </w:t>
      </w:r>
      <w:r w:rsidRPr="00F242DD">
        <w:rPr>
          <w:b/>
        </w:rPr>
        <w:t>(уровень достоверности доказательств</w:t>
      </w:r>
      <w:r w:rsidR="003F5F1F" w:rsidRPr="00F242DD">
        <w:rPr>
          <w:b/>
        </w:rPr>
        <w:t xml:space="preserve"> </w:t>
      </w:r>
      <w:r w:rsidR="003C3A69" w:rsidRPr="00F242DD">
        <w:rPr>
          <w:b/>
        </w:rPr>
        <w:t xml:space="preserve">− </w:t>
      </w:r>
      <w:r w:rsidR="006E390F" w:rsidRPr="00F242DD">
        <w:rPr>
          <w:b/>
        </w:rPr>
        <w:t>2</w:t>
      </w:r>
      <w:r w:rsidRPr="00F242DD">
        <w:rPr>
          <w:b/>
        </w:rPr>
        <w:t>)</w:t>
      </w:r>
    </w:p>
    <w:p w14:paraId="3A71CACB" w14:textId="77777777" w:rsidR="008434FF" w:rsidRPr="00F242DD" w:rsidRDefault="008434FF" w:rsidP="00131E36">
      <w:pPr>
        <w:spacing w:before="0" w:after="0"/>
        <w:ind w:left="709"/>
        <w:contextualSpacing/>
        <w:rPr>
          <w:i/>
        </w:rPr>
      </w:pPr>
      <w:r w:rsidRPr="00F242DD">
        <w:rPr>
          <w:b/>
        </w:rPr>
        <w:t>Комментарий:</w:t>
      </w:r>
      <w:r w:rsidR="00BA44DC" w:rsidRPr="00F242DD">
        <w:rPr>
          <w:b/>
        </w:rPr>
        <w:t xml:space="preserve"> </w:t>
      </w:r>
      <w:r w:rsidR="003C3A69" w:rsidRPr="00F242DD">
        <w:rPr>
          <w:i/>
        </w:rPr>
        <w:t>р</w:t>
      </w:r>
      <w:r w:rsidRPr="00F242DD">
        <w:rPr>
          <w:i/>
        </w:rPr>
        <w:t>оль поддерживающей терапии леналидомидом</w:t>
      </w:r>
      <w:r w:rsidR="00141689" w:rsidRPr="00F242DD">
        <w:rPr>
          <w:i/>
        </w:rPr>
        <w:t>**</w:t>
      </w:r>
      <w:r w:rsidRPr="00F242DD">
        <w:rPr>
          <w:i/>
        </w:rPr>
        <w:t xml:space="preserve"> после ауто</w:t>
      </w:r>
      <w:r w:rsidR="00267DE2" w:rsidRPr="00F242DD">
        <w:rPr>
          <w:i/>
        </w:rPr>
        <w:t>-</w:t>
      </w:r>
      <w:r w:rsidRPr="00F242DD">
        <w:rPr>
          <w:i/>
        </w:rPr>
        <w:t>ТГСК оценена в 3 кр</w:t>
      </w:r>
      <w:r w:rsidR="003C3A69" w:rsidRPr="00F242DD">
        <w:rPr>
          <w:i/>
        </w:rPr>
        <w:t>упных рандомизированных плацебо</w:t>
      </w:r>
      <w:r w:rsidRPr="00F242DD">
        <w:rPr>
          <w:i/>
        </w:rPr>
        <w:t>контролируемых исследованиях. Во всех исследованиях медиана длительности поддерживающей терапии леналидомидом</w:t>
      </w:r>
      <w:r w:rsidR="00FF0C02" w:rsidRPr="00F242DD">
        <w:rPr>
          <w:i/>
        </w:rPr>
        <w:t>**</w:t>
      </w:r>
      <w:r w:rsidRPr="00F242DD">
        <w:rPr>
          <w:i/>
        </w:rPr>
        <w:t xml:space="preserve"> составила 1</w:t>
      </w:r>
      <w:r w:rsidR="003C3A69" w:rsidRPr="00F242DD">
        <w:rPr>
          <w:i/>
        </w:rPr>
        <w:t>−</w:t>
      </w:r>
      <w:r w:rsidRPr="00F242DD">
        <w:rPr>
          <w:i/>
        </w:rPr>
        <w:t xml:space="preserve">2 года. </w:t>
      </w:r>
    </w:p>
    <w:p w14:paraId="3A7DA424" w14:textId="77777777" w:rsidR="008434FF" w:rsidRPr="00F242DD" w:rsidRDefault="008434FF" w:rsidP="00131E36">
      <w:pPr>
        <w:spacing w:before="0" w:after="0"/>
        <w:ind w:left="709"/>
        <w:contextualSpacing/>
        <w:rPr>
          <w:i/>
        </w:rPr>
      </w:pPr>
      <w:r w:rsidRPr="00F242DD">
        <w:rPr>
          <w:i/>
        </w:rPr>
        <w:t>При оценке эффективности поддерживающей терапии леналидомидом</w:t>
      </w:r>
      <w:r w:rsidR="001A0F52" w:rsidRPr="00F242DD">
        <w:rPr>
          <w:i/>
        </w:rPr>
        <w:t>**</w:t>
      </w:r>
      <w:r w:rsidRPr="00F242DD">
        <w:rPr>
          <w:i/>
        </w:rPr>
        <w:t xml:space="preserve"> по сравнению с плацебо был</w:t>
      </w:r>
      <w:r w:rsidR="003C3A69" w:rsidRPr="00F242DD">
        <w:rPr>
          <w:i/>
        </w:rPr>
        <w:t>и</w:t>
      </w:r>
      <w:r w:rsidRPr="00F242DD">
        <w:rPr>
          <w:i/>
        </w:rPr>
        <w:t xml:space="preserve"> показан</w:t>
      </w:r>
      <w:r w:rsidR="003C3A69" w:rsidRPr="00F242DD">
        <w:rPr>
          <w:i/>
        </w:rPr>
        <w:t>ы</w:t>
      </w:r>
      <w:r w:rsidRPr="00F242DD">
        <w:rPr>
          <w:i/>
        </w:rPr>
        <w:t xml:space="preserve"> удвоение ВБП, снижение риска прогрессирования заболевания на 50</w:t>
      </w:r>
      <w:r w:rsidR="003C3A69" w:rsidRPr="00F242DD">
        <w:rPr>
          <w:i/>
        </w:rPr>
        <w:t> </w:t>
      </w:r>
      <w:r w:rsidRPr="00F242DD">
        <w:rPr>
          <w:i/>
        </w:rPr>
        <w:t>%, а исследование CALGB 100104 подтвердило улучшение показателей ОВ. Поддерживающая терапия леналидомидом</w:t>
      </w:r>
      <w:r w:rsidR="001A0F52" w:rsidRPr="00F242DD">
        <w:rPr>
          <w:i/>
        </w:rPr>
        <w:t>**</w:t>
      </w:r>
      <w:r w:rsidRPr="00F242DD">
        <w:rPr>
          <w:i/>
        </w:rPr>
        <w:t xml:space="preserve"> сопровождается удовлетворительной переносимостью с умеренной гематологической токсичностью без увеличения случаев нейротоксических, тромботических и инфекционных осложнений. Однако вероятность возникновения вторых опухолей на фоне длительного приема леналидомида</w:t>
      </w:r>
      <w:r w:rsidR="001A0F52" w:rsidRPr="00F242DD">
        <w:rPr>
          <w:i/>
        </w:rPr>
        <w:t>**</w:t>
      </w:r>
      <w:r w:rsidRPr="00F242DD">
        <w:rPr>
          <w:i/>
        </w:rPr>
        <w:t xml:space="preserve"> заставляет врачей и пациентов взвешивать достоинства поддерживающей терапии леналидомидом</w:t>
      </w:r>
      <w:r w:rsidR="001A0F52" w:rsidRPr="00F242DD">
        <w:rPr>
          <w:i/>
        </w:rPr>
        <w:t>**</w:t>
      </w:r>
      <w:r w:rsidRPr="00F242DD">
        <w:rPr>
          <w:i/>
        </w:rPr>
        <w:t xml:space="preserve"> по отношению к низкому, но все же имеющему </w:t>
      </w:r>
      <w:r w:rsidRPr="00F242DD">
        <w:rPr>
          <w:i/>
        </w:rPr>
        <w:lastRenderedPageBreak/>
        <w:t>значени</w:t>
      </w:r>
      <w:r w:rsidR="00455BDD" w:rsidRPr="00F242DD">
        <w:rPr>
          <w:i/>
        </w:rPr>
        <w:t>е риску вторых опухолей. В мета</w:t>
      </w:r>
      <w:r w:rsidRPr="00F242DD">
        <w:rPr>
          <w:i/>
        </w:rPr>
        <w:t>анализе всех рандомизированных исследований, сравнивающих леналидомид</w:t>
      </w:r>
      <w:r w:rsidR="002635F5" w:rsidRPr="00F242DD">
        <w:rPr>
          <w:i/>
        </w:rPr>
        <w:t>**</w:t>
      </w:r>
      <w:r w:rsidRPr="00F242DD">
        <w:rPr>
          <w:i/>
        </w:rPr>
        <w:t xml:space="preserve"> с плацебо, который был представлен на конгрессе ASCO 2016, </w:t>
      </w:r>
      <w:r w:rsidR="00455BDD" w:rsidRPr="00F242DD">
        <w:rPr>
          <w:i/>
        </w:rPr>
        <w:t xml:space="preserve">M. </w:t>
      </w:r>
      <w:r w:rsidRPr="00F242DD">
        <w:rPr>
          <w:i/>
        </w:rPr>
        <w:t xml:space="preserve">Attal и </w:t>
      </w:r>
      <w:r w:rsidR="00455BDD" w:rsidRPr="00F242DD">
        <w:rPr>
          <w:i/>
        </w:rPr>
        <w:t>соавт.</w:t>
      </w:r>
      <w:r w:rsidRPr="00F242DD">
        <w:rPr>
          <w:i/>
        </w:rPr>
        <w:t xml:space="preserve"> показали, что использование поддерживающей терапии леналидомидом</w:t>
      </w:r>
      <w:r w:rsidR="001A0F52" w:rsidRPr="00F242DD">
        <w:rPr>
          <w:i/>
        </w:rPr>
        <w:t>**</w:t>
      </w:r>
      <w:r w:rsidRPr="00F242DD">
        <w:rPr>
          <w:i/>
        </w:rPr>
        <w:t xml:space="preserve"> после ауто</w:t>
      </w:r>
      <w:r w:rsidR="00267DE2" w:rsidRPr="00F242DD">
        <w:rPr>
          <w:i/>
        </w:rPr>
        <w:t>-</w:t>
      </w:r>
      <w:r w:rsidRPr="00F242DD">
        <w:rPr>
          <w:i/>
        </w:rPr>
        <w:t>ТГСК имело 2,5-летнее преимущество над плацебо, и это преимущество превышало риск развития вторых опухолей.</w:t>
      </w:r>
    </w:p>
    <w:p w14:paraId="010EBD1E" w14:textId="77777777" w:rsidR="008434FF" w:rsidRPr="00F242DD" w:rsidRDefault="008434FF" w:rsidP="00131E36">
      <w:pPr>
        <w:spacing w:before="0" w:after="0"/>
        <w:ind w:left="709"/>
        <w:contextualSpacing/>
        <w:rPr>
          <w:i/>
        </w:rPr>
      </w:pPr>
      <w:r w:rsidRPr="00F242DD">
        <w:rPr>
          <w:i/>
        </w:rPr>
        <w:t>После ауто</w:t>
      </w:r>
      <w:r w:rsidR="00267DE2" w:rsidRPr="00F242DD">
        <w:rPr>
          <w:i/>
        </w:rPr>
        <w:t>-</w:t>
      </w:r>
      <w:r w:rsidRPr="00F242DD">
        <w:rPr>
          <w:i/>
        </w:rPr>
        <w:t>ТГСК поддерживающую терапию рекомендуется назначать через 90</w:t>
      </w:r>
      <w:r w:rsidR="00455BDD" w:rsidRPr="00F242DD">
        <w:rPr>
          <w:i/>
        </w:rPr>
        <w:t>−</w:t>
      </w:r>
      <w:r w:rsidRPr="00F242DD">
        <w:rPr>
          <w:i/>
        </w:rPr>
        <w:t xml:space="preserve">100 дней после переливания стволовых клеток. Предварительно </w:t>
      </w:r>
      <w:r w:rsidR="006E7B15" w:rsidRPr="00F242DD">
        <w:rPr>
          <w:i/>
        </w:rPr>
        <w:t>проводится обследование пациента</w:t>
      </w:r>
      <w:r w:rsidRPr="00F242DD">
        <w:rPr>
          <w:i/>
        </w:rPr>
        <w:t xml:space="preserve"> для подтверждения сохраняющегося противоопухолевого ответа и отсутствия прогрессирования заболевания.</w:t>
      </w:r>
    </w:p>
    <w:p w14:paraId="2D79D8AE" w14:textId="77777777" w:rsidR="008434FF" w:rsidRPr="00F242DD" w:rsidRDefault="008434FF" w:rsidP="00131E36">
      <w:pPr>
        <w:spacing w:before="0" w:after="0"/>
        <w:ind w:left="709"/>
        <w:contextualSpacing/>
        <w:rPr>
          <w:i/>
        </w:rPr>
      </w:pPr>
      <w:r w:rsidRPr="00F242DD">
        <w:rPr>
          <w:i/>
        </w:rPr>
        <w:t xml:space="preserve">В центрах, где есть возможность проводить иммунофенотипирование или секвенирование нового поколения клеток костного мозга, целесообразно выполнять мониторинг МОБ у </w:t>
      </w:r>
      <w:r w:rsidR="00FB03BB" w:rsidRPr="00F242DD">
        <w:rPr>
          <w:i/>
        </w:rPr>
        <w:t>пациентов</w:t>
      </w:r>
      <w:r w:rsidRPr="00F242DD">
        <w:rPr>
          <w:i/>
        </w:rPr>
        <w:t xml:space="preserve">, достигших </w:t>
      </w:r>
      <w:r w:rsidR="00593735" w:rsidRPr="00F242DD">
        <w:rPr>
          <w:i/>
        </w:rPr>
        <w:t>ПР</w:t>
      </w:r>
      <w:r w:rsidRPr="00F242DD">
        <w:rPr>
          <w:i/>
        </w:rPr>
        <w:t>. Возможно, именно результаты МОБ повлияют на тактику посттрансплантационной терапии.</w:t>
      </w:r>
    </w:p>
    <w:p w14:paraId="367A4834" w14:textId="77777777" w:rsidR="001E61D5" w:rsidRPr="00F242DD" w:rsidRDefault="001E61D5" w:rsidP="00E36DFA">
      <w:pPr>
        <w:pStyle w:val="2"/>
      </w:pPr>
      <w:bookmarkStart w:id="31" w:name="_Toc53140902"/>
      <w:r w:rsidRPr="00F242DD">
        <w:t>3.4 Лечение рецидивов ММ</w:t>
      </w:r>
      <w:bookmarkEnd w:id="31"/>
    </w:p>
    <w:p w14:paraId="0C30D2B1" w14:textId="77777777" w:rsidR="001E61D5" w:rsidRPr="00F242DD" w:rsidRDefault="001E61D5" w:rsidP="00131E36">
      <w:pPr>
        <w:spacing w:before="0" w:after="0"/>
        <w:ind w:left="709"/>
        <w:contextualSpacing/>
      </w:pPr>
      <w:r w:rsidRPr="00F242DD">
        <w:rPr>
          <w:i/>
        </w:rPr>
        <w:t>Ре</w:t>
      </w:r>
      <w:r w:rsidR="00FF0C02" w:rsidRPr="00F242DD">
        <w:rPr>
          <w:i/>
        </w:rPr>
        <w:t>цидивы при ММ</w:t>
      </w:r>
      <w:r w:rsidRPr="00F242DD">
        <w:rPr>
          <w:i/>
        </w:rPr>
        <w:t xml:space="preserve"> неизбежно наступают у большинства </w:t>
      </w:r>
      <w:r w:rsidR="00FB03BB" w:rsidRPr="00F242DD">
        <w:rPr>
          <w:i/>
        </w:rPr>
        <w:t>пациентов</w:t>
      </w:r>
      <w:r w:rsidRPr="00F242DD">
        <w:rPr>
          <w:i/>
        </w:rPr>
        <w:t xml:space="preserve">. Выбор программы лечения рецидивов зависит от эффективности предшествующей терапии, длительности ремиссии, состояния и возраста пациента, сопутствующей патологии и осложнений, сопровождавших первоначальную терапию. </w:t>
      </w:r>
      <w:r w:rsidR="006F2E42" w:rsidRPr="00F242DD">
        <w:rPr>
          <w:i/>
        </w:rPr>
        <w:t xml:space="preserve">При поздних рецидивах (спустя </w:t>
      </w:r>
      <w:r w:rsidRPr="00F242DD">
        <w:rPr>
          <w:i/>
        </w:rPr>
        <w:t>12 мес</w:t>
      </w:r>
      <w:r w:rsidR="00E778E9" w:rsidRPr="00F242DD">
        <w:rPr>
          <w:i/>
        </w:rPr>
        <w:t>.</w:t>
      </w:r>
      <w:r w:rsidRPr="00F242DD">
        <w:rPr>
          <w:i/>
        </w:rPr>
        <w:t xml:space="preserve"> после окончания предшествующего лечения) возможно возобновление первичной терапии. При ранних рецидивах и рефрактерной ММ необходима смена программы лечения с включением препаратов с другим механизмом действия. Повторную ВДХТ с ауто</w:t>
      </w:r>
      <w:r w:rsidR="00267DE2" w:rsidRPr="00F242DD">
        <w:rPr>
          <w:i/>
        </w:rPr>
        <w:t>-</w:t>
      </w:r>
      <w:r w:rsidRPr="00F242DD">
        <w:rPr>
          <w:i/>
        </w:rPr>
        <w:t>ТГСК при рецидиве целесообразно проводить только в тех случаях, когда ремиссия после первой ВДХТ продолжалась 2</w:t>
      </w:r>
      <w:r w:rsidR="000E2F93" w:rsidRPr="00F242DD">
        <w:rPr>
          <w:i/>
        </w:rPr>
        <w:t>−</w:t>
      </w:r>
      <w:r w:rsidRPr="00F242DD">
        <w:rPr>
          <w:i/>
        </w:rPr>
        <w:t>3 года.</w:t>
      </w:r>
    </w:p>
    <w:p w14:paraId="480F795C" w14:textId="77777777" w:rsidR="001E61D5" w:rsidRPr="00F242DD" w:rsidRDefault="00A473F6" w:rsidP="00727CDE">
      <w:pPr>
        <w:pStyle w:val="a6"/>
        <w:numPr>
          <w:ilvl w:val="0"/>
          <w:numId w:val="8"/>
        </w:numPr>
        <w:tabs>
          <w:tab w:val="clear" w:pos="348"/>
          <w:tab w:val="num" w:pos="709"/>
        </w:tabs>
        <w:spacing w:before="0" w:after="0"/>
        <w:ind w:left="709" w:hanging="709"/>
      </w:pPr>
      <w:r w:rsidRPr="00F242DD">
        <w:t>Для пациентов</w:t>
      </w:r>
      <w:r w:rsidR="001E61D5" w:rsidRPr="00F242DD">
        <w:t xml:space="preserve"> ММ с иммунохимически</w:t>
      </w:r>
      <w:r w:rsidR="00033293" w:rsidRPr="00F242DD">
        <w:t>м рецидивом или прогрессией</w:t>
      </w:r>
      <w:r w:rsidR="001E61D5" w:rsidRPr="00F242DD">
        <w:t xml:space="preserve"> ММ, когда отмечается медленное нарастание уровня моноклонального белка при отсутствии клинических симптомов, </w:t>
      </w:r>
      <w:r w:rsidR="00FF0C02" w:rsidRPr="00F242DD">
        <w:rPr>
          <w:b/>
        </w:rPr>
        <w:t>рекомендуется</w:t>
      </w:r>
      <w:r w:rsidR="001E61D5" w:rsidRPr="00F242DD">
        <w:t xml:space="preserve"> выжидательная тактика</w:t>
      </w:r>
      <w:r w:rsidR="00D53F50" w:rsidRPr="00F242DD">
        <w:t xml:space="preserve"> до появления показаний к противорецидивной терапии (появление </w:t>
      </w:r>
      <w:r w:rsidR="00D53F50" w:rsidRPr="00F242DD">
        <w:rPr>
          <w:lang w:val="en-US"/>
        </w:rPr>
        <w:t>CRAB</w:t>
      </w:r>
      <w:r w:rsidR="00D53F50" w:rsidRPr="00F242DD">
        <w:t xml:space="preserve">-симптомов, быстрого нарастания М-градиента </w:t>
      </w:r>
      <w:r w:rsidR="000E2F93" w:rsidRPr="00F242DD">
        <w:t>−</w:t>
      </w:r>
      <w:r w:rsidR="00D53F50" w:rsidRPr="00F242DD">
        <w:t xml:space="preserve"> см. следующую рекомендацию)</w:t>
      </w:r>
      <w:r w:rsidR="00A25379" w:rsidRPr="00F242DD">
        <w:t xml:space="preserve"> </w:t>
      </w:r>
      <w:r w:rsidR="00A96FB6" w:rsidRPr="00F242DD">
        <w:fldChar w:fldCharType="begin" w:fldLock="1"/>
      </w:r>
      <w:r w:rsidR="00A25379"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A25379" w:rsidRPr="00F242DD">
        <w:rPr>
          <w:noProof/>
        </w:rPr>
        <w:t>[1]</w:t>
      </w:r>
      <w:r w:rsidR="00A96FB6" w:rsidRPr="00F242DD">
        <w:fldChar w:fldCharType="end"/>
      </w:r>
      <w:r w:rsidRPr="00F242DD">
        <w:t>.</w:t>
      </w:r>
    </w:p>
    <w:p w14:paraId="14AFACF2" w14:textId="77777777" w:rsidR="001E61D5" w:rsidRPr="00F242DD" w:rsidRDefault="001E61D5" w:rsidP="00131E36">
      <w:pPr>
        <w:pStyle w:val="a6"/>
        <w:spacing w:before="0" w:after="0"/>
        <w:ind w:left="709"/>
        <w:rPr>
          <w:b/>
        </w:rPr>
      </w:pPr>
      <w:r w:rsidRPr="00F242DD">
        <w:rPr>
          <w:b/>
        </w:rPr>
        <w:t xml:space="preserve">Уровень убедительности рекомендаций </w:t>
      </w:r>
      <w:r w:rsidR="000E2F93" w:rsidRPr="00F242DD">
        <w:rPr>
          <w:b/>
        </w:rPr>
        <w:t xml:space="preserve">− </w:t>
      </w:r>
      <w:r w:rsidR="00A473F6" w:rsidRPr="00F242DD">
        <w:rPr>
          <w:b/>
          <w:lang w:val="en-US"/>
        </w:rPr>
        <w:t>C</w:t>
      </w:r>
      <w:r w:rsidR="00A25379" w:rsidRPr="00F242DD">
        <w:rPr>
          <w:b/>
        </w:rPr>
        <w:t xml:space="preserve"> </w:t>
      </w:r>
      <w:r w:rsidRPr="00F242DD">
        <w:rPr>
          <w:b/>
        </w:rPr>
        <w:t>(уровень достоверности доказательств</w:t>
      </w:r>
      <w:r w:rsidR="00A25379" w:rsidRPr="00F242DD">
        <w:rPr>
          <w:b/>
        </w:rPr>
        <w:t xml:space="preserve"> </w:t>
      </w:r>
      <w:r w:rsidR="000E2F93" w:rsidRPr="00F242DD">
        <w:rPr>
          <w:b/>
        </w:rPr>
        <w:t xml:space="preserve">− </w:t>
      </w:r>
      <w:r w:rsidR="00A473F6" w:rsidRPr="00F242DD">
        <w:rPr>
          <w:b/>
        </w:rPr>
        <w:t>5</w:t>
      </w:r>
      <w:r w:rsidRPr="00F242DD">
        <w:rPr>
          <w:b/>
        </w:rPr>
        <w:t>)</w:t>
      </w:r>
    </w:p>
    <w:p w14:paraId="328A7052" w14:textId="77777777" w:rsidR="00DB7A27" w:rsidRPr="00F242DD" w:rsidRDefault="00DB7A27" w:rsidP="00727CDE">
      <w:pPr>
        <w:pStyle w:val="a6"/>
        <w:numPr>
          <w:ilvl w:val="0"/>
          <w:numId w:val="8"/>
        </w:numPr>
        <w:tabs>
          <w:tab w:val="clear" w:pos="348"/>
          <w:tab w:val="num" w:pos="709"/>
        </w:tabs>
        <w:spacing w:before="0" w:after="0"/>
        <w:ind w:left="709" w:hanging="709"/>
      </w:pPr>
      <w:r w:rsidRPr="00F242DD">
        <w:lastRenderedPageBreak/>
        <w:t>Пациентам с признаками клинического рецидива, а также при быстром нарастании парапротеина (удвоение содержания М-градиента в течение 2 мес</w:t>
      </w:r>
      <w:r w:rsidR="00E778E9" w:rsidRPr="00F242DD">
        <w:t>.</w:t>
      </w:r>
      <w:r w:rsidR="00033293" w:rsidRPr="00F242DD">
        <w:t>)</w:t>
      </w:r>
      <w:r w:rsidR="00A25379" w:rsidRPr="00F242DD">
        <w:t xml:space="preserve"> </w:t>
      </w:r>
      <w:r w:rsidR="00FF0C02" w:rsidRPr="00F242DD">
        <w:rPr>
          <w:b/>
        </w:rPr>
        <w:t>рекомендуется</w:t>
      </w:r>
      <w:r w:rsidR="00A25379" w:rsidRPr="00F242DD">
        <w:rPr>
          <w:b/>
        </w:rPr>
        <w:t xml:space="preserve"> </w:t>
      </w:r>
      <w:r w:rsidRPr="00F242DD">
        <w:t>противорецидивная терапия</w:t>
      </w:r>
      <w:r w:rsidR="00A25379" w:rsidRPr="00F242DD">
        <w:t xml:space="preserve"> </w:t>
      </w:r>
      <w:r w:rsidR="00A96FB6" w:rsidRPr="00F242DD">
        <w:fldChar w:fldCharType="begin" w:fldLock="1"/>
      </w:r>
      <w:r w:rsidR="00A25379"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A25379" w:rsidRPr="00F242DD">
        <w:rPr>
          <w:noProof/>
        </w:rPr>
        <w:t>[1]</w:t>
      </w:r>
      <w:r w:rsidR="00A96FB6" w:rsidRPr="00F242DD">
        <w:fldChar w:fldCharType="end"/>
      </w:r>
      <w:r w:rsidR="00141689" w:rsidRPr="00F242DD">
        <w:t>.</w:t>
      </w:r>
    </w:p>
    <w:p w14:paraId="0403BA4E" w14:textId="77777777" w:rsidR="00DB7A27" w:rsidRPr="00F242DD" w:rsidRDefault="00DB7A27" w:rsidP="00131E36">
      <w:pPr>
        <w:spacing w:before="0" w:after="0"/>
        <w:ind w:left="709"/>
        <w:contextualSpacing/>
        <w:rPr>
          <w:b/>
        </w:rPr>
      </w:pPr>
      <w:r w:rsidRPr="00F242DD">
        <w:rPr>
          <w:b/>
        </w:rPr>
        <w:t xml:space="preserve">Уровень убедительности рекомендаций </w:t>
      </w:r>
      <w:r w:rsidR="000E2F93" w:rsidRPr="00F242DD">
        <w:rPr>
          <w:b/>
        </w:rPr>
        <w:t xml:space="preserve">− </w:t>
      </w:r>
      <w:r w:rsidR="00A473F6" w:rsidRPr="00F242DD">
        <w:rPr>
          <w:b/>
          <w:lang w:val="en-US"/>
        </w:rPr>
        <w:t>C</w:t>
      </w:r>
      <w:r w:rsidR="00A25379" w:rsidRPr="00F242DD">
        <w:rPr>
          <w:b/>
        </w:rPr>
        <w:t xml:space="preserve"> </w:t>
      </w:r>
      <w:r w:rsidRPr="00F242DD">
        <w:rPr>
          <w:b/>
        </w:rPr>
        <w:t>(уровень достоверности доказательств</w:t>
      </w:r>
      <w:r w:rsidR="00A473F6" w:rsidRPr="00F242DD">
        <w:rPr>
          <w:b/>
        </w:rPr>
        <w:t xml:space="preserve"> </w:t>
      </w:r>
      <w:r w:rsidR="000E2F93" w:rsidRPr="00F242DD">
        <w:rPr>
          <w:b/>
        </w:rPr>
        <w:t xml:space="preserve">− </w:t>
      </w:r>
      <w:r w:rsidR="00A473F6" w:rsidRPr="00F242DD">
        <w:rPr>
          <w:b/>
        </w:rPr>
        <w:t>5</w:t>
      </w:r>
      <w:r w:rsidRPr="00F242DD">
        <w:rPr>
          <w:b/>
        </w:rPr>
        <w:t>)</w:t>
      </w:r>
    </w:p>
    <w:p w14:paraId="1E0F04E0" w14:textId="77777777" w:rsidR="00DB7A27" w:rsidRPr="00F242DD" w:rsidRDefault="00DB7A27" w:rsidP="00131E36">
      <w:pPr>
        <w:spacing w:before="0" w:after="0"/>
        <w:ind w:left="709"/>
        <w:contextualSpacing/>
        <w:rPr>
          <w:i/>
        </w:rPr>
      </w:pPr>
      <w:r w:rsidRPr="00F242DD">
        <w:rPr>
          <w:b/>
        </w:rPr>
        <w:t xml:space="preserve">Комментарий: </w:t>
      </w:r>
      <w:r w:rsidR="000E2F93" w:rsidRPr="00F242DD">
        <w:rPr>
          <w:i/>
        </w:rPr>
        <w:t>п</w:t>
      </w:r>
      <w:r w:rsidRPr="00F242DD">
        <w:rPr>
          <w:i/>
        </w:rPr>
        <w:t xml:space="preserve">ризнаками клинического рецидива являются </w:t>
      </w:r>
      <w:r w:rsidRPr="00F242DD">
        <w:rPr>
          <w:i/>
          <w:lang w:val="en-US"/>
        </w:rPr>
        <w:t>CRAB</w:t>
      </w:r>
      <w:r w:rsidRPr="00F242DD">
        <w:rPr>
          <w:i/>
        </w:rPr>
        <w:t>-симптомы:</w:t>
      </w:r>
    </w:p>
    <w:p w14:paraId="413AC43D" w14:textId="77777777" w:rsidR="00DB7A27" w:rsidRPr="00F242DD" w:rsidRDefault="00DB7A27" w:rsidP="00791645">
      <w:pPr>
        <w:pStyle w:val="a6"/>
        <w:numPr>
          <w:ilvl w:val="0"/>
          <w:numId w:val="5"/>
        </w:numPr>
        <w:spacing w:before="0" w:after="0"/>
        <w:rPr>
          <w:i/>
        </w:rPr>
      </w:pPr>
      <w:r w:rsidRPr="00F242DD">
        <w:rPr>
          <w:i/>
        </w:rPr>
        <w:t>Гиперкальциемия (содержание кальция крови &gt;2,75 ммоль/л)</w:t>
      </w:r>
    </w:p>
    <w:p w14:paraId="06874137" w14:textId="77777777" w:rsidR="00DB7A27" w:rsidRPr="00F242DD" w:rsidRDefault="00DB7A27" w:rsidP="00791645">
      <w:pPr>
        <w:pStyle w:val="a6"/>
        <w:numPr>
          <w:ilvl w:val="0"/>
          <w:numId w:val="5"/>
        </w:numPr>
        <w:spacing w:before="0" w:after="0"/>
        <w:rPr>
          <w:i/>
        </w:rPr>
      </w:pPr>
      <w:r w:rsidRPr="00F242DD">
        <w:rPr>
          <w:i/>
        </w:rPr>
        <w:t>Почечная недостаточность, объясняемая миеломой</w:t>
      </w:r>
    </w:p>
    <w:p w14:paraId="0DDD816C" w14:textId="77777777" w:rsidR="00DB7A27" w:rsidRPr="00F242DD" w:rsidRDefault="00DB7A27" w:rsidP="00791645">
      <w:pPr>
        <w:pStyle w:val="a6"/>
        <w:numPr>
          <w:ilvl w:val="0"/>
          <w:numId w:val="5"/>
        </w:numPr>
        <w:spacing w:before="0" w:after="0"/>
        <w:rPr>
          <w:i/>
        </w:rPr>
      </w:pPr>
      <w:r w:rsidRPr="00F242DD">
        <w:rPr>
          <w:i/>
        </w:rPr>
        <w:t>Анемия (гемоглобин &lt;100 г/л)</w:t>
      </w:r>
    </w:p>
    <w:p w14:paraId="6964CEC2" w14:textId="76027395" w:rsidR="00253CC2" w:rsidRPr="00993359" w:rsidRDefault="00DB7A27" w:rsidP="00791645">
      <w:pPr>
        <w:pStyle w:val="a6"/>
        <w:numPr>
          <w:ilvl w:val="0"/>
          <w:numId w:val="5"/>
        </w:numPr>
        <w:spacing w:before="0" w:after="0"/>
        <w:rPr>
          <w:i/>
        </w:rPr>
      </w:pPr>
      <w:r w:rsidRPr="00F242DD">
        <w:rPr>
          <w:i/>
        </w:rPr>
        <w:t>Костные поражения (литические повреждения или остеопороз с компрессионными переломами)</w:t>
      </w:r>
    </w:p>
    <w:p w14:paraId="5B5CE89A" w14:textId="77777777" w:rsidR="00B228C7" w:rsidRPr="00F242DD" w:rsidRDefault="00B228C7" w:rsidP="00E36DFA">
      <w:pPr>
        <w:pStyle w:val="a4"/>
        <w:spacing w:before="0" w:beforeAutospacing="0" w:after="0" w:afterAutospacing="0" w:line="360" w:lineRule="auto"/>
        <w:ind w:firstLine="709"/>
        <w:outlineLvl w:val="1"/>
        <w:rPr>
          <w:rStyle w:val="ac"/>
          <w:rFonts w:eastAsia="Calibri"/>
          <w:szCs w:val="22"/>
          <w:u w:val="single"/>
          <w:lang w:eastAsia="en-US"/>
        </w:rPr>
      </w:pPr>
      <w:bookmarkStart w:id="32" w:name="_Toc53140903"/>
      <w:r w:rsidRPr="00F242DD">
        <w:rPr>
          <w:rStyle w:val="ac"/>
          <w:u w:val="single"/>
        </w:rPr>
        <w:t>3.4.</w:t>
      </w:r>
      <w:r w:rsidR="00077BDE" w:rsidRPr="00F242DD">
        <w:rPr>
          <w:rStyle w:val="ac"/>
          <w:u w:val="single"/>
        </w:rPr>
        <w:t>1</w:t>
      </w:r>
      <w:r w:rsidR="00A25379" w:rsidRPr="00F242DD">
        <w:rPr>
          <w:rStyle w:val="ac"/>
          <w:u w:val="single"/>
        </w:rPr>
        <w:t xml:space="preserve"> </w:t>
      </w:r>
      <w:r w:rsidRPr="00F242DD">
        <w:rPr>
          <w:rStyle w:val="ac"/>
          <w:u w:val="single"/>
        </w:rPr>
        <w:t>Лечение рецидива ММ, не отягощенного двойной рефрактерностью</w:t>
      </w:r>
      <w:bookmarkEnd w:id="32"/>
    </w:p>
    <w:p w14:paraId="16544D04" w14:textId="77777777" w:rsidR="00B241C1" w:rsidRPr="00F242DD" w:rsidRDefault="00B241C1" w:rsidP="00131E36">
      <w:pPr>
        <w:spacing w:before="0" w:after="0"/>
        <w:ind w:firstLine="709"/>
        <w:contextualSpacing/>
        <w:rPr>
          <w:i/>
        </w:rPr>
      </w:pPr>
      <w:r w:rsidRPr="00F242DD">
        <w:rPr>
          <w:i/>
        </w:rPr>
        <w:t>Выбор терапии рецидива</w:t>
      </w:r>
      <w:r w:rsidR="00253CC2" w:rsidRPr="00F242DD">
        <w:rPr>
          <w:i/>
        </w:rPr>
        <w:t xml:space="preserve"> </w:t>
      </w:r>
      <w:r w:rsidR="00B657E4" w:rsidRPr="00F242DD">
        <w:rPr>
          <w:i/>
        </w:rPr>
        <w:t xml:space="preserve">зависит от </w:t>
      </w:r>
      <w:r w:rsidR="0077566B" w:rsidRPr="00F242DD">
        <w:rPr>
          <w:i/>
        </w:rPr>
        <w:t>эффективности</w:t>
      </w:r>
      <w:r w:rsidR="00253CC2" w:rsidRPr="00F242DD">
        <w:rPr>
          <w:i/>
        </w:rPr>
        <w:t xml:space="preserve"> </w:t>
      </w:r>
      <w:r w:rsidR="00033293" w:rsidRPr="00F242DD">
        <w:rPr>
          <w:i/>
        </w:rPr>
        <w:t>предшествующе</w:t>
      </w:r>
      <w:r w:rsidR="00BE2B1A" w:rsidRPr="00F242DD">
        <w:rPr>
          <w:i/>
        </w:rPr>
        <w:t>й</w:t>
      </w:r>
      <w:r w:rsidR="007B3991" w:rsidRPr="00F242DD">
        <w:rPr>
          <w:i/>
        </w:rPr>
        <w:t xml:space="preserve"> лини</w:t>
      </w:r>
      <w:r w:rsidR="00253CC2" w:rsidRPr="00F242DD">
        <w:rPr>
          <w:i/>
        </w:rPr>
        <w:t>и</w:t>
      </w:r>
      <w:r w:rsidR="007B3991" w:rsidRPr="00F242DD">
        <w:rPr>
          <w:i/>
        </w:rPr>
        <w:t xml:space="preserve"> терапии, клинических особенностей пациента (наличие полинейропатии или почечной недостаточности, тромбозы в анамнезе и др.), а также от предпочтений и опыта центра и лечащего врача. </w:t>
      </w:r>
      <w:r w:rsidR="00BE2B1A" w:rsidRPr="00F242DD">
        <w:rPr>
          <w:i/>
        </w:rPr>
        <w:t>У пациентов, у которых не развилась рефрактерность к бортезомибу</w:t>
      </w:r>
      <w:r w:rsidR="0056051E" w:rsidRPr="00F242DD">
        <w:rPr>
          <w:i/>
        </w:rPr>
        <w:t>**</w:t>
      </w:r>
      <w:r w:rsidR="00BE2B1A" w:rsidRPr="00F242DD">
        <w:rPr>
          <w:i/>
        </w:rPr>
        <w:t xml:space="preserve"> и леналидомиду</w:t>
      </w:r>
      <w:r w:rsidR="0056051E" w:rsidRPr="00F242DD">
        <w:rPr>
          <w:i/>
        </w:rPr>
        <w:t>**</w:t>
      </w:r>
      <w:r w:rsidR="00BE2B1A" w:rsidRPr="00F242DD">
        <w:rPr>
          <w:i/>
        </w:rPr>
        <w:t xml:space="preserve">, </w:t>
      </w:r>
      <w:r w:rsidR="007B3991" w:rsidRPr="00F242DD">
        <w:rPr>
          <w:i/>
        </w:rPr>
        <w:t>могут применяться следующие варианты лечения</w:t>
      </w:r>
      <w:r w:rsidR="00A25379" w:rsidRPr="00F242DD">
        <w:rPr>
          <w:i/>
        </w:rPr>
        <w:t xml:space="preserve"> </w:t>
      </w:r>
      <w:r w:rsidR="00032CFB" w:rsidRPr="00F242DD">
        <w:rPr>
          <w:i/>
        </w:rPr>
        <w:t xml:space="preserve">(описание режимов – см. приложение </w:t>
      </w:r>
      <w:r w:rsidR="00C812D6" w:rsidRPr="00F242DD">
        <w:rPr>
          <w:i/>
        </w:rPr>
        <w:t>А3.1</w:t>
      </w:r>
      <w:r w:rsidR="00253CC2" w:rsidRPr="00F242DD">
        <w:rPr>
          <w:i/>
        </w:rPr>
        <w:t>.</w:t>
      </w:r>
      <w:r w:rsidR="00032CFB" w:rsidRPr="00F242DD">
        <w:rPr>
          <w:i/>
        </w:rPr>
        <w:t>)</w:t>
      </w:r>
      <w:r w:rsidR="00A25379" w:rsidRPr="00F242DD">
        <w:rPr>
          <w:i/>
        </w:rPr>
        <w:t xml:space="preserve"> </w:t>
      </w:r>
      <w:r w:rsidR="00A96FB6" w:rsidRPr="00F242DD">
        <w:rPr>
          <w:i/>
        </w:rPr>
        <w:fldChar w:fldCharType="begin" w:fldLock="1"/>
      </w:r>
      <w:r w:rsidR="00F74B6B" w:rsidRPr="00F242DD">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4","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56–60]","plainTextFormattedCitation":"[56–60]","previouslyFormattedCitation":"[56–60]"},"properties":{"noteIndex":0},"schema":"https://github.com/citation-style-language/schema/raw/master/csl-citation.json"}</w:instrText>
      </w:r>
      <w:r w:rsidR="00A96FB6" w:rsidRPr="00F242DD">
        <w:rPr>
          <w:i/>
        </w:rPr>
        <w:fldChar w:fldCharType="separate"/>
      </w:r>
      <w:r w:rsidR="00705691" w:rsidRPr="00F242DD">
        <w:rPr>
          <w:noProof/>
        </w:rPr>
        <w:t>[56–60]</w:t>
      </w:r>
      <w:r w:rsidR="00A96FB6" w:rsidRPr="00F242DD">
        <w:rPr>
          <w:i/>
        </w:rPr>
        <w:fldChar w:fldCharType="end"/>
      </w:r>
      <w:r w:rsidR="007B3991" w:rsidRPr="00F242DD">
        <w:rPr>
          <w:i/>
        </w:rPr>
        <w:t>:</w:t>
      </w:r>
    </w:p>
    <w:p w14:paraId="3B1B499A" w14:textId="77777777" w:rsidR="007B3991" w:rsidRPr="00F242DD" w:rsidRDefault="007B3991" w:rsidP="007921DE">
      <w:pPr>
        <w:pStyle w:val="a6"/>
        <w:numPr>
          <w:ilvl w:val="0"/>
          <w:numId w:val="9"/>
        </w:numPr>
        <w:spacing w:before="0" w:after="0"/>
        <w:ind w:hanging="11"/>
        <w:rPr>
          <w:i/>
        </w:rPr>
      </w:pPr>
      <w:r w:rsidRPr="00F242DD">
        <w:rPr>
          <w:i/>
        </w:rPr>
        <w:t>Бортезомибсодержащие</w:t>
      </w:r>
      <w:r w:rsidR="00253CC2" w:rsidRPr="00F242DD">
        <w:rPr>
          <w:i/>
        </w:rPr>
        <w:t>**</w:t>
      </w:r>
      <w:r w:rsidRPr="00F242DD">
        <w:rPr>
          <w:i/>
        </w:rPr>
        <w:t xml:space="preserve"> режимы</w:t>
      </w:r>
    </w:p>
    <w:p w14:paraId="20E366CC" w14:textId="77777777" w:rsidR="007B3991" w:rsidRPr="00F242DD" w:rsidRDefault="007B3991" w:rsidP="007921DE">
      <w:pPr>
        <w:pStyle w:val="a6"/>
        <w:numPr>
          <w:ilvl w:val="0"/>
          <w:numId w:val="9"/>
        </w:numPr>
        <w:spacing w:before="0" w:after="0"/>
        <w:ind w:hanging="11"/>
        <w:rPr>
          <w:i/>
        </w:rPr>
      </w:pPr>
      <w:r w:rsidRPr="00F242DD">
        <w:rPr>
          <w:i/>
        </w:rPr>
        <w:t>Леналидомидсодержащие</w:t>
      </w:r>
      <w:r w:rsidR="00253CC2" w:rsidRPr="00F242DD">
        <w:rPr>
          <w:i/>
        </w:rPr>
        <w:t>**</w:t>
      </w:r>
      <w:r w:rsidR="00E768D1" w:rsidRPr="00F242DD">
        <w:rPr>
          <w:i/>
        </w:rPr>
        <w:t xml:space="preserve"> </w:t>
      </w:r>
      <w:r w:rsidRPr="00F242DD">
        <w:rPr>
          <w:i/>
        </w:rPr>
        <w:t>режимы</w:t>
      </w:r>
    </w:p>
    <w:p w14:paraId="4EEB6F62" w14:textId="77777777" w:rsidR="002D7F46" w:rsidRPr="00F242DD" w:rsidRDefault="008D36F2" w:rsidP="007921DE">
      <w:pPr>
        <w:pStyle w:val="a6"/>
        <w:numPr>
          <w:ilvl w:val="0"/>
          <w:numId w:val="9"/>
        </w:numPr>
        <w:spacing w:before="0" w:after="0"/>
        <w:ind w:hanging="11"/>
        <w:rPr>
          <w:i/>
        </w:rPr>
      </w:pPr>
      <w:r w:rsidRPr="00F242DD">
        <w:rPr>
          <w:i/>
        </w:rPr>
        <w:t>Комбинация бортезомиба**, леналидомида** и дексаметазона**</w:t>
      </w:r>
    </w:p>
    <w:p w14:paraId="391CE32F" w14:textId="77777777" w:rsidR="008D36F2" w:rsidRPr="00F242DD" w:rsidRDefault="008D36F2" w:rsidP="007921DE">
      <w:pPr>
        <w:pStyle w:val="a6"/>
        <w:numPr>
          <w:ilvl w:val="0"/>
          <w:numId w:val="9"/>
        </w:numPr>
        <w:spacing w:before="0" w:after="0"/>
        <w:ind w:hanging="11"/>
        <w:rPr>
          <w:i/>
        </w:rPr>
      </w:pPr>
      <w:r w:rsidRPr="00F242DD">
        <w:rPr>
          <w:i/>
        </w:rPr>
        <w:t>Комбинация карфилзомиба**, леналидомида** и дексаметазона**</w:t>
      </w:r>
    </w:p>
    <w:p w14:paraId="24446116" w14:textId="77777777" w:rsidR="008D36F2" w:rsidRPr="00F242DD" w:rsidRDefault="008D36F2" w:rsidP="007921DE">
      <w:pPr>
        <w:pStyle w:val="a6"/>
        <w:numPr>
          <w:ilvl w:val="0"/>
          <w:numId w:val="9"/>
        </w:numPr>
        <w:spacing w:before="0" w:after="0"/>
        <w:ind w:hanging="11"/>
        <w:rPr>
          <w:i/>
        </w:rPr>
      </w:pPr>
      <w:r w:rsidRPr="00F242DD">
        <w:rPr>
          <w:i/>
        </w:rPr>
        <w:t>Комбинация иксазомиба**, леналидомида** и дексаметазона**</w:t>
      </w:r>
    </w:p>
    <w:p w14:paraId="6E4D48C1" w14:textId="77777777" w:rsidR="00941B7E" w:rsidRPr="00F242DD" w:rsidRDefault="00941B7E" w:rsidP="007921DE">
      <w:pPr>
        <w:pStyle w:val="a6"/>
        <w:numPr>
          <w:ilvl w:val="0"/>
          <w:numId w:val="9"/>
        </w:numPr>
        <w:spacing w:before="0" w:after="0"/>
        <w:ind w:hanging="11"/>
        <w:rPr>
          <w:i/>
        </w:rPr>
      </w:pPr>
      <w:r w:rsidRPr="00F242DD">
        <w:rPr>
          <w:i/>
        </w:rPr>
        <w:t>Комбинация даратумумаба**, леналидомида** и дексаметазона**</w:t>
      </w:r>
    </w:p>
    <w:p w14:paraId="25ED040F" w14:textId="77777777" w:rsidR="00941B7E" w:rsidRPr="00F242DD" w:rsidRDefault="00941B7E" w:rsidP="007921DE">
      <w:pPr>
        <w:pStyle w:val="a6"/>
        <w:numPr>
          <w:ilvl w:val="0"/>
          <w:numId w:val="9"/>
        </w:numPr>
        <w:spacing w:before="0" w:after="0"/>
        <w:ind w:hanging="11"/>
        <w:rPr>
          <w:i/>
        </w:rPr>
      </w:pPr>
      <w:r w:rsidRPr="00F242DD">
        <w:rPr>
          <w:i/>
        </w:rPr>
        <w:t>Комбинация даратумумаба**, бортезомиба** и дексаметазона**</w:t>
      </w:r>
    </w:p>
    <w:p w14:paraId="10C17550" w14:textId="77777777" w:rsidR="00941B7E" w:rsidRPr="00F242DD" w:rsidRDefault="00941B7E" w:rsidP="007921DE">
      <w:pPr>
        <w:pStyle w:val="a6"/>
        <w:numPr>
          <w:ilvl w:val="0"/>
          <w:numId w:val="9"/>
        </w:numPr>
        <w:spacing w:before="0" w:after="0"/>
        <w:ind w:hanging="11"/>
        <w:rPr>
          <w:i/>
        </w:rPr>
      </w:pPr>
      <w:r w:rsidRPr="00F242DD">
        <w:rPr>
          <w:i/>
        </w:rPr>
        <w:t>Комбинация элотузумаба</w:t>
      </w:r>
      <w:r w:rsidR="006E416B" w:rsidRPr="00F242DD">
        <w:rPr>
          <w:i/>
        </w:rPr>
        <w:t>**</w:t>
      </w:r>
      <w:r w:rsidRPr="00F242DD">
        <w:rPr>
          <w:i/>
        </w:rPr>
        <w:t>, леналидомида** и дексаметазона**</w:t>
      </w:r>
    </w:p>
    <w:p w14:paraId="68BE4AF0" w14:textId="77777777" w:rsidR="00970CB0" w:rsidRPr="00F242DD" w:rsidRDefault="00970CB0" w:rsidP="00131E36">
      <w:pPr>
        <w:spacing w:before="0" w:after="0"/>
        <w:ind w:firstLine="709"/>
        <w:contextualSpacing/>
        <w:rPr>
          <w:i/>
        </w:rPr>
      </w:pPr>
      <w:r w:rsidRPr="00F242DD">
        <w:rPr>
          <w:i/>
        </w:rPr>
        <w:t>Для лечения ММ с полинейропатией следует отдавать предпочтение схемам на основе леналидомида</w:t>
      </w:r>
      <w:r w:rsidR="0056051E" w:rsidRPr="00F242DD">
        <w:rPr>
          <w:i/>
        </w:rPr>
        <w:t>**</w:t>
      </w:r>
      <w:r w:rsidRPr="00F242DD">
        <w:rPr>
          <w:i/>
        </w:rPr>
        <w:t xml:space="preserve">, в то время как у </w:t>
      </w:r>
      <w:r w:rsidR="00FB03BB" w:rsidRPr="00F242DD">
        <w:rPr>
          <w:i/>
        </w:rPr>
        <w:t>пациентов</w:t>
      </w:r>
      <w:r w:rsidRPr="00F242DD">
        <w:rPr>
          <w:i/>
        </w:rPr>
        <w:t xml:space="preserve"> с тромбозами в анамнезе, а также почечной недостаточностью больше подходят программы на основе бортезомиба</w:t>
      </w:r>
      <w:r w:rsidR="0056051E" w:rsidRPr="00F242DD">
        <w:rPr>
          <w:i/>
        </w:rPr>
        <w:t>**</w:t>
      </w:r>
      <w:r w:rsidRPr="00F242DD">
        <w:rPr>
          <w:i/>
        </w:rPr>
        <w:t xml:space="preserve">. У </w:t>
      </w:r>
      <w:r w:rsidR="00FB03BB" w:rsidRPr="00F242DD">
        <w:rPr>
          <w:i/>
        </w:rPr>
        <w:t>пациентов</w:t>
      </w:r>
      <w:r w:rsidRPr="00F242DD">
        <w:rPr>
          <w:i/>
        </w:rPr>
        <w:t xml:space="preserve"> ММ с почечной недостаточностью также используют программы на основе бендамустина</w:t>
      </w:r>
      <w:r w:rsidR="0056051E" w:rsidRPr="00F242DD">
        <w:rPr>
          <w:i/>
        </w:rPr>
        <w:t>**</w:t>
      </w:r>
      <w:r w:rsidRPr="00F242DD">
        <w:rPr>
          <w:i/>
        </w:rPr>
        <w:t>, карфилзомиба</w:t>
      </w:r>
      <w:r w:rsidR="0056051E" w:rsidRPr="00F242DD">
        <w:rPr>
          <w:i/>
        </w:rPr>
        <w:t>**</w:t>
      </w:r>
      <w:r w:rsidRPr="00F242DD">
        <w:rPr>
          <w:i/>
        </w:rPr>
        <w:t>. При агрес</w:t>
      </w:r>
      <w:r w:rsidR="00006CE0" w:rsidRPr="00F242DD">
        <w:rPr>
          <w:i/>
        </w:rPr>
        <w:t>сивном</w:t>
      </w:r>
      <w:r w:rsidRPr="00F242DD">
        <w:rPr>
          <w:i/>
        </w:rPr>
        <w:t xml:space="preserve"> рецидиве целесообразно использование схем, включающих одновременно бортезомиб</w:t>
      </w:r>
      <w:r w:rsidR="0056051E" w:rsidRPr="00F242DD">
        <w:rPr>
          <w:i/>
        </w:rPr>
        <w:t>**</w:t>
      </w:r>
      <w:r w:rsidRPr="00F242DD">
        <w:rPr>
          <w:i/>
        </w:rPr>
        <w:t xml:space="preserve"> и леналидомид</w:t>
      </w:r>
      <w:r w:rsidR="0056051E" w:rsidRPr="00F242DD">
        <w:rPr>
          <w:i/>
        </w:rPr>
        <w:t>**</w:t>
      </w:r>
      <w:r w:rsidRPr="00F242DD">
        <w:rPr>
          <w:i/>
        </w:rPr>
        <w:t>.</w:t>
      </w:r>
    </w:p>
    <w:p w14:paraId="674DC0F6" w14:textId="77777777" w:rsidR="00040BEB" w:rsidRPr="00F242DD" w:rsidRDefault="00040BEB" w:rsidP="00727CDE">
      <w:pPr>
        <w:pStyle w:val="a6"/>
        <w:numPr>
          <w:ilvl w:val="0"/>
          <w:numId w:val="8"/>
        </w:numPr>
        <w:tabs>
          <w:tab w:val="clear" w:pos="348"/>
          <w:tab w:val="num" w:pos="709"/>
        </w:tabs>
        <w:spacing w:before="0" w:after="0"/>
        <w:ind w:left="709" w:hanging="709"/>
      </w:pPr>
      <w:r w:rsidRPr="00F242DD">
        <w:lastRenderedPageBreak/>
        <w:t>Пациентам с</w:t>
      </w:r>
      <w:r w:rsidR="00A473F6" w:rsidRPr="00F242DD">
        <w:t xml:space="preserve"> рецидивом ММ</w:t>
      </w:r>
      <w:r w:rsidRPr="00F242DD">
        <w:t>, которым показана противомиеломная терапия</w:t>
      </w:r>
      <w:r w:rsidR="00B228C7" w:rsidRPr="00F242DD">
        <w:t xml:space="preserve"> и у которых не развилась рефрактерно</w:t>
      </w:r>
      <w:r w:rsidR="00006CE0" w:rsidRPr="00F242DD">
        <w:t>сть к бортезомибу</w:t>
      </w:r>
      <w:r w:rsidR="00A473F6" w:rsidRPr="00F242DD">
        <w:t>**</w:t>
      </w:r>
      <w:r w:rsidRPr="00F242DD">
        <w:t>,</w:t>
      </w:r>
      <w:r w:rsidR="00B241C1" w:rsidRPr="00F242DD">
        <w:t xml:space="preserve"> в качестве одной из возможных опций</w:t>
      </w:r>
      <w:r w:rsidR="000A156C" w:rsidRPr="00F242DD">
        <w:t xml:space="preserve"> </w:t>
      </w:r>
      <w:r w:rsidR="00FF0C02" w:rsidRPr="00F242DD">
        <w:rPr>
          <w:b/>
        </w:rPr>
        <w:t>рекомендуется</w:t>
      </w:r>
      <w:r w:rsidRPr="00F242DD">
        <w:t xml:space="preserve"> терапия с включением в схему лечени</w:t>
      </w:r>
      <w:r w:rsidR="00215D8C" w:rsidRPr="00F242DD">
        <w:t>я бортезомиба**</w:t>
      </w:r>
      <w:r w:rsidRPr="00F242DD">
        <w:t xml:space="preserve"> в сочетании с дексаметазоно</w:t>
      </w:r>
      <w:r w:rsidR="0056051E" w:rsidRPr="00F242DD">
        <w:t>м** и/или цитостатическими препа</w:t>
      </w:r>
      <w:r w:rsidRPr="00F242DD">
        <w:t>ра</w:t>
      </w:r>
      <w:r w:rsidR="0056051E" w:rsidRPr="00F242DD">
        <w:t>та</w:t>
      </w:r>
      <w:r w:rsidRPr="00F242DD">
        <w:t>ми</w:t>
      </w:r>
      <w:r w:rsidR="008446C4" w:rsidRPr="00F242DD">
        <w:t xml:space="preserve"> </w:t>
      </w:r>
      <w:r w:rsidR="00032CFB" w:rsidRPr="00F242DD">
        <w:t xml:space="preserve">(описание режимов – см. приложение </w:t>
      </w:r>
      <w:r w:rsidR="00C812D6" w:rsidRPr="00F242DD">
        <w:t>А3.1</w:t>
      </w:r>
      <w:r w:rsidR="008446C4" w:rsidRPr="00F242DD">
        <w:t>.</w:t>
      </w:r>
      <w:r w:rsidR="00032CFB" w:rsidRPr="00F242DD">
        <w:t>)</w:t>
      </w:r>
      <w:r w:rsidR="00A25379" w:rsidRPr="00F242DD">
        <w:t xml:space="preserve"> </w:t>
      </w:r>
      <w:r w:rsidR="00A96FB6" w:rsidRPr="00F242DD">
        <w:rPr>
          <w:i/>
        </w:rPr>
        <w:fldChar w:fldCharType="begin" w:fldLock="1"/>
      </w:r>
      <w:r w:rsidR="00F74B6B" w:rsidRPr="00F242DD">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56–58]","plainTextFormattedCitation":"[56–58]","previouslyFormattedCitation":"[56–58]"},"properties":{"noteIndex":0},"schema":"https://github.com/citation-style-language/schema/raw/master/csl-citation.json"}</w:instrText>
      </w:r>
      <w:r w:rsidR="00A96FB6" w:rsidRPr="00F242DD">
        <w:rPr>
          <w:i/>
        </w:rPr>
        <w:fldChar w:fldCharType="separate"/>
      </w:r>
      <w:r w:rsidR="00705691" w:rsidRPr="00F242DD">
        <w:rPr>
          <w:noProof/>
        </w:rPr>
        <w:t>[56–58]</w:t>
      </w:r>
      <w:r w:rsidR="00A96FB6" w:rsidRPr="00F242DD">
        <w:rPr>
          <w:i/>
        </w:rPr>
        <w:fldChar w:fldCharType="end"/>
      </w:r>
      <w:r w:rsidR="0056051E" w:rsidRPr="00F242DD">
        <w:t>.</w:t>
      </w:r>
    </w:p>
    <w:p w14:paraId="2CF08D29" w14:textId="77777777" w:rsidR="00040BEB" w:rsidRPr="00F242DD" w:rsidRDefault="00040BEB" w:rsidP="00131E36">
      <w:pPr>
        <w:pStyle w:val="a6"/>
        <w:spacing w:before="0" w:after="0"/>
        <w:ind w:left="709"/>
        <w:rPr>
          <w:b/>
        </w:rPr>
      </w:pPr>
      <w:r w:rsidRPr="00F242DD">
        <w:rPr>
          <w:b/>
        </w:rPr>
        <w:t xml:space="preserve">Уровень убедительности рекомендаций </w:t>
      </w:r>
      <w:r w:rsidR="008446C4" w:rsidRPr="00F242DD">
        <w:rPr>
          <w:b/>
        </w:rPr>
        <w:t xml:space="preserve">− </w:t>
      </w:r>
      <w:r w:rsidR="002C4947" w:rsidRPr="00F242DD">
        <w:rPr>
          <w:b/>
          <w:lang w:val="en-US"/>
        </w:rPr>
        <w:t>A</w:t>
      </w:r>
      <w:r w:rsidR="00A25379" w:rsidRPr="00F242DD">
        <w:rPr>
          <w:b/>
        </w:rPr>
        <w:t xml:space="preserve"> </w:t>
      </w:r>
      <w:r w:rsidRPr="00F242DD">
        <w:rPr>
          <w:b/>
        </w:rPr>
        <w:t>(уровень достоверности доказательств</w:t>
      </w:r>
      <w:r w:rsidR="00A25379" w:rsidRPr="00F242DD">
        <w:rPr>
          <w:b/>
        </w:rPr>
        <w:t xml:space="preserve"> </w:t>
      </w:r>
      <w:r w:rsidR="008446C4" w:rsidRPr="00F242DD">
        <w:rPr>
          <w:b/>
        </w:rPr>
        <w:t xml:space="preserve">− </w:t>
      </w:r>
      <w:r w:rsidR="002C4947" w:rsidRPr="00F242DD">
        <w:rPr>
          <w:b/>
        </w:rPr>
        <w:t>1</w:t>
      </w:r>
      <w:r w:rsidRPr="00F242DD">
        <w:rPr>
          <w:b/>
        </w:rPr>
        <w:t>)</w:t>
      </w:r>
    </w:p>
    <w:p w14:paraId="23643809" w14:textId="77777777" w:rsidR="00200F20" w:rsidRPr="00F242DD" w:rsidRDefault="00040BEB" w:rsidP="00131E36">
      <w:pPr>
        <w:spacing w:before="0" w:after="0"/>
        <w:ind w:left="709"/>
        <w:contextualSpacing/>
        <w:rPr>
          <w:i/>
        </w:rPr>
      </w:pPr>
      <w:r w:rsidRPr="00F242DD">
        <w:rPr>
          <w:b/>
        </w:rPr>
        <w:t xml:space="preserve">Комментарий: </w:t>
      </w:r>
      <w:r w:rsidR="00D939A2" w:rsidRPr="00F242DD">
        <w:rPr>
          <w:i/>
        </w:rPr>
        <w:t xml:space="preserve">результаты </w:t>
      </w:r>
      <w:r w:rsidR="00200F20" w:rsidRPr="00F242DD">
        <w:rPr>
          <w:i/>
        </w:rPr>
        <w:t>крупного рандомизированного исследования APEX выявили более высокую эффективность бортезомиба</w:t>
      </w:r>
      <w:r w:rsidR="0056051E" w:rsidRPr="00F242DD">
        <w:rPr>
          <w:i/>
        </w:rPr>
        <w:t>**</w:t>
      </w:r>
      <w:r w:rsidR="00200F20" w:rsidRPr="00F242DD">
        <w:rPr>
          <w:i/>
        </w:rPr>
        <w:t xml:space="preserve"> (43</w:t>
      </w:r>
      <w:r w:rsidR="003738E6" w:rsidRPr="00F242DD">
        <w:rPr>
          <w:i/>
        </w:rPr>
        <w:t> </w:t>
      </w:r>
      <w:r w:rsidR="00200F20" w:rsidRPr="00F242DD">
        <w:rPr>
          <w:i/>
        </w:rPr>
        <w:t>%) по сравнению с дексаметазоном</w:t>
      </w:r>
      <w:r w:rsidR="0056051E" w:rsidRPr="00F242DD">
        <w:rPr>
          <w:i/>
        </w:rPr>
        <w:t>**</w:t>
      </w:r>
      <w:r w:rsidR="00200F20" w:rsidRPr="00F242DD">
        <w:rPr>
          <w:i/>
        </w:rPr>
        <w:t xml:space="preserve"> в высокой дозе (18</w:t>
      </w:r>
      <w:r w:rsidR="003738E6" w:rsidRPr="00F242DD">
        <w:rPr>
          <w:i/>
        </w:rPr>
        <w:t> </w:t>
      </w:r>
      <w:r w:rsidR="00200F20" w:rsidRPr="00F242DD">
        <w:rPr>
          <w:i/>
        </w:rPr>
        <w:t>%), а также улучшение показателей ВДП и ОВ. Добавление дексаметазона</w:t>
      </w:r>
      <w:r w:rsidR="0056051E" w:rsidRPr="00F242DD">
        <w:rPr>
          <w:i/>
        </w:rPr>
        <w:t>**</w:t>
      </w:r>
      <w:r w:rsidR="00200F20" w:rsidRPr="00F242DD">
        <w:rPr>
          <w:i/>
        </w:rPr>
        <w:t xml:space="preserve"> к терапии бортезомибом</w:t>
      </w:r>
      <w:r w:rsidR="0056051E" w:rsidRPr="00F242DD">
        <w:rPr>
          <w:i/>
        </w:rPr>
        <w:t>**</w:t>
      </w:r>
      <w:r w:rsidR="00200F20" w:rsidRPr="00F242DD">
        <w:rPr>
          <w:i/>
        </w:rPr>
        <w:t xml:space="preserve"> (VD) улучшает результаты на 12</w:t>
      </w:r>
      <w:r w:rsidR="00C43878" w:rsidRPr="00F242DD">
        <w:rPr>
          <w:i/>
        </w:rPr>
        <w:t>−</w:t>
      </w:r>
      <w:r w:rsidR="00200F20" w:rsidRPr="00F242DD">
        <w:rPr>
          <w:i/>
        </w:rPr>
        <w:t>18</w:t>
      </w:r>
      <w:r w:rsidR="00C43878" w:rsidRPr="00F242DD">
        <w:rPr>
          <w:i/>
        </w:rPr>
        <w:t> </w:t>
      </w:r>
      <w:r w:rsidR="00200F20" w:rsidRPr="00F242DD">
        <w:rPr>
          <w:i/>
        </w:rPr>
        <w:t>%. Программа VD считается одним из стандартов лечения рецидивов/рефрактерной ММ.</w:t>
      </w:r>
    </w:p>
    <w:p w14:paraId="56C67873" w14:textId="77777777" w:rsidR="00200F20" w:rsidRPr="00F242DD" w:rsidRDefault="00200F20" w:rsidP="00131E36">
      <w:pPr>
        <w:spacing w:before="0" w:after="0"/>
        <w:ind w:left="709"/>
        <w:contextualSpacing/>
        <w:rPr>
          <w:i/>
        </w:rPr>
      </w:pPr>
      <w:r w:rsidRPr="00F242DD">
        <w:rPr>
          <w:i/>
        </w:rPr>
        <w:t xml:space="preserve">В рандомизированном исследовании III фазы MMY-3021 было показано, что у </w:t>
      </w:r>
      <w:r w:rsidR="00FB03BB" w:rsidRPr="00F242DD">
        <w:rPr>
          <w:i/>
        </w:rPr>
        <w:t>пациентов</w:t>
      </w:r>
      <w:r w:rsidRPr="00F242DD">
        <w:rPr>
          <w:i/>
        </w:rPr>
        <w:t xml:space="preserve"> с рецидивами ММ бортезомиб</w:t>
      </w:r>
      <w:r w:rsidR="0056051E" w:rsidRPr="00F242DD">
        <w:rPr>
          <w:i/>
        </w:rPr>
        <w:t>**</w:t>
      </w:r>
      <w:r w:rsidRPr="00F242DD">
        <w:rPr>
          <w:i/>
        </w:rPr>
        <w:t>, вводимый подкожно, не уступает по эффективности бортезомибу</w:t>
      </w:r>
      <w:r w:rsidR="0056051E" w:rsidRPr="00F242DD">
        <w:rPr>
          <w:i/>
        </w:rPr>
        <w:t>**</w:t>
      </w:r>
      <w:r w:rsidRPr="00F242DD">
        <w:rPr>
          <w:i/>
        </w:rPr>
        <w:t>, вводимому внутривенно</w:t>
      </w:r>
      <w:r w:rsidR="002E6956" w:rsidRPr="00F242DD">
        <w:rPr>
          <w:i/>
        </w:rPr>
        <w:t xml:space="preserve"> (в/в)</w:t>
      </w:r>
      <w:r w:rsidRPr="00F242DD">
        <w:rPr>
          <w:i/>
        </w:rPr>
        <w:t>, и позволяет достичь такого же уровня ВДП и ОВ. Более того, при подкожном введении бортезомиба</w:t>
      </w:r>
      <w:r w:rsidR="0056051E" w:rsidRPr="00F242DD">
        <w:rPr>
          <w:i/>
        </w:rPr>
        <w:t>**</w:t>
      </w:r>
      <w:r w:rsidRPr="00F242DD">
        <w:rPr>
          <w:i/>
        </w:rPr>
        <w:t xml:space="preserve"> значительно реже, чем при </w:t>
      </w:r>
      <w:r w:rsidR="0023513B" w:rsidRPr="00F242DD">
        <w:rPr>
          <w:i/>
        </w:rPr>
        <w:t xml:space="preserve">в/в </w:t>
      </w:r>
      <w:r w:rsidRPr="00F242DD">
        <w:rPr>
          <w:i/>
        </w:rPr>
        <w:t>введении препарата, развивались нежелательные явления, в том числе периферическая полинейропатия. Таким образом, подкожное введение бортезомиба</w:t>
      </w:r>
      <w:r w:rsidR="00F92D50" w:rsidRPr="00F242DD">
        <w:rPr>
          <w:i/>
        </w:rPr>
        <w:t>**</w:t>
      </w:r>
      <w:r w:rsidRPr="00F242DD">
        <w:rPr>
          <w:i/>
        </w:rPr>
        <w:t xml:space="preserve"> следует рассматривать как стандартный метод введения препарата у всех пациентов с ММ.</w:t>
      </w:r>
      <w:r w:rsidR="007D4DCB" w:rsidRPr="00F242DD">
        <w:rPr>
          <w:i/>
        </w:rPr>
        <w:t xml:space="preserve"> </w:t>
      </w:r>
    </w:p>
    <w:p w14:paraId="1707C30C" w14:textId="77777777" w:rsidR="00200F20" w:rsidRPr="00F242DD" w:rsidRDefault="00200F20" w:rsidP="00131E36">
      <w:pPr>
        <w:spacing w:before="0" w:after="0"/>
        <w:ind w:left="709"/>
        <w:contextualSpacing/>
        <w:rPr>
          <w:i/>
        </w:rPr>
      </w:pPr>
      <w:r w:rsidRPr="00F242DD">
        <w:rPr>
          <w:i/>
        </w:rPr>
        <w:t>Комбинация бортезомиба</w:t>
      </w:r>
      <w:r w:rsidR="0056051E" w:rsidRPr="00F242DD">
        <w:rPr>
          <w:i/>
        </w:rPr>
        <w:t>**</w:t>
      </w:r>
      <w:r w:rsidRPr="00F242DD">
        <w:rPr>
          <w:i/>
        </w:rPr>
        <w:t xml:space="preserve"> с циклофосфамидом</w:t>
      </w:r>
      <w:r w:rsidR="0056051E" w:rsidRPr="00F242DD">
        <w:rPr>
          <w:i/>
        </w:rPr>
        <w:t>**</w:t>
      </w:r>
      <w:r w:rsidRPr="00F242DD">
        <w:rPr>
          <w:i/>
        </w:rPr>
        <w:t xml:space="preserve"> и дексаметазоном</w:t>
      </w:r>
      <w:r w:rsidR="0056051E" w:rsidRPr="00F242DD">
        <w:rPr>
          <w:i/>
        </w:rPr>
        <w:t>**</w:t>
      </w:r>
      <w:r w:rsidR="00C43878" w:rsidRPr="00F242DD">
        <w:rPr>
          <w:i/>
        </w:rPr>
        <w:t xml:space="preserve"> (VCD, CVD) эффективна у 75−</w:t>
      </w:r>
      <w:r w:rsidRPr="00F242DD">
        <w:rPr>
          <w:i/>
        </w:rPr>
        <w:t>82</w:t>
      </w:r>
      <w:r w:rsidR="00C43878" w:rsidRPr="00F242DD">
        <w:rPr>
          <w:i/>
        </w:rPr>
        <w:t> </w:t>
      </w:r>
      <w:r w:rsidRPr="00F242DD">
        <w:rPr>
          <w:i/>
        </w:rPr>
        <w:t xml:space="preserve">% пациентов с рецидивами MM, обладает умеренно выраженной токсичностью и может быть использована для проведения терапии этих </w:t>
      </w:r>
      <w:r w:rsidR="00FB03BB" w:rsidRPr="00F242DD">
        <w:rPr>
          <w:i/>
        </w:rPr>
        <w:t>пациентов</w:t>
      </w:r>
      <w:r w:rsidRPr="00F242DD">
        <w:rPr>
          <w:i/>
        </w:rPr>
        <w:t>. Для лечения рецидивов ММ также применяют другие программы с включением бортезомиба</w:t>
      </w:r>
      <w:r w:rsidR="0056051E" w:rsidRPr="00F242DD">
        <w:rPr>
          <w:i/>
        </w:rPr>
        <w:t>**</w:t>
      </w:r>
      <w:r w:rsidRPr="00F242DD">
        <w:rPr>
          <w:i/>
        </w:rPr>
        <w:t xml:space="preserve"> (VMP, PAD</w:t>
      </w:r>
      <w:r w:rsidR="00CF7A54" w:rsidRPr="00F242DD">
        <w:rPr>
          <w:i/>
        </w:rPr>
        <w:t xml:space="preserve">, </w:t>
      </w:r>
      <w:r w:rsidR="00697C98" w:rsidRPr="00F242DD">
        <w:rPr>
          <w:i/>
          <w:lang w:val="en-US"/>
        </w:rPr>
        <w:t>Vel</w:t>
      </w:r>
      <w:r w:rsidR="00697C98" w:rsidRPr="00F242DD">
        <w:rPr>
          <w:i/>
        </w:rPr>
        <w:t>-</w:t>
      </w:r>
      <w:r w:rsidR="00697C98" w:rsidRPr="00F242DD">
        <w:rPr>
          <w:i/>
          <w:lang w:val="en-US"/>
        </w:rPr>
        <w:t>PLD</w:t>
      </w:r>
      <w:r w:rsidRPr="00F242DD">
        <w:rPr>
          <w:i/>
        </w:rPr>
        <w:t>).</w:t>
      </w:r>
    </w:p>
    <w:p w14:paraId="1FD27316" w14:textId="77777777" w:rsidR="00040BEB" w:rsidRPr="00F242DD" w:rsidRDefault="00200F20" w:rsidP="00131E36">
      <w:pPr>
        <w:spacing w:before="0" w:after="0"/>
        <w:ind w:left="709"/>
        <w:contextualSpacing/>
        <w:rPr>
          <w:i/>
        </w:rPr>
      </w:pPr>
      <w:r w:rsidRPr="00F242DD">
        <w:rPr>
          <w:i/>
        </w:rPr>
        <w:t>Практическое значение имеет вопрос об эффективности повторного использования бортезомиба</w:t>
      </w:r>
      <w:r w:rsidR="0056051E" w:rsidRPr="00F242DD">
        <w:rPr>
          <w:i/>
        </w:rPr>
        <w:t>**</w:t>
      </w:r>
      <w:r w:rsidRPr="00F242DD">
        <w:rPr>
          <w:i/>
        </w:rPr>
        <w:t>. По данным проспективного исследования, возобновление лечения бортезомибом</w:t>
      </w:r>
      <w:r w:rsidR="0056051E" w:rsidRPr="00F242DD">
        <w:rPr>
          <w:i/>
        </w:rPr>
        <w:t>**</w:t>
      </w:r>
      <w:r w:rsidRPr="00F242DD">
        <w:rPr>
          <w:i/>
        </w:rPr>
        <w:t xml:space="preserve"> эффективно у 40</w:t>
      </w:r>
      <w:r w:rsidR="00C43878" w:rsidRPr="00F242DD">
        <w:rPr>
          <w:i/>
        </w:rPr>
        <w:t> </w:t>
      </w:r>
      <w:r w:rsidRPr="00F242DD">
        <w:rPr>
          <w:i/>
        </w:rPr>
        <w:t xml:space="preserve">% </w:t>
      </w:r>
      <w:r w:rsidR="00FB03BB" w:rsidRPr="00F242DD">
        <w:rPr>
          <w:i/>
        </w:rPr>
        <w:t>пациентов</w:t>
      </w:r>
      <w:r w:rsidRPr="00F242DD">
        <w:rPr>
          <w:i/>
        </w:rPr>
        <w:t>. Результаты одного из ретроспективных исследований показали, что у пациентов, ранее эффективно лечен</w:t>
      </w:r>
      <w:r w:rsidR="003144D3" w:rsidRPr="00F242DD">
        <w:rPr>
          <w:i/>
        </w:rPr>
        <w:t>н</w:t>
      </w:r>
      <w:r w:rsidRPr="00F242DD">
        <w:rPr>
          <w:i/>
        </w:rPr>
        <w:t>ых бортезомибом</w:t>
      </w:r>
      <w:r w:rsidR="0056051E" w:rsidRPr="00F242DD">
        <w:rPr>
          <w:i/>
        </w:rPr>
        <w:t>**</w:t>
      </w:r>
      <w:r w:rsidRPr="00F242DD">
        <w:rPr>
          <w:i/>
        </w:rPr>
        <w:t>, в 63</w:t>
      </w:r>
      <w:r w:rsidR="00C43878" w:rsidRPr="00F242DD">
        <w:rPr>
          <w:i/>
        </w:rPr>
        <w:t> </w:t>
      </w:r>
      <w:r w:rsidRPr="00F242DD">
        <w:rPr>
          <w:i/>
        </w:rPr>
        <w:t xml:space="preserve">% случаев возобновление лечения </w:t>
      </w:r>
      <w:r w:rsidR="006C5992" w:rsidRPr="00F242DD">
        <w:rPr>
          <w:i/>
        </w:rPr>
        <w:t>этим препаратом</w:t>
      </w:r>
      <w:r w:rsidRPr="00F242DD">
        <w:rPr>
          <w:i/>
        </w:rPr>
        <w:t xml:space="preserve"> позволило получить противоопухолевый ответ (55</w:t>
      </w:r>
      <w:r w:rsidR="006C5992" w:rsidRPr="00F242DD">
        <w:rPr>
          <w:i/>
        </w:rPr>
        <w:t> </w:t>
      </w:r>
      <w:r w:rsidRPr="00F242DD">
        <w:rPr>
          <w:i/>
        </w:rPr>
        <w:t xml:space="preserve">% </w:t>
      </w:r>
      <w:r w:rsidR="00FB03BB" w:rsidRPr="00F242DD">
        <w:rPr>
          <w:i/>
        </w:rPr>
        <w:t>пациентов</w:t>
      </w:r>
      <w:r w:rsidRPr="00F242DD">
        <w:rPr>
          <w:i/>
        </w:rPr>
        <w:t xml:space="preserve"> получали дексаметазон</w:t>
      </w:r>
      <w:r w:rsidR="00AD2477" w:rsidRPr="00F242DD">
        <w:rPr>
          <w:i/>
        </w:rPr>
        <w:t>**</w:t>
      </w:r>
      <w:r w:rsidRPr="00F242DD">
        <w:rPr>
          <w:i/>
        </w:rPr>
        <w:t>). При этом медиана ВДП достигла 9,3 мес, ОВ – 1,7 года. Эффективность повторного лечения бортезомибом</w:t>
      </w:r>
      <w:r w:rsidR="0056051E" w:rsidRPr="00F242DD">
        <w:rPr>
          <w:i/>
        </w:rPr>
        <w:t>**</w:t>
      </w:r>
      <w:r w:rsidRPr="00F242DD">
        <w:rPr>
          <w:i/>
        </w:rPr>
        <w:t xml:space="preserve"> зависела от </w:t>
      </w:r>
      <w:r w:rsidRPr="00F242DD">
        <w:rPr>
          <w:i/>
        </w:rPr>
        <w:lastRenderedPageBreak/>
        <w:t xml:space="preserve">длительности интервала без лечения после первоначальной терапии этим препаратом. У пациентов с интервалом без лечения после предшествующего лечения этим препаратом </w:t>
      </w:r>
      <w:r w:rsidR="006C5992" w:rsidRPr="00F242DD">
        <w:rPr>
          <w:i/>
        </w:rPr>
        <w:t>&gt;</w:t>
      </w:r>
      <w:r w:rsidRPr="00F242DD">
        <w:rPr>
          <w:i/>
        </w:rPr>
        <w:t>6 мес</w:t>
      </w:r>
      <w:r w:rsidR="00E778E9" w:rsidRPr="00F242DD">
        <w:rPr>
          <w:i/>
        </w:rPr>
        <w:t>.</w:t>
      </w:r>
      <w:r w:rsidRPr="00F242DD">
        <w:rPr>
          <w:i/>
        </w:rPr>
        <w:t xml:space="preserve"> общая эффективность составила 76,9</w:t>
      </w:r>
      <w:r w:rsidR="006C5992" w:rsidRPr="00F242DD">
        <w:rPr>
          <w:i/>
        </w:rPr>
        <w:t> </w:t>
      </w:r>
      <w:r w:rsidRPr="00F242DD">
        <w:rPr>
          <w:i/>
        </w:rPr>
        <w:t xml:space="preserve">%, у </w:t>
      </w:r>
      <w:r w:rsidR="00FB03BB" w:rsidRPr="00F242DD">
        <w:rPr>
          <w:i/>
        </w:rPr>
        <w:t>пациентов</w:t>
      </w:r>
      <w:r w:rsidRPr="00F242DD">
        <w:rPr>
          <w:i/>
        </w:rPr>
        <w:t xml:space="preserve"> с интервалом без лечения </w:t>
      </w:r>
      <w:r w:rsidR="003D6BFB" w:rsidRPr="00F242DD">
        <w:rPr>
          <w:i/>
        </w:rPr>
        <w:t>≤</w:t>
      </w:r>
      <w:r w:rsidRPr="00F242DD">
        <w:rPr>
          <w:i/>
        </w:rPr>
        <w:t>6 мес</w:t>
      </w:r>
      <w:r w:rsidR="00E778E9" w:rsidRPr="00F242DD">
        <w:rPr>
          <w:i/>
        </w:rPr>
        <w:t>.</w:t>
      </w:r>
      <w:r w:rsidRPr="00F242DD">
        <w:rPr>
          <w:i/>
        </w:rPr>
        <w:t xml:space="preserve"> – 38,1</w:t>
      </w:r>
      <w:r w:rsidR="003D6BFB" w:rsidRPr="00F242DD">
        <w:rPr>
          <w:i/>
        </w:rPr>
        <w:t> </w:t>
      </w:r>
      <w:r w:rsidRPr="00F242DD">
        <w:rPr>
          <w:i/>
        </w:rPr>
        <w:t xml:space="preserve">%.  </w:t>
      </w:r>
    </w:p>
    <w:p w14:paraId="6795D0A8" w14:textId="77777777" w:rsidR="00D73B3F" w:rsidRPr="00F242DD" w:rsidRDefault="00B228C7" w:rsidP="00727CDE">
      <w:pPr>
        <w:pStyle w:val="a6"/>
        <w:numPr>
          <w:ilvl w:val="0"/>
          <w:numId w:val="8"/>
        </w:numPr>
        <w:tabs>
          <w:tab w:val="clear" w:pos="348"/>
          <w:tab w:val="num" w:pos="709"/>
        </w:tabs>
        <w:spacing w:before="0" w:after="0"/>
        <w:ind w:left="709" w:hanging="709"/>
      </w:pPr>
      <w:r w:rsidRPr="00F242DD">
        <w:t>Пациентам с</w:t>
      </w:r>
      <w:r w:rsidR="004A402B" w:rsidRPr="00F242DD">
        <w:t xml:space="preserve"> рецидивом ММ</w:t>
      </w:r>
      <w:r w:rsidRPr="00F242DD">
        <w:t>, которым показана противомиеломная терапия и у которых не развилас</w:t>
      </w:r>
      <w:r w:rsidR="00006CE0" w:rsidRPr="00F242DD">
        <w:t>ь рефрактерность к</w:t>
      </w:r>
      <w:r w:rsidR="000A156C" w:rsidRPr="00F242DD">
        <w:t xml:space="preserve"> </w:t>
      </w:r>
      <w:r w:rsidRPr="00F242DD">
        <w:t>леналидомиду</w:t>
      </w:r>
      <w:r w:rsidR="0056051E" w:rsidRPr="00F242DD">
        <w:t>**</w:t>
      </w:r>
      <w:r w:rsidRPr="00F242DD">
        <w:t xml:space="preserve">, в качестве одной из возможных опций </w:t>
      </w:r>
      <w:r w:rsidR="00B657E4" w:rsidRPr="00F242DD">
        <w:rPr>
          <w:b/>
        </w:rPr>
        <w:t>рекомендуется</w:t>
      </w:r>
      <w:r w:rsidR="00D73B3F" w:rsidRPr="00F242DD">
        <w:t xml:space="preserve"> терапия с включением в схему лечения </w:t>
      </w:r>
      <w:r w:rsidR="00703049" w:rsidRPr="00F242DD">
        <w:t>леналидомида</w:t>
      </w:r>
      <w:r w:rsidR="00D73B3F" w:rsidRPr="00F242DD">
        <w:t xml:space="preserve">** в сочетании с дексаметазоном** </w:t>
      </w:r>
      <w:r w:rsidR="00032CFB" w:rsidRPr="00F242DD">
        <w:t xml:space="preserve">(описание режимов – см. приложение </w:t>
      </w:r>
      <w:r w:rsidR="00C812D6" w:rsidRPr="00F242DD">
        <w:t>А3.1</w:t>
      </w:r>
      <w:r w:rsidR="00B46790" w:rsidRPr="00F242DD">
        <w:t>.</w:t>
      </w:r>
      <w:r w:rsidR="00032CFB" w:rsidRPr="00F242DD">
        <w:t>)</w:t>
      </w:r>
      <w:r w:rsidR="00D939A2" w:rsidRPr="00F242DD">
        <w:t xml:space="preserve"> </w:t>
      </w:r>
      <w:r w:rsidR="00A96FB6" w:rsidRPr="00F242DD">
        <w:rPr>
          <w:i/>
        </w:rPr>
        <w:fldChar w:fldCharType="begin" w:fldLock="1"/>
      </w:r>
      <w:r w:rsidR="00F74B6B" w:rsidRPr="00F242DD">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56]","plainTextFormattedCitation":"[56]","previouslyFormattedCitation":"[56]"},"properties":{"noteIndex":0},"schema":"https://github.com/citation-style-language/schema/raw/master/csl-citation.json"}</w:instrText>
      </w:r>
      <w:r w:rsidR="00A96FB6" w:rsidRPr="00F242DD">
        <w:rPr>
          <w:i/>
        </w:rPr>
        <w:fldChar w:fldCharType="separate"/>
      </w:r>
      <w:r w:rsidR="00705691" w:rsidRPr="00F242DD">
        <w:rPr>
          <w:noProof/>
        </w:rPr>
        <w:t>[56]</w:t>
      </w:r>
      <w:r w:rsidR="00A96FB6" w:rsidRPr="00F242DD">
        <w:rPr>
          <w:i/>
        </w:rPr>
        <w:fldChar w:fldCharType="end"/>
      </w:r>
      <w:r w:rsidR="0056051E" w:rsidRPr="00F242DD">
        <w:t>.</w:t>
      </w:r>
    </w:p>
    <w:p w14:paraId="7972A9AD" w14:textId="77777777" w:rsidR="00D73B3F" w:rsidRPr="00F242DD" w:rsidRDefault="00D73B3F" w:rsidP="00131E36">
      <w:pPr>
        <w:pStyle w:val="a6"/>
        <w:spacing w:before="0" w:after="0"/>
        <w:ind w:left="709"/>
        <w:rPr>
          <w:b/>
        </w:rPr>
      </w:pPr>
      <w:r w:rsidRPr="00F242DD">
        <w:rPr>
          <w:b/>
        </w:rPr>
        <w:t xml:space="preserve">Уровень убедительности рекомендаций </w:t>
      </w:r>
      <w:r w:rsidR="00B46790" w:rsidRPr="00F242DD">
        <w:rPr>
          <w:b/>
        </w:rPr>
        <w:t xml:space="preserve">− </w:t>
      </w:r>
      <w:r w:rsidR="002C4947" w:rsidRPr="00F242DD">
        <w:rPr>
          <w:b/>
          <w:lang w:val="en-US"/>
        </w:rPr>
        <w:t>A</w:t>
      </w:r>
      <w:r w:rsidR="000A156C" w:rsidRPr="00F242DD">
        <w:rPr>
          <w:b/>
        </w:rPr>
        <w:t xml:space="preserve"> </w:t>
      </w:r>
      <w:r w:rsidRPr="00F242DD">
        <w:rPr>
          <w:b/>
        </w:rPr>
        <w:t>(уровень достоверности доказательств</w:t>
      </w:r>
      <w:r w:rsidR="000A156C" w:rsidRPr="00F242DD">
        <w:rPr>
          <w:b/>
        </w:rPr>
        <w:t xml:space="preserve"> </w:t>
      </w:r>
      <w:r w:rsidR="00B46790" w:rsidRPr="00F242DD">
        <w:rPr>
          <w:b/>
        </w:rPr>
        <w:t xml:space="preserve">− </w:t>
      </w:r>
      <w:r w:rsidR="002C4947" w:rsidRPr="00F242DD">
        <w:rPr>
          <w:b/>
        </w:rPr>
        <w:t>1</w:t>
      </w:r>
      <w:r w:rsidRPr="00F242DD">
        <w:rPr>
          <w:b/>
        </w:rPr>
        <w:t>)</w:t>
      </w:r>
    </w:p>
    <w:p w14:paraId="3EE43A39" w14:textId="77777777" w:rsidR="004E08AC" w:rsidRPr="00F242DD" w:rsidRDefault="00D73B3F" w:rsidP="00E36DFA">
      <w:pPr>
        <w:pStyle w:val="a4"/>
        <w:spacing w:before="0" w:beforeAutospacing="0" w:after="0" w:afterAutospacing="0" w:line="360" w:lineRule="auto"/>
        <w:ind w:left="709"/>
        <w:contextualSpacing/>
        <w:jc w:val="both"/>
        <w:rPr>
          <w:rFonts w:eastAsia="Calibri"/>
          <w:i/>
          <w:szCs w:val="22"/>
          <w:lang w:eastAsia="en-US"/>
        </w:rPr>
      </w:pPr>
      <w:r w:rsidRPr="00F242DD">
        <w:rPr>
          <w:b/>
        </w:rPr>
        <w:t xml:space="preserve">Комментарий: </w:t>
      </w:r>
      <w:r w:rsidR="00D939A2" w:rsidRPr="00F242DD">
        <w:rPr>
          <w:rFonts w:eastAsia="Calibri"/>
          <w:i/>
          <w:szCs w:val="22"/>
          <w:lang w:eastAsia="en-US"/>
        </w:rPr>
        <w:t xml:space="preserve">в </w:t>
      </w:r>
      <w:r w:rsidR="004E08AC" w:rsidRPr="00F242DD">
        <w:rPr>
          <w:rFonts w:eastAsia="Calibri"/>
          <w:i/>
          <w:szCs w:val="22"/>
          <w:lang w:eastAsia="en-US"/>
        </w:rPr>
        <w:t>двух крупных рандомизированных исследованиях III фазы показано, что сочетание леналидомида</w:t>
      </w:r>
      <w:r w:rsidR="00A473F6" w:rsidRPr="00F242DD">
        <w:rPr>
          <w:rFonts w:eastAsia="Calibri"/>
          <w:i/>
          <w:szCs w:val="22"/>
          <w:lang w:eastAsia="en-US"/>
        </w:rPr>
        <w:t>**</w:t>
      </w:r>
      <w:r w:rsidR="004E08AC" w:rsidRPr="00F242DD">
        <w:rPr>
          <w:rFonts w:eastAsia="Calibri"/>
          <w:i/>
          <w:szCs w:val="22"/>
          <w:lang w:eastAsia="en-US"/>
        </w:rPr>
        <w:t xml:space="preserve"> с дексаметазоном</w:t>
      </w:r>
      <w:r w:rsidR="00A473F6" w:rsidRPr="00F242DD">
        <w:rPr>
          <w:rFonts w:eastAsia="Calibri"/>
          <w:i/>
          <w:szCs w:val="22"/>
          <w:lang w:eastAsia="en-US"/>
        </w:rPr>
        <w:t>**</w:t>
      </w:r>
      <w:r w:rsidR="004E08AC" w:rsidRPr="00F242DD">
        <w:rPr>
          <w:rFonts w:eastAsia="Calibri"/>
          <w:i/>
          <w:szCs w:val="22"/>
          <w:lang w:eastAsia="en-US"/>
        </w:rPr>
        <w:t xml:space="preserve"> существенно превышает по эффективности лечение дексаметазоном</w:t>
      </w:r>
      <w:r w:rsidR="00A473F6" w:rsidRPr="00F242DD">
        <w:rPr>
          <w:rFonts w:eastAsia="Calibri"/>
          <w:i/>
          <w:szCs w:val="22"/>
          <w:lang w:eastAsia="en-US"/>
        </w:rPr>
        <w:t>**</w:t>
      </w:r>
      <w:r w:rsidR="004E08AC" w:rsidRPr="00F242DD">
        <w:rPr>
          <w:rFonts w:eastAsia="Calibri"/>
          <w:i/>
          <w:szCs w:val="22"/>
          <w:lang w:eastAsia="en-US"/>
        </w:rPr>
        <w:t xml:space="preserve"> в высокой дозе. Общая эффективность терапии леналидомидом</w:t>
      </w:r>
      <w:r w:rsidR="00A473F6" w:rsidRPr="00F242DD">
        <w:rPr>
          <w:rFonts w:eastAsia="Calibri"/>
          <w:i/>
          <w:szCs w:val="22"/>
          <w:lang w:eastAsia="en-US"/>
        </w:rPr>
        <w:t>**</w:t>
      </w:r>
      <w:r w:rsidR="004E08AC" w:rsidRPr="00F242DD">
        <w:rPr>
          <w:rFonts w:eastAsia="Calibri"/>
          <w:i/>
          <w:szCs w:val="22"/>
          <w:lang w:eastAsia="en-US"/>
        </w:rPr>
        <w:t xml:space="preserve"> и дексаметазоном</w:t>
      </w:r>
      <w:r w:rsidR="00A473F6" w:rsidRPr="00F242DD">
        <w:rPr>
          <w:rFonts w:eastAsia="Calibri"/>
          <w:i/>
          <w:szCs w:val="22"/>
          <w:lang w:eastAsia="en-US"/>
        </w:rPr>
        <w:t>**</w:t>
      </w:r>
      <w:r w:rsidR="004E08AC" w:rsidRPr="00F242DD">
        <w:rPr>
          <w:rFonts w:eastAsia="Calibri"/>
          <w:i/>
          <w:szCs w:val="22"/>
          <w:lang w:eastAsia="en-US"/>
        </w:rPr>
        <w:t xml:space="preserve"> составила 61 и 60,6</w:t>
      </w:r>
      <w:r w:rsidR="00B46790" w:rsidRPr="00F242DD">
        <w:rPr>
          <w:rFonts w:eastAsia="Calibri"/>
          <w:i/>
          <w:szCs w:val="22"/>
          <w:lang w:eastAsia="en-US"/>
        </w:rPr>
        <w:t> </w:t>
      </w:r>
      <w:r w:rsidR="004E08AC" w:rsidRPr="00F242DD">
        <w:rPr>
          <w:rFonts w:eastAsia="Calibri"/>
          <w:i/>
          <w:szCs w:val="22"/>
          <w:lang w:eastAsia="en-US"/>
        </w:rPr>
        <w:t>%, а дексаметазоном</w:t>
      </w:r>
      <w:r w:rsidR="00A473F6" w:rsidRPr="00F242DD">
        <w:rPr>
          <w:rFonts w:eastAsia="Calibri"/>
          <w:i/>
          <w:szCs w:val="22"/>
          <w:lang w:eastAsia="en-US"/>
        </w:rPr>
        <w:t>**</w:t>
      </w:r>
      <w:r w:rsidR="004E08AC" w:rsidRPr="00F242DD">
        <w:rPr>
          <w:rFonts w:eastAsia="Calibri"/>
          <w:i/>
          <w:szCs w:val="22"/>
          <w:lang w:eastAsia="en-US"/>
        </w:rPr>
        <w:t xml:space="preserve"> – 19,9 и 24</w:t>
      </w:r>
      <w:r w:rsidR="00B46790" w:rsidRPr="00F242DD">
        <w:rPr>
          <w:rFonts w:eastAsia="Calibri"/>
          <w:i/>
          <w:szCs w:val="22"/>
          <w:lang w:eastAsia="en-US"/>
        </w:rPr>
        <w:t> </w:t>
      </w:r>
      <w:r w:rsidR="004E08AC" w:rsidRPr="00F242DD">
        <w:rPr>
          <w:rFonts w:eastAsia="Calibri"/>
          <w:i/>
          <w:szCs w:val="22"/>
          <w:lang w:eastAsia="en-US"/>
        </w:rPr>
        <w:t xml:space="preserve">%. </w:t>
      </w:r>
      <w:r w:rsidR="00B227A1" w:rsidRPr="00F242DD">
        <w:rPr>
          <w:rFonts w:eastAsia="Calibri"/>
          <w:i/>
          <w:szCs w:val="22"/>
          <w:lang w:eastAsia="en-US"/>
        </w:rPr>
        <w:t>ПР</w:t>
      </w:r>
      <w:r w:rsidR="004E08AC" w:rsidRPr="00F242DD">
        <w:rPr>
          <w:rFonts w:eastAsia="Calibri"/>
          <w:i/>
          <w:szCs w:val="22"/>
          <w:lang w:eastAsia="en-US"/>
        </w:rPr>
        <w:t xml:space="preserve"> и почти </w:t>
      </w:r>
      <w:r w:rsidR="00B227A1" w:rsidRPr="00F242DD">
        <w:rPr>
          <w:rFonts w:eastAsia="Calibri"/>
          <w:i/>
          <w:szCs w:val="22"/>
          <w:lang w:eastAsia="en-US"/>
        </w:rPr>
        <w:t>ПР</w:t>
      </w:r>
      <w:r w:rsidR="004E08AC" w:rsidRPr="00F242DD">
        <w:rPr>
          <w:rFonts w:eastAsia="Calibri"/>
          <w:i/>
          <w:szCs w:val="22"/>
          <w:lang w:eastAsia="en-US"/>
        </w:rPr>
        <w:t xml:space="preserve"> при лечении леналидомидом</w:t>
      </w:r>
      <w:r w:rsidR="00A473F6" w:rsidRPr="00F242DD">
        <w:rPr>
          <w:rFonts w:eastAsia="Calibri"/>
          <w:i/>
          <w:szCs w:val="22"/>
          <w:lang w:eastAsia="en-US"/>
        </w:rPr>
        <w:t>**</w:t>
      </w:r>
      <w:r w:rsidR="004E08AC" w:rsidRPr="00F242DD">
        <w:rPr>
          <w:rFonts w:eastAsia="Calibri"/>
          <w:i/>
          <w:szCs w:val="22"/>
          <w:lang w:eastAsia="en-US"/>
        </w:rPr>
        <w:t xml:space="preserve"> и дексаметазоном</w:t>
      </w:r>
      <w:r w:rsidR="00A473F6" w:rsidRPr="00F242DD">
        <w:rPr>
          <w:rFonts w:eastAsia="Calibri"/>
          <w:i/>
          <w:szCs w:val="22"/>
          <w:lang w:eastAsia="en-US"/>
        </w:rPr>
        <w:t>**</w:t>
      </w:r>
      <w:r w:rsidR="004E08AC" w:rsidRPr="00F242DD">
        <w:rPr>
          <w:rFonts w:eastAsia="Calibri"/>
          <w:i/>
          <w:szCs w:val="22"/>
          <w:lang w:eastAsia="en-US"/>
        </w:rPr>
        <w:t xml:space="preserve"> получены у 24</w:t>
      </w:r>
      <w:r w:rsidR="00B227A1" w:rsidRPr="00F242DD">
        <w:rPr>
          <w:rFonts w:eastAsia="Calibri"/>
          <w:i/>
          <w:szCs w:val="22"/>
          <w:lang w:eastAsia="en-US"/>
        </w:rPr>
        <w:t> </w:t>
      </w:r>
      <w:r w:rsidR="004E08AC" w:rsidRPr="00F242DD">
        <w:rPr>
          <w:rFonts w:eastAsia="Calibri"/>
          <w:i/>
          <w:szCs w:val="22"/>
          <w:lang w:eastAsia="en-US"/>
        </w:rPr>
        <w:t xml:space="preserve">% </w:t>
      </w:r>
      <w:r w:rsidR="00FB03BB" w:rsidRPr="00F242DD">
        <w:rPr>
          <w:rFonts w:eastAsia="Calibri"/>
          <w:i/>
          <w:szCs w:val="22"/>
          <w:lang w:eastAsia="en-US"/>
        </w:rPr>
        <w:t>пациентов</w:t>
      </w:r>
      <w:r w:rsidR="004E08AC" w:rsidRPr="00F242DD">
        <w:rPr>
          <w:rFonts w:eastAsia="Calibri"/>
          <w:i/>
          <w:szCs w:val="22"/>
          <w:lang w:eastAsia="en-US"/>
        </w:rPr>
        <w:t>. Медиана ВДП при лечении леналидомидом</w:t>
      </w:r>
      <w:r w:rsidR="00A473F6" w:rsidRPr="00F242DD">
        <w:rPr>
          <w:rFonts w:eastAsia="Calibri"/>
          <w:i/>
          <w:szCs w:val="22"/>
          <w:lang w:eastAsia="en-US"/>
        </w:rPr>
        <w:t>**</w:t>
      </w:r>
      <w:r w:rsidR="004E08AC" w:rsidRPr="00F242DD">
        <w:rPr>
          <w:rFonts w:eastAsia="Calibri"/>
          <w:i/>
          <w:szCs w:val="22"/>
          <w:lang w:eastAsia="en-US"/>
        </w:rPr>
        <w:t xml:space="preserve"> и дексаметазоном</w:t>
      </w:r>
      <w:r w:rsidR="00A473F6" w:rsidRPr="00F242DD">
        <w:rPr>
          <w:rFonts w:eastAsia="Calibri"/>
          <w:i/>
          <w:szCs w:val="22"/>
          <w:lang w:eastAsia="en-US"/>
        </w:rPr>
        <w:t>**</w:t>
      </w:r>
      <w:r w:rsidR="004E08AC" w:rsidRPr="00F242DD">
        <w:rPr>
          <w:rFonts w:eastAsia="Calibri"/>
          <w:i/>
          <w:szCs w:val="22"/>
          <w:lang w:eastAsia="en-US"/>
        </w:rPr>
        <w:t xml:space="preserve"> составила 11,2 мес</w:t>
      </w:r>
      <w:r w:rsidR="00E778E9" w:rsidRPr="00F242DD">
        <w:rPr>
          <w:rFonts w:eastAsia="Calibri"/>
          <w:i/>
          <w:szCs w:val="22"/>
          <w:lang w:eastAsia="en-US"/>
        </w:rPr>
        <w:t>.</w:t>
      </w:r>
      <w:r w:rsidR="004E08AC" w:rsidRPr="00F242DD">
        <w:rPr>
          <w:rFonts w:eastAsia="Calibri"/>
          <w:i/>
          <w:szCs w:val="22"/>
          <w:lang w:eastAsia="en-US"/>
        </w:rPr>
        <w:t xml:space="preserve"> (при лечении дексаметазоном</w:t>
      </w:r>
      <w:r w:rsidR="00A473F6" w:rsidRPr="00F242DD">
        <w:rPr>
          <w:rFonts w:eastAsia="Calibri"/>
          <w:i/>
          <w:szCs w:val="22"/>
          <w:lang w:eastAsia="en-US"/>
        </w:rPr>
        <w:t>**</w:t>
      </w:r>
      <w:r w:rsidR="00B227A1" w:rsidRPr="00F242DD">
        <w:rPr>
          <w:rFonts w:eastAsia="Calibri"/>
          <w:i/>
          <w:szCs w:val="22"/>
          <w:lang w:eastAsia="en-US"/>
        </w:rPr>
        <w:t xml:space="preserve"> − </w:t>
      </w:r>
      <w:r w:rsidR="004E08AC" w:rsidRPr="00F242DD">
        <w:rPr>
          <w:rFonts w:eastAsia="Calibri"/>
          <w:i/>
          <w:szCs w:val="22"/>
          <w:lang w:eastAsia="en-US"/>
        </w:rPr>
        <w:t xml:space="preserve"> 4,7 мес</w:t>
      </w:r>
      <w:r w:rsidR="009F1549" w:rsidRPr="00F242DD">
        <w:rPr>
          <w:rFonts w:eastAsia="Calibri"/>
          <w:i/>
          <w:szCs w:val="22"/>
          <w:lang w:eastAsia="en-US"/>
        </w:rPr>
        <w:t>.</w:t>
      </w:r>
      <w:r w:rsidR="004E08AC" w:rsidRPr="00F242DD">
        <w:rPr>
          <w:rFonts w:eastAsia="Calibri"/>
          <w:i/>
          <w:szCs w:val="22"/>
          <w:lang w:eastAsia="en-US"/>
        </w:rPr>
        <w:t>). Медиана ОВ составила соответственно 35 и 31 мес.</w:t>
      </w:r>
    </w:p>
    <w:p w14:paraId="549A7798" w14:textId="77777777" w:rsidR="004E08AC" w:rsidRPr="00F242DD" w:rsidRDefault="004E08AC" w:rsidP="00E36DFA">
      <w:pPr>
        <w:pStyle w:val="a4"/>
        <w:spacing w:before="0" w:beforeAutospacing="0" w:after="0" w:afterAutospacing="0" w:line="360" w:lineRule="auto"/>
        <w:ind w:left="709"/>
        <w:contextualSpacing/>
        <w:jc w:val="both"/>
        <w:rPr>
          <w:rFonts w:eastAsia="Calibri"/>
          <w:i/>
          <w:szCs w:val="22"/>
          <w:lang w:eastAsia="en-US"/>
        </w:rPr>
      </w:pPr>
      <w:r w:rsidRPr="00F242DD">
        <w:rPr>
          <w:rFonts w:eastAsia="Calibri"/>
          <w:i/>
          <w:szCs w:val="22"/>
          <w:lang w:eastAsia="en-US"/>
        </w:rPr>
        <w:t>Существуют данные, указывающие на то, что использование леналидомида</w:t>
      </w:r>
      <w:r w:rsidR="00A473F6" w:rsidRPr="00F242DD">
        <w:rPr>
          <w:rFonts w:eastAsia="Calibri"/>
          <w:i/>
          <w:szCs w:val="22"/>
          <w:lang w:eastAsia="en-US"/>
        </w:rPr>
        <w:t>**</w:t>
      </w:r>
      <w:r w:rsidRPr="00F242DD">
        <w:rPr>
          <w:rFonts w:eastAsia="Calibri"/>
          <w:i/>
          <w:szCs w:val="22"/>
          <w:lang w:eastAsia="en-US"/>
        </w:rPr>
        <w:t xml:space="preserve"> с дексаметазоном</w:t>
      </w:r>
      <w:r w:rsidR="00A473F6" w:rsidRPr="00F242DD">
        <w:rPr>
          <w:rFonts w:eastAsia="Calibri"/>
          <w:i/>
          <w:szCs w:val="22"/>
          <w:lang w:eastAsia="en-US"/>
        </w:rPr>
        <w:t>**</w:t>
      </w:r>
      <w:r w:rsidRPr="00F242DD">
        <w:rPr>
          <w:rFonts w:eastAsia="Calibri"/>
          <w:i/>
          <w:szCs w:val="22"/>
          <w:lang w:eastAsia="en-US"/>
        </w:rPr>
        <w:t xml:space="preserve"> при первом рецидиве более эффективно, чем их применение после многократных курсов терапии спасения. Частота ПР и ОХЧР существенно выше при использовании леналидомида</w:t>
      </w:r>
      <w:r w:rsidR="00A473F6" w:rsidRPr="00F242DD">
        <w:rPr>
          <w:rFonts w:eastAsia="Calibri"/>
          <w:i/>
          <w:szCs w:val="22"/>
          <w:lang w:eastAsia="en-US"/>
        </w:rPr>
        <w:t>**</w:t>
      </w:r>
      <w:r w:rsidRPr="00F242DD">
        <w:rPr>
          <w:rFonts w:eastAsia="Calibri"/>
          <w:i/>
          <w:szCs w:val="22"/>
          <w:lang w:eastAsia="en-US"/>
        </w:rPr>
        <w:t xml:space="preserve"> и дексаметазона</w:t>
      </w:r>
      <w:r w:rsidR="00A473F6" w:rsidRPr="00F242DD">
        <w:rPr>
          <w:rFonts w:eastAsia="Calibri"/>
          <w:i/>
          <w:szCs w:val="22"/>
          <w:lang w:eastAsia="en-US"/>
        </w:rPr>
        <w:t>**</w:t>
      </w:r>
      <w:r w:rsidRPr="00F242DD">
        <w:rPr>
          <w:rFonts w:eastAsia="Calibri"/>
          <w:i/>
          <w:szCs w:val="22"/>
          <w:lang w:eastAsia="en-US"/>
        </w:rPr>
        <w:t xml:space="preserve"> в качестве терапии </w:t>
      </w:r>
      <w:r w:rsidR="00B227A1" w:rsidRPr="00F242DD">
        <w:rPr>
          <w:rFonts w:eastAsia="Calibri"/>
          <w:i/>
          <w:szCs w:val="22"/>
          <w:lang w:eastAsia="en-US"/>
        </w:rPr>
        <w:t>2-</w:t>
      </w:r>
      <w:r w:rsidRPr="00F242DD">
        <w:rPr>
          <w:rFonts w:eastAsia="Calibri"/>
          <w:i/>
          <w:szCs w:val="22"/>
          <w:lang w:eastAsia="en-US"/>
        </w:rPr>
        <w:t xml:space="preserve">й линии, чем при назначении этой программы в качестве терапии </w:t>
      </w:r>
      <w:r w:rsidR="00B227A1" w:rsidRPr="00F242DD">
        <w:rPr>
          <w:rFonts w:eastAsia="Calibri"/>
          <w:i/>
          <w:szCs w:val="22"/>
          <w:lang w:eastAsia="en-US"/>
        </w:rPr>
        <w:t>3-й</w:t>
      </w:r>
      <w:r w:rsidRPr="00F242DD">
        <w:rPr>
          <w:rFonts w:eastAsia="Calibri"/>
          <w:i/>
          <w:szCs w:val="22"/>
          <w:lang w:eastAsia="en-US"/>
        </w:rPr>
        <w:t xml:space="preserve"> и последующих линий терапии (39,8</w:t>
      </w:r>
      <w:r w:rsidR="00B227A1" w:rsidRPr="00F242DD">
        <w:rPr>
          <w:rFonts w:eastAsia="Calibri"/>
          <w:i/>
          <w:szCs w:val="22"/>
          <w:lang w:eastAsia="en-US"/>
        </w:rPr>
        <w:t> </w:t>
      </w:r>
      <w:r w:rsidRPr="00F242DD">
        <w:rPr>
          <w:rFonts w:eastAsia="Calibri"/>
          <w:i/>
          <w:szCs w:val="22"/>
          <w:lang w:eastAsia="en-US"/>
        </w:rPr>
        <w:t>% по сравнению с 27,7</w:t>
      </w:r>
      <w:r w:rsidR="00B227A1" w:rsidRPr="00F242DD">
        <w:rPr>
          <w:rFonts w:eastAsia="Calibri"/>
          <w:i/>
          <w:szCs w:val="22"/>
          <w:lang w:eastAsia="en-US"/>
        </w:rPr>
        <w:t> </w:t>
      </w:r>
      <w:r w:rsidRPr="00F242DD">
        <w:rPr>
          <w:rFonts w:eastAsia="Calibri"/>
          <w:i/>
          <w:szCs w:val="22"/>
          <w:lang w:eastAsia="en-US"/>
        </w:rPr>
        <w:t>%).  Медиана ОВ также существенно продолжительнее, когда леналидомид</w:t>
      </w:r>
      <w:r w:rsidR="00AD2477" w:rsidRPr="00F242DD">
        <w:rPr>
          <w:rFonts w:eastAsia="Calibri"/>
          <w:i/>
          <w:szCs w:val="22"/>
          <w:lang w:eastAsia="en-US"/>
        </w:rPr>
        <w:t>**</w:t>
      </w:r>
      <w:r w:rsidRPr="00F242DD">
        <w:rPr>
          <w:rFonts w:eastAsia="Calibri"/>
          <w:i/>
          <w:szCs w:val="22"/>
          <w:lang w:eastAsia="en-US"/>
        </w:rPr>
        <w:t xml:space="preserve"> с дексаметазоном</w:t>
      </w:r>
      <w:r w:rsidR="00AD2477" w:rsidRPr="00F242DD">
        <w:rPr>
          <w:rFonts w:eastAsia="Calibri"/>
          <w:i/>
          <w:szCs w:val="22"/>
          <w:lang w:eastAsia="en-US"/>
        </w:rPr>
        <w:t>**</w:t>
      </w:r>
      <w:r w:rsidRPr="00F242DD">
        <w:rPr>
          <w:rFonts w:eastAsia="Calibri"/>
          <w:i/>
          <w:szCs w:val="22"/>
          <w:lang w:eastAsia="en-US"/>
        </w:rPr>
        <w:t xml:space="preserve"> применяли при первом рецидиве, по сравнению с ситуациями, когда данную комбинацию использовали после </w:t>
      </w:r>
      <w:r w:rsidR="006844A0" w:rsidRPr="00F242DD">
        <w:rPr>
          <w:rFonts w:eastAsia="Calibri"/>
          <w:i/>
          <w:szCs w:val="22"/>
          <w:lang w:eastAsia="en-US"/>
        </w:rPr>
        <w:t>2-</w:t>
      </w:r>
      <w:r w:rsidRPr="00F242DD">
        <w:rPr>
          <w:rFonts w:eastAsia="Calibri"/>
          <w:i/>
          <w:szCs w:val="22"/>
          <w:lang w:eastAsia="en-US"/>
        </w:rPr>
        <w:t>й и более линий химиотерапии (42 мес</w:t>
      </w:r>
      <w:r w:rsidR="00E778E9" w:rsidRPr="00F242DD">
        <w:rPr>
          <w:rFonts w:eastAsia="Calibri"/>
          <w:i/>
          <w:szCs w:val="22"/>
          <w:lang w:eastAsia="en-US"/>
        </w:rPr>
        <w:t>.</w:t>
      </w:r>
      <w:r w:rsidRPr="00F242DD">
        <w:rPr>
          <w:rFonts w:eastAsia="Calibri"/>
          <w:i/>
          <w:szCs w:val="22"/>
          <w:lang w:eastAsia="en-US"/>
        </w:rPr>
        <w:t xml:space="preserve"> по сравнению с 35,8 мес</w:t>
      </w:r>
      <w:r w:rsidR="00E778E9" w:rsidRPr="00F242DD">
        <w:rPr>
          <w:rFonts w:eastAsia="Calibri"/>
          <w:i/>
          <w:szCs w:val="22"/>
          <w:lang w:eastAsia="en-US"/>
        </w:rPr>
        <w:t>.</w:t>
      </w:r>
      <w:r w:rsidRPr="00F242DD">
        <w:rPr>
          <w:rFonts w:eastAsia="Calibri"/>
          <w:i/>
          <w:szCs w:val="22"/>
          <w:lang w:eastAsia="en-US"/>
        </w:rPr>
        <w:t>).</w:t>
      </w:r>
    </w:p>
    <w:p w14:paraId="44EAE8B8" w14:textId="77777777" w:rsidR="004E08AC" w:rsidRPr="00F242DD" w:rsidRDefault="004E08AC" w:rsidP="00E36DFA">
      <w:pPr>
        <w:pStyle w:val="a4"/>
        <w:spacing w:before="0" w:beforeAutospacing="0" w:after="0" w:afterAutospacing="0" w:line="360" w:lineRule="auto"/>
        <w:ind w:left="709"/>
        <w:contextualSpacing/>
        <w:jc w:val="both"/>
        <w:rPr>
          <w:rFonts w:eastAsia="Calibri"/>
          <w:i/>
          <w:szCs w:val="22"/>
          <w:lang w:eastAsia="en-US"/>
        </w:rPr>
      </w:pPr>
      <w:r w:rsidRPr="00F242DD">
        <w:rPr>
          <w:rFonts w:eastAsia="Calibri"/>
          <w:i/>
          <w:szCs w:val="22"/>
          <w:lang w:eastAsia="en-US"/>
        </w:rPr>
        <w:t xml:space="preserve">В клиническом исследовании VISTA было показано, что при развитии рецидива после </w:t>
      </w:r>
      <w:r w:rsidR="00D2027D" w:rsidRPr="00F242DD">
        <w:rPr>
          <w:rFonts w:eastAsia="Calibri"/>
          <w:i/>
          <w:szCs w:val="22"/>
          <w:lang w:eastAsia="en-US"/>
        </w:rPr>
        <w:t>1-</w:t>
      </w:r>
      <w:r w:rsidRPr="00F242DD">
        <w:rPr>
          <w:rFonts w:eastAsia="Calibri"/>
          <w:i/>
          <w:szCs w:val="22"/>
          <w:lang w:eastAsia="en-US"/>
        </w:rPr>
        <w:t>й линии лечения по схеме VMP эффективность программ на основе леналидомида</w:t>
      </w:r>
      <w:r w:rsidR="00A473F6" w:rsidRPr="00F242DD">
        <w:rPr>
          <w:rFonts w:eastAsia="Calibri"/>
          <w:i/>
          <w:szCs w:val="22"/>
          <w:lang w:eastAsia="en-US"/>
        </w:rPr>
        <w:t>**</w:t>
      </w:r>
      <w:r w:rsidRPr="00F242DD">
        <w:rPr>
          <w:rFonts w:eastAsia="Calibri"/>
          <w:i/>
          <w:szCs w:val="22"/>
          <w:lang w:eastAsia="en-US"/>
        </w:rPr>
        <w:t xml:space="preserve"> выше (73</w:t>
      </w:r>
      <w:r w:rsidR="00D2027D" w:rsidRPr="00F242DD">
        <w:rPr>
          <w:rFonts w:eastAsia="Calibri"/>
          <w:i/>
          <w:szCs w:val="22"/>
          <w:lang w:eastAsia="en-US"/>
        </w:rPr>
        <w:t> %) по сравнению с бортезомиб</w:t>
      </w:r>
      <w:r w:rsidRPr="00F242DD">
        <w:rPr>
          <w:rFonts w:eastAsia="Calibri"/>
          <w:i/>
          <w:szCs w:val="22"/>
          <w:lang w:eastAsia="en-US"/>
        </w:rPr>
        <w:t>содержащей терапией (41</w:t>
      </w:r>
      <w:r w:rsidR="00D2027D" w:rsidRPr="00F242DD">
        <w:rPr>
          <w:rFonts w:eastAsia="Calibri"/>
          <w:i/>
          <w:szCs w:val="22"/>
          <w:lang w:eastAsia="en-US"/>
        </w:rPr>
        <w:t> </w:t>
      </w:r>
      <w:r w:rsidRPr="00F242DD">
        <w:rPr>
          <w:rFonts w:eastAsia="Calibri"/>
          <w:i/>
          <w:szCs w:val="22"/>
          <w:lang w:eastAsia="en-US"/>
        </w:rPr>
        <w:t xml:space="preserve">%). </w:t>
      </w:r>
    </w:p>
    <w:p w14:paraId="02EEC745" w14:textId="77777777" w:rsidR="004E08AC" w:rsidRPr="00F242DD" w:rsidRDefault="004E08AC" w:rsidP="00E36DFA">
      <w:pPr>
        <w:pStyle w:val="a4"/>
        <w:spacing w:before="0" w:beforeAutospacing="0" w:after="0" w:afterAutospacing="0" w:line="360" w:lineRule="auto"/>
        <w:ind w:left="709"/>
        <w:contextualSpacing/>
        <w:jc w:val="both"/>
        <w:rPr>
          <w:rFonts w:eastAsia="Calibri"/>
          <w:i/>
          <w:szCs w:val="22"/>
          <w:lang w:eastAsia="en-US"/>
        </w:rPr>
      </w:pPr>
      <w:r w:rsidRPr="00F242DD">
        <w:rPr>
          <w:rFonts w:eastAsia="Calibri"/>
          <w:i/>
          <w:szCs w:val="22"/>
          <w:lang w:eastAsia="en-US"/>
        </w:rPr>
        <w:lastRenderedPageBreak/>
        <w:t>Перед началом терапии леналидомидом</w:t>
      </w:r>
      <w:r w:rsidR="004A402B" w:rsidRPr="00F242DD">
        <w:rPr>
          <w:rFonts w:eastAsia="Calibri"/>
          <w:i/>
          <w:szCs w:val="22"/>
          <w:lang w:eastAsia="en-US"/>
        </w:rPr>
        <w:t>**</w:t>
      </w:r>
      <w:r w:rsidRPr="00F242DD">
        <w:rPr>
          <w:rFonts w:eastAsia="Calibri"/>
          <w:i/>
          <w:szCs w:val="22"/>
          <w:lang w:eastAsia="en-US"/>
        </w:rPr>
        <w:t xml:space="preserve"> необходимо оценить функцию почек и провести соответствующую коррекцию дозы препарата</w:t>
      </w:r>
      <w:r w:rsidR="00EE1C7E" w:rsidRPr="00F242DD">
        <w:rPr>
          <w:rFonts w:eastAsia="Calibri"/>
          <w:i/>
          <w:szCs w:val="22"/>
          <w:lang w:eastAsia="en-US"/>
        </w:rPr>
        <w:t xml:space="preserve"> (см. приложение </w:t>
      </w:r>
      <w:r w:rsidR="00C812D6" w:rsidRPr="00F242DD">
        <w:rPr>
          <w:rFonts w:eastAsia="Calibri"/>
          <w:i/>
          <w:szCs w:val="22"/>
          <w:lang w:eastAsia="en-US"/>
        </w:rPr>
        <w:t>А3.2</w:t>
      </w:r>
      <w:r w:rsidR="00D2027D" w:rsidRPr="00F242DD">
        <w:rPr>
          <w:rFonts w:eastAsia="Calibri"/>
          <w:i/>
          <w:szCs w:val="22"/>
          <w:lang w:eastAsia="en-US"/>
        </w:rPr>
        <w:t>.</w:t>
      </w:r>
      <w:r w:rsidR="00EE1C7E" w:rsidRPr="00F242DD">
        <w:rPr>
          <w:rFonts w:eastAsia="Calibri"/>
          <w:i/>
          <w:szCs w:val="22"/>
          <w:lang w:eastAsia="en-US"/>
        </w:rPr>
        <w:t>)</w:t>
      </w:r>
      <w:r w:rsidRPr="00F242DD">
        <w:rPr>
          <w:rFonts w:eastAsia="Calibri"/>
          <w:i/>
          <w:szCs w:val="22"/>
          <w:lang w:eastAsia="en-US"/>
        </w:rPr>
        <w:t>.</w:t>
      </w:r>
    </w:p>
    <w:p w14:paraId="1D5F4F2D" w14:textId="77777777" w:rsidR="004E08AC" w:rsidRPr="00F242DD" w:rsidRDefault="004E08AC" w:rsidP="00E36DFA">
      <w:pPr>
        <w:pStyle w:val="a4"/>
        <w:spacing w:before="0" w:beforeAutospacing="0" w:after="0" w:afterAutospacing="0" w:line="360" w:lineRule="auto"/>
        <w:ind w:left="709"/>
        <w:contextualSpacing/>
        <w:jc w:val="both"/>
        <w:rPr>
          <w:rFonts w:eastAsia="Calibri"/>
          <w:i/>
          <w:szCs w:val="22"/>
          <w:lang w:eastAsia="en-US"/>
        </w:rPr>
      </w:pPr>
      <w:r w:rsidRPr="00F242DD">
        <w:rPr>
          <w:rFonts w:eastAsia="Calibri"/>
          <w:i/>
          <w:szCs w:val="22"/>
          <w:lang w:eastAsia="en-US"/>
        </w:rPr>
        <w:t>При лечении леналидомидом</w:t>
      </w:r>
      <w:r w:rsidR="004A402B" w:rsidRPr="00F242DD">
        <w:rPr>
          <w:rFonts w:eastAsia="Calibri"/>
          <w:i/>
          <w:szCs w:val="22"/>
          <w:lang w:eastAsia="en-US"/>
        </w:rPr>
        <w:t>**</w:t>
      </w:r>
      <w:r w:rsidR="00D2027D" w:rsidRPr="00F242DD">
        <w:rPr>
          <w:rFonts w:eastAsia="Calibri"/>
          <w:i/>
          <w:szCs w:val="22"/>
          <w:lang w:eastAsia="en-US"/>
        </w:rPr>
        <w:t xml:space="preserve"> </w:t>
      </w:r>
      <w:r w:rsidR="00FB03BB" w:rsidRPr="00F242DD">
        <w:rPr>
          <w:rFonts w:eastAsia="Calibri"/>
          <w:i/>
          <w:szCs w:val="22"/>
          <w:lang w:eastAsia="en-US"/>
        </w:rPr>
        <w:t>пациентов</w:t>
      </w:r>
      <w:r w:rsidRPr="00F242DD">
        <w:rPr>
          <w:rFonts w:eastAsia="Calibri"/>
          <w:i/>
          <w:szCs w:val="22"/>
          <w:lang w:eastAsia="en-US"/>
        </w:rPr>
        <w:t xml:space="preserve"> ММ с почечной недостаточностью необходим тщательный контроль за показателями крови из-за более часто развивающейся миелосупрессии в процессе лечения, чем при нормальной функции почек.</w:t>
      </w:r>
    </w:p>
    <w:p w14:paraId="6C6D3229" w14:textId="77777777" w:rsidR="004E08AC" w:rsidRPr="00F242DD" w:rsidRDefault="004E08AC" w:rsidP="00E36DFA">
      <w:pPr>
        <w:pStyle w:val="a4"/>
        <w:spacing w:before="0" w:beforeAutospacing="0" w:after="0" w:afterAutospacing="0" w:line="360" w:lineRule="auto"/>
        <w:ind w:left="709"/>
        <w:contextualSpacing/>
        <w:jc w:val="both"/>
        <w:rPr>
          <w:rFonts w:eastAsia="Calibri"/>
          <w:i/>
          <w:szCs w:val="22"/>
          <w:lang w:eastAsia="en-US"/>
        </w:rPr>
      </w:pPr>
      <w:r w:rsidRPr="00F242DD">
        <w:rPr>
          <w:rFonts w:eastAsia="Calibri"/>
          <w:i/>
          <w:szCs w:val="22"/>
          <w:lang w:eastAsia="en-US"/>
        </w:rPr>
        <w:t>Для уменьшения частоты развития тромбозов при лечении леналидомидом</w:t>
      </w:r>
      <w:r w:rsidR="004A402B" w:rsidRPr="00F242DD">
        <w:rPr>
          <w:rFonts w:eastAsia="Calibri"/>
          <w:i/>
          <w:szCs w:val="22"/>
          <w:lang w:eastAsia="en-US"/>
        </w:rPr>
        <w:t>**</w:t>
      </w:r>
      <w:r w:rsidRPr="00F242DD">
        <w:rPr>
          <w:rFonts w:eastAsia="Calibri"/>
          <w:i/>
          <w:szCs w:val="22"/>
          <w:lang w:eastAsia="en-US"/>
        </w:rPr>
        <w:t xml:space="preserve"> и дексаметазоном</w:t>
      </w:r>
      <w:r w:rsidR="004A402B" w:rsidRPr="00F242DD">
        <w:rPr>
          <w:rFonts w:eastAsia="Calibri"/>
          <w:i/>
          <w:szCs w:val="22"/>
          <w:lang w:eastAsia="en-US"/>
        </w:rPr>
        <w:t>**</w:t>
      </w:r>
      <w:r w:rsidRPr="00F242DD">
        <w:rPr>
          <w:rFonts w:eastAsia="Calibri"/>
          <w:i/>
          <w:szCs w:val="22"/>
          <w:lang w:eastAsia="en-US"/>
        </w:rPr>
        <w:t xml:space="preserve"> необходима антикоагулянтная профилактика. Пациентам со стандартным риском венозной тромбоэмболии назначают низкие дозы ацетилсалициловой кислоты (</w:t>
      </w:r>
      <w:r w:rsidR="00942902" w:rsidRPr="00F242DD">
        <w:rPr>
          <w:rFonts w:eastAsia="Calibri"/>
          <w:i/>
          <w:szCs w:val="22"/>
          <w:lang w:eastAsia="en-US"/>
        </w:rPr>
        <w:t>80</w:t>
      </w:r>
      <w:r w:rsidR="005248AD" w:rsidRPr="00F242DD">
        <w:rPr>
          <w:rFonts w:eastAsia="Calibri"/>
          <w:i/>
          <w:szCs w:val="22"/>
          <w:lang w:eastAsia="en-US"/>
        </w:rPr>
        <w:t>−</w:t>
      </w:r>
      <w:r w:rsidRPr="00F242DD">
        <w:rPr>
          <w:rFonts w:eastAsia="Calibri"/>
          <w:i/>
          <w:szCs w:val="22"/>
          <w:lang w:eastAsia="en-US"/>
        </w:rPr>
        <w:t xml:space="preserve">100 мг). При более высоком риске тромбозов, особенно у обездвиженных пациентов, </w:t>
      </w:r>
      <w:r w:rsidR="005248AD" w:rsidRPr="00F242DD">
        <w:rPr>
          <w:rFonts w:eastAsia="Calibri"/>
          <w:i/>
          <w:szCs w:val="22"/>
          <w:lang w:eastAsia="en-US"/>
        </w:rPr>
        <w:t>лиц</w:t>
      </w:r>
      <w:r w:rsidRPr="00F242DD">
        <w:rPr>
          <w:rFonts w:eastAsia="Calibri"/>
          <w:i/>
          <w:szCs w:val="22"/>
          <w:lang w:eastAsia="en-US"/>
        </w:rPr>
        <w:t>, имеющих тромбозы или тромбоэмболии в анамнезе</w:t>
      </w:r>
      <w:r w:rsidR="005248AD" w:rsidRPr="00F242DD">
        <w:rPr>
          <w:rFonts w:eastAsia="Calibri"/>
          <w:i/>
          <w:szCs w:val="22"/>
          <w:lang w:eastAsia="en-US"/>
        </w:rPr>
        <w:t>,</w:t>
      </w:r>
      <w:r w:rsidRPr="00F242DD">
        <w:rPr>
          <w:rFonts w:eastAsia="Calibri"/>
          <w:i/>
          <w:szCs w:val="22"/>
          <w:lang w:eastAsia="en-US"/>
        </w:rPr>
        <w:t xml:space="preserve"> или у </w:t>
      </w:r>
      <w:r w:rsidR="00534E54" w:rsidRPr="00F242DD">
        <w:rPr>
          <w:rFonts w:eastAsia="Calibri"/>
          <w:i/>
          <w:szCs w:val="22"/>
          <w:lang w:eastAsia="en-US"/>
        </w:rPr>
        <w:t>пациентов</w:t>
      </w:r>
      <w:r w:rsidRPr="00F242DD">
        <w:rPr>
          <w:rFonts w:eastAsia="Calibri"/>
          <w:i/>
          <w:szCs w:val="22"/>
          <w:lang w:eastAsia="en-US"/>
        </w:rPr>
        <w:t>, получающих эритропоэтин</w:t>
      </w:r>
      <w:r w:rsidR="00FB04F3" w:rsidRPr="00F242DD">
        <w:rPr>
          <w:rFonts w:eastAsia="Calibri"/>
          <w:i/>
          <w:szCs w:val="22"/>
          <w:lang w:eastAsia="en-US"/>
        </w:rPr>
        <w:t>**</w:t>
      </w:r>
      <w:r w:rsidRPr="00F242DD">
        <w:rPr>
          <w:rFonts w:eastAsia="Calibri"/>
          <w:i/>
          <w:szCs w:val="22"/>
          <w:lang w:eastAsia="en-US"/>
        </w:rPr>
        <w:t>, следует рассмотреть возможность использования профилактической дозы низкомолекулярного гепарина.</w:t>
      </w:r>
    </w:p>
    <w:p w14:paraId="342A444F" w14:textId="77777777" w:rsidR="00162CF5" w:rsidRPr="00F242DD" w:rsidRDefault="004E08AC" w:rsidP="00E36DFA">
      <w:pPr>
        <w:pStyle w:val="a4"/>
        <w:spacing w:before="0" w:beforeAutospacing="0" w:after="0" w:afterAutospacing="0" w:line="360" w:lineRule="auto"/>
        <w:ind w:left="709"/>
        <w:contextualSpacing/>
        <w:jc w:val="both"/>
        <w:rPr>
          <w:rFonts w:eastAsia="Calibri"/>
          <w:i/>
          <w:szCs w:val="22"/>
          <w:lang w:eastAsia="en-US"/>
        </w:rPr>
      </w:pPr>
      <w:r w:rsidRPr="00F242DD">
        <w:rPr>
          <w:rFonts w:eastAsia="Calibri"/>
          <w:i/>
          <w:szCs w:val="22"/>
          <w:lang w:eastAsia="en-US"/>
        </w:rPr>
        <w:t>В соответствии с накопленным клиническим опытом для улучшения переносимости терапии рекомендуют проводить соответствующую коррекцию дозы дексаметазона</w:t>
      </w:r>
      <w:r w:rsidR="004A402B" w:rsidRPr="00F242DD">
        <w:rPr>
          <w:rFonts w:eastAsia="Calibri"/>
          <w:i/>
          <w:szCs w:val="22"/>
          <w:lang w:eastAsia="en-US"/>
        </w:rPr>
        <w:t>**</w:t>
      </w:r>
      <w:r w:rsidRPr="00F242DD">
        <w:rPr>
          <w:rFonts w:eastAsia="Calibri"/>
          <w:i/>
          <w:szCs w:val="22"/>
          <w:lang w:eastAsia="en-US"/>
        </w:rPr>
        <w:t xml:space="preserve"> в зависимости от возраста пациентов.</w:t>
      </w:r>
    </w:p>
    <w:p w14:paraId="548B5673" w14:textId="77777777" w:rsidR="002D7F46" w:rsidRPr="00F242DD" w:rsidRDefault="00B228C7" w:rsidP="00727CDE">
      <w:pPr>
        <w:pStyle w:val="a6"/>
        <w:numPr>
          <w:ilvl w:val="0"/>
          <w:numId w:val="8"/>
        </w:numPr>
        <w:tabs>
          <w:tab w:val="clear" w:pos="348"/>
          <w:tab w:val="num" w:pos="709"/>
        </w:tabs>
        <w:spacing w:before="0" w:after="0"/>
        <w:ind w:left="709" w:hanging="709"/>
      </w:pPr>
      <w:r w:rsidRPr="00F242DD">
        <w:t>Пациентам с</w:t>
      </w:r>
      <w:r w:rsidR="00A473F6" w:rsidRPr="00F242DD">
        <w:t xml:space="preserve"> рецидивом ММ</w:t>
      </w:r>
      <w:r w:rsidRPr="00F242DD">
        <w:t>, которым показана противомиеломная терапия и у которых не развилась рефрактерность к бортезомибу</w:t>
      </w:r>
      <w:r w:rsidR="00A473F6" w:rsidRPr="00F242DD">
        <w:t>**</w:t>
      </w:r>
      <w:r w:rsidRPr="00F242DD">
        <w:t xml:space="preserve"> и леналидомиду</w:t>
      </w:r>
      <w:r w:rsidR="00A473F6" w:rsidRPr="00F242DD">
        <w:t>**</w:t>
      </w:r>
      <w:r w:rsidRPr="00F242DD">
        <w:t xml:space="preserve">, </w:t>
      </w:r>
      <w:r w:rsidR="00C86568" w:rsidRPr="00F242DD">
        <w:t>при агрессивном течении</w:t>
      </w:r>
      <w:r w:rsidR="00215D8C" w:rsidRPr="00F242DD">
        <w:t xml:space="preserve"> рецидива</w:t>
      </w:r>
      <w:r w:rsidR="002D7F46" w:rsidRPr="00F242DD">
        <w:t xml:space="preserve"> в качестве одной из возможных опций может быть </w:t>
      </w:r>
      <w:r w:rsidR="002D7F46" w:rsidRPr="00F242DD">
        <w:rPr>
          <w:b/>
        </w:rPr>
        <w:t>рекомендована</w:t>
      </w:r>
      <w:r w:rsidR="002D7F46" w:rsidRPr="00F242DD">
        <w:t xml:space="preserve"> терапия с включением в схему лечения</w:t>
      </w:r>
      <w:r w:rsidR="00C531AE" w:rsidRPr="00F242DD">
        <w:t xml:space="preserve"> </w:t>
      </w:r>
      <w:r w:rsidR="00C86568" w:rsidRPr="00F242DD">
        <w:t>бортезомиба**,</w:t>
      </w:r>
      <w:r w:rsidR="000A156C" w:rsidRPr="00F242DD">
        <w:t xml:space="preserve"> </w:t>
      </w:r>
      <w:r w:rsidR="002D7F46" w:rsidRPr="00F242DD">
        <w:t>леналидомида**</w:t>
      </w:r>
      <w:r w:rsidR="00C86568" w:rsidRPr="00F242DD">
        <w:t xml:space="preserve"> и </w:t>
      </w:r>
      <w:r w:rsidR="002D7F46" w:rsidRPr="00F242DD">
        <w:t>дексаметазон</w:t>
      </w:r>
      <w:r w:rsidR="00C86568" w:rsidRPr="00F242DD">
        <w:t>а</w:t>
      </w:r>
      <w:r w:rsidR="002D7F46" w:rsidRPr="00F242DD">
        <w:t xml:space="preserve">** </w:t>
      </w:r>
      <w:r w:rsidR="00032CFB" w:rsidRPr="00F242DD">
        <w:t xml:space="preserve">(описание режимов – см. приложение </w:t>
      </w:r>
      <w:r w:rsidR="00C812D6" w:rsidRPr="00F242DD">
        <w:t>А3.1</w:t>
      </w:r>
      <w:r w:rsidR="00C531AE" w:rsidRPr="00F242DD">
        <w:t>.</w:t>
      </w:r>
      <w:r w:rsidR="00032CFB" w:rsidRPr="00F242DD">
        <w:t>)</w:t>
      </w:r>
      <w:r w:rsidR="00D939A2" w:rsidRPr="00F242DD">
        <w:t xml:space="preserve"> </w:t>
      </w:r>
      <w:r w:rsidR="00A96FB6" w:rsidRPr="00F242DD">
        <w:rPr>
          <w:i/>
        </w:rPr>
        <w:fldChar w:fldCharType="begin" w:fldLock="1"/>
      </w:r>
      <w:r w:rsidR="00F74B6B" w:rsidRPr="00F242DD">
        <w:rPr>
          <w:i/>
        </w:rPr>
        <w:instrText>ADDIN CSL_CITATION {"citationItems":[{"id":"ITEM-1","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1","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0]","plainTextFormattedCitation":"[60]","previouslyFormattedCitation":"[60]"},"properties":{"noteIndex":0},"schema":"https://github.com/citation-style-language/schema/raw/master/csl-citation.json"}</w:instrText>
      </w:r>
      <w:r w:rsidR="00A96FB6" w:rsidRPr="00F242DD">
        <w:rPr>
          <w:i/>
        </w:rPr>
        <w:fldChar w:fldCharType="separate"/>
      </w:r>
      <w:r w:rsidR="00705691" w:rsidRPr="00F242DD">
        <w:rPr>
          <w:noProof/>
        </w:rPr>
        <w:t>[60]</w:t>
      </w:r>
      <w:r w:rsidR="00A96FB6" w:rsidRPr="00F242DD">
        <w:rPr>
          <w:i/>
        </w:rPr>
        <w:fldChar w:fldCharType="end"/>
      </w:r>
      <w:r w:rsidR="004A402B" w:rsidRPr="00F242DD">
        <w:t>.</w:t>
      </w:r>
    </w:p>
    <w:p w14:paraId="00806C1F" w14:textId="77777777" w:rsidR="002D7F46" w:rsidRPr="00F242DD" w:rsidRDefault="002D7F46" w:rsidP="00131E36">
      <w:pPr>
        <w:pStyle w:val="a6"/>
        <w:spacing w:before="0" w:after="0"/>
        <w:ind w:left="709"/>
        <w:rPr>
          <w:b/>
        </w:rPr>
      </w:pPr>
      <w:r w:rsidRPr="00F242DD">
        <w:rPr>
          <w:b/>
        </w:rPr>
        <w:t xml:space="preserve">Уровень убедительности рекомендаций </w:t>
      </w:r>
      <w:r w:rsidR="00C531AE" w:rsidRPr="00F242DD">
        <w:rPr>
          <w:b/>
        </w:rPr>
        <w:t xml:space="preserve">− </w:t>
      </w:r>
      <w:r w:rsidR="006A50CD" w:rsidRPr="00F242DD">
        <w:rPr>
          <w:b/>
        </w:rPr>
        <w:t xml:space="preserve">С </w:t>
      </w:r>
      <w:r w:rsidRPr="00F242DD">
        <w:rPr>
          <w:b/>
        </w:rPr>
        <w:t>(уровень достоверности доказательств</w:t>
      </w:r>
      <w:r w:rsidR="000A156C" w:rsidRPr="00F242DD">
        <w:rPr>
          <w:b/>
        </w:rPr>
        <w:t xml:space="preserve"> </w:t>
      </w:r>
      <w:r w:rsidR="00C531AE" w:rsidRPr="00F242DD">
        <w:rPr>
          <w:b/>
        </w:rPr>
        <w:t xml:space="preserve">− </w:t>
      </w:r>
      <w:r w:rsidR="006A50CD" w:rsidRPr="00F242DD">
        <w:rPr>
          <w:b/>
        </w:rPr>
        <w:t>4</w:t>
      </w:r>
      <w:r w:rsidR="006E390F" w:rsidRPr="00F242DD">
        <w:rPr>
          <w:b/>
        </w:rPr>
        <w:t>)</w:t>
      </w:r>
    </w:p>
    <w:p w14:paraId="59C09BC8" w14:textId="77777777" w:rsidR="00970CB0" w:rsidRPr="00F242DD" w:rsidRDefault="004A402B" w:rsidP="00727CDE">
      <w:pPr>
        <w:pStyle w:val="a6"/>
        <w:numPr>
          <w:ilvl w:val="0"/>
          <w:numId w:val="8"/>
        </w:numPr>
        <w:tabs>
          <w:tab w:val="clear" w:pos="348"/>
          <w:tab w:val="num" w:pos="709"/>
        </w:tabs>
        <w:spacing w:before="0" w:after="0"/>
        <w:ind w:left="709" w:hanging="709"/>
      </w:pPr>
      <w:r w:rsidRPr="00F242DD">
        <w:t>Пациентам с рецидивом ММ</w:t>
      </w:r>
      <w:r w:rsidR="00B228C7" w:rsidRPr="00F242DD">
        <w:t>, которым показана противомиеломная терапия и у которых не развилась рефрактерность к бортезомибу</w:t>
      </w:r>
      <w:r w:rsidRPr="00F242DD">
        <w:t>**</w:t>
      </w:r>
      <w:r w:rsidR="00B228C7" w:rsidRPr="00F242DD">
        <w:t xml:space="preserve"> и леналидомиду</w:t>
      </w:r>
      <w:r w:rsidRPr="00F242DD">
        <w:t>**</w:t>
      </w:r>
      <w:r w:rsidR="00B228C7" w:rsidRPr="00F242DD">
        <w:t>, в качестве одн</w:t>
      </w:r>
      <w:r w:rsidR="00B657E4" w:rsidRPr="00F242DD">
        <w:t xml:space="preserve">ой из возможных опций </w:t>
      </w:r>
      <w:r w:rsidR="00B657E4" w:rsidRPr="00F242DD">
        <w:rPr>
          <w:b/>
        </w:rPr>
        <w:t>рекомендуется</w:t>
      </w:r>
      <w:r w:rsidR="00970CB0" w:rsidRPr="00F242DD">
        <w:t xml:space="preserve"> терапия с </w:t>
      </w:r>
      <w:r w:rsidR="009D3FBB" w:rsidRPr="00F242DD">
        <w:t>применением комбинированной</w:t>
      </w:r>
      <w:r w:rsidR="00970CB0" w:rsidRPr="00F242DD">
        <w:t xml:space="preserve"> </w:t>
      </w:r>
      <w:r w:rsidR="009D3FBB" w:rsidRPr="00F242DD">
        <w:t xml:space="preserve">схемы </w:t>
      </w:r>
      <w:r w:rsidR="00970CB0" w:rsidRPr="00F242DD">
        <w:t xml:space="preserve">лечения </w:t>
      </w:r>
      <w:r w:rsidR="003446C4" w:rsidRPr="00F242DD">
        <w:t>карфилзомиба</w:t>
      </w:r>
      <w:r w:rsidR="00C86568" w:rsidRPr="00F242DD">
        <w:t>**</w:t>
      </w:r>
      <w:r w:rsidR="003446C4" w:rsidRPr="00F242DD">
        <w:t xml:space="preserve">, </w:t>
      </w:r>
      <w:r w:rsidR="00970CB0" w:rsidRPr="00F242DD">
        <w:t xml:space="preserve">леналидомида** </w:t>
      </w:r>
      <w:r w:rsidR="003446C4" w:rsidRPr="00F242DD">
        <w:t xml:space="preserve">и </w:t>
      </w:r>
      <w:r w:rsidR="00970CB0" w:rsidRPr="00F242DD">
        <w:t>дексаметазон</w:t>
      </w:r>
      <w:r w:rsidR="003446C4" w:rsidRPr="00F242DD">
        <w:t>а</w:t>
      </w:r>
      <w:r w:rsidR="00970CB0" w:rsidRPr="00F242DD">
        <w:t xml:space="preserve">** </w:t>
      </w:r>
      <w:r w:rsidR="00032CFB" w:rsidRPr="00F242DD">
        <w:t xml:space="preserve">(описание режимов – см. приложение </w:t>
      </w:r>
      <w:r w:rsidR="00C812D6" w:rsidRPr="00F242DD">
        <w:t>А3.1</w:t>
      </w:r>
      <w:r w:rsidR="004B6355" w:rsidRPr="00F242DD">
        <w:t>.</w:t>
      </w:r>
      <w:r w:rsidR="001D1AA5" w:rsidRPr="00F242DD">
        <w:t xml:space="preserve">) </w:t>
      </w:r>
      <w:r w:rsidR="00A96FB6" w:rsidRPr="00F242DD">
        <w:rPr>
          <w:i/>
        </w:rPr>
        <w:fldChar w:fldCharType="begin" w:fldLock="1"/>
      </w:r>
      <w:r w:rsidR="00F74B6B" w:rsidRPr="00F242DD">
        <w:rPr>
          <w:i/>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A96FB6" w:rsidRPr="00F242DD">
        <w:rPr>
          <w:i/>
        </w:rPr>
        <w:fldChar w:fldCharType="separate"/>
      </w:r>
      <w:r w:rsidR="00705691" w:rsidRPr="00F242DD">
        <w:rPr>
          <w:noProof/>
        </w:rPr>
        <w:t>[61]</w:t>
      </w:r>
      <w:r w:rsidR="00A96FB6" w:rsidRPr="00F242DD">
        <w:rPr>
          <w:i/>
        </w:rPr>
        <w:fldChar w:fldCharType="end"/>
      </w:r>
      <w:r w:rsidRPr="00F242DD">
        <w:t>.</w:t>
      </w:r>
    </w:p>
    <w:p w14:paraId="4D251C2D" w14:textId="77777777" w:rsidR="00970CB0" w:rsidRPr="00F242DD" w:rsidRDefault="00970CB0" w:rsidP="00131E36">
      <w:pPr>
        <w:pStyle w:val="a6"/>
        <w:spacing w:before="0" w:after="0"/>
        <w:ind w:left="709"/>
        <w:rPr>
          <w:b/>
        </w:rPr>
      </w:pPr>
      <w:r w:rsidRPr="00F242DD">
        <w:rPr>
          <w:b/>
        </w:rPr>
        <w:t xml:space="preserve">Уровень убедительности рекомендаций </w:t>
      </w:r>
      <w:r w:rsidR="004B6355" w:rsidRPr="00F242DD">
        <w:rPr>
          <w:b/>
        </w:rPr>
        <w:t xml:space="preserve">− </w:t>
      </w:r>
      <w:r w:rsidR="004A402B" w:rsidRPr="00F242DD">
        <w:rPr>
          <w:b/>
          <w:lang w:val="en-US"/>
        </w:rPr>
        <w:t>A</w:t>
      </w:r>
      <w:r w:rsidR="00D939A2" w:rsidRPr="00F242DD">
        <w:rPr>
          <w:b/>
        </w:rPr>
        <w:t xml:space="preserve"> </w:t>
      </w:r>
      <w:r w:rsidRPr="00F242DD">
        <w:rPr>
          <w:b/>
        </w:rPr>
        <w:t>(уровень достоверности доказательств</w:t>
      </w:r>
      <w:r w:rsidR="00D939A2" w:rsidRPr="00F242DD">
        <w:rPr>
          <w:b/>
        </w:rPr>
        <w:t xml:space="preserve"> </w:t>
      </w:r>
      <w:r w:rsidR="004B6355" w:rsidRPr="00F242DD">
        <w:rPr>
          <w:b/>
        </w:rPr>
        <w:t xml:space="preserve">− </w:t>
      </w:r>
      <w:r w:rsidR="004A402B" w:rsidRPr="00F242DD">
        <w:rPr>
          <w:b/>
        </w:rPr>
        <w:t>1</w:t>
      </w:r>
      <w:r w:rsidRPr="00F242DD">
        <w:rPr>
          <w:b/>
        </w:rPr>
        <w:t>)</w:t>
      </w:r>
    </w:p>
    <w:p w14:paraId="23B6CB75" w14:textId="77777777" w:rsidR="001F641D" w:rsidRPr="00F242DD" w:rsidRDefault="00970CB0" w:rsidP="00131E36">
      <w:pPr>
        <w:pStyle w:val="a6"/>
        <w:spacing w:before="0" w:after="0"/>
        <w:ind w:left="709"/>
        <w:rPr>
          <w:i/>
        </w:rPr>
      </w:pPr>
      <w:r w:rsidRPr="00F242DD">
        <w:rPr>
          <w:b/>
        </w:rPr>
        <w:t xml:space="preserve">Комментарий: </w:t>
      </w:r>
      <w:r w:rsidR="00D939A2" w:rsidRPr="00F242DD">
        <w:rPr>
          <w:i/>
        </w:rPr>
        <w:t xml:space="preserve">в </w:t>
      </w:r>
      <w:r w:rsidR="002D7F46" w:rsidRPr="00F242DD">
        <w:rPr>
          <w:i/>
        </w:rPr>
        <w:t>крупном рандомизированном исследовании III фазы ASPIRE было показано, что добавление карфилзомиба</w:t>
      </w:r>
      <w:r w:rsidR="004A402B" w:rsidRPr="00F242DD">
        <w:rPr>
          <w:i/>
        </w:rPr>
        <w:t>**</w:t>
      </w:r>
      <w:r w:rsidR="002D7F46" w:rsidRPr="00F242DD">
        <w:rPr>
          <w:i/>
        </w:rPr>
        <w:t xml:space="preserve"> к сочетанию леналидомида</w:t>
      </w:r>
      <w:r w:rsidR="00AD2477" w:rsidRPr="00F242DD">
        <w:rPr>
          <w:i/>
        </w:rPr>
        <w:t>**</w:t>
      </w:r>
      <w:r w:rsidR="002D7F46" w:rsidRPr="00F242DD">
        <w:rPr>
          <w:i/>
        </w:rPr>
        <w:t xml:space="preserve"> и </w:t>
      </w:r>
      <w:r w:rsidR="002D7F46" w:rsidRPr="00F242DD">
        <w:rPr>
          <w:i/>
        </w:rPr>
        <w:lastRenderedPageBreak/>
        <w:t>дексаметазона</w:t>
      </w:r>
      <w:r w:rsidR="00AD2477" w:rsidRPr="00F242DD">
        <w:rPr>
          <w:i/>
        </w:rPr>
        <w:t>**</w:t>
      </w:r>
      <w:r w:rsidR="002D7F46" w:rsidRPr="00F242DD">
        <w:rPr>
          <w:i/>
        </w:rPr>
        <w:t xml:space="preserve"> значительно улучшает ВБП и ОВ у пациентов с рецидивами ММ. Медиана ВБП составила 26,3 мес</w:t>
      </w:r>
      <w:r w:rsidR="00E778E9" w:rsidRPr="00F242DD">
        <w:rPr>
          <w:i/>
        </w:rPr>
        <w:t>.</w:t>
      </w:r>
      <w:r w:rsidR="002D7F46" w:rsidRPr="00F242DD">
        <w:rPr>
          <w:i/>
        </w:rPr>
        <w:t xml:space="preserve"> в группе </w:t>
      </w:r>
      <w:r w:rsidR="00FB03BB" w:rsidRPr="00F242DD">
        <w:rPr>
          <w:i/>
        </w:rPr>
        <w:t>пациентов</w:t>
      </w:r>
      <w:r w:rsidR="002D7F46" w:rsidRPr="00F242DD">
        <w:rPr>
          <w:i/>
        </w:rPr>
        <w:t>, получавших карфилзомиб</w:t>
      </w:r>
      <w:r w:rsidR="004A402B" w:rsidRPr="00F242DD">
        <w:rPr>
          <w:i/>
        </w:rPr>
        <w:t>**</w:t>
      </w:r>
      <w:r w:rsidR="002D7F46" w:rsidRPr="00F242DD">
        <w:rPr>
          <w:i/>
        </w:rPr>
        <w:t xml:space="preserve"> и 17,6 мес</w:t>
      </w:r>
      <w:r w:rsidR="00E778E9" w:rsidRPr="00F242DD">
        <w:rPr>
          <w:i/>
        </w:rPr>
        <w:t>.</w:t>
      </w:r>
      <w:r w:rsidR="002D7F46" w:rsidRPr="00F242DD">
        <w:rPr>
          <w:i/>
        </w:rPr>
        <w:t xml:space="preserve"> у пациентов, получавших только леналидомид</w:t>
      </w:r>
      <w:r w:rsidR="004A402B" w:rsidRPr="00F242DD">
        <w:rPr>
          <w:i/>
        </w:rPr>
        <w:t>**</w:t>
      </w:r>
      <w:r w:rsidR="002D7F46" w:rsidRPr="00F242DD">
        <w:rPr>
          <w:i/>
        </w:rPr>
        <w:t xml:space="preserve"> с дексаметазоном</w:t>
      </w:r>
      <w:r w:rsidR="004A402B" w:rsidRPr="00F242DD">
        <w:rPr>
          <w:i/>
        </w:rPr>
        <w:t>**</w:t>
      </w:r>
      <w:r w:rsidR="002D7F46" w:rsidRPr="00F242DD">
        <w:rPr>
          <w:i/>
        </w:rPr>
        <w:t>; медиана ОВ – 48,3 мес</w:t>
      </w:r>
      <w:r w:rsidR="00E778E9" w:rsidRPr="00F242DD">
        <w:rPr>
          <w:i/>
        </w:rPr>
        <w:t>.</w:t>
      </w:r>
      <w:r w:rsidR="002D7F46" w:rsidRPr="00F242DD">
        <w:rPr>
          <w:i/>
        </w:rPr>
        <w:t xml:space="preserve"> против 40,4 мес</w:t>
      </w:r>
      <w:r w:rsidR="00E778E9" w:rsidRPr="00F242DD">
        <w:rPr>
          <w:i/>
        </w:rPr>
        <w:t>.</w:t>
      </w:r>
      <w:r w:rsidR="002D7F46" w:rsidRPr="00F242DD">
        <w:rPr>
          <w:i/>
        </w:rPr>
        <w:t xml:space="preserve"> соответственно. Частота ремиссий также была значительно выше в группе </w:t>
      </w:r>
      <w:r w:rsidR="00FB03BB" w:rsidRPr="00F242DD">
        <w:rPr>
          <w:i/>
        </w:rPr>
        <w:t>пациентов</w:t>
      </w:r>
      <w:r w:rsidR="002D7F46" w:rsidRPr="00F242DD">
        <w:rPr>
          <w:i/>
        </w:rPr>
        <w:t>, получавших карфилзомиб</w:t>
      </w:r>
      <w:r w:rsidR="004A402B" w:rsidRPr="00F242DD">
        <w:rPr>
          <w:i/>
        </w:rPr>
        <w:t>**</w:t>
      </w:r>
      <w:r w:rsidR="002D7F46" w:rsidRPr="00F242DD">
        <w:rPr>
          <w:i/>
        </w:rPr>
        <w:t>, и составила 87,1</w:t>
      </w:r>
      <w:r w:rsidR="004B6355" w:rsidRPr="00F242DD">
        <w:rPr>
          <w:i/>
        </w:rPr>
        <w:t> </w:t>
      </w:r>
      <w:r w:rsidR="002D7F46" w:rsidRPr="00F242DD">
        <w:rPr>
          <w:i/>
        </w:rPr>
        <w:t>% (по сравнению с 66,7</w:t>
      </w:r>
      <w:r w:rsidR="004B6355" w:rsidRPr="00F242DD">
        <w:rPr>
          <w:i/>
        </w:rPr>
        <w:t> </w:t>
      </w:r>
      <w:r w:rsidR="002D7F46" w:rsidRPr="00F242DD">
        <w:rPr>
          <w:i/>
        </w:rPr>
        <w:t xml:space="preserve">% в контрольной группе), а частота </w:t>
      </w:r>
      <w:r w:rsidR="004B6355" w:rsidRPr="00F242DD">
        <w:rPr>
          <w:i/>
        </w:rPr>
        <w:t>ПР</w:t>
      </w:r>
      <w:r w:rsidR="002D7F46" w:rsidRPr="00F242DD">
        <w:rPr>
          <w:i/>
        </w:rPr>
        <w:t xml:space="preserve"> составила 31,8</w:t>
      </w:r>
      <w:r w:rsidR="004B6355" w:rsidRPr="00F242DD">
        <w:rPr>
          <w:i/>
        </w:rPr>
        <w:t> </w:t>
      </w:r>
      <w:r w:rsidR="002D7F46" w:rsidRPr="00F242DD">
        <w:rPr>
          <w:i/>
        </w:rPr>
        <w:t>% (9,3</w:t>
      </w:r>
      <w:r w:rsidR="004B6355" w:rsidRPr="00F242DD">
        <w:rPr>
          <w:i/>
        </w:rPr>
        <w:t> </w:t>
      </w:r>
      <w:r w:rsidR="002D7F46" w:rsidRPr="00F242DD">
        <w:rPr>
          <w:i/>
        </w:rPr>
        <w:t>% в контрольной группе). Частота периферической нейропатии была практически одинаковой в обеих группах. Другие негематологические осложнения 3</w:t>
      </w:r>
      <w:r w:rsidR="004B6355" w:rsidRPr="00F242DD">
        <w:rPr>
          <w:i/>
        </w:rPr>
        <w:t>−</w:t>
      </w:r>
      <w:r w:rsidR="002D7F46" w:rsidRPr="00F242DD">
        <w:rPr>
          <w:i/>
        </w:rPr>
        <w:t>4</w:t>
      </w:r>
      <w:r w:rsidR="004B6355" w:rsidRPr="00F242DD">
        <w:rPr>
          <w:i/>
        </w:rPr>
        <w:t>-й</w:t>
      </w:r>
      <w:r w:rsidR="002D7F46" w:rsidRPr="00F242DD">
        <w:rPr>
          <w:i/>
        </w:rPr>
        <w:t xml:space="preserve"> степени встречались чаще при лечении карфилзомибом</w:t>
      </w:r>
      <w:r w:rsidR="00AD2477" w:rsidRPr="00F242DD">
        <w:rPr>
          <w:i/>
        </w:rPr>
        <w:t>**</w:t>
      </w:r>
      <w:r w:rsidR="002D7F46" w:rsidRPr="00F242DD">
        <w:rPr>
          <w:i/>
        </w:rPr>
        <w:t xml:space="preserve"> и включали одышку (2,8 и 1,8</w:t>
      </w:r>
      <w:r w:rsidR="004B6355" w:rsidRPr="00F242DD">
        <w:rPr>
          <w:i/>
        </w:rPr>
        <w:t> </w:t>
      </w:r>
      <w:r w:rsidR="002D7F46" w:rsidRPr="00F242DD">
        <w:rPr>
          <w:i/>
        </w:rPr>
        <w:t>% соответственно), сердечную недостаточность (3,8 и 1,8</w:t>
      </w:r>
      <w:r w:rsidR="004B6355" w:rsidRPr="00F242DD">
        <w:rPr>
          <w:i/>
        </w:rPr>
        <w:t> </w:t>
      </w:r>
      <w:r w:rsidR="002D7F46" w:rsidRPr="00F242DD">
        <w:rPr>
          <w:i/>
        </w:rPr>
        <w:t>% соответственно) и гипертензию (4,3 и 1,8</w:t>
      </w:r>
      <w:r w:rsidR="004B6355" w:rsidRPr="00F242DD">
        <w:rPr>
          <w:i/>
        </w:rPr>
        <w:t> </w:t>
      </w:r>
      <w:r w:rsidR="002D7F46" w:rsidRPr="00F242DD">
        <w:rPr>
          <w:i/>
        </w:rPr>
        <w:t>%). Лечение по схеме KRd рекомендуется при агрессивном течении рецидива</w:t>
      </w:r>
      <w:r w:rsidR="00194E63" w:rsidRPr="00F242DD">
        <w:rPr>
          <w:i/>
        </w:rPr>
        <w:t>,</w:t>
      </w:r>
      <w:r w:rsidR="002D7F46" w:rsidRPr="00F242DD">
        <w:rPr>
          <w:i/>
        </w:rPr>
        <w:t xml:space="preserve"> и его продолжают до прогрессирования или развития неприемлемой токсичности.</w:t>
      </w:r>
    </w:p>
    <w:p w14:paraId="36A80A91" w14:textId="77777777" w:rsidR="002D7F46" w:rsidRPr="00F242DD" w:rsidRDefault="00B228C7" w:rsidP="00727CDE">
      <w:pPr>
        <w:pStyle w:val="a6"/>
        <w:numPr>
          <w:ilvl w:val="0"/>
          <w:numId w:val="8"/>
        </w:numPr>
        <w:tabs>
          <w:tab w:val="clear" w:pos="348"/>
          <w:tab w:val="num" w:pos="709"/>
        </w:tabs>
        <w:spacing w:before="0" w:after="0"/>
        <w:ind w:left="709" w:hanging="709"/>
      </w:pPr>
      <w:r w:rsidRPr="00F242DD">
        <w:t>Пациентам с</w:t>
      </w:r>
      <w:r w:rsidR="00DB0580" w:rsidRPr="00F242DD">
        <w:t xml:space="preserve"> рецидивом ММ</w:t>
      </w:r>
      <w:r w:rsidRPr="00F242DD">
        <w:t>, которым показана противомиеломная терапия и у которых не развилась рефр</w:t>
      </w:r>
      <w:r w:rsidR="001D4417" w:rsidRPr="00F242DD">
        <w:t>а</w:t>
      </w:r>
      <w:r w:rsidRPr="00F242DD">
        <w:t>ктерность к бортезомибу</w:t>
      </w:r>
      <w:r w:rsidR="002603E3" w:rsidRPr="00F242DD">
        <w:t>**</w:t>
      </w:r>
      <w:r w:rsidRPr="00F242DD">
        <w:t xml:space="preserve"> и леналидомиду</w:t>
      </w:r>
      <w:r w:rsidR="002603E3" w:rsidRPr="00F242DD">
        <w:t>**</w:t>
      </w:r>
      <w:r w:rsidRPr="00F242DD">
        <w:t>, в качестве од</w:t>
      </w:r>
      <w:r w:rsidR="00B657E4" w:rsidRPr="00F242DD">
        <w:t xml:space="preserve">ной из возможных опций </w:t>
      </w:r>
      <w:r w:rsidR="00B657E4" w:rsidRPr="00F242DD">
        <w:rPr>
          <w:b/>
        </w:rPr>
        <w:t>рекомендуется</w:t>
      </w:r>
      <w:r w:rsidR="002D7F46" w:rsidRPr="00F242DD">
        <w:t xml:space="preserve"> терапия </w:t>
      </w:r>
      <w:r w:rsidR="009D3FBB" w:rsidRPr="00F242DD">
        <w:t xml:space="preserve">применением комбинированной схемы </w:t>
      </w:r>
      <w:r w:rsidR="002D7F46" w:rsidRPr="00F242DD">
        <w:t>лечения карфилзомиба</w:t>
      </w:r>
      <w:r w:rsidR="00C86568" w:rsidRPr="00F242DD">
        <w:t>**</w:t>
      </w:r>
      <w:r w:rsidR="002D7F46" w:rsidRPr="00F242DD">
        <w:t xml:space="preserve"> и дексаметазона** </w:t>
      </w:r>
      <w:r w:rsidR="00032CFB" w:rsidRPr="00F242DD">
        <w:t xml:space="preserve">(описание режимов – см. приложение </w:t>
      </w:r>
      <w:r w:rsidR="00C812D6" w:rsidRPr="00F242DD">
        <w:t>А3.1</w:t>
      </w:r>
      <w:r w:rsidR="00194E63" w:rsidRPr="00F242DD">
        <w:t>.</w:t>
      </w:r>
      <w:r w:rsidR="00032CFB" w:rsidRPr="00F242DD">
        <w:t>)</w:t>
      </w:r>
      <w:r w:rsidR="00F2291F" w:rsidRPr="00F242DD">
        <w:t xml:space="preserve"> </w:t>
      </w:r>
      <w:r w:rsidR="00F2291F" w:rsidRPr="00F242DD">
        <w:fldChar w:fldCharType="begin" w:fldLock="1"/>
      </w:r>
      <w:r w:rsidR="00F74B6B" w:rsidRPr="00F242DD">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F2291F" w:rsidRPr="00F242DD">
        <w:fldChar w:fldCharType="separate"/>
      </w:r>
      <w:r w:rsidR="00705691" w:rsidRPr="00F242DD">
        <w:rPr>
          <w:noProof/>
        </w:rPr>
        <w:t>[61]</w:t>
      </w:r>
      <w:r w:rsidR="00F2291F" w:rsidRPr="00F242DD">
        <w:fldChar w:fldCharType="end"/>
      </w:r>
      <w:r w:rsidR="009A5168" w:rsidRPr="00F242DD">
        <w:t>.</w:t>
      </w:r>
    </w:p>
    <w:p w14:paraId="67AA25F4" w14:textId="77777777" w:rsidR="009E099B" w:rsidRPr="00F242DD" w:rsidRDefault="002D7F46" w:rsidP="00131E36">
      <w:pPr>
        <w:pStyle w:val="a6"/>
        <w:spacing w:before="0" w:after="0"/>
        <w:ind w:left="709"/>
        <w:rPr>
          <w:b/>
        </w:rPr>
      </w:pPr>
      <w:r w:rsidRPr="00F242DD">
        <w:rPr>
          <w:b/>
        </w:rPr>
        <w:t xml:space="preserve">Уровень убедительности рекомендаций </w:t>
      </w:r>
      <w:r w:rsidR="00194E63" w:rsidRPr="00F242DD">
        <w:rPr>
          <w:b/>
        </w:rPr>
        <w:t xml:space="preserve">− </w:t>
      </w:r>
      <w:r w:rsidR="00BD6788" w:rsidRPr="00F242DD">
        <w:rPr>
          <w:b/>
          <w:lang w:val="en-US"/>
        </w:rPr>
        <w:t>A</w:t>
      </w:r>
      <w:r w:rsidR="00D939A2" w:rsidRPr="00F242DD">
        <w:rPr>
          <w:b/>
        </w:rPr>
        <w:t xml:space="preserve"> </w:t>
      </w:r>
      <w:r w:rsidRPr="00F242DD">
        <w:rPr>
          <w:b/>
        </w:rPr>
        <w:t>(уровень достоверности доказательств</w:t>
      </w:r>
      <w:r w:rsidR="00D939A2" w:rsidRPr="00F242DD">
        <w:rPr>
          <w:b/>
        </w:rPr>
        <w:t xml:space="preserve"> </w:t>
      </w:r>
      <w:r w:rsidR="00194E63" w:rsidRPr="00F242DD">
        <w:rPr>
          <w:b/>
        </w:rPr>
        <w:t xml:space="preserve">− </w:t>
      </w:r>
      <w:r w:rsidR="006E390F" w:rsidRPr="00F242DD">
        <w:rPr>
          <w:b/>
        </w:rPr>
        <w:t>1)</w:t>
      </w:r>
    </w:p>
    <w:p w14:paraId="057EF436" w14:textId="77777777" w:rsidR="002D7F46" w:rsidRPr="00F242DD" w:rsidRDefault="002D7F46" w:rsidP="00131E36">
      <w:pPr>
        <w:pStyle w:val="a6"/>
        <w:spacing w:before="0" w:after="0"/>
        <w:ind w:left="709"/>
        <w:rPr>
          <w:i/>
        </w:rPr>
      </w:pPr>
      <w:r w:rsidRPr="00F242DD">
        <w:rPr>
          <w:b/>
        </w:rPr>
        <w:t xml:space="preserve">Комментарий: </w:t>
      </w:r>
      <w:r w:rsidR="00D939A2" w:rsidRPr="00F242DD">
        <w:rPr>
          <w:i/>
        </w:rPr>
        <w:t xml:space="preserve">в </w:t>
      </w:r>
      <w:r w:rsidRPr="00F242DD">
        <w:rPr>
          <w:i/>
        </w:rPr>
        <w:t>исследовании III фазы ENDEAVOR было показано, что применение комбинации карфилзомиба</w:t>
      </w:r>
      <w:r w:rsidR="006B6D8A" w:rsidRPr="00F242DD">
        <w:rPr>
          <w:i/>
        </w:rPr>
        <w:t>**</w:t>
      </w:r>
      <w:r w:rsidRPr="00F242DD">
        <w:rPr>
          <w:i/>
        </w:rPr>
        <w:t xml:space="preserve"> с дексаметазоном</w:t>
      </w:r>
      <w:r w:rsidR="006B6D8A" w:rsidRPr="00F242DD">
        <w:rPr>
          <w:i/>
        </w:rPr>
        <w:t>**</w:t>
      </w:r>
      <w:r w:rsidRPr="00F242DD">
        <w:rPr>
          <w:i/>
        </w:rPr>
        <w:t xml:space="preserve"> в 2 раза увеличивает ВБП по сравнению с комбинацией бортезомиба</w:t>
      </w:r>
      <w:r w:rsidR="006B6D8A" w:rsidRPr="00F242DD">
        <w:rPr>
          <w:i/>
        </w:rPr>
        <w:t>**</w:t>
      </w:r>
      <w:r w:rsidRPr="00F242DD">
        <w:rPr>
          <w:i/>
        </w:rPr>
        <w:t xml:space="preserve"> с дексаметазоном</w:t>
      </w:r>
      <w:r w:rsidR="006B6D8A" w:rsidRPr="00F242DD">
        <w:rPr>
          <w:i/>
        </w:rPr>
        <w:t>**</w:t>
      </w:r>
      <w:r w:rsidRPr="00F242DD">
        <w:rPr>
          <w:i/>
        </w:rPr>
        <w:t xml:space="preserve"> в </w:t>
      </w:r>
      <w:r w:rsidR="00362C51" w:rsidRPr="00F242DD">
        <w:rPr>
          <w:i/>
        </w:rPr>
        <w:t>этой группе пациентов (18,7 мес</w:t>
      </w:r>
      <w:r w:rsidR="00E778E9" w:rsidRPr="00F242DD">
        <w:rPr>
          <w:i/>
        </w:rPr>
        <w:t>.</w:t>
      </w:r>
      <w:r w:rsidRPr="00F242DD">
        <w:rPr>
          <w:i/>
        </w:rPr>
        <w:t xml:space="preserve"> против 9,4 мес</w:t>
      </w:r>
      <w:r w:rsidR="00E778E9" w:rsidRPr="00F242DD">
        <w:rPr>
          <w:i/>
        </w:rPr>
        <w:t>.</w:t>
      </w:r>
      <w:r w:rsidRPr="00F242DD">
        <w:rPr>
          <w:i/>
        </w:rPr>
        <w:t>); увеличение ОВ при применении карфилзомиба</w:t>
      </w:r>
      <w:r w:rsidR="00B657E4" w:rsidRPr="00F242DD">
        <w:rPr>
          <w:i/>
        </w:rPr>
        <w:t>**</w:t>
      </w:r>
      <w:r w:rsidRPr="00F242DD">
        <w:rPr>
          <w:i/>
        </w:rPr>
        <w:t xml:space="preserve"> также было значимым (47,6 мес</w:t>
      </w:r>
      <w:r w:rsidR="00E778E9" w:rsidRPr="00F242DD">
        <w:rPr>
          <w:i/>
        </w:rPr>
        <w:t>.</w:t>
      </w:r>
      <w:r w:rsidRPr="00F242DD">
        <w:rPr>
          <w:i/>
        </w:rPr>
        <w:t xml:space="preserve"> против 40,0 мес</w:t>
      </w:r>
      <w:r w:rsidR="00E778E9" w:rsidRPr="00F242DD">
        <w:rPr>
          <w:i/>
        </w:rPr>
        <w:t>.</w:t>
      </w:r>
      <w:r w:rsidRPr="00F242DD">
        <w:rPr>
          <w:i/>
        </w:rPr>
        <w:t>). Частота нежелательных явлений 3</w:t>
      </w:r>
      <w:r w:rsidR="00362C51" w:rsidRPr="00F242DD">
        <w:rPr>
          <w:i/>
        </w:rPr>
        <w:t>−</w:t>
      </w:r>
      <w:r w:rsidRPr="00F242DD">
        <w:rPr>
          <w:i/>
        </w:rPr>
        <w:t>4</w:t>
      </w:r>
      <w:r w:rsidR="00362C51" w:rsidRPr="00F242DD">
        <w:rPr>
          <w:i/>
        </w:rPr>
        <w:t>-й</w:t>
      </w:r>
      <w:r w:rsidRPr="00F242DD">
        <w:rPr>
          <w:i/>
        </w:rPr>
        <w:t xml:space="preserve"> степени в группе карфилзомиба</w:t>
      </w:r>
      <w:r w:rsidR="006B6D8A" w:rsidRPr="00F242DD">
        <w:rPr>
          <w:i/>
        </w:rPr>
        <w:t>**</w:t>
      </w:r>
      <w:r w:rsidRPr="00F242DD">
        <w:rPr>
          <w:i/>
        </w:rPr>
        <w:t xml:space="preserve"> была выше по сравнению с группой бортезомиба</w:t>
      </w:r>
      <w:r w:rsidR="006B6D8A" w:rsidRPr="00F242DD">
        <w:rPr>
          <w:i/>
        </w:rPr>
        <w:t>**</w:t>
      </w:r>
      <w:r w:rsidRPr="00F242DD">
        <w:rPr>
          <w:i/>
        </w:rPr>
        <w:t>: гипертензия встречалась у 8,9 и 2,6</w:t>
      </w:r>
      <w:r w:rsidR="00362C51" w:rsidRPr="00F242DD">
        <w:rPr>
          <w:i/>
        </w:rPr>
        <w:t> </w:t>
      </w:r>
      <w:r w:rsidRPr="00F242DD">
        <w:rPr>
          <w:i/>
        </w:rPr>
        <w:t>% пациентов соответственно, одышка – у 5,6 и 2,2</w:t>
      </w:r>
      <w:r w:rsidR="00362C51" w:rsidRPr="00F242DD">
        <w:rPr>
          <w:i/>
        </w:rPr>
        <w:t> </w:t>
      </w:r>
      <w:r w:rsidRPr="00F242DD">
        <w:rPr>
          <w:i/>
        </w:rPr>
        <w:t>%, сердечная недостаточность – у 4,8 и 1,8</w:t>
      </w:r>
      <w:r w:rsidR="00362C51" w:rsidRPr="00F242DD">
        <w:rPr>
          <w:i/>
        </w:rPr>
        <w:t> </w:t>
      </w:r>
      <w:r w:rsidRPr="00F242DD">
        <w:rPr>
          <w:i/>
        </w:rPr>
        <w:t>%, острая почечная недостаточность – у 4,1 и 2,6</w:t>
      </w:r>
      <w:r w:rsidR="00362C51" w:rsidRPr="00F242DD">
        <w:rPr>
          <w:i/>
        </w:rPr>
        <w:t> </w:t>
      </w:r>
      <w:r w:rsidRPr="00F242DD">
        <w:rPr>
          <w:i/>
        </w:rPr>
        <w:t>%. При этом следует обратить внимание на то, что в группе лечения карфилзомибом</w:t>
      </w:r>
      <w:r w:rsidR="006B6D8A" w:rsidRPr="00F242DD">
        <w:rPr>
          <w:i/>
        </w:rPr>
        <w:t>**</w:t>
      </w:r>
      <w:r w:rsidRPr="00F242DD">
        <w:rPr>
          <w:i/>
        </w:rPr>
        <w:t xml:space="preserve"> частота периферической полинейропатии 2</w:t>
      </w:r>
      <w:r w:rsidR="00362C51" w:rsidRPr="00F242DD">
        <w:rPr>
          <w:i/>
        </w:rPr>
        <w:t>-й</w:t>
      </w:r>
      <w:r w:rsidRPr="00F242DD">
        <w:rPr>
          <w:i/>
        </w:rPr>
        <w:t xml:space="preserve"> степени и более была значительно ниже (6</w:t>
      </w:r>
      <w:r w:rsidR="00815D8E" w:rsidRPr="00F242DD">
        <w:rPr>
          <w:i/>
        </w:rPr>
        <w:t> </w:t>
      </w:r>
      <w:r w:rsidRPr="00F242DD">
        <w:rPr>
          <w:i/>
        </w:rPr>
        <w:t xml:space="preserve">%), чем в группе </w:t>
      </w:r>
      <w:r w:rsidR="00FB03BB" w:rsidRPr="00F242DD">
        <w:rPr>
          <w:i/>
        </w:rPr>
        <w:t>пациентов</w:t>
      </w:r>
      <w:r w:rsidRPr="00F242DD">
        <w:rPr>
          <w:i/>
        </w:rPr>
        <w:t>, получавших бортезомиб</w:t>
      </w:r>
      <w:r w:rsidR="006B6D8A" w:rsidRPr="00F242DD">
        <w:rPr>
          <w:i/>
        </w:rPr>
        <w:t>**</w:t>
      </w:r>
      <w:r w:rsidRPr="00F242DD">
        <w:rPr>
          <w:i/>
        </w:rPr>
        <w:t xml:space="preserve"> (32</w:t>
      </w:r>
      <w:r w:rsidR="00815D8E" w:rsidRPr="00F242DD">
        <w:rPr>
          <w:i/>
        </w:rPr>
        <w:t> </w:t>
      </w:r>
      <w:r w:rsidRPr="00F242DD">
        <w:rPr>
          <w:i/>
        </w:rPr>
        <w:t>%).</w:t>
      </w:r>
    </w:p>
    <w:p w14:paraId="726B64AD" w14:textId="77777777" w:rsidR="00C86568" w:rsidRPr="00F242DD" w:rsidRDefault="00B228C7" w:rsidP="00727CDE">
      <w:pPr>
        <w:pStyle w:val="a6"/>
        <w:numPr>
          <w:ilvl w:val="0"/>
          <w:numId w:val="8"/>
        </w:numPr>
        <w:tabs>
          <w:tab w:val="clear" w:pos="348"/>
          <w:tab w:val="num" w:pos="709"/>
        </w:tabs>
        <w:spacing w:before="0" w:after="0"/>
        <w:ind w:left="709" w:hanging="709"/>
      </w:pPr>
      <w:r w:rsidRPr="00F242DD">
        <w:t>Пациентам с</w:t>
      </w:r>
      <w:r w:rsidR="00DB0580" w:rsidRPr="00F242DD">
        <w:t xml:space="preserve"> рецидивом ММ</w:t>
      </w:r>
      <w:r w:rsidRPr="00F242DD">
        <w:t>, которым показана противомиеломная терапия и у которых не развилась рефрактерность к бортезомибу</w:t>
      </w:r>
      <w:r w:rsidR="002B59AA" w:rsidRPr="00F242DD">
        <w:t>**</w:t>
      </w:r>
      <w:r w:rsidRPr="00F242DD">
        <w:t xml:space="preserve"> и леналидомиду</w:t>
      </w:r>
      <w:r w:rsidR="002B59AA" w:rsidRPr="00F242DD">
        <w:t>**</w:t>
      </w:r>
      <w:r w:rsidRPr="00F242DD">
        <w:t xml:space="preserve">, в </w:t>
      </w:r>
      <w:r w:rsidRPr="00F242DD">
        <w:lastRenderedPageBreak/>
        <w:t>качестве одн</w:t>
      </w:r>
      <w:r w:rsidR="00B657E4" w:rsidRPr="00F242DD">
        <w:t>ой из возможных опций</w:t>
      </w:r>
      <w:r w:rsidR="00BA7503" w:rsidRPr="00F242DD">
        <w:t xml:space="preserve"> </w:t>
      </w:r>
      <w:r w:rsidR="00B657E4" w:rsidRPr="00F242DD">
        <w:rPr>
          <w:b/>
        </w:rPr>
        <w:t>рекомендуется</w:t>
      </w:r>
      <w:r w:rsidR="00C86568" w:rsidRPr="00F242DD">
        <w:t xml:space="preserve"> терапия с включением в схему лечения иксазомиба**, леналидомида** и дексаметазона** </w:t>
      </w:r>
      <w:r w:rsidR="00032CFB" w:rsidRPr="00F242DD">
        <w:t xml:space="preserve">(описание режимов – см. приложение </w:t>
      </w:r>
      <w:r w:rsidR="00C812D6" w:rsidRPr="00F242DD">
        <w:t>А3.1</w:t>
      </w:r>
      <w:r w:rsidR="00815D8E" w:rsidRPr="00F242DD">
        <w:t>.</w:t>
      </w:r>
      <w:r w:rsidR="00032CFB" w:rsidRPr="00F242DD">
        <w:t>)</w:t>
      </w:r>
      <w:r w:rsidR="00D939A2" w:rsidRPr="00F242DD">
        <w:t xml:space="preserve"> </w:t>
      </w:r>
      <w:r w:rsidR="00A96FB6" w:rsidRPr="00F242DD">
        <w:rPr>
          <w:i/>
        </w:rPr>
        <w:fldChar w:fldCharType="begin" w:fldLock="1"/>
      </w:r>
      <w:r w:rsidR="00F74B6B" w:rsidRPr="00F242DD">
        <w:rPr>
          <w:i/>
        </w:rPr>
        <w:instrText>ADDIN CSL_CITATION {"citationItems":[{"id":"ITEM-1","itemData":{"DOI":"10.1056/NEJMoa1516282","ISSN":"0028-4793","author":[{"dropping-particle":"","family":"Moreau","given":"Philippe","non-dropping-particle":"","parse-names":false,"suffix":""},{"dropping-particle":"","family":"Masszi","given":"Tamás","non-dropping-particle":"","parse-names":false,"suffix":""},{"dropping-particle":"","family":"Grzasko","given":"Norbert","non-dropping-particle":"","parse-names":false,"suffix":""},{"dropping-particle":"","family":"Bahlis","given":"Nizar J.","non-dropping-particle":"","parse-names":false,"suffix":""},{"dropping-particle":"","family":"Hansson","given":"Markus","non-dropping-particle":"","parse-names":false,"suffix":""},{"dropping-particle":"","family":"Pour","given":"Ludek","non-dropping-particle":"","parse-names":false,"suffix":""},{"dropping-particle":"","family":"Sandhu","given":"Irwindeep","non-dropping-particle":"","parse-names":false,"suffix":""},{"dropping-particle":"","family":"Ganly","given":"Peter","non-dropping-particle":"","parse-names":false,"suffix":""},{"dropping-particle":"","family":"Baker","given":"Bartrum W.","non-dropping-particle":"","parse-names":false,"suffix":""},{"dropping-particle":"","family":"Jackson","given":"Sharon R.","non-dropping-particle":"","parse-names":false,"suffix":""},{"dropping-particle":"","family":"Stoppa","given":"Anne-Marie","non-dropping-particle":"","parse-names":false,"suffix":""},{"dropping-particle":"","family":"Simpson","given":"David R.","non-dropping-particle":"","parse-names":false,"suffix":""},{"dropping-particle":"","family":"Gimsing","given":"Peter","non-dropping-particle":"","parse-names":false,"suffix":""},{"dropping-particle":"","family":"Palumbo","given":"Antonio","non-dropping-particle":"","parse-names":false,"suffix":""},{"dropping-particle":"","family":"Garderet","given":"Laurent","non-dropping-particle":"","parse-names":false,"suffix":""},{"dropping-particle":"","family":"Cavo","given":"Michele","non-dropping-particle":"","parse-names":false,"suffix":""},{"dropping-particle":"","family":"Kumar","given":"Shaji","non-dropping-particle":"","parse-names":false,"suffix":""},{"dropping-particle":"","family":"Touzeau","given":"Cyrille","non-dropping-particle":"","parse-names":false,"suffix":""},{"dropping-particle":"","family":"Buadi","given":"Francis K.","non-dropping-particle":"","parse-names":false,"suffix":""},{"dropping-particle":"","family":"Laubach","given":"Jacob P.","non-dropping-particle":"","parse-names":false,"suffix":""},{"dropping-particle":"","family":"Berg","given":"Deborah T.","non-dropping-particle":"","parse-names":false,"suffix":""},{"dropping-particle":"","family":"Lin","given":"Jianchang","non-dropping-particle":"","parse-names":false,"suffix":""},{"dropping-particle":"","family":"Bacco","given":"Alessandra","non-dropping-particle":"Di","parse-names":false,"suffix":""},{"dropping-particle":"","family":"Hui","given":"Ai-Min","non-dropping-particle":"","parse-names":false,"suffix":""},{"dropping-particle":"","family":"Velde","given":"Helgi","non-dropping-particle":"van de","parse-names":false,"suffix":""},{"dropping-particle":"","family":"Richardson","given":"Paul G.","non-dropping-particle":"","parse-names":false,"suffix":""}],"container-title":"New England Journal of Medicine","id":"ITEM-1","issue":"17","issued":{"date-parts":[["2016","4","28"]]},"page":"1621-1634","title":"Oral Ixazomib, Lenalidomide, and Dexamethasone for Multiple Myeloma","type":"article-journal","volume":"374"},"uris":["http://www.mendeley.com/documents/?uuid=4ccb25a7-fe89-3814-923e-66ad0de36099"]}],"mendeley":{"formattedCitation":"[62]","plainTextFormattedCitation":"[62]","previouslyFormattedCitation":"[62]"},"properties":{"noteIndex":0},"schema":"https://github.com/citation-style-language/schema/raw/master/csl-citation.json"}</w:instrText>
      </w:r>
      <w:r w:rsidR="00A96FB6" w:rsidRPr="00F242DD">
        <w:rPr>
          <w:i/>
        </w:rPr>
        <w:fldChar w:fldCharType="separate"/>
      </w:r>
      <w:r w:rsidR="00705691" w:rsidRPr="00F242DD">
        <w:rPr>
          <w:noProof/>
        </w:rPr>
        <w:t>[62]</w:t>
      </w:r>
      <w:r w:rsidR="00A96FB6" w:rsidRPr="00F242DD">
        <w:rPr>
          <w:i/>
        </w:rPr>
        <w:fldChar w:fldCharType="end"/>
      </w:r>
      <w:r w:rsidR="00032CFB" w:rsidRPr="00F242DD">
        <w:t>.</w:t>
      </w:r>
    </w:p>
    <w:p w14:paraId="1D022F5F" w14:textId="77777777" w:rsidR="00C86568" w:rsidRPr="00F242DD" w:rsidRDefault="00C86568" w:rsidP="00131E36">
      <w:pPr>
        <w:pStyle w:val="a6"/>
        <w:spacing w:before="0" w:after="0"/>
        <w:ind w:left="709"/>
        <w:rPr>
          <w:b/>
        </w:rPr>
      </w:pPr>
      <w:r w:rsidRPr="00F242DD">
        <w:rPr>
          <w:b/>
        </w:rPr>
        <w:t xml:space="preserve">Уровень убедительности рекомендаций </w:t>
      </w:r>
      <w:r w:rsidR="00815D8E" w:rsidRPr="00F242DD">
        <w:rPr>
          <w:b/>
        </w:rPr>
        <w:t xml:space="preserve">− </w:t>
      </w:r>
      <w:r w:rsidR="00F2291F" w:rsidRPr="00F242DD">
        <w:rPr>
          <w:b/>
          <w:lang w:val="en-US"/>
        </w:rPr>
        <w:t>B</w:t>
      </w:r>
      <w:r w:rsidR="00F2291F" w:rsidRPr="00F242DD">
        <w:rPr>
          <w:b/>
        </w:rPr>
        <w:t xml:space="preserve"> </w:t>
      </w:r>
      <w:r w:rsidRPr="00F242DD">
        <w:rPr>
          <w:b/>
        </w:rPr>
        <w:t>(уровень достоверности доказательств</w:t>
      </w:r>
      <w:r w:rsidR="00286688" w:rsidRPr="00F242DD">
        <w:rPr>
          <w:b/>
        </w:rPr>
        <w:t xml:space="preserve"> </w:t>
      </w:r>
      <w:r w:rsidR="00815D8E" w:rsidRPr="00F242DD">
        <w:rPr>
          <w:b/>
        </w:rPr>
        <w:t xml:space="preserve">− </w:t>
      </w:r>
      <w:r w:rsidR="009D3FBB" w:rsidRPr="00F242DD">
        <w:rPr>
          <w:b/>
        </w:rPr>
        <w:t>2</w:t>
      </w:r>
      <w:r w:rsidR="006E390F" w:rsidRPr="00F242DD">
        <w:rPr>
          <w:b/>
        </w:rPr>
        <w:t>)</w:t>
      </w:r>
    </w:p>
    <w:p w14:paraId="77DFFFFD" w14:textId="77777777" w:rsidR="00C86568" w:rsidRPr="00F242DD" w:rsidRDefault="00C86568" w:rsidP="00131E36">
      <w:pPr>
        <w:pStyle w:val="a6"/>
        <w:spacing w:before="0" w:after="0"/>
        <w:ind w:left="709"/>
        <w:rPr>
          <w:i/>
        </w:rPr>
      </w:pPr>
      <w:r w:rsidRPr="00F242DD">
        <w:rPr>
          <w:b/>
        </w:rPr>
        <w:t xml:space="preserve">Комментарий: </w:t>
      </w:r>
      <w:r w:rsidR="00815D8E" w:rsidRPr="00F242DD">
        <w:rPr>
          <w:i/>
        </w:rPr>
        <w:t>р</w:t>
      </w:r>
      <w:r w:rsidRPr="00F242DD">
        <w:rPr>
          <w:i/>
        </w:rPr>
        <w:t>езультаты крупного рандомизированного исследования TOURMALINE-MM1 выявили, что добавление иксазомиба</w:t>
      </w:r>
      <w:r w:rsidR="0085596B" w:rsidRPr="00F242DD">
        <w:rPr>
          <w:i/>
        </w:rPr>
        <w:t>**</w:t>
      </w:r>
      <w:r w:rsidRPr="00F242DD">
        <w:rPr>
          <w:i/>
        </w:rPr>
        <w:t xml:space="preserve"> к комбинации леналидомида</w:t>
      </w:r>
      <w:r w:rsidR="0085596B" w:rsidRPr="00F242DD">
        <w:rPr>
          <w:i/>
        </w:rPr>
        <w:t>**</w:t>
      </w:r>
      <w:r w:rsidRPr="00F242DD">
        <w:rPr>
          <w:i/>
        </w:rPr>
        <w:t xml:space="preserve"> с дексаметазоном</w:t>
      </w:r>
      <w:r w:rsidR="0085596B" w:rsidRPr="00F242DD">
        <w:rPr>
          <w:i/>
        </w:rPr>
        <w:t>**</w:t>
      </w:r>
      <w:r w:rsidRPr="00F242DD">
        <w:rPr>
          <w:i/>
        </w:rPr>
        <w:t xml:space="preserve"> увеличивает ВБП у </w:t>
      </w:r>
      <w:r w:rsidR="00FB03BB" w:rsidRPr="00F242DD">
        <w:rPr>
          <w:i/>
        </w:rPr>
        <w:t>пациентов</w:t>
      </w:r>
      <w:r w:rsidRPr="00F242DD">
        <w:rPr>
          <w:i/>
        </w:rPr>
        <w:t xml:space="preserve"> с рецидивами и рефрактерной ММ по сравнению с контрольной группой.  Медианы ВБП составили 20,6 и 14,7 мес</w:t>
      </w:r>
      <w:r w:rsidR="00E778E9" w:rsidRPr="00F242DD">
        <w:rPr>
          <w:i/>
        </w:rPr>
        <w:t>.</w:t>
      </w:r>
      <w:r w:rsidRPr="00F242DD">
        <w:rPr>
          <w:i/>
        </w:rPr>
        <w:t xml:space="preserve"> соответственно. Общая эффективность лечения была выше в группе иксазомиба</w:t>
      </w:r>
      <w:r w:rsidR="0085596B" w:rsidRPr="00F242DD">
        <w:rPr>
          <w:i/>
        </w:rPr>
        <w:t>**</w:t>
      </w:r>
      <w:r w:rsidRPr="00F242DD">
        <w:rPr>
          <w:i/>
        </w:rPr>
        <w:t xml:space="preserve"> (78</w:t>
      </w:r>
      <w:r w:rsidR="00815D8E" w:rsidRPr="00F242DD">
        <w:rPr>
          <w:i/>
        </w:rPr>
        <w:t> </w:t>
      </w:r>
      <w:r w:rsidRPr="00F242DD">
        <w:rPr>
          <w:i/>
        </w:rPr>
        <w:t>%), чем в группе плацебо (72</w:t>
      </w:r>
      <w:r w:rsidR="00815D8E" w:rsidRPr="00F242DD">
        <w:rPr>
          <w:i/>
        </w:rPr>
        <w:t> </w:t>
      </w:r>
      <w:r w:rsidRPr="00F242DD">
        <w:rPr>
          <w:i/>
        </w:rPr>
        <w:t xml:space="preserve">%). </w:t>
      </w:r>
      <w:r w:rsidR="00815D8E" w:rsidRPr="00F242DD">
        <w:rPr>
          <w:i/>
        </w:rPr>
        <w:t>ПР</w:t>
      </w:r>
      <w:r w:rsidRPr="00F242DD">
        <w:rPr>
          <w:i/>
        </w:rPr>
        <w:t xml:space="preserve"> в группе иксазомиба</w:t>
      </w:r>
      <w:r w:rsidR="0085596B" w:rsidRPr="00F242DD">
        <w:rPr>
          <w:i/>
        </w:rPr>
        <w:t>**</w:t>
      </w:r>
      <w:r w:rsidRPr="00F242DD">
        <w:rPr>
          <w:i/>
        </w:rPr>
        <w:t xml:space="preserve"> достигли 12</w:t>
      </w:r>
      <w:r w:rsidR="00815D8E" w:rsidRPr="00F242DD">
        <w:rPr>
          <w:i/>
        </w:rPr>
        <w:t> </w:t>
      </w:r>
      <w:r w:rsidRPr="00F242DD">
        <w:rPr>
          <w:i/>
        </w:rPr>
        <w:t xml:space="preserve">% </w:t>
      </w:r>
      <w:r w:rsidR="00FB03BB" w:rsidRPr="00F242DD">
        <w:rPr>
          <w:i/>
        </w:rPr>
        <w:t>пациентов</w:t>
      </w:r>
      <w:r w:rsidRPr="00F242DD">
        <w:rPr>
          <w:i/>
        </w:rPr>
        <w:t xml:space="preserve">, в группе плацебо </w:t>
      </w:r>
      <w:r w:rsidR="00815D8E" w:rsidRPr="00F242DD">
        <w:rPr>
          <w:i/>
        </w:rPr>
        <w:t>–</w:t>
      </w:r>
      <w:r w:rsidRPr="00F242DD">
        <w:rPr>
          <w:i/>
        </w:rPr>
        <w:t xml:space="preserve"> 7</w:t>
      </w:r>
      <w:r w:rsidR="00815D8E" w:rsidRPr="00F242DD">
        <w:rPr>
          <w:i/>
        </w:rPr>
        <w:t> </w:t>
      </w:r>
      <w:r w:rsidRPr="00F242DD">
        <w:rPr>
          <w:i/>
        </w:rPr>
        <w:t>%. Переносимость комбинации иксазомиба</w:t>
      </w:r>
      <w:r w:rsidR="0085596B" w:rsidRPr="00F242DD">
        <w:rPr>
          <w:i/>
        </w:rPr>
        <w:t>**</w:t>
      </w:r>
      <w:r w:rsidRPr="00F242DD">
        <w:rPr>
          <w:i/>
        </w:rPr>
        <w:t xml:space="preserve"> с леналидомидом</w:t>
      </w:r>
      <w:r w:rsidR="0085596B" w:rsidRPr="00F242DD">
        <w:rPr>
          <w:i/>
        </w:rPr>
        <w:t>**</w:t>
      </w:r>
      <w:r w:rsidRPr="00F242DD">
        <w:rPr>
          <w:i/>
        </w:rPr>
        <w:t xml:space="preserve"> и дексаметазоном</w:t>
      </w:r>
      <w:r w:rsidR="0085596B" w:rsidRPr="00F242DD">
        <w:rPr>
          <w:i/>
        </w:rPr>
        <w:t>**</w:t>
      </w:r>
      <w:r w:rsidRPr="00F242DD">
        <w:rPr>
          <w:i/>
        </w:rPr>
        <w:t xml:space="preserve"> была удовлетворительной. Частота серьезных нежелательных явлений в обеих группах была схожей. Тромбоцитопения 3 и 4</w:t>
      </w:r>
      <w:r w:rsidR="00AE4430" w:rsidRPr="00F242DD">
        <w:rPr>
          <w:i/>
        </w:rPr>
        <w:t>-й</w:t>
      </w:r>
      <w:r w:rsidRPr="00F242DD">
        <w:rPr>
          <w:i/>
        </w:rPr>
        <w:t xml:space="preserve"> степени чаще встречалась в группе иксазомиба</w:t>
      </w:r>
      <w:r w:rsidR="0085596B" w:rsidRPr="00F242DD">
        <w:rPr>
          <w:i/>
        </w:rPr>
        <w:t>**</w:t>
      </w:r>
      <w:r w:rsidRPr="00F242DD">
        <w:rPr>
          <w:i/>
        </w:rPr>
        <w:t xml:space="preserve"> (19</w:t>
      </w:r>
      <w:r w:rsidR="00AE4430" w:rsidRPr="00F242DD">
        <w:rPr>
          <w:i/>
        </w:rPr>
        <w:t> </w:t>
      </w:r>
      <w:r w:rsidRPr="00F242DD">
        <w:rPr>
          <w:i/>
        </w:rPr>
        <w:t>%), чем в группе плацебо (9</w:t>
      </w:r>
      <w:r w:rsidR="00AE4430" w:rsidRPr="00F242DD">
        <w:rPr>
          <w:i/>
        </w:rPr>
        <w:t> </w:t>
      </w:r>
      <w:r w:rsidRPr="00F242DD">
        <w:rPr>
          <w:i/>
        </w:rPr>
        <w:t>%). Частота развития периферической нейропатии составила 27</w:t>
      </w:r>
      <w:r w:rsidR="00AE4430" w:rsidRPr="00F242DD">
        <w:rPr>
          <w:i/>
        </w:rPr>
        <w:t> </w:t>
      </w:r>
      <w:r w:rsidRPr="00F242DD">
        <w:rPr>
          <w:i/>
        </w:rPr>
        <w:t>% в группе иксазомиба</w:t>
      </w:r>
      <w:r w:rsidR="0085596B" w:rsidRPr="00F242DD">
        <w:rPr>
          <w:i/>
        </w:rPr>
        <w:t>**</w:t>
      </w:r>
      <w:r w:rsidRPr="00F242DD">
        <w:rPr>
          <w:i/>
        </w:rPr>
        <w:t xml:space="preserve"> и 22</w:t>
      </w:r>
      <w:r w:rsidR="00AE4430" w:rsidRPr="00F242DD">
        <w:rPr>
          <w:i/>
        </w:rPr>
        <w:t> </w:t>
      </w:r>
      <w:r w:rsidRPr="00F242DD">
        <w:rPr>
          <w:i/>
        </w:rPr>
        <w:t>% в группе плацебо (нейропатия 3</w:t>
      </w:r>
      <w:r w:rsidR="00AE4430" w:rsidRPr="00F242DD">
        <w:rPr>
          <w:i/>
        </w:rPr>
        <w:t>-й</w:t>
      </w:r>
      <w:r w:rsidRPr="00F242DD">
        <w:rPr>
          <w:i/>
        </w:rPr>
        <w:t xml:space="preserve"> степени наблюдалась у 2</w:t>
      </w:r>
      <w:r w:rsidR="00AE4430" w:rsidRPr="00F242DD">
        <w:rPr>
          <w:i/>
        </w:rPr>
        <w:t> </w:t>
      </w:r>
      <w:r w:rsidRPr="00F242DD">
        <w:rPr>
          <w:i/>
        </w:rPr>
        <w:t xml:space="preserve">% </w:t>
      </w:r>
      <w:r w:rsidR="00FB03BB" w:rsidRPr="00F242DD">
        <w:rPr>
          <w:i/>
        </w:rPr>
        <w:t>пациентов</w:t>
      </w:r>
      <w:r w:rsidRPr="00F242DD">
        <w:rPr>
          <w:i/>
        </w:rPr>
        <w:t xml:space="preserve"> в каждой группе). </w:t>
      </w:r>
    </w:p>
    <w:p w14:paraId="676C7AC1" w14:textId="77777777" w:rsidR="00C86568" w:rsidRPr="00F242DD" w:rsidRDefault="00C86568" w:rsidP="00131E36">
      <w:pPr>
        <w:pStyle w:val="a6"/>
        <w:spacing w:before="0" w:after="0"/>
        <w:ind w:left="709"/>
        <w:rPr>
          <w:i/>
        </w:rPr>
      </w:pPr>
      <w:r w:rsidRPr="00F242DD">
        <w:rPr>
          <w:i/>
        </w:rPr>
        <w:t>По фармакокинетике и фармакодинамике</w:t>
      </w:r>
      <w:r w:rsidR="00D939A2" w:rsidRPr="00F242DD">
        <w:rPr>
          <w:i/>
        </w:rPr>
        <w:t xml:space="preserve"> </w:t>
      </w:r>
      <w:r w:rsidRPr="00F242DD">
        <w:rPr>
          <w:i/>
        </w:rPr>
        <w:t>иксазомиб</w:t>
      </w:r>
      <w:r w:rsidR="0085596B" w:rsidRPr="00F242DD">
        <w:rPr>
          <w:i/>
        </w:rPr>
        <w:t>**</w:t>
      </w:r>
      <w:r w:rsidRPr="00F242DD">
        <w:rPr>
          <w:i/>
        </w:rPr>
        <w:t xml:space="preserve"> отличается от бортезомиба</w:t>
      </w:r>
      <w:r w:rsidR="0085596B" w:rsidRPr="00F242DD">
        <w:rPr>
          <w:i/>
        </w:rPr>
        <w:t>**</w:t>
      </w:r>
      <w:r w:rsidRPr="00F242DD">
        <w:rPr>
          <w:i/>
        </w:rPr>
        <w:t xml:space="preserve"> лучшим проникновением в ткани и более высокой биологической активностью. Фармакокинетика иксазомиба</w:t>
      </w:r>
      <w:r w:rsidR="00AD2477" w:rsidRPr="00F242DD">
        <w:rPr>
          <w:i/>
        </w:rPr>
        <w:t>**</w:t>
      </w:r>
      <w:r w:rsidRPr="00F242DD">
        <w:rPr>
          <w:i/>
        </w:rPr>
        <w:t xml:space="preserve"> была сходной у пациентов с нормальной функцией почек и при нарушении функции почек легкой или умеренной степени (клиренс креатинина ≥30 мл/мин).  Фармакокинетика также была сходной у пациентов с нормальной функцией печени и при нарушении функции печени легкой степени. При умеренном и тяжелом нарушении функции печени требуется снижение начальной дозы с 4 до 3 мг.</w:t>
      </w:r>
    </w:p>
    <w:p w14:paraId="47AE230B" w14:textId="77777777" w:rsidR="00B472C9" w:rsidRPr="00F242DD" w:rsidRDefault="00B228C7" w:rsidP="00727CDE">
      <w:pPr>
        <w:pStyle w:val="a6"/>
        <w:numPr>
          <w:ilvl w:val="0"/>
          <w:numId w:val="8"/>
        </w:numPr>
        <w:tabs>
          <w:tab w:val="clear" w:pos="348"/>
          <w:tab w:val="num" w:pos="709"/>
        </w:tabs>
        <w:spacing w:before="0" w:after="0"/>
        <w:ind w:left="709" w:hanging="709"/>
      </w:pPr>
      <w:r w:rsidRPr="00F242DD">
        <w:t>Пациентам с</w:t>
      </w:r>
      <w:r w:rsidR="00DB0580" w:rsidRPr="00F242DD">
        <w:t xml:space="preserve"> рецидивом ММ</w:t>
      </w:r>
      <w:r w:rsidRPr="00F242DD">
        <w:t>, которым показана противомиеломная терапия и у которы</w:t>
      </w:r>
      <w:r w:rsidR="005A7F3F" w:rsidRPr="00F242DD">
        <w:t>х не развилась рефрактерность к</w:t>
      </w:r>
      <w:r w:rsidR="00AE4430" w:rsidRPr="00F242DD">
        <w:t xml:space="preserve"> </w:t>
      </w:r>
      <w:r w:rsidRPr="00F242DD">
        <w:t>леналидомиду</w:t>
      </w:r>
      <w:r w:rsidR="00AD2477" w:rsidRPr="00F242DD">
        <w:t>**</w:t>
      </w:r>
      <w:r w:rsidRPr="00F242DD">
        <w:t>, в качестве одной из в</w:t>
      </w:r>
      <w:r w:rsidR="00B657E4" w:rsidRPr="00F242DD">
        <w:t>озможных опций</w:t>
      </w:r>
      <w:r w:rsidR="009D3B20" w:rsidRPr="00F242DD">
        <w:t xml:space="preserve"> </w:t>
      </w:r>
      <w:r w:rsidR="00B657E4" w:rsidRPr="00F242DD">
        <w:rPr>
          <w:b/>
        </w:rPr>
        <w:t>рекомендуется</w:t>
      </w:r>
      <w:r w:rsidR="00B472C9" w:rsidRPr="00F242DD">
        <w:t xml:space="preserve"> терапия с включением в схему лечения даратумумаба**, леналидомида** и дексаметазона** </w:t>
      </w:r>
      <w:r w:rsidR="00032CFB" w:rsidRPr="00F242DD">
        <w:t xml:space="preserve">(описание режимов – см. приложение </w:t>
      </w:r>
      <w:r w:rsidR="00C812D6" w:rsidRPr="00F242DD">
        <w:t>А3.1</w:t>
      </w:r>
      <w:r w:rsidR="00AE4430" w:rsidRPr="00F242DD">
        <w:t>.</w:t>
      </w:r>
      <w:r w:rsidR="00032CFB" w:rsidRPr="00F242DD">
        <w:t>)</w:t>
      </w:r>
      <w:r w:rsidR="00286688" w:rsidRPr="00F242DD">
        <w:t xml:space="preserve"> </w:t>
      </w:r>
      <w:r w:rsidR="00A96FB6" w:rsidRPr="00F242DD">
        <w:rPr>
          <w:i/>
        </w:rPr>
        <w:fldChar w:fldCharType="begin" w:fldLock="1"/>
      </w:r>
      <w:r w:rsidR="00F74B6B" w:rsidRPr="00F242DD">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56,59]","plainTextFormattedCitation":"[56,59]","previouslyFormattedCitation":"[56,59]"},"properties":{"noteIndex":0},"schema":"https://github.com/citation-style-language/schema/raw/master/csl-citation.json"}</w:instrText>
      </w:r>
      <w:r w:rsidR="00A96FB6" w:rsidRPr="00F242DD">
        <w:rPr>
          <w:i/>
        </w:rPr>
        <w:fldChar w:fldCharType="separate"/>
      </w:r>
      <w:r w:rsidR="00705691" w:rsidRPr="00F242DD">
        <w:rPr>
          <w:noProof/>
        </w:rPr>
        <w:t>[56,59]</w:t>
      </w:r>
      <w:r w:rsidR="00A96FB6" w:rsidRPr="00F242DD">
        <w:rPr>
          <w:i/>
        </w:rPr>
        <w:fldChar w:fldCharType="end"/>
      </w:r>
      <w:r w:rsidR="00DB0580" w:rsidRPr="00F242DD">
        <w:t>.</w:t>
      </w:r>
    </w:p>
    <w:p w14:paraId="7E832A2B" w14:textId="77777777" w:rsidR="00B472C9" w:rsidRPr="00F242DD" w:rsidRDefault="00B472C9" w:rsidP="00131E36">
      <w:pPr>
        <w:pStyle w:val="a6"/>
        <w:spacing w:before="0" w:after="0"/>
        <w:ind w:left="709"/>
        <w:rPr>
          <w:b/>
        </w:rPr>
      </w:pPr>
      <w:r w:rsidRPr="00F242DD">
        <w:rPr>
          <w:b/>
        </w:rPr>
        <w:t xml:space="preserve">Уровень убедительности рекомендаций </w:t>
      </w:r>
      <w:r w:rsidR="00AE4430" w:rsidRPr="00F242DD">
        <w:rPr>
          <w:b/>
        </w:rPr>
        <w:t xml:space="preserve">− </w:t>
      </w:r>
      <w:r w:rsidR="00BD6788" w:rsidRPr="00F242DD">
        <w:rPr>
          <w:b/>
          <w:lang w:val="en-US"/>
        </w:rPr>
        <w:t>A</w:t>
      </w:r>
      <w:r w:rsidR="000A156C" w:rsidRPr="00F242DD">
        <w:rPr>
          <w:b/>
        </w:rPr>
        <w:t xml:space="preserve"> </w:t>
      </w:r>
      <w:r w:rsidRPr="00F242DD">
        <w:rPr>
          <w:b/>
        </w:rPr>
        <w:t>(уровень достоверности доказательств</w:t>
      </w:r>
      <w:r w:rsidR="000A156C" w:rsidRPr="00F242DD">
        <w:rPr>
          <w:b/>
        </w:rPr>
        <w:t xml:space="preserve"> </w:t>
      </w:r>
      <w:r w:rsidR="00AE4430" w:rsidRPr="00F242DD">
        <w:rPr>
          <w:b/>
        </w:rPr>
        <w:t xml:space="preserve">− </w:t>
      </w:r>
      <w:r w:rsidR="006E390F" w:rsidRPr="00F242DD">
        <w:rPr>
          <w:b/>
        </w:rPr>
        <w:t>1)</w:t>
      </w:r>
    </w:p>
    <w:p w14:paraId="08F5B746" w14:textId="77777777" w:rsidR="00CF7A54" w:rsidRPr="00F242DD" w:rsidRDefault="00B472C9" w:rsidP="00131E36">
      <w:pPr>
        <w:pStyle w:val="a6"/>
        <w:spacing w:before="0" w:after="0"/>
        <w:ind w:left="709"/>
        <w:rPr>
          <w:i/>
        </w:rPr>
      </w:pPr>
      <w:r w:rsidRPr="00F242DD">
        <w:rPr>
          <w:b/>
        </w:rPr>
        <w:lastRenderedPageBreak/>
        <w:t xml:space="preserve">Комментарий: </w:t>
      </w:r>
      <w:r w:rsidR="00286688" w:rsidRPr="00F242DD">
        <w:rPr>
          <w:i/>
        </w:rPr>
        <w:t xml:space="preserve">эффективность </w:t>
      </w:r>
      <w:r w:rsidR="00CF7A54" w:rsidRPr="00F242DD">
        <w:rPr>
          <w:i/>
        </w:rPr>
        <w:t>комбинации анти-CD38 моноклонального антитела даратумумаба</w:t>
      </w:r>
      <w:r w:rsidR="00B657E4" w:rsidRPr="00F242DD">
        <w:rPr>
          <w:i/>
        </w:rPr>
        <w:t>**</w:t>
      </w:r>
      <w:r w:rsidR="00CF7A54" w:rsidRPr="00F242DD">
        <w:rPr>
          <w:i/>
        </w:rPr>
        <w:t xml:space="preserve"> с леналидомидом</w:t>
      </w:r>
      <w:r w:rsidR="00B657E4" w:rsidRPr="00F242DD">
        <w:rPr>
          <w:i/>
        </w:rPr>
        <w:t>**</w:t>
      </w:r>
      <w:r w:rsidR="00CF7A54" w:rsidRPr="00F242DD">
        <w:rPr>
          <w:i/>
        </w:rPr>
        <w:t xml:space="preserve"> и дексаметазоном</w:t>
      </w:r>
      <w:r w:rsidR="00B657E4" w:rsidRPr="00F242DD">
        <w:rPr>
          <w:i/>
        </w:rPr>
        <w:t>**</w:t>
      </w:r>
      <w:r w:rsidR="00CF7A54" w:rsidRPr="00F242DD">
        <w:rPr>
          <w:i/>
        </w:rPr>
        <w:t xml:space="preserve"> у пациентов с рецидивирующей ММ, получивших по крайней мере одну предшествующую линию терапии, была продемонстрирована в крупном рандомизированном иследовании III</w:t>
      </w:r>
      <w:r w:rsidR="003B2F2C" w:rsidRPr="00F242DD">
        <w:rPr>
          <w:i/>
        </w:rPr>
        <w:t> </w:t>
      </w:r>
      <w:r w:rsidR="00CF7A54" w:rsidRPr="00F242DD">
        <w:rPr>
          <w:i/>
        </w:rPr>
        <w:t>фазы POLLUX. В исследуемой группе (DRd) достоверно чаще достигались ответы на терапию (93</w:t>
      </w:r>
      <w:r w:rsidR="003B2F2C" w:rsidRPr="00F242DD">
        <w:rPr>
          <w:i/>
        </w:rPr>
        <w:t> </w:t>
      </w:r>
      <w:r w:rsidR="00CF7A54" w:rsidRPr="00F242DD">
        <w:rPr>
          <w:i/>
        </w:rPr>
        <w:t>%), чем в контрольной группе (Rd) (76</w:t>
      </w:r>
      <w:r w:rsidR="003B2F2C" w:rsidRPr="00F242DD">
        <w:rPr>
          <w:i/>
        </w:rPr>
        <w:t> </w:t>
      </w:r>
      <w:r w:rsidR="00CF7A54" w:rsidRPr="00F242DD">
        <w:rPr>
          <w:i/>
        </w:rPr>
        <w:t>%), более чем в 2 раза чаще достигались как минимум ПР (57</w:t>
      </w:r>
      <w:r w:rsidR="003B2F2C" w:rsidRPr="00F242DD">
        <w:rPr>
          <w:i/>
        </w:rPr>
        <w:t> </w:t>
      </w:r>
      <w:r w:rsidR="00CF7A54" w:rsidRPr="00F242DD">
        <w:rPr>
          <w:i/>
        </w:rPr>
        <w:t>% против 23</w:t>
      </w:r>
      <w:r w:rsidR="003B2F2C" w:rsidRPr="00F242DD">
        <w:rPr>
          <w:i/>
        </w:rPr>
        <w:t> </w:t>
      </w:r>
      <w:r w:rsidR="00CF7A54" w:rsidRPr="00F242DD">
        <w:rPr>
          <w:i/>
        </w:rPr>
        <w:t>%) и в 6 раз больше пациентов достигали МОБ-негативности при пороге чувствительности 10</w:t>
      </w:r>
      <w:r w:rsidR="003B2F2C" w:rsidRPr="00F242DD">
        <w:rPr>
          <w:i/>
        </w:rPr>
        <w:t>−</w:t>
      </w:r>
      <w:r w:rsidR="00CF7A54" w:rsidRPr="00F242DD">
        <w:rPr>
          <w:i/>
        </w:rPr>
        <w:t>5 (30</w:t>
      </w:r>
      <w:r w:rsidR="003B2F2C" w:rsidRPr="00F242DD">
        <w:rPr>
          <w:i/>
        </w:rPr>
        <w:t> </w:t>
      </w:r>
      <w:r w:rsidR="00CF7A54" w:rsidRPr="00F242DD">
        <w:rPr>
          <w:i/>
        </w:rPr>
        <w:t>% против 5</w:t>
      </w:r>
      <w:r w:rsidR="003B2F2C" w:rsidRPr="00F242DD">
        <w:rPr>
          <w:i/>
        </w:rPr>
        <w:t> </w:t>
      </w:r>
      <w:r w:rsidR="00CF7A54" w:rsidRPr="00F242DD">
        <w:rPr>
          <w:i/>
        </w:rPr>
        <w:t>%). Медиана ВБП составила 44,5 мес</w:t>
      </w:r>
      <w:r w:rsidR="00E778E9" w:rsidRPr="00F242DD">
        <w:rPr>
          <w:i/>
        </w:rPr>
        <w:t>.</w:t>
      </w:r>
      <w:r w:rsidR="00CF7A54" w:rsidRPr="00F242DD">
        <w:rPr>
          <w:i/>
        </w:rPr>
        <w:t xml:space="preserve"> в группе DRd и 17,5 мес</w:t>
      </w:r>
      <w:r w:rsidR="00E778E9" w:rsidRPr="00F242DD">
        <w:rPr>
          <w:i/>
        </w:rPr>
        <w:t>.</w:t>
      </w:r>
      <w:r w:rsidR="00CF7A54" w:rsidRPr="00F242DD">
        <w:rPr>
          <w:i/>
        </w:rPr>
        <w:t xml:space="preserve"> в группе Rd.</w:t>
      </w:r>
    </w:p>
    <w:p w14:paraId="5584B173" w14:textId="77777777" w:rsidR="007D5C85" w:rsidRPr="00F242DD" w:rsidRDefault="00CF7A54" w:rsidP="00131E36">
      <w:pPr>
        <w:pStyle w:val="a6"/>
        <w:spacing w:before="0" w:after="0"/>
        <w:ind w:left="709"/>
        <w:rPr>
          <w:i/>
        </w:rPr>
      </w:pPr>
      <w:r w:rsidRPr="00F242DD">
        <w:rPr>
          <w:i/>
        </w:rPr>
        <w:t>Добавление даратумумаба</w:t>
      </w:r>
      <w:r w:rsidR="00B657E4" w:rsidRPr="00F242DD">
        <w:rPr>
          <w:i/>
        </w:rPr>
        <w:t>**</w:t>
      </w:r>
      <w:r w:rsidRPr="00F242DD">
        <w:rPr>
          <w:i/>
        </w:rPr>
        <w:t xml:space="preserve"> к режиму Rd не приводило к повышению токсичности: частота отмены терапии была сопоставима в об</w:t>
      </w:r>
      <w:r w:rsidR="003B2F2C" w:rsidRPr="00F242DD">
        <w:rPr>
          <w:i/>
        </w:rPr>
        <w:t>е</w:t>
      </w:r>
      <w:r w:rsidRPr="00F242DD">
        <w:rPr>
          <w:i/>
        </w:rPr>
        <w:t xml:space="preserve">их группах (15% в </w:t>
      </w:r>
      <w:r w:rsidR="003B2F2C" w:rsidRPr="00F242DD">
        <w:rPr>
          <w:i/>
        </w:rPr>
        <w:t>каждой из</w:t>
      </w:r>
      <w:r w:rsidRPr="00F242DD">
        <w:rPr>
          <w:i/>
        </w:rPr>
        <w:t xml:space="preserve"> групп). Профиль безопасности комбинации DRd соответствовал описанному в предшествовавших исследованиях даратумумаба</w:t>
      </w:r>
      <w:r w:rsidR="00B657E4" w:rsidRPr="00F242DD">
        <w:rPr>
          <w:i/>
        </w:rPr>
        <w:t>**</w:t>
      </w:r>
      <w:r w:rsidRPr="00F242DD">
        <w:rPr>
          <w:i/>
        </w:rPr>
        <w:t xml:space="preserve"> и леналидомида</w:t>
      </w:r>
      <w:r w:rsidR="00B657E4" w:rsidRPr="00F242DD">
        <w:rPr>
          <w:i/>
        </w:rPr>
        <w:t>**</w:t>
      </w:r>
      <w:r w:rsidRPr="00F242DD">
        <w:rPr>
          <w:i/>
        </w:rPr>
        <w:t xml:space="preserve"> с низкими дозами дексаметазона</w:t>
      </w:r>
      <w:r w:rsidR="00B657E4" w:rsidRPr="00F242DD">
        <w:rPr>
          <w:i/>
        </w:rPr>
        <w:t>**</w:t>
      </w:r>
      <w:r w:rsidRPr="00F242DD">
        <w:rPr>
          <w:i/>
        </w:rPr>
        <w:t>.</w:t>
      </w:r>
    </w:p>
    <w:p w14:paraId="5E986B62" w14:textId="77777777" w:rsidR="007D5C85" w:rsidRPr="00F242DD" w:rsidRDefault="00B228C7" w:rsidP="00727CDE">
      <w:pPr>
        <w:pStyle w:val="a6"/>
        <w:numPr>
          <w:ilvl w:val="0"/>
          <w:numId w:val="8"/>
        </w:numPr>
        <w:tabs>
          <w:tab w:val="clear" w:pos="348"/>
          <w:tab w:val="num" w:pos="709"/>
        </w:tabs>
        <w:spacing w:before="0" w:after="0"/>
        <w:ind w:left="709" w:hanging="709"/>
      </w:pPr>
      <w:r w:rsidRPr="00F242DD">
        <w:t>Пациентам с</w:t>
      </w:r>
      <w:r w:rsidR="00DB0580" w:rsidRPr="00F242DD">
        <w:t xml:space="preserve"> рецидивом ММ</w:t>
      </w:r>
      <w:r w:rsidRPr="00F242DD">
        <w:t>, которым показана противомиеломная терапия и у которых не развилась рефрактерно</w:t>
      </w:r>
      <w:r w:rsidR="005A7F3F" w:rsidRPr="00F242DD">
        <w:t>сть к бортезомибу</w:t>
      </w:r>
      <w:r w:rsidR="0085596B" w:rsidRPr="00F242DD">
        <w:t>**</w:t>
      </w:r>
      <w:r w:rsidRPr="00F242DD">
        <w:t>, в качестве одной из возможных опций</w:t>
      </w:r>
      <w:r w:rsidR="00BA7503" w:rsidRPr="00F242DD">
        <w:t xml:space="preserve"> </w:t>
      </w:r>
      <w:r w:rsidR="00B657E4" w:rsidRPr="00F242DD">
        <w:rPr>
          <w:b/>
        </w:rPr>
        <w:t>рекомендуется</w:t>
      </w:r>
      <w:r w:rsidR="007D5C85" w:rsidRPr="00F242DD">
        <w:t xml:space="preserve"> терапия с включением в схему лечения даратумумаба**, бортезомиба** и дексаметазона** </w:t>
      </w:r>
      <w:r w:rsidR="00032CFB" w:rsidRPr="00F242DD">
        <w:t xml:space="preserve">(описание режимов – см. приложение </w:t>
      </w:r>
      <w:r w:rsidR="00C812D6" w:rsidRPr="00F242DD">
        <w:t>А3.1</w:t>
      </w:r>
      <w:r w:rsidR="00EA60BC" w:rsidRPr="00F242DD">
        <w:t>.</w:t>
      </w:r>
      <w:r w:rsidR="00032CFB" w:rsidRPr="00F242DD">
        <w:t>)</w:t>
      </w:r>
      <w:r w:rsidR="00286688" w:rsidRPr="00F242DD">
        <w:t xml:space="preserve"> </w:t>
      </w:r>
      <w:r w:rsidR="00A96FB6" w:rsidRPr="00F242DD">
        <w:rPr>
          <w:i/>
        </w:rPr>
        <w:fldChar w:fldCharType="begin" w:fldLock="1"/>
      </w:r>
      <w:r w:rsidR="00F74B6B" w:rsidRPr="00F242DD">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56]","plainTextFormattedCitation":"[56]","previouslyFormattedCitation":"[56]"},"properties":{"noteIndex":0},"schema":"https://github.com/citation-style-language/schema/raw/master/csl-citation.json"}</w:instrText>
      </w:r>
      <w:r w:rsidR="00A96FB6" w:rsidRPr="00F242DD">
        <w:rPr>
          <w:i/>
        </w:rPr>
        <w:fldChar w:fldCharType="separate"/>
      </w:r>
      <w:r w:rsidR="00705691" w:rsidRPr="00F242DD">
        <w:rPr>
          <w:noProof/>
        </w:rPr>
        <w:t>[56]</w:t>
      </w:r>
      <w:r w:rsidR="00A96FB6" w:rsidRPr="00F242DD">
        <w:rPr>
          <w:i/>
        </w:rPr>
        <w:fldChar w:fldCharType="end"/>
      </w:r>
      <w:r w:rsidR="00BD6788" w:rsidRPr="00F242DD">
        <w:t>.</w:t>
      </w:r>
    </w:p>
    <w:p w14:paraId="185C69F1" w14:textId="77777777" w:rsidR="007D5C85" w:rsidRPr="00F242DD" w:rsidRDefault="007D5C85" w:rsidP="00131E36">
      <w:pPr>
        <w:pStyle w:val="a6"/>
        <w:spacing w:before="0" w:after="0"/>
        <w:ind w:left="709"/>
        <w:rPr>
          <w:b/>
        </w:rPr>
      </w:pPr>
      <w:r w:rsidRPr="00F242DD">
        <w:rPr>
          <w:b/>
        </w:rPr>
        <w:t xml:space="preserve">Уровень убедительности рекомендаций </w:t>
      </w:r>
      <w:r w:rsidR="004713CC" w:rsidRPr="00F242DD">
        <w:rPr>
          <w:b/>
        </w:rPr>
        <w:t xml:space="preserve">− </w:t>
      </w:r>
      <w:r w:rsidR="00BD6788" w:rsidRPr="00F242DD">
        <w:rPr>
          <w:b/>
          <w:lang w:val="en-US"/>
        </w:rPr>
        <w:t>A</w:t>
      </w:r>
      <w:r w:rsidR="000A156C" w:rsidRPr="00F242DD">
        <w:rPr>
          <w:b/>
        </w:rPr>
        <w:t xml:space="preserve"> </w:t>
      </w:r>
      <w:r w:rsidRPr="00F242DD">
        <w:rPr>
          <w:b/>
        </w:rPr>
        <w:t>(уровень достоверности доказательств</w:t>
      </w:r>
      <w:r w:rsidR="000A156C" w:rsidRPr="00F242DD">
        <w:rPr>
          <w:b/>
        </w:rPr>
        <w:t xml:space="preserve"> </w:t>
      </w:r>
      <w:r w:rsidR="004713CC" w:rsidRPr="00F242DD">
        <w:rPr>
          <w:b/>
        </w:rPr>
        <w:t xml:space="preserve">− </w:t>
      </w:r>
      <w:r w:rsidR="006E390F" w:rsidRPr="00F242DD">
        <w:rPr>
          <w:b/>
        </w:rPr>
        <w:t>1)</w:t>
      </w:r>
    </w:p>
    <w:p w14:paraId="2C590623" w14:textId="77777777" w:rsidR="00CF7A54" w:rsidRPr="00F242DD" w:rsidRDefault="007D5C85" w:rsidP="00131E36">
      <w:pPr>
        <w:pStyle w:val="a6"/>
        <w:spacing w:before="0" w:after="0"/>
        <w:ind w:left="709"/>
        <w:rPr>
          <w:i/>
        </w:rPr>
      </w:pPr>
      <w:r w:rsidRPr="00F242DD">
        <w:rPr>
          <w:b/>
        </w:rPr>
        <w:t xml:space="preserve">Комментарий: </w:t>
      </w:r>
      <w:r w:rsidR="00286688" w:rsidRPr="00F242DD">
        <w:rPr>
          <w:i/>
        </w:rPr>
        <w:t xml:space="preserve">эффективность </w:t>
      </w:r>
      <w:r w:rsidR="00CF7A54" w:rsidRPr="00F242DD">
        <w:rPr>
          <w:i/>
        </w:rPr>
        <w:t>добавления даратумумаба</w:t>
      </w:r>
      <w:r w:rsidR="00B657E4" w:rsidRPr="00F242DD">
        <w:rPr>
          <w:i/>
        </w:rPr>
        <w:t>**</w:t>
      </w:r>
      <w:r w:rsidR="00CF7A54" w:rsidRPr="00F242DD">
        <w:rPr>
          <w:i/>
        </w:rPr>
        <w:t xml:space="preserve"> к комбинации бортезомиба</w:t>
      </w:r>
      <w:r w:rsidR="00B657E4" w:rsidRPr="00F242DD">
        <w:rPr>
          <w:i/>
        </w:rPr>
        <w:t>**</w:t>
      </w:r>
      <w:r w:rsidR="00CF7A54" w:rsidRPr="00F242DD">
        <w:rPr>
          <w:i/>
        </w:rPr>
        <w:t xml:space="preserve"> с дексаметазоном</w:t>
      </w:r>
      <w:r w:rsidR="00B657E4" w:rsidRPr="00F242DD">
        <w:rPr>
          <w:i/>
        </w:rPr>
        <w:t>**</w:t>
      </w:r>
      <w:r w:rsidR="00CF7A54" w:rsidRPr="00F242DD">
        <w:rPr>
          <w:i/>
        </w:rPr>
        <w:t xml:space="preserve"> у пациентов с рецидивирующей ММ, получивших по крайней мере одну предшествующую линию терапии, была оценена в крупном рандомизированном иследовании III фазы CASTOR. В исследуемой группе (DVd) достоверно чаще достигались ответы на терапию (85</w:t>
      </w:r>
      <w:r w:rsidR="004713CC" w:rsidRPr="00F242DD">
        <w:rPr>
          <w:i/>
        </w:rPr>
        <w:t> </w:t>
      </w:r>
      <w:r w:rsidR="00CF7A54" w:rsidRPr="00F242DD">
        <w:rPr>
          <w:i/>
        </w:rPr>
        <w:t>%), чем в контрольной группе (Vd) (63</w:t>
      </w:r>
      <w:r w:rsidR="004713CC" w:rsidRPr="00F242DD">
        <w:rPr>
          <w:i/>
        </w:rPr>
        <w:t> </w:t>
      </w:r>
      <w:r w:rsidR="00CF7A54" w:rsidRPr="00F242DD">
        <w:rPr>
          <w:i/>
        </w:rPr>
        <w:t>%), в 3 раза больше пациентов достигали как минимум ПР (30</w:t>
      </w:r>
      <w:r w:rsidR="004713CC" w:rsidRPr="00F242DD">
        <w:rPr>
          <w:i/>
        </w:rPr>
        <w:t> </w:t>
      </w:r>
      <w:r w:rsidR="00CF7A54" w:rsidRPr="00F242DD">
        <w:rPr>
          <w:i/>
        </w:rPr>
        <w:t>% против 10</w:t>
      </w:r>
      <w:r w:rsidR="004713CC" w:rsidRPr="00F242DD">
        <w:rPr>
          <w:i/>
        </w:rPr>
        <w:t> </w:t>
      </w:r>
      <w:r w:rsidR="00CF7A54" w:rsidRPr="00F242DD">
        <w:rPr>
          <w:i/>
        </w:rPr>
        <w:t>%) и в 7 раз больше пациентов достигали МОБ-негативности при пороге чувствительности 10</w:t>
      </w:r>
      <w:r w:rsidR="004713CC" w:rsidRPr="00F242DD">
        <w:rPr>
          <w:i/>
        </w:rPr>
        <w:t>−</w:t>
      </w:r>
      <w:r w:rsidR="00CF7A54" w:rsidRPr="00F242DD">
        <w:rPr>
          <w:i/>
        </w:rPr>
        <w:t>5 (14</w:t>
      </w:r>
      <w:r w:rsidR="004713CC" w:rsidRPr="00F242DD">
        <w:rPr>
          <w:i/>
        </w:rPr>
        <w:t> </w:t>
      </w:r>
      <w:r w:rsidR="00CF7A54" w:rsidRPr="00F242DD">
        <w:rPr>
          <w:i/>
        </w:rPr>
        <w:t>% против 2</w:t>
      </w:r>
      <w:r w:rsidR="004713CC" w:rsidRPr="00F242DD">
        <w:rPr>
          <w:i/>
        </w:rPr>
        <w:t> </w:t>
      </w:r>
      <w:r w:rsidR="00CF7A54" w:rsidRPr="00F242DD">
        <w:rPr>
          <w:i/>
        </w:rPr>
        <w:t>%). Медиана ВБП составила 16,7 мес</w:t>
      </w:r>
      <w:r w:rsidR="00E778E9" w:rsidRPr="00F242DD">
        <w:rPr>
          <w:i/>
        </w:rPr>
        <w:t>.</w:t>
      </w:r>
      <w:r w:rsidR="00CF7A54" w:rsidRPr="00F242DD">
        <w:rPr>
          <w:i/>
        </w:rPr>
        <w:t xml:space="preserve"> в группе DVd и 7,1 мес</w:t>
      </w:r>
      <w:r w:rsidR="00E778E9" w:rsidRPr="00F242DD">
        <w:rPr>
          <w:i/>
        </w:rPr>
        <w:t>.</w:t>
      </w:r>
      <w:r w:rsidR="00CF7A54" w:rsidRPr="00F242DD">
        <w:rPr>
          <w:i/>
        </w:rPr>
        <w:t xml:space="preserve"> в группе Vd, а при применении сразу в первом рецидиве </w:t>
      </w:r>
      <w:r w:rsidR="004713CC" w:rsidRPr="00F242DD">
        <w:rPr>
          <w:i/>
        </w:rPr>
        <w:t>−</w:t>
      </w:r>
      <w:r w:rsidR="00CF7A54" w:rsidRPr="00F242DD">
        <w:rPr>
          <w:i/>
        </w:rPr>
        <w:t xml:space="preserve"> 27,0</w:t>
      </w:r>
      <w:r w:rsidR="004713CC" w:rsidRPr="00F242DD">
        <w:rPr>
          <w:i/>
        </w:rPr>
        <w:t> </w:t>
      </w:r>
      <w:r w:rsidR="00CF7A54" w:rsidRPr="00F242DD">
        <w:rPr>
          <w:i/>
        </w:rPr>
        <w:t>мес</w:t>
      </w:r>
      <w:r w:rsidR="00E778E9" w:rsidRPr="00F242DD">
        <w:rPr>
          <w:i/>
        </w:rPr>
        <w:t>.</w:t>
      </w:r>
      <w:r w:rsidR="00CF7A54" w:rsidRPr="00F242DD">
        <w:rPr>
          <w:i/>
        </w:rPr>
        <w:t xml:space="preserve"> в группе DVd и 7,9 мес</w:t>
      </w:r>
      <w:r w:rsidR="00E778E9" w:rsidRPr="00F242DD">
        <w:rPr>
          <w:i/>
        </w:rPr>
        <w:t>.</w:t>
      </w:r>
      <w:r w:rsidR="00CF7A54" w:rsidRPr="00F242DD">
        <w:rPr>
          <w:i/>
        </w:rPr>
        <w:t xml:space="preserve"> в группе Vd.</w:t>
      </w:r>
    </w:p>
    <w:p w14:paraId="6E4D4068" w14:textId="77777777" w:rsidR="007D5C85" w:rsidRPr="00F242DD" w:rsidRDefault="00CF7A54" w:rsidP="00131E36">
      <w:pPr>
        <w:pStyle w:val="a6"/>
        <w:spacing w:before="0" w:after="0"/>
        <w:ind w:left="709"/>
        <w:rPr>
          <w:i/>
        </w:rPr>
      </w:pPr>
      <w:r w:rsidRPr="00F242DD">
        <w:rPr>
          <w:i/>
        </w:rPr>
        <w:t>Добавление даратумумаба</w:t>
      </w:r>
      <w:r w:rsidR="00B657E4" w:rsidRPr="00F242DD">
        <w:rPr>
          <w:i/>
        </w:rPr>
        <w:t>**</w:t>
      </w:r>
      <w:r w:rsidRPr="00F242DD">
        <w:rPr>
          <w:i/>
        </w:rPr>
        <w:t xml:space="preserve"> к режиму Vd не приводило к повышению токсичности: частота отмены терапии была сопоставима в об</w:t>
      </w:r>
      <w:r w:rsidR="004713CC" w:rsidRPr="00F242DD">
        <w:rPr>
          <w:i/>
        </w:rPr>
        <w:t>е</w:t>
      </w:r>
      <w:r w:rsidRPr="00F242DD">
        <w:rPr>
          <w:i/>
        </w:rPr>
        <w:t>их группах (10</w:t>
      </w:r>
      <w:r w:rsidR="004713CC" w:rsidRPr="00F242DD">
        <w:rPr>
          <w:i/>
        </w:rPr>
        <w:t> </w:t>
      </w:r>
      <w:r w:rsidRPr="00F242DD">
        <w:rPr>
          <w:i/>
        </w:rPr>
        <w:t xml:space="preserve">% </w:t>
      </w:r>
      <w:r w:rsidRPr="00F242DD">
        <w:rPr>
          <w:i/>
        </w:rPr>
        <w:lastRenderedPageBreak/>
        <w:t>при применении DVd и 9</w:t>
      </w:r>
      <w:r w:rsidR="004713CC" w:rsidRPr="00F242DD">
        <w:rPr>
          <w:i/>
        </w:rPr>
        <w:t> </w:t>
      </w:r>
      <w:r w:rsidRPr="00F242DD">
        <w:rPr>
          <w:i/>
        </w:rPr>
        <w:t>% при применении Vd). Профиль безопасности комбинации DVd соответствовал описанному в предшествовавших исследованиях даратумумаба</w:t>
      </w:r>
      <w:r w:rsidR="00B657E4" w:rsidRPr="00F242DD">
        <w:rPr>
          <w:i/>
        </w:rPr>
        <w:t>**</w:t>
      </w:r>
      <w:r w:rsidRPr="00F242DD">
        <w:rPr>
          <w:i/>
        </w:rPr>
        <w:t xml:space="preserve"> и бортезомиба</w:t>
      </w:r>
      <w:r w:rsidR="00B657E4" w:rsidRPr="00F242DD">
        <w:rPr>
          <w:i/>
        </w:rPr>
        <w:t>**</w:t>
      </w:r>
      <w:r w:rsidRPr="00F242DD">
        <w:rPr>
          <w:i/>
        </w:rPr>
        <w:t xml:space="preserve"> с дексаметазоном</w:t>
      </w:r>
      <w:r w:rsidR="00B657E4" w:rsidRPr="00F242DD">
        <w:rPr>
          <w:i/>
        </w:rPr>
        <w:t>**</w:t>
      </w:r>
      <w:r w:rsidRPr="00F242DD">
        <w:rPr>
          <w:i/>
        </w:rPr>
        <w:t>.</w:t>
      </w:r>
    </w:p>
    <w:p w14:paraId="24ACD1DD" w14:textId="77777777" w:rsidR="008D36F2" w:rsidRPr="00F242DD" w:rsidRDefault="00B228C7" w:rsidP="00727CDE">
      <w:pPr>
        <w:pStyle w:val="a6"/>
        <w:numPr>
          <w:ilvl w:val="0"/>
          <w:numId w:val="10"/>
        </w:numPr>
        <w:spacing w:before="0" w:after="0"/>
        <w:ind w:left="709" w:hanging="709"/>
      </w:pPr>
      <w:r w:rsidRPr="00F242DD">
        <w:t>Пациентам с</w:t>
      </w:r>
      <w:r w:rsidR="00DB0580" w:rsidRPr="00F242DD">
        <w:t xml:space="preserve"> рецидивом ММ</w:t>
      </w:r>
      <w:r w:rsidRPr="00F242DD">
        <w:t xml:space="preserve">, которым показана противомиеломная терапия и у которых не развилась </w:t>
      </w:r>
      <w:r w:rsidR="005A7F3F" w:rsidRPr="00F242DD">
        <w:t>рефрактерность к</w:t>
      </w:r>
      <w:r w:rsidR="004713CC" w:rsidRPr="00F242DD">
        <w:t xml:space="preserve"> </w:t>
      </w:r>
      <w:r w:rsidRPr="00F242DD">
        <w:t>леналидомиду</w:t>
      </w:r>
      <w:r w:rsidR="00DB0580" w:rsidRPr="00F242DD">
        <w:t>**</w:t>
      </w:r>
      <w:r w:rsidRPr="00F242DD">
        <w:t>, в качестве одной из</w:t>
      </w:r>
      <w:r w:rsidR="00B657E4" w:rsidRPr="00F242DD">
        <w:t xml:space="preserve"> возможных опций</w:t>
      </w:r>
      <w:r w:rsidR="00BA7503" w:rsidRPr="00F242DD">
        <w:t xml:space="preserve"> </w:t>
      </w:r>
      <w:r w:rsidR="00B657E4" w:rsidRPr="00F242DD">
        <w:rPr>
          <w:b/>
        </w:rPr>
        <w:t>рекомендуется</w:t>
      </w:r>
      <w:r w:rsidR="008D36F2" w:rsidRPr="00F242DD">
        <w:t xml:space="preserve"> терапия с включением в схему лечения элотузумаба, леналидомида** и дексаметазона** </w:t>
      </w:r>
      <w:r w:rsidR="00032CFB" w:rsidRPr="00F242DD">
        <w:t xml:space="preserve">(описание режимов – см. приложение </w:t>
      </w:r>
      <w:r w:rsidR="00C812D6" w:rsidRPr="00F242DD">
        <w:t>А3.1</w:t>
      </w:r>
      <w:r w:rsidR="004713CC" w:rsidRPr="00F242DD">
        <w:t>.</w:t>
      </w:r>
      <w:r w:rsidR="00032CFB" w:rsidRPr="00F242DD">
        <w:t>)</w:t>
      </w:r>
      <w:r w:rsidR="00286688" w:rsidRPr="00F242DD">
        <w:t xml:space="preserve"> </w:t>
      </w:r>
      <w:r w:rsidR="00A96FB6" w:rsidRPr="00F242DD">
        <w:rPr>
          <w:i/>
        </w:rPr>
        <w:fldChar w:fldCharType="begin" w:fldLock="1"/>
      </w:r>
      <w:r w:rsidR="00F74B6B" w:rsidRPr="00F242DD">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56,59]","plainTextFormattedCitation":"[56,59]","previouslyFormattedCitation":"[56,59]"},"properties":{"noteIndex":0},"schema":"https://github.com/citation-style-language/schema/raw/master/csl-citation.json"}</w:instrText>
      </w:r>
      <w:r w:rsidR="00A96FB6" w:rsidRPr="00F242DD">
        <w:rPr>
          <w:i/>
        </w:rPr>
        <w:fldChar w:fldCharType="separate"/>
      </w:r>
      <w:r w:rsidR="00705691" w:rsidRPr="00F242DD">
        <w:rPr>
          <w:noProof/>
        </w:rPr>
        <w:t>[56,59]</w:t>
      </w:r>
      <w:r w:rsidR="00A96FB6" w:rsidRPr="00F242DD">
        <w:rPr>
          <w:i/>
        </w:rPr>
        <w:fldChar w:fldCharType="end"/>
      </w:r>
      <w:r w:rsidR="004F07FA" w:rsidRPr="00F242DD">
        <w:t>.</w:t>
      </w:r>
    </w:p>
    <w:p w14:paraId="14FBDD56" w14:textId="77777777" w:rsidR="008D36F2" w:rsidRPr="00F242DD" w:rsidRDefault="008D36F2" w:rsidP="00131E36">
      <w:pPr>
        <w:pStyle w:val="a6"/>
        <w:spacing w:before="0" w:after="0"/>
        <w:ind w:left="709"/>
        <w:rPr>
          <w:b/>
        </w:rPr>
      </w:pPr>
      <w:r w:rsidRPr="00F242DD">
        <w:rPr>
          <w:b/>
        </w:rPr>
        <w:t xml:space="preserve">Уровень убедительности рекомендаций </w:t>
      </w:r>
      <w:r w:rsidR="004713CC" w:rsidRPr="00F242DD">
        <w:rPr>
          <w:b/>
        </w:rPr>
        <w:t xml:space="preserve">− </w:t>
      </w:r>
      <w:r w:rsidR="006E390F" w:rsidRPr="00F242DD">
        <w:rPr>
          <w:b/>
        </w:rPr>
        <w:t>А</w:t>
      </w:r>
      <w:r w:rsidR="000A156C" w:rsidRPr="00F242DD">
        <w:rPr>
          <w:b/>
        </w:rPr>
        <w:t xml:space="preserve"> </w:t>
      </w:r>
      <w:r w:rsidRPr="00F242DD">
        <w:rPr>
          <w:b/>
        </w:rPr>
        <w:t>(уровень достоверности доказательств</w:t>
      </w:r>
      <w:r w:rsidR="000A156C" w:rsidRPr="00F242DD">
        <w:rPr>
          <w:b/>
        </w:rPr>
        <w:t xml:space="preserve"> </w:t>
      </w:r>
      <w:r w:rsidR="004713CC" w:rsidRPr="00F242DD">
        <w:rPr>
          <w:b/>
        </w:rPr>
        <w:t xml:space="preserve">− </w:t>
      </w:r>
      <w:r w:rsidR="006E390F" w:rsidRPr="00F242DD">
        <w:rPr>
          <w:b/>
        </w:rPr>
        <w:t>1)</w:t>
      </w:r>
    </w:p>
    <w:p w14:paraId="1D66DBC0" w14:textId="77777777" w:rsidR="008D36F2" w:rsidRPr="00F242DD" w:rsidRDefault="008D36F2" w:rsidP="00131E36">
      <w:pPr>
        <w:pStyle w:val="a6"/>
        <w:spacing w:before="0" w:after="0"/>
        <w:ind w:left="709"/>
        <w:rPr>
          <w:i/>
        </w:rPr>
      </w:pPr>
      <w:r w:rsidRPr="00F242DD">
        <w:rPr>
          <w:b/>
        </w:rPr>
        <w:t xml:space="preserve">Комментарий: </w:t>
      </w:r>
      <w:r w:rsidR="004713CC" w:rsidRPr="00F242DD">
        <w:rPr>
          <w:i/>
        </w:rPr>
        <w:t>э</w:t>
      </w:r>
      <w:r w:rsidRPr="00F242DD">
        <w:rPr>
          <w:i/>
        </w:rPr>
        <w:t>ффективность анти-SLAMF7 моноклонального антитела элотузумаба</w:t>
      </w:r>
      <w:r w:rsidR="006E416B" w:rsidRPr="00F242DD">
        <w:rPr>
          <w:i/>
        </w:rPr>
        <w:t>**</w:t>
      </w:r>
      <w:r w:rsidRPr="00F242DD">
        <w:rPr>
          <w:i/>
        </w:rPr>
        <w:t xml:space="preserve"> была показана в рандомизированном исследовании III фазы ELOQUENT-2, в котором сравнивали элотузумаб</w:t>
      </w:r>
      <w:r w:rsidR="006E416B" w:rsidRPr="00F242DD">
        <w:rPr>
          <w:i/>
        </w:rPr>
        <w:t>**</w:t>
      </w:r>
      <w:r w:rsidRPr="00F242DD">
        <w:rPr>
          <w:i/>
        </w:rPr>
        <w:t xml:space="preserve"> и плацебо в комбинации с леналидомидом</w:t>
      </w:r>
      <w:r w:rsidR="002B59AA" w:rsidRPr="00F242DD">
        <w:rPr>
          <w:i/>
        </w:rPr>
        <w:t>**</w:t>
      </w:r>
      <w:r w:rsidRPr="00F242DD">
        <w:rPr>
          <w:i/>
        </w:rPr>
        <w:t xml:space="preserve"> и дексаметазоном</w:t>
      </w:r>
      <w:r w:rsidR="002B59AA" w:rsidRPr="00F242DD">
        <w:rPr>
          <w:i/>
        </w:rPr>
        <w:t>**</w:t>
      </w:r>
      <w:r w:rsidRPr="00F242DD">
        <w:rPr>
          <w:i/>
        </w:rPr>
        <w:t xml:space="preserve"> у пациентов с рецидивами и рефрактерной ММ. В исследование включали пациент</w:t>
      </w:r>
      <w:r w:rsidR="00CD49B5" w:rsidRPr="00F242DD">
        <w:rPr>
          <w:i/>
        </w:rPr>
        <w:t>ов</w:t>
      </w:r>
      <w:r w:rsidRPr="00F242DD">
        <w:rPr>
          <w:i/>
        </w:rPr>
        <w:t xml:space="preserve"> без документированной рефрактерности к леналидомиду</w:t>
      </w:r>
      <w:r w:rsidR="002B59AA" w:rsidRPr="00F242DD">
        <w:rPr>
          <w:i/>
        </w:rPr>
        <w:t>**</w:t>
      </w:r>
      <w:r w:rsidRPr="00F242DD">
        <w:rPr>
          <w:i/>
        </w:rPr>
        <w:t>. Общая эффективность в группе, получавшей элотузумаб</w:t>
      </w:r>
      <w:r w:rsidR="006E416B" w:rsidRPr="00F242DD">
        <w:rPr>
          <w:i/>
        </w:rPr>
        <w:t>**</w:t>
      </w:r>
      <w:r w:rsidRPr="00F242DD">
        <w:rPr>
          <w:i/>
        </w:rPr>
        <w:t>, составила 79</w:t>
      </w:r>
      <w:r w:rsidR="002D414E" w:rsidRPr="00F242DD">
        <w:rPr>
          <w:i/>
        </w:rPr>
        <w:t> </w:t>
      </w:r>
      <w:r w:rsidRPr="00F242DD">
        <w:rPr>
          <w:i/>
        </w:rPr>
        <w:t>%, в группе без элотузумаба</w:t>
      </w:r>
      <w:r w:rsidR="006E416B" w:rsidRPr="00F242DD">
        <w:rPr>
          <w:i/>
        </w:rPr>
        <w:t>**</w:t>
      </w:r>
      <w:r w:rsidRPr="00F242DD">
        <w:rPr>
          <w:i/>
        </w:rPr>
        <w:t xml:space="preserve"> – 66</w:t>
      </w:r>
      <w:r w:rsidR="002D414E" w:rsidRPr="00F242DD">
        <w:rPr>
          <w:i/>
        </w:rPr>
        <w:t> </w:t>
      </w:r>
      <w:r w:rsidRPr="00F242DD">
        <w:rPr>
          <w:i/>
        </w:rPr>
        <w:t>%; медианы ВБП – 19,4 и 14,9 мес</w:t>
      </w:r>
      <w:r w:rsidR="00267DE2" w:rsidRPr="00F242DD">
        <w:rPr>
          <w:i/>
        </w:rPr>
        <w:t>.</w:t>
      </w:r>
      <w:r w:rsidRPr="00F242DD">
        <w:rPr>
          <w:i/>
        </w:rPr>
        <w:t xml:space="preserve"> соответственно. Наиболее частыми нежелательными явлениями 3 и 4</w:t>
      </w:r>
      <w:r w:rsidR="002D414E" w:rsidRPr="00F242DD">
        <w:rPr>
          <w:i/>
        </w:rPr>
        <w:t>-й</w:t>
      </w:r>
      <w:r w:rsidRPr="00F242DD">
        <w:rPr>
          <w:i/>
        </w:rPr>
        <w:t xml:space="preserve"> степени в обеих группах были лимфоцитопения, нейтропения, пневмония и утомляемость. Инфузионные реакции (в большинстве случаев 1 и 2</w:t>
      </w:r>
      <w:r w:rsidR="002D414E" w:rsidRPr="00F242DD">
        <w:rPr>
          <w:i/>
        </w:rPr>
        <w:t>-й</w:t>
      </w:r>
      <w:r w:rsidRPr="00F242DD">
        <w:rPr>
          <w:i/>
        </w:rPr>
        <w:t xml:space="preserve"> степени) развились у 10</w:t>
      </w:r>
      <w:r w:rsidR="002D414E" w:rsidRPr="00F242DD">
        <w:rPr>
          <w:i/>
        </w:rPr>
        <w:t> </w:t>
      </w:r>
      <w:r w:rsidRPr="00F242DD">
        <w:rPr>
          <w:i/>
        </w:rPr>
        <w:t>%</w:t>
      </w:r>
      <w:r w:rsidR="002D414E" w:rsidRPr="00F242DD">
        <w:rPr>
          <w:i/>
        </w:rPr>
        <w:t xml:space="preserve"> </w:t>
      </w:r>
      <w:r w:rsidR="00FB03BB" w:rsidRPr="00F242DD">
        <w:rPr>
          <w:i/>
        </w:rPr>
        <w:t>пациентов</w:t>
      </w:r>
      <w:r w:rsidR="002B59AA" w:rsidRPr="00F242DD">
        <w:rPr>
          <w:i/>
        </w:rPr>
        <w:t>, получавших элотузумаб</w:t>
      </w:r>
      <w:r w:rsidR="006E416B" w:rsidRPr="00F242DD">
        <w:rPr>
          <w:i/>
        </w:rPr>
        <w:t>**</w:t>
      </w:r>
      <w:r w:rsidRPr="00F242DD">
        <w:rPr>
          <w:i/>
        </w:rPr>
        <w:t>.</w:t>
      </w:r>
    </w:p>
    <w:p w14:paraId="0E090E60" w14:textId="77777777" w:rsidR="0018717A" w:rsidRPr="00F242DD" w:rsidRDefault="008D36F2" w:rsidP="00131E36">
      <w:pPr>
        <w:pStyle w:val="a6"/>
        <w:spacing w:before="0" w:after="0"/>
        <w:ind w:left="709"/>
        <w:rPr>
          <w:i/>
        </w:rPr>
      </w:pPr>
      <w:r w:rsidRPr="00F242DD">
        <w:rPr>
          <w:i/>
        </w:rPr>
        <w:t xml:space="preserve">Следует отметить, </w:t>
      </w:r>
      <w:r w:rsidR="002D414E" w:rsidRPr="00F242DD">
        <w:rPr>
          <w:i/>
        </w:rPr>
        <w:t>что отличительными чертами иммуно</w:t>
      </w:r>
      <w:r w:rsidRPr="00F242DD">
        <w:rPr>
          <w:i/>
        </w:rPr>
        <w:t>онкологических препаратов явля</w:t>
      </w:r>
      <w:r w:rsidR="002D414E" w:rsidRPr="00F242DD">
        <w:rPr>
          <w:i/>
        </w:rPr>
        <w:t>ю</w:t>
      </w:r>
      <w:r w:rsidRPr="00F242DD">
        <w:rPr>
          <w:i/>
        </w:rPr>
        <w:t>тся отсроченный эффект и его длительное сохранение. Поэтому необходимо оценивать не только медиану, но и отдаленные результаты лечения. На сегодняшний день доступны данные 4-летнего наблюдения пациентов из исследования ELOQUENT-2. В группе элотузумаба</w:t>
      </w:r>
      <w:r w:rsidR="006E416B" w:rsidRPr="00F242DD">
        <w:rPr>
          <w:i/>
        </w:rPr>
        <w:t>**</w:t>
      </w:r>
      <w:r w:rsidRPr="00F242DD">
        <w:rPr>
          <w:i/>
        </w:rPr>
        <w:t xml:space="preserve"> почти вдвое большее число пациентов все еще находились на лечении (17</w:t>
      </w:r>
      <w:r w:rsidR="0018717A" w:rsidRPr="00F242DD">
        <w:rPr>
          <w:i/>
        </w:rPr>
        <w:t> </w:t>
      </w:r>
      <w:r w:rsidRPr="00F242DD">
        <w:rPr>
          <w:i/>
        </w:rPr>
        <w:t>% по сравнению с 9</w:t>
      </w:r>
      <w:r w:rsidR="0018717A" w:rsidRPr="00F242DD">
        <w:rPr>
          <w:i/>
        </w:rPr>
        <w:t> </w:t>
      </w:r>
      <w:r w:rsidRPr="00F242DD">
        <w:rPr>
          <w:i/>
        </w:rPr>
        <w:t xml:space="preserve">%). Преимущество в ВБП сохранялось в течение 4 лет наблюдения: </w:t>
      </w:r>
      <w:r w:rsidR="0018717A" w:rsidRPr="00F242DD">
        <w:rPr>
          <w:i/>
        </w:rPr>
        <w:t>числ</w:t>
      </w:r>
      <w:r w:rsidRPr="00F242DD">
        <w:rPr>
          <w:i/>
        </w:rPr>
        <w:t>о пациентов без прогрессии составило 21</w:t>
      </w:r>
      <w:r w:rsidR="0018717A" w:rsidRPr="00F242DD">
        <w:rPr>
          <w:i/>
        </w:rPr>
        <w:t> </w:t>
      </w:r>
      <w:r w:rsidRPr="00F242DD">
        <w:rPr>
          <w:i/>
        </w:rPr>
        <w:t>% в группе элотузумаба</w:t>
      </w:r>
      <w:r w:rsidR="006E416B" w:rsidRPr="00F242DD">
        <w:rPr>
          <w:i/>
        </w:rPr>
        <w:t>**</w:t>
      </w:r>
      <w:r w:rsidRPr="00F242DD">
        <w:rPr>
          <w:i/>
        </w:rPr>
        <w:t xml:space="preserve"> и 14</w:t>
      </w:r>
      <w:r w:rsidR="0018717A" w:rsidRPr="00F242DD">
        <w:rPr>
          <w:i/>
        </w:rPr>
        <w:t> </w:t>
      </w:r>
      <w:r w:rsidRPr="00F242DD">
        <w:rPr>
          <w:i/>
        </w:rPr>
        <w:t>% в контрольной группе (относительное улучшение на 50</w:t>
      </w:r>
      <w:r w:rsidR="0018717A" w:rsidRPr="00F242DD">
        <w:rPr>
          <w:i/>
        </w:rPr>
        <w:t> </w:t>
      </w:r>
      <w:r w:rsidRPr="00F242DD">
        <w:rPr>
          <w:i/>
        </w:rPr>
        <w:t>%). Время до начала следующей терапии отличалось на 12 мес</w:t>
      </w:r>
      <w:r w:rsidR="00E778E9" w:rsidRPr="00F242DD">
        <w:rPr>
          <w:i/>
        </w:rPr>
        <w:t>.</w:t>
      </w:r>
      <w:r w:rsidRPr="00F242DD">
        <w:rPr>
          <w:i/>
        </w:rPr>
        <w:t xml:space="preserve"> в пользу пациентов, по</w:t>
      </w:r>
      <w:r w:rsidR="0018717A" w:rsidRPr="00F242DD">
        <w:rPr>
          <w:i/>
        </w:rPr>
        <w:t>лучавших элотузумаб</w:t>
      </w:r>
      <w:r w:rsidR="006E416B" w:rsidRPr="00F242DD">
        <w:rPr>
          <w:i/>
        </w:rPr>
        <w:t>**</w:t>
      </w:r>
      <w:r w:rsidR="0018717A" w:rsidRPr="00F242DD">
        <w:rPr>
          <w:i/>
        </w:rPr>
        <w:t xml:space="preserve"> (33 и 21 мес</w:t>
      </w:r>
      <w:r w:rsidR="00267DE2" w:rsidRPr="00F242DD">
        <w:rPr>
          <w:i/>
        </w:rPr>
        <w:t>.</w:t>
      </w:r>
      <w:r w:rsidRPr="00F242DD">
        <w:rPr>
          <w:i/>
        </w:rPr>
        <w:t xml:space="preserve"> соответственно).</w:t>
      </w:r>
    </w:p>
    <w:p w14:paraId="0C792024" w14:textId="77777777" w:rsidR="00241DE1" w:rsidRPr="00F242DD" w:rsidRDefault="00241DE1" w:rsidP="00E36DFA">
      <w:pPr>
        <w:pStyle w:val="a4"/>
        <w:spacing w:before="0" w:beforeAutospacing="0" w:after="0" w:afterAutospacing="0" w:line="360" w:lineRule="auto"/>
        <w:ind w:firstLine="709"/>
        <w:outlineLvl w:val="1"/>
        <w:rPr>
          <w:rStyle w:val="ac"/>
          <w:rFonts w:eastAsia="Calibri"/>
          <w:szCs w:val="22"/>
          <w:u w:val="single"/>
          <w:lang w:eastAsia="en-US"/>
        </w:rPr>
      </w:pPr>
      <w:bookmarkStart w:id="33" w:name="_Toc53140904"/>
      <w:r w:rsidRPr="00F242DD">
        <w:rPr>
          <w:rStyle w:val="ac"/>
          <w:u w:val="single"/>
        </w:rPr>
        <w:t>3.4.2</w:t>
      </w:r>
      <w:r w:rsidR="0018717A" w:rsidRPr="00F242DD">
        <w:rPr>
          <w:rStyle w:val="ac"/>
          <w:u w:val="single"/>
        </w:rPr>
        <w:t xml:space="preserve"> </w:t>
      </w:r>
      <w:r w:rsidRPr="00F242DD">
        <w:rPr>
          <w:rStyle w:val="ac"/>
          <w:u w:val="single"/>
        </w:rPr>
        <w:t>Лечение рецидива ММ, отягощенного двойной рефрактерностью</w:t>
      </w:r>
      <w:bookmarkEnd w:id="33"/>
    </w:p>
    <w:p w14:paraId="1DD2BF73" w14:textId="77777777" w:rsidR="00D14A54" w:rsidRPr="00F242DD" w:rsidRDefault="00D14A54" w:rsidP="00727CDE">
      <w:pPr>
        <w:pStyle w:val="a6"/>
        <w:numPr>
          <w:ilvl w:val="0"/>
          <w:numId w:val="8"/>
        </w:numPr>
        <w:tabs>
          <w:tab w:val="clear" w:pos="348"/>
          <w:tab w:val="num" w:pos="709"/>
        </w:tabs>
        <w:spacing w:before="0" w:after="0"/>
        <w:ind w:left="709" w:hanging="709"/>
      </w:pPr>
      <w:r w:rsidRPr="00F242DD">
        <w:lastRenderedPageBreak/>
        <w:t xml:space="preserve">Пациентам с </w:t>
      </w:r>
      <w:r w:rsidR="00B15365" w:rsidRPr="00F242DD">
        <w:t>рецидивом ММ</w:t>
      </w:r>
      <w:r w:rsidRPr="00F242DD">
        <w:t>, которы</w:t>
      </w:r>
      <w:r w:rsidR="00155D8D" w:rsidRPr="00F242DD">
        <w:t>е ра</w:t>
      </w:r>
      <w:r w:rsidR="00610FE7" w:rsidRPr="00F242DD">
        <w:t>ньше получали терапию ингибиторами</w:t>
      </w:r>
      <w:r w:rsidR="00155D8D" w:rsidRPr="00F242DD">
        <w:t xml:space="preserve"> проте</w:t>
      </w:r>
      <w:r w:rsidR="000C2F12" w:rsidRPr="00F242DD">
        <w:t>а</w:t>
      </w:r>
      <w:r w:rsidR="00155D8D" w:rsidRPr="00F242DD">
        <w:t>сом и леналидомид</w:t>
      </w:r>
      <w:r w:rsidR="00610FE7" w:rsidRPr="00F242DD">
        <w:t>ом</w:t>
      </w:r>
      <w:r w:rsidR="00B15365" w:rsidRPr="00F242DD">
        <w:t>**</w:t>
      </w:r>
      <w:r w:rsidR="006F0CFC" w:rsidRPr="00F242DD">
        <w:t>,</w:t>
      </w:r>
      <w:r w:rsidR="00155D8D" w:rsidRPr="00F242DD">
        <w:t xml:space="preserve"> и у которых наблюдалось прогрессирование заболевания на фоне предшествующей терапии, </w:t>
      </w:r>
      <w:r w:rsidRPr="00F242DD">
        <w:t>в качестве одн</w:t>
      </w:r>
      <w:r w:rsidR="00B657E4" w:rsidRPr="00F242DD">
        <w:t>ой из возможных опций</w:t>
      </w:r>
      <w:r w:rsidR="000A156C" w:rsidRPr="00F242DD">
        <w:t xml:space="preserve"> </w:t>
      </w:r>
      <w:r w:rsidR="00B657E4" w:rsidRPr="00F242DD">
        <w:rPr>
          <w:b/>
        </w:rPr>
        <w:t>рекомендуется</w:t>
      </w:r>
      <w:r w:rsidRPr="00F242DD">
        <w:t xml:space="preserve"> терапия с включением в схему лечения </w:t>
      </w:r>
      <w:r w:rsidR="00155D8D" w:rsidRPr="00F242DD">
        <w:t>помалидомида</w:t>
      </w:r>
      <w:r w:rsidRPr="00F242DD">
        <w:t xml:space="preserve"> и дексаметазона** </w:t>
      </w:r>
      <w:r w:rsidR="00032CFB" w:rsidRPr="00F242DD">
        <w:t xml:space="preserve">(описание режимов – см. приложение </w:t>
      </w:r>
      <w:r w:rsidR="00C812D6" w:rsidRPr="00F242DD">
        <w:t>А3.1</w:t>
      </w:r>
      <w:r w:rsidR="00E137CF" w:rsidRPr="00F242DD">
        <w:t>.</w:t>
      </w:r>
      <w:r w:rsidR="00032CFB" w:rsidRPr="00F242DD">
        <w:t>)</w:t>
      </w:r>
      <w:r w:rsidR="00286688" w:rsidRPr="00F242DD">
        <w:t xml:space="preserve"> </w:t>
      </w:r>
      <w:r w:rsidR="00A96FB6" w:rsidRPr="00F242DD">
        <w:fldChar w:fldCharType="begin" w:fldLock="1"/>
      </w:r>
      <w:r w:rsidR="00F74B6B" w:rsidRPr="00F242DD">
        <w:instrText>ADDIN CSL_CITATION {"citationItems":[{"id":"ITEM-1","itemData":{"DOI":"10.1016/S1470-2045(13)70380-2","ISSN":"14702045","abstract":"Background: Few effective treatments exist for patients with refractory or relapsed and refractory multiple myeloma not responding to treatment with bortezomib and lenalidomide. Pomalidomide alone has shown limited efficacy in patients with relapsed multiple myeloma, but synergistic effects have been noted when combined with dexamethasone. We compared the efficacy and safety of pomalidomide plus low-dose dexamethasone with high-dose dexamethasone alone in these patients. Methods: This multicentre, open-label, randomised phase 3 trial was undertaken in Australia, Canada, Europe, Russia, and the USA. Patients were eligible if they had been diagnosed with refractory or relapsed and refractory multiple myeloma, and had failed at least two previous treatments of bortezomib and lenalidomide. They were assigned in a 2:1 ratio with a validated interactive voice and internet response system to either 28 day cycles of pomalidomide (4 mg/day on days 1-21, orally) plus low-dose dexamethasone (40 mg/day on days 1, 8, 15, and 22, orally) or high-dose dexamethasone (40 mg/day on days 1-4, 9-12, and 17-20, orally) until disease progression or unacceptable toxicity. Stratification factors were age (≤75 years vs &gt;75 years), disease population (refractory vs relapsed and refractory vs bortezomib intolerant), and number of previous treatments (two vs more than two). The primary endpoint was progression-free survival (PFS). Analysis was by intention to treat. This trial is registered with ClinicalTrials.gov, number NCT01311687, and with EudraCT, number 2010-019820-30. Findings: The accrual for the study has been completed and the analyses are presented. 302 patients were randomly assigned to receive pomalidomide plus low-dose dexamethasone and 153 high-dose dexamethasone. After a median follow-up of 10·0 months (IQR 7·2-13·2), median PFS with pomalidomide plus low-dose dexamethasone was 4·0 months (95% CI 3·6-4·7) versus 1·9 months (1·9-2·2) with high-dose dexamethasone (hazard ratio 0·48 [95% CI 0·39-0·60]; p&lt;0·0001). The most common grade 3-4 haematological adverse events in the pomalidomide plus low-dose dexamethasone and high-dose dexamethasone groups were neutropenia (143 [48%] of 300 vs 24 [16%] of 150, respectively), anaemia (99 [33%] vs 55 [37%], respectively), and thrombocytopenia (67 [22%] vs 39 [26%], respectively). Grade 3-4 non-haematological adverse events in the pomalidomide plus low-dose dexamethasone and high-dose dexamethasone groups included pneumonia (38…","author":[{"dropping-particle":"","family":"Miguel","given":"Jesus San","non-dropping-particle":"","parse-names":false,"suffix":""},{"dropping-particle":"","family":"Weisel","given":"Katja","non-dropping-particle":"","parse-names":false,"suffix":""},{"dropping-particle":"","family":"Moreau","given":"Philippe","non-dropping-particle":"","parse-names":false,"suffix":""},{"dropping-particle":"","family":"Lacy","given":"Martha","non-dropping-particle":"","parse-names":false,"suffix":""},{"dropping-particle":"","family":"Song","given":"Kevin","non-dropping-particle":"","parse-names":false,"suffix":""},{"dropping-particle":"","family":"Delforge","given":"Michel","non-dropping-particle":"","parse-names":false,"suffix":""},{"dropping-particle":"","family":"Karlin","given":"Lionel","non-dropping-particle":"","parse-names":false,"suffix":""},{"dropping-particle":"","family":"Goldschmidt","given":"Hartmut","non-dropping-particle":"","parse-names":false,"suffix":""},{"dropping-particle":"","family":"Banos","given":"Anne","non-dropping-particle":"","parse-names":false,"suffix":""},{"dropping-particle":"","family":"Oriol","given":"Albert","non-dropping-particle":"","parse-names":false,"suffix":""},{"dropping-particle":"","family":"Alegre","given":"Adrian","non-dropping-particle":"","parse-names":false,"suffix":""},{"dropping-particle":"","family":"Chen","given":"Christine","non-dropping-particle":"","parse-names":false,"suffix":""},{"dropping-particle":"","family":"Cavo","given":"Michele","non-dropping-particle":"","parse-names":false,"suffix":""},{"dropping-particle":"","family":"Garderet","given":"Laurent","non-dropping-particle":"","parse-names":false,"suffix":""},{"dropping-particle":"","family":"Ivanova","given":"Valentina","non-dropping-particle":"","parse-names":false,"suffix":""},{"dropping-particle":"","family":"Martinez-Lopez","given":"Joaquin","non-dropping-particle":"","parse-names":false,"suffix":""},{"dropping-particle":"","family":"Belch","given":"Andrew","non-dropping-particle":"","parse-names":false,"suffix":""},{"dropping-particle":"","family":"Palumbo","given":"Antonio","non-dropping-particle":"","parse-names":false,"suffix":""},{"dropping-particle":"","family":"Schey","given":"Stephen","non-dropping-particle":"","parse-names":false,"suffix":""},{"dropping-particle":"","family":"Sonneveld","given":"Pieter","non-dropping-particle":"","parse-names":false,"suffix":""},{"dropping-particle":"","family":"Yu","given":"Xin","non-dropping-particle":"","parse-names":false,"suffix":""},{"dropping-particle":"","family":"Sternas","given":"Lars","non-dropping-particle":"","parse-names":false,"suffix":""},{"dropping-particle":"","family":"Jacques","given":"Christian","non-dropping-particle":"","parse-names":false,"suffix":""},{"dropping-particle":"","family":"Zaki","given":"Mohamed","non-dropping-particle":"","parse-names":false,"suffix":""},{"dropping-particle":"","family":"Dimopoulos","given":"Meletios","non-dropping-particle":"","parse-names":false,"suffix":""}],"container-title":"The Lancet Oncology","id":"ITEM-1","issue":"11","issued":{"date-parts":[["2013","10"]]},"page":"1055-1066","title":"Pomalidomide plus low-dose dexamethasone versus high-dose dexamethasone alone for patients with relapsed and refractory multiple myeloma (MM-003): A randomised, open-label, phase 3 trial","type":"article-journal","volume":"14"},"uris":["http://www.mendeley.com/documents/?uuid=212c99f9-e3b6-332f-a2d2-503dd0b7864a"]}],"mendeley":{"formattedCitation":"[63]","plainTextFormattedCitation":"[63]","previouslyFormattedCitation":"[63]"},"properties":{"noteIndex":0},"schema":"https://github.com/citation-style-language/schema/raw/master/csl-citation.json"}</w:instrText>
      </w:r>
      <w:r w:rsidR="00A96FB6" w:rsidRPr="00F242DD">
        <w:fldChar w:fldCharType="separate"/>
      </w:r>
      <w:r w:rsidR="00705691" w:rsidRPr="00F242DD">
        <w:rPr>
          <w:noProof/>
        </w:rPr>
        <w:t>[63]</w:t>
      </w:r>
      <w:r w:rsidR="00A96FB6" w:rsidRPr="00F242DD">
        <w:fldChar w:fldCharType="end"/>
      </w:r>
      <w:r w:rsidR="002B59AA" w:rsidRPr="00F242DD">
        <w:t>.</w:t>
      </w:r>
    </w:p>
    <w:p w14:paraId="3907655C" w14:textId="77777777" w:rsidR="00D14A54" w:rsidRPr="00F242DD" w:rsidRDefault="00D14A54" w:rsidP="00131E36">
      <w:pPr>
        <w:pStyle w:val="a6"/>
        <w:spacing w:before="0" w:after="0"/>
        <w:ind w:left="709"/>
        <w:rPr>
          <w:b/>
        </w:rPr>
      </w:pPr>
      <w:r w:rsidRPr="00F242DD">
        <w:rPr>
          <w:b/>
        </w:rPr>
        <w:t xml:space="preserve">Уровень убедительности рекомендаций </w:t>
      </w:r>
      <w:r w:rsidR="00E137CF" w:rsidRPr="00F242DD">
        <w:rPr>
          <w:b/>
        </w:rPr>
        <w:t xml:space="preserve">− </w:t>
      </w:r>
      <w:r w:rsidR="00BD6788" w:rsidRPr="00F242DD">
        <w:rPr>
          <w:b/>
          <w:lang w:val="en-US"/>
        </w:rPr>
        <w:t>A</w:t>
      </w:r>
      <w:r w:rsidR="00286688" w:rsidRPr="00F242DD">
        <w:rPr>
          <w:b/>
        </w:rPr>
        <w:t xml:space="preserve"> </w:t>
      </w:r>
      <w:r w:rsidRPr="00F242DD">
        <w:rPr>
          <w:b/>
        </w:rPr>
        <w:t>(уровень достоверности доказательств</w:t>
      </w:r>
      <w:r w:rsidR="00286688" w:rsidRPr="00F242DD">
        <w:rPr>
          <w:b/>
        </w:rPr>
        <w:t xml:space="preserve"> </w:t>
      </w:r>
      <w:r w:rsidR="00E137CF" w:rsidRPr="00F242DD">
        <w:rPr>
          <w:b/>
        </w:rPr>
        <w:t xml:space="preserve">− </w:t>
      </w:r>
      <w:r w:rsidR="00BD6788" w:rsidRPr="00F242DD">
        <w:rPr>
          <w:b/>
        </w:rPr>
        <w:t>2</w:t>
      </w:r>
      <w:r w:rsidRPr="00F242DD">
        <w:rPr>
          <w:b/>
        </w:rPr>
        <w:t>)</w:t>
      </w:r>
    </w:p>
    <w:p w14:paraId="6BC8584E" w14:textId="77777777" w:rsidR="00023729" w:rsidRPr="00F242DD" w:rsidRDefault="00D14A54" w:rsidP="00E36DFA">
      <w:pPr>
        <w:pStyle w:val="a4"/>
        <w:spacing w:before="0" w:beforeAutospacing="0" w:after="0" w:afterAutospacing="0" w:line="360" w:lineRule="auto"/>
        <w:ind w:left="709"/>
        <w:contextualSpacing/>
        <w:jc w:val="both"/>
        <w:rPr>
          <w:i/>
        </w:rPr>
      </w:pPr>
      <w:r w:rsidRPr="00F242DD">
        <w:rPr>
          <w:b/>
        </w:rPr>
        <w:t xml:space="preserve">Комментарий: </w:t>
      </w:r>
      <w:r w:rsidR="00286688" w:rsidRPr="00F242DD">
        <w:rPr>
          <w:i/>
        </w:rPr>
        <w:t xml:space="preserve">в </w:t>
      </w:r>
      <w:r w:rsidR="00023729" w:rsidRPr="00F242DD">
        <w:rPr>
          <w:i/>
        </w:rPr>
        <w:t>крупном рандомизированном исследовании III фазы ММ-003 участвовал</w:t>
      </w:r>
      <w:r w:rsidR="00E137CF" w:rsidRPr="00F242DD">
        <w:rPr>
          <w:i/>
        </w:rPr>
        <w:t>и</w:t>
      </w:r>
      <w:r w:rsidR="00023729" w:rsidRPr="00F242DD">
        <w:rPr>
          <w:i/>
        </w:rPr>
        <w:t xml:space="preserve"> 445 пациентов с рецидивами и рефрактерной ММ, у большинства из которых (75</w:t>
      </w:r>
      <w:r w:rsidR="00E137CF" w:rsidRPr="00F242DD">
        <w:rPr>
          <w:i/>
        </w:rPr>
        <w:t> </w:t>
      </w:r>
      <w:r w:rsidR="00023729" w:rsidRPr="00F242DD">
        <w:rPr>
          <w:i/>
        </w:rPr>
        <w:t>%) отмечалась резистентность к бортезомибу</w:t>
      </w:r>
      <w:r w:rsidR="00B15365" w:rsidRPr="00F242DD">
        <w:rPr>
          <w:i/>
        </w:rPr>
        <w:t>**</w:t>
      </w:r>
      <w:r w:rsidR="00023729" w:rsidRPr="00F242DD">
        <w:rPr>
          <w:i/>
        </w:rPr>
        <w:t xml:space="preserve"> и леналидомиду</w:t>
      </w:r>
      <w:r w:rsidR="00B15365" w:rsidRPr="00F242DD">
        <w:rPr>
          <w:i/>
        </w:rPr>
        <w:t>**</w:t>
      </w:r>
      <w:r w:rsidR="00023729" w:rsidRPr="00F242DD">
        <w:rPr>
          <w:i/>
        </w:rPr>
        <w:t>. В этом исследовании проведено сравнение эффективности комбинации помалидомида с дексаметазоном</w:t>
      </w:r>
      <w:r w:rsidR="00B15365" w:rsidRPr="00F242DD">
        <w:rPr>
          <w:i/>
        </w:rPr>
        <w:t>**</w:t>
      </w:r>
      <w:r w:rsidR="00023729" w:rsidRPr="00F242DD">
        <w:rPr>
          <w:i/>
        </w:rPr>
        <w:t xml:space="preserve"> в низкой дозе и только дексаметазона</w:t>
      </w:r>
      <w:r w:rsidR="00B15365" w:rsidRPr="00F242DD">
        <w:rPr>
          <w:i/>
        </w:rPr>
        <w:t>**</w:t>
      </w:r>
      <w:r w:rsidR="00023729" w:rsidRPr="00F242DD">
        <w:rPr>
          <w:i/>
        </w:rPr>
        <w:t xml:space="preserve"> в высокой дозе. До включения в исследование </w:t>
      </w:r>
      <w:r w:rsidR="00E94D41" w:rsidRPr="00F242DD">
        <w:rPr>
          <w:i/>
        </w:rPr>
        <w:t>пациенты</w:t>
      </w:r>
      <w:r w:rsidR="00E137CF" w:rsidRPr="00F242DD">
        <w:rPr>
          <w:i/>
        </w:rPr>
        <w:t xml:space="preserve"> </w:t>
      </w:r>
      <w:r w:rsidR="00023729" w:rsidRPr="00F242DD">
        <w:rPr>
          <w:i/>
        </w:rPr>
        <w:t>получили от 2 до 17 линий терапии (медиана 5). Общая эффективность лечения помалидомидом и дексаметазоном</w:t>
      </w:r>
      <w:r w:rsidR="00B15365" w:rsidRPr="00F242DD">
        <w:rPr>
          <w:i/>
        </w:rPr>
        <w:t>**</w:t>
      </w:r>
      <w:r w:rsidR="00023729" w:rsidRPr="00F242DD">
        <w:rPr>
          <w:i/>
        </w:rPr>
        <w:t xml:space="preserve"> была значительно выше (31</w:t>
      </w:r>
      <w:r w:rsidR="00E137CF" w:rsidRPr="00F242DD">
        <w:rPr>
          <w:i/>
        </w:rPr>
        <w:t xml:space="preserve"> </w:t>
      </w:r>
      <w:r w:rsidR="00023729" w:rsidRPr="00F242DD">
        <w:rPr>
          <w:i/>
        </w:rPr>
        <w:t>%), чем при использовании дексаметазона</w:t>
      </w:r>
      <w:r w:rsidR="00B15365" w:rsidRPr="00F242DD">
        <w:rPr>
          <w:i/>
        </w:rPr>
        <w:t>**</w:t>
      </w:r>
      <w:r w:rsidR="00023729" w:rsidRPr="00F242DD">
        <w:rPr>
          <w:i/>
        </w:rPr>
        <w:t xml:space="preserve"> в высокой дозе (10</w:t>
      </w:r>
      <w:r w:rsidR="00E137CF" w:rsidRPr="00F242DD">
        <w:rPr>
          <w:i/>
        </w:rPr>
        <w:t> </w:t>
      </w:r>
      <w:r w:rsidR="00023729" w:rsidRPr="00F242DD">
        <w:rPr>
          <w:i/>
        </w:rPr>
        <w:t>%). Также показано улучшение показателей выживаемости при использовании сочетания препаратов по сравнению с лечением дексаметазоном</w:t>
      </w:r>
      <w:r w:rsidR="00B15365" w:rsidRPr="00F242DD">
        <w:rPr>
          <w:i/>
        </w:rPr>
        <w:t>**</w:t>
      </w:r>
      <w:r w:rsidR="00023729" w:rsidRPr="00F242DD">
        <w:rPr>
          <w:i/>
        </w:rPr>
        <w:t xml:space="preserve"> в высокой дозе. При медиане наблюдения 15,4 мес</w:t>
      </w:r>
      <w:r w:rsidR="00E778E9" w:rsidRPr="00F242DD">
        <w:rPr>
          <w:i/>
        </w:rPr>
        <w:t>.</w:t>
      </w:r>
      <w:r w:rsidR="00023729" w:rsidRPr="00F242DD">
        <w:rPr>
          <w:i/>
        </w:rPr>
        <w:t xml:space="preserve"> медианы ВБП составили 4 и 1,9 мес, ОВ </w:t>
      </w:r>
      <w:r w:rsidR="0093772A" w:rsidRPr="00F242DD">
        <w:rPr>
          <w:i/>
        </w:rPr>
        <w:t>−</w:t>
      </w:r>
      <w:r w:rsidR="00023729" w:rsidRPr="00F242DD">
        <w:rPr>
          <w:i/>
        </w:rPr>
        <w:t xml:space="preserve"> 13,1</w:t>
      </w:r>
      <w:r w:rsidR="0093772A" w:rsidRPr="00F242DD">
        <w:rPr>
          <w:i/>
        </w:rPr>
        <w:t xml:space="preserve"> </w:t>
      </w:r>
      <w:r w:rsidR="00023729" w:rsidRPr="00F242DD">
        <w:rPr>
          <w:i/>
        </w:rPr>
        <w:t>и 8,1 мес</w:t>
      </w:r>
      <w:r w:rsidR="00E778E9" w:rsidRPr="00F242DD">
        <w:rPr>
          <w:i/>
        </w:rPr>
        <w:t>.</w:t>
      </w:r>
      <w:r w:rsidR="00023729" w:rsidRPr="00F242DD">
        <w:rPr>
          <w:i/>
        </w:rPr>
        <w:t xml:space="preserve"> соответственно. Улучшение </w:t>
      </w:r>
      <w:r w:rsidR="0093772A" w:rsidRPr="00F242DD">
        <w:rPr>
          <w:i/>
        </w:rPr>
        <w:t>ОВ</w:t>
      </w:r>
      <w:r w:rsidR="00023729" w:rsidRPr="00F242DD">
        <w:rPr>
          <w:i/>
        </w:rPr>
        <w:t xml:space="preserve"> при лечении помалидомидом и дексаметазоном</w:t>
      </w:r>
      <w:r w:rsidR="00B15365" w:rsidRPr="00F242DD">
        <w:rPr>
          <w:i/>
        </w:rPr>
        <w:t>**</w:t>
      </w:r>
      <w:r w:rsidR="00023729" w:rsidRPr="00F242DD">
        <w:rPr>
          <w:i/>
        </w:rPr>
        <w:t xml:space="preserve"> в низкой дозе было значительным, несмотря на то что ко времени проведения анализа 50</w:t>
      </w:r>
      <w:r w:rsidR="0093772A" w:rsidRPr="00F242DD">
        <w:rPr>
          <w:i/>
        </w:rPr>
        <w:t> </w:t>
      </w:r>
      <w:r w:rsidR="00023729" w:rsidRPr="00F242DD">
        <w:rPr>
          <w:i/>
        </w:rPr>
        <w:t>% пациентов, рандомизированных для получения дексаметазона</w:t>
      </w:r>
      <w:r w:rsidR="00B15365" w:rsidRPr="00F242DD">
        <w:rPr>
          <w:i/>
        </w:rPr>
        <w:t>**</w:t>
      </w:r>
      <w:r w:rsidR="00023729" w:rsidRPr="00F242DD">
        <w:rPr>
          <w:i/>
        </w:rPr>
        <w:t>, уже получали помалидомид. У пациентов, достигших минимального ответа на терапию, включавшую помалидомид, ОВ составила 17,2</w:t>
      </w:r>
      <w:r w:rsidR="00F168F7" w:rsidRPr="00F242DD">
        <w:rPr>
          <w:i/>
        </w:rPr>
        <w:t> </w:t>
      </w:r>
      <w:r w:rsidR="00023729" w:rsidRPr="00F242DD">
        <w:rPr>
          <w:i/>
        </w:rPr>
        <w:t>мес</w:t>
      </w:r>
      <w:r w:rsidR="00F168F7" w:rsidRPr="00F242DD">
        <w:rPr>
          <w:i/>
        </w:rPr>
        <w:t>,</w:t>
      </w:r>
      <w:r w:rsidR="00023729" w:rsidRPr="00F242DD">
        <w:rPr>
          <w:i/>
        </w:rPr>
        <w:t xml:space="preserve"> при достижении частичного ответа – 19,9</w:t>
      </w:r>
      <w:r w:rsidR="00F168F7" w:rsidRPr="00F242DD">
        <w:rPr>
          <w:i/>
        </w:rPr>
        <w:t> </w:t>
      </w:r>
      <w:r w:rsidR="00023729" w:rsidRPr="00F242DD">
        <w:rPr>
          <w:i/>
        </w:rPr>
        <w:t>мес.</w:t>
      </w:r>
    </w:p>
    <w:p w14:paraId="7FF09906" w14:textId="77777777" w:rsidR="00023729" w:rsidRPr="00F242DD" w:rsidRDefault="00023729" w:rsidP="00E36DFA">
      <w:pPr>
        <w:pStyle w:val="a4"/>
        <w:spacing w:before="0" w:beforeAutospacing="0" w:after="0" w:afterAutospacing="0" w:line="360" w:lineRule="auto"/>
        <w:ind w:left="709"/>
        <w:contextualSpacing/>
        <w:jc w:val="both"/>
        <w:rPr>
          <w:i/>
        </w:rPr>
      </w:pPr>
      <w:r w:rsidRPr="00F242DD">
        <w:rPr>
          <w:i/>
        </w:rPr>
        <w:t>Помалидомид</w:t>
      </w:r>
      <w:r w:rsidR="00F168F7" w:rsidRPr="00F242DD">
        <w:rPr>
          <w:i/>
        </w:rPr>
        <w:t xml:space="preserve"> </w:t>
      </w:r>
      <w:r w:rsidRPr="00F242DD">
        <w:rPr>
          <w:i/>
        </w:rPr>
        <w:t>метаболизируется в печени</w:t>
      </w:r>
      <w:r w:rsidR="00F168F7" w:rsidRPr="00F242DD">
        <w:rPr>
          <w:i/>
        </w:rPr>
        <w:t>,</w:t>
      </w:r>
      <w:r w:rsidRPr="00F242DD">
        <w:rPr>
          <w:i/>
        </w:rPr>
        <w:t xml:space="preserve"> и в отличие от леналидомида</w:t>
      </w:r>
      <w:r w:rsidR="00B15365" w:rsidRPr="00F242DD">
        <w:rPr>
          <w:i/>
        </w:rPr>
        <w:t>**</w:t>
      </w:r>
      <w:r w:rsidRPr="00F242DD">
        <w:rPr>
          <w:i/>
        </w:rPr>
        <w:t xml:space="preserve"> только 2</w:t>
      </w:r>
      <w:r w:rsidR="00F168F7" w:rsidRPr="00F242DD">
        <w:rPr>
          <w:i/>
        </w:rPr>
        <w:t> </w:t>
      </w:r>
      <w:r w:rsidRPr="00F242DD">
        <w:rPr>
          <w:i/>
        </w:rPr>
        <w:t xml:space="preserve">% неизмененного препарата выводится с мочой. У </w:t>
      </w:r>
      <w:r w:rsidR="00FB03BB" w:rsidRPr="00F242DD">
        <w:rPr>
          <w:i/>
        </w:rPr>
        <w:t>пациентов</w:t>
      </w:r>
      <w:r w:rsidRPr="00F242DD">
        <w:rPr>
          <w:i/>
        </w:rPr>
        <w:t xml:space="preserve"> с любой степенью почечной недостаточности не требуется изменения дозы помалидомида. В дни гемодиализа препарат следует принимать после выполнения процедуры.</w:t>
      </w:r>
    </w:p>
    <w:p w14:paraId="4C2B8293" w14:textId="77777777" w:rsidR="00023729" w:rsidRPr="00F242DD" w:rsidRDefault="00023729" w:rsidP="00E36DFA">
      <w:pPr>
        <w:pStyle w:val="a4"/>
        <w:spacing w:before="0" w:beforeAutospacing="0" w:after="0" w:afterAutospacing="0" w:line="360" w:lineRule="auto"/>
        <w:ind w:left="709"/>
        <w:contextualSpacing/>
        <w:jc w:val="both"/>
        <w:rPr>
          <w:i/>
        </w:rPr>
      </w:pPr>
      <w:r w:rsidRPr="00F242DD">
        <w:rPr>
          <w:i/>
        </w:rPr>
        <w:t>Применение помалидомида требует профилактики тромботических осложнений. При наличии хотя бы одного фактора риска развития венозных тромбоэмболических осложнений рекомендуется антикоагулянтная терапия низкомолекулярными гепаринами.</w:t>
      </w:r>
    </w:p>
    <w:p w14:paraId="3C3D23EF" w14:textId="77777777" w:rsidR="00241DE1" w:rsidRPr="00F242DD" w:rsidRDefault="00023729" w:rsidP="00E36DFA">
      <w:pPr>
        <w:pStyle w:val="a4"/>
        <w:spacing w:before="0" w:beforeAutospacing="0" w:after="0" w:afterAutospacing="0" w:line="360" w:lineRule="auto"/>
        <w:ind w:left="709"/>
        <w:contextualSpacing/>
        <w:jc w:val="both"/>
        <w:rPr>
          <w:i/>
        </w:rPr>
      </w:pPr>
      <w:r w:rsidRPr="00F242DD">
        <w:rPr>
          <w:i/>
        </w:rPr>
        <w:lastRenderedPageBreak/>
        <w:t>Терапию помалидомидом в сочетании с низкими дозами дексаметазона</w:t>
      </w:r>
      <w:r w:rsidR="00B15365" w:rsidRPr="00F242DD">
        <w:rPr>
          <w:i/>
        </w:rPr>
        <w:t>**</w:t>
      </w:r>
      <w:r w:rsidRPr="00F242DD">
        <w:rPr>
          <w:i/>
        </w:rPr>
        <w:t xml:space="preserve"> рекомендуется проводить до прогрессирования заболевания. При достижении плато ответа следует рассмотреть возможность снижения дозы дексаметазона</w:t>
      </w:r>
      <w:r w:rsidR="00B15365" w:rsidRPr="00F242DD">
        <w:rPr>
          <w:i/>
        </w:rPr>
        <w:t>**</w:t>
      </w:r>
      <w:r w:rsidRPr="00F242DD">
        <w:rPr>
          <w:i/>
        </w:rPr>
        <w:t xml:space="preserve"> для улучшения переносимости длительного лечения.</w:t>
      </w:r>
    </w:p>
    <w:p w14:paraId="10985C32" w14:textId="77777777" w:rsidR="00023729" w:rsidRPr="00F242DD" w:rsidRDefault="00023729" w:rsidP="00727CDE">
      <w:pPr>
        <w:pStyle w:val="a6"/>
        <w:numPr>
          <w:ilvl w:val="0"/>
          <w:numId w:val="8"/>
        </w:numPr>
        <w:tabs>
          <w:tab w:val="clear" w:pos="348"/>
          <w:tab w:val="num" w:pos="709"/>
        </w:tabs>
        <w:spacing w:before="0" w:after="0"/>
        <w:ind w:left="709" w:hanging="709"/>
      </w:pPr>
      <w:r w:rsidRPr="00F242DD">
        <w:t xml:space="preserve">Пациентам с </w:t>
      </w:r>
      <w:r w:rsidR="00B15365" w:rsidRPr="00F242DD">
        <w:t>рецидивом ММ</w:t>
      </w:r>
      <w:r w:rsidRPr="00F242DD">
        <w:t>, которые раньше получали терапию</w:t>
      </w:r>
      <w:r w:rsidR="00610FE7" w:rsidRPr="00F242DD">
        <w:t xml:space="preserve"> ингибиторами</w:t>
      </w:r>
      <w:r w:rsidRPr="00F242DD">
        <w:t xml:space="preserve"> проте</w:t>
      </w:r>
      <w:r w:rsidR="000C2F12" w:rsidRPr="00F242DD">
        <w:t>а</w:t>
      </w:r>
      <w:r w:rsidRPr="00F242DD">
        <w:t>сом и леналидомид</w:t>
      </w:r>
      <w:r w:rsidR="00610FE7" w:rsidRPr="00F242DD">
        <w:t>ом</w:t>
      </w:r>
      <w:r w:rsidR="00B15365" w:rsidRPr="00F242DD">
        <w:t>**</w:t>
      </w:r>
      <w:r w:rsidRPr="00F242DD">
        <w:t xml:space="preserve"> и у которых наблюдалось прогрессирование заболевания на фоне предшествующей терапии, в качестве</w:t>
      </w:r>
      <w:r w:rsidR="00277FD3" w:rsidRPr="00F242DD">
        <w:t xml:space="preserve"> одной из возможных опций</w:t>
      </w:r>
      <w:r w:rsidR="00286688" w:rsidRPr="00F242DD">
        <w:t xml:space="preserve"> </w:t>
      </w:r>
      <w:r w:rsidR="00277FD3" w:rsidRPr="00F242DD">
        <w:rPr>
          <w:b/>
        </w:rPr>
        <w:t>рекомендуется</w:t>
      </w:r>
      <w:r w:rsidR="00286688" w:rsidRPr="00F242DD">
        <w:rPr>
          <w:b/>
        </w:rPr>
        <w:t xml:space="preserve"> </w:t>
      </w:r>
      <w:r w:rsidRPr="00F242DD">
        <w:t>монотерапия</w:t>
      </w:r>
      <w:r w:rsidR="009D3B20" w:rsidRPr="00F242DD">
        <w:t xml:space="preserve"> </w:t>
      </w:r>
      <w:r w:rsidRPr="00F242DD">
        <w:t xml:space="preserve">даратумумабом** </w:t>
      </w:r>
      <w:r w:rsidR="00032CFB" w:rsidRPr="00F242DD">
        <w:t xml:space="preserve">(описание режимов – см. приложение </w:t>
      </w:r>
      <w:r w:rsidR="00C812D6" w:rsidRPr="00F242DD">
        <w:t>А3.1</w:t>
      </w:r>
      <w:r w:rsidR="008B576F" w:rsidRPr="00F242DD">
        <w:t>.</w:t>
      </w:r>
      <w:r w:rsidR="00032CFB" w:rsidRPr="00F242DD">
        <w:t>)</w:t>
      </w:r>
      <w:r w:rsidR="00286688" w:rsidRPr="00F242DD">
        <w:t xml:space="preserve"> </w:t>
      </w:r>
      <w:r w:rsidR="00A96FB6" w:rsidRPr="00F242DD">
        <w:fldChar w:fldCharType="begin" w:fldLock="1"/>
      </w:r>
      <w:r w:rsidR="00F74B6B" w:rsidRPr="00F242DD">
        <w:instrText>ADDIN CSL_CITATION {"citationItems":[{"id":"ITEM-1","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1","issue":"13","issued":{"date-parts":[["2015","9","24"]]},"page":"1207-19","title":"Targeting CD38 with Daratumumab Monotherapy in Multiple Myeloma.","type":"article-journal","volume":"373"},"uris":["http://www.mendeley.com/documents/?uuid=a85ca09c-7df4-31f2-b664-6c5d1d05c57c"]},{"id":"ITEM-2","itemData":{"DOI":"10.1016/S0140-6736(15)01120-4","ISSN":"1474547X","abstract":"Background New treatment options are needed for patients with multiple myeloma that is refractory to proteasome inhibitors and immunomodulatory drugs. We assessed daratumumab, a novel CD38-targeted monoclonal antibody, in patients with refractory multiple myeloma. Methods In this open-label, multicentre, phase 2 trial done in Canada, Spain, and the USA, patients (age ≥18 years) with multiple myeloma who were previously treated with at least three lines of therapy (including proteasome inhibitors and immunomodulatory drugs), or were refractory to both proteasome inhibitors and immunomodulatory drugs, were randomly allocated in a 1:1 ratio to receive intravenous daratumumab 8 mg/kg or 16 mg/kg in part 1 stage 1 of the study, to decide the dose for further assessment in part 2. Patients received 8 mg/kg every 4 weeks, or 16 mg/kg per week for 8 weeks (cycles 1 and 2), then every 2 weeks for 16 weeks (cycles 3-6), and then every 4 weeks thereafter (cycle 7 and higher). The allocation schedule was computer-generated and randomisation, with permuted blocks, was done centrally with an interactive web response system. In part 1 stage 2 and part 2, patients received 16 mg/kg dosed as in part 1 stage 1. The primary endpoint was overall response rate (partial response [PR] + very good PR + complete response [CR] + stringent CR). All patients who received at least one dose of daratumumab were included in the analysis. The trial is registered with ClinicalTrials.gov, number NCT01985126. Findings The study is ongoing. In part 1 stage 1 of the study, 18 patients were randomly allocated to the 8 mg/kg group and 16 to the 16 mg/kg group. Findings are reported for the 106 patients who received daratumumab 16 mg/kg in parts 1 and 2. Patients received a median of five previous lines of therapy (range 2-14). 85 (80%) patients had previously received autologous stem cell transplantation, 101 (95%) were refractory to the most recent proteasome inhibitors and immunomodulatory drugs used, and 103 (97%) were refractory to the last line of therapy. Overall responses were noted in 31 patients (29·2%, 95% CI 20·8-38·9) - three (2·8%, 0·6-8·0) had a stringent CR, ten (9·4%, 4·6-16·7) had a very good PR, and 18 (17·0%, 10·4-25·5) had a PR. The median time to first response was 1·0 month (range 0·9-5·6). Median duration of response was 7·4 months (95% CI 5·5-not estimable) and progression-free survival was 3·7 months (95% CI 2·8-4·6). The 12-month overall survival was 64·8% (95% CI 51…","author":[{"dropping-particle":"","family":"Lonial","given":"Sagar","non-dropping-particle":"","parse-names":false,"suffix":""},{"dropping-particle":"","family":"Weiss","given":"Brendan M.","non-dropping-particle":"","parse-names":false,"suffix":""},{"dropping-particle":"","family":"Usmani","given":"Saad Z.","non-dropping-particle":"","parse-names":false,"suffix":""},{"dropping-particle":"","family":"Singhal","given":"Seema","non-dropping-particle":"","parse-names":false,"suffix":""},{"dropping-particle":"","family":"Chari","given":"Ajai","non-dropping-particle":"","parse-names":false,"suffix":""},{"dropping-particle":"","family":"Bahlis","given":"Nizar J.","non-dropping-particle":"","parse-names":false,"suffix":""},{"dropping-particle":"","family":"Belch","given":"Andrew","non-dropping-particle":"","parse-names":false,"suffix":""},{"dropping-particle":"","family":"Krishnan","given":"Amrita","non-dropping-particle":"","parse-names":false,"suffix":""},{"dropping-particle":"","family":"Vescio","given":"Robert A.","non-dropping-particle":"","parse-names":false,"suffix":""},{"dropping-particle":"","family":"Mateos","given":"Maria Victoria","non-dropping-particle":"","parse-names":false,"suffix":""},{"dropping-particle":"","family":"Mazumder","given":"Amitabha","non-dropping-particle":"","parse-names":false,"suffix":""},{"dropping-particle":"","family":"Orlowski","given":"Robert Z.","non-dropping-particle":"","parse-names":false,"suffix":""},{"dropping-particle":"","family":"Sutherland","given":"Heather J.","non-dropping-particle":"","parse-names":false,"suffix":""},{"dropping-particle":"","family":"Bladé","given":"Joan","non-dropping-particle":"","parse-names":false,"suffix":""},{"dropping-particle":"","family":"Scott","given":"Emma C.","non-dropping-particle":"","parse-names":false,"suffix":""},{"dropping-particle":"","family":"Oriol","given":"Albert","non-dropping-particle":"","parse-names":false,"suffix":""},{"dropping-particle":"","family":"Berdeja","given":"Jesus","non-dropping-particle":"","parse-names":false,"suffix":""},{"dropping-particle":"","family":"Gharibo","given":"Mecide","non-dropping-particle":"","parse-names":false,"suffix":""},{"dropping-particle":"","family":"Stevens","given":"Don A.","non-dropping-particle":"","parse-names":false,"suffix":""},{"dropping-particle":"","family":"Leblanc","given":"Richard","non-dropping-particle":"","parse-names":false,"suffix":""},{"dropping-particle":"","family":"Sebag","given":"Michael","non-dropping-particle":"","parse-names":false,"suffix":""},{"dropping-particle":"","family":"Callander","given":"Natalie","non-dropping-particle":"","parse-names":false,"suffix":""},{"dropping-particle":"","family":"Jakubowiak","given":"Andrzej","non-dropping-particle":"","parse-names":false,"suffix":""},{"dropping-particle":"","family":"White","given":"Darrell","non-dropping-particle":"","parse-names":false,"suffix":""},{"dropping-particle":"","family":"La Rubia","given":"Javier","non-dropping-particle":"De","parse-names":false,"suffix":""},{"dropping-particle":"","family":"Richardson","given":"Paul G.","non-dropping-particle":"","parse-names":false,"suffix":""},{"dropping-particle":"","family":"Lisby","given":"Steen","non-dropping-particle":"","parse-names":false,"suffix":""},{"dropping-particle":"","family":"Feng","given":"Huaibao","non-dropping-particle":"","parse-names":false,"suffix":""},{"dropping-particle":"","family":"Uhlar","given":"Clarissa M.","non-dropping-particle":"","parse-names":false,"suffix":""},{"dropping-particle":"","family":"Khan","given":"Imran","non-dropping-particle":"","parse-names":false,"suffix":""},{"dropping-particle":"","family":"Ahmadi","given":"Tahamtan","non-dropping-particle":"","parse-names":false,"suffix":""},{"dropping-particle":"","family":"Voorhees","given":"Peter M.","non-dropping-particle":"","parse-names":false,"suffix":""}],"container-title":"The Lancet","id":"ITEM-2","issue":"10027","issued":{"date-parts":[["2016","4","9"]]},"page":"1551-1560","publisher":"Lancet Publishing Group","title":"Daratumumab monotherapy in patients with treatment-refractory multiple myeloma (SIRIUS): An open-label, randomised, phase 2 trial","type":"article-journal","volume":"387"},"uris":["http://www.mendeley.com/documents/?uuid=5e02dc22-bbb8-33a8-9133-7012835ce425"]}],"mendeley":{"formattedCitation":"[64,65]","plainTextFormattedCitation":"[64,65]","previouslyFormattedCitation":"[64,65]"},"properties":{"noteIndex":0},"schema":"https://github.com/citation-style-language/schema/raw/master/csl-citation.json"}</w:instrText>
      </w:r>
      <w:r w:rsidR="00A96FB6" w:rsidRPr="00F242DD">
        <w:fldChar w:fldCharType="separate"/>
      </w:r>
      <w:r w:rsidR="00705691" w:rsidRPr="00F242DD">
        <w:rPr>
          <w:noProof/>
        </w:rPr>
        <w:t>[64,65]</w:t>
      </w:r>
      <w:r w:rsidR="00A96FB6" w:rsidRPr="00F242DD">
        <w:fldChar w:fldCharType="end"/>
      </w:r>
      <w:r w:rsidR="00B15365" w:rsidRPr="00F242DD">
        <w:t>.</w:t>
      </w:r>
    </w:p>
    <w:p w14:paraId="4015B1DF" w14:textId="77777777" w:rsidR="00023729" w:rsidRPr="00F242DD" w:rsidRDefault="00023729" w:rsidP="00131E36">
      <w:pPr>
        <w:pStyle w:val="a6"/>
        <w:spacing w:before="0" w:after="0"/>
        <w:ind w:left="709"/>
        <w:rPr>
          <w:b/>
        </w:rPr>
      </w:pPr>
      <w:r w:rsidRPr="00F242DD">
        <w:rPr>
          <w:b/>
        </w:rPr>
        <w:t xml:space="preserve">Уровень убедительности рекомендаций </w:t>
      </w:r>
      <w:r w:rsidR="00616C15" w:rsidRPr="00F242DD">
        <w:rPr>
          <w:b/>
        </w:rPr>
        <w:t xml:space="preserve">− </w:t>
      </w:r>
      <w:r w:rsidR="005B2EF9" w:rsidRPr="00F242DD">
        <w:rPr>
          <w:b/>
          <w:lang w:val="en-US"/>
        </w:rPr>
        <w:t>C</w:t>
      </w:r>
      <w:r w:rsidR="005B2EF9" w:rsidRPr="00F242DD">
        <w:rPr>
          <w:b/>
        </w:rPr>
        <w:t xml:space="preserve"> </w:t>
      </w:r>
      <w:r w:rsidRPr="00F242DD">
        <w:rPr>
          <w:b/>
        </w:rPr>
        <w:t>(уровень достоверности доказательств</w:t>
      </w:r>
      <w:r w:rsidR="00286688" w:rsidRPr="00F242DD">
        <w:rPr>
          <w:b/>
        </w:rPr>
        <w:t xml:space="preserve"> </w:t>
      </w:r>
      <w:r w:rsidR="00616C15" w:rsidRPr="00F242DD">
        <w:rPr>
          <w:b/>
        </w:rPr>
        <w:t xml:space="preserve">− </w:t>
      </w:r>
      <w:r w:rsidR="005B2EF9" w:rsidRPr="00F242DD">
        <w:rPr>
          <w:b/>
        </w:rPr>
        <w:t>4</w:t>
      </w:r>
      <w:r w:rsidRPr="00F242DD">
        <w:rPr>
          <w:b/>
        </w:rPr>
        <w:t>)</w:t>
      </w:r>
    </w:p>
    <w:p w14:paraId="1B558B56" w14:textId="77777777" w:rsidR="00023729" w:rsidRPr="00F242DD" w:rsidRDefault="00023729" w:rsidP="00E36DFA">
      <w:pPr>
        <w:pStyle w:val="a4"/>
        <w:spacing w:before="0" w:beforeAutospacing="0" w:after="0" w:afterAutospacing="0" w:line="360" w:lineRule="auto"/>
        <w:ind w:left="709"/>
        <w:contextualSpacing/>
        <w:jc w:val="both"/>
        <w:rPr>
          <w:i/>
        </w:rPr>
      </w:pPr>
      <w:r w:rsidRPr="00F242DD">
        <w:rPr>
          <w:b/>
        </w:rPr>
        <w:t xml:space="preserve">Комментарий: </w:t>
      </w:r>
      <w:r w:rsidR="00616C15" w:rsidRPr="00F242DD">
        <w:rPr>
          <w:i/>
        </w:rPr>
        <w:t>э</w:t>
      </w:r>
      <w:r w:rsidR="00BC4092" w:rsidRPr="00F242DD">
        <w:rPr>
          <w:i/>
        </w:rPr>
        <w:t>ффективность монотерапии даратумумабом</w:t>
      </w:r>
      <w:r w:rsidR="00B15365" w:rsidRPr="00F242DD">
        <w:rPr>
          <w:i/>
        </w:rPr>
        <w:t>**</w:t>
      </w:r>
      <w:r w:rsidR="00BC4092" w:rsidRPr="00F242DD">
        <w:rPr>
          <w:i/>
        </w:rPr>
        <w:t xml:space="preserve"> была показана в двух клинических исследованиях SIRIUS и GEN501. По объединенным данным этих исследований</w:t>
      </w:r>
      <w:r w:rsidR="00616C15" w:rsidRPr="00F242DD">
        <w:rPr>
          <w:i/>
        </w:rPr>
        <w:t>,</w:t>
      </w:r>
      <w:r w:rsidR="00BC4092" w:rsidRPr="00F242DD">
        <w:rPr>
          <w:i/>
        </w:rPr>
        <w:t xml:space="preserve"> общая эффективность лечения даратумумабом</w:t>
      </w:r>
      <w:r w:rsidR="00B15365" w:rsidRPr="00F242DD">
        <w:rPr>
          <w:i/>
        </w:rPr>
        <w:t>**</w:t>
      </w:r>
      <w:r w:rsidR="00BC4092" w:rsidRPr="00F242DD">
        <w:rPr>
          <w:i/>
        </w:rPr>
        <w:t xml:space="preserve"> у </w:t>
      </w:r>
      <w:r w:rsidR="00FB03BB" w:rsidRPr="00F242DD">
        <w:rPr>
          <w:i/>
        </w:rPr>
        <w:t>пациентов</w:t>
      </w:r>
      <w:r w:rsidR="00BC4092" w:rsidRPr="00F242DD">
        <w:rPr>
          <w:i/>
        </w:rPr>
        <w:t xml:space="preserve"> с рецидивирующей и рефрактерной к ингибиторам протеасом и иммуномодулирующим препаратам ММ, получивших массивную терапию, составила 31</w:t>
      </w:r>
      <w:r w:rsidR="00522C8E" w:rsidRPr="00F242DD">
        <w:rPr>
          <w:i/>
        </w:rPr>
        <w:t> </w:t>
      </w:r>
      <w:r w:rsidR="00BC4092" w:rsidRPr="00F242DD">
        <w:rPr>
          <w:i/>
        </w:rPr>
        <w:t>%, медиана длительности сохранения ответа на терапию – 7,5 мес, медиана ОВ – 20,1 мес. При достижении стабилизации заболевания или минимального клинического ответа отмечено повышение показателя ОВ до 18</w:t>
      </w:r>
      <w:r w:rsidR="00522C8E" w:rsidRPr="00F242DD">
        <w:rPr>
          <w:i/>
        </w:rPr>
        <w:t> </w:t>
      </w:r>
      <w:r w:rsidR="00BC4092" w:rsidRPr="00F242DD">
        <w:rPr>
          <w:i/>
        </w:rPr>
        <w:t>мес; 36,5</w:t>
      </w:r>
      <w:r w:rsidR="00522C8E" w:rsidRPr="00F242DD">
        <w:rPr>
          <w:i/>
        </w:rPr>
        <w:t> </w:t>
      </w:r>
      <w:r w:rsidR="00BC4092" w:rsidRPr="00F242DD">
        <w:rPr>
          <w:i/>
        </w:rPr>
        <w:t>% пациентов оставались живы в течение 3 лет после начала терапии даратумумабом</w:t>
      </w:r>
      <w:r w:rsidR="00B15365" w:rsidRPr="00F242DD">
        <w:rPr>
          <w:i/>
        </w:rPr>
        <w:t>**</w:t>
      </w:r>
      <w:r w:rsidR="00BC4092" w:rsidRPr="00F242DD">
        <w:rPr>
          <w:i/>
        </w:rPr>
        <w:t>. Переносимость даратумумаба</w:t>
      </w:r>
      <w:r w:rsidR="00B15365" w:rsidRPr="00F242DD">
        <w:rPr>
          <w:i/>
        </w:rPr>
        <w:t>**</w:t>
      </w:r>
      <w:r w:rsidR="00BC4092" w:rsidRPr="00F242DD">
        <w:rPr>
          <w:i/>
        </w:rPr>
        <w:t xml:space="preserve"> была удовлетворительной. Среди нежелательных явлений 3</w:t>
      </w:r>
      <w:r w:rsidR="00522C8E" w:rsidRPr="00F242DD">
        <w:rPr>
          <w:i/>
        </w:rPr>
        <w:t>-й</w:t>
      </w:r>
      <w:r w:rsidR="00BC4092" w:rsidRPr="00F242DD">
        <w:rPr>
          <w:i/>
        </w:rPr>
        <w:t xml:space="preserve"> степени и выше наиболее частыми были анемия (17,6</w:t>
      </w:r>
      <w:r w:rsidR="002E6956" w:rsidRPr="00F242DD">
        <w:rPr>
          <w:i/>
        </w:rPr>
        <w:t> </w:t>
      </w:r>
      <w:r w:rsidR="00BC4092" w:rsidRPr="00F242DD">
        <w:rPr>
          <w:i/>
        </w:rPr>
        <w:t>%), тромбоцитопения (14,2</w:t>
      </w:r>
      <w:r w:rsidR="002E6956" w:rsidRPr="00F242DD">
        <w:rPr>
          <w:i/>
        </w:rPr>
        <w:t> </w:t>
      </w:r>
      <w:r w:rsidR="00BC4092" w:rsidRPr="00F242DD">
        <w:rPr>
          <w:i/>
        </w:rPr>
        <w:t>%) и нейтропения (10,1</w:t>
      </w:r>
      <w:r w:rsidR="002E6956" w:rsidRPr="00F242DD">
        <w:rPr>
          <w:i/>
        </w:rPr>
        <w:t> </w:t>
      </w:r>
      <w:r w:rsidR="00BC4092" w:rsidRPr="00F242DD">
        <w:rPr>
          <w:i/>
        </w:rPr>
        <w:t>%). Инфузионные реакции развились у 48</w:t>
      </w:r>
      <w:r w:rsidR="002E6956" w:rsidRPr="00F242DD">
        <w:rPr>
          <w:i/>
        </w:rPr>
        <w:t> </w:t>
      </w:r>
      <w:r w:rsidR="00BC4092" w:rsidRPr="00F242DD">
        <w:rPr>
          <w:i/>
        </w:rPr>
        <w:t xml:space="preserve">% </w:t>
      </w:r>
      <w:r w:rsidR="00FB03BB" w:rsidRPr="00F242DD">
        <w:rPr>
          <w:i/>
        </w:rPr>
        <w:t>пациентов</w:t>
      </w:r>
      <w:r w:rsidR="00BC4092" w:rsidRPr="00F242DD">
        <w:rPr>
          <w:i/>
        </w:rPr>
        <w:t>, в большинстве случаев 1</w:t>
      </w:r>
      <w:r w:rsidR="002E6956" w:rsidRPr="00F242DD">
        <w:rPr>
          <w:i/>
        </w:rPr>
        <w:t>−</w:t>
      </w:r>
      <w:r w:rsidR="00BC4092" w:rsidRPr="00F242DD">
        <w:rPr>
          <w:i/>
        </w:rPr>
        <w:t>2</w:t>
      </w:r>
      <w:r w:rsidR="002E6956" w:rsidRPr="00F242DD">
        <w:rPr>
          <w:i/>
        </w:rPr>
        <w:t>-й</w:t>
      </w:r>
      <w:r w:rsidR="00BC4092" w:rsidRPr="00F242DD">
        <w:rPr>
          <w:i/>
        </w:rPr>
        <w:t xml:space="preserve"> степени. С целью снижения риска возникновения инфузионных реакций все пациенты должны получать премедикацию примерно за </w:t>
      </w:r>
      <w:r w:rsidR="002E6956" w:rsidRPr="00F242DD">
        <w:rPr>
          <w:i/>
        </w:rPr>
        <w:t xml:space="preserve">1 </w:t>
      </w:r>
      <w:r w:rsidR="00BC4092" w:rsidRPr="00F242DD">
        <w:rPr>
          <w:i/>
        </w:rPr>
        <w:t>ч</w:t>
      </w:r>
      <w:r w:rsidR="002E6956" w:rsidRPr="00F242DD">
        <w:rPr>
          <w:i/>
        </w:rPr>
        <w:t xml:space="preserve"> </w:t>
      </w:r>
      <w:r w:rsidR="00BC4092" w:rsidRPr="00F242DD">
        <w:rPr>
          <w:i/>
        </w:rPr>
        <w:t>до каждой инфузии даратумумаба</w:t>
      </w:r>
      <w:r w:rsidR="00B15365" w:rsidRPr="00F242DD">
        <w:rPr>
          <w:i/>
        </w:rPr>
        <w:t>**</w:t>
      </w:r>
      <w:r w:rsidR="00BC4092" w:rsidRPr="00F242DD">
        <w:rPr>
          <w:i/>
        </w:rPr>
        <w:t>: кортикостероиды (в/в), жаропонижающий препарат (энтерально), антигистаминный препарат (в/в или энтерально).</w:t>
      </w:r>
    </w:p>
    <w:p w14:paraId="3BCF151E" w14:textId="77777777" w:rsidR="00EA6A32" w:rsidRPr="00F242DD" w:rsidRDefault="00EA6A32" w:rsidP="00727CDE">
      <w:pPr>
        <w:pStyle w:val="a6"/>
        <w:numPr>
          <w:ilvl w:val="0"/>
          <w:numId w:val="8"/>
        </w:numPr>
        <w:tabs>
          <w:tab w:val="clear" w:pos="348"/>
          <w:tab w:val="num" w:pos="709"/>
        </w:tabs>
        <w:spacing w:before="0" w:after="0"/>
        <w:ind w:left="709" w:hanging="709"/>
      </w:pPr>
      <w:r w:rsidRPr="00F242DD">
        <w:t>Пациентам с</w:t>
      </w:r>
      <w:r w:rsidR="00B15365" w:rsidRPr="00F242DD">
        <w:t xml:space="preserve"> рецидивом ММ</w:t>
      </w:r>
      <w:r w:rsidRPr="00F242DD">
        <w:t>, которые раньше получали терапию инги</w:t>
      </w:r>
      <w:r w:rsidR="00610FE7" w:rsidRPr="00F242DD">
        <w:t>биторами</w:t>
      </w:r>
      <w:r w:rsidRPr="00F242DD">
        <w:t xml:space="preserve"> проте</w:t>
      </w:r>
      <w:r w:rsidR="000C2F12" w:rsidRPr="00F242DD">
        <w:t>а</w:t>
      </w:r>
      <w:r w:rsidRPr="00F242DD">
        <w:t>сом и леналидомид</w:t>
      </w:r>
      <w:r w:rsidR="00610FE7" w:rsidRPr="00F242DD">
        <w:t>ом</w:t>
      </w:r>
      <w:r w:rsidR="00B15365" w:rsidRPr="00F242DD">
        <w:t>**</w:t>
      </w:r>
      <w:r w:rsidRPr="00F242DD">
        <w:t xml:space="preserve"> и у которых наблюдалось прогрессирование заболевания на фоне предшествующей терапии, в качестве одн</w:t>
      </w:r>
      <w:r w:rsidR="00277FD3" w:rsidRPr="00F242DD">
        <w:t>ой из возможных опций</w:t>
      </w:r>
      <w:r w:rsidR="000A156C" w:rsidRPr="00F242DD">
        <w:t xml:space="preserve"> </w:t>
      </w:r>
      <w:r w:rsidR="00277FD3" w:rsidRPr="00F242DD">
        <w:rPr>
          <w:b/>
        </w:rPr>
        <w:t>рекомендуется</w:t>
      </w:r>
      <w:r w:rsidR="000A156C" w:rsidRPr="00F242DD">
        <w:rPr>
          <w:b/>
        </w:rPr>
        <w:t xml:space="preserve"> </w:t>
      </w:r>
      <w:r w:rsidRPr="00F242DD">
        <w:t>монотерапия</w:t>
      </w:r>
      <w:r w:rsidR="009D3B20" w:rsidRPr="00F242DD">
        <w:t xml:space="preserve"> </w:t>
      </w:r>
      <w:r w:rsidRPr="00F242DD">
        <w:t xml:space="preserve">карфилзомибом** </w:t>
      </w:r>
      <w:r w:rsidR="00032CFB" w:rsidRPr="00F242DD">
        <w:t xml:space="preserve">(описание режимов – см. приложение </w:t>
      </w:r>
      <w:r w:rsidR="00C812D6" w:rsidRPr="00F242DD">
        <w:t>А3.1</w:t>
      </w:r>
      <w:r w:rsidR="007D4DCB" w:rsidRPr="00F242DD">
        <w:t>.</w:t>
      </w:r>
      <w:r w:rsidR="00032CFB" w:rsidRPr="00F242DD">
        <w:t>)</w:t>
      </w:r>
      <w:r w:rsidR="00286688" w:rsidRPr="00F242DD">
        <w:t xml:space="preserve"> </w:t>
      </w:r>
      <w:r w:rsidR="00A96FB6" w:rsidRPr="00F242DD">
        <w:fldChar w:fldCharType="begin" w:fldLock="1"/>
      </w:r>
      <w:r w:rsidR="00F74B6B" w:rsidRPr="00F242DD">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1]","plainTextFormattedCitation":"[61]","previouslyFormattedCitation":"[61]"},"properties":{"noteIndex":0},"schema":"https://github.com/citation-style-language/schema/raw/master/csl-citation.json"}</w:instrText>
      </w:r>
      <w:r w:rsidR="00A96FB6" w:rsidRPr="00F242DD">
        <w:fldChar w:fldCharType="separate"/>
      </w:r>
      <w:r w:rsidR="00705691" w:rsidRPr="00F242DD">
        <w:rPr>
          <w:noProof/>
        </w:rPr>
        <w:t>[61]</w:t>
      </w:r>
      <w:r w:rsidR="00A96FB6" w:rsidRPr="00F242DD">
        <w:fldChar w:fldCharType="end"/>
      </w:r>
      <w:r w:rsidR="00B15365" w:rsidRPr="00F242DD">
        <w:t>.</w:t>
      </w:r>
    </w:p>
    <w:p w14:paraId="126A068E" w14:textId="77777777" w:rsidR="0085596B" w:rsidRPr="00F242DD" w:rsidRDefault="00EA6A32" w:rsidP="00131E36">
      <w:pPr>
        <w:pStyle w:val="a6"/>
        <w:spacing w:before="0" w:after="0"/>
        <w:ind w:left="709"/>
        <w:rPr>
          <w:b/>
        </w:rPr>
      </w:pPr>
      <w:r w:rsidRPr="00F242DD">
        <w:rPr>
          <w:b/>
        </w:rPr>
        <w:lastRenderedPageBreak/>
        <w:t xml:space="preserve">Уровень убедительности рекомендаций </w:t>
      </w:r>
      <w:r w:rsidR="007D4DCB" w:rsidRPr="00F242DD">
        <w:rPr>
          <w:b/>
        </w:rPr>
        <w:t xml:space="preserve">− </w:t>
      </w:r>
      <w:r w:rsidR="00BD6788" w:rsidRPr="00F242DD">
        <w:rPr>
          <w:b/>
          <w:lang w:val="en-US"/>
        </w:rPr>
        <w:t>A</w:t>
      </w:r>
      <w:r w:rsidR="000A156C" w:rsidRPr="00F242DD">
        <w:rPr>
          <w:b/>
        </w:rPr>
        <w:t xml:space="preserve"> </w:t>
      </w:r>
      <w:r w:rsidRPr="00F242DD">
        <w:rPr>
          <w:b/>
        </w:rPr>
        <w:t>(уровень достоверности доказательств</w:t>
      </w:r>
      <w:r w:rsidR="000A156C" w:rsidRPr="00F242DD">
        <w:rPr>
          <w:b/>
        </w:rPr>
        <w:t xml:space="preserve"> </w:t>
      </w:r>
      <w:r w:rsidR="007D4DCB" w:rsidRPr="00F242DD">
        <w:rPr>
          <w:b/>
        </w:rPr>
        <w:t xml:space="preserve">− </w:t>
      </w:r>
      <w:r w:rsidR="00BD6788" w:rsidRPr="00F242DD">
        <w:rPr>
          <w:b/>
        </w:rPr>
        <w:t>2</w:t>
      </w:r>
      <w:r w:rsidRPr="00F242DD">
        <w:rPr>
          <w:b/>
        </w:rPr>
        <w:t>)</w:t>
      </w:r>
    </w:p>
    <w:p w14:paraId="088A2339" w14:textId="77777777" w:rsidR="0038589B" w:rsidRPr="00F242DD" w:rsidRDefault="0038589B" w:rsidP="00727CDE">
      <w:pPr>
        <w:pStyle w:val="a6"/>
        <w:numPr>
          <w:ilvl w:val="0"/>
          <w:numId w:val="10"/>
        </w:numPr>
        <w:spacing w:before="0" w:after="0"/>
        <w:ind w:left="709" w:hanging="709"/>
        <w:rPr>
          <w:b/>
        </w:rPr>
      </w:pPr>
      <w:r w:rsidRPr="00F242DD">
        <w:t>Отдельным пациентам с</w:t>
      </w:r>
      <w:r w:rsidR="00B15365" w:rsidRPr="00F242DD">
        <w:t xml:space="preserve"> рецидивом ММ</w:t>
      </w:r>
      <w:r w:rsidRPr="00F242DD">
        <w:t>, которым не могут быть назначены современные таргетные препараты, в качестве одн</w:t>
      </w:r>
      <w:r w:rsidR="00277FD3" w:rsidRPr="00F242DD">
        <w:t xml:space="preserve">ой из возможных опций </w:t>
      </w:r>
      <w:r w:rsidR="00277FD3" w:rsidRPr="00F242DD">
        <w:rPr>
          <w:b/>
        </w:rPr>
        <w:t>рекомендуется</w:t>
      </w:r>
      <w:r w:rsidR="00286688" w:rsidRPr="00F242DD">
        <w:rPr>
          <w:b/>
        </w:rPr>
        <w:t xml:space="preserve"> </w:t>
      </w:r>
      <w:r w:rsidRPr="00F242DD">
        <w:t>традиционная противомиеломная</w:t>
      </w:r>
      <w:r w:rsidR="00286688" w:rsidRPr="00F242DD">
        <w:t xml:space="preserve"> </w:t>
      </w:r>
      <w:r w:rsidRPr="00F242DD">
        <w:t xml:space="preserve">полихимиотерапия (режим </w:t>
      </w:r>
      <w:r w:rsidRPr="00F242DD">
        <w:rPr>
          <w:lang w:val="en-US"/>
        </w:rPr>
        <w:t>VMVP</w:t>
      </w:r>
      <w:r w:rsidRPr="00F242DD">
        <w:t xml:space="preserve">, режим </w:t>
      </w:r>
      <w:r w:rsidRPr="00F242DD">
        <w:rPr>
          <w:lang w:val="en-US"/>
        </w:rPr>
        <w:t>M</w:t>
      </w:r>
      <w:r w:rsidRPr="00F242DD">
        <w:t>2</w:t>
      </w:r>
      <w:r w:rsidR="009E099B" w:rsidRPr="00F242DD">
        <w:t xml:space="preserve">, режимы </w:t>
      </w:r>
      <w:r w:rsidR="009E099B" w:rsidRPr="00F242DD">
        <w:rPr>
          <w:lang w:val="en-US"/>
        </w:rPr>
        <w:t>DHAP</w:t>
      </w:r>
      <w:r w:rsidR="009E099B" w:rsidRPr="00F242DD">
        <w:t xml:space="preserve">, </w:t>
      </w:r>
      <w:r w:rsidR="009E099B" w:rsidRPr="00F242DD">
        <w:rPr>
          <w:lang w:val="en-US"/>
        </w:rPr>
        <w:t>DCEP</w:t>
      </w:r>
      <w:r w:rsidR="00141FB9" w:rsidRPr="00F242DD">
        <w:t xml:space="preserve">, </w:t>
      </w:r>
      <w:r w:rsidR="00141FB9" w:rsidRPr="00F242DD">
        <w:rPr>
          <w:lang w:val="en-US"/>
        </w:rPr>
        <w:t>VD</w:t>
      </w:r>
      <w:r w:rsidR="00141FB9" w:rsidRPr="00F242DD">
        <w:t>-</w:t>
      </w:r>
      <w:r w:rsidR="00141FB9" w:rsidRPr="00F242DD">
        <w:rPr>
          <w:lang w:val="en-US"/>
        </w:rPr>
        <w:t>PACE</w:t>
      </w:r>
      <w:r w:rsidR="00E27D31" w:rsidRPr="00F242DD">
        <w:t xml:space="preserve">; </w:t>
      </w:r>
      <w:r w:rsidR="00032CFB" w:rsidRPr="00F242DD">
        <w:t xml:space="preserve">описание режимов – см. приложение </w:t>
      </w:r>
      <w:r w:rsidR="00C812D6" w:rsidRPr="00F242DD">
        <w:t>А3.1</w:t>
      </w:r>
      <w:r w:rsidR="00E27D31" w:rsidRPr="00F242DD">
        <w:t>.</w:t>
      </w:r>
      <w:r w:rsidR="00032CFB" w:rsidRPr="00F242DD">
        <w:t>)</w:t>
      </w:r>
      <w:r w:rsidR="00286688" w:rsidRPr="00F242DD">
        <w:t xml:space="preserve"> </w:t>
      </w:r>
      <w:r w:rsidR="00A96FB6" w:rsidRPr="00F242DD">
        <w:fldChar w:fldCharType="begin" w:fldLock="1"/>
      </w:r>
      <w:r w:rsidR="00286688"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286688" w:rsidRPr="00F242DD">
        <w:rPr>
          <w:noProof/>
        </w:rPr>
        <w:t>[1]</w:t>
      </w:r>
      <w:r w:rsidR="00A96FB6" w:rsidRPr="00F242DD">
        <w:fldChar w:fldCharType="end"/>
      </w:r>
      <w:r w:rsidR="00B15365" w:rsidRPr="00F242DD">
        <w:t>.</w:t>
      </w:r>
    </w:p>
    <w:p w14:paraId="3675E693" w14:textId="77777777" w:rsidR="0038589B" w:rsidRPr="00F242DD" w:rsidRDefault="0038589B" w:rsidP="00131E36">
      <w:pPr>
        <w:pStyle w:val="a6"/>
        <w:spacing w:before="0" w:after="0"/>
        <w:ind w:left="709"/>
        <w:rPr>
          <w:b/>
        </w:rPr>
      </w:pPr>
      <w:r w:rsidRPr="00F242DD">
        <w:rPr>
          <w:b/>
        </w:rPr>
        <w:t xml:space="preserve">Уровень убедительности рекомендаций </w:t>
      </w:r>
      <w:r w:rsidR="00E27D31" w:rsidRPr="00F242DD">
        <w:rPr>
          <w:b/>
        </w:rPr>
        <w:t xml:space="preserve">− </w:t>
      </w:r>
      <w:r w:rsidR="00BD6788" w:rsidRPr="00F242DD">
        <w:rPr>
          <w:b/>
          <w:lang w:val="en-US"/>
        </w:rPr>
        <w:t>C</w:t>
      </w:r>
      <w:r w:rsidR="000A156C" w:rsidRPr="00F242DD">
        <w:rPr>
          <w:b/>
        </w:rPr>
        <w:t xml:space="preserve"> </w:t>
      </w:r>
      <w:r w:rsidRPr="00F242DD">
        <w:rPr>
          <w:b/>
        </w:rPr>
        <w:t>(уровень достоверности доказательств</w:t>
      </w:r>
      <w:r w:rsidR="000A156C" w:rsidRPr="00F242DD">
        <w:rPr>
          <w:b/>
        </w:rPr>
        <w:t xml:space="preserve"> </w:t>
      </w:r>
      <w:r w:rsidR="00E27D31" w:rsidRPr="00F242DD">
        <w:rPr>
          <w:b/>
        </w:rPr>
        <w:t xml:space="preserve">− </w:t>
      </w:r>
      <w:r w:rsidR="00BD6788" w:rsidRPr="00F242DD">
        <w:rPr>
          <w:b/>
        </w:rPr>
        <w:t>5</w:t>
      </w:r>
      <w:r w:rsidRPr="00F242DD">
        <w:rPr>
          <w:b/>
        </w:rPr>
        <w:t>)</w:t>
      </w:r>
    </w:p>
    <w:p w14:paraId="641B56F6" w14:textId="77777777" w:rsidR="0038589B" w:rsidRPr="00F242DD" w:rsidRDefault="0038589B" w:rsidP="00727CDE">
      <w:pPr>
        <w:pStyle w:val="a6"/>
        <w:numPr>
          <w:ilvl w:val="0"/>
          <w:numId w:val="8"/>
        </w:numPr>
        <w:tabs>
          <w:tab w:val="clear" w:pos="348"/>
          <w:tab w:val="num" w:pos="709"/>
        </w:tabs>
        <w:spacing w:before="0" w:after="0"/>
        <w:ind w:left="709" w:hanging="709"/>
      </w:pPr>
      <w:r w:rsidRPr="00F242DD">
        <w:t>Пациентам с</w:t>
      </w:r>
      <w:r w:rsidR="00B15365" w:rsidRPr="00F242DD">
        <w:t xml:space="preserve"> рецидивом ММ</w:t>
      </w:r>
      <w:r w:rsidRPr="00F242DD">
        <w:t xml:space="preserve"> старше 80 лет и/или с плохим физическим состоянием с паллиативной цел</w:t>
      </w:r>
      <w:r w:rsidR="00277FD3" w:rsidRPr="00F242DD">
        <w:t>ью</w:t>
      </w:r>
      <w:r w:rsidR="000A156C" w:rsidRPr="00F242DD">
        <w:t xml:space="preserve"> </w:t>
      </w:r>
      <w:r w:rsidR="00277FD3" w:rsidRPr="00F242DD">
        <w:rPr>
          <w:b/>
        </w:rPr>
        <w:t>рекомендуется</w:t>
      </w:r>
      <w:r w:rsidRPr="00F242DD">
        <w:t xml:space="preserve"> терапия циклофосфамидом</w:t>
      </w:r>
      <w:r w:rsidR="00B15365" w:rsidRPr="00F242DD">
        <w:t>**</w:t>
      </w:r>
      <w:r w:rsidRPr="00F242DD">
        <w:t xml:space="preserve"> по 50 мг внутрь ежедневно или через день в сочетании с преднизолоном</w:t>
      </w:r>
      <w:r w:rsidR="00B15365" w:rsidRPr="00F242DD">
        <w:t>**</w:t>
      </w:r>
      <w:r w:rsidRPr="00F242DD">
        <w:t xml:space="preserve"> по 30 мг через день или дексаметазоном</w:t>
      </w:r>
      <w:r w:rsidR="00B15365" w:rsidRPr="00F242DD">
        <w:t>**</w:t>
      </w:r>
      <w:r w:rsidRPr="00F242DD">
        <w:t xml:space="preserve"> по 20 мг внутрь 1 раз в неделю</w:t>
      </w:r>
      <w:r w:rsidR="0094380E" w:rsidRPr="00F242DD">
        <w:t xml:space="preserve"> </w:t>
      </w:r>
      <w:r w:rsidR="00FD2995" w:rsidRPr="00F242DD">
        <w:t xml:space="preserve">(описание режимов – см. приложение </w:t>
      </w:r>
      <w:r w:rsidR="00C812D6" w:rsidRPr="00F242DD">
        <w:t>А3.1</w:t>
      </w:r>
      <w:r w:rsidR="0094380E" w:rsidRPr="00F242DD">
        <w:t>.</w:t>
      </w:r>
      <w:r w:rsidR="00FD2995" w:rsidRPr="00F242DD">
        <w:t>)</w:t>
      </w:r>
      <w:r w:rsidR="00286688" w:rsidRPr="00F242DD">
        <w:t xml:space="preserve"> </w:t>
      </w:r>
      <w:r w:rsidR="00A96FB6" w:rsidRPr="00F242DD">
        <w:fldChar w:fldCharType="begin" w:fldLock="1"/>
      </w:r>
      <w:r w:rsidR="009D0748"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286688" w:rsidRPr="00F242DD">
        <w:rPr>
          <w:noProof/>
        </w:rPr>
        <w:t>[1]</w:t>
      </w:r>
      <w:r w:rsidR="00A96FB6" w:rsidRPr="00F242DD">
        <w:fldChar w:fldCharType="end"/>
      </w:r>
      <w:r w:rsidR="00B15365" w:rsidRPr="00F242DD">
        <w:t>.</w:t>
      </w:r>
    </w:p>
    <w:p w14:paraId="07E4191A" w14:textId="77777777" w:rsidR="0038589B" w:rsidRPr="00F242DD" w:rsidRDefault="0038589B" w:rsidP="00131E36">
      <w:pPr>
        <w:pStyle w:val="a6"/>
        <w:spacing w:before="0" w:after="0"/>
        <w:ind w:left="709"/>
        <w:rPr>
          <w:b/>
        </w:rPr>
      </w:pPr>
      <w:r w:rsidRPr="00F242DD">
        <w:rPr>
          <w:b/>
        </w:rPr>
        <w:t xml:space="preserve">Уровень убедительности рекомендаций </w:t>
      </w:r>
      <w:r w:rsidR="0094380E" w:rsidRPr="00F242DD">
        <w:rPr>
          <w:b/>
        </w:rPr>
        <w:t xml:space="preserve">− </w:t>
      </w:r>
      <w:r w:rsidR="00BD6788" w:rsidRPr="00F242DD">
        <w:rPr>
          <w:b/>
          <w:lang w:val="en-US"/>
        </w:rPr>
        <w:t>C</w:t>
      </w:r>
      <w:r w:rsidR="000A156C" w:rsidRPr="00F242DD">
        <w:rPr>
          <w:b/>
        </w:rPr>
        <w:t xml:space="preserve"> </w:t>
      </w:r>
      <w:r w:rsidRPr="00F242DD">
        <w:rPr>
          <w:b/>
        </w:rPr>
        <w:t>(уровень достоверности доказательств</w:t>
      </w:r>
      <w:r w:rsidR="009A45EF" w:rsidRPr="00F242DD">
        <w:rPr>
          <w:b/>
        </w:rPr>
        <w:t xml:space="preserve"> </w:t>
      </w:r>
      <w:r w:rsidR="0094380E" w:rsidRPr="00F242DD">
        <w:rPr>
          <w:b/>
        </w:rPr>
        <w:t xml:space="preserve">− </w:t>
      </w:r>
      <w:r w:rsidR="00BD6788" w:rsidRPr="00F242DD">
        <w:rPr>
          <w:b/>
        </w:rPr>
        <w:t>5</w:t>
      </w:r>
      <w:r w:rsidRPr="00F242DD">
        <w:rPr>
          <w:b/>
        </w:rPr>
        <w:t>)</w:t>
      </w:r>
    </w:p>
    <w:p w14:paraId="54A3A5FA" w14:textId="77777777" w:rsidR="00D02CBC" w:rsidRPr="00F242DD" w:rsidRDefault="00B15365" w:rsidP="00727CDE">
      <w:pPr>
        <w:pStyle w:val="a6"/>
        <w:numPr>
          <w:ilvl w:val="0"/>
          <w:numId w:val="8"/>
        </w:numPr>
        <w:tabs>
          <w:tab w:val="clear" w:pos="348"/>
          <w:tab w:val="num" w:pos="709"/>
        </w:tabs>
        <w:spacing w:before="0" w:after="0"/>
        <w:ind w:left="709" w:hanging="709"/>
      </w:pPr>
      <w:r w:rsidRPr="00F242DD">
        <w:t xml:space="preserve">Пациентам </w:t>
      </w:r>
      <w:r w:rsidR="0094380E" w:rsidRPr="00F242DD">
        <w:t xml:space="preserve">с </w:t>
      </w:r>
      <w:r w:rsidRPr="00F242DD">
        <w:t>ММ</w:t>
      </w:r>
      <w:r w:rsidR="00D02CBC" w:rsidRPr="00F242DD">
        <w:t xml:space="preserve"> с цитопенией в качестве одн</w:t>
      </w:r>
      <w:r w:rsidR="00277FD3" w:rsidRPr="00F242DD">
        <w:t>ой из возможных опций</w:t>
      </w:r>
      <w:r w:rsidR="000A156C" w:rsidRPr="00F242DD">
        <w:t xml:space="preserve"> </w:t>
      </w:r>
      <w:r w:rsidR="00277FD3" w:rsidRPr="00F242DD">
        <w:rPr>
          <w:b/>
        </w:rPr>
        <w:t xml:space="preserve">рекомендуется </w:t>
      </w:r>
      <w:r w:rsidR="00D02CBC" w:rsidRPr="00F242DD">
        <w:t>монотерапия</w:t>
      </w:r>
      <w:r w:rsidR="000A156C" w:rsidRPr="00F242DD">
        <w:t xml:space="preserve"> </w:t>
      </w:r>
      <w:r w:rsidR="00D02CBC" w:rsidRPr="00F242DD">
        <w:t>дексаметазоном</w:t>
      </w:r>
      <w:r w:rsidR="00403D5F" w:rsidRPr="00F242DD">
        <w:t>**</w:t>
      </w:r>
      <w:r w:rsidR="00D02CBC" w:rsidRPr="00F242DD">
        <w:t xml:space="preserve"> в высоких дозах</w:t>
      </w:r>
      <w:r w:rsidR="001C2BAD" w:rsidRPr="00F242DD">
        <w:t xml:space="preserve"> (описание режимов – см. приложение </w:t>
      </w:r>
      <w:r w:rsidR="00C812D6" w:rsidRPr="00F242DD">
        <w:t>А3.1</w:t>
      </w:r>
      <w:r w:rsidR="0094380E" w:rsidRPr="00F242DD">
        <w:t>.</w:t>
      </w:r>
      <w:r w:rsidR="001C2BAD" w:rsidRPr="00F242DD">
        <w:t>) – 4 цикла, либо до восстановления показателей крови</w:t>
      </w:r>
      <w:r w:rsidR="009D0748" w:rsidRPr="00F242DD">
        <w:t xml:space="preserve"> </w:t>
      </w:r>
      <w:r w:rsidR="00A96FB6" w:rsidRPr="00F242DD">
        <w:fldChar w:fldCharType="begin" w:fldLock="1"/>
      </w:r>
      <w:r w:rsidR="0081352B"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9D0748" w:rsidRPr="00F242DD">
        <w:rPr>
          <w:noProof/>
        </w:rPr>
        <w:t>[1]</w:t>
      </w:r>
      <w:r w:rsidR="00A96FB6" w:rsidRPr="00F242DD">
        <w:fldChar w:fldCharType="end"/>
      </w:r>
      <w:r w:rsidR="001C2BAD" w:rsidRPr="00F242DD">
        <w:t xml:space="preserve">. </w:t>
      </w:r>
    </w:p>
    <w:p w14:paraId="2523561E" w14:textId="77777777" w:rsidR="00D02CBC" w:rsidRPr="00F242DD" w:rsidRDefault="00D02CBC" w:rsidP="00131E36">
      <w:pPr>
        <w:pStyle w:val="a6"/>
        <w:spacing w:before="0" w:after="0"/>
        <w:ind w:left="709"/>
        <w:rPr>
          <w:b/>
        </w:rPr>
      </w:pPr>
      <w:r w:rsidRPr="00F242DD">
        <w:rPr>
          <w:b/>
        </w:rPr>
        <w:t xml:space="preserve">Уровень убедительности рекомендаций </w:t>
      </w:r>
      <w:r w:rsidR="00C21ADD" w:rsidRPr="00F242DD">
        <w:rPr>
          <w:b/>
        </w:rPr>
        <w:t xml:space="preserve">− </w:t>
      </w:r>
      <w:r w:rsidR="00BD6788" w:rsidRPr="00F242DD">
        <w:rPr>
          <w:b/>
          <w:lang w:val="en-US"/>
        </w:rPr>
        <w:t>C</w:t>
      </w:r>
      <w:r w:rsidR="009D0748" w:rsidRPr="00F242DD">
        <w:rPr>
          <w:b/>
        </w:rPr>
        <w:t xml:space="preserve"> </w:t>
      </w:r>
      <w:r w:rsidRPr="00F242DD">
        <w:rPr>
          <w:b/>
        </w:rPr>
        <w:t>(уровень достоверности доказательств</w:t>
      </w:r>
      <w:r w:rsidR="009D0748" w:rsidRPr="00F242DD">
        <w:rPr>
          <w:b/>
        </w:rPr>
        <w:t xml:space="preserve"> </w:t>
      </w:r>
      <w:r w:rsidR="00C21ADD" w:rsidRPr="00F242DD">
        <w:rPr>
          <w:b/>
        </w:rPr>
        <w:t xml:space="preserve">− </w:t>
      </w:r>
      <w:r w:rsidR="00BD6788" w:rsidRPr="00F242DD">
        <w:rPr>
          <w:b/>
        </w:rPr>
        <w:t>5</w:t>
      </w:r>
      <w:r w:rsidRPr="00F242DD">
        <w:rPr>
          <w:b/>
        </w:rPr>
        <w:t>)</w:t>
      </w:r>
    </w:p>
    <w:p w14:paraId="57AB7EC2" w14:textId="77777777" w:rsidR="009A45EF" w:rsidRPr="00F242DD" w:rsidRDefault="009A45EF" w:rsidP="00727CDE">
      <w:pPr>
        <w:pStyle w:val="a6"/>
        <w:numPr>
          <w:ilvl w:val="0"/>
          <w:numId w:val="8"/>
        </w:numPr>
        <w:tabs>
          <w:tab w:val="clear" w:pos="348"/>
          <w:tab w:val="num" w:pos="709"/>
        </w:tabs>
        <w:spacing w:before="0" w:after="0"/>
        <w:ind w:left="709" w:hanging="709"/>
      </w:pPr>
      <w:r w:rsidRPr="00F242DD">
        <w:t xml:space="preserve">Пациентам с ММ с неконтролируемым болевым синдромом, при угрозах патологического перелома или при компрессии спинного мозга </w:t>
      </w:r>
      <w:r w:rsidRPr="00F242DD">
        <w:rPr>
          <w:b/>
        </w:rPr>
        <w:t xml:space="preserve">рекомендуется </w:t>
      </w:r>
      <w:r w:rsidRPr="00F242DD">
        <w:rPr>
          <w:bCs/>
        </w:rPr>
        <w:t xml:space="preserve">рассмотреть применение дистанционной лучевой терапии с паллиативной целью </w:t>
      </w:r>
      <w:r w:rsidR="00A96FB6" w:rsidRPr="00F242DD">
        <w:rPr>
          <w:bCs/>
        </w:rPr>
        <w:fldChar w:fldCharType="begin" w:fldLock="1"/>
      </w:r>
      <w:r w:rsidR="00F74B6B" w:rsidRPr="00F242DD">
        <w:rPr>
          <w:bCs/>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F74B6B" w:rsidRPr="00F242DD">
        <w:rPr>
          <w:rFonts w:ascii="Cambria Math" w:hAnsi="Cambria Math" w:cs="Cambria Math"/>
          <w:bCs/>
        </w:rPr>
        <w:instrText>∼</w:instrText>
      </w:r>
      <w:r w:rsidR="00F74B6B" w:rsidRPr="00F242DD">
        <w:rPr>
          <w:bCs/>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id":"ITEM-2","itemData":{"DOI":"10.3389/fonc.2019.00601","ISSN":"2234-943X","PMID":"31334121","abstract":"Purpose: The objective of this study was to assess a contemporary cohort of patients with multiple myeloma referred for palliative radiation to the mobile spine for clinical and radiological responses. Materials/Methods: The records of patients treated between 2009 and 2016 with radiotherapy for multiple myeloma of the spine were retrospectively reviewed. Demographics, systemic therapy, radiation dose, number of fractions, radiographic response based upon adapted RECIST criteria, and symptomatic response were recorded. Results: Eighty eight patients and 98 treatment courses were analyzed. All courses were analyzed for symptomatic response and 61 of the treatment courses were available for radiologic follow-up. The median follow-up was 9.7 months with a median radiation dose of 25 Gy (12.5-50 Gy) delivered in a median of 10 fractions (5-25 fractions). Fifty-four percent of patients had a high-risk lesion. Symptomatic response as measured by a decrease of ≤5 points on the pain related scale was 83% and 34% of patients had a decrease of &gt;5 points. Of 35% of patients that had neurologic impairments prior to treatment, improvement was identified 83% of the time. Radiographic response was noted as 13% complete response, 16% partial response, 57% stable disease, and 13% disease progression. Specifically, high-risk lesions treated with radiation alone demonstrated no regression with only 10% demonstrating partial response. Conclusion: This retrospective series of patients treated with palliative intent for multiple myeloma using various dose and fractionation schemes showed favorable symptomatic relief in most patients. Radiographic response did not correlate with clinical response with fewer patients having radiologic disease regression. Longer follow-up is necessary to determine if the lack of radiologic response is associated with clinically relevant recurrent pain.","author":[{"dropping-particle":"","family":"Mark","given":"Daniel","non-dropping-particle":"","parse-names":false,"suffix":""},{"dropping-particle":"","family":"Gilbo","given":"Philip","non-dropping-particle":"","parse-names":false,"suffix":""},{"dropping-particle":"","family":"Meshrekey","given":"Raymond","non-dropping-particle":"","parse-names":false,"suffix":""},{"dropping-particle":"","family":"Ghaly","given":"Maged","non-dropping-particle":"","parse-names":false,"suffix":""}],"container-title":"Frontiers in oncology","id":"ITEM-2","issued":{"date-parts":[["2019"]]},"page":"601","title":"Local Radiation Therapy for Palliation in Patients With Multiple Myeloma of the Spine.","type":"article-journal","volume":"9"},"uris":["http://www.mendeley.com/documents/?uuid=16895ece-dab7-3031-ba13-5908f14424ab"]}],"mendeley":{"formattedCitation":"[66,67]","plainTextFormattedCitation":"[66,67]","previouslyFormattedCitation":"[66,67]"},"properties":{"noteIndex":0},"schema":"https://github.com/citation-style-language/schema/raw/master/csl-citation.json"}</w:instrText>
      </w:r>
      <w:r w:rsidR="00A96FB6" w:rsidRPr="00F242DD">
        <w:rPr>
          <w:bCs/>
        </w:rPr>
        <w:fldChar w:fldCharType="separate"/>
      </w:r>
      <w:r w:rsidR="00705691" w:rsidRPr="00F242DD">
        <w:rPr>
          <w:bCs/>
          <w:noProof/>
        </w:rPr>
        <w:t>[66,67]</w:t>
      </w:r>
      <w:r w:rsidR="00A96FB6" w:rsidRPr="00F242DD">
        <w:rPr>
          <w:bCs/>
        </w:rPr>
        <w:fldChar w:fldCharType="end"/>
      </w:r>
      <w:r w:rsidRPr="00F242DD">
        <w:t>.</w:t>
      </w:r>
    </w:p>
    <w:p w14:paraId="692ACBB7" w14:textId="77777777" w:rsidR="009A45EF" w:rsidRPr="00F242DD" w:rsidRDefault="009A45EF" w:rsidP="009A45EF">
      <w:pPr>
        <w:pStyle w:val="a6"/>
        <w:spacing w:before="0" w:after="0"/>
        <w:ind w:left="709"/>
        <w:rPr>
          <w:b/>
        </w:rPr>
      </w:pPr>
      <w:r w:rsidRPr="00F242DD">
        <w:rPr>
          <w:b/>
        </w:rPr>
        <w:t xml:space="preserve">Уровень убедительности рекомендаций </w:t>
      </w:r>
      <w:r w:rsidR="00C21ADD" w:rsidRPr="00F242DD">
        <w:rPr>
          <w:b/>
        </w:rPr>
        <w:t xml:space="preserve">− </w:t>
      </w:r>
      <w:r w:rsidRPr="00F242DD">
        <w:rPr>
          <w:b/>
          <w:lang w:val="en-US"/>
        </w:rPr>
        <w:t>C</w:t>
      </w:r>
      <w:r w:rsidRPr="00F242DD">
        <w:rPr>
          <w:b/>
        </w:rPr>
        <w:t xml:space="preserve"> (уровень достоверности доказательств </w:t>
      </w:r>
      <w:r w:rsidR="00C21ADD" w:rsidRPr="00F242DD">
        <w:rPr>
          <w:b/>
        </w:rPr>
        <w:t xml:space="preserve">− </w:t>
      </w:r>
      <w:r w:rsidRPr="00F242DD">
        <w:rPr>
          <w:b/>
        </w:rPr>
        <w:t>5)</w:t>
      </w:r>
    </w:p>
    <w:p w14:paraId="29D61342" w14:textId="77777777" w:rsidR="009A45EF" w:rsidRDefault="009A45EF" w:rsidP="009A45EF">
      <w:pPr>
        <w:pStyle w:val="a6"/>
        <w:spacing w:before="0" w:after="0"/>
        <w:ind w:left="709"/>
        <w:rPr>
          <w:bCs/>
          <w:i/>
          <w:iCs/>
        </w:rPr>
      </w:pPr>
      <w:r w:rsidRPr="00F242DD">
        <w:rPr>
          <w:b/>
        </w:rPr>
        <w:t xml:space="preserve">Комментарий: </w:t>
      </w:r>
      <w:r w:rsidRPr="00F242DD">
        <w:rPr>
          <w:bCs/>
          <w:i/>
          <w:iCs/>
        </w:rPr>
        <w:t xml:space="preserve">режим </w:t>
      </w:r>
      <w:r w:rsidR="00C21ADD" w:rsidRPr="00F242DD">
        <w:rPr>
          <w:bCs/>
          <w:i/>
          <w:iCs/>
        </w:rPr>
        <w:t>лучевой терапии</w:t>
      </w:r>
      <w:r w:rsidRPr="00F242DD">
        <w:rPr>
          <w:bCs/>
          <w:i/>
          <w:iCs/>
        </w:rPr>
        <w:t xml:space="preserve"> определяется клинической ситуацией, соматическим состоянием </w:t>
      </w:r>
      <w:r w:rsidR="00534E54" w:rsidRPr="00F242DD">
        <w:rPr>
          <w:bCs/>
          <w:i/>
          <w:iCs/>
        </w:rPr>
        <w:t>пациента</w:t>
      </w:r>
      <w:r w:rsidRPr="00F242DD">
        <w:rPr>
          <w:bCs/>
          <w:i/>
          <w:iCs/>
        </w:rPr>
        <w:t xml:space="preserve">: </w:t>
      </w:r>
      <w:r w:rsidR="00C21ADD" w:rsidRPr="00F242DD">
        <w:rPr>
          <w:bCs/>
          <w:i/>
          <w:iCs/>
        </w:rPr>
        <w:t>разовая очаговая доза</w:t>
      </w:r>
      <w:r w:rsidRPr="00F242DD">
        <w:rPr>
          <w:bCs/>
          <w:i/>
          <w:iCs/>
        </w:rPr>
        <w:t xml:space="preserve"> 8 Гр однократно или </w:t>
      </w:r>
      <w:r w:rsidR="007279FD" w:rsidRPr="00F242DD">
        <w:rPr>
          <w:bCs/>
          <w:i/>
          <w:iCs/>
        </w:rPr>
        <w:t xml:space="preserve">разовая очаговая доза </w:t>
      </w:r>
      <w:r w:rsidRPr="00F242DD">
        <w:rPr>
          <w:bCs/>
          <w:i/>
          <w:iCs/>
        </w:rPr>
        <w:t xml:space="preserve">2,0–3,0 Гр до </w:t>
      </w:r>
      <w:r w:rsidR="007279FD" w:rsidRPr="00F242DD">
        <w:rPr>
          <w:bCs/>
          <w:i/>
          <w:iCs/>
        </w:rPr>
        <w:t>суммарной очаговой дозы</w:t>
      </w:r>
      <w:r w:rsidRPr="00F242DD">
        <w:rPr>
          <w:bCs/>
          <w:i/>
          <w:iCs/>
        </w:rPr>
        <w:t xml:space="preserve"> 10</w:t>
      </w:r>
      <w:r w:rsidR="007279FD" w:rsidRPr="00F242DD">
        <w:rPr>
          <w:bCs/>
          <w:i/>
          <w:iCs/>
        </w:rPr>
        <w:t>−</w:t>
      </w:r>
      <w:r w:rsidRPr="00F242DD">
        <w:rPr>
          <w:bCs/>
          <w:i/>
          <w:iCs/>
        </w:rPr>
        <w:t xml:space="preserve">30 Гр. При планировании </w:t>
      </w:r>
      <w:r w:rsidR="00D71FBE" w:rsidRPr="00F242DD">
        <w:rPr>
          <w:bCs/>
          <w:i/>
          <w:iCs/>
        </w:rPr>
        <w:t>ВДХТ</w:t>
      </w:r>
      <w:r w:rsidRPr="00F242DD">
        <w:rPr>
          <w:bCs/>
          <w:i/>
          <w:iCs/>
        </w:rPr>
        <w:t xml:space="preserve"> с последующей ауто-ТГСК объем лучевой терапии должен быть ограничен с учетом необходимости проведения сбора стволовых клеток.</w:t>
      </w:r>
    </w:p>
    <w:p w14:paraId="1C52EF20" w14:textId="7A6DD674" w:rsidR="00B424E0" w:rsidRPr="00F242DD" w:rsidRDefault="00B424E0" w:rsidP="00B424E0">
      <w:pPr>
        <w:pStyle w:val="2"/>
        <w:rPr>
          <w:rStyle w:val="ac"/>
          <w:rFonts w:eastAsia="Calibri"/>
          <w:b/>
          <w:bCs w:val="0"/>
          <w:szCs w:val="22"/>
          <w:u w:val="none"/>
        </w:rPr>
      </w:pPr>
      <w:bookmarkStart w:id="34" w:name="_Toc53140905"/>
      <w:r w:rsidRPr="008F69F6">
        <w:rPr>
          <w:rStyle w:val="ac"/>
          <w:b/>
          <w:bCs w:val="0"/>
        </w:rPr>
        <w:lastRenderedPageBreak/>
        <w:t>3.5 Лечение больных множественной миеломой с почечной недостаточностью</w:t>
      </w:r>
      <w:bookmarkEnd w:id="34"/>
    </w:p>
    <w:p w14:paraId="192C627F" w14:textId="77777777" w:rsidR="00B424E0" w:rsidRPr="00B424E0" w:rsidRDefault="00B424E0" w:rsidP="00FA6648">
      <w:pPr>
        <w:spacing w:before="0" w:after="0"/>
        <w:ind w:left="709" w:hanging="709"/>
        <w:rPr>
          <w:b/>
        </w:rPr>
      </w:pPr>
      <w:r w:rsidRPr="00B424E0">
        <w:rPr>
          <w:b/>
        </w:rPr>
        <w:t xml:space="preserve">Индукционная терапия больных с почечной недостаточностью. </w:t>
      </w:r>
    </w:p>
    <w:p w14:paraId="1F6535F7" w14:textId="77777777" w:rsidR="004B0830" w:rsidRDefault="004B0830" w:rsidP="00FA6648">
      <w:pPr>
        <w:pStyle w:val="a6"/>
        <w:numPr>
          <w:ilvl w:val="0"/>
          <w:numId w:val="10"/>
        </w:numPr>
        <w:spacing w:before="0" w:after="0"/>
        <w:ind w:left="709" w:hanging="709"/>
      </w:pPr>
      <w:r>
        <w:t xml:space="preserve">Пациентам с ММ, осложненной миеломной нефропатией </w:t>
      </w:r>
      <w:r w:rsidRPr="004B0830">
        <w:rPr>
          <w:b/>
        </w:rPr>
        <w:t xml:space="preserve">рекомендуется </w:t>
      </w:r>
      <w:r w:rsidRPr="004B0830">
        <w:t>проведение</w:t>
      </w:r>
      <w:r>
        <w:rPr>
          <w:b/>
        </w:rPr>
        <w:t xml:space="preserve"> </w:t>
      </w:r>
      <w:r w:rsidRPr="004B0830">
        <w:t>противоопухолевой терапии, включающей</w:t>
      </w:r>
      <w:r>
        <w:rPr>
          <w:b/>
        </w:rPr>
        <w:t xml:space="preserve"> </w:t>
      </w:r>
      <w:r w:rsidRPr="004B0830">
        <w:t>бортезомиб</w:t>
      </w:r>
      <w:r>
        <w:rPr>
          <w:b/>
        </w:rPr>
        <w:t xml:space="preserve">. </w:t>
      </w:r>
      <w:r w:rsidRPr="00F242DD">
        <w:fldChar w:fldCharType="begin" w:fldLock="1"/>
      </w:r>
      <w:r w:rsidRPr="00F242DD">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38,39]","plainTextFormattedCitation":"[38,39]","previouslyFormattedCitation":"[38,39]"},"properties":{"noteIndex":0},"schema":"https://github.com/citation-style-language/schema/raw/master/csl-citation.json"}</w:instrText>
      </w:r>
      <w:r w:rsidRPr="00F242DD">
        <w:fldChar w:fldCharType="separate"/>
      </w:r>
      <w:r w:rsidRPr="00F242DD">
        <w:rPr>
          <w:noProof/>
        </w:rPr>
        <w:t>[38,39]</w:t>
      </w:r>
      <w:r w:rsidRPr="00F242DD">
        <w:fldChar w:fldCharType="end"/>
      </w:r>
      <w:r>
        <w:t>.</w:t>
      </w:r>
    </w:p>
    <w:p w14:paraId="2CC3E668" w14:textId="77777777" w:rsidR="004B0830" w:rsidRPr="004B0830" w:rsidRDefault="004B0830" w:rsidP="004B0830">
      <w:pPr>
        <w:spacing w:before="0" w:after="0"/>
        <w:ind w:left="709"/>
        <w:rPr>
          <w:b/>
        </w:rPr>
      </w:pPr>
      <w:r w:rsidRPr="004B0830">
        <w:rPr>
          <w:b/>
        </w:rPr>
        <w:t>Уровень убедительности рекомендаций − А (уровень достоверности доказательств − 2)</w:t>
      </w:r>
    </w:p>
    <w:p w14:paraId="3AC538FC" w14:textId="77777777" w:rsidR="00B13C92" w:rsidRDefault="004B0830" w:rsidP="00B13C92">
      <w:pPr>
        <w:pStyle w:val="a6"/>
        <w:spacing w:before="0" w:after="0"/>
        <w:ind w:left="709"/>
        <w:rPr>
          <w:i/>
        </w:rPr>
      </w:pPr>
      <w:r w:rsidRPr="004B0830">
        <w:rPr>
          <w:i/>
        </w:rPr>
        <w:t xml:space="preserve">Комментарий: </w:t>
      </w:r>
      <w:r>
        <w:rPr>
          <w:i/>
        </w:rPr>
        <w:t>б</w:t>
      </w:r>
      <w:r w:rsidR="0010200D" w:rsidRPr="004B0830">
        <w:rPr>
          <w:i/>
        </w:rPr>
        <w:t xml:space="preserve">ортезомиб-содержащие схемы остаются основными в лечении пациентов с миеломной нефропатией. </w:t>
      </w:r>
      <w:r w:rsidR="00B424E0" w:rsidRPr="004B0830">
        <w:rPr>
          <w:i/>
        </w:rPr>
        <w:t>Для пациентов с сохраненной водовыделительной функцией показана гидратация в объеме 3 л/сутки или 2 л/м</w:t>
      </w:r>
      <w:r w:rsidR="00B424E0" w:rsidRPr="004B0830">
        <w:rPr>
          <w:i/>
          <w:vertAlign w:val="superscript"/>
        </w:rPr>
        <w:t>2</w:t>
      </w:r>
      <w:r w:rsidR="008F69F6" w:rsidRPr="004B0830">
        <w:rPr>
          <w:i/>
        </w:rPr>
        <w:t xml:space="preserve"> в сутки.</w:t>
      </w:r>
      <w:r>
        <w:rPr>
          <w:i/>
        </w:rPr>
        <w:t xml:space="preserve"> </w:t>
      </w:r>
      <w:r w:rsidR="00B424E0" w:rsidRPr="004B0830">
        <w:rPr>
          <w:i/>
        </w:rPr>
        <w:t>Следует начинать терапию бортезомибом в стандартной дозе 1,3 мг/м</w:t>
      </w:r>
      <w:r w:rsidR="00B424E0" w:rsidRPr="004B0830">
        <w:rPr>
          <w:i/>
          <w:vertAlign w:val="superscript"/>
        </w:rPr>
        <w:t>2</w:t>
      </w:r>
      <w:r w:rsidR="00B424E0" w:rsidRPr="004B0830">
        <w:rPr>
          <w:i/>
        </w:rPr>
        <w:t xml:space="preserve"> в 1, 4, 8 и 11 дни 3-недельного цикла. Подкожное введение бортезомиба имеет такую же эффективность, как и внутривенное. Рекомендуемая высокая доза дексаметазона – 40 мг/день (20 мг для пациентов старше 75 лет) применяется в первом цикле терапии в режиме 4 дня введения - 4 дня пауза; затем – соответственно протоколу лечения, т. е. суммарная доза дексаметазона во время 1-го курса составляет 320 мг</w:t>
      </w:r>
      <w:r w:rsidR="008F69F6" w:rsidRPr="004B0830">
        <w:rPr>
          <w:i/>
        </w:rPr>
        <w:t>.</w:t>
      </w:r>
      <w:r w:rsidR="00B424E0" w:rsidRPr="00B424E0">
        <w:t xml:space="preserve"> </w:t>
      </w:r>
      <w:r w:rsidR="00B424E0" w:rsidRPr="004B0830">
        <w:rPr>
          <w:i/>
        </w:rPr>
        <w:t>Добавление третьего препарата к VD может быть эффективным. У пациентов, подходящих для аутоТГСК, бортезомиб можно назначать в комбинации с доксорубицином или ци</w:t>
      </w:r>
      <w:r w:rsidR="008F69F6" w:rsidRPr="004B0830">
        <w:rPr>
          <w:i/>
        </w:rPr>
        <w:t>клофосфамидом и дексаметазоном</w:t>
      </w:r>
      <w:r w:rsidR="00791645">
        <w:rPr>
          <w:i/>
        </w:rPr>
        <w:t>.</w:t>
      </w:r>
    </w:p>
    <w:p w14:paraId="453810E3" w14:textId="5A12F9AC" w:rsidR="001317C7" w:rsidRPr="00B13C92" w:rsidRDefault="00B13C92" w:rsidP="00B13C92">
      <w:pPr>
        <w:pStyle w:val="a6"/>
        <w:numPr>
          <w:ilvl w:val="0"/>
          <w:numId w:val="10"/>
        </w:numPr>
        <w:spacing w:before="0" w:after="0"/>
        <w:ind w:left="709" w:hanging="709"/>
        <w:rPr>
          <w:i/>
        </w:rPr>
      </w:pPr>
      <w:r>
        <w:t xml:space="preserve">Пациентам с ММ, осложненной миеломной нефропатией </w:t>
      </w:r>
      <w:r w:rsidRPr="00B424E0">
        <w:t xml:space="preserve">(особенно у диализ-зависимых пациентов) </w:t>
      </w:r>
      <w:r w:rsidRPr="004B0830">
        <w:rPr>
          <w:b/>
        </w:rPr>
        <w:t xml:space="preserve">рекомендуется </w:t>
      </w:r>
      <w:r w:rsidRPr="00B424E0">
        <w:t>оценивать</w:t>
      </w:r>
      <w:r>
        <w:t xml:space="preserve"> </w:t>
      </w:r>
      <w:r w:rsidR="004B0830">
        <w:t>г</w:t>
      </w:r>
      <w:r w:rsidR="00B424E0" w:rsidRPr="00B424E0">
        <w:t>ематологический ответ после каждого курса терапии, при этом показатели секреции СЛЦ иммуноглобулинов должны снижаться после каждого курса. При отсутствии положительной динамики содержания СЛЦ</w:t>
      </w:r>
      <w:r>
        <w:t>, непереносимости бортезомиба</w:t>
      </w:r>
      <w:r w:rsidR="00B424E0" w:rsidRPr="00B424E0">
        <w:t xml:space="preserve"> необходима смена программы лечения</w:t>
      </w:r>
      <w:r w:rsidR="00791645">
        <w:t xml:space="preserve"> – переход на II линию терапии.</w:t>
      </w:r>
    </w:p>
    <w:p w14:paraId="4F1073D2" w14:textId="5370B3E4" w:rsidR="001317C7" w:rsidRPr="00FA6648" w:rsidRDefault="001317C7" w:rsidP="001317C7">
      <w:pPr>
        <w:spacing w:before="0" w:after="0"/>
        <w:ind w:left="709"/>
        <w:rPr>
          <w:b/>
        </w:rPr>
      </w:pPr>
      <w:r w:rsidRPr="00FA6648">
        <w:rPr>
          <w:b/>
        </w:rPr>
        <w:t xml:space="preserve">Уровень убедительности рекомендаций − </w:t>
      </w:r>
      <w:r>
        <w:rPr>
          <w:b/>
        </w:rPr>
        <w:t>А</w:t>
      </w:r>
      <w:r w:rsidRPr="00FA6648">
        <w:rPr>
          <w:b/>
        </w:rPr>
        <w:t xml:space="preserve"> (уровень достоверности доказательств − </w:t>
      </w:r>
      <w:r>
        <w:rPr>
          <w:b/>
        </w:rPr>
        <w:t>2</w:t>
      </w:r>
      <w:r w:rsidRPr="00FA6648">
        <w:rPr>
          <w:b/>
        </w:rPr>
        <w:t>)</w:t>
      </w:r>
      <w:r w:rsidR="00791645">
        <w:rPr>
          <w:b/>
        </w:rPr>
        <w:t>.</w:t>
      </w:r>
    </w:p>
    <w:p w14:paraId="6B8C461C" w14:textId="24A495A0" w:rsidR="00FA6648" w:rsidRDefault="00B13C92" w:rsidP="00FA6648">
      <w:pPr>
        <w:pStyle w:val="a6"/>
        <w:numPr>
          <w:ilvl w:val="0"/>
          <w:numId w:val="10"/>
        </w:numPr>
        <w:spacing w:before="0" w:after="0"/>
        <w:ind w:left="709" w:hanging="709"/>
      </w:pPr>
      <w:r>
        <w:t xml:space="preserve">Пациентам с ММ, осложненной миеломной нефропатией </w:t>
      </w:r>
      <w:r w:rsidRPr="004B0830">
        <w:rPr>
          <w:b/>
        </w:rPr>
        <w:t xml:space="preserve">рекомендуется </w:t>
      </w:r>
      <w:r w:rsidRPr="00B13C92">
        <w:t>проведение</w:t>
      </w:r>
      <w:r>
        <w:rPr>
          <w:b/>
        </w:rPr>
        <w:t xml:space="preserve"> </w:t>
      </w:r>
      <w:r w:rsidRPr="00B13C92">
        <w:t>противоопухолевой терапии включающей</w:t>
      </w:r>
      <w:r>
        <w:rPr>
          <w:b/>
        </w:rPr>
        <w:t xml:space="preserve"> </w:t>
      </w:r>
      <w:r w:rsidRPr="00B13C92">
        <w:t>л</w:t>
      </w:r>
      <w:r w:rsidR="00B424E0" w:rsidRPr="00B424E0">
        <w:t>еналидомид</w:t>
      </w:r>
      <w:r>
        <w:t xml:space="preserve"> в комбинации с другими противоопухолевыми препаратами в зависимости от предшествующей эффективности лечения, наличия осложнений в виде периферической полинейропатии</w:t>
      </w:r>
      <w:r w:rsidR="001317C7">
        <w:t>,</w:t>
      </w:r>
      <w:r>
        <w:t xml:space="preserve"> агрессивности рецидива. П</w:t>
      </w:r>
      <w:r w:rsidR="00B424E0" w:rsidRPr="00B424E0">
        <w:t xml:space="preserve">ри этом доза </w:t>
      </w:r>
      <w:r>
        <w:t>леналидомида</w:t>
      </w:r>
      <w:r w:rsidR="00B424E0" w:rsidRPr="00B424E0">
        <w:t xml:space="preserve"> должна корректироваться в зависимости от клиренса креатинина </w:t>
      </w:r>
      <w:r w:rsidR="008F69F6" w:rsidRPr="00F242DD">
        <w:rPr>
          <w:i/>
        </w:rPr>
        <w:fldChar w:fldCharType="begin" w:fldLock="1"/>
      </w:r>
      <w:r w:rsidR="008F69F6" w:rsidRPr="00F242DD">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56–58]","plainTextFormattedCitation":"[56–58]","previouslyFormattedCitation":"[56–58]"},"properties":{"noteIndex":0},"schema":"https://github.com/citation-style-language/schema/raw/master/csl-citation.json"}</w:instrText>
      </w:r>
      <w:r w:rsidR="008F69F6" w:rsidRPr="00F242DD">
        <w:rPr>
          <w:i/>
        </w:rPr>
        <w:fldChar w:fldCharType="separate"/>
      </w:r>
      <w:r w:rsidR="008F69F6" w:rsidRPr="00F242DD">
        <w:rPr>
          <w:noProof/>
        </w:rPr>
        <w:t>[56–58]</w:t>
      </w:r>
      <w:r w:rsidR="008F69F6" w:rsidRPr="00F242DD">
        <w:rPr>
          <w:i/>
        </w:rPr>
        <w:fldChar w:fldCharType="end"/>
      </w:r>
      <w:r w:rsidR="008F69F6" w:rsidRPr="00F242DD">
        <w:t>.</w:t>
      </w:r>
    </w:p>
    <w:p w14:paraId="56BD9CB4" w14:textId="09C4E9D4" w:rsidR="00FA6648" w:rsidRPr="00FA6648" w:rsidRDefault="00FA6648" w:rsidP="008F69F6">
      <w:pPr>
        <w:spacing w:before="0" w:after="0"/>
        <w:ind w:left="709"/>
        <w:rPr>
          <w:b/>
        </w:rPr>
      </w:pPr>
      <w:r w:rsidRPr="00FA6648">
        <w:rPr>
          <w:b/>
        </w:rPr>
        <w:lastRenderedPageBreak/>
        <w:t xml:space="preserve">Уровень убедительности рекомендаций − </w:t>
      </w:r>
      <w:r w:rsidR="001317C7">
        <w:rPr>
          <w:b/>
        </w:rPr>
        <w:t>А</w:t>
      </w:r>
      <w:r w:rsidRPr="00FA6648">
        <w:rPr>
          <w:b/>
        </w:rPr>
        <w:t xml:space="preserve"> (уровень достоверности доказательств − </w:t>
      </w:r>
      <w:r w:rsidR="008F69F6">
        <w:rPr>
          <w:b/>
        </w:rPr>
        <w:t>2</w:t>
      </w:r>
      <w:r w:rsidRPr="00FA6648">
        <w:rPr>
          <w:b/>
        </w:rPr>
        <w:t>)</w:t>
      </w:r>
    </w:p>
    <w:p w14:paraId="0C38DBCD" w14:textId="1D4FCEA0" w:rsidR="00B424E0" w:rsidRPr="008F69F6" w:rsidRDefault="008F69F6" w:rsidP="0084190C">
      <w:pPr>
        <w:spacing w:before="0" w:after="0"/>
        <w:ind w:left="709"/>
        <w:contextualSpacing/>
        <w:rPr>
          <w:i/>
        </w:rPr>
      </w:pPr>
      <w:r w:rsidRPr="008F69F6">
        <w:rPr>
          <w:i/>
        </w:rPr>
        <w:t xml:space="preserve">Комментарий: </w:t>
      </w:r>
      <w:r w:rsidR="00B424E0" w:rsidRPr="008F69F6">
        <w:rPr>
          <w:i/>
        </w:rPr>
        <w:t>Леналидомид также может назначаться пациентам с тяжелой, в том числе диализ-зависимой почечной недостаточностью, в этих случаях должен проводиться тщательный мониторинг гематологической токсичности.</w:t>
      </w:r>
      <w:r>
        <w:rPr>
          <w:i/>
        </w:rPr>
        <w:t xml:space="preserve"> </w:t>
      </w:r>
      <w:r w:rsidR="00B424E0" w:rsidRPr="008F69F6">
        <w:rPr>
          <w:i/>
        </w:rPr>
        <w:t>Высокодозная химиотерапия с последующей аутоТГСК выполнима у больных ММ с почечной недостаточностью; доза мелфалана должны</w:t>
      </w:r>
      <w:r w:rsidR="00791645">
        <w:rPr>
          <w:i/>
        </w:rPr>
        <w:t xml:space="preserve"> быть ограничена 100-140 мг/м2.</w:t>
      </w:r>
    </w:p>
    <w:p w14:paraId="6689186A" w14:textId="60FC7CA5" w:rsidR="004B0830" w:rsidRDefault="0084190C" w:rsidP="001317C7">
      <w:pPr>
        <w:pStyle w:val="a6"/>
        <w:numPr>
          <w:ilvl w:val="0"/>
          <w:numId w:val="10"/>
        </w:numPr>
        <w:spacing w:before="0" w:after="0"/>
        <w:ind w:left="709" w:hanging="709"/>
      </w:pPr>
      <w:r>
        <w:t>Пациентам с ММ, осложненной миеломной нефропатией, д</w:t>
      </w:r>
      <w:r w:rsidR="00B424E0" w:rsidRPr="00B424E0">
        <w:t xml:space="preserve">ля лечения рецидивирующей/рефрактерной ММ с почечной недостаточностью </w:t>
      </w:r>
      <w:r w:rsidR="004B0830" w:rsidRPr="0084190C">
        <w:rPr>
          <w:b/>
        </w:rPr>
        <w:t xml:space="preserve">рекомендуется </w:t>
      </w:r>
      <w:r w:rsidR="004B0830">
        <w:t>применять</w:t>
      </w:r>
      <w:r w:rsidR="00B424E0" w:rsidRPr="00B424E0">
        <w:t xml:space="preserve"> </w:t>
      </w:r>
      <w:r w:rsidR="004B0830">
        <w:t>следующие противоопухолевые препараты</w:t>
      </w:r>
      <w:r w:rsidR="001317C7">
        <w:t>:</w:t>
      </w:r>
      <w:r w:rsidR="004B0830">
        <w:t xml:space="preserve"> </w:t>
      </w:r>
      <w:r w:rsidR="001317C7">
        <w:t xml:space="preserve">бортезомиб, леналидомид, </w:t>
      </w:r>
      <w:r w:rsidR="004B0830">
        <w:t xml:space="preserve">иксазомиб, карфилзомиб, элотузумаб, </w:t>
      </w:r>
      <w:r w:rsidR="004F3F23">
        <w:t xml:space="preserve">помалидомид, </w:t>
      </w:r>
      <w:r w:rsidR="004B0830">
        <w:t>даратумумаб согласно представленным в приложении А 3.1 схемам терапии.</w:t>
      </w:r>
      <w:r w:rsidR="004B0830" w:rsidRPr="004B0830">
        <w:t xml:space="preserve"> </w:t>
      </w:r>
      <w:r w:rsidR="004B0830" w:rsidRPr="008F69F6">
        <w:t>[</w:t>
      </w:r>
      <w:r w:rsidR="004B0830" w:rsidRPr="001317C7">
        <w:t>56, 59, 60, 61, 63-65]</w:t>
      </w:r>
    </w:p>
    <w:p w14:paraId="3F9F8A4A" w14:textId="347A8B0D" w:rsidR="004B0830" w:rsidRPr="008F69F6" w:rsidRDefault="004B0830" w:rsidP="004B0830">
      <w:pPr>
        <w:spacing w:before="0" w:after="0"/>
        <w:ind w:left="709"/>
        <w:rPr>
          <w:b/>
        </w:rPr>
      </w:pPr>
      <w:r w:rsidRPr="008F69F6">
        <w:rPr>
          <w:b/>
        </w:rPr>
        <w:t>Уровень убедительности рекомендаций − А (уровень достоверности доказательств − 2)</w:t>
      </w:r>
    </w:p>
    <w:p w14:paraId="375698E7" w14:textId="5BE27C89" w:rsidR="0084190C" w:rsidRPr="0084190C" w:rsidRDefault="004B0830" w:rsidP="0084190C">
      <w:pPr>
        <w:pStyle w:val="a6"/>
        <w:spacing w:before="0" w:after="0"/>
        <w:ind w:left="709"/>
        <w:rPr>
          <w:i/>
        </w:rPr>
      </w:pPr>
      <w:r w:rsidRPr="001317C7">
        <w:rPr>
          <w:i/>
        </w:rPr>
        <w:t xml:space="preserve">Комментарий: </w:t>
      </w:r>
      <w:r w:rsidR="0084190C" w:rsidRPr="0084190C">
        <w:rPr>
          <w:i/>
        </w:rPr>
        <w:t>Выбор терапии рецидива зависит от эффективности предшествующей линии терапии, клинических особенностей пациента (наличие полинейропатии, тромбозы в анамнезе и др.), а также от предпочтений и опыта центра и лечащего врача. У пациентов, у которых не развилась рефрактерность к бортезомибу** и леналидомиду**, могут применяться следующие варианты лечения (описание режимов – см. приложение А3.1.) [56–60]:</w:t>
      </w:r>
    </w:p>
    <w:p w14:paraId="1034B30F" w14:textId="77777777" w:rsidR="0084190C" w:rsidRPr="0084190C" w:rsidRDefault="0084190C" w:rsidP="0084190C">
      <w:pPr>
        <w:pStyle w:val="a6"/>
        <w:spacing w:before="0" w:after="0"/>
        <w:ind w:left="709"/>
        <w:rPr>
          <w:i/>
        </w:rPr>
      </w:pPr>
      <w:r w:rsidRPr="0084190C">
        <w:rPr>
          <w:i/>
        </w:rPr>
        <w:t>•</w:t>
      </w:r>
      <w:r w:rsidRPr="0084190C">
        <w:rPr>
          <w:i/>
        </w:rPr>
        <w:tab/>
        <w:t>Бортезомибсодержащие** режимы</w:t>
      </w:r>
    </w:p>
    <w:p w14:paraId="50C5F175" w14:textId="77777777" w:rsidR="0084190C" w:rsidRPr="0084190C" w:rsidRDefault="0084190C" w:rsidP="0084190C">
      <w:pPr>
        <w:pStyle w:val="a6"/>
        <w:spacing w:before="0" w:after="0"/>
        <w:ind w:left="709"/>
        <w:rPr>
          <w:i/>
        </w:rPr>
      </w:pPr>
      <w:r w:rsidRPr="0084190C">
        <w:rPr>
          <w:i/>
        </w:rPr>
        <w:t>•</w:t>
      </w:r>
      <w:r w:rsidRPr="0084190C">
        <w:rPr>
          <w:i/>
        </w:rPr>
        <w:tab/>
        <w:t>Леналидомидсодержащие** режимы</w:t>
      </w:r>
    </w:p>
    <w:p w14:paraId="54CCF962" w14:textId="77777777" w:rsidR="0084190C" w:rsidRPr="0084190C" w:rsidRDefault="0084190C" w:rsidP="0084190C">
      <w:pPr>
        <w:pStyle w:val="a6"/>
        <w:spacing w:before="0" w:after="0"/>
        <w:ind w:left="709"/>
        <w:rPr>
          <w:i/>
        </w:rPr>
      </w:pPr>
      <w:r w:rsidRPr="0084190C">
        <w:rPr>
          <w:i/>
        </w:rPr>
        <w:t>•</w:t>
      </w:r>
      <w:r w:rsidRPr="0084190C">
        <w:rPr>
          <w:i/>
        </w:rPr>
        <w:tab/>
        <w:t>Комбинация бортезомиба**, леналидомида** и дексаметазона**</w:t>
      </w:r>
    </w:p>
    <w:p w14:paraId="5688034F" w14:textId="77777777" w:rsidR="0084190C" w:rsidRPr="0084190C" w:rsidRDefault="0084190C" w:rsidP="0084190C">
      <w:pPr>
        <w:pStyle w:val="a6"/>
        <w:spacing w:before="0" w:after="0"/>
        <w:ind w:left="709"/>
        <w:rPr>
          <w:i/>
        </w:rPr>
      </w:pPr>
      <w:r w:rsidRPr="0084190C">
        <w:rPr>
          <w:i/>
        </w:rPr>
        <w:t>•</w:t>
      </w:r>
      <w:r w:rsidRPr="0084190C">
        <w:rPr>
          <w:i/>
        </w:rPr>
        <w:tab/>
        <w:t>Комбинация карфилзомиба**, леналидомида** и дексаметазона**</w:t>
      </w:r>
    </w:p>
    <w:p w14:paraId="3AF3DE51" w14:textId="77777777" w:rsidR="0084190C" w:rsidRPr="0084190C" w:rsidRDefault="0084190C" w:rsidP="0084190C">
      <w:pPr>
        <w:pStyle w:val="a6"/>
        <w:spacing w:before="0" w:after="0"/>
        <w:ind w:left="709"/>
        <w:rPr>
          <w:i/>
        </w:rPr>
      </w:pPr>
      <w:r w:rsidRPr="0084190C">
        <w:rPr>
          <w:i/>
        </w:rPr>
        <w:t>•</w:t>
      </w:r>
      <w:r w:rsidRPr="0084190C">
        <w:rPr>
          <w:i/>
        </w:rPr>
        <w:tab/>
        <w:t>Комбинация иксазомиба**, леналидомида** и дексаметазона**</w:t>
      </w:r>
    </w:p>
    <w:p w14:paraId="38A4A37E" w14:textId="77777777" w:rsidR="0084190C" w:rsidRPr="0084190C" w:rsidRDefault="0084190C" w:rsidP="0084190C">
      <w:pPr>
        <w:pStyle w:val="a6"/>
        <w:spacing w:before="0" w:after="0"/>
        <w:ind w:left="709"/>
        <w:rPr>
          <w:i/>
        </w:rPr>
      </w:pPr>
      <w:r w:rsidRPr="0084190C">
        <w:rPr>
          <w:i/>
        </w:rPr>
        <w:t>•</w:t>
      </w:r>
      <w:r w:rsidRPr="0084190C">
        <w:rPr>
          <w:i/>
        </w:rPr>
        <w:tab/>
        <w:t>Комбинация даратумумаба**, леналидомида** и дексаметазона**</w:t>
      </w:r>
    </w:p>
    <w:p w14:paraId="1F20D8FD" w14:textId="77777777" w:rsidR="0084190C" w:rsidRPr="0084190C" w:rsidRDefault="0084190C" w:rsidP="0084190C">
      <w:pPr>
        <w:pStyle w:val="a6"/>
        <w:spacing w:before="0" w:after="0"/>
        <w:ind w:left="709"/>
        <w:rPr>
          <w:i/>
        </w:rPr>
      </w:pPr>
      <w:r w:rsidRPr="0084190C">
        <w:rPr>
          <w:i/>
        </w:rPr>
        <w:t>•</w:t>
      </w:r>
      <w:r w:rsidRPr="0084190C">
        <w:rPr>
          <w:i/>
        </w:rPr>
        <w:tab/>
        <w:t>Комбинация даратумумаба**, бортезомиба** и дексаметазона**</w:t>
      </w:r>
    </w:p>
    <w:p w14:paraId="1AD07B53" w14:textId="77777777" w:rsidR="0084190C" w:rsidRDefault="0084190C" w:rsidP="0084190C">
      <w:pPr>
        <w:pStyle w:val="a6"/>
        <w:spacing w:before="0" w:after="0"/>
        <w:ind w:left="709"/>
        <w:rPr>
          <w:i/>
        </w:rPr>
      </w:pPr>
      <w:r w:rsidRPr="0084190C">
        <w:rPr>
          <w:i/>
        </w:rPr>
        <w:t>•</w:t>
      </w:r>
      <w:r w:rsidRPr="0084190C">
        <w:rPr>
          <w:i/>
        </w:rPr>
        <w:tab/>
        <w:t>Комбинация элотузумаба**, леналидомида** и дексаметазона**</w:t>
      </w:r>
    </w:p>
    <w:p w14:paraId="7C54ECB5" w14:textId="350294C1" w:rsidR="00B424E0" w:rsidRPr="001317C7" w:rsidRDefault="0084190C" w:rsidP="0084190C">
      <w:pPr>
        <w:pStyle w:val="a6"/>
        <w:spacing w:before="0" w:after="0"/>
        <w:ind w:left="709"/>
        <w:rPr>
          <w:i/>
        </w:rPr>
      </w:pPr>
      <w:r>
        <w:rPr>
          <w:i/>
        </w:rPr>
        <w:t>К</w:t>
      </w:r>
      <w:r w:rsidR="00B424E0" w:rsidRPr="001317C7">
        <w:rPr>
          <w:i/>
        </w:rPr>
        <w:t xml:space="preserve">арфилзомиб не требует модификации дозы и показывает похожие результаты у пациентов с почечной недостаточностью: уровень доказательности А - у пациентов с клиренсом креатинина ≥ 15 мл/мин и В - у пациентов с клиренсом креатинина &lt;15 мл/мин. Иксазомиб назначают в дозе 4 мг 1 раз в неделю при СКФ </w:t>
      </w:r>
      <w:r w:rsidR="00B424E0" w:rsidRPr="001317C7">
        <w:rPr>
          <w:i/>
        </w:rPr>
        <w:lastRenderedPageBreak/>
        <w:t>&gt;30 мл/мин. Препарат может быть использован и при СКФ &lt;3</w:t>
      </w:r>
      <w:r w:rsidR="008F69F6" w:rsidRPr="001317C7">
        <w:rPr>
          <w:i/>
        </w:rPr>
        <w:t xml:space="preserve">0 мл/мин в стартовой дозе 3 мг. </w:t>
      </w:r>
    </w:p>
    <w:p w14:paraId="6109E685" w14:textId="198063D1" w:rsidR="00B424E0" w:rsidRPr="00B424E0" w:rsidRDefault="0084190C" w:rsidP="0084190C">
      <w:pPr>
        <w:pStyle w:val="a6"/>
        <w:numPr>
          <w:ilvl w:val="0"/>
          <w:numId w:val="10"/>
        </w:numPr>
        <w:spacing w:before="0" w:after="0"/>
        <w:ind w:left="709" w:hanging="709"/>
      </w:pPr>
      <w:r>
        <w:t xml:space="preserve">Пациентам с ММ, осложненной миеломной нефропатией, </w:t>
      </w:r>
      <w:r w:rsidRPr="0084190C">
        <w:rPr>
          <w:b/>
        </w:rPr>
        <w:t xml:space="preserve">рекомендуется </w:t>
      </w:r>
      <w:r>
        <w:t>проводить д</w:t>
      </w:r>
      <w:r w:rsidR="00B424E0" w:rsidRPr="00B424E0">
        <w:t xml:space="preserve">ополнительные методы обследования: </w:t>
      </w:r>
    </w:p>
    <w:p w14:paraId="53DD6571" w14:textId="77777777" w:rsidR="00B424E0" w:rsidRPr="00B424E0" w:rsidRDefault="00B424E0" w:rsidP="00B424E0">
      <w:pPr>
        <w:spacing w:before="0" w:after="0"/>
        <w:ind w:firstLine="709"/>
      </w:pPr>
      <w:r w:rsidRPr="00B424E0">
        <w:t xml:space="preserve">• определение кислотно-щелочного состояния (наличие и степень выраженности метаболического ацидоза); </w:t>
      </w:r>
    </w:p>
    <w:p w14:paraId="6F8973D1" w14:textId="77777777" w:rsidR="00B424E0" w:rsidRPr="00B424E0" w:rsidRDefault="00B424E0" w:rsidP="00B424E0">
      <w:pPr>
        <w:spacing w:before="0" w:after="0"/>
        <w:ind w:firstLine="709"/>
      </w:pPr>
      <w:r w:rsidRPr="00B424E0">
        <w:t xml:space="preserve">• исследование характера протеинурии (для миеломной нефропатии характерен канальцевый тип протеинурии; при клубочковой и смешанной протеинурии необходимо исключить наличие амилоидоза почек или болезнь депозитов легких цепей). </w:t>
      </w:r>
    </w:p>
    <w:p w14:paraId="072D1BFB" w14:textId="0102E90C" w:rsidR="00B424E0" w:rsidRPr="0084190C" w:rsidRDefault="0084190C" w:rsidP="00B424E0">
      <w:pPr>
        <w:spacing w:before="0" w:after="0"/>
        <w:ind w:firstLine="709"/>
        <w:rPr>
          <w:i/>
        </w:rPr>
      </w:pPr>
      <w:r w:rsidRPr="0084190C">
        <w:rPr>
          <w:i/>
        </w:rPr>
        <w:t xml:space="preserve">Комментарий: </w:t>
      </w:r>
      <w:r>
        <w:rPr>
          <w:i/>
        </w:rPr>
        <w:t xml:space="preserve">к общим рекомендациям </w:t>
      </w:r>
      <w:r w:rsidR="00B424E0" w:rsidRPr="0084190C">
        <w:rPr>
          <w:i/>
        </w:rPr>
        <w:t xml:space="preserve">по лечению </w:t>
      </w:r>
      <w:r>
        <w:rPr>
          <w:i/>
        </w:rPr>
        <w:t>ММ с почечной недостаточностью отностяся:</w:t>
      </w:r>
    </w:p>
    <w:p w14:paraId="689713D2" w14:textId="77777777" w:rsidR="00B424E0" w:rsidRPr="0084190C" w:rsidRDefault="00B424E0" w:rsidP="00B424E0">
      <w:pPr>
        <w:spacing w:before="0" w:after="0"/>
        <w:ind w:firstLine="709"/>
        <w:rPr>
          <w:i/>
        </w:rPr>
      </w:pPr>
      <w:r w:rsidRPr="0084190C">
        <w:rPr>
          <w:i/>
        </w:rPr>
        <w:t xml:space="preserve">• коррекция дегидратации, исключение диуретиков; </w:t>
      </w:r>
    </w:p>
    <w:p w14:paraId="06E03C81" w14:textId="77777777" w:rsidR="00B424E0" w:rsidRPr="0084190C" w:rsidRDefault="00B424E0" w:rsidP="00B424E0">
      <w:pPr>
        <w:spacing w:before="0" w:after="0"/>
        <w:ind w:firstLine="709"/>
        <w:rPr>
          <w:i/>
        </w:rPr>
      </w:pPr>
      <w:r w:rsidRPr="0084190C">
        <w:rPr>
          <w:i/>
        </w:rPr>
        <w:t xml:space="preserve">• исключение нефротоксичных препаратов; </w:t>
      </w:r>
    </w:p>
    <w:p w14:paraId="637DD2D7" w14:textId="1EFEF845" w:rsidR="00B424E0" w:rsidRPr="0084190C" w:rsidRDefault="00B424E0" w:rsidP="00B424E0">
      <w:pPr>
        <w:spacing w:before="0" w:after="0"/>
        <w:ind w:firstLine="709"/>
        <w:rPr>
          <w:i/>
        </w:rPr>
      </w:pPr>
      <w:r w:rsidRPr="0084190C">
        <w:rPr>
          <w:i/>
        </w:rPr>
        <w:t>• коррекция электролитных нарушений и кислотно-щел</w:t>
      </w:r>
      <w:r w:rsidR="00FA6648" w:rsidRPr="0084190C">
        <w:rPr>
          <w:i/>
        </w:rPr>
        <w:t>очного состояния.</w:t>
      </w:r>
    </w:p>
    <w:p w14:paraId="61A63C72" w14:textId="2D8CBE82" w:rsidR="00FA6648" w:rsidRPr="00FA6648" w:rsidRDefault="00FA6648" w:rsidP="00FA6648">
      <w:pPr>
        <w:spacing w:before="0" w:after="0"/>
        <w:ind w:firstLine="709"/>
        <w:rPr>
          <w:b/>
        </w:rPr>
      </w:pPr>
      <w:r w:rsidRPr="00FA6648">
        <w:rPr>
          <w:b/>
        </w:rPr>
        <w:t xml:space="preserve">Уровень убедительности рекомендаций − </w:t>
      </w:r>
      <w:r w:rsidR="008F69F6">
        <w:rPr>
          <w:b/>
          <w:lang w:val="en-US"/>
        </w:rPr>
        <w:t>C</w:t>
      </w:r>
      <w:r w:rsidRPr="00FA6648">
        <w:rPr>
          <w:b/>
        </w:rPr>
        <w:t xml:space="preserve"> (уровень достоверности доказательств − </w:t>
      </w:r>
      <w:r w:rsidR="008F69F6" w:rsidRPr="008F69F6">
        <w:rPr>
          <w:b/>
        </w:rPr>
        <w:t>5</w:t>
      </w:r>
      <w:r w:rsidRPr="00FA6648">
        <w:rPr>
          <w:b/>
        </w:rPr>
        <w:t>)</w:t>
      </w:r>
    </w:p>
    <w:p w14:paraId="6D0E61DD" w14:textId="76A5C6D9" w:rsidR="00B424E0" w:rsidRPr="00B424E0" w:rsidRDefault="0084190C" w:rsidP="0084190C">
      <w:pPr>
        <w:pStyle w:val="a6"/>
        <w:numPr>
          <w:ilvl w:val="0"/>
          <w:numId w:val="10"/>
        </w:numPr>
        <w:spacing w:before="0" w:after="0"/>
        <w:ind w:left="709" w:hanging="709"/>
      </w:pPr>
      <w:r>
        <w:t xml:space="preserve">Пациентам с ММ, осложненной миеломной нефропатией, </w:t>
      </w:r>
      <w:r w:rsidRPr="0084190C">
        <w:rPr>
          <w:b/>
        </w:rPr>
        <w:t xml:space="preserve">рекомендуется </w:t>
      </w:r>
      <w:r w:rsidR="00B424E0" w:rsidRPr="00B424E0">
        <w:t>оцен</w:t>
      </w:r>
      <w:r>
        <w:t xml:space="preserve">ивать </w:t>
      </w:r>
      <w:r w:rsidR="00B424E0" w:rsidRPr="00B424E0">
        <w:t xml:space="preserve">эффективности терапии </w:t>
      </w:r>
      <w:r>
        <w:t>с учетом критериев</w:t>
      </w:r>
      <w:r w:rsidR="00B424E0" w:rsidRPr="00B424E0">
        <w:t xml:space="preserve"> почечного ответа (табл. </w:t>
      </w:r>
      <w:r w:rsidR="00B424E0">
        <w:t>7</w:t>
      </w:r>
      <w:r w:rsidR="00B424E0" w:rsidRPr="00B424E0">
        <w:t>).</w:t>
      </w:r>
    </w:p>
    <w:p w14:paraId="6B451551" w14:textId="46B7769E" w:rsidR="00B424E0" w:rsidRPr="00B424E0" w:rsidRDefault="00B424E0" w:rsidP="00B424E0">
      <w:pPr>
        <w:spacing w:before="0" w:after="0"/>
      </w:pPr>
      <w:r w:rsidRPr="00B424E0">
        <w:rPr>
          <w:b/>
        </w:rPr>
        <w:t xml:space="preserve">Таблица </w:t>
      </w:r>
      <w:r>
        <w:rPr>
          <w:b/>
        </w:rPr>
        <w:t>7</w:t>
      </w:r>
      <w:r w:rsidRPr="00B424E0">
        <w:t>.Критерии почечного ответа на противомиеломную терапию (IMWG)</w:t>
      </w:r>
      <w:r w:rsidR="008F69F6" w:rsidRPr="008F69F6">
        <w:t xml:space="preserve"> </w:t>
      </w:r>
      <w:r w:rsidR="008F69F6" w:rsidRPr="00F242DD">
        <w:fldChar w:fldCharType="begin" w:fldLock="1"/>
      </w:r>
      <w:r w:rsidR="008F69F6" w:rsidRPr="00F242DD">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72–74]","plainTextFormattedCitation":"[72–74]","previouslyFormattedCitation":"[72–74]"},"properties":{"noteIndex":0},"schema":"https://github.com/citation-style-language/schema/raw/master/csl-citation.json"}</w:instrText>
      </w:r>
      <w:r w:rsidR="008F69F6" w:rsidRPr="00F242DD">
        <w:fldChar w:fldCharType="separate"/>
      </w:r>
      <w:r w:rsidR="008F69F6" w:rsidRPr="00F242DD">
        <w:rPr>
          <w:noProof/>
        </w:rPr>
        <w:t>[72–74]</w:t>
      </w:r>
      <w:r w:rsidR="008F69F6" w:rsidRPr="00F242DD">
        <w:fldChar w:fldCharType="end"/>
      </w:r>
      <w:r w:rsidR="008F69F6" w:rsidRPr="00F242DD">
        <w:t>.</w:t>
      </w:r>
    </w:p>
    <w:tbl>
      <w:tblPr>
        <w:tblStyle w:val="22"/>
        <w:tblW w:w="0" w:type="auto"/>
        <w:tblLook w:val="04A0" w:firstRow="1" w:lastRow="0" w:firstColumn="1" w:lastColumn="0" w:noHBand="0" w:noVBand="1"/>
      </w:tblPr>
      <w:tblGrid>
        <w:gridCol w:w="2376"/>
        <w:gridCol w:w="3573"/>
        <w:gridCol w:w="3396"/>
      </w:tblGrid>
      <w:tr w:rsidR="00B424E0" w:rsidRPr="00B424E0" w14:paraId="1B82B053" w14:textId="77777777" w:rsidTr="00B424E0">
        <w:tc>
          <w:tcPr>
            <w:tcW w:w="2376" w:type="dxa"/>
          </w:tcPr>
          <w:p w14:paraId="544FB737" w14:textId="77777777" w:rsidR="00B424E0" w:rsidRPr="00B424E0" w:rsidRDefault="00B424E0" w:rsidP="00B424E0">
            <w:pPr>
              <w:spacing w:before="0" w:after="0"/>
            </w:pPr>
            <w:r w:rsidRPr="00B424E0">
              <w:t xml:space="preserve">Почечный ответ </w:t>
            </w:r>
          </w:p>
          <w:p w14:paraId="11349D50" w14:textId="77777777" w:rsidR="00B424E0" w:rsidRPr="00B424E0" w:rsidRDefault="00B424E0" w:rsidP="00B424E0">
            <w:pPr>
              <w:spacing w:before="0" w:after="0"/>
            </w:pPr>
          </w:p>
        </w:tc>
        <w:tc>
          <w:tcPr>
            <w:tcW w:w="3573" w:type="dxa"/>
          </w:tcPr>
          <w:p w14:paraId="2A83C1DB" w14:textId="77777777" w:rsidR="00B424E0" w:rsidRPr="00B424E0" w:rsidRDefault="00B424E0" w:rsidP="00B424E0">
            <w:pPr>
              <w:spacing w:before="0" w:after="0"/>
            </w:pPr>
            <w:r w:rsidRPr="00B424E0">
              <w:t xml:space="preserve">Исходная СКФ (мл/мин/1,73 м2) </w:t>
            </w:r>
          </w:p>
          <w:p w14:paraId="1BB0C674" w14:textId="77777777" w:rsidR="00B424E0" w:rsidRPr="00B424E0" w:rsidRDefault="00B424E0" w:rsidP="00B424E0">
            <w:pPr>
              <w:spacing w:before="0" w:after="0"/>
            </w:pPr>
          </w:p>
        </w:tc>
        <w:tc>
          <w:tcPr>
            <w:tcW w:w="3396" w:type="dxa"/>
          </w:tcPr>
          <w:p w14:paraId="67BA0616" w14:textId="77777777" w:rsidR="00B424E0" w:rsidRPr="00B424E0" w:rsidRDefault="00B424E0" w:rsidP="00B424E0">
            <w:pPr>
              <w:spacing w:before="0" w:after="0"/>
            </w:pPr>
            <w:r w:rsidRPr="00B424E0">
              <w:t xml:space="preserve">СКФ после терапии (мл/мин/1,73 м2) </w:t>
            </w:r>
          </w:p>
          <w:p w14:paraId="668871CD" w14:textId="77777777" w:rsidR="00B424E0" w:rsidRPr="00B424E0" w:rsidRDefault="00B424E0" w:rsidP="00B424E0">
            <w:pPr>
              <w:spacing w:before="0" w:after="0"/>
            </w:pPr>
          </w:p>
        </w:tc>
      </w:tr>
      <w:tr w:rsidR="00B424E0" w:rsidRPr="00B424E0" w14:paraId="0D5585D5" w14:textId="77777777" w:rsidTr="00B424E0">
        <w:tc>
          <w:tcPr>
            <w:tcW w:w="2376" w:type="dxa"/>
          </w:tcPr>
          <w:p w14:paraId="142197DF" w14:textId="3C8E0C28" w:rsidR="00B424E0" w:rsidRPr="00B424E0" w:rsidRDefault="00B424E0" w:rsidP="00B424E0">
            <w:pPr>
              <w:spacing w:before="0" w:after="0"/>
            </w:pPr>
            <w:r w:rsidRPr="00B424E0">
              <w:t xml:space="preserve">Полный ответ </w:t>
            </w:r>
          </w:p>
        </w:tc>
        <w:tc>
          <w:tcPr>
            <w:tcW w:w="3573" w:type="dxa"/>
          </w:tcPr>
          <w:p w14:paraId="67CBF630" w14:textId="77777777" w:rsidR="00B424E0" w:rsidRPr="00B424E0" w:rsidRDefault="00B424E0" w:rsidP="00B424E0">
            <w:pPr>
              <w:spacing w:before="0" w:after="0"/>
            </w:pPr>
            <w:r w:rsidRPr="00B424E0">
              <w:t>&lt;50</w:t>
            </w:r>
          </w:p>
        </w:tc>
        <w:tc>
          <w:tcPr>
            <w:tcW w:w="3396" w:type="dxa"/>
          </w:tcPr>
          <w:p w14:paraId="16B087C6" w14:textId="77777777" w:rsidR="00B424E0" w:rsidRPr="00B424E0" w:rsidRDefault="00B424E0" w:rsidP="00B424E0">
            <w:pPr>
              <w:spacing w:before="0" w:after="0"/>
            </w:pPr>
            <w:r w:rsidRPr="00B424E0">
              <w:t>≥60</w:t>
            </w:r>
          </w:p>
        </w:tc>
      </w:tr>
      <w:tr w:rsidR="00B424E0" w:rsidRPr="00B424E0" w14:paraId="2C777F0B" w14:textId="77777777" w:rsidTr="00B424E0">
        <w:tc>
          <w:tcPr>
            <w:tcW w:w="2376" w:type="dxa"/>
          </w:tcPr>
          <w:p w14:paraId="71B74483" w14:textId="307529A8" w:rsidR="00B424E0" w:rsidRPr="00B424E0" w:rsidRDefault="00B424E0" w:rsidP="00B424E0">
            <w:pPr>
              <w:spacing w:before="0" w:after="0"/>
            </w:pPr>
            <w:r w:rsidRPr="00B424E0">
              <w:t xml:space="preserve">Частичный ответ </w:t>
            </w:r>
          </w:p>
        </w:tc>
        <w:tc>
          <w:tcPr>
            <w:tcW w:w="3573" w:type="dxa"/>
          </w:tcPr>
          <w:p w14:paraId="1ECC39D9" w14:textId="77777777" w:rsidR="00B424E0" w:rsidRPr="00B424E0" w:rsidRDefault="00B424E0" w:rsidP="00B424E0">
            <w:pPr>
              <w:spacing w:before="0" w:after="0"/>
            </w:pPr>
            <w:r w:rsidRPr="00B424E0">
              <w:t>&lt;15</w:t>
            </w:r>
          </w:p>
        </w:tc>
        <w:tc>
          <w:tcPr>
            <w:tcW w:w="3396" w:type="dxa"/>
          </w:tcPr>
          <w:p w14:paraId="1BD3EEA9" w14:textId="77777777" w:rsidR="00B424E0" w:rsidRPr="00B424E0" w:rsidRDefault="00B424E0" w:rsidP="00B424E0">
            <w:pPr>
              <w:spacing w:before="0" w:after="0"/>
            </w:pPr>
            <w:r w:rsidRPr="00B424E0">
              <w:t>30-59</w:t>
            </w:r>
          </w:p>
        </w:tc>
      </w:tr>
      <w:tr w:rsidR="00B424E0" w:rsidRPr="00B424E0" w14:paraId="79D8C79C" w14:textId="77777777" w:rsidTr="00B424E0">
        <w:tc>
          <w:tcPr>
            <w:tcW w:w="2376" w:type="dxa"/>
          </w:tcPr>
          <w:p w14:paraId="7A3139CA" w14:textId="19CBE4AE" w:rsidR="00B424E0" w:rsidRPr="00B424E0" w:rsidRDefault="00B424E0" w:rsidP="00B424E0">
            <w:pPr>
              <w:spacing w:before="0" w:after="0"/>
            </w:pPr>
            <w:r w:rsidRPr="00B424E0">
              <w:t xml:space="preserve">Минимальный ответ </w:t>
            </w:r>
          </w:p>
        </w:tc>
        <w:tc>
          <w:tcPr>
            <w:tcW w:w="3573" w:type="dxa"/>
          </w:tcPr>
          <w:p w14:paraId="4D82F9D6" w14:textId="77777777" w:rsidR="00B424E0" w:rsidRPr="00B424E0" w:rsidRDefault="00B424E0" w:rsidP="00B424E0">
            <w:pPr>
              <w:spacing w:before="0" w:after="0"/>
            </w:pPr>
            <w:r w:rsidRPr="00B424E0">
              <w:t>&lt;15</w:t>
            </w:r>
          </w:p>
        </w:tc>
        <w:tc>
          <w:tcPr>
            <w:tcW w:w="3396" w:type="dxa"/>
          </w:tcPr>
          <w:p w14:paraId="34B75F89" w14:textId="77777777" w:rsidR="00B424E0" w:rsidRPr="00B424E0" w:rsidRDefault="00B424E0" w:rsidP="00B424E0">
            <w:pPr>
              <w:spacing w:before="0" w:after="0"/>
            </w:pPr>
            <w:r w:rsidRPr="00B424E0">
              <w:t>15-29</w:t>
            </w:r>
          </w:p>
        </w:tc>
      </w:tr>
    </w:tbl>
    <w:p w14:paraId="1458FFDA" w14:textId="778F1B0D" w:rsidR="0084190C" w:rsidRPr="0084190C" w:rsidRDefault="0084190C" w:rsidP="0084190C">
      <w:pPr>
        <w:spacing w:before="0" w:after="0"/>
        <w:ind w:firstLine="709"/>
        <w:rPr>
          <w:rStyle w:val="ac"/>
          <w:bCs w:val="0"/>
        </w:rPr>
      </w:pPr>
      <w:r w:rsidRPr="00FA6648">
        <w:rPr>
          <w:b/>
        </w:rPr>
        <w:t xml:space="preserve">Уровень убедительности рекомендаций − </w:t>
      </w:r>
      <w:r>
        <w:rPr>
          <w:b/>
        </w:rPr>
        <w:t xml:space="preserve">В </w:t>
      </w:r>
      <w:r w:rsidRPr="00FA6648">
        <w:rPr>
          <w:b/>
        </w:rPr>
        <w:t xml:space="preserve">(уровень достоверности доказательств − </w:t>
      </w:r>
      <w:r>
        <w:rPr>
          <w:b/>
        </w:rPr>
        <w:t>2)</w:t>
      </w:r>
    </w:p>
    <w:p w14:paraId="14AD9469" w14:textId="4317E2F5" w:rsidR="009D0748" w:rsidRPr="00F242DD" w:rsidRDefault="009D0748" w:rsidP="00E36DFA">
      <w:pPr>
        <w:pStyle w:val="2"/>
        <w:rPr>
          <w:rStyle w:val="ac"/>
          <w:rFonts w:eastAsia="Calibri"/>
          <w:b/>
          <w:bCs w:val="0"/>
          <w:szCs w:val="22"/>
          <w:u w:val="none"/>
        </w:rPr>
      </w:pPr>
      <w:bookmarkStart w:id="35" w:name="_Toc53140906"/>
      <w:r w:rsidRPr="00F242DD">
        <w:rPr>
          <w:rStyle w:val="ac"/>
          <w:b/>
          <w:bCs w:val="0"/>
        </w:rPr>
        <w:t>3.</w:t>
      </w:r>
      <w:r w:rsidR="00B424E0">
        <w:rPr>
          <w:rStyle w:val="ac"/>
          <w:b/>
          <w:bCs w:val="0"/>
        </w:rPr>
        <w:t>6</w:t>
      </w:r>
      <w:r w:rsidRPr="00F242DD">
        <w:rPr>
          <w:rStyle w:val="ac"/>
          <w:b/>
          <w:bCs w:val="0"/>
        </w:rPr>
        <w:t xml:space="preserve"> Сопроводительная терапия</w:t>
      </w:r>
      <w:bookmarkEnd w:id="35"/>
    </w:p>
    <w:p w14:paraId="622333EB" w14:textId="77777777" w:rsidR="009D0748" w:rsidRPr="00F242DD" w:rsidRDefault="009D0748" w:rsidP="00727CDE">
      <w:pPr>
        <w:pStyle w:val="a4"/>
        <w:numPr>
          <w:ilvl w:val="0"/>
          <w:numId w:val="58"/>
        </w:numPr>
        <w:spacing w:before="0" w:beforeAutospacing="0" w:after="0" w:afterAutospacing="0" w:line="360" w:lineRule="auto"/>
        <w:contextualSpacing/>
        <w:jc w:val="both"/>
      </w:pPr>
      <w:r w:rsidRPr="00F242DD">
        <w:rPr>
          <w:rStyle w:val="ac"/>
          <w:b w:val="0"/>
        </w:rPr>
        <w:t xml:space="preserve">Пациентам с ММ, получающим эметогенную терапию, </w:t>
      </w:r>
      <w:r w:rsidRPr="00F242DD">
        <w:rPr>
          <w:rStyle w:val="ac"/>
        </w:rPr>
        <w:t xml:space="preserve">рекомендуется </w:t>
      </w:r>
      <w:r w:rsidRPr="00F242DD">
        <w:t xml:space="preserve">профилактика тошноты и рвоты в соответствии с существующими профильными рекомендациями </w:t>
      </w:r>
      <w:r w:rsidR="00A96FB6" w:rsidRPr="00F242DD">
        <w:fldChar w:fldCharType="begin" w:fldLock="1"/>
      </w:r>
      <w:r w:rsidR="00F74B6B" w:rsidRPr="00F242DD">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plainTextFormattedCitation":"[68]","previouslyFormattedCitation":"[68]"},"properties":{"noteIndex":0},"schema":"https://github.com/citation-style-language/schema/raw/master/csl-citation.json"}</w:instrText>
      </w:r>
      <w:r w:rsidR="00A96FB6" w:rsidRPr="00F242DD">
        <w:fldChar w:fldCharType="separate"/>
      </w:r>
      <w:r w:rsidR="00705691" w:rsidRPr="00F242DD">
        <w:rPr>
          <w:noProof/>
        </w:rPr>
        <w:t>[68]</w:t>
      </w:r>
      <w:r w:rsidR="00A96FB6" w:rsidRPr="00F242DD">
        <w:fldChar w:fldCharType="end"/>
      </w:r>
      <w:r w:rsidRPr="00F242DD">
        <w:t xml:space="preserve"> .</w:t>
      </w:r>
    </w:p>
    <w:p w14:paraId="7B8BABEA" w14:textId="77777777" w:rsidR="009D0748" w:rsidRPr="00F242DD" w:rsidRDefault="009D0748" w:rsidP="00E36DFA">
      <w:pPr>
        <w:pStyle w:val="a4"/>
        <w:spacing w:beforeAutospacing="0" w:afterAutospacing="0" w:line="360" w:lineRule="auto"/>
        <w:ind w:firstLine="709"/>
        <w:contextualSpacing/>
        <w:jc w:val="both"/>
        <w:rPr>
          <w:rStyle w:val="ac"/>
        </w:rPr>
      </w:pPr>
      <w:r w:rsidRPr="00F242DD">
        <w:rPr>
          <w:rStyle w:val="ac"/>
        </w:rPr>
        <w:t xml:space="preserve">Уровень убедительности рекомендаций </w:t>
      </w:r>
      <w:r w:rsidR="007279FD" w:rsidRPr="00F242DD">
        <w:rPr>
          <w:rStyle w:val="ac"/>
        </w:rPr>
        <w:t xml:space="preserve">− </w:t>
      </w:r>
      <w:r w:rsidR="0081352B" w:rsidRPr="00F242DD">
        <w:rPr>
          <w:rStyle w:val="ac"/>
        </w:rPr>
        <w:t>С</w:t>
      </w:r>
      <w:r w:rsidRPr="00F242DD">
        <w:rPr>
          <w:rStyle w:val="ac"/>
        </w:rPr>
        <w:t xml:space="preserve"> (уровень достоверности доказательств – </w:t>
      </w:r>
      <w:r w:rsidR="0081352B" w:rsidRPr="00F242DD">
        <w:rPr>
          <w:rStyle w:val="ac"/>
        </w:rPr>
        <w:t>5</w:t>
      </w:r>
      <w:r w:rsidRPr="00F242DD">
        <w:rPr>
          <w:rStyle w:val="ac"/>
        </w:rPr>
        <w:t>)</w:t>
      </w:r>
    </w:p>
    <w:p w14:paraId="384F1F47" w14:textId="77777777" w:rsidR="00FF1FD9" w:rsidRPr="00F242DD" w:rsidRDefault="00FF1FD9" w:rsidP="00727CDE">
      <w:pPr>
        <w:pStyle w:val="a6"/>
        <w:numPr>
          <w:ilvl w:val="0"/>
          <w:numId w:val="59"/>
        </w:numPr>
        <w:ind w:left="709" w:hanging="709"/>
      </w:pPr>
      <w:r w:rsidRPr="00F242DD">
        <w:lastRenderedPageBreak/>
        <w:t xml:space="preserve">Пациентам </w:t>
      </w:r>
      <w:r w:rsidRPr="00F242DD">
        <w:rPr>
          <w:lang w:val="en-US"/>
        </w:rPr>
        <w:t>c</w:t>
      </w:r>
      <w:r w:rsidRPr="00F242DD">
        <w:t xml:space="preserve"> ММ, у которых выявляется уровень иммуноглобулина G </w:t>
      </w:r>
      <w:r w:rsidR="007279FD" w:rsidRPr="00F242DD">
        <w:t>&lt;</w:t>
      </w:r>
      <w:r w:rsidRPr="00F242DD">
        <w:t xml:space="preserve">5 г/л и отмечаются рецидивирующие бактериальные инфекции, </w:t>
      </w:r>
      <w:r w:rsidRPr="00F242DD">
        <w:rPr>
          <w:b/>
        </w:rPr>
        <w:t>рекомендовано</w:t>
      </w:r>
      <w:r w:rsidRPr="00F242DD">
        <w:t xml:space="preserve"> при наличии возможности проведение постоянной заместительной терапии внутривенным иммуноглобулином для снижения риска инфекционных осложнений</w:t>
      </w:r>
      <w:r w:rsidR="00E51C95" w:rsidRPr="00F242DD">
        <w:t xml:space="preserve"> </w:t>
      </w:r>
      <w:r w:rsidR="00E51C95" w:rsidRPr="00F242DD">
        <w:fldChar w:fldCharType="begin" w:fldLock="1"/>
      </w:r>
      <w:r w:rsidR="00F74B6B" w:rsidRPr="00F242DD">
        <w:instrText>ADDIN CSL_CITATION {"citationItems":[{"id":"ITEM-1","itemData":{"DOI":"10.3389/fimmu.2014.00626","ISSN":"16643224","abstract":"Immunoglobulin (Ig) replacement therapy dramatically changed the clinical course of primary hypogammaglobulinemias, significantly reducing the incidence of infectious events. Over the last two decades its use has been extended to secondary antibody deficiencies, particularly those related to hematological disorders as lymphoproliferative diseases (LPDs) and multiple myeloma. In these malignancies, hypogammaglobulinemia can be an intrinsic aspect of the disease or follow chemo-immunotherapy regimens, including anti-CD20 treatment. Other than in LPDs the broadening use of immunotherapy (e.g., rituximab) and immune-suppressive therapy (steroids, sulfasalazine, and mycophenolate mofetil) has extended the occurrence of iatrogenic hypogammaglobulinemia. In particular, in both autoimmune diseases and solid organ transplantation Ig replacement therapy has been shown to reduce the rate of infectious events. Here, we review the existing literature about Ig replacement therapy in secondary hypogammaglobulinemia, with special regard for subcutaneous administration route, a safe, effective, and well-tolerated treatment approach, currently well established in primary immunodeficiencies and secondary hypogammaglobulinemias.","author":[{"dropping-particle":"","family":"Compagno","given":"Nicolò","non-dropping-particle":"","parse-names":false,"suffix":""},{"dropping-particle":"","family":"Malipiero","given":"Giacomo","non-dropping-particle":"","parse-names":false,"suffix":""},{"dropping-particle":"","family":"Cinetto","given":"Francesco","non-dropping-particle":"","parse-names":false,"suffix":""},{"dropping-particle":"","family":"Agostini","given":"Carlo","non-dropping-particle":"","parse-names":false,"suffix":""}],"container-title":"Frontiers in Immunology","id":"ITEM-1","issue":"DEC","issued":{"date-parts":[["2014"]]},"publisher":"Frontiers Media S.A.","title":"Immunoglobulin replacement therapy in secondary hypogammaglobulinemia","type":"article","volume":"5"},"uris":["http://www.mendeley.com/documents/?uuid=8b24ca24-7105-34a2-a377-64592ae36126"]},{"id":"ITEM-2","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mendeley":{"formattedCitation":"[69,70]","plainTextFormattedCitation":"[69,70]","previouslyFormattedCitation":"[69,70]"},"properties":{"noteIndex":0},"schema":"https://github.com/citation-style-language/schema/raw/master/csl-citation.json"}</w:instrText>
      </w:r>
      <w:r w:rsidR="00E51C95" w:rsidRPr="00F242DD">
        <w:fldChar w:fldCharType="separate"/>
      </w:r>
      <w:r w:rsidR="00705691" w:rsidRPr="00F242DD">
        <w:rPr>
          <w:noProof/>
        </w:rPr>
        <w:t>[69,70]</w:t>
      </w:r>
      <w:r w:rsidR="00E51C95" w:rsidRPr="00F242DD">
        <w:fldChar w:fldCharType="end"/>
      </w:r>
      <w:r w:rsidRPr="00F242DD">
        <w:t xml:space="preserve">. </w:t>
      </w:r>
    </w:p>
    <w:p w14:paraId="4E6FB697" w14:textId="77777777" w:rsidR="00177503" w:rsidRPr="00F242DD" w:rsidRDefault="00FF1FD9" w:rsidP="00FF1FD9">
      <w:pPr>
        <w:ind w:left="709"/>
        <w:rPr>
          <w:b/>
        </w:rPr>
      </w:pPr>
      <w:r w:rsidRPr="00F242DD">
        <w:rPr>
          <w:b/>
        </w:rPr>
        <w:t xml:space="preserve">Уровень убедительности рекомендаций </w:t>
      </w:r>
      <w:r w:rsidR="007279FD" w:rsidRPr="00F242DD">
        <w:rPr>
          <w:b/>
        </w:rPr>
        <w:t xml:space="preserve">− </w:t>
      </w:r>
      <w:r w:rsidR="00E51C95" w:rsidRPr="00F242DD">
        <w:rPr>
          <w:b/>
        </w:rPr>
        <w:t xml:space="preserve">С </w:t>
      </w:r>
      <w:r w:rsidRPr="00F242DD">
        <w:rPr>
          <w:b/>
        </w:rPr>
        <w:t xml:space="preserve">(уровень достоверности доказательств </w:t>
      </w:r>
      <w:r w:rsidR="007279FD" w:rsidRPr="00F242DD">
        <w:rPr>
          <w:b/>
        </w:rPr>
        <w:t xml:space="preserve">− </w:t>
      </w:r>
      <w:r w:rsidR="00E51C95" w:rsidRPr="00F242DD">
        <w:rPr>
          <w:b/>
        </w:rPr>
        <w:t>5</w:t>
      </w:r>
      <w:r w:rsidRPr="00F242DD">
        <w:rPr>
          <w:b/>
        </w:rPr>
        <w:t>)</w:t>
      </w:r>
    </w:p>
    <w:p w14:paraId="2EBCA9DB" w14:textId="77777777" w:rsidR="00FF1FD9" w:rsidRPr="00F242DD" w:rsidRDefault="00177503" w:rsidP="00FF1FD9">
      <w:pPr>
        <w:ind w:left="709"/>
        <w:rPr>
          <w:b/>
          <w:u w:val="single"/>
        </w:rPr>
      </w:pPr>
      <w:r w:rsidRPr="00F242DD">
        <w:rPr>
          <w:b/>
          <w:u w:val="single"/>
        </w:rPr>
        <w:t>Обезболивание</w:t>
      </w:r>
    </w:p>
    <w:p w14:paraId="16CCF8B9" w14:textId="77777777" w:rsidR="00202DE5" w:rsidRPr="00F242DD" w:rsidRDefault="00202DE5" w:rsidP="00727CDE">
      <w:pPr>
        <w:pStyle w:val="a4"/>
        <w:numPr>
          <w:ilvl w:val="0"/>
          <w:numId w:val="58"/>
        </w:numPr>
        <w:spacing w:before="0" w:beforeAutospacing="0" w:after="0" w:afterAutospacing="0" w:line="360" w:lineRule="auto"/>
        <w:contextualSpacing/>
        <w:jc w:val="both"/>
      </w:pPr>
      <w:bookmarkStart w:id="36" w:name="_Hlk18315511"/>
      <w:r w:rsidRPr="00F242DD">
        <w:rPr>
          <w:rStyle w:val="ac"/>
          <w:b w:val="0"/>
          <w:bCs w:val="0"/>
        </w:rPr>
        <w:t xml:space="preserve">Пациентам с ММ при возникновении острого или хронического болевого синдрома </w:t>
      </w:r>
      <w:r w:rsidRPr="00F242DD">
        <w:rPr>
          <w:rStyle w:val="ac"/>
        </w:rPr>
        <w:t xml:space="preserve">рекомендуется </w:t>
      </w:r>
      <w:r w:rsidRPr="00F242DD">
        <w:rPr>
          <w:rStyle w:val="ac"/>
          <w:b w:val="0"/>
          <w:bCs w:val="0"/>
        </w:rPr>
        <w:t>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рекомендуется проведение обезболивающ</w:t>
      </w:r>
      <w:r w:rsidR="00341C10" w:rsidRPr="00F242DD">
        <w:rPr>
          <w:rStyle w:val="ac"/>
          <w:b w:val="0"/>
          <w:bCs w:val="0"/>
        </w:rPr>
        <w:t>ей</w:t>
      </w:r>
      <w:r w:rsidRPr="00F242DD">
        <w:rPr>
          <w:rStyle w:val="ac"/>
          <w:b w:val="0"/>
          <w:bCs w:val="0"/>
        </w:rPr>
        <w:t xml:space="preserve"> терапи</w:t>
      </w:r>
      <w:r w:rsidR="00341C10" w:rsidRPr="00F242DD">
        <w:rPr>
          <w:rStyle w:val="ac"/>
          <w:b w:val="0"/>
          <w:bCs w:val="0"/>
        </w:rPr>
        <w:t>и</w:t>
      </w:r>
      <w:r w:rsidRPr="00F242DD">
        <w:rPr>
          <w:rStyle w:val="ac"/>
          <w:b w:val="0"/>
          <w:bCs w:val="0"/>
        </w:rPr>
        <w:t xml:space="preserve">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w:t>
      </w:r>
      <w:r w:rsidR="00341C10" w:rsidRPr="00F242DD">
        <w:rPr>
          <w:rStyle w:val="ac"/>
          <w:b w:val="0"/>
          <w:bCs w:val="0"/>
        </w:rPr>
        <w:t>−</w:t>
      </w:r>
      <w:r w:rsidRPr="00F242DD">
        <w:rPr>
          <w:rStyle w:val="ac"/>
          <w:b w:val="0"/>
          <w:bCs w:val="0"/>
        </w:rPr>
        <w:t xml:space="preserve">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r w:rsidRPr="00F242DD">
        <w:rPr>
          <w:rStyle w:val="ac"/>
        </w:rPr>
        <w:t xml:space="preserve"> </w:t>
      </w:r>
      <w:r w:rsidR="00A96FB6" w:rsidRPr="00F242DD">
        <w:rPr>
          <w:rStyle w:val="ac"/>
          <w:b w:val="0"/>
        </w:rPr>
        <w:fldChar w:fldCharType="begin" w:fldLock="1"/>
      </w:r>
      <w:r w:rsidR="00F74B6B" w:rsidRPr="00F242DD">
        <w:rPr>
          <w:rStyle w:val="ac"/>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71]","plainTextFormattedCitation":"[71]","previouslyFormattedCitation":"[71]"},"properties":{"noteIndex":0},"schema":"https://github.com/citation-style-language/schema/raw/master/csl-citation.json"}</w:instrText>
      </w:r>
      <w:r w:rsidR="00A96FB6" w:rsidRPr="00F242DD">
        <w:rPr>
          <w:rStyle w:val="ac"/>
          <w:b w:val="0"/>
        </w:rPr>
        <w:fldChar w:fldCharType="separate"/>
      </w:r>
      <w:r w:rsidR="00705691" w:rsidRPr="00F242DD">
        <w:rPr>
          <w:rStyle w:val="ac"/>
          <w:b w:val="0"/>
          <w:noProof/>
        </w:rPr>
        <w:t>[71]</w:t>
      </w:r>
      <w:r w:rsidR="00A96FB6" w:rsidRPr="00F242DD">
        <w:rPr>
          <w:rStyle w:val="ac"/>
          <w:b w:val="0"/>
        </w:rPr>
        <w:fldChar w:fldCharType="end"/>
      </w:r>
      <w:r w:rsidRPr="00F242DD">
        <w:rPr>
          <w:bCs/>
        </w:rPr>
        <w:t>.</w:t>
      </w:r>
    </w:p>
    <w:p w14:paraId="506E9398" w14:textId="77777777" w:rsidR="00202DE5" w:rsidRPr="00F242DD" w:rsidRDefault="00202DE5" w:rsidP="00E36DFA">
      <w:pPr>
        <w:pStyle w:val="a4"/>
        <w:spacing w:beforeAutospacing="0" w:afterAutospacing="0" w:line="360" w:lineRule="auto"/>
        <w:ind w:firstLine="709"/>
        <w:contextualSpacing/>
        <w:jc w:val="both"/>
        <w:rPr>
          <w:rStyle w:val="ac"/>
        </w:rPr>
      </w:pPr>
      <w:r w:rsidRPr="00F242DD">
        <w:rPr>
          <w:rStyle w:val="ac"/>
        </w:rPr>
        <w:t xml:space="preserve">Уровень убедительности рекомендаций </w:t>
      </w:r>
      <w:r w:rsidR="00341C10" w:rsidRPr="00F242DD">
        <w:rPr>
          <w:rStyle w:val="ac"/>
        </w:rPr>
        <w:t xml:space="preserve">− </w:t>
      </w:r>
      <w:r w:rsidRPr="00F242DD">
        <w:rPr>
          <w:rStyle w:val="ac"/>
          <w:lang w:val="en-US"/>
        </w:rPr>
        <w:t>C</w:t>
      </w:r>
      <w:r w:rsidRPr="00F242DD">
        <w:rPr>
          <w:rStyle w:val="ac"/>
        </w:rPr>
        <w:t xml:space="preserve"> (уровень достоверности доказательств – 5)</w:t>
      </w:r>
    </w:p>
    <w:p w14:paraId="3D210583" w14:textId="77777777" w:rsidR="00AE4F4E" w:rsidRPr="00F242DD" w:rsidRDefault="00AE4F4E" w:rsidP="00202DE5">
      <w:pPr>
        <w:pStyle w:val="a4"/>
        <w:spacing w:beforeAutospacing="0" w:afterAutospacing="0" w:line="360" w:lineRule="auto"/>
        <w:ind w:firstLine="709"/>
        <w:contextualSpacing/>
        <w:jc w:val="both"/>
        <w:rPr>
          <w:rStyle w:val="ac"/>
          <w:u w:val="single"/>
        </w:rPr>
      </w:pPr>
      <w:r w:rsidRPr="00F242DD">
        <w:rPr>
          <w:rStyle w:val="ac"/>
          <w:u w:val="single"/>
        </w:rPr>
        <w:t>Диетотерапия</w:t>
      </w:r>
    </w:p>
    <w:p w14:paraId="36DD3D85" w14:textId="77777777" w:rsidR="00AE4F4E" w:rsidRPr="00F242DD" w:rsidRDefault="00AE4F4E" w:rsidP="00202DE5">
      <w:pPr>
        <w:pStyle w:val="a4"/>
        <w:spacing w:beforeAutospacing="0" w:afterAutospacing="0" w:line="360" w:lineRule="auto"/>
        <w:ind w:firstLine="709"/>
        <w:contextualSpacing/>
        <w:jc w:val="both"/>
        <w:rPr>
          <w:rStyle w:val="ac"/>
          <w:b w:val="0"/>
          <w:bCs w:val="0"/>
          <w:i/>
          <w:iCs/>
        </w:rPr>
      </w:pPr>
      <w:r w:rsidRPr="00F242DD">
        <w:rPr>
          <w:rStyle w:val="ac"/>
          <w:b w:val="0"/>
          <w:bCs w:val="0"/>
          <w:i/>
          <w:iCs/>
        </w:rPr>
        <w:t>Не применяется</w:t>
      </w:r>
    </w:p>
    <w:p w14:paraId="608DE35E" w14:textId="4442FC7D" w:rsidR="00F63E06" w:rsidRPr="00F242DD" w:rsidRDefault="00A75A01" w:rsidP="00E36DFA">
      <w:pPr>
        <w:pStyle w:val="2"/>
        <w:rPr>
          <w:rStyle w:val="ac"/>
          <w:b/>
          <w:bCs w:val="0"/>
          <w:szCs w:val="24"/>
          <w:u w:val="none"/>
          <w:lang w:eastAsia="ru-RU"/>
        </w:rPr>
      </w:pPr>
      <w:bookmarkStart w:id="37" w:name="_Toc53140907"/>
      <w:bookmarkEnd w:id="36"/>
      <w:r w:rsidRPr="00F242DD">
        <w:rPr>
          <w:rStyle w:val="ac"/>
          <w:b/>
          <w:bCs w:val="0"/>
        </w:rPr>
        <w:t>3.</w:t>
      </w:r>
      <w:bookmarkStart w:id="38" w:name="_Hlk6482783"/>
      <w:r w:rsidR="00B424E0">
        <w:rPr>
          <w:rStyle w:val="ac"/>
          <w:b/>
          <w:bCs w:val="0"/>
        </w:rPr>
        <w:t>7</w:t>
      </w:r>
      <w:r w:rsidR="00077BDE" w:rsidRPr="00F242DD">
        <w:rPr>
          <w:rStyle w:val="ac"/>
          <w:b/>
          <w:bCs w:val="0"/>
        </w:rPr>
        <w:t xml:space="preserve"> </w:t>
      </w:r>
      <w:r w:rsidR="00857B1A" w:rsidRPr="00F242DD">
        <w:rPr>
          <w:rStyle w:val="ac"/>
          <w:b/>
          <w:bCs w:val="0"/>
        </w:rPr>
        <w:t>Определение эффективности лечения</w:t>
      </w:r>
      <w:bookmarkEnd w:id="37"/>
      <w:bookmarkEnd w:id="38"/>
    </w:p>
    <w:p w14:paraId="3E587500" w14:textId="77777777" w:rsidR="00A05B4C" w:rsidRPr="00F242DD" w:rsidRDefault="00F2308C" w:rsidP="00727CDE">
      <w:pPr>
        <w:pStyle w:val="a6"/>
        <w:numPr>
          <w:ilvl w:val="0"/>
          <w:numId w:val="8"/>
        </w:numPr>
        <w:tabs>
          <w:tab w:val="clear" w:pos="348"/>
          <w:tab w:val="num" w:pos="709"/>
        </w:tabs>
        <w:spacing w:before="0" w:after="0"/>
        <w:ind w:left="709" w:hanging="709"/>
      </w:pPr>
      <w:r w:rsidRPr="00F242DD">
        <w:t>Пациентам, завершившим запла</w:t>
      </w:r>
      <w:r w:rsidR="00403D5F" w:rsidRPr="00F242DD">
        <w:t>нированное лечение по поводу ММ</w:t>
      </w:r>
      <w:r w:rsidRPr="00F242DD">
        <w:t xml:space="preserve">, </w:t>
      </w:r>
      <w:r w:rsidR="00277FD3" w:rsidRPr="00F242DD">
        <w:rPr>
          <w:b/>
        </w:rPr>
        <w:t>рекомендуется</w:t>
      </w:r>
      <w:r w:rsidRPr="00F242DD">
        <w:t xml:space="preserve"> оценка эффекта лечения согласно</w:t>
      </w:r>
      <w:r w:rsidR="000A156C" w:rsidRPr="00F242DD">
        <w:t xml:space="preserve"> </w:t>
      </w:r>
      <w:r w:rsidR="00A05B4C" w:rsidRPr="00F242DD">
        <w:t>международным критериям, предложенным в 2006</w:t>
      </w:r>
      <w:r w:rsidR="00403D5F" w:rsidRPr="00F242DD">
        <w:t xml:space="preserve"> г. и модифицированным в 2011</w:t>
      </w:r>
      <w:r w:rsidR="004E145E" w:rsidRPr="00F242DD">
        <w:t xml:space="preserve"> и 2016</w:t>
      </w:r>
      <w:r w:rsidR="00403D5F" w:rsidRPr="00F242DD">
        <w:t xml:space="preserve"> </w:t>
      </w:r>
      <w:r w:rsidR="004E145E" w:rsidRPr="00F242DD">
        <w:t>г</w:t>
      </w:r>
      <w:r w:rsidR="00403D5F" w:rsidRPr="00F242DD">
        <w:t>г</w:t>
      </w:r>
      <w:r w:rsidR="00277FD3" w:rsidRPr="00F242DD">
        <w:t>. (</w:t>
      </w:r>
      <w:r w:rsidR="00253BC3" w:rsidRPr="00F242DD">
        <w:t>см.</w:t>
      </w:r>
      <w:r w:rsidR="00E778E9" w:rsidRPr="00F242DD">
        <w:t xml:space="preserve"> раздел 7 данных рекомендаций</w:t>
      </w:r>
      <w:r w:rsidR="00277FD3" w:rsidRPr="00F242DD">
        <w:t>)</w:t>
      </w:r>
      <w:r w:rsidR="009E0A45" w:rsidRPr="00F242DD">
        <w:t xml:space="preserve"> </w:t>
      </w:r>
      <w:r w:rsidR="00A96FB6" w:rsidRPr="00F242DD">
        <w:fldChar w:fldCharType="begin" w:fldLock="1"/>
      </w:r>
      <w:r w:rsidR="00F74B6B" w:rsidRPr="00F242DD">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72–74]","plainTextFormattedCitation":"[72–74]","previouslyFormattedCitation":"[72–74]"},"properties":{"noteIndex":0},"schema":"https://github.com/citation-style-language/schema/raw/master/csl-citation.json"}</w:instrText>
      </w:r>
      <w:r w:rsidR="00A96FB6" w:rsidRPr="00F242DD">
        <w:fldChar w:fldCharType="separate"/>
      </w:r>
      <w:r w:rsidR="00705691" w:rsidRPr="00F242DD">
        <w:rPr>
          <w:noProof/>
        </w:rPr>
        <w:t>[72–74]</w:t>
      </w:r>
      <w:r w:rsidR="00A96FB6" w:rsidRPr="00F242DD">
        <w:fldChar w:fldCharType="end"/>
      </w:r>
      <w:r w:rsidR="00253BC3" w:rsidRPr="00F242DD">
        <w:t>.</w:t>
      </w:r>
    </w:p>
    <w:p w14:paraId="628D5165" w14:textId="77777777" w:rsidR="000B44DE" w:rsidRPr="00F242DD" w:rsidRDefault="00F2308C" w:rsidP="000B44DE">
      <w:pPr>
        <w:pStyle w:val="a6"/>
        <w:spacing w:before="0" w:after="0"/>
        <w:ind w:left="709"/>
        <w:rPr>
          <w:b/>
        </w:rPr>
      </w:pPr>
      <w:r w:rsidRPr="00F242DD">
        <w:rPr>
          <w:b/>
        </w:rPr>
        <w:t xml:space="preserve">Уровень убедительности рекомендаций </w:t>
      </w:r>
      <w:r w:rsidR="003119DD" w:rsidRPr="00F242DD">
        <w:rPr>
          <w:b/>
        </w:rPr>
        <w:t xml:space="preserve">− </w:t>
      </w:r>
      <w:r w:rsidR="00BD6788" w:rsidRPr="00F242DD">
        <w:rPr>
          <w:b/>
          <w:lang w:val="en-US"/>
        </w:rPr>
        <w:t>C</w:t>
      </w:r>
      <w:r w:rsidR="00B33A5C" w:rsidRPr="00F242DD">
        <w:rPr>
          <w:b/>
        </w:rPr>
        <w:t xml:space="preserve"> </w:t>
      </w:r>
      <w:r w:rsidRPr="00F242DD">
        <w:rPr>
          <w:b/>
        </w:rPr>
        <w:t>(уровень достоверности доказательств</w:t>
      </w:r>
      <w:r w:rsidR="003119DD" w:rsidRPr="00F242DD">
        <w:rPr>
          <w:b/>
        </w:rPr>
        <w:t xml:space="preserve"> − </w:t>
      </w:r>
      <w:r w:rsidR="00BD6788" w:rsidRPr="00F242DD">
        <w:rPr>
          <w:b/>
        </w:rPr>
        <w:t>5</w:t>
      </w:r>
      <w:r w:rsidRPr="00F242DD">
        <w:rPr>
          <w:b/>
        </w:rPr>
        <w:t>)</w:t>
      </w:r>
      <w:bookmarkStart w:id="39" w:name="_Toc520213128"/>
    </w:p>
    <w:p w14:paraId="62788C12" w14:textId="77777777" w:rsidR="000B44DE" w:rsidRPr="00F242DD" w:rsidRDefault="000B44DE" w:rsidP="002469E3">
      <w:pPr>
        <w:pStyle w:val="a6"/>
        <w:spacing w:before="0" w:after="0"/>
        <w:ind w:left="709"/>
        <w:jc w:val="center"/>
        <w:rPr>
          <w:b/>
        </w:rPr>
      </w:pPr>
    </w:p>
    <w:p w14:paraId="45A27C75" w14:textId="77777777" w:rsidR="003C363B" w:rsidRPr="00F242DD" w:rsidRDefault="002469E3" w:rsidP="00E36DFA">
      <w:pPr>
        <w:pStyle w:val="1"/>
        <w:rPr>
          <w:rFonts w:eastAsia="Calibri"/>
        </w:rPr>
      </w:pPr>
      <w:bookmarkStart w:id="40" w:name="_Toc53140908"/>
      <w:r w:rsidRPr="00F242DD">
        <w:rPr>
          <w:rFonts w:eastAsia="Calibri"/>
        </w:rPr>
        <w:lastRenderedPageBreak/>
        <w:t xml:space="preserve">4. </w:t>
      </w:r>
      <w:r w:rsidR="00B33A5C" w:rsidRPr="00F242DD">
        <w:rPr>
          <w:rFonts w:eastAsia="Calibri"/>
        </w:rPr>
        <w:t xml:space="preserve">Медицинская реабилитация, медицинские показания </w:t>
      </w:r>
      <w:r w:rsidR="009A649F" w:rsidRPr="00F242DD">
        <w:rPr>
          <w:rFonts w:eastAsia="Calibri"/>
        </w:rPr>
        <w:br/>
      </w:r>
      <w:r w:rsidR="00B33A5C" w:rsidRPr="00F242DD">
        <w:rPr>
          <w:rFonts w:eastAsia="Calibri"/>
        </w:rPr>
        <w:t>и противопоказания к применению методов реабилитации</w:t>
      </w:r>
      <w:bookmarkEnd w:id="40"/>
    </w:p>
    <w:p w14:paraId="058D8041" w14:textId="77777777" w:rsidR="003C363B" w:rsidRPr="00F242DD" w:rsidRDefault="003C363B" w:rsidP="00131E36">
      <w:pPr>
        <w:pStyle w:val="a6"/>
        <w:numPr>
          <w:ilvl w:val="0"/>
          <w:numId w:val="5"/>
        </w:numPr>
        <w:spacing w:before="0" w:after="0"/>
        <w:ind w:left="709" w:hanging="709"/>
      </w:pPr>
      <w:r w:rsidRPr="00F242DD">
        <w:t>Всем пациентам с ММ</w:t>
      </w:r>
      <w:r w:rsidR="000A156C" w:rsidRPr="00F242DD">
        <w:t xml:space="preserve"> </w:t>
      </w:r>
      <w:r w:rsidRPr="00F242DD">
        <w:t xml:space="preserve">на всех этапах терапии заболевания, а также после завершения лекарственного лечения </w:t>
      </w:r>
      <w:r w:rsidRPr="00F242DD">
        <w:rPr>
          <w:b/>
        </w:rPr>
        <w:t>рекомендуется</w:t>
      </w:r>
      <w:r w:rsidRPr="00F242DD">
        <w:t xml:space="preserve"> комплексная реабилитация</w:t>
      </w:r>
      <w:r w:rsidR="004E145E" w:rsidRPr="00F242DD">
        <w:t xml:space="preserve"> </w:t>
      </w:r>
      <w:r w:rsidR="00A96FB6" w:rsidRPr="00F242DD">
        <w:fldChar w:fldCharType="begin" w:fldLock="1"/>
      </w:r>
      <w:r w:rsidR="00F74B6B" w:rsidRPr="00F242DD">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5]","plainTextFormattedCitation":"[75]","previouslyFormattedCitation":"[75]"},"properties":{"noteIndex":0},"schema":"https://github.com/citation-style-language/schema/raw/master/csl-citation.json"}</w:instrText>
      </w:r>
      <w:r w:rsidR="00A96FB6" w:rsidRPr="00F242DD">
        <w:fldChar w:fldCharType="separate"/>
      </w:r>
      <w:r w:rsidR="00705691" w:rsidRPr="00F242DD">
        <w:rPr>
          <w:noProof/>
        </w:rPr>
        <w:t>[75]</w:t>
      </w:r>
      <w:r w:rsidR="00A96FB6" w:rsidRPr="00F242DD">
        <w:fldChar w:fldCharType="end"/>
      </w:r>
      <w:r w:rsidRPr="00F242DD">
        <w:t xml:space="preserve">. </w:t>
      </w:r>
    </w:p>
    <w:p w14:paraId="207DF8BC" w14:textId="77777777" w:rsidR="003C363B" w:rsidRPr="00F242DD" w:rsidRDefault="003C363B" w:rsidP="00131E36">
      <w:pPr>
        <w:spacing w:before="0" w:after="0"/>
        <w:ind w:left="709"/>
        <w:contextualSpacing/>
        <w:rPr>
          <w:b/>
        </w:rPr>
      </w:pPr>
      <w:r w:rsidRPr="00F242DD">
        <w:rPr>
          <w:b/>
        </w:rPr>
        <w:t xml:space="preserve">Уровень убедительности рекомендаций </w:t>
      </w:r>
      <w:r w:rsidR="003119DD" w:rsidRPr="00F242DD">
        <w:rPr>
          <w:b/>
        </w:rPr>
        <w:t xml:space="preserve">− </w:t>
      </w:r>
      <w:r w:rsidR="004F07FA" w:rsidRPr="00F242DD">
        <w:rPr>
          <w:b/>
          <w:lang w:val="en-US"/>
        </w:rPr>
        <w:t>C</w:t>
      </w:r>
      <w:r w:rsidR="004E145E" w:rsidRPr="00F242DD">
        <w:rPr>
          <w:b/>
        </w:rPr>
        <w:t xml:space="preserve"> </w:t>
      </w:r>
      <w:r w:rsidRPr="00F242DD">
        <w:rPr>
          <w:b/>
        </w:rPr>
        <w:t>(уровень достоверности доказательств</w:t>
      </w:r>
      <w:r w:rsidR="004F07FA" w:rsidRPr="00F242DD">
        <w:rPr>
          <w:b/>
        </w:rPr>
        <w:t xml:space="preserve"> </w:t>
      </w:r>
      <w:r w:rsidR="003119DD" w:rsidRPr="00F242DD">
        <w:rPr>
          <w:b/>
        </w:rPr>
        <w:t xml:space="preserve">− </w:t>
      </w:r>
      <w:r w:rsidR="004F07FA" w:rsidRPr="00F242DD">
        <w:rPr>
          <w:b/>
        </w:rPr>
        <w:t>5</w:t>
      </w:r>
      <w:r w:rsidRPr="00F242DD">
        <w:rPr>
          <w:b/>
        </w:rPr>
        <w:t>)</w:t>
      </w:r>
    </w:p>
    <w:p w14:paraId="1BBC03D7" w14:textId="77777777" w:rsidR="003C363B" w:rsidRPr="00F242DD" w:rsidRDefault="003C363B" w:rsidP="00131E36">
      <w:pPr>
        <w:spacing w:before="0" w:after="0"/>
        <w:ind w:left="709"/>
        <w:contextualSpacing/>
        <w:rPr>
          <w:i/>
        </w:rPr>
      </w:pPr>
      <w:r w:rsidRPr="00F242DD">
        <w:rPr>
          <w:b/>
        </w:rPr>
        <w:t>Комментарий:</w:t>
      </w:r>
      <w:r w:rsidR="00BA7503" w:rsidRPr="00F242DD">
        <w:rPr>
          <w:b/>
        </w:rPr>
        <w:t xml:space="preserve"> </w:t>
      </w:r>
      <w:r w:rsidR="003119DD" w:rsidRPr="00F242DD">
        <w:rPr>
          <w:i/>
        </w:rPr>
        <w:t>с</w:t>
      </w:r>
      <w:r w:rsidRPr="00F242DD">
        <w:rPr>
          <w:i/>
        </w:rPr>
        <w:t>пециальных методов реабилитации при ММ не существует. Реабилитация пациентов с ММ должна носить комплексный характер, охватывая медицинские</w:t>
      </w:r>
      <w:r w:rsidR="00BA7503" w:rsidRPr="00F242DD">
        <w:rPr>
          <w:i/>
        </w:rPr>
        <w:t xml:space="preserve"> </w:t>
      </w:r>
      <w:r w:rsidR="00E25B92" w:rsidRPr="00F242DD">
        <w:rPr>
          <w:i/>
        </w:rPr>
        <w:t>и с</w:t>
      </w:r>
      <w:r w:rsidRPr="00F242DD">
        <w:rPr>
          <w:i/>
        </w:rPr>
        <w:t xml:space="preserve">оциально-психологические аспекты адаптации пациента к нормальной жизни. </w:t>
      </w:r>
      <w:r w:rsidR="00496C13" w:rsidRPr="00F242DD">
        <w:rPr>
          <w:i/>
        </w:rPr>
        <w:t xml:space="preserve">Объем медицинской реабилитации </w:t>
      </w:r>
      <w:r w:rsidR="00DB62D2" w:rsidRPr="00F242DD">
        <w:rPr>
          <w:i/>
        </w:rPr>
        <w:t>разрабатывается индивидуально для каждого пациента</w:t>
      </w:r>
      <w:r w:rsidR="00496C13" w:rsidRPr="00F242DD">
        <w:rPr>
          <w:i/>
        </w:rPr>
        <w:t xml:space="preserve"> врачом</w:t>
      </w:r>
      <w:r w:rsidR="003119DD" w:rsidRPr="00F242DD">
        <w:rPr>
          <w:i/>
        </w:rPr>
        <w:t>-</w:t>
      </w:r>
      <w:r w:rsidR="00496C13" w:rsidRPr="00F242DD">
        <w:rPr>
          <w:i/>
        </w:rPr>
        <w:t>реабилитологом при участии врача</w:t>
      </w:r>
      <w:r w:rsidR="003119DD" w:rsidRPr="00F242DD">
        <w:rPr>
          <w:i/>
        </w:rPr>
        <w:t>-</w:t>
      </w:r>
      <w:r w:rsidR="00496C13" w:rsidRPr="00F242DD">
        <w:rPr>
          <w:i/>
        </w:rPr>
        <w:t xml:space="preserve">гематолога и зависит от течения и проявлений заболевания (нарушения мобильности в связи с патологическими переломами, </w:t>
      </w:r>
      <w:r w:rsidR="00DB62D2" w:rsidRPr="00F242DD">
        <w:rPr>
          <w:i/>
        </w:rPr>
        <w:t>анемический синдром, болевой синдром, нарушения питания и др.)</w:t>
      </w:r>
      <w:r w:rsidR="00496C13" w:rsidRPr="00F242DD">
        <w:rPr>
          <w:i/>
        </w:rPr>
        <w:t xml:space="preserve"> и проведенных вмешательств</w:t>
      </w:r>
      <w:r w:rsidR="00DB62D2" w:rsidRPr="00F242DD">
        <w:rPr>
          <w:i/>
        </w:rPr>
        <w:t xml:space="preserve"> (ТГСК, гемодиализ). Кроме того, программа реабилитации должна учитывать социальные и психологические проблемы пациента и </w:t>
      </w:r>
      <w:r w:rsidRPr="00F242DD">
        <w:rPr>
          <w:i/>
        </w:rPr>
        <w:t xml:space="preserve">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16EC03C8" w14:textId="77777777" w:rsidR="003C363B" w:rsidRPr="00F242DD" w:rsidRDefault="00B33A5C" w:rsidP="00E36DFA">
      <w:pPr>
        <w:pStyle w:val="1"/>
      </w:pPr>
      <w:bookmarkStart w:id="41" w:name="_Toc520213127"/>
      <w:bookmarkStart w:id="42" w:name="_Toc436919"/>
      <w:bookmarkStart w:id="43" w:name="_Toc53140909"/>
      <w:r w:rsidRPr="00F242DD">
        <w:lastRenderedPageBreak/>
        <w:t xml:space="preserve">5. </w:t>
      </w:r>
      <w:r w:rsidR="003C363B" w:rsidRPr="00F242DD">
        <w:t>Профилактика</w:t>
      </w:r>
      <w:bookmarkEnd w:id="41"/>
      <w:r w:rsidR="003C363B" w:rsidRPr="00F242DD">
        <w:t xml:space="preserve"> и диспансерное </w:t>
      </w:r>
      <w:bookmarkEnd w:id="42"/>
      <w:r w:rsidRPr="00F242DD">
        <w:t>наблюдение, медицинские показания и противопоказания к применению методов профилактики</w:t>
      </w:r>
      <w:bookmarkEnd w:id="43"/>
    </w:p>
    <w:p w14:paraId="7759DDBA" w14:textId="77777777" w:rsidR="004F07FA" w:rsidRPr="00F242DD" w:rsidRDefault="004F07FA" w:rsidP="00131E36">
      <w:pPr>
        <w:spacing w:before="0" w:after="0"/>
        <w:ind w:firstLine="709"/>
        <w:contextualSpacing/>
        <w:rPr>
          <w:i/>
        </w:rPr>
      </w:pPr>
      <w:r w:rsidRPr="00F242DD">
        <w:rPr>
          <w:i/>
        </w:rPr>
        <w:t>Методов профилактики ММ в настоящее время не существует, поскольку неизвестен этиологический</w:t>
      </w:r>
      <w:r w:rsidR="00891F1E" w:rsidRPr="00F242DD">
        <w:rPr>
          <w:i/>
        </w:rPr>
        <w:t>(е)</w:t>
      </w:r>
      <w:r w:rsidRPr="00F242DD">
        <w:rPr>
          <w:i/>
        </w:rPr>
        <w:t xml:space="preserve"> фактор(ы), ведущи</w:t>
      </w:r>
      <w:r w:rsidR="00891F1E" w:rsidRPr="00F242DD">
        <w:rPr>
          <w:i/>
        </w:rPr>
        <w:t>й(е)</w:t>
      </w:r>
      <w:r w:rsidRPr="00F242DD">
        <w:rPr>
          <w:i/>
        </w:rPr>
        <w:t xml:space="preserve"> к развитию заболевания. </w:t>
      </w:r>
    </w:p>
    <w:p w14:paraId="4D9C331D" w14:textId="77777777" w:rsidR="004F07FA" w:rsidRPr="00F242DD" w:rsidRDefault="003C363B" w:rsidP="00131E36">
      <w:pPr>
        <w:pStyle w:val="a6"/>
        <w:numPr>
          <w:ilvl w:val="0"/>
          <w:numId w:val="5"/>
        </w:numPr>
        <w:spacing w:before="0" w:after="0"/>
        <w:rPr>
          <w:b/>
        </w:rPr>
      </w:pPr>
      <w:r w:rsidRPr="00F242DD">
        <w:t>Всем пациентам с ММ</w:t>
      </w:r>
      <w:r w:rsidR="00BA7503" w:rsidRPr="00F242DD">
        <w:t xml:space="preserve"> </w:t>
      </w:r>
      <w:r w:rsidRPr="00F242DD">
        <w:t>на</w:t>
      </w:r>
      <w:r w:rsidR="00BA7503" w:rsidRPr="00F242DD">
        <w:t xml:space="preserve"> </w:t>
      </w:r>
      <w:r w:rsidR="006E7B15" w:rsidRPr="00F242DD">
        <w:t>протяжении всей жизни</w:t>
      </w:r>
      <w:r w:rsidR="00891F1E" w:rsidRPr="00F242DD">
        <w:t>,</w:t>
      </w:r>
      <w:r w:rsidRPr="00F242DD">
        <w:t xml:space="preserve"> как в период лечения, так и вне лечения </w:t>
      </w:r>
      <w:r w:rsidR="00FD2995" w:rsidRPr="00F242DD">
        <w:t>ММ</w:t>
      </w:r>
      <w:r w:rsidRPr="00F242DD">
        <w:t xml:space="preserve">, </w:t>
      </w:r>
      <w:r w:rsidRPr="00F242DD">
        <w:rPr>
          <w:b/>
        </w:rPr>
        <w:t>рекомендуется</w:t>
      </w:r>
      <w:r w:rsidRPr="00F242DD">
        <w:t xml:space="preserve"> диспансерное наблюдение у гематолога </w:t>
      </w:r>
      <w:r w:rsidR="00A96FB6" w:rsidRPr="00F242DD">
        <w:fldChar w:fldCharType="begin" w:fldLock="1"/>
      </w:r>
      <w:r w:rsidR="0076263A" w:rsidRPr="00F242DD">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plainTextFormattedCitation":"[1]","previouslyFormattedCitation":"[1]"},"properties":{"noteIndex":0},"schema":"https://github.com/citation-style-language/schema/raw/master/csl-citation.json"}</w:instrText>
      </w:r>
      <w:r w:rsidR="00A96FB6" w:rsidRPr="00F242DD">
        <w:fldChar w:fldCharType="separate"/>
      </w:r>
      <w:r w:rsidR="0076263A" w:rsidRPr="00F242DD">
        <w:rPr>
          <w:noProof/>
        </w:rPr>
        <w:t>[1]</w:t>
      </w:r>
      <w:r w:rsidR="00A96FB6" w:rsidRPr="00F242DD">
        <w:fldChar w:fldCharType="end"/>
      </w:r>
      <w:r w:rsidRPr="00F242DD">
        <w:t xml:space="preserve">. </w:t>
      </w:r>
    </w:p>
    <w:p w14:paraId="7C61B3D3" w14:textId="77777777" w:rsidR="003C363B" w:rsidRPr="00F242DD" w:rsidRDefault="003C363B" w:rsidP="00131E36">
      <w:pPr>
        <w:spacing w:before="0" w:after="0"/>
        <w:ind w:left="709"/>
        <w:contextualSpacing/>
        <w:rPr>
          <w:b/>
        </w:rPr>
      </w:pPr>
      <w:r w:rsidRPr="00F242DD">
        <w:rPr>
          <w:b/>
        </w:rPr>
        <w:t xml:space="preserve">Уровень убедительности рекомендаций </w:t>
      </w:r>
      <w:r w:rsidR="00F64CC1" w:rsidRPr="00F242DD">
        <w:rPr>
          <w:b/>
        </w:rPr>
        <w:t xml:space="preserve">− </w:t>
      </w:r>
      <w:r w:rsidR="004F07FA" w:rsidRPr="00F242DD">
        <w:rPr>
          <w:b/>
          <w:lang w:val="en-US"/>
        </w:rPr>
        <w:t>C</w:t>
      </w:r>
      <w:r w:rsidR="00BA7503" w:rsidRPr="00F242DD">
        <w:rPr>
          <w:b/>
        </w:rPr>
        <w:t xml:space="preserve"> </w:t>
      </w:r>
      <w:r w:rsidRPr="00F242DD">
        <w:rPr>
          <w:b/>
        </w:rPr>
        <w:t>(уровень достоверности доказательств</w:t>
      </w:r>
      <w:r w:rsidR="004F07FA" w:rsidRPr="00F242DD">
        <w:rPr>
          <w:b/>
        </w:rPr>
        <w:t xml:space="preserve"> </w:t>
      </w:r>
      <w:r w:rsidR="00F64CC1" w:rsidRPr="00F242DD">
        <w:rPr>
          <w:b/>
        </w:rPr>
        <w:t xml:space="preserve">− </w:t>
      </w:r>
      <w:r w:rsidR="004F07FA" w:rsidRPr="00F242DD">
        <w:rPr>
          <w:b/>
        </w:rPr>
        <w:t>5</w:t>
      </w:r>
      <w:r w:rsidRPr="00F242DD">
        <w:rPr>
          <w:b/>
        </w:rPr>
        <w:t>)</w:t>
      </w:r>
    </w:p>
    <w:p w14:paraId="4B3CB31E" w14:textId="77777777" w:rsidR="003C363B" w:rsidRPr="00F242DD" w:rsidRDefault="004317D6" w:rsidP="00131E36">
      <w:pPr>
        <w:spacing w:before="0" w:after="0"/>
        <w:ind w:left="709"/>
        <w:rPr>
          <w:i/>
        </w:rPr>
      </w:pPr>
      <w:r w:rsidRPr="00F242DD">
        <w:rPr>
          <w:b/>
        </w:rPr>
        <w:t>Комментарий:</w:t>
      </w:r>
      <w:r w:rsidR="00BA7503" w:rsidRPr="00F242DD">
        <w:rPr>
          <w:b/>
        </w:rPr>
        <w:t xml:space="preserve"> </w:t>
      </w:r>
      <w:r w:rsidR="00F64CC1" w:rsidRPr="00F242DD">
        <w:rPr>
          <w:i/>
        </w:rPr>
        <w:t>к</w:t>
      </w:r>
      <w:r w:rsidR="002E47DA" w:rsidRPr="00F242DD">
        <w:rPr>
          <w:i/>
        </w:rPr>
        <w:t>онтроль за течением заболевания и эффективностью терапии должен выполняться регулярно гематологом или онкологом</w:t>
      </w:r>
      <w:r w:rsidR="006E7B15" w:rsidRPr="00F242DD">
        <w:rPr>
          <w:i/>
        </w:rPr>
        <w:t xml:space="preserve"> по месту жительства пациента.</w:t>
      </w:r>
      <w:r w:rsidR="00BA7503" w:rsidRPr="00F242DD">
        <w:rPr>
          <w:i/>
        </w:rPr>
        <w:t xml:space="preserve"> </w:t>
      </w:r>
      <w:r w:rsidR="002E47DA" w:rsidRPr="00F242DD">
        <w:rPr>
          <w:i/>
        </w:rPr>
        <w:t>В п</w:t>
      </w:r>
      <w:r w:rsidRPr="00F242DD">
        <w:rPr>
          <w:i/>
        </w:rPr>
        <w:t>роцессе проводимой терапии иммунохимическое исследование белков сыворотки крови и мочи следует выполнять каждые 2</w:t>
      </w:r>
      <w:r w:rsidR="00EE6579" w:rsidRPr="00F242DD">
        <w:rPr>
          <w:i/>
        </w:rPr>
        <w:t>−</w:t>
      </w:r>
      <w:r w:rsidRPr="00F242DD">
        <w:rPr>
          <w:i/>
        </w:rPr>
        <w:t xml:space="preserve">3 мес. У </w:t>
      </w:r>
      <w:r w:rsidR="00FB03BB" w:rsidRPr="00F242DD">
        <w:rPr>
          <w:i/>
        </w:rPr>
        <w:t>пациентов</w:t>
      </w:r>
      <w:r w:rsidRPr="00F242DD">
        <w:rPr>
          <w:i/>
        </w:rPr>
        <w:t xml:space="preserve"> олиго- или несекретирующей ММ следует проводить исследование свободных легких цепей. После окончания лечения иммунохимические исследования крови и мочи выполняют каждые 3 мес. Исследование костного мозга рекомендуется только для подтверждения </w:t>
      </w:r>
      <w:r w:rsidR="00815B1A" w:rsidRPr="00F242DD">
        <w:rPr>
          <w:i/>
        </w:rPr>
        <w:t>ПР</w:t>
      </w:r>
      <w:r w:rsidRPr="00F242DD">
        <w:rPr>
          <w:i/>
        </w:rPr>
        <w:t xml:space="preserve"> и оценки эффективности лечения при несекретирующей ММ при невозможности исследовать СЛЦ. Рентгенография костей выполняется по клиническим показаниям.</w:t>
      </w:r>
    </w:p>
    <w:p w14:paraId="72B05D56" w14:textId="77777777" w:rsidR="00202DE5" w:rsidRPr="00F242DD" w:rsidRDefault="00202DE5" w:rsidP="00202DE5">
      <w:pPr>
        <w:pStyle w:val="a6"/>
        <w:numPr>
          <w:ilvl w:val="0"/>
          <w:numId w:val="5"/>
        </w:numPr>
        <w:spacing w:before="0" w:after="0"/>
        <w:rPr>
          <w:b/>
        </w:rPr>
      </w:pPr>
      <w:r w:rsidRPr="00F242DD">
        <w:t>Пациент</w:t>
      </w:r>
      <w:r w:rsidR="004E145E" w:rsidRPr="00F242DD">
        <w:t>ам</w:t>
      </w:r>
      <w:r w:rsidRPr="00F242DD">
        <w:t>, которым проводилось</w:t>
      </w:r>
      <w:r w:rsidR="004E145E" w:rsidRPr="00F242DD">
        <w:t>/</w:t>
      </w:r>
      <w:r w:rsidRPr="00F242DD">
        <w:t xml:space="preserve">проводится лечение с включением препарата леналидомид, </w:t>
      </w:r>
      <w:r w:rsidR="004E145E" w:rsidRPr="00F242DD">
        <w:rPr>
          <w:b/>
          <w:bCs/>
        </w:rPr>
        <w:t>рекомендуется</w:t>
      </w:r>
      <w:r w:rsidR="004E145E" w:rsidRPr="00F242DD">
        <w:t xml:space="preserve"> </w:t>
      </w:r>
      <w:r w:rsidRPr="00F242DD">
        <w:t>проведени</w:t>
      </w:r>
      <w:r w:rsidR="00815B1A" w:rsidRPr="00F242DD">
        <w:t>е</w:t>
      </w:r>
      <w:r w:rsidRPr="00F242DD">
        <w:t xml:space="preserve"> плановых скрининговых обследований из-за повышенного риска развития вторых опухолей</w:t>
      </w:r>
      <w:r w:rsidR="004E145E" w:rsidRPr="00F242DD">
        <w:t xml:space="preserve"> </w:t>
      </w:r>
      <w:r w:rsidR="00A96FB6" w:rsidRPr="00F242DD">
        <w:fldChar w:fldCharType="begin" w:fldLock="1"/>
      </w:r>
      <w:r w:rsidR="00F74B6B" w:rsidRPr="00F242DD">
        <w:instrText>ADDIN CSL_CITATION {"citationItems":[{"id":"ITEM-1","itemData":{"DOI":"10.1038/bcj.2016.114","ISSN":"20445385","abstract":"We have carried out the largest randomised trial to date of newly diagnosed myeloma patients, in which lenalidomide has been used as an induction and maintenance treatment option and here report its impact on second primary malignancy (SPM) incidence and pathology. After review, 104 SPMs were confirmed in 96 of 2732 trial patients. The cumulative incidence of SPM was 0.7% (95% confidence interval (CI) 0.4-1.0%), 2.3% (95% CI 1.6-2.7%) and 3.8% (95% CI 2.9-4.6%) at 1, 2 and 3 years, respectively. Patients receiving maintenance lenalidomide had a significantly higher SPM incidence overall (P=0.011). Age is a risk factor with the highest SPM incidence observed in transplant non-eligible patients aged &gt;74 years receiving lenalidomide maintenance. The 3-year cumulative incidence in this group was 17.3% (95% CI 8.2-26.4%), compared with 6.5% (95% CI 0.2-12.9%) in observation only patients (P=0.049). There was a low overall incidence of haematological SPM (0.5%). The higher SPM incidence in patients receiving lenalidomide maintenance therapy, especially in advanced age, warrants ongoing monitoring although the benefit on survival is likely to outweigh risk.","author":[{"dropping-particle":"","family":"Jones","given":"J. R.","non-dropping-particle":"","parse-names":false,"suffix":""},{"dropping-particle":"","family":"Cairns","given":"D. A.","non-dropping-particle":"","parse-names":false,"suffix":""},{"dropping-particle":"","family":"Gregory","given":"W. M.","non-dropping-particle":"","parse-names":false,"suffix":""},{"dropping-particle":"","family":"Collett","given":"C.","non-dropping-particle":"","parse-names":false,"suffix":""},{"dropping-particle":"","family":"Pawlyn","given":"C.","non-dropping-particle":"","parse-names":false,"suffix":""},{"dropping-particle":"","family":"Sigsworth","given":"R.","non-dropping-particle":"","parse-names":false,"suffix":""},{"dropping-particle":"","family":"Striha","given":"A.","non-dropping-particle":"","parse-names":false,"suffix":""},{"dropping-particle":"","family":"Henderson","given":"R.","non-dropping-particle":"","parse-names":false,"suffix":""},{"dropping-particle":"","family":"Kaiser","given":"M. F.","non-dropping-particle":"","parse-names":false,"suffix":""},{"dropping-particle":"","family":"Jenner","given":"M.","non-dropping-particle":"","parse-names":false,"suffix":""},{"dropping-particle":"","family":"Cook","given":"G.","non-dropping-particle":"","parse-names":false,"suffix":""},{"dropping-particle":"","family":"Russell","given":"N. H.","non-dropping-particle":"","parse-names":false,"suffix":""},{"dropping-particle":"","family":"Williams","given":"C.","non-dropping-particle":"","parse-names":false,"suffix":""},{"dropping-particle":"","family":"Pratt","given":"G.","non-dropping-particle":"","parse-names":false,"suffix":""},{"dropping-particle":"","family":"Kishore","given":"B.","non-dropping-particle":"","parse-names":false,"suffix":""},{"dropping-particle":"","family":"Lindsay","given":"J.","non-dropping-particle":"","parse-names":false,"suffix":""},{"dropping-particle":"","family":"Drayson","given":"M. T.","non-dropping-particle":"","parse-names":false,"suffix":""},{"dropping-particle":"","family":"Davies","given":"F. E.","non-dropping-particle":"","parse-names":false,"suffix":""},{"dropping-particle":"","family":"Boyd","given":"K. D.","non-dropping-particle":"","parse-names":false,"suffix":""},{"dropping-particle":"","family":"Owen","given":"R. G.","non-dropping-particle":"","parse-names":false,"suffix":""},{"dropping-particle":"","family":"Jackson","given":"G. H.","non-dropping-particle":"","parse-names":false,"suffix":""},{"dropping-particle":"","family":"Morgan","given":"G. J.","non-dropping-particle":"","parse-names":false,"suffix":""}],"container-title":"Blood cancer journal","id":"ITEM-1","issue":"12","issued":{"date-parts":[["2016","12","9"]]},"page":"e506","title":"Second malignancies in the context of lenalidomide treatment: an analysis of 2732 myeloma patients enrolled to the Myeloma XI trial","type":"article-journal","volume":"6"},"uris":["http://www.mendeley.com/documents/?uuid=c9e0a495-5d96-3578-9ccf-860499393a73"]}],"mendeley":{"formattedCitation":"[76]","plainTextFormattedCitation":"[76]","previouslyFormattedCitation":"[76]"},"properties":{"noteIndex":0},"schema":"https://github.com/citation-style-language/schema/raw/master/csl-citation.json"}</w:instrText>
      </w:r>
      <w:r w:rsidR="00A96FB6" w:rsidRPr="00F242DD">
        <w:fldChar w:fldCharType="separate"/>
      </w:r>
      <w:r w:rsidR="00705691" w:rsidRPr="00F242DD">
        <w:rPr>
          <w:noProof/>
        </w:rPr>
        <w:t>[76]</w:t>
      </w:r>
      <w:r w:rsidR="00A96FB6" w:rsidRPr="00F242DD">
        <w:fldChar w:fldCharType="end"/>
      </w:r>
      <w:r w:rsidRPr="00F242DD">
        <w:t>.</w:t>
      </w:r>
    </w:p>
    <w:p w14:paraId="72F9AB78" w14:textId="77777777" w:rsidR="00202DE5" w:rsidRPr="00F242DD" w:rsidRDefault="00202DE5" w:rsidP="00202DE5">
      <w:pPr>
        <w:spacing w:before="0" w:after="0"/>
        <w:ind w:left="709"/>
        <w:contextualSpacing/>
        <w:rPr>
          <w:b/>
        </w:rPr>
      </w:pPr>
      <w:r w:rsidRPr="00F242DD">
        <w:rPr>
          <w:b/>
        </w:rPr>
        <w:t xml:space="preserve">Уровень убедительности рекомендаций </w:t>
      </w:r>
      <w:r w:rsidR="00815B1A" w:rsidRPr="00F242DD">
        <w:rPr>
          <w:b/>
        </w:rPr>
        <w:t xml:space="preserve">− </w:t>
      </w:r>
      <w:r w:rsidR="004E145E" w:rsidRPr="00F242DD">
        <w:rPr>
          <w:b/>
          <w:lang w:val="en-US"/>
        </w:rPr>
        <w:t>A</w:t>
      </w:r>
      <w:r w:rsidRPr="00F242DD">
        <w:rPr>
          <w:b/>
        </w:rPr>
        <w:t xml:space="preserve"> (уровень достоверности доказательств </w:t>
      </w:r>
      <w:r w:rsidR="00815B1A" w:rsidRPr="00F242DD">
        <w:rPr>
          <w:b/>
        </w:rPr>
        <w:t xml:space="preserve">− </w:t>
      </w:r>
      <w:r w:rsidR="004E145E" w:rsidRPr="00F242DD">
        <w:rPr>
          <w:b/>
        </w:rPr>
        <w:t>2</w:t>
      </w:r>
      <w:r w:rsidRPr="00F242DD">
        <w:rPr>
          <w:b/>
        </w:rPr>
        <w:t>)</w:t>
      </w:r>
    </w:p>
    <w:p w14:paraId="6F3404EA" w14:textId="77777777" w:rsidR="00130BC5" w:rsidRPr="00F242DD" w:rsidRDefault="00130BC5" w:rsidP="00E36DFA">
      <w:pPr>
        <w:pStyle w:val="1"/>
      </w:pPr>
      <w:bookmarkStart w:id="44" w:name="_Toc436920"/>
      <w:bookmarkStart w:id="45" w:name="_Toc53140910"/>
      <w:r w:rsidRPr="00F242DD">
        <w:lastRenderedPageBreak/>
        <w:t xml:space="preserve">6. Организация </w:t>
      </w:r>
      <w:r w:rsidR="00005BCD" w:rsidRPr="00F242DD">
        <w:t xml:space="preserve">оказания </w:t>
      </w:r>
      <w:r w:rsidRPr="00F242DD">
        <w:t>медицинской помощи</w:t>
      </w:r>
      <w:bookmarkEnd w:id="44"/>
      <w:bookmarkEnd w:id="45"/>
    </w:p>
    <w:p w14:paraId="39AD7B9F" w14:textId="77777777" w:rsidR="002E36A5" w:rsidRPr="00F242DD" w:rsidRDefault="002E36A5" w:rsidP="00993359">
      <w:pPr>
        <w:spacing w:before="0" w:after="0"/>
        <w:ind w:firstLine="709"/>
        <w:rPr>
          <w:color w:val="000000"/>
        </w:rPr>
      </w:pPr>
      <w:r w:rsidRPr="00F242DD">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F6C4AEB" w14:textId="77777777" w:rsidR="002E36A5" w:rsidRPr="00F242DD" w:rsidRDefault="002E36A5" w:rsidP="00993359">
      <w:pPr>
        <w:pStyle w:val="a6"/>
        <w:numPr>
          <w:ilvl w:val="0"/>
          <w:numId w:val="60"/>
        </w:numPr>
        <w:spacing w:before="0" w:after="0"/>
        <w:ind w:left="993"/>
        <w:contextualSpacing w:val="0"/>
        <w:rPr>
          <w:color w:val="000000"/>
        </w:rPr>
      </w:pPr>
      <w:r w:rsidRPr="00F242DD">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882F024" w14:textId="77777777" w:rsidR="002E36A5" w:rsidRPr="00F242DD" w:rsidRDefault="002E36A5" w:rsidP="00993359">
      <w:pPr>
        <w:pStyle w:val="a6"/>
        <w:numPr>
          <w:ilvl w:val="0"/>
          <w:numId w:val="60"/>
        </w:numPr>
        <w:spacing w:before="0" w:after="0"/>
        <w:ind w:left="993"/>
        <w:contextualSpacing w:val="0"/>
        <w:rPr>
          <w:color w:val="000000"/>
        </w:rPr>
      </w:pPr>
      <w:r w:rsidRPr="00F242DD">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22435598" w14:textId="77777777" w:rsidR="002E36A5" w:rsidRPr="00F242DD" w:rsidRDefault="002E36A5" w:rsidP="00993359">
      <w:pPr>
        <w:pStyle w:val="a6"/>
        <w:numPr>
          <w:ilvl w:val="0"/>
          <w:numId w:val="60"/>
        </w:numPr>
        <w:spacing w:before="0" w:after="0"/>
        <w:ind w:left="993"/>
        <w:contextualSpacing w:val="0"/>
        <w:rPr>
          <w:color w:val="000000"/>
        </w:rPr>
      </w:pPr>
      <w:r w:rsidRPr="00F242DD">
        <w:rPr>
          <w:color w:val="000000"/>
        </w:rPr>
        <w:t>на основе настоящих клинических рекомендаций;</w:t>
      </w:r>
    </w:p>
    <w:p w14:paraId="0C376AC2" w14:textId="77777777" w:rsidR="002E36A5" w:rsidRPr="00F242DD" w:rsidRDefault="002E36A5" w:rsidP="00993359">
      <w:pPr>
        <w:pStyle w:val="a6"/>
        <w:numPr>
          <w:ilvl w:val="0"/>
          <w:numId w:val="60"/>
        </w:numPr>
        <w:spacing w:before="0" w:after="0"/>
        <w:ind w:left="993"/>
        <w:contextualSpacing w:val="0"/>
        <w:rPr>
          <w:color w:val="000000"/>
        </w:rPr>
      </w:pPr>
      <w:r w:rsidRPr="00F242DD">
        <w:rPr>
          <w:color w:val="000000"/>
        </w:rPr>
        <w:t>с учетом стандартов медицинской помощи, утвержденных уполномоченным федеральным органом исполнительной власти.</w:t>
      </w:r>
    </w:p>
    <w:p w14:paraId="45075357" w14:textId="77777777" w:rsidR="002E36A5" w:rsidRPr="00F242DD" w:rsidRDefault="002E36A5" w:rsidP="00993359">
      <w:pPr>
        <w:spacing w:before="0" w:after="0"/>
        <w:ind w:firstLine="709"/>
        <w:rPr>
          <w:color w:val="000000"/>
        </w:rPr>
      </w:pPr>
      <w:r w:rsidRPr="00F242DD">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451519A8" w14:textId="77777777" w:rsidR="002E36A5" w:rsidRPr="00F242DD" w:rsidRDefault="002E36A5" w:rsidP="00993359">
      <w:pPr>
        <w:spacing w:before="0" w:after="0"/>
        <w:ind w:firstLine="709"/>
        <w:rPr>
          <w:color w:val="000000"/>
        </w:rPr>
      </w:pPr>
      <w:r w:rsidRPr="00F242DD">
        <w:rPr>
          <w:color w:val="000000"/>
        </w:rPr>
        <w:t xml:space="preserve">При выявлении у пациента </w:t>
      </w:r>
      <w:r w:rsidRPr="00F242DD">
        <w:t xml:space="preserve">ММ </w:t>
      </w:r>
      <w:r w:rsidRPr="00F242DD">
        <w:rPr>
          <w:color w:val="000000"/>
        </w:rPr>
        <w:t>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55860ED5" w14:textId="77777777" w:rsidR="002E36A5" w:rsidRPr="00F242DD" w:rsidRDefault="002E36A5" w:rsidP="00993359">
      <w:pPr>
        <w:spacing w:before="0" w:after="0"/>
        <w:ind w:firstLine="709"/>
        <w:rPr>
          <w:color w:val="000000"/>
        </w:rPr>
      </w:pPr>
      <w:r w:rsidRPr="00F242DD">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2F3E230" w14:textId="77777777" w:rsidR="002E36A5" w:rsidRPr="00F242DD" w:rsidRDefault="002E36A5" w:rsidP="00993359">
      <w:pPr>
        <w:spacing w:before="0" w:after="0"/>
        <w:ind w:firstLine="709"/>
        <w:rPr>
          <w:color w:val="000000"/>
        </w:rPr>
      </w:pPr>
      <w:r w:rsidRPr="00F242DD">
        <w:rPr>
          <w:color w:val="000000"/>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313918FD" w14:textId="77777777" w:rsidR="002E36A5" w:rsidRPr="00F242DD" w:rsidRDefault="002E36A5" w:rsidP="00993359">
      <w:pPr>
        <w:spacing w:before="0" w:after="0"/>
        <w:ind w:firstLine="709"/>
        <w:rPr>
          <w:color w:val="000000"/>
        </w:rPr>
      </w:pPr>
      <w:r w:rsidRPr="00F242DD">
        <w:rPr>
          <w:color w:val="000000"/>
        </w:rPr>
        <w:lastRenderedPageBreak/>
        <w:t xml:space="preserve">При выявлении </w:t>
      </w:r>
      <w:r w:rsidRPr="00F242DD">
        <w:t xml:space="preserve">ММ </w:t>
      </w:r>
      <w:r w:rsidRPr="00F242DD">
        <w:rPr>
          <w:color w:val="000000"/>
        </w:rPr>
        <w:t>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76807BAC" w14:textId="77777777" w:rsidR="002E36A5" w:rsidRPr="00F242DD" w:rsidRDefault="002E36A5" w:rsidP="00993359">
      <w:pPr>
        <w:spacing w:before="0" w:after="0"/>
        <w:ind w:firstLine="709"/>
        <w:rPr>
          <w:color w:val="000000"/>
        </w:rPr>
      </w:pPr>
      <w:r w:rsidRPr="00F242DD">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w:t>
      </w:r>
      <w:r w:rsidRPr="00F242DD">
        <w:t>ММ</w:t>
      </w:r>
      <w:r w:rsidRPr="00F242DD">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3A15668D" w14:textId="77777777" w:rsidR="002E36A5" w:rsidRPr="00F242DD" w:rsidRDefault="002E36A5" w:rsidP="00993359">
      <w:pPr>
        <w:spacing w:before="0" w:after="0"/>
        <w:ind w:firstLine="709"/>
        <w:rPr>
          <w:color w:val="000000"/>
        </w:rPr>
      </w:pPr>
      <w:r w:rsidRPr="00F242DD">
        <w:rPr>
          <w:color w:val="000000"/>
        </w:rPr>
        <w:t xml:space="preserve">В медицинской организации, оказывающей медицинскую помощь пациентам с </w:t>
      </w:r>
      <w:r w:rsidRPr="00F242DD">
        <w:t>ММ</w:t>
      </w:r>
      <w:r w:rsidRPr="00F242DD">
        <w:rPr>
          <w:color w:val="000000"/>
        </w:rPr>
        <w:t>,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620C0CCE" w14:textId="77777777" w:rsidR="002E36A5" w:rsidRPr="00F242DD" w:rsidRDefault="002E36A5" w:rsidP="00993359">
      <w:pPr>
        <w:spacing w:before="0" w:after="0"/>
        <w:ind w:firstLine="709"/>
        <w:rPr>
          <w:color w:val="000000"/>
        </w:rPr>
      </w:pPr>
      <w:r w:rsidRPr="00F242DD">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03543606" w14:textId="77777777" w:rsidR="00B272C7" w:rsidRPr="00F242DD" w:rsidRDefault="00B272C7" w:rsidP="00993359">
      <w:pPr>
        <w:pStyle w:val="13"/>
        <w:contextualSpacing/>
        <w:rPr>
          <w:b/>
        </w:rPr>
      </w:pPr>
      <w:r w:rsidRPr="00F242DD">
        <w:rPr>
          <w:b/>
        </w:rPr>
        <w:t xml:space="preserve">Показания для плановой госпитализации: </w:t>
      </w:r>
    </w:p>
    <w:p w14:paraId="50A928F8" w14:textId="77777777" w:rsidR="00B272C7" w:rsidRPr="00F242DD" w:rsidRDefault="00B272C7" w:rsidP="00993359">
      <w:pPr>
        <w:pStyle w:val="13"/>
        <w:ind w:left="720" w:firstLine="0"/>
        <w:contextualSpacing/>
      </w:pPr>
      <w:r w:rsidRPr="00F242DD">
        <w:t>Наличие диагноза симптоматическая множественная миелома для выполнения:</w:t>
      </w:r>
    </w:p>
    <w:p w14:paraId="0495930F" w14:textId="77777777" w:rsidR="00B272C7" w:rsidRPr="00F242DD" w:rsidRDefault="00B272C7" w:rsidP="00993359">
      <w:pPr>
        <w:pStyle w:val="13"/>
        <w:numPr>
          <w:ilvl w:val="0"/>
          <w:numId w:val="11"/>
        </w:numPr>
        <w:contextualSpacing/>
      </w:pPr>
      <w:r w:rsidRPr="00F242DD">
        <w:t>планового курса специфической терапии, включающей химиотерапевтические препараты, таргетные препараты биологического механизма действия, требующей круглосуточного наблюдения за пациентом (в том числе при наличии тяжелой коморбидности, цитопенического синдрома),</w:t>
      </w:r>
    </w:p>
    <w:p w14:paraId="79374C36" w14:textId="77777777" w:rsidR="00B272C7" w:rsidRPr="00F242DD" w:rsidRDefault="00B272C7" w:rsidP="00993359">
      <w:pPr>
        <w:pStyle w:val="13"/>
        <w:numPr>
          <w:ilvl w:val="0"/>
          <w:numId w:val="11"/>
        </w:numPr>
        <w:contextualSpacing/>
      </w:pPr>
      <w:r w:rsidRPr="00F242DD">
        <w:t>курса высокодозной химиотерапии,</w:t>
      </w:r>
    </w:p>
    <w:p w14:paraId="5973A26F" w14:textId="77777777" w:rsidR="00B272C7" w:rsidRPr="00F242DD" w:rsidRDefault="00B272C7" w:rsidP="00993359">
      <w:pPr>
        <w:pStyle w:val="13"/>
        <w:numPr>
          <w:ilvl w:val="0"/>
          <w:numId w:val="11"/>
        </w:numPr>
        <w:contextualSpacing/>
      </w:pPr>
      <w:r w:rsidRPr="00F242DD">
        <w:t>трансплантации аутологичных (аллогенных) стволовых гемопоэтических клеток,</w:t>
      </w:r>
    </w:p>
    <w:p w14:paraId="442B6F0A" w14:textId="77777777" w:rsidR="00B272C7" w:rsidRPr="00F242DD" w:rsidRDefault="00B272C7" w:rsidP="00993359">
      <w:pPr>
        <w:pStyle w:val="13"/>
        <w:numPr>
          <w:ilvl w:val="0"/>
          <w:numId w:val="11"/>
        </w:numPr>
        <w:contextualSpacing/>
      </w:pPr>
      <w:r w:rsidRPr="00F242DD">
        <w:t>мобилизации и сбора аутологичных стволовых гемопоэтических клеток крови,</w:t>
      </w:r>
    </w:p>
    <w:p w14:paraId="514FAFFE" w14:textId="77777777" w:rsidR="00B272C7" w:rsidRPr="00F242DD" w:rsidRDefault="00B272C7" w:rsidP="00993359">
      <w:pPr>
        <w:pStyle w:val="13"/>
        <w:numPr>
          <w:ilvl w:val="0"/>
          <w:numId w:val="11"/>
        </w:numPr>
        <w:contextualSpacing/>
      </w:pPr>
      <w:r w:rsidRPr="00F242DD">
        <w:t>эксфузии аутологичного костного мозга для последующей трансплантации.</w:t>
      </w:r>
    </w:p>
    <w:p w14:paraId="791F898C" w14:textId="77777777" w:rsidR="00B272C7" w:rsidRPr="00F242DD" w:rsidRDefault="00B272C7" w:rsidP="00993359">
      <w:pPr>
        <w:pStyle w:val="13"/>
        <w:contextualSpacing/>
        <w:rPr>
          <w:b/>
        </w:rPr>
      </w:pPr>
      <w:r w:rsidRPr="00F242DD">
        <w:rPr>
          <w:b/>
        </w:rPr>
        <w:t xml:space="preserve">Показания для экстренной госпитализации: </w:t>
      </w:r>
    </w:p>
    <w:p w14:paraId="49ECBDBD" w14:textId="77777777" w:rsidR="00B272C7" w:rsidRPr="00F242DD" w:rsidRDefault="00B272C7" w:rsidP="00993359">
      <w:pPr>
        <w:pStyle w:val="13"/>
        <w:ind w:left="720" w:firstLine="0"/>
        <w:contextualSpacing/>
      </w:pPr>
      <w:r w:rsidRPr="00F242DD">
        <w:lastRenderedPageBreak/>
        <w:t>Наличие диагноза симптоматическая множественная миелома, осложненная</w:t>
      </w:r>
    </w:p>
    <w:p w14:paraId="1A37DB7F" w14:textId="77777777" w:rsidR="00B272C7" w:rsidRPr="00F242DD" w:rsidRDefault="00B272C7" w:rsidP="00993359">
      <w:pPr>
        <w:pStyle w:val="13"/>
        <w:numPr>
          <w:ilvl w:val="0"/>
          <w:numId w:val="12"/>
        </w:numPr>
        <w:contextualSpacing/>
      </w:pPr>
      <w:r w:rsidRPr="00F242DD">
        <w:t>острым почечным повреждением вследствие миеломной нефропатии,</w:t>
      </w:r>
    </w:p>
    <w:p w14:paraId="6BEC56D3" w14:textId="77777777" w:rsidR="00B272C7" w:rsidRPr="00F242DD" w:rsidRDefault="00B272C7" w:rsidP="00993359">
      <w:pPr>
        <w:pStyle w:val="13"/>
        <w:numPr>
          <w:ilvl w:val="0"/>
          <w:numId w:val="12"/>
        </w:numPr>
        <w:contextualSpacing/>
      </w:pPr>
      <w:r w:rsidRPr="00F242DD">
        <w:t>тяжелым оссалгическим синдромом (в том числе с угрозой переломов, повреждения позвоночника, сдавления спинного мозга),</w:t>
      </w:r>
    </w:p>
    <w:p w14:paraId="64CBC5A0" w14:textId="77777777" w:rsidR="00B272C7" w:rsidRPr="00F242DD" w:rsidRDefault="00B272C7" w:rsidP="00993359">
      <w:pPr>
        <w:pStyle w:val="13"/>
        <w:numPr>
          <w:ilvl w:val="0"/>
          <w:numId w:val="12"/>
        </w:numPr>
        <w:contextualSpacing/>
      </w:pPr>
      <w:r w:rsidRPr="00F242DD">
        <w:t>тромботическими / геморрагическими осложнениями на фоне специфической терапии,</w:t>
      </w:r>
    </w:p>
    <w:p w14:paraId="78697765" w14:textId="77777777" w:rsidR="00B272C7" w:rsidRPr="00F242DD" w:rsidRDefault="00B272C7" w:rsidP="00993359">
      <w:pPr>
        <w:pStyle w:val="13"/>
        <w:numPr>
          <w:ilvl w:val="0"/>
          <w:numId w:val="12"/>
        </w:numPr>
        <w:contextualSpacing/>
      </w:pPr>
      <w:r w:rsidRPr="00F242DD">
        <w:t>тяжелыми инфекционными осложнениями на фоне специфической терапии,</w:t>
      </w:r>
    </w:p>
    <w:p w14:paraId="01164998" w14:textId="77777777" w:rsidR="00B272C7" w:rsidRPr="00F242DD" w:rsidRDefault="00B272C7" w:rsidP="00993359">
      <w:pPr>
        <w:pStyle w:val="13"/>
        <w:numPr>
          <w:ilvl w:val="0"/>
          <w:numId w:val="12"/>
        </w:numPr>
        <w:contextualSpacing/>
      </w:pPr>
      <w:r w:rsidRPr="00F242DD">
        <w:t>кардиальной патологией на фоне специфической терапии,</w:t>
      </w:r>
    </w:p>
    <w:p w14:paraId="4F11EEE9" w14:textId="77777777" w:rsidR="00B272C7" w:rsidRPr="00F242DD" w:rsidRDefault="00B272C7" w:rsidP="00993359">
      <w:pPr>
        <w:pStyle w:val="13"/>
        <w:numPr>
          <w:ilvl w:val="0"/>
          <w:numId w:val="12"/>
        </w:numPr>
        <w:contextualSpacing/>
        <w:rPr>
          <w:color w:val="000000"/>
        </w:rPr>
      </w:pPr>
      <w:r w:rsidRPr="00F242DD">
        <w:t xml:space="preserve">глубокой </w:t>
      </w:r>
      <w:r w:rsidRPr="00F242DD">
        <w:rPr>
          <w:color w:val="000000"/>
        </w:rPr>
        <w:t>цитопенией.</w:t>
      </w:r>
    </w:p>
    <w:p w14:paraId="7E073E4D" w14:textId="77777777" w:rsidR="00B272C7" w:rsidRPr="00F242DD" w:rsidRDefault="00B272C7" w:rsidP="00993359">
      <w:pPr>
        <w:pStyle w:val="13"/>
        <w:contextualSpacing/>
        <w:rPr>
          <w:b/>
        </w:rPr>
      </w:pPr>
      <w:r w:rsidRPr="00F242DD">
        <w:rPr>
          <w:b/>
        </w:rPr>
        <w:t>Показания к выписке пациента из стационара:</w:t>
      </w:r>
    </w:p>
    <w:p w14:paraId="76EE1D96" w14:textId="77777777" w:rsidR="00B272C7" w:rsidRPr="00F242DD" w:rsidRDefault="00B272C7" w:rsidP="00993359">
      <w:pPr>
        <w:pStyle w:val="13"/>
        <w:numPr>
          <w:ilvl w:val="0"/>
          <w:numId w:val="13"/>
        </w:numPr>
        <w:contextualSpacing/>
      </w:pPr>
      <w:r w:rsidRPr="00F242DD">
        <w:t>Завершение курса специфической терапии.</w:t>
      </w:r>
    </w:p>
    <w:p w14:paraId="27F1E906" w14:textId="77777777" w:rsidR="00B272C7" w:rsidRPr="00F242DD" w:rsidRDefault="00B272C7" w:rsidP="00993359">
      <w:pPr>
        <w:pStyle w:val="13"/>
        <w:numPr>
          <w:ilvl w:val="0"/>
          <w:numId w:val="13"/>
        </w:numPr>
        <w:contextualSpacing/>
      </w:pPr>
      <w:r w:rsidRPr="00F242DD">
        <w:t>Купирование осложнений, возникших на фоне специфической терапии</w:t>
      </w:r>
    </w:p>
    <w:p w14:paraId="06854374" w14:textId="77777777" w:rsidR="00E92FAD" w:rsidRPr="00F242DD" w:rsidRDefault="00E92FAD" w:rsidP="00993359">
      <w:pPr>
        <w:pStyle w:val="Default"/>
        <w:spacing w:line="360" w:lineRule="auto"/>
        <w:ind w:firstLine="709"/>
        <w:jc w:val="both"/>
      </w:pPr>
      <w:r w:rsidRPr="00F242DD">
        <w:t xml:space="preserve">Заключение о целесообразности перевода </w:t>
      </w:r>
      <w:r w:rsidR="00534E54" w:rsidRPr="00F242DD">
        <w:t xml:space="preserve">пациента </w:t>
      </w:r>
      <w:r w:rsidRPr="00F242DD">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534E54" w:rsidRPr="00F242DD">
        <w:t xml:space="preserve">пациента </w:t>
      </w:r>
      <w:r w:rsidRPr="00F242DD">
        <w:t>врачами специалистами медицинской организации, в которую планируется перевод.</w:t>
      </w:r>
    </w:p>
    <w:p w14:paraId="41797C6D" w14:textId="77777777" w:rsidR="00130BC5" w:rsidRPr="00F242DD" w:rsidRDefault="00E778E9" w:rsidP="00E778E9">
      <w:pPr>
        <w:pStyle w:val="1"/>
      </w:pPr>
      <w:bookmarkStart w:id="46" w:name="_Toc53140911"/>
      <w:r w:rsidRPr="00F242DD">
        <w:rPr>
          <w:b w:val="0"/>
        </w:rPr>
        <w:lastRenderedPageBreak/>
        <w:t>7.</w:t>
      </w:r>
      <w:r w:rsidRPr="00F242DD">
        <w:t xml:space="preserve"> </w:t>
      </w:r>
      <w:r w:rsidR="005E3E79" w:rsidRPr="00F242DD">
        <w:t>Дополнительная информация (в том числе факторы, влияющие на исход заболевания или состояния)</w:t>
      </w:r>
      <w:bookmarkEnd w:id="46"/>
    </w:p>
    <w:p w14:paraId="6CA73FC8" w14:textId="77777777" w:rsidR="00E778E9" w:rsidRPr="00F242DD" w:rsidRDefault="00E778E9" w:rsidP="00E36DFA">
      <w:r w:rsidRPr="00F242DD">
        <w:rPr>
          <w:b/>
        </w:rPr>
        <w:t>Оценка эффективности лечения множественной миеломы</w:t>
      </w:r>
    </w:p>
    <w:p w14:paraId="6746C1DB" w14:textId="77777777" w:rsidR="00E778E9" w:rsidRPr="00F242DD" w:rsidRDefault="00E778E9" w:rsidP="00E778E9">
      <w:pPr>
        <w:shd w:val="clear" w:color="auto" w:fill="FFFFFF"/>
        <w:tabs>
          <w:tab w:val="left" w:pos="900"/>
        </w:tabs>
        <w:spacing w:before="0" w:after="0"/>
        <w:ind w:firstLine="709"/>
        <w:contextualSpacing/>
        <w:rPr>
          <w:rFonts w:eastAsia="Times New Roman"/>
        </w:rPr>
      </w:pPr>
      <w:r w:rsidRPr="00F242DD">
        <w:rPr>
          <w:rFonts w:eastAsia="Times New Roman"/>
        </w:rPr>
        <w:t>Оценка эффективности лечения ММ проводится согласно международным критериям, предложенным в 2006 г. и модифицированным в 2011 и 2016 гг.</w:t>
      </w:r>
      <w:r w:rsidRPr="00F242DD">
        <w:t xml:space="preserve"> </w:t>
      </w:r>
      <w:r w:rsidRPr="00F242DD">
        <w:fldChar w:fldCharType="begin" w:fldLock="1"/>
      </w:r>
      <w:r w:rsidR="00F74B6B" w:rsidRPr="00F242DD">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72–74]","plainTextFormattedCitation":"[72–74]","previouslyFormattedCitation":"[72–74]"},"properties":{"noteIndex":0},"schema":"https://github.com/citation-style-language/schema/raw/master/csl-citation.json"}</w:instrText>
      </w:r>
      <w:r w:rsidRPr="00F242DD">
        <w:fldChar w:fldCharType="separate"/>
      </w:r>
      <w:r w:rsidR="00705691" w:rsidRPr="00F242DD">
        <w:rPr>
          <w:noProof/>
        </w:rPr>
        <w:t>[72–74]</w:t>
      </w:r>
      <w:r w:rsidRPr="00F242DD">
        <w:fldChar w:fldCharType="end"/>
      </w:r>
      <w:r w:rsidRPr="00F242DD">
        <w:t>.</w:t>
      </w:r>
      <w:r w:rsidRPr="00F242DD">
        <w:rPr>
          <w:rFonts w:eastAsia="Times New Roman"/>
        </w:rPr>
        <w:t xml:space="preserve"> При оценке любое исследование нужно провести не менее 2 раз для подтверждения результатов.</w:t>
      </w:r>
    </w:p>
    <w:p w14:paraId="2087E579" w14:textId="77777777" w:rsidR="00E778E9" w:rsidRPr="00F242DD" w:rsidRDefault="00E778E9" w:rsidP="00E778E9">
      <w:pPr>
        <w:shd w:val="clear" w:color="auto" w:fill="FFFFFF"/>
        <w:tabs>
          <w:tab w:val="left" w:pos="900"/>
        </w:tabs>
        <w:spacing w:before="0" w:after="0"/>
        <w:ind w:firstLine="709"/>
        <w:contextualSpacing/>
        <w:rPr>
          <w:rFonts w:eastAsia="Times New Roman"/>
          <w:highlight w:val="green"/>
        </w:rPr>
      </w:pPr>
      <w:r w:rsidRPr="00F242DD">
        <w:rPr>
          <w:rFonts w:eastAsia="Times New Roman"/>
        </w:rPr>
        <w:t>Оценка эффекта по уровню моноклонального белка в сыворотке крови и моче применима для пациентов с «измеряемой» болезнью. Заболевание считают «измеряемым» при концентрации М-протеина в сыворотке ≥10 г/л или в суточной моче ≥200 г.  При отсутствии моноклонального белка в сыворотке крови и моче по данным электрофореза и иммунофиксации (несекретирующей миеломе), но при его выявлении методом Freeli</w:t>
      </w:r>
      <w:r w:rsidRPr="00F242DD">
        <w:rPr>
          <w:rFonts w:eastAsia="Times New Roman"/>
          <w:lang w:val="en-US"/>
        </w:rPr>
        <w:t>te</w:t>
      </w:r>
      <w:r w:rsidRPr="00F242DD">
        <w:rPr>
          <w:rFonts w:eastAsia="Times New Roman"/>
        </w:rPr>
        <w:t>, «измеряемым» считают уровень «вовлеченных» СЛЦ ≥100 мг/л. Соотношение κ/λ СЛЦ также должно быть аномальным.</w:t>
      </w:r>
    </w:p>
    <w:p w14:paraId="187B108D" w14:textId="77777777" w:rsidR="00E778E9" w:rsidRPr="00F242DD" w:rsidRDefault="00E778E9" w:rsidP="00E778E9">
      <w:pPr>
        <w:tabs>
          <w:tab w:val="left" w:pos="900"/>
        </w:tabs>
        <w:spacing w:before="0" w:after="0"/>
        <w:ind w:right="-55" w:firstLine="709"/>
        <w:contextualSpacing/>
        <w:rPr>
          <w:rFonts w:eastAsia="Times New Roman"/>
        </w:rPr>
      </w:pPr>
      <w:r w:rsidRPr="00F242DD">
        <w:rPr>
          <w:rFonts w:eastAsia="Times New Roman"/>
        </w:rPr>
        <w:t>Нормальное соотношение κ/λ СЛЦ составляет 0,26‒1,65. У пациентов с почечной недостаточностью нормальным соотношением κ/λ СЛЦ считается 0,37‒-3,1.</w:t>
      </w:r>
    </w:p>
    <w:p w14:paraId="4436B08A" w14:textId="77777777" w:rsidR="00E778E9" w:rsidRPr="00F242DD" w:rsidRDefault="00E778E9" w:rsidP="00E778E9">
      <w:pPr>
        <w:shd w:val="clear" w:color="auto" w:fill="FFFFFF"/>
        <w:tabs>
          <w:tab w:val="left" w:pos="900"/>
        </w:tabs>
        <w:spacing w:before="0" w:after="0"/>
        <w:ind w:firstLine="709"/>
        <w:contextualSpacing/>
        <w:rPr>
          <w:rFonts w:eastAsia="Times New Roman"/>
        </w:rPr>
      </w:pPr>
      <w:r w:rsidRPr="00F242DD">
        <w:rPr>
          <w:rFonts w:eastAsia="Times New Roman"/>
          <w:u w:val="single"/>
        </w:rPr>
        <w:t>Полный ответ (полная ремиссия) (ПР):</w:t>
      </w:r>
      <w:r w:rsidRPr="00F242DD">
        <w:rPr>
          <w:rFonts w:eastAsia="Times New Roman"/>
        </w:rPr>
        <w:t xml:space="preserve"> диагностируется при отсутствии парапротеина в сыворотке и моче по данным иммунофиксации. Количество плазматических клеток в миелограмме должно быть &lt;5</w:t>
      </w:r>
      <w:r w:rsidRPr="00F242DD">
        <w:rPr>
          <w:rFonts w:eastAsia="Times New Roman"/>
          <w:lang w:val="en-US"/>
        </w:rPr>
        <w:t> </w:t>
      </w:r>
      <w:r w:rsidRPr="00F242DD">
        <w:rPr>
          <w:rFonts w:eastAsia="Times New Roman"/>
        </w:rPr>
        <w:t>%. Мягкотканые плазмоцитомы при ПР отсутствуют.</w:t>
      </w:r>
    </w:p>
    <w:p w14:paraId="011F6445" w14:textId="71E5613E" w:rsidR="00E778E9" w:rsidRPr="00F242DD" w:rsidRDefault="00E778E9" w:rsidP="00E778E9">
      <w:pPr>
        <w:tabs>
          <w:tab w:val="left" w:pos="900"/>
        </w:tabs>
        <w:spacing w:before="0" w:after="0"/>
        <w:ind w:firstLine="709"/>
        <w:contextualSpacing/>
      </w:pPr>
      <w:r w:rsidRPr="00F242DD">
        <w:t xml:space="preserve">При миеломе, «измеряемой» только по уровню СЛЦ, для оценки эффекта используется метод определения уровня СЛЦ </w:t>
      </w:r>
      <w:r w:rsidR="0001340B">
        <w:t>(</w:t>
      </w:r>
      <w:r w:rsidR="0001340B" w:rsidRPr="00C528FA">
        <w:t>метод</w:t>
      </w:r>
      <w:r w:rsidR="009868F5" w:rsidRPr="00C528FA">
        <w:t>ом</w:t>
      </w:r>
      <w:r w:rsidR="0001340B" w:rsidRPr="00C528FA">
        <w:t xml:space="preserve"> нефелометри</w:t>
      </w:r>
      <w:r w:rsidR="00A679A5" w:rsidRPr="00C528FA">
        <w:t>и</w:t>
      </w:r>
      <w:r w:rsidR="0001340B">
        <w:t>)</w:t>
      </w:r>
      <w:r w:rsidRPr="00F242DD">
        <w:t>. Для установления ПР необходимо нормальное соотношение СЛЦ κ/λ (0,26‒1,65).</w:t>
      </w:r>
    </w:p>
    <w:p w14:paraId="2C565F25" w14:textId="77777777" w:rsidR="00E778E9" w:rsidRPr="00F242DD" w:rsidRDefault="00E778E9" w:rsidP="00E778E9">
      <w:pPr>
        <w:shd w:val="clear" w:color="auto" w:fill="FFFFFF"/>
        <w:tabs>
          <w:tab w:val="left" w:pos="900"/>
        </w:tabs>
        <w:spacing w:before="0" w:after="0"/>
        <w:ind w:firstLine="709"/>
        <w:contextualSpacing/>
        <w:rPr>
          <w:rFonts w:eastAsia="Times New Roman"/>
        </w:rPr>
      </w:pPr>
      <w:r w:rsidRPr="00F242DD">
        <w:rPr>
          <w:rFonts w:eastAsia="Times New Roman"/>
          <w:u w:val="single"/>
        </w:rPr>
        <w:t>Строгий полный ответ (строгая ПР):</w:t>
      </w:r>
      <w:r w:rsidRPr="00F242DD">
        <w:rPr>
          <w:rFonts w:eastAsia="Times New Roman"/>
        </w:rPr>
        <w:t xml:space="preserve"> ПР при нормальном соотношении СЛЦ и отсутствии клональных плазматических клеток в костном мозге по данным иммуногистохимического или иммунофлуоресцентного методов.</w:t>
      </w:r>
    </w:p>
    <w:p w14:paraId="088CCB23" w14:textId="77777777" w:rsidR="00E778E9" w:rsidRPr="00F242DD" w:rsidRDefault="00E778E9" w:rsidP="00E778E9">
      <w:pPr>
        <w:tabs>
          <w:tab w:val="left" w:pos="900"/>
        </w:tabs>
        <w:spacing w:before="0" w:after="0"/>
        <w:ind w:firstLine="709"/>
        <w:contextualSpacing/>
        <w:rPr>
          <w:color w:val="FF0000"/>
        </w:rPr>
      </w:pPr>
      <w:r w:rsidRPr="00F242DD">
        <w:rPr>
          <w:rFonts w:eastAsia="Times New Roman"/>
          <w:u w:val="single"/>
        </w:rPr>
        <w:t xml:space="preserve">Очень хороший частичный ответ (очень хорошая частичная ремиссия) (ОХЧР): </w:t>
      </w:r>
      <w:r w:rsidRPr="00F242DD">
        <w:rPr>
          <w:rFonts w:eastAsia="Times New Roman"/>
        </w:rPr>
        <w:t xml:space="preserve">М-протеин в сыворотке крови и моче определяется только при иммунофиксации, но не при электрофорезе или отмечается снижение уровня М-протеина в сыворотке на ≥90 %, а М-протеина в моче до уровня &lt;100 мг/сут. </w:t>
      </w:r>
      <w:r w:rsidRPr="00F242DD">
        <w:t>Для болезни, «измеряемой» только по уровню СЛЦ, требуется снижение разницы уровня «вовлеченных» и «невовлеченных» СЛЦ на 90</w:t>
      </w:r>
      <w:r w:rsidRPr="00F242DD">
        <w:rPr>
          <w:lang w:val="en-US"/>
        </w:rPr>
        <w:t> </w:t>
      </w:r>
      <w:r w:rsidRPr="00F242DD">
        <w:t>% и более.</w:t>
      </w:r>
    </w:p>
    <w:p w14:paraId="1C59C1A4" w14:textId="77777777" w:rsidR="00E778E9" w:rsidRPr="00F242DD" w:rsidRDefault="00E778E9" w:rsidP="00E778E9">
      <w:pPr>
        <w:tabs>
          <w:tab w:val="left" w:pos="900"/>
        </w:tabs>
        <w:spacing w:before="0" w:after="0"/>
        <w:ind w:firstLine="709"/>
        <w:contextualSpacing/>
        <w:rPr>
          <w:shd w:val="clear" w:color="auto" w:fill="B8CCE4"/>
        </w:rPr>
      </w:pPr>
      <w:r w:rsidRPr="00F242DD">
        <w:rPr>
          <w:rFonts w:eastAsia="Times New Roman"/>
          <w:u w:val="single"/>
        </w:rPr>
        <w:lastRenderedPageBreak/>
        <w:t>Частичный ответ (частичная ремиссия) (ЧР):</w:t>
      </w:r>
      <w:r w:rsidRPr="00F242DD">
        <w:rPr>
          <w:rFonts w:eastAsia="Times New Roman"/>
        </w:rPr>
        <w:t xml:space="preserve"> уровень М-градиента в сыворотке должен уменьшиться на ≥50</w:t>
      </w:r>
      <w:r w:rsidRPr="00F242DD">
        <w:rPr>
          <w:rFonts w:eastAsia="Times New Roman"/>
          <w:lang w:val="en-US"/>
        </w:rPr>
        <w:t> </w:t>
      </w:r>
      <w:r w:rsidRPr="00F242DD">
        <w:rPr>
          <w:rFonts w:eastAsia="Times New Roman"/>
        </w:rPr>
        <w:t>%, а в моче на ≥90</w:t>
      </w:r>
      <w:r w:rsidRPr="00F242DD">
        <w:rPr>
          <w:rFonts w:eastAsia="Times New Roman"/>
          <w:lang w:val="en-US"/>
        </w:rPr>
        <w:t> </w:t>
      </w:r>
      <w:r w:rsidRPr="00F242DD">
        <w:rPr>
          <w:rFonts w:eastAsia="Times New Roman"/>
        </w:rPr>
        <w:t>%, или абсолютное количество М-протеина в моче должно быть &lt;200 мг/сут. Размеры мягкотканых плазмоцитом должны уменьшиться на ≥50</w:t>
      </w:r>
      <w:r w:rsidRPr="00F242DD">
        <w:rPr>
          <w:rFonts w:eastAsia="Times New Roman"/>
          <w:lang w:val="en-US"/>
        </w:rPr>
        <w:t> </w:t>
      </w:r>
      <w:r w:rsidRPr="00F242DD">
        <w:rPr>
          <w:rFonts w:eastAsia="Times New Roman"/>
        </w:rPr>
        <w:t xml:space="preserve">%. </w:t>
      </w:r>
      <w:r w:rsidRPr="00F242DD">
        <w:t>При миеломе, «измеряемой» только по уровню СЛЦ, частичный ответ устанавливается при снижении разницы уровня «вовлеченных» и «невовлеченных» СЛЦ на 50 %.</w:t>
      </w:r>
    </w:p>
    <w:p w14:paraId="3A666A16" w14:textId="77777777" w:rsidR="00E778E9" w:rsidRPr="00F242DD" w:rsidRDefault="00E778E9" w:rsidP="00E778E9">
      <w:pPr>
        <w:tabs>
          <w:tab w:val="left" w:pos="900"/>
        </w:tabs>
        <w:spacing w:before="0" w:after="0"/>
        <w:ind w:firstLine="709"/>
        <w:contextualSpacing/>
        <w:rPr>
          <w:rFonts w:eastAsia="Times New Roman"/>
        </w:rPr>
      </w:pPr>
      <w:r w:rsidRPr="00F242DD">
        <w:rPr>
          <w:rFonts w:eastAsia="Times New Roman"/>
          <w:u w:val="single"/>
        </w:rPr>
        <w:t>Стабилизация:</w:t>
      </w:r>
      <w:r w:rsidRPr="00F242DD">
        <w:rPr>
          <w:rFonts w:eastAsia="Times New Roman"/>
        </w:rPr>
        <w:t xml:space="preserve"> несоответствие показателей критериям ПР, ОХЧР, ЧР или прогрессирования миеломы.   </w:t>
      </w:r>
    </w:p>
    <w:p w14:paraId="0600A45A" w14:textId="77777777" w:rsidR="00E778E9" w:rsidRPr="00F242DD" w:rsidRDefault="00E778E9" w:rsidP="00E778E9">
      <w:pPr>
        <w:tabs>
          <w:tab w:val="left" w:pos="900"/>
        </w:tabs>
        <w:spacing w:before="0" w:after="0"/>
        <w:ind w:firstLine="709"/>
        <w:contextualSpacing/>
        <w:rPr>
          <w:rFonts w:eastAsia="Times New Roman"/>
        </w:rPr>
      </w:pPr>
      <w:r w:rsidRPr="00F242DD">
        <w:rPr>
          <w:rFonts w:eastAsia="Times New Roman"/>
          <w:u w:val="single"/>
        </w:rPr>
        <w:t>Прогрессия заболевания:</w:t>
      </w:r>
      <w:r w:rsidRPr="00F242DD">
        <w:rPr>
          <w:rFonts w:eastAsia="Times New Roman"/>
        </w:rPr>
        <w:t xml:space="preserve"> повышение уровня М-градиента на ≥25 % от наименьшего достигнутого уровня в сыворотке (увеличение на ≥5 г/л), в моче (увеличение на ≥200 мг/сут).</w:t>
      </w:r>
      <w:r w:rsidRPr="00F242DD">
        <w:t xml:space="preserve"> Для пациентов с «неизмеряемой» болезнью </w:t>
      </w:r>
      <w:r w:rsidRPr="00F242DD">
        <w:rPr>
          <w:lang w:val="en-US"/>
        </w:rPr>
        <w:t>c</w:t>
      </w:r>
      <w:r w:rsidRPr="00F242DD">
        <w:t xml:space="preserve">тандартными иммунохимическими методами, но «измеряемой» только по уровню СЛЦ,  прогрессирование устанавливается при увеличении разницы между «вовлеченными» и «невовлеченными» СЛЦ на 100 мг/л. Также о прогрессировании свидетельствуют </w:t>
      </w:r>
      <w:r w:rsidRPr="00F242DD">
        <w:rPr>
          <w:rFonts w:eastAsia="Times New Roman"/>
        </w:rPr>
        <w:t xml:space="preserve"> увеличение числа плазматических клеток в костном мозге (абсолютное число – не менее 10 %), появление новых очагов в костях или увеличение размеров ранее определяемых, появление мягкотканых плазмоцитом или увеличение их размеров, гиперкальциемия (скоррегированный уровень кальция сыворотки &gt;11,5 мг/дл или 2,65 ммоль/л), которую можно связать с плазмоклеточной пролиферацией.</w:t>
      </w:r>
    </w:p>
    <w:p w14:paraId="61ADBE1A" w14:textId="77777777" w:rsidR="00E778E9" w:rsidRPr="00F242DD" w:rsidRDefault="00E778E9" w:rsidP="00E36DFA">
      <w:pPr>
        <w:ind w:firstLine="709"/>
        <w:rPr>
          <w:b/>
        </w:rPr>
      </w:pPr>
    </w:p>
    <w:p w14:paraId="6162C821" w14:textId="77777777" w:rsidR="004D7374" w:rsidRPr="00F242DD" w:rsidRDefault="004D7374">
      <w:pPr>
        <w:pStyle w:val="1"/>
      </w:pPr>
      <w:bookmarkStart w:id="47" w:name="_Toc53140912"/>
      <w:r w:rsidRPr="00F242DD">
        <w:lastRenderedPageBreak/>
        <w:t>Критерии оценки качества медицинской помощи</w:t>
      </w:r>
      <w:bookmarkEnd w:id="39"/>
      <w:bookmarkEnd w:id="47"/>
    </w:p>
    <w:tbl>
      <w:tblPr>
        <w:tblW w:w="10617" w:type="dxa"/>
        <w:jc w:val="center"/>
        <w:tblLayout w:type="fixed"/>
        <w:tblCellMar>
          <w:top w:w="15" w:type="dxa"/>
          <w:left w:w="15" w:type="dxa"/>
          <w:bottom w:w="15" w:type="dxa"/>
          <w:right w:w="15" w:type="dxa"/>
        </w:tblCellMar>
        <w:tblLook w:val="04A0" w:firstRow="1" w:lastRow="0" w:firstColumn="1" w:lastColumn="0" w:noHBand="0" w:noVBand="1"/>
      </w:tblPr>
      <w:tblGrid>
        <w:gridCol w:w="582"/>
        <w:gridCol w:w="7371"/>
        <w:gridCol w:w="1276"/>
        <w:gridCol w:w="1388"/>
      </w:tblGrid>
      <w:tr w:rsidR="00196228" w:rsidRPr="00F242DD" w14:paraId="6E7A241B" w14:textId="77777777" w:rsidTr="00E36DFA">
        <w:trPr>
          <w:trHeight w:val="1534"/>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25A48E47" w14:textId="77777777" w:rsidR="00196228" w:rsidRPr="00F242DD" w:rsidRDefault="00196228" w:rsidP="00E36DFA">
            <w:pPr>
              <w:pStyle w:val="a4"/>
              <w:spacing w:before="0" w:beforeAutospacing="0" w:after="0" w:afterAutospacing="0" w:line="360" w:lineRule="auto"/>
              <w:ind w:left="113" w:right="113"/>
            </w:pPr>
            <w:r w:rsidRPr="00F242DD">
              <w:t>№</w:t>
            </w:r>
          </w:p>
        </w:tc>
        <w:tc>
          <w:tcPr>
            <w:tcW w:w="7371" w:type="dxa"/>
            <w:tcBorders>
              <w:top w:val="single" w:sz="6" w:space="0" w:color="000000"/>
              <w:left w:val="single" w:sz="6" w:space="0" w:color="000000"/>
              <w:bottom w:val="single" w:sz="6" w:space="0" w:color="000000"/>
              <w:right w:val="single" w:sz="6" w:space="0" w:color="000000"/>
            </w:tcBorders>
            <w:vAlign w:val="center"/>
            <w:hideMark/>
          </w:tcPr>
          <w:p w14:paraId="34F31009" w14:textId="77777777" w:rsidR="00196228" w:rsidRPr="00F242DD" w:rsidRDefault="00196228" w:rsidP="00E36DFA">
            <w:pPr>
              <w:pStyle w:val="a4"/>
              <w:spacing w:before="0" w:beforeAutospacing="0" w:after="0" w:afterAutospacing="0" w:line="240" w:lineRule="auto"/>
              <w:ind w:left="113" w:right="113"/>
              <w:jc w:val="center"/>
            </w:pPr>
            <w:r w:rsidRPr="00F242DD">
              <w:rPr>
                <w:rStyle w:val="ac"/>
              </w:rPr>
              <w:t>Критерии качества</w:t>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6BBB05BB" w14:textId="77777777" w:rsidR="00196228" w:rsidRPr="00F242DD" w:rsidRDefault="00196228" w:rsidP="00E36DFA">
            <w:pPr>
              <w:pStyle w:val="a4"/>
              <w:spacing w:before="0" w:beforeAutospacing="0" w:after="0" w:afterAutospacing="0" w:line="240" w:lineRule="auto"/>
              <w:ind w:left="113" w:right="113"/>
              <w:jc w:val="center"/>
            </w:pPr>
            <w:r w:rsidRPr="00F242DD">
              <w:rPr>
                <w:rStyle w:val="ac"/>
              </w:rPr>
              <w:t>Уровень достоверности доказательств</w:t>
            </w:r>
          </w:p>
        </w:tc>
        <w:tc>
          <w:tcPr>
            <w:tcW w:w="1388" w:type="dxa"/>
            <w:tcBorders>
              <w:top w:val="single" w:sz="6" w:space="0" w:color="000000"/>
              <w:left w:val="single" w:sz="6" w:space="0" w:color="000000"/>
              <w:bottom w:val="single" w:sz="6" w:space="0" w:color="000000"/>
              <w:right w:val="single" w:sz="6" w:space="0" w:color="000000"/>
            </w:tcBorders>
            <w:vAlign w:val="center"/>
            <w:hideMark/>
          </w:tcPr>
          <w:p w14:paraId="00D7B652" w14:textId="77777777" w:rsidR="00196228" w:rsidRPr="00F242DD" w:rsidRDefault="00196228" w:rsidP="00E36DFA">
            <w:pPr>
              <w:pStyle w:val="a4"/>
              <w:spacing w:before="0" w:beforeAutospacing="0" w:after="0" w:afterAutospacing="0" w:line="240" w:lineRule="auto"/>
              <w:ind w:left="113" w:right="113"/>
              <w:jc w:val="center"/>
            </w:pPr>
            <w:r w:rsidRPr="00F242DD">
              <w:rPr>
                <w:rStyle w:val="ac"/>
              </w:rPr>
              <w:t>Уровень убедительности рекомендаций</w:t>
            </w:r>
          </w:p>
        </w:tc>
      </w:tr>
      <w:tr w:rsidR="00196228" w:rsidRPr="00F242DD" w14:paraId="77B0392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5EC8021D" w14:textId="77777777" w:rsidR="00196228" w:rsidRPr="00F242DD" w:rsidRDefault="00196228" w:rsidP="00E36DFA">
            <w:pPr>
              <w:pStyle w:val="a4"/>
              <w:spacing w:before="0" w:beforeAutospacing="0" w:after="0" w:afterAutospacing="0" w:line="360" w:lineRule="auto"/>
              <w:ind w:left="113" w:right="113"/>
            </w:pPr>
            <w:r w:rsidRPr="00F242DD">
              <w:t>1</w:t>
            </w:r>
          </w:p>
        </w:tc>
        <w:tc>
          <w:tcPr>
            <w:tcW w:w="7371" w:type="dxa"/>
            <w:tcBorders>
              <w:top w:val="single" w:sz="6" w:space="0" w:color="000000"/>
              <w:left w:val="single" w:sz="6" w:space="0" w:color="000000"/>
              <w:bottom w:val="single" w:sz="6" w:space="0" w:color="000000"/>
              <w:right w:val="single" w:sz="6" w:space="0" w:color="000000"/>
            </w:tcBorders>
            <w:vAlign w:val="center"/>
          </w:tcPr>
          <w:p w14:paraId="3A0603E7" w14:textId="77777777" w:rsidR="00196228" w:rsidRPr="00F242DD" w:rsidRDefault="00931752" w:rsidP="00E36DFA">
            <w:pPr>
              <w:spacing w:before="0" w:after="0" w:line="240" w:lineRule="auto"/>
              <w:ind w:left="113" w:right="113"/>
              <w:rPr>
                <w:szCs w:val="24"/>
              </w:rPr>
            </w:pPr>
            <w:r w:rsidRPr="00F242DD">
              <w:rPr>
                <w:szCs w:val="24"/>
              </w:rPr>
              <w:t xml:space="preserve">Пациенту </w:t>
            </w:r>
            <w:r w:rsidR="0040125D"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40125D" w:rsidRPr="00F242DD">
              <w:rPr>
                <w:szCs w:val="24"/>
              </w:rPr>
              <w:t xml:space="preserve"> развернутый клинический анализ крови с определением </w:t>
            </w:r>
            <w:r w:rsidR="00C8444F" w:rsidRPr="00F242DD">
              <w:rPr>
                <w:szCs w:val="24"/>
              </w:rPr>
              <w:t xml:space="preserve">уровней </w:t>
            </w:r>
            <w:r w:rsidR="0040125D" w:rsidRPr="00F242DD">
              <w:rPr>
                <w:szCs w:val="24"/>
              </w:rPr>
              <w:t>гемоглобина, эритроцитов, тромбоцитов, лейкоцитов, подсчетом лейкоцитарной фор</w:t>
            </w:r>
            <w:r w:rsidR="00C8444F" w:rsidRPr="00F242DD">
              <w:rPr>
                <w:szCs w:val="24"/>
              </w:rPr>
              <w:t>мулы и количества ретикулоцитов</w:t>
            </w:r>
          </w:p>
        </w:tc>
        <w:tc>
          <w:tcPr>
            <w:tcW w:w="1276" w:type="dxa"/>
            <w:tcBorders>
              <w:top w:val="single" w:sz="6" w:space="0" w:color="000000"/>
              <w:left w:val="single" w:sz="6" w:space="0" w:color="000000"/>
              <w:bottom w:val="single" w:sz="6" w:space="0" w:color="000000"/>
              <w:right w:val="single" w:sz="6" w:space="0" w:color="000000"/>
            </w:tcBorders>
            <w:vAlign w:val="center"/>
          </w:tcPr>
          <w:p w14:paraId="13D087F1" w14:textId="77777777" w:rsidR="00196228" w:rsidRPr="00F242DD" w:rsidRDefault="0040125D"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1FBE5EB" w14:textId="77777777" w:rsidR="00196228" w:rsidRPr="00F242DD" w:rsidRDefault="0040125D" w:rsidP="00E36DFA">
            <w:pPr>
              <w:pStyle w:val="a4"/>
              <w:spacing w:before="0" w:beforeAutospacing="0" w:after="0" w:afterAutospacing="0" w:line="240" w:lineRule="auto"/>
              <w:ind w:left="113" w:right="113"/>
              <w:jc w:val="center"/>
            </w:pPr>
            <w:r w:rsidRPr="00F242DD">
              <w:t>С</w:t>
            </w:r>
          </w:p>
        </w:tc>
      </w:tr>
      <w:tr w:rsidR="00196228" w:rsidRPr="00F242DD" w14:paraId="1DD39999"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E8D12F0" w14:textId="77777777" w:rsidR="00196228" w:rsidRPr="00F242DD" w:rsidRDefault="00196228" w:rsidP="00E36DFA">
            <w:pPr>
              <w:pStyle w:val="a4"/>
              <w:spacing w:before="0" w:beforeAutospacing="0" w:after="0" w:afterAutospacing="0" w:line="360" w:lineRule="auto"/>
              <w:ind w:left="113" w:right="113"/>
            </w:pPr>
            <w:r w:rsidRPr="00F242DD">
              <w:t>2</w:t>
            </w:r>
          </w:p>
        </w:tc>
        <w:tc>
          <w:tcPr>
            <w:tcW w:w="7371" w:type="dxa"/>
            <w:tcBorders>
              <w:top w:val="single" w:sz="6" w:space="0" w:color="000000"/>
              <w:left w:val="single" w:sz="6" w:space="0" w:color="000000"/>
              <w:bottom w:val="single" w:sz="6" w:space="0" w:color="000000"/>
              <w:right w:val="single" w:sz="6" w:space="0" w:color="000000"/>
            </w:tcBorders>
            <w:vAlign w:val="center"/>
          </w:tcPr>
          <w:p w14:paraId="451C5A94" w14:textId="77777777" w:rsidR="00196228" w:rsidRPr="00F242DD" w:rsidRDefault="00931752" w:rsidP="00E36DFA">
            <w:pPr>
              <w:spacing w:before="0" w:after="0" w:line="240" w:lineRule="auto"/>
              <w:ind w:left="113" w:right="113"/>
              <w:rPr>
                <w:szCs w:val="24"/>
              </w:rPr>
            </w:pPr>
            <w:r w:rsidRPr="00F242DD">
              <w:rPr>
                <w:szCs w:val="24"/>
              </w:rPr>
              <w:t>П</w:t>
            </w:r>
            <w:r w:rsidR="0040125D" w:rsidRPr="00F242DD">
              <w:rPr>
                <w:szCs w:val="24"/>
              </w:rPr>
              <w:t>ациент</w:t>
            </w:r>
            <w:r w:rsidRPr="00F242DD">
              <w:rPr>
                <w:szCs w:val="24"/>
              </w:rPr>
              <w:t>у</w:t>
            </w:r>
            <w:r w:rsidR="0040125D" w:rsidRPr="00F242DD">
              <w:rPr>
                <w:szCs w:val="24"/>
              </w:rPr>
              <w:t xml:space="preserve"> 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 xml:space="preserve">ен </w:t>
            </w:r>
            <w:r w:rsidR="00C8444F" w:rsidRPr="00F242DD">
              <w:rPr>
                <w:szCs w:val="24"/>
              </w:rPr>
              <w:t>общий (клинический) анализ мочи</w:t>
            </w:r>
          </w:p>
        </w:tc>
        <w:tc>
          <w:tcPr>
            <w:tcW w:w="1276" w:type="dxa"/>
            <w:tcBorders>
              <w:top w:val="single" w:sz="6" w:space="0" w:color="000000"/>
              <w:left w:val="single" w:sz="6" w:space="0" w:color="000000"/>
              <w:bottom w:val="single" w:sz="6" w:space="0" w:color="000000"/>
              <w:right w:val="single" w:sz="6" w:space="0" w:color="000000"/>
            </w:tcBorders>
            <w:vAlign w:val="center"/>
          </w:tcPr>
          <w:p w14:paraId="6BCBADFD" w14:textId="77777777" w:rsidR="00196228" w:rsidRPr="00F242DD" w:rsidRDefault="0040125D"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FDEB506" w14:textId="77777777" w:rsidR="00196228" w:rsidRPr="00F242DD" w:rsidRDefault="0040125D" w:rsidP="00E36DFA">
            <w:pPr>
              <w:pStyle w:val="a4"/>
              <w:spacing w:before="0" w:beforeAutospacing="0" w:after="0" w:afterAutospacing="0" w:line="240" w:lineRule="auto"/>
              <w:ind w:left="113" w:right="113"/>
              <w:jc w:val="center"/>
            </w:pPr>
            <w:r w:rsidRPr="00F242DD">
              <w:t>С</w:t>
            </w:r>
          </w:p>
        </w:tc>
      </w:tr>
      <w:tr w:rsidR="00196228" w:rsidRPr="00F242DD" w14:paraId="0CF6A352"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59B84425" w14:textId="77777777" w:rsidR="00196228" w:rsidRPr="00F242DD" w:rsidRDefault="00196228" w:rsidP="00E36DFA">
            <w:pPr>
              <w:pStyle w:val="a4"/>
              <w:spacing w:before="0" w:beforeAutospacing="0" w:after="0" w:afterAutospacing="0" w:line="360" w:lineRule="auto"/>
              <w:ind w:left="113" w:right="113"/>
            </w:pPr>
            <w:r w:rsidRPr="00F242DD">
              <w:t>3</w:t>
            </w:r>
          </w:p>
        </w:tc>
        <w:tc>
          <w:tcPr>
            <w:tcW w:w="7371" w:type="dxa"/>
            <w:tcBorders>
              <w:top w:val="single" w:sz="6" w:space="0" w:color="000000"/>
              <w:left w:val="single" w:sz="6" w:space="0" w:color="000000"/>
              <w:bottom w:val="single" w:sz="6" w:space="0" w:color="000000"/>
              <w:right w:val="single" w:sz="6" w:space="0" w:color="000000"/>
            </w:tcBorders>
            <w:vAlign w:val="center"/>
          </w:tcPr>
          <w:p w14:paraId="0D1B16D0" w14:textId="77777777" w:rsidR="00196228" w:rsidRPr="00F242DD" w:rsidRDefault="00931752" w:rsidP="00E36DFA">
            <w:pPr>
              <w:spacing w:before="0" w:after="0" w:line="240" w:lineRule="auto"/>
              <w:ind w:left="113" w:right="113"/>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C8444F" w:rsidRPr="00F242DD">
              <w:rPr>
                <w:szCs w:val="24"/>
              </w:rPr>
              <w:t xml:space="preserve"> </w:t>
            </w:r>
            <w:r w:rsidR="00673067" w:rsidRPr="00F242DD">
              <w:rPr>
                <w:szCs w:val="24"/>
              </w:rPr>
              <w:t xml:space="preserve">биохимический </w:t>
            </w:r>
            <w:r w:rsidR="00A73F31" w:rsidRPr="00F242DD">
              <w:rPr>
                <w:szCs w:val="24"/>
              </w:rPr>
              <w:t>анализ крови</w:t>
            </w:r>
            <w:r w:rsidR="00F6392B" w:rsidRPr="00F242DD">
              <w:t xml:space="preserve"> с определением показателей </w:t>
            </w:r>
            <w:r w:rsidR="00F6392B" w:rsidRPr="00F242DD">
              <w:rPr>
                <w:szCs w:val="24"/>
              </w:rPr>
              <w:t xml:space="preserve">ЛДГ, мочевины, креатинина, общего белка, альбумина, билирубина, </w:t>
            </w:r>
            <w:r w:rsidR="002E051F" w:rsidRPr="00F242DD">
              <w:rPr>
                <w:szCs w:val="24"/>
              </w:rPr>
              <w:t>аспартатаминотрансферазы</w:t>
            </w:r>
            <w:r w:rsidR="00F6392B" w:rsidRPr="00F242DD">
              <w:rPr>
                <w:szCs w:val="24"/>
              </w:rPr>
              <w:t xml:space="preserve">, </w:t>
            </w:r>
            <w:r w:rsidR="002E051F" w:rsidRPr="00F242DD">
              <w:rPr>
                <w:szCs w:val="24"/>
              </w:rPr>
              <w:t>аланинаминотрансферазы</w:t>
            </w:r>
            <w:r w:rsidR="00F6392B" w:rsidRPr="00F242DD">
              <w:rPr>
                <w:szCs w:val="24"/>
              </w:rPr>
              <w:t>, щелочной фосфатазы, кальция, калия</w:t>
            </w:r>
          </w:p>
        </w:tc>
        <w:tc>
          <w:tcPr>
            <w:tcW w:w="1276" w:type="dxa"/>
            <w:tcBorders>
              <w:top w:val="single" w:sz="6" w:space="0" w:color="000000"/>
              <w:left w:val="single" w:sz="6" w:space="0" w:color="000000"/>
              <w:bottom w:val="single" w:sz="6" w:space="0" w:color="000000"/>
              <w:right w:val="single" w:sz="6" w:space="0" w:color="000000"/>
            </w:tcBorders>
            <w:vAlign w:val="center"/>
          </w:tcPr>
          <w:p w14:paraId="6346D518" w14:textId="77777777" w:rsidR="00196228" w:rsidRPr="00F242DD" w:rsidRDefault="00A73F31"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2F69E804" w14:textId="77777777" w:rsidR="00196228" w:rsidRPr="00F242DD" w:rsidRDefault="00A73F31" w:rsidP="00E36DFA">
            <w:pPr>
              <w:pStyle w:val="a4"/>
              <w:spacing w:before="0" w:beforeAutospacing="0" w:after="0" w:afterAutospacing="0" w:line="240" w:lineRule="auto"/>
              <w:ind w:left="113" w:right="113"/>
              <w:jc w:val="center"/>
            </w:pPr>
            <w:r w:rsidRPr="00F242DD">
              <w:t>С</w:t>
            </w:r>
          </w:p>
        </w:tc>
      </w:tr>
      <w:tr w:rsidR="00196228" w:rsidRPr="00F242DD" w14:paraId="55BF354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CE4274D" w14:textId="77777777" w:rsidR="00196228" w:rsidRPr="00F242DD" w:rsidRDefault="00196228" w:rsidP="00E36DFA">
            <w:pPr>
              <w:pStyle w:val="a4"/>
              <w:spacing w:before="0" w:beforeAutospacing="0" w:after="0" w:afterAutospacing="0" w:line="360" w:lineRule="auto"/>
              <w:ind w:left="113" w:right="113"/>
            </w:pPr>
            <w:r w:rsidRPr="00F242DD">
              <w:t>4</w:t>
            </w:r>
          </w:p>
        </w:tc>
        <w:tc>
          <w:tcPr>
            <w:tcW w:w="7371" w:type="dxa"/>
            <w:tcBorders>
              <w:top w:val="single" w:sz="6" w:space="0" w:color="000000"/>
              <w:left w:val="single" w:sz="6" w:space="0" w:color="000000"/>
              <w:bottom w:val="single" w:sz="6" w:space="0" w:color="000000"/>
              <w:right w:val="single" w:sz="6" w:space="0" w:color="000000"/>
            </w:tcBorders>
            <w:vAlign w:val="center"/>
          </w:tcPr>
          <w:p w14:paraId="07C49CC1" w14:textId="77777777" w:rsidR="00196228" w:rsidRPr="00F242DD" w:rsidRDefault="00331D28" w:rsidP="00E36DFA">
            <w:pPr>
              <w:spacing w:before="0" w:after="0" w:line="240" w:lineRule="auto"/>
              <w:ind w:left="113" w:right="113"/>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определ</w:t>
            </w:r>
            <w:r w:rsidRPr="00F242DD">
              <w:rPr>
                <w:szCs w:val="24"/>
              </w:rPr>
              <w:t>ение</w:t>
            </w:r>
            <w:r w:rsidR="00A73F31" w:rsidRPr="00F242DD">
              <w:rPr>
                <w:szCs w:val="24"/>
              </w:rPr>
              <w:t xml:space="preserve"> соотношени</w:t>
            </w:r>
            <w:r w:rsidRPr="00F242DD">
              <w:rPr>
                <w:szCs w:val="24"/>
              </w:rPr>
              <w:t>я</w:t>
            </w:r>
            <w:r w:rsidR="00A73F31" w:rsidRPr="00F242DD">
              <w:rPr>
                <w:szCs w:val="24"/>
              </w:rPr>
              <w:t xml:space="preserve"> белковых фракций в крови</w:t>
            </w:r>
            <w:r w:rsidR="00697269" w:rsidRPr="00F242DD">
              <w:rPr>
                <w:szCs w:val="24"/>
              </w:rPr>
              <w:t xml:space="preserve"> и моче</w:t>
            </w:r>
            <w:r w:rsidR="00A73F31" w:rsidRPr="00F242DD">
              <w:rPr>
                <w:szCs w:val="24"/>
              </w:rPr>
              <w:t xml:space="preserve"> методо</w:t>
            </w:r>
            <w:r w:rsidR="00AB72AF" w:rsidRPr="00F242DD">
              <w:rPr>
                <w:szCs w:val="24"/>
              </w:rPr>
              <w:t>м электрофоре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1CBE3B42" w14:textId="77777777" w:rsidR="00196228" w:rsidRPr="00F242DD" w:rsidRDefault="00A73F31"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8F40DB8" w14:textId="77777777" w:rsidR="00196228" w:rsidRPr="00F242DD" w:rsidRDefault="00A73F31" w:rsidP="00E36DFA">
            <w:pPr>
              <w:pStyle w:val="a4"/>
              <w:spacing w:before="0" w:beforeAutospacing="0" w:after="0" w:afterAutospacing="0" w:line="240" w:lineRule="auto"/>
              <w:ind w:left="113" w:right="113"/>
              <w:jc w:val="center"/>
            </w:pPr>
            <w:r w:rsidRPr="00F242DD">
              <w:t>С</w:t>
            </w:r>
          </w:p>
        </w:tc>
      </w:tr>
      <w:tr w:rsidR="0040125D" w:rsidRPr="00F242DD" w14:paraId="7E06B88D"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36B6159" w14:textId="77777777" w:rsidR="0040125D" w:rsidRPr="00F242DD" w:rsidRDefault="00A73F31" w:rsidP="00E36DFA">
            <w:pPr>
              <w:pStyle w:val="a4"/>
              <w:spacing w:before="0" w:beforeAutospacing="0" w:after="0" w:afterAutospacing="0" w:line="360" w:lineRule="auto"/>
              <w:ind w:left="113" w:right="113"/>
            </w:pPr>
            <w:r w:rsidRPr="00F242DD">
              <w:t>5</w:t>
            </w:r>
          </w:p>
        </w:tc>
        <w:tc>
          <w:tcPr>
            <w:tcW w:w="7371" w:type="dxa"/>
            <w:tcBorders>
              <w:top w:val="single" w:sz="6" w:space="0" w:color="000000"/>
              <w:left w:val="single" w:sz="6" w:space="0" w:color="000000"/>
              <w:bottom w:val="single" w:sz="6" w:space="0" w:color="000000"/>
              <w:right w:val="single" w:sz="6" w:space="0" w:color="000000"/>
            </w:tcBorders>
            <w:vAlign w:val="center"/>
          </w:tcPr>
          <w:p w14:paraId="69825F88" w14:textId="77777777" w:rsidR="0040125D" w:rsidRPr="00F242DD" w:rsidRDefault="00331D28" w:rsidP="00E36DFA">
            <w:pPr>
              <w:pStyle w:val="a6"/>
              <w:numPr>
                <w:ilvl w:val="1"/>
                <w:numId w:val="2"/>
              </w:numPr>
              <w:spacing w:before="0" w:after="0" w:line="240" w:lineRule="auto"/>
              <w:ind w:left="113" w:right="113" w:hanging="709"/>
              <w:rPr>
                <w:b/>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исследование моноклональности иммуноглобулинов в крови</w:t>
            </w:r>
            <w:r w:rsidR="00697269" w:rsidRPr="00F242DD">
              <w:rPr>
                <w:szCs w:val="24"/>
              </w:rPr>
              <w:t xml:space="preserve"> и моче</w:t>
            </w:r>
            <w:r w:rsidR="00A73F31" w:rsidRPr="00F242DD">
              <w:rPr>
                <w:szCs w:val="24"/>
              </w:rPr>
              <w:t xml:space="preserve"> методом иммунофиксации с количественным определением уровня М-градиента</w:t>
            </w:r>
            <w:r w:rsidR="0076263A" w:rsidRPr="00F242DD">
              <w:rPr>
                <w:szCs w:val="24"/>
              </w:rPr>
              <w:t xml:space="preserve"> </w:t>
            </w:r>
            <w:r w:rsidR="008B30C2" w:rsidRPr="00F242DD">
              <w:rPr>
                <w:rFonts w:eastAsia="Times New Roman"/>
              </w:rPr>
              <w:t xml:space="preserve">(и </w:t>
            </w:r>
            <w:r w:rsidR="009D3B20" w:rsidRPr="00F242DD">
              <w:rPr>
                <w:rFonts w:eastAsia="Times New Roman"/>
                <w:lang w:val="en-US"/>
              </w:rPr>
              <w:t>β</w:t>
            </w:r>
            <w:r w:rsidR="009D3B20" w:rsidRPr="00F242DD">
              <w:rPr>
                <w:rFonts w:eastAsia="Times New Roman"/>
              </w:rPr>
              <w:t>2-микроглобулин</w:t>
            </w:r>
            <w:r w:rsidR="008B30C2" w:rsidRPr="00F242DD">
              <w:rPr>
                <w:rFonts w:eastAsia="Times New Roman"/>
              </w:rPr>
              <w:t>а при диагностике)</w:t>
            </w:r>
          </w:p>
        </w:tc>
        <w:tc>
          <w:tcPr>
            <w:tcW w:w="1276" w:type="dxa"/>
            <w:tcBorders>
              <w:top w:val="single" w:sz="6" w:space="0" w:color="000000"/>
              <w:left w:val="single" w:sz="6" w:space="0" w:color="000000"/>
              <w:bottom w:val="single" w:sz="6" w:space="0" w:color="000000"/>
              <w:right w:val="single" w:sz="6" w:space="0" w:color="000000"/>
            </w:tcBorders>
            <w:vAlign w:val="center"/>
          </w:tcPr>
          <w:p w14:paraId="4997DA31" w14:textId="77777777" w:rsidR="0040125D" w:rsidRPr="00F242DD" w:rsidRDefault="00A73F31"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19A7851" w14:textId="77777777" w:rsidR="0040125D" w:rsidRPr="00F242DD" w:rsidRDefault="00A73F31" w:rsidP="00E36DFA">
            <w:pPr>
              <w:pStyle w:val="a4"/>
              <w:spacing w:before="0" w:beforeAutospacing="0" w:after="0" w:afterAutospacing="0" w:line="240" w:lineRule="auto"/>
              <w:ind w:left="113" w:right="113"/>
              <w:jc w:val="center"/>
            </w:pPr>
            <w:r w:rsidRPr="00F242DD">
              <w:t>С</w:t>
            </w:r>
          </w:p>
        </w:tc>
      </w:tr>
      <w:tr w:rsidR="0040125D" w:rsidRPr="00F242DD" w14:paraId="4EBB7E1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2E30676" w14:textId="77777777" w:rsidR="0040125D" w:rsidRPr="00F242DD" w:rsidRDefault="00331D28" w:rsidP="00E36DFA">
            <w:pPr>
              <w:pStyle w:val="a4"/>
              <w:spacing w:before="0" w:beforeAutospacing="0" w:after="0" w:afterAutospacing="0" w:line="360" w:lineRule="auto"/>
              <w:ind w:left="113" w:right="113"/>
            </w:pPr>
            <w:r w:rsidRPr="00F242DD">
              <w:t>6</w:t>
            </w:r>
          </w:p>
        </w:tc>
        <w:tc>
          <w:tcPr>
            <w:tcW w:w="7371" w:type="dxa"/>
            <w:tcBorders>
              <w:top w:val="single" w:sz="6" w:space="0" w:color="000000"/>
              <w:left w:val="single" w:sz="6" w:space="0" w:color="000000"/>
              <w:bottom w:val="single" w:sz="6" w:space="0" w:color="000000"/>
              <w:right w:val="single" w:sz="6" w:space="0" w:color="000000"/>
            </w:tcBorders>
            <w:vAlign w:val="center"/>
          </w:tcPr>
          <w:p w14:paraId="3A7BC5D8" w14:textId="2035C2BC" w:rsidR="0040125D" w:rsidRPr="00F242DD" w:rsidRDefault="00331D28" w:rsidP="00C528FA">
            <w:pPr>
              <w:spacing w:before="0" w:after="0" w:line="240" w:lineRule="auto"/>
              <w:ind w:left="113" w:right="113"/>
              <w:rPr>
                <w:szCs w:val="24"/>
              </w:rPr>
            </w:pPr>
            <w:r w:rsidRPr="00F242DD">
              <w:rPr>
                <w:szCs w:val="24"/>
              </w:rPr>
              <w:t>П</w:t>
            </w:r>
            <w:r w:rsidR="00270347" w:rsidRPr="00F242DD">
              <w:rPr>
                <w:szCs w:val="24"/>
              </w:rPr>
              <w:t>ациент</w:t>
            </w:r>
            <w:r w:rsidRPr="00F242DD">
              <w:rPr>
                <w:szCs w:val="24"/>
              </w:rPr>
              <w:t>у</w:t>
            </w:r>
            <w:r w:rsidR="00270347" w:rsidRPr="00F242DD">
              <w:rPr>
                <w:szCs w:val="24"/>
              </w:rPr>
              <w:t xml:space="preserve"> с подозрением на ММ или выявленной ММ при первичном приеме, при подозрении на рецидив заболевания</w:t>
            </w:r>
            <w:r w:rsidRPr="00F242DD">
              <w:rPr>
                <w:szCs w:val="24"/>
              </w:rPr>
              <w:t xml:space="preserve"> выполнено</w:t>
            </w:r>
            <w:r w:rsidR="00270347" w:rsidRPr="00F242DD">
              <w:rPr>
                <w:szCs w:val="24"/>
              </w:rPr>
              <w:t xml:space="preserve"> </w:t>
            </w:r>
            <w:r w:rsidR="00C528FA">
              <w:rPr>
                <w:szCs w:val="24"/>
              </w:rPr>
              <w:t xml:space="preserve">гистологическое </w:t>
            </w:r>
            <w:r w:rsidR="007B4710" w:rsidRPr="00F242DD">
              <w:rPr>
                <w:szCs w:val="24"/>
              </w:rPr>
              <w:t>исследование биопсийного (операционного) материала костного мозга</w:t>
            </w:r>
            <w:r w:rsidR="00A679A5">
              <w:rPr>
                <w:szCs w:val="24"/>
              </w:rPr>
              <w:t xml:space="preserve"> (</w:t>
            </w:r>
            <w:r w:rsidR="00A679A5" w:rsidRPr="00C528FA">
              <w:rPr>
                <w:szCs w:val="24"/>
              </w:rPr>
              <w:t>при необходимости</w:t>
            </w:r>
            <w:r w:rsidR="007B4710" w:rsidRPr="00F242DD">
              <w:rPr>
                <w:szCs w:val="24"/>
              </w:rPr>
              <w:t xml:space="preserve"> с применением иммуногистохимических методов</w:t>
            </w:r>
            <w:r w:rsidR="00A679A5">
              <w:rPr>
                <w:szCs w:val="24"/>
              </w:rPr>
              <w:t>)</w:t>
            </w:r>
            <w:r w:rsidR="00270347" w:rsidRPr="00F242DD">
              <w:rPr>
                <w:szCs w:val="24"/>
              </w:rPr>
              <w:t xml:space="preserve"> для подтверж</w:t>
            </w:r>
            <w:r w:rsidR="00AB72AF" w:rsidRPr="00F242DD">
              <w:rPr>
                <w:szCs w:val="24"/>
              </w:rPr>
              <w:t>дения и формулирования диагно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3961B54D" w14:textId="77777777" w:rsidR="0040125D" w:rsidRPr="00F242DD" w:rsidRDefault="00270347" w:rsidP="00E36DFA">
            <w:pPr>
              <w:pStyle w:val="a4"/>
              <w:spacing w:before="0" w:beforeAutospacing="0" w:after="0" w:afterAutospacing="0" w:line="240" w:lineRule="auto"/>
              <w:ind w:left="113" w:right="113"/>
              <w:jc w:val="center"/>
            </w:pPr>
            <w:r w:rsidRPr="00F242DD">
              <w:t>2</w:t>
            </w:r>
          </w:p>
        </w:tc>
        <w:tc>
          <w:tcPr>
            <w:tcW w:w="1388" w:type="dxa"/>
            <w:tcBorders>
              <w:top w:val="single" w:sz="6" w:space="0" w:color="000000"/>
              <w:left w:val="single" w:sz="6" w:space="0" w:color="000000"/>
              <w:bottom w:val="single" w:sz="6" w:space="0" w:color="000000"/>
              <w:right w:val="single" w:sz="6" w:space="0" w:color="000000"/>
            </w:tcBorders>
            <w:vAlign w:val="center"/>
          </w:tcPr>
          <w:p w14:paraId="74752FE6" w14:textId="77777777" w:rsidR="0040125D" w:rsidRPr="00F242DD" w:rsidRDefault="00270347" w:rsidP="00E36DFA">
            <w:pPr>
              <w:pStyle w:val="a4"/>
              <w:spacing w:before="0" w:beforeAutospacing="0" w:after="0" w:afterAutospacing="0" w:line="240" w:lineRule="auto"/>
              <w:ind w:left="113" w:right="113"/>
              <w:jc w:val="center"/>
            </w:pPr>
            <w:r w:rsidRPr="00F242DD">
              <w:t>В</w:t>
            </w:r>
          </w:p>
        </w:tc>
      </w:tr>
      <w:tr w:rsidR="0040125D" w:rsidRPr="00F242DD" w14:paraId="4E7D662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09E13C28" w14:textId="77777777" w:rsidR="0040125D" w:rsidRPr="00F242DD" w:rsidRDefault="00331D28" w:rsidP="00E36DFA">
            <w:pPr>
              <w:pStyle w:val="a4"/>
              <w:spacing w:before="0" w:beforeAutospacing="0" w:after="0" w:afterAutospacing="0" w:line="360" w:lineRule="auto"/>
              <w:ind w:left="113" w:right="113"/>
            </w:pPr>
            <w:r w:rsidRPr="00F242DD">
              <w:t>7</w:t>
            </w:r>
          </w:p>
        </w:tc>
        <w:tc>
          <w:tcPr>
            <w:tcW w:w="7371" w:type="dxa"/>
            <w:tcBorders>
              <w:top w:val="single" w:sz="6" w:space="0" w:color="000000"/>
              <w:left w:val="single" w:sz="6" w:space="0" w:color="000000"/>
              <w:bottom w:val="single" w:sz="6" w:space="0" w:color="000000"/>
              <w:right w:val="single" w:sz="6" w:space="0" w:color="000000"/>
            </w:tcBorders>
            <w:vAlign w:val="center"/>
          </w:tcPr>
          <w:p w14:paraId="20CD916A" w14:textId="77777777" w:rsidR="0040125D" w:rsidRPr="00F242DD" w:rsidRDefault="00331D28" w:rsidP="00E36DFA">
            <w:pPr>
              <w:spacing w:before="0" w:after="0" w:line="240" w:lineRule="auto"/>
              <w:ind w:left="113" w:right="113"/>
              <w:rPr>
                <w:szCs w:val="24"/>
              </w:rPr>
            </w:pPr>
            <w:r w:rsidRPr="00F242DD">
              <w:rPr>
                <w:szCs w:val="24"/>
              </w:rPr>
              <w:t>П</w:t>
            </w:r>
            <w:r w:rsidR="00D40466" w:rsidRPr="00F242DD">
              <w:rPr>
                <w:szCs w:val="24"/>
              </w:rPr>
              <w:t>ациент</w:t>
            </w:r>
            <w:r w:rsidRPr="00F242DD">
              <w:rPr>
                <w:szCs w:val="24"/>
              </w:rPr>
              <w:t>у</w:t>
            </w:r>
            <w:r w:rsidR="00D40466" w:rsidRPr="00F242DD">
              <w:rPr>
                <w:szCs w:val="24"/>
              </w:rPr>
              <w:t xml:space="preserve"> при установке диагноза ММ перед началом терапии, при оценке эффекта терапии, а также при подозрении на рецидив заболевания</w:t>
            </w:r>
            <w:r w:rsidRPr="00F242DD">
              <w:rPr>
                <w:szCs w:val="24"/>
              </w:rPr>
              <w:t xml:space="preserve"> выполнена </w:t>
            </w:r>
            <w:r w:rsidR="003F68DD" w:rsidRPr="00F242DD">
              <w:rPr>
                <w:szCs w:val="24"/>
              </w:rPr>
              <w:t>КТ</w:t>
            </w:r>
            <w:r w:rsidR="00D40466" w:rsidRPr="00F242DD">
              <w:rPr>
                <w:szCs w:val="24"/>
              </w:rPr>
              <w:t xml:space="preserve"> всех отделов позвоночника, грудной клетки, таза (предпочтение отдается низкодозной </w:t>
            </w:r>
            <w:r w:rsidR="003F68DD" w:rsidRPr="00F242DD">
              <w:rPr>
                <w:szCs w:val="24"/>
              </w:rPr>
              <w:t>КТ</w:t>
            </w:r>
            <w:r w:rsidR="00D40466" w:rsidRPr="00F242DD">
              <w:rPr>
                <w:szCs w:val="24"/>
              </w:rPr>
              <w:t xml:space="preserve"> всего скелета) </w:t>
            </w:r>
            <w:r w:rsidR="000103FE" w:rsidRPr="00F242DD">
              <w:rPr>
                <w:szCs w:val="24"/>
              </w:rPr>
              <w:t xml:space="preserve">или </w:t>
            </w:r>
            <w:r w:rsidR="00D40466" w:rsidRPr="00F242DD">
              <w:rPr>
                <w:szCs w:val="24"/>
              </w:rPr>
              <w:t>рентгенологическое исследование костей (включая череп, грудную клетку, все отделы позвоночника, т</w:t>
            </w:r>
            <w:r w:rsidR="003F68DD" w:rsidRPr="00F242DD">
              <w:rPr>
                <w:szCs w:val="24"/>
              </w:rPr>
              <w:t>аз, плечевые и бедренные кости)</w:t>
            </w:r>
          </w:p>
        </w:tc>
        <w:tc>
          <w:tcPr>
            <w:tcW w:w="1276" w:type="dxa"/>
            <w:tcBorders>
              <w:top w:val="single" w:sz="6" w:space="0" w:color="000000"/>
              <w:left w:val="single" w:sz="6" w:space="0" w:color="000000"/>
              <w:bottom w:val="single" w:sz="6" w:space="0" w:color="000000"/>
              <w:right w:val="single" w:sz="6" w:space="0" w:color="000000"/>
            </w:tcBorders>
            <w:vAlign w:val="center"/>
          </w:tcPr>
          <w:p w14:paraId="095062E8" w14:textId="77777777" w:rsidR="0040125D" w:rsidRPr="00F242DD" w:rsidRDefault="00D40466"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BEF1820" w14:textId="77777777" w:rsidR="0040125D" w:rsidRPr="00F242DD" w:rsidRDefault="00D40466" w:rsidP="00E36DFA">
            <w:pPr>
              <w:pStyle w:val="a4"/>
              <w:spacing w:before="0" w:beforeAutospacing="0" w:after="0" w:afterAutospacing="0" w:line="240" w:lineRule="auto"/>
              <w:ind w:left="113" w:right="113"/>
              <w:jc w:val="center"/>
            </w:pPr>
            <w:r w:rsidRPr="00F242DD">
              <w:t>С</w:t>
            </w:r>
          </w:p>
        </w:tc>
      </w:tr>
      <w:tr w:rsidR="00270347" w:rsidRPr="00F242DD" w14:paraId="2AE808B1"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BC4E0FA" w14:textId="77777777" w:rsidR="00270347" w:rsidRPr="00F242DD" w:rsidRDefault="00331D28" w:rsidP="00E36DFA">
            <w:pPr>
              <w:pStyle w:val="a4"/>
              <w:spacing w:before="0" w:beforeAutospacing="0" w:after="0" w:afterAutospacing="0" w:line="360" w:lineRule="auto"/>
              <w:ind w:left="113" w:right="113"/>
            </w:pPr>
            <w:r w:rsidRPr="00F242DD">
              <w:lastRenderedPageBreak/>
              <w:t>8</w:t>
            </w:r>
          </w:p>
        </w:tc>
        <w:tc>
          <w:tcPr>
            <w:tcW w:w="7371" w:type="dxa"/>
            <w:tcBorders>
              <w:top w:val="single" w:sz="6" w:space="0" w:color="000000"/>
              <w:left w:val="single" w:sz="6" w:space="0" w:color="000000"/>
              <w:bottom w:val="single" w:sz="6" w:space="0" w:color="000000"/>
              <w:right w:val="single" w:sz="6" w:space="0" w:color="000000"/>
            </w:tcBorders>
            <w:vAlign w:val="center"/>
          </w:tcPr>
          <w:p w14:paraId="0AF7A580" w14:textId="77777777" w:rsidR="00270347" w:rsidRPr="00F242DD" w:rsidRDefault="00D40466" w:rsidP="00E36DFA">
            <w:pPr>
              <w:spacing w:before="0" w:after="0" w:line="240" w:lineRule="auto"/>
              <w:ind w:left="113" w:right="113"/>
              <w:rPr>
                <w:szCs w:val="24"/>
              </w:rPr>
            </w:pPr>
            <w:r w:rsidRPr="00F242DD">
              <w:rPr>
                <w:szCs w:val="24"/>
              </w:rPr>
              <w:t>Пациент</w:t>
            </w:r>
            <w:r w:rsidR="00FB327B" w:rsidRPr="00F242DD">
              <w:rPr>
                <w:szCs w:val="24"/>
              </w:rPr>
              <w:t>у</w:t>
            </w:r>
            <w:r w:rsidRPr="00F242DD">
              <w:rPr>
                <w:szCs w:val="24"/>
              </w:rPr>
              <w:t xml:space="preserve"> с симптоматической </w:t>
            </w:r>
            <w:r w:rsidR="003F68DD" w:rsidRPr="00F242DD">
              <w:rPr>
                <w:szCs w:val="24"/>
              </w:rPr>
              <w:t>ММ</w:t>
            </w:r>
            <w:r w:rsidRPr="00F242DD">
              <w:rPr>
                <w:szCs w:val="24"/>
              </w:rPr>
              <w:t xml:space="preserve"> нача</w:t>
            </w:r>
            <w:r w:rsidR="00FB327B" w:rsidRPr="00F242DD">
              <w:rPr>
                <w:szCs w:val="24"/>
              </w:rPr>
              <w:t>то проведение</w:t>
            </w:r>
            <w:r w:rsidRPr="00F242DD">
              <w:rPr>
                <w:szCs w:val="24"/>
              </w:rPr>
              <w:t xml:space="preserve"> специфи</w:t>
            </w:r>
            <w:r w:rsidR="003F68DD" w:rsidRPr="00F242DD">
              <w:rPr>
                <w:szCs w:val="24"/>
              </w:rPr>
              <w:t>ческой противомиеломной 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14:paraId="5994C856" w14:textId="77777777" w:rsidR="00270347" w:rsidRPr="00F242DD" w:rsidRDefault="00D40466"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3BD664DB" w14:textId="77777777" w:rsidR="00270347" w:rsidRPr="00F242DD" w:rsidRDefault="00D40466" w:rsidP="00E36DFA">
            <w:pPr>
              <w:pStyle w:val="a4"/>
              <w:spacing w:before="0" w:beforeAutospacing="0" w:after="0" w:afterAutospacing="0" w:line="240" w:lineRule="auto"/>
              <w:ind w:left="113" w:right="113"/>
              <w:jc w:val="center"/>
            </w:pPr>
            <w:r w:rsidRPr="00F242DD">
              <w:t>С</w:t>
            </w:r>
          </w:p>
        </w:tc>
      </w:tr>
      <w:tr w:rsidR="00270347" w:rsidRPr="00F242DD" w14:paraId="048EB6D6"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2A22DB1" w14:textId="77777777" w:rsidR="00270347" w:rsidRPr="00F242DD" w:rsidRDefault="00331D28" w:rsidP="00E36DFA">
            <w:pPr>
              <w:pStyle w:val="a4"/>
              <w:spacing w:before="0" w:beforeAutospacing="0" w:after="0" w:afterAutospacing="0" w:line="360" w:lineRule="auto"/>
              <w:ind w:left="113" w:right="113"/>
            </w:pPr>
            <w:r w:rsidRPr="00F242DD">
              <w:t>9</w:t>
            </w:r>
          </w:p>
        </w:tc>
        <w:tc>
          <w:tcPr>
            <w:tcW w:w="7371" w:type="dxa"/>
            <w:tcBorders>
              <w:top w:val="single" w:sz="6" w:space="0" w:color="000000"/>
              <w:left w:val="single" w:sz="6" w:space="0" w:color="000000"/>
              <w:bottom w:val="single" w:sz="6" w:space="0" w:color="000000"/>
              <w:right w:val="single" w:sz="6" w:space="0" w:color="000000"/>
            </w:tcBorders>
            <w:vAlign w:val="center"/>
          </w:tcPr>
          <w:p w14:paraId="42BFAC67" w14:textId="77777777" w:rsidR="00270347" w:rsidRPr="00F242DD" w:rsidRDefault="00D40466" w:rsidP="00E36DFA">
            <w:pPr>
              <w:tabs>
                <w:tab w:val="num" w:pos="709"/>
              </w:tabs>
              <w:spacing w:before="0" w:after="0" w:line="240" w:lineRule="auto"/>
              <w:ind w:left="113" w:right="113"/>
              <w:rPr>
                <w:b/>
                <w:szCs w:val="24"/>
              </w:rPr>
            </w:pPr>
            <w:r w:rsidRPr="00F242DD">
              <w:rPr>
                <w:szCs w:val="24"/>
              </w:rPr>
              <w:t>Пациент</w:t>
            </w:r>
            <w:r w:rsidR="00FB327B" w:rsidRPr="00F242DD">
              <w:rPr>
                <w:szCs w:val="24"/>
              </w:rPr>
              <w:t>у</w:t>
            </w:r>
            <w:r w:rsidRPr="00F242DD">
              <w:rPr>
                <w:szCs w:val="24"/>
              </w:rPr>
              <w:t xml:space="preserve"> с признаками клинического рецидива, а также при быстром нарастании парапротеина (удвоение содержания М-градиента в течение 2 мес</w:t>
            </w:r>
            <w:r w:rsidR="00E778E9" w:rsidRPr="00F242DD">
              <w:rPr>
                <w:szCs w:val="24"/>
              </w:rPr>
              <w:t>.</w:t>
            </w:r>
            <w:r w:rsidRPr="00F242DD">
              <w:rPr>
                <w:szCs w:val="24"/>
              </w:rPr>
              <w:t xml:space="preserve">) </w:t>
            </w:r>
            <w:r w:rsidR="00FB327B" w:rsidRPr="00F242DD">
              <w:rPr>
                <w:szCs w:val="24"/>
              </w:rPr>
              <w:t xml:space="preserve">начато проведение </w:t>
            </w:r>
            <w:r w:rsidRPr="00F242DD">
              <w:rPr>
                <w:szCs w:val="24"/>
              </w:rPr>
              <w:t>противорецидивн</w:t>
            </w:r>
            <w:r w:rsidR="00FB327B" w:rsidRPr="00F242DD">
              <w:rPr>
                <w:szCs w:val="24"/>
              </w:rPr>
              <w:t>ой</w:t>
            </w:r>
            <w:r w:rsidRPr="00F242DD">
              <w:rPr>
                <w:szCs w:val="24"/>
              </w:rPr>
              <w:t xml:space="preserve"> терапи</w:t>
            </w:r>
            <w:r w:rsidR="0076263A" w:rsidRPr="00F242DD">
              <w:rPr>
                <w:szCs w:val="24"/>
              </w:rPr>
              <w:t>и</w:t>
            </w:r>
          </w:p>
        </w:tc>
        <w:tc>
          <w:tcPr>
            <w:tcW w:w="1276" w:type="dxa"/>
            <w:tcBorders>
              <w:top w:val="single" w:sz="6" w:space="0" w:color="000000"/>
              <w:left w:val="single" w:sz="6" w:space="0" w:color="000000"/>
              <w:bottom w:val="single" w:sz="6" w:space="0" w:color="000000"/>
              <w:right w:val="single" w:sz="6" w:space="0" w:color="000000"/>
            </w:tcBorders>
            <w:vAlign w:val="center"/>
          </w:tcPr>
          <w:p w14:paraId="4E45C1BC" w14:textId="77777777" w:rsidR="00270347" w:rsidRPr="00F242DD" w:rsidRDefault="00D40466"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5262CBA" w14:textId="77777777" w:rsidR="00270347" w:rsidRPr="00F242DD" w:rsidRDefault="00D40466" w:rsidP="00E36DFA">
            <w:pPr>
              <w:pStyle w:val="a4"/>
              <w:spacing w:before="0" w:beforeAutospacing="0" w:after="0" w:afterAutospacing="0" w:line="240" w:lineRule="auto"/>
              <w:ind w:left="113" w:right="113"/>
              <w:jc w:val="center"/>
            </w:pPr>
            <w:r w:rsidRPr="00F242DD">
              <w:t>С</w:t>
            </w:r>
          </w:p>
        </w:tc>
      </w:tr>
      <w:tr w:rsidR="00270347" w:rsidRPr="00F242DD" w14:paraId="38A7FA6F"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7208EC5B" w14:textId="77777777" w:rsidR="00270347" w:rsidRPr="00F242DD" w:rsidRDefault="00931752" w:rsidP="00E36DFA">
            <w:pPr>
              <w:pStyle w:val="a4"/>
              <w:spacing w:before="0" w:beforeAutospacing="0" w:after="0" w:afterAutospacing="0" w:line="360" w:lineRule="auto"/>
              <w:ind w:left="113" w:right="113"/>
            </w:pPr>
            <w:r w:rsidRPr="00F242DD">
              <w:t>1</w:t>
            </w:r>
            <w:r w:rsidR="00331D28" w:rsidRPr="00F242DD">
              <w:t>0</w:t>
            </w:r>
          </w:p>
        </w:tc>
        <w:tc>
          <w:tcPr>
            <w:tcW w:w="7371" w:type="dxa"/>
            <w:tcBorders>
              <w:top w:val="single" w:sz="6" w:space="0" w:color="000000"/>
              <w:left w:val="single" w:sz="6" w:space="0" w:color="000000"/>
              <w:bottom w:val="single" w:sz="6" w:space="0" w:color="000000"/>
              <w:right w:val="single" w:sz="6" w:space="0" w:color="000000"/>
            </w:tcBorders>
            <w:vAlign w:val="center"/>
          </w:tcPr>
          <w:p w14:paraId="5B605D3D" w14:textId="77777777" w:rsidR="00270347" w:rsidRPr="00F242DD" w:rsidRDefault="00931752" w:rsidP="00E36DFA">
            <w:pPr>
              <w:tabs>
                <w:tab w:val="num" w:pos="709"/>
              </w:tabs>
              <w:spacing w:before="0" w:after="0" w:line="240" w:lineRule="auto"/>
              <w:ind w:left="113" w:right="113"/>
              <w:rPr>
                <w:szCs w:val="24"/>
              </w:rPr>
            </w:pPr>
            <w:r w:rsidRPr="00F242DD">
              <w:rPr>
                <w:szCs w:val="24"/>
              </w:rPr>
              <w:t>Пациент</w:t>
            </w:r>
            <w:r w:rsidR="00FB327B" w:rsidRPr="00F242DD">
              <w:rPr>
                <w:szCs w:val="24"/>
              </w:rPr>
              <w:t>у</w:t>
            </w:r>
            <w:r w:rsidRPr="00F242DD">
              <w:rPr>
                <w:szCs w:val="24"/>
              </w:rPr>
              <w:t>, завершивш</w:t>
            </w:r>
            <w:r w:rsidR="00FB327B" w:rsidRPr="00F242DD">
              <w:rPr>
                <w:szCs w:val="24"/>
              </w:rPr>
              <w:t>ему</w:t>
            </w:r>
            <w:r w:rsidRPr="00F242DD">
              <w:rPr>
                <w:szCs w:val="24"/>
              </w:rPr>
              <w:t xml:space="preserve"> запланированное лечение по поводу </w:t>
            </w:r>
            <w:r w:rsidR="003F68DD" w:rsidRPr="00F242DD">
              <w:rPr>
                <w:szCs w:val="24"/>
              </w:rPr>
              <w:t>ММ</w:t>
            </w:r>
            <w:r w:rsidRPr="00F242DD">
              <w:rPr>
                <w:szCs w:val="24"/>
              </w:rPr>
              <w:t xml:space="preserve">, </w:t>
            </w:r>
            <w:r w:rsidR="00FB327B" w:rsidRPr="00F242DD">
              <w:rPr>
                <w:szCs w:val="24"/>
              </w:rPr>
              <w:t xml:space="preserve">выполнена </w:t>
            </w:r>
            <w:r w:rsidRPr="00F242DD">
              <w:rPr>
                <w:szCs w:val="24"/>
              </w:rPr>
              <w:t xml:space="preserve">оценка эффекта лечения согласно международным критериям, предложенным в 2006 г. и модифицированным в 2011 г. </w:t>
            </w:r>
          </w:p>
        </w:tc>
        <w:tc>
          <w:tcPr>
            <w:tcW w:w="1276" w:type="dxa"/>
            <w:tcBorders>
              <w:top w:val="single" w:sz="6" w:space="0" w:color="000000"/>
              <w:left w:val="single" w:sz="6" w:space="0" w:color="000000"/>
              <w:bottom w:val="single" w:sz="6" w:space="0" w:color="000000"/>
              <w:right w:val="single" w:sz="6" w:space="0" w:color="000000"/>
            </w:tcBorders>
            <w:vAlign w:val="center"/>
          </w:tcPr>
          <w:p w14:paraId="1AE5C282" w14:textId="77777777" w:rsidR="00270347" w:rsidRPr="00F242DD" w:rsidRDefault="00931752" w:rsidP="00E36DFA">
            <w:pPr>
              <w:pStyle w:val="a4"/>
              <w:spacing w:before="0" w:beforeAutospacing="0" w:after="0" w:afterAutospacing="0" w:line="240" w:lineRule="auto"/>
              <w:ind w:left="113" w:right="113"/>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B63A46E" w14:textId="77777777" w:rsidR="00270347" w:rsidRPr="00F242DD" w:rsidRDefault="00931752" w:rsidP="00E36DFA">
            <w:pPr>
              <w:pStyle w:val="a4"/>
              <w:spacing w:before="0" w:beforeAutospacing="0" w:after="0" w:afterAutospacing="0" w:line="240" w:lineRule="auto"/>
              <w:ind w:left="113" w:right="113"/>
              <w:jc w:val="center"/>
            </w:pPr>
            <w:r w:rsidRPr="00F242DD">
              <w:t>С</w:t>
            </w:r>
          </w:p>
        </w:tc>
      </w:tr>
    </w:tbl>
    <w:p w14:paraId="1F3F5283" w14:textId="77777777" w:rsidR="004D7374" w:rsidRPr="00F242DD" w:rsidRDefault="004D7374" w:rsidP="00131E36">
      <w:pPr>
        <w:spacing w:before="0" w:after="0"/>
        <w:ind w:firstLine="709"/>
      </w:pPr>
    </w:p>
    <w:p w14:paraId="5B4D2B6D" w14:textId="77777777" w:rsidR="004D7374" w:rsidRPr="00F242DD" w:rsidRDefault="004D7374" w:rsidP="00131E36">
      <w:pPr>
        <w:spacing w:before="0" w:after="0"/>
        <w:ind w:firstLine="709"/>
      </w:pPr>
    </w:p>
    <w:p w14:paraId="3A87EB82" w14:textId="77777777" w:rsidR="004D7374" w:rsidRPr="00F242DD" w:rsidRDefault="004D7374" w:rsidP="00131E36">
      <w:pPr>
        <w:spacing w:before="0" w:after="0"/>
        <w:ind w:firstLine="709"/>
      </w:pPr>
    </w:p>
    <w:p w14:paraId="0B62BE2F" w14:textId="77777777" w:rsidR="004D7374" w:rsidRPr="00F242DD" w:rsidRDefault="004D7374" w:rsidP="00131E36">
      <w:pPr>
        <w:spacing w:before="0" w:after="0"/>
        <w:ind w:firstLine="709"/>
      </w:pPr>
    </w:p>
    <w:p w14:paraId="6626D063" w14:textId="77777777" w:rsidR="004D7374" w:rsidRPr="00F242DD" w:rsidRDefault="004D7374" w:rsidP="00131E36">
      <w:pPr>
        <w:spacing w:before="0" w:after="0"/>
        <w:ind w:firstLine="709"/>
      </w:pPr>
    </w:p>
    <w:p w14:paraId="7A155275" w14:textId="77777777" w:rsidR="004D7374" w:rsidRPr="00F242DD" w:rsidRDefault="004D7374" w:rsidP="00131E36">
      <w:pPr>
        <w:spacing w:before="0" w:after="0"/>
        <w:ind w:firstLine="709"/>
      </w:pPr>
    </w:p>
    <w:p w14:paraId="1F09534F" w14:textId="77777777" w:rsidR="004D7374" w:rsidRPr="00F242DD" w:rsidRDefault="004D7374" w:rsidP="00131E36">
      <w:pPr>
        <w:spacing w:before="0" w:after="0"/>
        <w:ind w:firstLine="709"/>
      </w:pPr>
    </w:p>
    <w:p w14:paraId="43CDBA77" w14:textId="77777777" w:rsidR="004D7374" w:rsidRPr="00F242DD" w:rsidRDefault="004D7374" w:rsidP="00E36DFA">
      <w:pPr>
        <w:pStyle w:val="1"/>
      </w:pPr>
      <w:bookmarkStart w:id="48" w:name="_Toc520213129"/>
      <w:bookmarkStart w:id="49" w:name="_Toc53140913"/>
      <w:r w:rsidRPr="00F242DD">
        <w:lastRenderedPageBreak/>
        <w:t>Список литературы</w:t>
      </w:r>
      <w:bookmarkEnd w:id="48"/>
      <w:bookmarkEnd w:id="49"/>
    </w:p>
    <w:p w14:paraId="46774CFC" w14:textId="77777777" w:rsidR="00315D6A" w:rsidRPr="00F242DD" w:rsidRDefault="00A96FB6" w:rsidP="00315D6A">
      <w:pPr>
        <w:widowControl w:val="0"/>
        <w:autoSpaceDE w:val="0"/>
        <w:autoSpaceDN w:val="0"/>
        <w:adjustRightInd w:val="0"/>
        <w:spacing w:before="0" w:after="0"/>
        <w:ind w:left="640" w:hanging="640"/>
        <w:rPr>
          <w:noProof/>
          <w:lang w:val="en-US"/>
        </w:rPr>
      </w:pPr>
      <w:r w:rsidRPr="00F242DD">
        <w:rPr>
          <w:lang w:val="en-US"/>
        </w:rPr>
        <w:fldChar w:fldCharType="begin" w:fldLock="1"/>
      </w:r>
      <w:r w:rsidR="0076263A" w:rsidRPr="00F242DD">
        <w:rPr>
          <w:lang w:val="en-US"/>
        </w:rPr>
        <w:instrText>ADDIN</w:instrText>
      </w:r>
      <w:r w:rsidR="0076263A" w:rsidRPr="00F242DD">
        <w:instrText xml:space="preserve"> </w:instrText>
      </w:r>
      <w:r w:rsidR="0076263A" w:rsidRPr="00F242DD">
        <w:rPr>
          <w:lang w:val="en-US"/>
        </w:rPr>
        <w:instrText>Mendeley</w:instrText>
      </w:r>
      <w:r w:rsidR="0076263A" w:rsidRPr="00F242DD">
        <w:instrText xml:space="preserve"> </w:instrText>
      </w:r>
      <w:r w:rsidR="0076263A" w:rsidRPr="00F242DD">
        <w:rPr>
          <w:lang w:val="en-US"/>
        </w:rPr>
        <w:instrText>Bibliography</w:instrText>
      </w:r>
      <w:r w:rsidR="0076263A" w:rsidRPr="00F242DD">
        <w:instrText xml:space="preserve"> </w:instrText>
      </w:r>
      <w:r w:rsidR="0076263A" w:rsidRPr="00F242DD">
        <w:rPr>
          <w:lang w:val="en-US"/>
        </w:rPr>
        <w:instrText>CSL</w:instrText>
      </w:r>
      <w:r w:rsidR="0076263A" w:rsidRPr="00F242DD">
        <w:instrText>_</w:instrText>
      </w:r>
      <w:r w:rsidR="0076263A" w:rsidRPr="00F242DD">
        <w:rPr>
          <w:lang w:val="en-US"/>
        </w:rPr>
        <w:instrText>BIBLIOGRAPHY</w:instrText>
      </w:r>
      <w:r w:rsidR="0076263A" w:rsidRPr="00F242DD">
        <w:instrText xml:space="preserve"> </w:instrText>
      </w:r>
      <w:r w:rsidRPr="00F242DD">
        <w:rPr>
          <w:lang w:val="en-US"/>
        </w:rPr>
        <w:fldChar w:fldCharType="separate"/>
      </w:r>
      <w:r w:rsidR="00315D6A" w:rsidRPr="00F242DD">
        <w:rPr>
          <w:noProof/>
        </w:rPr>
        <w:t>1.</w:t>
      </w:r>
      <w:r w:rsidR="00315D6A" w:rsidRPr="00F242DD">
        <w:rPr>
          <w:noProof/>
        </w:rPr>
        <w:tab/>
        <w:t>Менделеева Л.П., Вотякова О.М., Рехтина И.Г. Множественная миелома // Российские клинические рекомендации по диагностике и лечению злокачественных лимфопролиферативных заболеваний; под ред. И</w:t>
      </w:r>
      <w:r w:rsidR="00315D6A" w:rsidRPr="00F242DD">
        <w:rPr>
          <w:noProof/>
          <w:lang w:val="en-US"/>
        </w:rPr>
        <w:t>.</w:t>
      </w:r>
      <w:r w:rsidR="00315D6A" w:rsidRPr="00F242DD">
        <w:rPr>
          <w:noProof/>
        </w:rPr>
        <w:t>В</w:t>
      </w:r>
      <w:r w:rsidR="00315D6A" w:rsidRPr="00F242DD">
        <w:rPr>
          <w:noProof/>
          <w:lang w:val="en-US"/>
        </w:rPr>
        <w:t xml:space="preserve">. </w:t>
      </w:r>
      <w:r w:rsidR="00315D6A" w:rsidRPr="00F242DD">
        <w:rPr>
          <w:noProof/>
        </w:rPr>
        <w:t>Поддубной</w:t>
      </w:r>
      <w:r w:rsidR="00315D6A" w:rsidRPr="00F242DD">
        <w:rPr>
          <w:noProof/>
          <w:lang w:val="en-US"/>
        </w:rPr>
        <w:t xml:space="preserve">, </w:t>
      </w:r>
      <w:r w:rsidR="00315D6A" w:rsidRPr="00F242DD">
        <w:rPr>
          <w:noProof/>
        </w:rPr>
        <w:t>В</w:t>
      </w:r>
      <w:r w:rsidR="00315D6A" w:rsidRPr="00F242DD">
        <w:rPr>
          <w:noProof/>
          <w:lang w:val="en-US"/>
        </w:rPr>
        <w:t>.</w:t>
      </w:r>
      <w:r w:rsidR="00315D6A" w:rsidRPr="00F242DD">
        <w:rPr>
          <w:noProof/>
        </w:rPr>
        <w:t>Г</w:t>
      </w:r>
      <w:r w:rsidR="00315D6A" w:rsidRPr="00F242DD">
        <w:rPr>
          <w:noProof/>
          <w:lang w:val="en-US"/>
        </w:rPr>
        <w:t xml:space="preserve">. </w:t>
      </w:r>
      <w:r w:rsidR="00315D6A" w:rsidRPr="00F242DD">
        <w:rPr>
          <w:noProof/>
        </w:rPr>
        <w:t>Савченко</w:t>
      </w:r>
      <w:r w:rsidR="00315D6A" w:rsidRPr="00F242DD">
        <w:rPr>
          <w:noProof/>
          <w:lang w:val="en-US"/>
        </w:rPr>
        <w:t xml:space="preserve">. </w:t>
      </w:r>
      <w:r w:rsidR="00315D6A" w:rsidRPr="00F242DD">
        <w:rPr>
          <w:noProof/>
        </w:rPr>
        <w:t>Москва</w:t>
      </w:r>
      <w:r w:rsidR="00315D6A" w:rsidRPr="00F242DD">
        <w:rPr>
          <w:noProof/>
          <w:lang w:val="en-US"/>
        </w:rPr>
        <w:t>, 2018. P. 213–241.</w:t>
      </w:r>
    </w:p>
    <w:p w14:paraId="69D12CA5"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w:t>
      </w:r>
      <w:r w:rsidRPr="00F242DD">
        <w:rPr>
          <w:noProof/>
          <w:lang w:val="en-US"/>
        </w:rPr>
        <w:tab/>
        <w:t>Furukawa Y., Kikuchi J. Molecular pathogenesis of multiple myeloma. // Int. J. Clin. Oncol. 2015. Vol. 20, № 3. P. 413–422.</w:t>
      </w:r>
    </w:p>
    <w:p w14:paraId="18AAB2A0"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w:t>
      </w:r>
      <w:r w:rsidRPr="00F242DD">
        <w:rPr>
          <w:noProof/>
          <w:lang w:val="en-US"/>
        </w:rPr>
        <w:tab/>
        <w:t>Lewis E.B. Leukemia, Multiple Myeloma, and Aplastic Anemia in American Radiologists // Science (80-. ). 1963. Vol. 142, № 3598. P. 1492–1494.</w:t>
      </w:r>
    </w:p>
    <w:p w14:paraId="6793613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w:t>
      </w:r>
      <w:r w:rsidRPr="00F242DD">
        <w:rPr>
          <w:noProof/>
          <w:lang w:val="en-US"/>
        </w:rPr>
        <w:tab/>
        <w:t>Linet M.S., Harlow S.D., McLaughlin J.K. A case-control study of multiple myeloma in whites: chronic antigenic stimulation, occupation, and drug use. // Cancer Res. 1987. Vol. 47, № 11. P. 2978–2981.</w:t>
      </w:r>
    </w:p>
    <w:p w14:paraId="1C04701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w:t>
      </w:r>
      <w:r w:rsidRPr="00F242DD">
        <w:rPr>
          <w:noProof/>
          <w:lang w:val="en-US"/>
        </w:rPr>
        <w:tab/>
        <w:t>Hallek M., Bergsagel P.L., Anderson K.C. Multiple myeloma: increasing evidence for a multistep transformation process. // Blood. 1998. Vol. 91, № 1. P. 3–21.</w:t>
      </w:r>
    </w:p>
    <w:p w14:paraId="714BF8CA"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w:t>
      </w:r>
      <w:r w:rsidRPr="00F242DD">
        <w:rPr>
          <w:noProof/>
          <w:lang w:val="en-US"/>
        </w:rPr>
        <w:tab/>
        <w:t>Kuehl W.M., Bergsagel P.L. Molecular pathogenesis of multiple myeloma and its premalignant precursor. // J. Clin. Invest. 2012. Vol. 122, № 10. P. 3456–3463.</w:t>
      </w:r>
    </w:p>
    <w:p w14:paraId="0A945B9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w:t>
      </w:r>
      <w:r w:rsidRPr="00F242DD">
        <w:rPr>
          <w:noProof/>
          <w:lang w:val="en-US"/>
        </w:rPr>
        <w:tab/>
        <w:t>Morgan G.J., Walker B.A., Davies F.E. The genetic architecture of multiple myeloma. // Nat. Rev. Cancer. 2012. Vol. 12, № 5. P. 335–348.</w:t>
      </w:r>
    </w:p>
    <w:p w14:paraId="788978A7"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lang w:val="en-US"/>
        </w:rPr>
        <w:t>8.</w:t>
      </w:r>
      <w:r w:rsidRPr="00F242DD">
        <w:rPr>
          <w:noProof/>
          <w:lang w:val="en-US"/>
        </w:rPr>
        <w:tab/>
        <w:t xml:space="preserve">Fonseca R. et al. International Myeloma Working Group molecular classification of multiple myeloma: Spotlight review // Leukemia. </w:t>
      </w:r>
      <w:r w:rsidRPr="00F242DD">
        <w:rPr>
          <w:noProof/>
        </w:rPr>
        <w:t>Nature Publishing Group, 2009. Vol. 23, № 12. P. 2210–2221.</w:t>
      </w:r>
    </w:p>
    <w:p w14:paraId="4CE69A99"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rPr>
        <w:t>9.</w:t>
      </w:r>
      <w:r w:rsidRPr="00F242DD">
        <w:rPr>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14:paraId="45C5CA34"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rPr>
        <w:t>10.</w:t>
      </w:r>
      <w:r w:rsidRPr="00F242DD">
        <w:rPr>
          <w:noProof/>
        </w:rPr>
        <w:tab/>
        <w:t xml:space="preserve">Бессмельцев С.С. Множественная миелома (лекция). // Вестник гематологии. </w:t>
      </w:r>
      <w:r w:rsidRPr="00F242DD">
        <w:rPr>
          <w:noProof/>
          <w:lang w:val="en-US"/>
        </w:rPr>
        <w:t>2014. Vol. 10, № 3. P. 6–39.</w:t>
      </w:r>
    </w:p>
    <w:p w14:paraId="4FEB18F0"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1.</w:t>
      </w:r>
      <w:r w:rsidRPr="00F242DD">
        <w:rPr>
          <w:noProof/>
          <w:lang w:val="en-US"/>
        </w:rPr>
        <w:tab/>
        <w:t>Durie B.G.M., Salmon S.E. A clinical staging system for multiple myeloma correlation of measured myeloma cell mass with presenting clinical features, response to treatment, and survival // Cancer. 1975. Vol. 36, № 3. P. 842–854.</w:t>
      </w:r>
    </w:p>
    <w:p w14:paraId="0928862F"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2.</w:t>
      </w:r>
      <w:r w:rsidRPr="00F242DD">
        <w:rPr>
          <w:noProof/>
          <w:lang w:val="en-US"/>
        </w:rPr>
        <w:tab/>
        <w:t>Greipp P.R. et al. International staging system for multiple myeloma // J. Clin. Oncol. 2005. Vol. 23, № 15. P. 3412–3420.</w:t>
      </w:r>
    </w:p>
    <w:p w14:paraId="72B06820"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3.</w:t>
      </w:r>
      <w:r w:rsidRPr="00F242DD">
        <w:rPr>
          <w:noProof/>
          <w:lang w:val="en-US"/>
        </w:rPr>
        <w:tab/>
        <w:t xml:space="preserve">Palumbo A. et al. Revised international staging system for multiple myeloma: A report from international myeloma working group // J. Clin. Oncol. American Society of Clinical </w:t>
      </w:r>
      <w:r w:rsidRPr="00F242DD">
        <w:rPr>
          <w:noProof/>
          <w:lang w:val="en-US"/>
        </w:rPr>
        <w:lastRenderedPageBreak/>
        <w:t>Oncology, 2015. Vol. 33, № 26. P. 2863–2869.</w:t>
      </w:r>
    </w:p>
    <w:p w14:paraId="74979686"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4.</w:t>
      </w:r>
      <w:r w:rsidRPr="00F242DD">
        <w:rPr>
          <w:noProof/>
          <w:lang w:val="en-US"/>
        </w:rPr>
        <w:tab/>
        <w:t>Kyle R.A., Rajkumar S. V. Criteria for diagnosis, staging, risk stratification and response assessment of multiple myeloma. // Leukemia. 2009. Vol. 23, № 1. P. 3–9.</w:t>
      </w:r>
    </w:p>
    <w:p w14:paraId="7676791B"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5.</w:t>
      </w:r>
      <w:r w:rsidRPr="00F242DD">
        <w:rPr>
          <w:noProof/>
          <w:lang w:val="en-US"/>
        </w:rPr>
        <w:tab/>
        <w:t>Moreau P. et al. Multiple myeloma: ESMO Clinical Practice Guidelines for diagnosis, treatment and follow-up. // Ann. Oncol.  Off. J. Eur. Soc. Med. Oncol. 2017. Vol. 28, № suppl_4. P. iv52–iv61.</w:t>
      </w:r>
    </w:p>
    <w:p w14:paraId="3A10E656"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6.</w:t>
      </w:r>
      <w:r w:rsidRPr="00F242DD">
        <w:rPr>
          <w:noProof/>
          <w:lang w:val="en-US"/>
        </w:rPr>
        <w:tab/>
        <w:t>Rajkumar S.V. et al. International Myeloma Working Group updated criteria for the diagnosis of multiple myeloma // The Lancet Oncology. Lancet Publishing Group, 2014. Vol. 15, № 12. P. e538–e548.</w:t>
      </w:r>
    </w:p>
    <w:p w14:paraId="35614FE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7.</w:t>
      </w:r>
      <w:r w:rsidRPr="00F242DD">
        <w:rPr>
          <w:noProof/>
          <w:lang w:val="en-US"/>
        </w:rPr>
        <w:tab/>
        <w:t>Coppola A. et al. Bleeding and thrombosis in multiple myeloma and related plasma cell disorders. // Semin. Thromb. Hemost. 2011. Vol. 37, № 8. P. 929–945.</w:t>
      </w:r>
    </w:p>
    <w:p w14:paraId="71422E05"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18.</w:t>
      </w:r>
      <w:r w:rsidRPr="00F242DD">
        <w:rPr>
          <w:noProof/>
          <w:lang w:val="en-US"/>
        </w:rPr>
        <w:tab/>
        <w:t>Tripathy S. The role of serum protein electrophoresis in the detection of multiple myeloma: An experience of a corporate hospital // J. Clin. Diagnostic Res. 2012. Vol. 6, № 9. P. 1458–1461.</w:t>
      </w:r>
    </w:p>
    <w:p w14:paraId="12EC7A5E"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lang w:val="en-US"/>
        </w:rPr>
        <w:t>19.</w:t>
      </w:r>
      <w:r w:rsidRPr="00F242DD">
        <w:rPr>
          <w:noProof/>
          <w:lang w:val="en-US"/>
        </w:rPr>
        <w:tab/>
        <w:t xml:space="preserve">Misra A. et al. Old but Still Relevant: High Resolution Electrophoresis and Immunofixation in Multiple Myeloma // Indian Journal of Hematology and Blood Transfusion. </w:t>
      </w:r>
      <w:r w:rsidRPr="00F242DD">
        <w:rPr>
          <w:noProof/>
        </w:rPr>
        <w:t>Springer India, 2016. Vol. 32, № 1. P. 10–17.</w:t>
      </w:r>
    </w:p>
    <w:p w14:paraId="151F281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rPr>
        <w:t>20.</w:t>
      </w:r>
      <w:r w:rsidRPr="00F242DD">
        <w:rPr>
          <w:noProof/>
        </w:rPr>
        <w:tab/>
        <w:t xml:space="preserve">Любимова Н.В. et al. Свободные легкие цепи иммуноглобулинов в диагностике и прогнозе множественной миеломы. // Альманах клинической медицины. </w:t>
      </w:r>
      <w:r w:rsidRPr="00F242DD">
        <w:rPr>
          <w:noProof/>
          <w:lang w:val="en-US"/>
        </w:rPr>
        <w:t>2017. Vol. 45, № 2. P. 102–108.</w:t>
      </w:r>
    </w:p>
    <w:p w14:paraId="6750C554"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1.</w:t>
      </w:r>
      <w:r w:rsidRPr="00F242DD">
        <w:rPr>
          <w:noProof/>
          <w:lang w:val="en-US"/>
        </w:rPr>
        <w:tab/>
        <w:t>Pratt G., Goodyear O., Moss P. Immunodeficiency and immunotherapy in multiple myeloma. // Br. J. Haematol. 2007. Vol. 138, № 5. P. 563–579.</w:t>
      </w:r>
    </w:p>
    <w:p w14:paraId="20AF075A"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2.</w:t>
      </w:r>
      <w:r w:rsidRPr="00F242DD">
        <w:rPr>
          <w:noProof/>
          <w:lang w:val="en-US"/>
        </w:rPr>
        <w:tab/>
        <w:t>Julie D. et al. Comparison of Bone marrow Aspirate and Bone marrow Biopsy in the workup of Patients with Multiple Myeloma // Clin. Lymphoma Myeloma Leuk. Elsevier BV, 2015. Vol. 15. P. e117.</w:t>
      </w:r>
    </w:p>
    <w:p w14:paraId="75B9C762"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3.</w:t>
      </w:r>
      <w:r w:rsidRPr="00F242DD">
        <w:rPr>
          <w:noProof/>
          <w:lang w:val="en-US"/>
        </w:rPr>
        <w:tab/>
        <w:t>Pianko M.J. et al. Whole-body low-dose computed tomography and advanced imaging techniques for multiple myeloma bone disease // Clinical Cancer Research. American Association for Cancer Research Inc., 2014. Vol. 20, № 23. P. 5888–5897.</w:t>
      </w:r>
    </w:p>
    <w:p w14:paraId="7322E393"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4.</w:t>
      </w:r>
      <w:r w:rsidRPr="00F242DD">
        <w:rPr>
          <w:noProof/>
          <w:lang w:val="en-US"/>
        </w:rPr>
        <w:tab/>
        <w:t>Cavo M. et al. Role of 18F-FDG PET/CT in the diagnosis and management of multiple myeloma and other plasma cell disorders: a consensus statement by the International Myeloma Working Group // The Lancet Oncology. Lancet Publishing Group, 2017. Vol. 18, № 4. P. e206–e217.</w:t>
      </w:r>
    </w:p>
    <w:p w14:paraId="1C816AAD"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5.</w:t>
      </w:r>
      <w:r w:rsidRPr="00F242DD">
        <w:rPr>
          <w:noProof/>
          <w:lang w:val="en-US"/>
        </w:rPr>
        <w:tab/>
        <w:t>Mateos M.-V., San Miguel J. V. Smoldering multiple myeloma // Hematol. Oncol. 2015. Vol. 33. P. 33–37.</w:t>
      </w:r>
    </w:p>
    <w:p w14:paraId="2BE63475"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lastRenderedPageBreak/>
        <w:t>26.</w:t>
      </w:r>
      <w:r w:rsidRPr="00F242DD">
        <w:rPr>
          <w:noProof/>
          <w:lang w:val="en-US"/>
        </w:rPr>
        <w:tab/>
        <w:t>Zou Y. et al. Bortezomib and lenalidomide as front-line therapy for multiple myeloma. // Leuk. Lymphoma. 2014. Vol. 55, № 9. P. 2024–2031.</w:t>
      </w:r>
    </w:p>
    <w:p w14:paraId="39773C87"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7.</w:t>
      </w:r>
      <w:r w:rsidRPr="00F242DD">
        <w:rPr>
          <w:noProof/>
          <w:lang w:val="en-US"/>
        </w:rPr>
        <w:tab/>
        <w:t>Mateos M.V. et al. Bortezomib plus melphalan and prednisone compared with melphalan and prednisone in previously untreated multiple myeloma: Updated follow-up and impact of subsequent therapy in the phase III VISTA trial // J. Clin. Oncol. 2010. Vol. 28, № 13. P. 2259–2266.</w:t>
      </w:r>
    </w:p>
    <w:p w14:paraId="2E59E095"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8.</w:t>
      </w:r>
      <w:r w:rsidRPr="00F242DD">
        <w:rPr>
          <w:noProof/>
          <w:lang w:val="en-US"/>
        </w:rPr>
        <w:tab/>
        <w:t>Bringhen S. et al. Efficacy and safety of once-weekly bortezomib in multiple myeloma patients. // Blood. 2010. Vol. 116, № 23. P. 4745–4753.</w:t>
      </w:r>
    </w:p>
    <w:p w14:paraId="4909904A"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29.</w:t>
      </w:r>
      <w:r w:rsidRPr="00F242DD">
        <w:rPr>
          <w:noProof/>
          <w:lang w:val="en-US"/>
        </w:rPr>
        <w:tab/>
        <w:t>Takezako N. et al. The Efficacy and Safety of Weekly Bortezomib Containing VMP Followed By Bortezomib Maintenance Therapy in Unfit or Frail Multiple Myeloma Patients // Blood. 2016. Vol. 128, № 22.</w:t>
      </w:r>
    </w:p>
    <w:p w14:paraId="0EF150C3"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0.</w:t>
      </w:r>
      <w:r w:rsidRPr="00F242DD">
        <w:rPr>
          <w:noProof/>
          <w:lang w:val="en-US"/>
        </w:rPr>
        <w:tab/>
        <w:t>Jagannath S. et al. Extended follow-up of a phase 2 trial of bortezomib alone and in combination with dexamethasone for the frontline treatment of multiple myeloma. // Br. J. Haematol. 2009. Vol. 146, № 6. P. 619–626.</w:t>
      </w:r>
    </w:p>
    <w:p w14:paraId="5AB3EF34"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1.</w:t>
      </w:r>
      <w:r w:rsidRPr="00F242DD">
        <w:rPr>
          <w:noProof/>
          <w:lang w:val="en-US"/>
        </w:rPr>
        <w:tab/>
        <w:t>Weisel K. et al. A systematic literature review and network meta-analysis of treatments for patients with untreated multiple myeloma not eligible for stem cell transplantation. // Leuk. Lymphoma. 2017. Vol. 58, № 1. P. 153–161.</w:t>
      </w:r>
    </w:p>
    <w:p w14:paraId="43EC77BB"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2.</w:t>
      </w:r>
      <w:r w:rsidRPr="00F242DD">
        <w:rPr>
          <w:noProof/>
          <w:lang w:val="en-US"/>
        </w:rPr>
        <w:tab/>
        <w:t>Benboubker L. et al. Lenalidomide and dexamethasone in transplant-ineligible patients with myeloma // N. Engl. J. Med. Massachussetts Medical Society, 2014. Vol. 371, № 10. P. 906–917.</w:t>
      </w:r>
    </w:p>
    <w:p w14:paraId="61BA129B"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3.</w:t>
      </w:r>
      <w:r w:rsidRPr="00F242DD">
        <w:rPr>
          <w:noProof/>
          <w:lang w:val="en-US"/>
        </w:rPr>
        <w:tab/>
        <w:t>Facon T. et al. Updated Overall Survival (OS) Analysis of the FIRST Study: Lenalidomide Plus Low-Dose Dexamethasone (Rd) Continuous vs Melphalan, Prednisone, and Thalidomide (MPT) in Patients (Pts) With Newly Diagnosed Multiple Myeloma (NDMM) // Clin. Lymphoma Myeloma Leuk. Elsevier BV, 2015. Vol. 15. P. e134.</w:t>
      </w:r>
    </w:p>
    <w:p w14:paraId="3A689DB3"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4.</w:t>
      </w:r>
      <w:r w:rsidRPr="00F242DD">
        <w:rPr>
          <w:noProof/>
          <w:lang w:val="en-US"/>
        </w:rPr>
        <w:tab/>
        <w:t>Palumbo A. et al. Continuous lenalidomide treatment for newly diagnosed multiple myeloma. // N. Engl. J. Med. 2012. Vol. 366, № 19. P. 1759–1769.</w:t>
      </w:r>
    </w:p>
    <w:p w14:paraId="5A76AA40"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5.</w:t>
      </w:r>
      <w:r w:rsidRPr="00F242DD">
        <w:rPr>
          <w:noProof/>
          <w:lang w:val="en-US"/>
        </w:rPr>
        <w:tab/>
        <w:t>Mateos M. V. et al. Daratumumab plus bortezomib, melphalan, and prednisone for untreated myeloma // N. Engl. J. Med. Massachussetts Medical Society, 2018. Vol. 378, № 6. P. 518–528.</w:t>
      </w:r>
    </w:p>
    <w:p w14:paraId="156E4B5E"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6.</w:t>
      </w:r>
      <w:r w:rsidRPr="00F242DD">
        <w:rPr>
          <w:noProof/>
          <w:lang w:val="en-US"/>
        </w:rPr>
        <w:tab/>
        <w:t>Su B. et al. A meta-analysis of autologous transplantation for newly diagnosed multiple myeloma in the era of novel agents // Leuk. Lymphoma. Taylor and Francis Ltd, 2018.</w:t>
      </w:r>
    </w:p>
    <w:p w14:paraId="434E2120"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7.</w:t>
      </w:r>
      <w:r w:rsidRPr="00F242DD">
        <w:rPr>
          <w:noProof/>
          <w:lang w:val="en-US"/>
        </w:rPr>
        <w:tab/>
        <w:t xml:space="preserve">Dhakal B. et al. Autologous transplantation for newly diagnosed multiple myeloma in the era of novel agent induction a systematic review and meta-analysis // JAMA Oncol. </w:t>
      </w:r>
      <w:r w:rsidRPr="00F242DD">
        <w:rPr>
          <w:noProof/>
          <w:lang w:val="en-US"/>
        </w:rPr>
        <w:lastRenderedPageBreak/>
        <w:t>American Medical Association, 2018. Vol. 4, № 3. P. 343–350.</w:t>
      </w:r>
    </w:p>
    <w:p w14:paraId="2759A982"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8.</w:t>
      </w:r>
      <w:r w:rsidRPr="00F242DD">
        <w:rPr>
          <w:noProof/>
          <w:lang w:val="en-US"/>
        </w:rPr>
        <w:tab/>
        <w:t>Nooka A.K. et al. Bortezomib-containing induction regimens in transplant-eligible myeloma patients // Cancer. 2013. Vol. 119, № 23. P. 4119–4128.</w:t>
      </w:r>
    </w:p>
    <w:p w14:paraId="35C8B4BF"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39.</w:t>
      </w:r>
      <w:r w:rsidRPr="00F242DD">
        <w:rPr>
          <w:noProof/>
          <w:lang w:val="en-US"/>
        </w:rPr>
        <w:tab/>
        <w:t>Leiba M. et al. Bortezomib-Cyclophosphamide-Dexamethasone (VCD) versus Bortezomib-Thalidomide-Dexamethasone (VTD) -based regimens as induction therapies in newly diagnosed transplant eligible patients with multiple myeloma: A meta-analysis // Br. J. Haematol. Blackwell Publishing Ltd, 2014. Vol. 166, № 5. P. 702–710.</w:t>
      </w:r>
    </w:p>
    <w:p w14:paraId="6FCAD907"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0.</w:t>
      </w:r>
      <w:r w:rsidRPr="00F242DD">
        <w:rPr>
          <w:noProof/>
          <w:lang w:val="en-US"/>
        </w:rPr>
        <w:tab/>
        <w:t>Tuchman S.A., Chao N.J., Gasparetto C.G. Lenalidomide before and after autologous hematopoietic stem cell transplantation in multiple myeloma // Advances in Hematology. 2012. Vol. 2012.</w:t>
      </w:r>
    </w:p>
    <w:p w14:paraId="53F4D2FC"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1.</w:t>
      </w:r>
      <w:r w:rsidRPr="00F242DD">
        <w:rPr>
          <w:noProof/>
          <w:lang w:val="en-US"/>
        </w:rPr>
        <w:tab/>
        <w:t>Knop S. et al. Lenalidomide, adriamycin, and dexamethasone (RAD) in patients with relapsed and refractory multiple myeloma: A report from the German Myeloma Study Group DSMM (Deutsche Studiengruppe Multiples Myelom) // Blood. 2009. Vol. 113, № 18. P. 4137–4143.</w:t>
      </w:r>
    </w:p>
    <w:p w14:paraId="724EE7AF"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2.</w:t>
      </w:r>
      <w:r w:rsidRPr="00F242DD">
        <w:rPr>
          <w:noProof/>
          <w:lang w:val="en-US"/>
        </w:rPr>
        <w:tab/>
        <w:t>Reece D.E. et al. Phase I-II trial of oral cyclophosphamide, prednisone and lenalidomide for the treatment of patients with relapsed and refractory multiple myeloma // Br. J. Haematol. Blackwell Publishing Ltd, 2015. Vol. 168, № 1. P. 46–54.</w:t>
      </w:r>
    </w:p>
    <w:p w14:paraId="581B121E"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3.</w:t>
      </w:r>
      <w:r w:rsidRPr="00F242DD">
        <w:rPr>
          <w:noProof/>
          <w:lang w:val="en-US"/>
        </w:rPr>
        <w:tab/>
        <w:t>Fung H.C., Nathan S., Maciejewski J.J. Induction chemotherapy before autologous stem cell transplantation for symptomatic plasma cell myeloma - does it matter? // Clin. Pharmacol. 2010. Vol. 2. P. 71–75.</w:t>
      </w:r>
    </w:p>
    <w:p w14:paraId="2192F852"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4.</w:t>
      </w:r>
      <w:r w:rsidRPr="00F242DD">
        <w:rPr>
          <w:noProof/>
          <w:lang w:val="en-US"/>
        </w:rPr>
        <w:tab/>
        <w:t>Tuchman S.A. et al. Cyclophosphamide-based hematopoietic stem cell mobilization before autologous stem cell transplantation in newly diagnosed multiple myeloma // J. Clin. Apher. Wiley-Liss Inc., 2015. Vol. 30, № 3. P. 176–182.</w:t>
      </w:r>
    </w:p>
    <w:p w14:paraId="1E4D1917"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5.</w:t>
      </w:r>
      <w:r w:rsidRPr="00F242DD">
        <w:rPr>
          <w:noProof/>
          <w:lang w:val="en-US"/>
        </w:rPr>
        <w:tab/>
        <w:t>Hosing C. Hematopoietic stem cell mobilization with G-CSF // Methods Mol. Biol. Humana Press Inc., 2012. Vol. 904. P. 37–47.</w:t>
      </w:r>
    </w:p>
    <w:p w14:paraId="0EC83CC8"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6.</w:t>
      </w:r>
      <w:r w:rsidRPr="00F242DD">
        <w:rPr>
          <w:noProof/>
          <w:lang w:val="en-US"/>
        </w:rPr>
        <w:tab/>
        <w:t>Sivaraj D. et al. High-dose BCNU/Melphalan conditioning regimen before autologous stem cell transplantation in newly diagnosed multiple myeloma // Bone Marrow Transplant. Nature Publishing Group, 2018. Vol. 53, № 1. P. 34–38.</w:t>
      </w:r>
    </w:p>
    <w:p w14:paraId="32D08BB0"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7.</w:t>
      </w:r>
      <w:r w:rsidRPr="00F242DD">
        <w:rPr>
          <w:noProof/>
          <w:lang w:val="en-US"/>
        </w:rPr>
        <w:tab/>
        <w:t>Oliva S. et al. Minimal residual disease after transplantation or lenalidomidebased consolidation in myeloma patients: A prospective analysis // Oncotarget. Impact Journals LLC, 2017. Vol. 8, № 4. P. 5924–5935.</w:t>
      </w:r>
    </w:p>
    <w:p w14:paraId="058BC046"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8.</w:t>
      </w:r>
      <w:r w:rsidRPr="00F242DD">
        <w:rPr>
          <w:noProof/>
          <w:lang w:val="en-US"/>
        </w:rPr>
        <w:tab/>
        <w:t xml:space="preserve">Sonneveld P. et al. Consolidation followed by maintenance vs. maintenance alone in newly diagnosed, transplant eligible multiple myeloma: a randomized phase 3 study of the European Myeloma Network (EMN02/HO95 MM TRIAL) // EHA 23 Proceedings. 2018. </w:t>
      </w:r>
      <w:r w:rsidRPr="00F242DD">
        <w:rPr>
          <w:noProof/>
          <w:lang w:val="en-US"/>
        </w:rPr>
        <w:lastRenderedPageBreak/>
        <w:t>P. Abstract S108.</w:t>
      </w:r>
    </w:p>
    <w:p w14:paraId="5D5BEF08"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49.</w:t>
      </w:r>
      <w:r w:rsidRPr="00F242DD">
        <w:rPr>
          <w:noProof/>
          <w:lang w:val="en-US"/>
        </w:rPr>
        <w:tab/>
        <w:t>Roussel M. et al. Front-line transplantation program with lenalidomide, bortezomib, and dexamethasone combination as induction and consolidation followed by lenalidomide maintenance in patients with multiple myeloma: A phase II study by the Intergroupe Francophone du Myélome // J. Clin. Oncol. American Society of Clinical Oncology, 2014. Vol. 32, № 25. P. 2712–2717.</w:t>
      </w:r>
    </w:p>
    <w:p w14:paraId="2AEDE930"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0.</w:t>
      </w:r>
      <w:r w:rsidRPr="00F242DD">
        <w:rPr>
          <w:noProof/>
          <w:lang w:val="en-US"/>
        </w:rPr>
        <w:tab/>
        <w:t>Naumann-Winter F. et al. First-line tandem high-dose chemotherapy and autologous stem cell transplantation versus single high-dose chemotherapy and autologous stem cell transplantation in multiple myeloma, a systematic review of controlled studies. // Cochrane database Syst. Rev. 2012. Vol. 10. P. CD004626.</w:t>
      </w:r>
    </w:p>
    <w:p w14:paraId="0417A3C4"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1.</w:t>
      </w:r>
      <w:r w:rsidRPr="00F242DD">
        <w:rPr>
          <w:noProof/>
          <w:lang w:val="en-US"/>
        </w:rPr>
        <w:tab/>
        <w:t>Nathwani N., Larsen J.T., Kapoor P. Consolidation and Maintenance Therapies for Newly Diagnosed Multiple Myeloma in the Era of Novel Agents // Current Hematologic Malignancy Reports. Current Science Inc., 2016. Vol. 11, № 2. P. 127–136.</w:t>
      </w:r>
    </w:p>
    <w:p w14:paraId="19F25B1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2.</w:t>
      </w:r>
      <w:r w:rsidRPr="00F242DD">
        <w:rPr>
          <w:noProof/>
          <w:lang w:val="en-US"/>
        </w:rPr>
        <w:tab/>
        <w:t>Sonneveld P. et al. Bortezomib induction and maintenance treatment in patients with newly diagnosed multiple myeloma: Results of the randomized phase III HOVON-65/ GMMG-HD4 trial // J. Clin. Oncol. 2012. Vol. 30, № 24. P. 2946–2955.</w:t>
      </w:r>
    </w:p>
    <w:p w14:paraId="019C4BE2"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3.</w:t>
      </w:r>
      <w:r w:rsidRPr="00F242DD">
        <w:rPr>
          <w:noProof/>
          <w:lang w:val="en-US"/>
        </w:rPr>
        <w:tab/>
        <w:t>McCarthy P.L. et al. Lenalidomide after stem-cell transplantation for multiple myeloma. // N. Engl. J. Med. 2012. Vol. 366, № 19. P. 1770–1781.</w:t>
      </w:r>
    </w:p>
    <w:p w14:paraId="6417D31F"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4.</w:t>
      </w:r>
      <w:r w:rsidRPr="00F242DD">
        <w:rPr>
          <w:noProof/>
          <w:lang w:val="en-US"/>
        </w:rPr>
        <w:tab/>
        <w:t>Attal M. et al. Lenalidomide maintenance after stem-cell transplantation for multiple myeloma. // N. Engl. J. Med. 2012. Vol. 366, № 19. P. 1782–1791.</w:t>
      </w:r>
    </w:p>
    <w:p w14:paraId="010B4B0C"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5.</w:t>
      </w:r>
      <w:r w:rsidRPr="00F242DD">
        <w:rPr>
          <w:noProof/>
          <w:lang w:val="en-US"/>
        </w:rPr>
        <w:tab/>
        <w:t>Palumbo A. et al. Autologous transplantation and maintenance therapy in multiple myeloma. // N. Engl. J. Med. 2014. Vol. 371, № 10. P. 895–905.</w:t>
      </w:r>
    </w:p>
    <w:p w14:paraId="294AB0D3"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6.</w:t>
      </w:r>
      <w:r w:rsidRPr="00F242DD">
        <w:rPr>
          <w:noProof/>
          <w:lang w:val="en-US"/>
        </w:rPr>
        <w:tab/>
        <w:t>Beurden-Tan C.H.Y.V. et al. Systematic literature review and network meta-analysis of treatment outcomes in relapsed and/or refractory multiple myeloma // Journal of Clinical Oncology. American Society of Clinical Oncology, 2017. Vol. 35, № 12. P. 1312–1319.</w:t>
      </w:r>
    </w:p>
    <w:p w14:paraId="316E619A"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7.</w:t>
      </w:r>
      <w:r w:rsidRPr="00F242DD">
        <w:rPr>
          <w:noProof/>
          <w:lang w:val="en-US"/>
        </w:rPr>
        <w:tab/>
        <w:t>Knopf K.B. et al. Meta-analysis of the efficacy and safety of bortezomib re-treatment in patients with multiple myeloma. // Clin. Lymphoma. Myeloma Leuk. 2014. Vol. 14, № 5. P. 380–388.</w:t>
      </w:r>
    </w:p>
    <w:p w14:paraId="72A312D8"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8.</w:t>
      </w:r>
      <w:r w:rsidRPr="00F242DD">
        <w:rPr>
          <w:noProof/>
          <w:lang w:val="en-US"/>
        </w:rPr>
        <w:tab/>
        <w:t>Scott K. et al. Bortezomib for the treatment of multiple myeloma. // Cochrane database Syst. Rev. 2016. Vol. 4. P. CD010816.</w:t>
      </w:r>
    </w:p>
    <w:p w14:paraId="7516CC02"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59.</w:t>
      </w:r>
      <w:r w:rsidRPr="00F242DD">
        <w:rPr>
          <w:noProof/>
          <w:lang w:val="en-US"/>
        </w:rPr>
        <w:tab/>
        <w:t>Dimopoulos M.A. et al. A Comparison of the Efficacy of Immunomodulatory-containing Regimens in Relapsed/Refractory Multiple Myeloma: A Network Meta-analysis // Clin. Lymphoma, Myeloma Leuk. Elsevier Inc., 2018. Vol. 18, № 3. P. 163-173.e6.</w:t>
      </w:r>
    </w:p>
    <w:p w14:paraId="069D61BD"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0.</w:t>
      </w:r>
      <w:r w:rsidRPr="00F242DD">
        <w:rPr>
          <w:noProof/>
          <w:lang w:val="en-US"/>
        </w:rPr>
        <w:tab/>
        <w:t xml:space="preserve">Anderson K.C. et al. Lenalidomide, bortezomib, and dexamethasone in relapsed/refractory </w:t>
      </w:r>
      <w:r w:rsidRPr="00F242DD">
        <w:rPr>
          <w:noProof/>
          <w:lang w:val="en-US"/>
        </w:rPr>
        <w:lastRenderedPageBreak/>
        <w:t>multiple myeloma (MM): Encouraging outcomes and tolerability in a phase II study // J. Clin. Oncol. 2009. Vol. 27, № 15 (Suppl.). P. Abstract 8536.</w:t>
      </w:r>
    </w:p>
    <w:p w14:paraId="5EBB509F"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1.</w:t>
      </w:r>
      <w:r w:rsidRPr="00F242DD">
        <w:rPr>
          <w:noProof/>
          <w:lang w:val="en-US"/>
        </w:rPr>
        <w:tab/>
        <w:t>Shah C. et al. Efficacy and safety of carfilzomib in relapsed and/or refractory multiple myeloma: Systematic review and meta-analysis of 14 trials // Oncotarget. Impact Journals LLC, 2018. Vol. 9, № 34. P. 23704–23717.</w:t>
      </w:r>
    </w:p>
    <w:p w14:paraId="5310D01B"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2.</w:t>
      </w:r>
      <w:r w:rsidRPr="00F242DD">
        <w:rPr>
          <w:noProof/>
          <w:lang w:val="en-US"/>
        </w:rPr>
        <w:tab/>
        <w:t>Moreau P. et al. Oral Ixazomib, Lenalidomide, and Dexamethasone for Multiple Myeloma // N. Engl. J. Med. 2016. Vol. 374, № 17. P. 1621–1634.</w:t>
      </w:r>
    </w:p>
    <w:p w14:paraId="470C8EAC"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3.</w:t>
      </w:r>
      <w:r w:rsidRPr="00F242DD">
        <w:rPr>
          <w:noProof/>
          <w:lang w:val="en-US"/>
        </w:rPr>
        <w:tab/>
        <w:t>Miguel J.S. et al. Pomalidomide plus low-dose dexamethasone versus high-dose dexamethasone alone for patients with relapsed and refractory multiple myeloma (MM-003): A randomised, open-label, phase 3 trial // Lancet Oncol. 2013. Vol. 14, № 11. P. 1055–1066.</w:t>
      </w:r>
    </w:p>
    <w:p w14:paraId="47CA47C8"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4.</w:t>
      </w:r>
      <w:r w:rsidRPr="00F242DD">
        <w:rPr>
          <w:noProof/>
          <w:lang w:val="en-US"/>
        </w:rPr>
        <w:tab/>
        <w:t>Lokhorst H.M. et al. Targeting CD38 with Daratumumab Monotherapy in Multiple Myeloma. // N. Engl. J. Med. 2015. Vol. 373, № 13. P. 1207–1219.</w:t>
      </w:r>
    </w:p>
    <w:p w14:paraId="3630A1B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5.</w:t>
      </w:r>
      <w:r w:rsidRPr="00F242DD">
        <w:rPr>
          <w:noProof/>
          <w:lang w:val="en-US"/>
        </w:rPr>
        <w:tab/>
        <w:t>Lonial S. et al. Daratumumab monotherapy in patients with treatment-refractory multiple myeloma (SIRIUS): An open-label, randomised, phase 2 trial // Lancet. Lancet Publishing Group, 2016. Vol. 387, № 10027. P. 1551–1560.</w:t>
      </w:r>
    </w:p>
    <w:p w14:paraId="02B7DB92"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66.</w:t>
      </w:r>
      <w:r w:rsidRPr="00F242DD">
        <w:rPr>
          <w:noProof/>
          <w:lang w:val="en-US"/>
        </w:rPr>
        <w:tab/>
        <w:t>Tsang R.W. et al. Radiation Therapy for Solitary Plasmacytoma and Multiple Myeloma: Guidelines From the International Lymphoma Radiation Oncology Group. // Int. J. Radiat. Oncol. Biol. Phys. 2018. Vol. 101, № 4. P. 794–808.</w:t>
      </w:r>
    </w:p>
    <w:p w14:paraId="626F2277"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lang w:val="en-US"/>
        </w:rPr>
        <w:t>67.</w:t>
      </w:r>
      <w:r w:rsidRPr="00F242DD">
        <w:rPr>
          <w:noProof/>
          <w:lang w:val="en-US"/>
        </w:rPr>
        <w:tab/>
        <w:t xml:space="preserve">Mark D. et al. Local Radiation Therapy for Palliation in Patients With Multiple Myeloma of the Spine. // Front. </w:t>
      </w:r>
      <w:r w:rsidRPr="00F242DD">
        <w:rPr>
          <w:noProof/>
        </w:rPr>
        <w:t>Oncol. 2019. Vol. 9. P. 601.</w:t>
      </w:r>
    </w:p>
    <w:p w14:paraId="5C8A1270"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rPr>
        <w:t>68.</w:t>
      </w:r>
      <w:r w:rsidRPr="00F242DD">
        <w:rPr>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37F2300D"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rPr>
        <w:t>69.</w:t>
      </w:r>
      <w:r w:rsidRPr="00F242DD">
        <w:rPr>
          <w:noProof/>
        </w:rPr>
        <w:tab/>
        <w:t xml:space="preserve">Compagno N. et al. </w:t>
      </w:r>
      <w:r w:rsidRPr="00F242DD">
        <w:rPr>
          <w:noProof/>
          <w:lang w:val="en-US"/>
        </w:rPr>
        <w:t xml:space="preserve">Immunoglobulin replacement therapy in secondary hypogammaglobulinemia // Frontiers in Immunology. </w:t>
      </w:r>
      <w:r w:rsidRPr="00F242DD">
        <w:rPr>
          <w:noProof/>
        </w:rPr>
        <w:t>Frontiers Media S.A., 2014. Vol. 5, № DEC.</w:t>
      </w:r>
    </w:p>
    <w:p w14:paraId="612A22A3"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rPr>
        <w:t>70.</w:t>
      </w:r>
      <w:r w:rsidRPr="00F242DD">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287F9EBC"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rPr>
        <w:lastRenderedPageBreak/>
        <w:t>71.</w:t>
      </w:r>
      <w:r w:rsidRPr="00F242DD">
        <w:rPr>
          <w:noProof/>
        </w:rPr>
        <w:tab/>
        <w:t xml:space="preserve">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w:t>
      </w:r>
      <w:r w:rsidRPr="00F242DD">
        <w:rPr>
          <w:noProof/>
          <w:lang w:val="en-US"/>
        </w:rPr>
        <w:t>94 p.</w:t>
      </w:r>
    </w:p>
    <w:p w14:paraId="42F94BC4"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2.</w:t>
      </w:r>
      <w:r w:rsidRPr="00F242DD">
        <w:rPr>
          <w:noProof/>
          <w:lang w:val="en-US"/>
        </w:rPr>
        <w:tab/>
        <w:t>Durie B.G.M. et al. International uniform response criteria for multiple myeloma // Leukemia. Nature Publishing Group, 2006. Vol. 20, № 9. P. 1467–1473.</w:t>
      </w:r>
    </w:p>
    <w:p w14:paraId="70DC8441"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3.</w:t>
      </w:r>
      <w:r w:rsidRPr="00F242DD">
        <w:rPr>
          <w:noProof/>
          <w:lang w:val="en-US"/>
        </w:rPr>
        <w:tab/>
        <w:t>Rajkumar S.V. et al. Consensus recommendations for the uniform reporting of clinical trials: Report of the International Myeloma Workshop Consensus Panel 1 // Blood. 2011. Vol. 117, № 18. P. 4691–4695.</w:t>
      </w:r>
    </w:p>
    <w:p w14:paraId="56CA9A96"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4.</w:t>
      </w:r>
      <w:r w:rsidRPr="00F242DD">
        <w:rPr>
          <w:noProof/>
          <w:lang w:val="en-US"/>
        </w:rPr>
        <w:tab/>
        <w:t>Kumar S. et al. International Myeloma Working Group consensus criteria for response and minimal residual disease assessment in multiple myeloma // The Lancet Oncology. Lancet Publishing Group, 2016. Vol. 17, № 8. P. e328–e346.</w:t>
      </w:r>
    </w:p>
    <w:p w14:paraId="359958C4"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5.</w:t>
      </w:r>
      <w:r w:rsidRPr="00F242DD">
        <w:rPr>
          <w:noProof/>
          <w:lang w:val="en-US"/>
        </w:rPr>
        <w:tab/>
        <w:t>Paul K.L. Rehabilitation and exercise considerations in hematologic malignancies. // Am. J. Phys. Med. Rehabil. 2011. Vol. 90, № 5 Suppl 1. P. S88-94.</w:t>
      </w:r>
    </w:p>
    <w:p w14:paraId="56EF1CBC"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6.</w:t>
      </w:r>
      <w:r w:rsidRPr="00F242DD">
        <w:rPr>
          <w:noProof/>
          <w:lang w:val="en-US"/>
        </w:rPr>
        <w:tab/>
        <w:t>Jones J.R. et al. Second malignancies in the context of lenalidomide treatment: an analysis of 2732 myeloma patients enrolled to the Myeloma XI trial // Blood Cancer J. 2016. Vol. 6, № 12. P. e506.</w:t>
      </w:r>
    </w:p>
    <w:p w14:paraId="2E2E47B7"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7.</w:t>
      </w:r>
      <w:r w:rsidRPr="00F242DD">
        <w:rPr>
          <w:noProof/>
          <w:lang w:val="en-US"/>
        </w:rPr>
        <w:tab/>
        <w:t>Rajkumar S.V. et al. Lenalidomide plus high-dose dexamethasone versus lenalidomide plus low-dose dexamethasone as initial therapy for newly diagnosed multiple myeloma: an open-label randomised controlled trial // Lancet Oncol. Lancet Publishing Group, 2010. Vol. 11, № 1. P. 29–37.</w:t>
      </w:r>
    </w:p>
    <w:p w14:paraId="40821524"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8.</w:t>
      </w:r>
      <w:r w:rsidRPr="00F242DD">
        <w:rPr>
          <w:noProof/>
          <w:lang w:val="en-US"/>
        </w:rPr>
        <w:tab/>
        <w:t>Punke A.P., Waddell J.A., Solimando D.A. Lenalidomide, bortezomib, and dexamethasone (RVD) regimen for multiple myeloma // Hosp. Pharm. SAGE Publications Ltd, 2017. Vol. 52, № 1. P. 27–32.</w:t>
      </w:r>
    </w:p>
    <w:p w14:paraId="5971E1DD"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79.</w:t>
      </w:r>
      <w:r w:rsidRPr="00F242DD">
        <w:rPr>
          <w:noProof/>
          <w:lang w:val="en-US"/>
        </w:rPr>
        <w:tab/>
        <w:t>Dimopoulos M.A. et al. Carfilzomib or bortezomib in relapsed or refractory multiple myeloma (ENDEAVOR): an interim overall survival analysis of an open-label, randomised, phase 3 trial // Lancet Oncol. Lancet Publishing Group, 2017. Vol. 18, № 10. P. 1327–1337.</w:t>
      </w:r>
    </w:p>
    <w:p w14:paraId="00F2C8AF"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80.</w:t>
      </w:r>
      <w:r w:rsidRPr="00F242DD">
        <w:rPr>
          <w:noProof/>
          <w:lang w:val="en-US"/>
        </w:rPr>
        <w:tab/>
        <w:t>Dadacaridou M. et al. Dexamethasone, cyclophosphamide, etoposide and cisplatin (DCEP) for relapsed or refractory multiple myeloma patients. // J. BUON. Vol. 12, № 1. P. 41–44.</w:t>
      </w:r>
    </w:p>
    <w:p w14:paraId="7D099C8A" w14:textId="77777777" w:rsidR="00315D6A" w:rsidRPr="00F242DD" w:rsidRDefault="00315D6A" w:rsidP="00315D6A">
      <w:pPr>
        <w:widowControl w:val="0"/>
        <w:autoSpaceDE w:val="0"/>
        <w:autoSpaceDN w:val="0"/>
        <w:adjustRightInd w:val="0"/>
        <w:spacing w:before="0" w:after="0"/>
        <w:ind w:left="640" w:hanging="640"/>
        <w:rPr>
          <w:noProof/>
          <w:lang w:val="en-US"/>
        </w:rPr>
      </w:pPr>
      <w:r w:rsidRPr="00F242DD">
        <w:rPr>
          <w:noProof/>
          <w:lang w:val="en-US"/>
        </w:rPr>
        <w:t>81.</w:t>
      </w:r>
      <w:r w:rsidRPr="00F242DD">
        <w:rPr>
          <w:noProof/>
          <w:lang w:val="en-US"/>
        </w:rPr>
        <w:tab/>
        <w:t>Lakshman A. et al. Efficacy of VDT PACE-like regimens in treatment of relapsed/refractory multiple myeloma // Am. J. Hematol. 2018. Vol. 93, № 2. P. 179–186.</w:t>
      </w:r>
    </w:p>
    <w:p w14:paraId="74C75876" w14:textId="77777777" w:rsidR="00315D6A" w:rsidRPr="00F242DD" w:rsidRDefault="00315D6A" w:rsidP="00315D6A">
      <w:pPr>
        <w:widowControl w:val="0"/>
        <w:autoSpaceDE w:val="0"/>
        <w:autoSpaceDN w:val="0"/>
        <w:adjustRightInd w:val="0"/>
        <w:spacing w:before="0" w:after="0"/>
        <w:ind w:left="640" w:hanging="640"/>
        <w:rPr>
          <w:noProof/>
        </w:rPr>
      </w:pPr>
      <w:r w:rsidRPr="00F242DD">
        <w:rPr>
          <w:noProof/>
          <w:lang w:val="en-US"/>
        </w:rPr>
        <w:t>82.</w:t>
      </w:r>
      <w:r w:rsidRPr="00F242DD">
        <w:rPr>
          <w:noProof/>
          <w:lang w:val="en-US"/>
        </w:rPr>
        <w:tab/>
        <w:t xml:space="preserve">Oken M.M. et al. Toxicity and response criteria of the Eastern Cooperative Oncology Group // Am. J. Clin. </w:t>
      </w:r>
      <w:r w:rsidRPr="00F242DD">
        <w:rPr>
          <w:noProof/>
        </w:rPr>
        <w:t>Oncol. 1982. Vol. 5, № 6. P. 649–655.</w:t>
      </w:r>
    </w:p>
    <w:p w14:paraId="63A240FF" w14:textId="62A46CF2" w:rsidR="004C0C25" w:rsidRPr="00F242DD" w:rsidRDefault="00A96FB6" w:rsidP="004C0C25">
      <w:pPr>
        <w:pStyle w:val="1"/>
        <w:spacing w:before="0" w:after="0"/>
      </w:pPr>
      <w:r w:rsidRPr="00F242DD">
        <w:rPr>
          <w:lang w:val="en-US"/>
        </w:rPr>
        <w:lastRenderedPageBreak/>
        <w:fldChar w:fldCharType="end"/>
      </w:r>
      <w:bookmarkStart w:id="50" w:name="_Toc520213130"/>
      <w:r w:rsidR="004C0C25" w:rsidRPr="004C0C25">
        <w:t xml:space="preserve"> </w:t>
      </w:r>
      <w:bookmarkStart w:id="51" w:name="_Toc53140914"/>
      <w:r w:rsidR="004C0C25" w:rsidRPr="00F242DD">
        <w:t>Приложение А1. Состав рабочей группы</w:t>
      </w:r>
      <w:bookmarkEnd w:id="50"/>
      <w:bookmarkEnd w:id="51"/>
    </w:p>
    <w:p w14:paraId="76A749CC" w14:textId="77777777" w:rsidR="00E92FAD" w:rsidRPr="00F242DD" w:rsidRDefault="00E92FAD" w:rsidP="004C0C25">
      <w:pPr>
        <w:pStyle w:val="a6"/>
        <w:numPr>
          <w:ilvl w:val="0"/>
          <w:numId w:val="54"/>
        </w:numPr>
        <w:spacing w:before="0" w:after="0"/>
      </w:pPr>
      <w:r w:rsidRPr="004C0C25">
        <w:rPr>
          <w:b/>
        </w:rPr>
        <w:t xml:space="preserve">Менделеева Лариса Павловна – </w:t>
      </w:r>
      <w:r w:rsidRPr="00F242DD">
        <w:t>д.м.н., заместитель генерального директора ФГБУ «НМИЦ гематологии» Минздрава России по научной работе и инновациям, член Национального гематологического общества, член Российского профессионального общества онкогематологов.</w:t>
      </w:r>
    </w:p>
    <w:p w14:paraId="0AC714FE" w14:textId="77777777" w:rsidR="00130BC5" w:rsidRPr="00F242DD" w:rsidRDefault="00130BC5" w:rsidP="00727CDE">
      <w:pPr>
        <w:pStyle w:val="a6"/>
        <w:numPr>
          <w:ilvl w:val="0"/>
          <w:numId w:val="54"/>
        </w:numPr>
        <w:spacing w:before="0" w:after="0"/>
      </w:pPr>
      <w:r w:rsidRPr="00F242DD">
        <w:rPr>
          <w:b/>
        </w:rPr>
        <w:t xml:space="preserve">Вотякова Ольга Михайловна – </w:t>
      </w:r>
      <w:r w:rsidRPr="00F242DD">
        <w:t>к</w:t>
      </w:r>
      <w:r w:rsidR="00596E93" w:rsidRPr="00F242DD">
        <w:t>.</w:t>
      </w:r>
      <w:r w:rsidRPr="00F242DD">
        <w:t>м</w:t>
      </w:r>
      <w:r w:rsidR="00596E93" w:rsidRPr="00F242DD">
        <w:t>.</w:t>
      </w:r>
      <w:r w:rsidRPr="00F242DD">
        <w:t>н</w:t>
      </w:r>
      <w:r w:rsidR="00596E93" w:rsidRPr="00F242DD">
        <w:t>.</w:t>
      </w:r>
      <w:r w:rsidRPr="00F242DD">
        <w:t>, с</w:t>
      </w:r>
      <w:r w:rsidR="00596E93" w:rsidRPr="00F242DD">
        <w:t>.</w:t>
      </w:r>
      <w:r w:rsidRPr="00F242DD">
        <w:t>н</w:t>
      </w:r>
      <w:r w:rsidR="00596E93" w:rsidRPr="00F242DD">
        <w:t>.</w:t>
      </w:r>
      <w:r w:rsidRPr="00F242DD">
        <w:t>с</w:t>
      </w:r>
      <w:r w:rsidR="00596E93" w:rsidRPr="00F242DD">
        <w:t>.</w:t>
      </w:r>
      <w:r w:rsidRPr="00F242DD">
        <w:t xml:space="preserve"> </w:t>
      </w:r>
      <w:r w:rsidR="00596E93" w:rsidRPr="00F242DD">
        <w:t>ФГБУ «</w:t>
      </w:r>
      <w:r w:rsidR="00D20B9A" w:rsidRPr="00F242DD">
        <w:t>НМИЦ онкологии им. Н.Н. Блохина</w:t>
      </w:r>
      <w:r w:rsidR="00596E93" w:rsidRPr="00F242DD">
        <w:t>»</w:t>
      </w:r>
      <w:r w:rsidR="00D20B9A" w:rsidRPr="00F242DD">
        <w:t xml:space="preserve"> Минздрава России</w:t>
      </w:r>
      <w:r w:rsidRPr="00F242DD">
        <w:t>, член Российского профессионального общества онкогематологов</w:t>
      </w:r>
      <w:r w:rsidR="00362B53" w:rsidRPr="00F242DD">
        <w:t>.</w:t>
      </w:r>
    </w:p>
    <w:p w14:paraId="127D0DBF" w14:textId="77777777" w:rsidR="005D06F2" w:rsidRPr="00F242DD" w:rsidRDefault="005D06F2" w:rsidP="00727CDE">
      <w:pPr>
        <w:pStyle w:val="a6"/>
        <w:numPr>
          <w:ilvl w:val="0"/>
          <w:numId w:val="54"/>
        </w:numPr>
        <w:spacing w:before="0" w:after="0"/>
        <w:rPr>
          <w:b/>
        </w:rPr>
      </w:pPr>
      <w:r w:rsidRPr="00F242DD">
        <w:rPr>
          <w:b/>
        </w:rPr>
        <w:t xml:space="preserve">Рехтина Ирина Германовна – </w:t>
      </w:r>
      <w:r w:rsidRPr="00F242DD">
        <w:t>д.м.н., в.н.с. ФГБУ «НМИЦ гематологии» Минздрава России, член Национального гематологического общества, член Ассоциации нефрологов.</w:t>
      </w:r>
    </w:p>
    <w:p w14:paraId="57DAC884" w14:textId="7C608969" w:rsidR="004C0C25" w:rsidRPr="008F69F6" w:rsidRDefault="004C0C25" w:rsidP="00727CDE">
      <w:pPr>
        <w:pStyle w:val="a6"/>
        <w:numPr>
          <w:ilvl w:val="0"/>
          <w:numId w:val="54"/>
        </w:numPr>
        <w:spacing w:after="0"/>
        <w:contextualSpacing w:val="0"/>
      </w:pPr>
      <w:r w:rsidRPr="008F69F6">
        <w:rPr>
          <w:b/>
        </w:rPr>
        <w:t>Соловьев Максим Валерьевич</w:t>
      </w:r>
      <w:r w:rsidRPr="008F69F6">
        <w:t xml:space="preserve"> - к.м.н., заведующий отделением интенсивной высокодозной химиотерапии парапротеинемических гемобластозов ФГБУ «НМИЦ гематологии» Минздрава России.</w:t>
      </w:r>
    </w:p>
    <w:p w14:paraId="62851813" w14:textId="77777777" w:rsidR="005D06F2" w:rsidRPr="00F242DD" w:rsidRDefault="005D06F2" w:rsidP="00727CDE">
      <w:pPr>
        <w:pStyle w:val="a6"/>
        <w:numPr>
          <w:ilvl w:val="0"/>
          <w:numId w:val="54"/>
        </w:numPr>
        <w:spacing w:after="0"/>
        <w:contextualSpacing w:val="0"/>
      </w:pPr>
      <w:r w:rsidRPr="00F242DD">
        <w:rPr>
          <w:b/>
        </w:rPr>
        <w:t xml:space="preserve">Османов Евгений Александрович, </w:t>
      </w:r>
      <w:r w:rsidRPr="00F242DD">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rsidRPr="00F242DD">
        <w:t>член правления Национального гематологического общества.</w:t>
      </w:r>
    </w:p>
    <w:p w14:paraId="26F979E1" w14:textId="77777777" w:rsidR="005D06F2" w:rsidRPr="00F242DD" w:rsidRDefault="005D06F2" w:rsidP="00727CDE">
      <w:pPr>
        <w:pStyle w:val="a6"/>
        <w:numPr>
          <w:ilvl w:val="0"/>
          <w:numId w:val="54"/>
        </w:numPr>
        <w:spacing w:after="0"/>
        <w:contextualSpacing w:val="0"/>
      </w:pPr>
      <w:r w:rsidRPr="00F242DD">
        <w:rPr>
          <w:b/>
        </w:rPr>
        <w:t>Поддубная Ирина Владимировна –</w:t>
      </w:r>
      <w:r w:rsidRPr="00F242DD">
        <w:t xml:space="preserve">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4BC57292" w14:textId="77777777" w:rsidR="005D06F2" w:rsidRPr="00F242DD" w:rsidRDefault="005D06F2" w:rsidP="00727CDE">
      <w:pPr>
        <w:pStyle w:val="a6"/>
        <w:numPr>
          <w:ilvl w:val="0"/>
          <w:numId w:val="54"/>
        </w:numPr>
        <w:spacing w:after="0"/>
        <w:contextualSpacing w:val="0"/>
      </w:pPr>
      <w:bookmarkStart w:id="52" w:name="_Hlk19634943"/>
      <w:r w:rsidRPr="00F242DD">
        <w:rPr>
          <w:b/>
          <w:bCs/>
        </w:rPr>
        <w:t>Гривцова Людмила Юрьевна</w:t>
      </w:r>
      <w:r w:rsidRPr="00F242DD">
        <w:t xml:space="preserve"> – к.м.н., к.б.н., зав. отделом лабораторной медицины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70C92FF7" w14:textId="77777777" w:rsidR="005D06F2" w:rsidRPr="00F242DD" w:rsidRDefault="005D06F2" w:rsidP="00727CDE">
      <w:pPr>
        <w:pStyle w:val="a6"/>
        <w:numPr>
          <w:ilvl w:val="0"/>
          <w:numId w:val="54"/>
        </w:numPr>
        <w:spacing w:after="0"/>
        <w:contextualSpacing w:val="0"/>
      </w:pPr>
      <w:r w:rsidRPr="00F242DD">
        <w:rPr>
          <w:b/>
        </w:rPr>
        <w:t>Фалалеева Наталья Александровна –</w:t>
      </w:r>
      <w:r w:rsidRPr="00F242DD">
        <w:t xml:space="preserve">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bookmarkEnd w:id="52"/>
      <w:r w:rsidRPr="00F242DD">
        <w:t>.</w:t>
      </w:r>
    </w:p>
    <w:p w14:paraId="71420A44" w14:textId="77777777" w:rsidR="00476626" w:rsidRPr="00F242DD" w:rsidRDefault="00476626" w:rsidP="00727CDE">
      <w:pPr>
        <w:pStyle w:val="a6"/>
        <w:numPr>
          <w:ilvl w:val="0"/>
          <w:numId w:val="54"/>
        </w:numPr>
        <w:spacing w:before="0" w:after="0"/>
      </w:pPr>
      <w:r w:rsidRPr="00F242DD">
        <w:rPr>
          <w:b/>
          <w:bCs/>
        </w:rPr>
        <w:lastRenderedPageBreak/>
        <w:t>Байков Вадим Валентинович</w:t>
      </w:r>
      <w:r w:rsidRPr="00F242DD">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0D90D681" w14:textId="77777777" w:rsidR="00476626" w:rsidRPr="00F242DD" w:rsidRDefault="00476626" w:rsidP="00727CDE">
      <w:pPr>
        <w:pStyle w:val="a6"/>
        <w:numPr>
          <w:ilvl w:val="0"/>
          <w:numId w:val="54"/>
        </w:numPr>
        <w:spacing w:before="0" w:after="0"/>
      </w:pPr>
      <w:r w:rsidRPr="00F242DD">
        <w:rPr>
          <w:b/>
          <w:bCs/>
        </w:rPr>
        <w:t xml:space="preserve">Ковригина Алла Михайловна </w:t>
      </w:r>
      <w:r w:rsidRPr="00F242DD">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0881D9D3" w14:textId="39926C22" w:rsidR="00E92FAD" w:rsidRPr="00F242DD" w:rsidRDefault="00E92FAD" w:rsidP="00727CDE">
      <w:pPr>
        <w:pStyle w:val="Default"/>
        <w:numPr>
          <w:ilvl w:val="0"/>
          <w:numId w:val="54"/>
        </w:numPr>
        <w:spacing w:line="360" w:lineRule="auto"/>
        <w:jc w:val="both"/>
      </w:pPr>
      <w:bookmarkStart w:id="53" w:name="_Hlk19629332"/>
      <w:r w:rsidRPr="00F242DD">
        <w:rPr>
          <w:b/>
          <w:bCs/>
        </w:rPr>
        <w:t>Невольских Алексей Алексеевич</w:t>
      </w:r>
      <w:r w:rsidRPr="00F242DD">
        <w:t xml:space="preserve"> – д.м.н., заместитель директора по лечебной </w:t>
      </w:r>
      <w:r w:rsidR="001631F8" w:rsidRPr="004C0C25">
        <w:t>работе</w:t>
      </w:r>
      <w:r w:rsidRPr="00F242DD">
        <w:t xml:space="preserve"> МРНЦ им. А.Ф. Цыба - филиал ФГБУ «НМИЦ радиологии» Минздрава России.</w:t>
      </w:r>
    </w:p>
    <w:p w14:paraId="788E27A6" w14:textId="77777777" w:rsidR="00E92FAD" w:rsidRPr="00F242DD" w:rsidRDefault="00E92FAD" w:rsidP="00727CDE">
      <w:pPr>
        <w:pStyle w:val="Default"/>
        <w:numPr>
          <w:ilvl w:val="0"/>
          <w:numId w:val="54"/>
        </w:numPr>
        <w:spacing w:line="360" w:lineRule="auto"/>
        <w:jc w:val="both"/>
      </w:pPr>
      <w:r w:rsidRPr="00F242DD">
        <w:rPr>
          <w:b/>
          <w:bCs/>
        </w:rPr>
        <w:t>Иванов Сергей Анатольевич</w:t>
      </w:r>
      <w:r w:rsidRPr="00F242DD">
        <w:t xml:space="preserve"> – профессор РАН, д.м.н., директор МРНЦ им. А.Ф. Цыба - филиал ФГБУ «НМИЦ радиологии» Минздрава России.</w:t>
      </w:r>
    </w:p>
    <w:p w14:paraId="00940DC2" w14:textId="77777777" w:rsidR="00E92FAD" w:rsidRPr="00F242DD" w:rsidRDefault="00E92FAD" w:rsidP="00727CDE">
      <w:pPr>
        <w:pStyle w:val="Default"/>
        <w:numPr>
          <w:ilvl w:val="0"/>
          <w:numId w:val="54"/>
        </w:numPr>
        <w:spacing w:line="360" w:lineRule="auto"/>
        <w:jc w:val="both"/>
      </w:pPr>
      <w:r w:rsidRPr="00F242DD">
        <w:rPr>
          <w:b/>
          <w:bCs/>
        </w:rPr>
        <w:t>Хайлова Жанна Владимировна</w:t>
      </w:r>
      <w:r w:rsidRPr="00F242DD">
        <w:t xml:space="preserve"> –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4AE08818" w14:textId="77777777" w:rsidR="00E92FAD" w:rsidRPr="00F242DD" w:rsidRDefault="00E92FAD" w:rsidP="00727CDE">
      <w:pPr>
        <w:pStyle w:val="Default"/>
        <w:numPr>
          <w:ilvl w:val="0"/>
          <w:numId w:val="54"/>
        </w:numPr>
        <w:spacing w:line="360" w:lineRule="auto"/>
        <w:jc w:val="both"/>
      </w:pPr>
      <w:r w:rsidRPr="00F242DD">
        <w:rPr>
          <w:b/>
          <w:bCs/>
          <w:shd w:val="clear" w:color="auto" w:fill="FFFFFF"/>
        </w:rPr>
        <w:t>Геворкян Тигран Гагикович</w:t>
      </w:r>
      <w:r w:rsidRPr="00F242DD">
        <w:rPr>
          <w:shd w:val="clear" w:color="auto" w:fill="FFFFFF"/>
        </w:rPr>
        <w:t xml:space="preserve"> - заместитель директора НИИ КЭР ФГБУ НМИЦ Онкологии им. Н.Н. Блохина</w:t>
      </w:r>
    </w:p>
    <w:bookmarkEnd w:id="53"/>
    <w:p w14:paraId="22D1D88A" w14:textId="2CE0A441" w:rsidR="004D7374" w:rsidRPr="00F242DD" w:rsidRDefault="00F5033E" w:rsidP="00131E36">
      <w:pPr>
        <w:spacing w:before="0" w:after="0"/>
        <w:rPr>
          <w:b/>
        </w:rPr>
      </w:pPr>
      <w:r>
        <w:rPr>
          <w:b/>
        </w:rPr>
        <w:t>Конфликт интересов отсутствует.</w:t>
      </w:r>
    </w:p>
    <w:p w14:paraId="676CE093" w14:textId="77777777" w:rsidR="004D7374" w:rsidRPr="00F242DD" w:rsidRDefault="004D7374" w:rsidP="00E36DFA">
      <w:pPr>
        <w:pStyle w:val="1"/>
      </w:pPr>
      <w:bookmarkStart w:id="54" w:name="_Toc520213131"/>
      <w:bookmarkStart w:id="55" w:name="_Toc53140915"/>
      <w:r w:rsidRPr="00F242DD">
        <w:lastRenderedPageBreak/>
        <w:t>Приложение А2. Методология разработки клинических рекомендаций</w:t>
      </w:r>
      <w:bookmarkEnd w:id="54"/>
      <w:bookmarkEnd w:id="55"/>
    </w:p>
    <w:p w14:paraId="56F05B51" w14:textId="77777777" w:rsidR="004D7374" w:rsidRPr="00F242DD" w:rsidRDefault="004D7374" w:rsidP="00131E36">
      <w:pPr>
        <w:spacing w:before="0" w:after="0"/>
        <w:rPr>
          <w:b/>
        </w:rPr>
      </w:pPr>
      <w:r w:rsidRPr="00F242DD">
        <w:rPr>
          <w:b/>
        </w:rPr>
        <w:t>Целевая аудитория данных клинических рекомендаций:</w:t>
      </w:r>
    </w:p>
    <w:p w14:paraId="5DEC0C30" w14:textId="77777777" w:rsidR="004D7374" w:rsidRPr="00F242DD" w:rsidRDefault="004D7374" w:rsidP="00131E36">
      <w:pPr>
        <w:spacing w:before="0" w:after="0"/>
        <w:ind w:firstLine="709"/>
      </w:pPr>
      <w:r w:rsidRPr="00F242DD">
        <w:t>1.</w:t>
      </w:r>
      <w:r w:rsidRPr="00F242DD">
        <w:tab/>
        <w:t>Врачи-гематологи</w:t>
      </w:r>
      <w:r w:rsidR="00195599" w:rsidRPr="00F242DD">
        <w:t>.</w:t>
      </w:r>
    </w:p>
    <w:p w14:paraId="439C7E81" w14:textId="77777777" w:rsidR="004D7374" w:rsidRPr="00F242DD" w:rsidRDefault="004D7374" w:rsidP="00131E36">
      <w:pPr>
        <w:spacing w:before="0" w:after="0"/>
        <w:ind w:firstLine="709"/>
      </w:pPr>
      <w:r w:rsidRPr="00F242DD">
        <w:t>2.</w:t>
      </w:r>
      <w:r w:rsidRPr="00F242DD">
        <w:tab/>
        <w:t>Врачи-онкологи</w:t>
      </w:r>
      <w:r w:rsidR="00195599" w:rsidRPr="00F242DD">
        <w:t>.</w:t>
      </w:r>
    </w:p>
    <w:p w14:paraId="65ADF85F" w14:textId="77777777" w:rsidR="00230186" w:rsidRPr="00F242DD" w:rsidRDefault="00230186" w:rsidP="00131E36">
      <w:pPr>
        <w:spacing w:before="0" w:after="0"/>
        <w:ind w:firstLine="709"/>
      </w:pPr>
      <w:r w:rsidRPr="00F242DD">
        <w:t xml:space="preserve">3. </w:t>
      </w:r>
      <w:r w:rsidR="0076263A" w:rsidRPr="00F242DD">
        <w:tab/>
        <w:t xml:space="preserve">Студенты </w:t>
      </w:r>
      <w:r w:rsidRPr="00F242DD">
        <w:t>медицинских вузов</w:t>
      </w:r>
      <w:r w:rsidR="0076263A" w:rsidRPr="00F242DD">
        <w:t>.</w:t>
      </w:r>
    </w:p>
    <w:p w14:paraId="5E1E48B9" w14:textId="77777777" w:rsidR="000E19A9" w:rsidRPr="00F242DD" w:rsidRDefault="000E19A9" w:rsidP="00131E36">
      <w:pPr>
        <w:spacing w:before="0" w:after="0"/>
        <w:ind w:firstLine="709"/>
        <w:contextualSpacing/>
        <w:rPr>
          <w:b/>
        </w:rPr>
      </w:pPr>
      <w:r w:rsidRPr="00F242DD">
        <w:rPr>
          <w:b/>
        </w:rPr>
        <w:t>Методология сбора доказательств</w:t>
      </w:r>
    </w:p>
    <w:p w14:paraId="4AD8D6D8" w14:textId="77777777" w:rsidR="000E19A9" w:rsidRPr="00F242DD" w:rsidRDefault="000E19A9" w:rsidP="00131E36">
      <w:pPr>
        <w:spacing w:before="0" w:after="0"/>
        <w:ind w:firstLine="709"/>
        <w:contextualSpacing/>
      </w:pPr>
      <w:r w:rsidRPr="00F242DD">
        <w:t>Методы, использованные для сбора/селекции доказательств:</w:t>
      </w:r>
    </w:p>
    <w:p w14:paraId="7BB6FD0C" w14:textId="77777777" w:rsidR="000E19A9" w:rsidRPr="00F242DD" w:rsidRDefault="000E19A9" w:rsidP="00131E36">
      <w:pPr>
        <w:spacing w:before="0" w:after="0"/>
        <w:ind w:firstLine="709"/>
        <w:contextualSpacing/>
      </w:pPr>
      <w:r w:rsidRPr="00F242DD">
        <w:t>Поиск публикаций в специализированных периодических печатных изданиях с импакт-фактором &gt;0</w:t>
      </w:r>
      <w:r w:rsidR="004542B0" w:rsidRPr="00F242DD">
        <w:t>,</w:t>
      </w:r>
      <w:r w:rsidRPr="00F242DD">
        <w:t>3;</w:t>
      </w:r>
    </w:p>
    <w:p w14:paraId="3616BABC" w14:textId="77777777" w:rsidR="000E19A9" w:rsidRPr="00F242DD" w:rsidRDefault="000E19A9" w:rsidP="00131E36">
      <w:pPr>
        <w:spacing w:before="0" w:after="0"/>
        <w:ind w:firstLine="709"/>
        <w:contextualSpacing/>
        <w:rPr>
          <w:b/>
        </w:rPr>
      </w:pPr>
      <w:r w:rsidRPr="00F242DD">
        <w:rPr>
          <w:b/>
        </w:rPr>
        <w:t>Поиск в элек</w:t>
      </w:r>
      <w:r w:rsidR="00DD4A18" w:rsidRPr="00F242DD">
        <w:rPr>
          <w:b/>
        </w:rPr>
        <w:t>тронных базах данных</w:t>
      </w:r>
    </w:p>
    <w:p w14:paraId="21067E10" w14:textId="77777777" w:rsidR="000E19A9" w:rsidRPr="00F242DD" w:rsidRDefault="000E19A9" w:rsidP="00131E36">
      <w:pPr>
        <w:spacing w:before="0" w:after="0"/>
        <w:ind w:firstLine="709"/>
        <w:contextualSpacing/>
      </w:pPr>
      <w:r w:rsidRPr="00F242DD">
        <w:t>Базы дан</w:t>
      </w:r>
      <w:r w:rsidR="00DD4A18" w:rsidRPr="00F242DD">
        <w:t>ных, использованных для сбора/</w:t>
      </w:r>
      <w:r w:rsidRPr="00F242DD">
        <w:t>селекции доказательств:</w:t>
      </w:r>
    </w:p>
    <w:p w14:paraId="111EF565" w14:textId="77777777" w:rsidR="000E19A9" w:rsidRPr="00F242DD" w:rsidRDefault="000E19A9" w:rsidP="00131E36">
      <w:pPr>
        <w:spacing w:before="0" w:after="0"/>
        <w:ind w:firstLine="709"/>
        <w:contextualSpacing/>
      </w:pPr>
      <w:r w:rsidRPr="00F242DD">
        <w:t>Доказательной базой для рекомендаций являются публикации, вошедшие в Кохр</w:t>
      </w:r>
      <w:r w:rsidR="000103FE" w:rsidRPr="00F242DD">
        <w:t>е</w:t>
      </w:r>
      <w:r w:rsidRPr="00F242DD">
        <w:t>йновскую библиотеку, базы данных PUBMED и MEDLINE. Глубина поиска состав</w:t>
      </w:r>
      <w:r w:rsidR="004542B0" w:rsidRPr="00F242DD">
        <w:t>и</w:t>
      </w:r>
      <w:r w:rsidRPr="00F242DD">
        <w:t>ла 30 лет.</w:t>
      </w:r>
    </w:p>
    <w:p w14:paraId="6BB8E567" w14:textId="77777777" w:rsidR="000E19A9" w:rsidRPr="00F242DD" w:rsidRDefault="000E19A9" w:rsidP="00131E36">
      <w:pPr>
        <w:spacing w:before="0" w:after="0"/>
        <w:ind w:firstLine="709"/>
        <w:contextualSpacing/>
      </w:pPr>
      <w:r w:rsidRPr="00F242DD">
        <w:t>Методы, использованные для анализа доказательств:</w:t>
      </w:r>
    </w:p>
    <w:p w14:paraId="2F4585B9" w14:textId="77777777" w:rsidR="000E19A9" w:rsidRPr="00F242DD" w:rsidRDefault="000E19A9" w:rsidP="00131E36">
      <w:pPr>
        <w:spacing w:before="0" w:after="0"/>
        <w:ind w:firstLine="709"/>
        <w:contextualSpacing/>
      </w:pPr>
      <w:r w:rsidRPr="00F242DD">
        <w:t>•</w:t>
      </w:r>
      <w:r w:rsidRPr="00F242DD">
        <w:tab/>
      </w:r>
      <w:r w:rsidR="00DD4A18" w:rsidRPr="00F242DD">
        <w:t>о</w:t>
      </w:r>
      <w:r w:rsidRPr="00F242DD">
        <w:t>бзоры опубликованных метаанализов</w:t>
      </w:r>
      <w:r w:rsidR="00DD4A18" w:rsidRPr="00F242DD">
        <w:t>;</w:t>
      </w:r>
    </w:p>
    <w:p w14:paraId="1927D3DD" w14:textId="77777777" w:rsidR="000E19A9" w:rsidRPr="00F242DD" w:rsidRDefault="000E19A9" w:rsidP="00131E36">
      <w:pPr>
        <w:spacing w:before="0" w:after="0"/>
        <w:ind w:firstLine="709"/>
        <w:contextualSpacing/>
      </w:pPr>
      <w:r w:rsidRPr="00F242DD">
        <w:t>•</w:t>
      </w:r>
      <w:r w:rsidRPr="00F242DD">
        <w:tab/>
      </w:r>
      <w:r w:rsidR="00DD4A18" w:rsidRPr="00F242DD">
        <w:t>с</w:t>
      </w:r>
      <w:r w:rsidRPr="00F242DD">
        <w:t>истематические обзоры с таблицами доказательств.</w:t>
      </w:r>
    </w:p>
    <w:p w14:paraId="27F78DF8" w14:textId="77777777" w:rsidR="000E19A9" w:rsidRPr="00F242DD" w:rsidRDefault="000E19A9" w:rsidP="00131E36">
      <w:pPr>
        <w:spacing w:before="0" w:after="0"/>
        <w:ind w:firstLine="709"/>
        <w:contextualSpacing/>
      </w:pPr>
      <w:r w:rsidRPr="00F242DD">
        <w:t>Методы, использованные для качества и силы доказательств:</w:t>
      </w:r>
    </w:p>
    <w:p w14:paraId="5F0E1DE9" w14:textId="77777777" w:rsidR="000E19A9" w:rsidRPr="00F242DD" w:rsidRDefault="000E19A9" w:rsidP="00131E36">
      <w:pPr>
        <w:spacing w:before="0" w:after="0"/>
        <w:ind w:firstLine="709"/>
        <w:contextualSpacing/>
      </w:pPr>
      <w:r w:rsidRPr="00F242DD">
        <w:t>•</w:t>
      </w:r>
      <w:r w:rsidRPr="00F242DD">
        <w:tab/>
      </w:r>
      <w:r w:rsidR="00DD4A18" w:rsidRPr="00F242DD">
        <w:t>к</w:t>
      </w:r>
      <w:r w:rsidRPr="00F242DD">
        <w:t>онсенсус экспертов</w:t>
      </w:r>
      <w:r w:rsidR="00DD4A18" w:rsidRPr="00F242DD">
        <w:t>;</w:t>
      </w:r>
    </w:p>
    <w:p w14:paraId="3B9E640A" w14:textId="77777777" w:rsidR="000E19A9" w:rsidRPr="00F242DD" w:rsidRDefault="000E19A9" w:rsidP="00131E36">
      <w:pPr>
        <w:spacing w:before="0" w:after="0"/>
        <w:ind w:firstLine="709"/>
        <w:contextualSpacing/>
      </w:pPr>
      <w:r w:rsidRPr="00F242DD">
        <w:t>•</w:t>
      </w:r>
      <w:r w:rsidRPr="00F242DD">
        <w:tab/>
      </w:r>
      <w:r w:rsidR="00DD4A18" w:rsidRPr="00F242DD">
        <w:t>о</w:t>
      </w:r>
      <w:r w:rsidRPr="00F242DD">
        <w:t>ценка значимости доказательств в соответствии с рейтинговой схемой доказательств (табл.</w:t>
      </w:r>
      <w:r w:rsidR="00DD4A18" w:rsidRPr="00F242DD">
        <w:t xml:space="preserve"> </w:t>
      </w:r>
      <w:r w:rsidRPr="00F242DD">
        <w:t>А</w:t>
      </w:r>
      <w:r w:rsidR="0076263A" w:rsidRPr="00F242DD">
        <w:t>2.</w:t>
      </w:r>
      <w:r w:rsidRPr="00F242DD">
        <w:t>1</w:t>
      </w:r>
      <w:r w:rsidR="00DD4A18" w:rsidRPr="00F242DD">
        <w:t xml:space="preserve">. ‒ </w:t>
      </w:r>
      <w:r w:rsidRPr="00F242DD">
        <w:t>А</w:t>
      </w:r>
      <w:r w:rsidR="0076263A" w:rsidRPr="00F242DD">
        <w:t>2.3</w:t>
      </w:r>
      <w:r w:rsidR="00DD4A18" w:rsidRPr="00F242DD">
        <w:t>.</w:t>
      </w:r>
      <w:r w:rsidRPr="00F242DD">
        <w:t>).</w:t>
      </w:r>
    </w:p>
    <w:p w14:paraId="467098CB" w14:textId="77777777" w:rsidR="000F250A" w:rsidRPr="00F242DD" w:rsidRDefault="000F250A" w:rsidP="00131E36">
      <w:pPr>
        <w:spacing w:before="0" w:after="0"/>
        <w:ind w:firstLine="709"/>
        <w:contextualSpacing/>
      </w:pPr>
      <w:r w:rsidRPr="00F242DD">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14:paraId="68A27052" w14:textId="77777777" w:rsidR="000E19A9" w:rsidRPr="00F242DD" w:rsidRDefault="004542B0" w:rsidP="00131E36">
      <w:pPr>
        <w:spacing w:before="0" w:after="0"/>
        <w:ind w:firstLine="709"/>
        <w:contextualSpacing/>
      </w:pPr>
      <w:r w:rsidRPr="00F242DD">
        <w:t>В</w:t>
      </w:r>
      <w:r w:rsidR="000E19A9" w:rsidRPr="00F242DD">
        <w:t xml:space="preserve"> соответствии с данным проектом рекомендаций отдельным общепринятым методикам диагностики на основании консенсуса экспертов придан уровень </w:t>
      </w:r>
      <w:r w:rsidR="000E19A9" w:rsidRPr="00F242DD">
        <w:rPr>
          <w:lang w:val="en-US"/>
        </w:rPr>
        <w:t>GPP</w:t>
      </w:r>
      <w:r w:rsidR="000E19A9" w:rsidRPr="00F242DD">
        <w:t xml:space="preserve"> (сложившаяся клиническая практика).</w:t>
      </w:r>
    </w:p>
    <w:p w14:paraId="565BAF00" w14:textId="37617EEE" w:rsidR="00C0307D" w:rsidRPr="00F242DD" w:rsidRDefault="00C0307D" w:rsidP="00131E36">
      <w:pPr>
        <w:spacing w:before="0" w:after="0"/>
      </w:pPr>
      <w:bookmarkStart w:id="56" w:name="_Ref515967586"/>
      <w:bookmarkStart w:id="57" w:name="_Hlk16603155"/>
      <w:r w:rsidRPr="00F242DD">
        <w:rPr>
          <w:b/>
        </w:rPr>
        <w:t xml:space="preserve">Таблица </w:t>
      </w:r>
      <w:r w:rsidR="0076263A" w:rsidRPr="00F242DD">
        <w:rPr>
          <w:b/>
        </w:rPr>
        <w:t>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053A53">
        <w:rPr>
          <w:b/>
          <w:noProof/>
        </w:rPr>
        <w:t>1</w:t>
      </w:r>
      <w:r w:rsidR="00A96FB6" w:rsidRPr="00F242DD">
        <w:rPr>
          <w:b/>
        </w:rPr>
        <w:fldChar w:fldCharType="end"/>
      </w:r>
      <w:bookmarkEnd w:id="56"/>
      <w:r w:rsidRPr="00F242DD">
        <w:rPr>
          <w:b/>
        </w:rPr>
        <w:t>.</w:t>
      </w:r>
      <w:r w:rsidR="0076263A" w:rsidRPr="00F242DD">
        <w:rPr>
          <w:b/>
        </w:rPr>
        <w:t xml:space="preserve"> </w:t>
      </w:r>
      <w:r w:rsidRPr="00F242DD">
        <w:t>Шкала оценки уровней достоверности доказательств (УДД)</w:t>
      </w:r>
      <w:r w:rsidR="00DD4A18" w:rsidRPr="00F242DD">
        <w:t xml:space="preserve"> </w:t>
      </w:r>
      <w:r w:rsidRPr="00F242DD">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C0307D" w:rsidRPr="00F242DD" w14:paraId="73441E6E" w14:textId="77777777" w:rsidTr="00E36DFA">
        <w:trPr>
          <w:trHeight w:val="58"/>
        </w:trPr>
        <w:tc>
          <w:tcPr>
            <w:tcW w:w="427" w:type="pct"/>
            <w:shd w:val="clear" w:color="auto" w:fill="auto"/>
          </w:tcPr>
          <w:p w14:paraId="16556BA5" w14:textId="77777777" w:rsidR="00C0307D" w:rsidRPr="00F242DD" w:rsidRDefault="00C0307D" w:rsidP="00E36DFA">
            <w:pPr>
              <w:spacing w:before="0" w:after="0" w:line="240" w:lineRule="auto"/>
              <w:jc w:val="center"/>
              <w:rPr>
                <w:b/>
                <w:color w:val="000000"/>
                <w:szCs w:val="24"/>
              </w:rPr>
            </w:pPr>
            <w:r w:rsidRPr="00F242DD">
              <w:rPr>
                <w:b/>
                <w:color w:val="000000"/>
                <w:szCs w:val="24"/>
              </w:rPr>
              <w:t>УДД</w:t>
            </w:r>
          </w:p>
        </w:tc>
        <w:tc>
          <w:tcPr>
            <w:tcW w:w="4573" w:type="pct"/>
            <w:shd w:val="clear" w:color="auto" w:fill="auto"/>
          </w:tcPr>
          <w:p w14:paraId="660F47D8" w14:textId="77777777" w:rsidR="00C0307D" w:rsidRPr="00F242DD" w:rsidRDefault="00C0307D" w:rsidP="00E36DFA">
            <w:pPr>
              <w:spacing w:before="0" w:after="0" w:line="240" w:lineRule="auto"/>
              <w:jc w:val="center"/>
              <w:rPr>
                <w:b/>
                <w:color w:val="000000"/>
                <w:szCs w:val="24"/>
              </w:rPr>
            </w:pPr>
            <w:r w:rsidRPr="00F242DD">
              <w:rPr>
                <w:b/>
                <w:color w:val="000000"/>
                <w:szCs w:val="24"/>
              </w:rPr>
              <w:t>Расшифровка</w:t>
            </w:r>
          </w:p>
        </w:tc>
      </w:tr>
      <w:tr w:rsidR="00C0307D" w:rsidRPr="00F242DD" w14:paraId="511D6D8B" w14:textId="77777777" w:rsidTr="00E36DFA">
        <w:tc>
          <w:tcPr>
            <w:tcW w:w="427" w:type="pct"/>
            <w:shd w:val="clear" w:color="auto" w:fill="auto"/>
          </w:tcPr>
          <w:p w14:paraId="1750508F" w14:textId="77777777" w:rsidR="00C0307D" w:rsidRPr="00F242DD" w:rsidRDefault="00C0307D" w:rsidP="00E36DFA">
            <w:pPr>
              <w:spacing w:before="0" w:after="0" w:line="240" w:lineRule="auto"/>
              <w:jc w:val="center"/>
              <w:rPr>
                <w:color w:val="000000"/>
                <w:szCs w:val="24"/>
              </w:rPr>
            </w:pPr>
            <w:r w:rsidRPr="00F242DD">
              <w:rPr>
                <w:color w:val="000000"/>
                <w:szCs w:val="24"/>
              </w:rPr>
              <w:t>1</w:t>
            </w:r>
          </w:p>
        </w:tc>
        <w:tc>
          <w:tcPr>
            <w:tcW w:w="4573" w:type="pct"/>
            <w:shd w:val="clear" w:color="auto" w:fill="auto"/>
          </w:tcPr>
          <w:p w14:paraId="7F2F3551" w14:textId="77777777" w:rsidR="00C0307D" w:rsidRPr="00F242DD" w:rsidRDefault="00C0307D" w:rsidP="00E36DFA">
            <w:pPr>
              <w:spacing w:before="0" w:after="0" w:line="240" w:lineRule="auto"/>
              <w:rPr>
                <w:color w:val="000000"/>
                <w:szCs w:val="24"/>
              </w:rPr>
            </w:pPr>
            <w:r w:rsidRPr="00F242DD">
              <w:rPr>
                <w:color w:val="000000"/>
                <w:szCs w:val="24"/>
              </w:rPr>
              <w:t>Систематические обзоры исследований с контролем референсным методом</w:t>
            </w:r>
            <w:r w:rsidRPr="00F242DD">
              <w:rPr>
                <w:szCs w:val="24"/>
              </w:rPr>
              <w:t xml:space="preserve"> или систематический обзор рандомизированных клинических </w:t>
            </w:r>
            <w:r w:rsidR="004542B0" w:rsidRPr="00F242DD">
              <w:rPr>
                <w:szCs w:val="24"/>
              </w:rPr>
              <w:t>исследований с применением мета</w:t>
            </w:r>
            <w:r w:rsidRPr="00F242DD">
              <w:rPr>
                <w:szCs w:val="24"/>
              </w:rPr>
              <w:t>анализа</w:t>
            </w:r>
          </w:p>
        </w:tc>
      </w:tr>
      <w:tr w:rsidR="00C0307D" w:rsidRPr="00F242DD" w14:paraId="441716CE" w14:textId="77777777" w:rsidTr="00E36DFA">
        <w:tc>
          <w:tcPr>
            <w:tcW w:w="427" w:type="pct"/>
            <w:shd w:val="clear" w:color="auto" w:fill="auto"/>
          </w:tcPr>
          <w:p w14:paraId="710056EB" w14:textId="77777777" w:rsidR="00C0307D" w:rsidRPr="00F242DD" w:rsidRDefault="00C0307D" w:rsidP="00E36DFA">
            <w:pPr>
              <w:spacing w:before="0" w:after="0" w:line="240" w:lineRule="auto"/>
              <w:jc w:val="center"/>
              <w:rPr>
                <w:color w:val="000000"/>
                <w:szCs w:val="24"/>
              </w:rPr>
            </w:pPr>
            <w:r w:rsidRPr="00F242DD">
              <w:rPr>
                <w:color w:val="000000"/>
                <w:szCs w:val="24"/>
              </w:rPr>
              <w:lastRenderedPageBreak/>
              <w:t>2</w:t>
            </w:r>
          </w:p>
        </w:tc>
        <w:tc>
          <w:tcPr>
            <w:tcW w:w="4573" w:type="pct"/>
            <w:shd w:val="clear" w:color="auto" w:fill="auto"/>
          </w:tcPr>
          <w:p w14:paraId="35136504" w14:textId="77777777" w:rsidR="00C0307D" w:rsidRPr="00F242DD" w:rsidRDefault="00C0307D" w:rsidP="00E36DFA">
            <w:pPr>
              <w:spacing w:before="0" w:after="0" w:line="240" w:lineRule="auto"/>
              <w:rPr>
                <w:color w:val="000000"/>
                <w:szCs w:val="24"/>
              </w:rPr>
            </w:pPr>
            <w:r w:rsidRPr="00F242DD">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w:t>
            </w:r>
            <w:r w:rsidR="004542B0" w:rsidRPr="00F242DD">
              <w:rPr>
                <w:color w:val="000000"/>
                <w:szCs w:val="24"/>
              </w:rPr>
              <w:t>сследований с применением мета</w:t>
            </w:r>
            <w:r w:rsidRPr="00F242DD">
              <w:rPr>
                <w:color w:val="000000"/>
                <w:szCs w:val="24"/>
              </w:rPr>
              <w:t>анализа</w:t>
            </w:r>
          </w:p>
        </w:tc>
      </w:tr>
      <w:tr w:rsidR="00C0307D" w:rsidRPr="00F242DD" w14:paraId="5B242491" w14:textId="77777777" w:rsidTr="00E36DFA">
        <w:tc>
          <w:tcPr>
            <w:tcW w:w="427" w:type="pct"/>
            <w:shd w:val="clear" w:color="auto" w:fill="auto"/>
          </w:tcPr>
          <w:p w14:paraId="44D2BA32" w14:textId="77777777" w:rsidR="00C0307D" w:rsidRPr="00F242DD" w:rsidRDefault="00C0307D" w:rsidP="00E36DFA">
            <w:pPr>
              <w:spacing w:before="0" w:after="0" w:line="240" w:lineRule="auto"/>
              <w:jc w:val="center"/>
              <w:rPr>
                <w:color w:val="000000"/>
                <w:szCs w:val="24"/>
              </w:rPr>
            </w:pPr>
            <w:r w:rsidRPr="00F242DD">
              <w:rPr>
                <w:color w:val="000000"/>
                <w:szCs w:val="24"/>
              </w:rPr>
              <w:t>3</w:t>
            </w:r>
          </w:p>
        </w:tc>
        <w:tc>
          <w:tcPr>
            <w:tcW w:w="4573" w:type="pct"/>
            <w:shd w:val="clear" w:color="auto" w:fill="auto"/>
          </w:tcPr>
          <w:p w14:paraId="633DF670" w14:textId="77777777" w:rsidR="00C0307D" w:rsidRPr="00F242DD" w:rsidRDefault="00C0307D" w:rsidP="00E36DFA">
            <w:pPr>
              <w:spacing w:before="0" w:after="0" w:line="240" w:lineRule="auto"/>
              <w:rPr>
                <w:color w:val="000000"/>
                <w:szCs w:val="24"/>
              </w:rPr>
            </w:pPr>
            <w:r w:rsidRPr="00F242DD">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4542B0" w:rsidRPr="00F242DD">
              <w:rPr>
                <w:color w:val="000000"/>
                <w:szCs w:val="24"/>
              </w:rPr>
              <w:t>,</w:t>
            </w:r>
            <w:r w:rsidRPr="00F242DD">
              <w:rPr>
                <w:color w:val="000000"/>
                <w:szCs w:val="24"/>
              </w:rPr>
              <w:t xml:space="preserve"> или нерандомизированные сравнительные исследования, в том числе когортные исследования</w:t>
            </w:r>
          </w:p>
        </w:tc>
      </w:tr>
      <w:tr w:rsidR="00C0307D" w:rsidRPr="00F242DD" w14:paraId="33F267C5" w14:textId="77777777" w:rsidTr="00E36DFA">
        <w:tc>
          <w:tcPr>
            <w:tcW w:w="427" w:type="pct"/>
            <w:shd w:val="clear" w:color="auto" w:fill="auto"/>
          </w:tcPr>
          <w:p w14:paraId="149BAE83" w14:textId="77777777" w:rsidR="00C0307D" w:rsidRPr="00F242DD" w:rsidRDefault="00C0307D" w:rsidP="00E36DFA">
            <w:pPr>
              <w:spacing w:before="0" w:after="0" w:line="240" w:lineRule="auto"/>
              <w:jc w:val="center"/>
              <w:rPr>
                <w:color w:val="000000"/>
                <w:szCs w:val="24"/>
              </w:rPr>
            </w:pPr>
            <w:r w:rsidRPr="00F242DD">
              <w:rPr>
                <w:color w:val="000000"/>
                <w:szCs w:val="24"/>
              </w:rPr>
              <w:t>4</w:t>
            </w:r>
          </w:p>
        </w:tc>
        <w:tc>
          <w:tcPr>
            <w:tcW w:w="4573" w:type="pct"/>
            <w:shd w:val="clear" w:color="auto" w:fill="auto"/>
          </w:tcPr>
          <w:p w14:paraId="33829748" w14:textId="77777777" w:rsidR="00C0307D" w:rsidRPr="00F242DD" w:rsidRDefault="00C0307D" w:rsidP="00E36DFA">
            <w:pPr>
              <w:spacing w:before="0" w:after="0" w:line="240" w:lineRule="auto"/>
              <w:rPr>
                <w:color w:val="000000"/>
                <w:szCs w:val="24"/>
              </w:rPr>
            </w:pPr>
            <w:r w:rsidRPr="00F242DD">
              <w:rPr>
                <w:color w:val="000000"/>
                <w:szCs w:val="24"/>
              </w:rPr>
              <w:t>Несравнительные исследования, описание клинического случая</w:t>
            </w:r>
          </w:p>
        </w:tc>
      </w:tr>
      <w:tr w:rsidR="00C0307D" w:rsidRPr="00F242DD" w14:paraId="6EE4CFCC" w14:textId="77777777" w:rsidTr="00E36DFA">
        <w:tc>
          <w:tcPr>
            <w:tcW w:w="427" w:type="pct"/>
            <w:shd w:val="clear" w:color="auto" w:fill="auto"/>
          </w:tcPr>
          <w:p w14:paraId="7583B666" w14:textId="77777777" w:rsidR="00C0307D" w:rsidRPr="00F242DD" w:rsidRDefault="00C0307D" w:rsidP="00E36DFA">
            <w:pPr>
              <w:spacing w:before="0" w:after="0" w:line="240" w:lineRule="auto"/>
              <w:jc w:val="center"/>
              <w:rPr>
                <w:color w:val="000000"/>
                <w:szCs w:val="24"/>
              </w:rPr>
            </w:pPr>
            <w:r w:rsidRPr="00F242DD">
              <w:rPr>
                <w:color w:val="000000"/>
                <w:szCs w:val="24"/>
              </w:rPr>
              <w:t>5</w:t>
            </w:r>
          </w:p>
        </w:tc>
        <w:tc>
          <w:tcPr>
            <w:tcW w:w="4573" w:type="pct"/>
            <w:shd w:val="clear" w:color="auto" w:fill="auto"/>
          </w:tcPr>
          <w:p w14:paraId="58F94BFB" w14:textId="77777777" w:rsidR="00C0307D" w:rsidRPr="00F242DD" w:rsidRDefault="00C0307D" w:rsidP="00E36DFA">
            <w:pPr>
              <w:spacing w:before="0" w:after="0" w:line="240" w:lineRule="auto"/>
              <w:rPr>
                <w:color w:val="000000"/>
                <w:szCs w:val="24"/>
              </w:rPr>
            </w:pPr>
            <w:r w:rsidRPr="00F242DD">
              <w:rPr>
                <w:color w:val="000000"/>
                <w:szCs w:val="24"/>
              </w:rPr>
              <w:t>Имеется лишь обоснование механизма действия или мнение экспертов</w:t>
            </w:r>
          </w:p>
        </w:tc>
      </w:tr>
    </w:tbl>
    <w:p w14:paraId="5B04A95D" w14:textId="7287FD21" w:rsidR="00C0307D" w:rsidRPr="00F242DD" w:rsidRDefault="00C0307D" w:rsidP="00131E36">
      <w:pPr>
        <w:spacing w:before="0" w:after="0"/>
      </w:pPr>
      <w:bookmarkStart w:id="58" w:name="_Ref515967623"/>
      <w:r w:rsidRPr="00F242DD">
        <w:rPr>
          <w:b/>
        </w:rPr>
        <w:t>Таблица</w:t>
      </w:r>
      <w:r w:rsidR="0076263A" w:rsidRPr="00F242DD">
        <w:rPr>
          <w:b/>
        </w:rPr>
        <w:t xml:space="preserve"> 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053A53">
        <w:rPr>
          <w:b/>
          <w:noProof/>
        </w:rPr>
        <w:t>2</w:t>
      </w:r>
      <w:r w:rsidR="00A96FB6" w:rsidRPr="00F242DD">
        <w:rPr>
          <w:b/>
        </w:rPr>
        <w:fldChar w:fldCharType="end"/>
      </w:r>
      <w:bookmarkEnd w:id="58"/>
      <w:r w:rsidRPr="00F242DD">
        <w:rPr>
          <w:b/>
        </w:rPr>
        <w:t>.</w:t>
      </w:r>
      <w:r w:rsidR="0076263A" w:rsidRPr="00F242DD">
        <w:rPr>
          <w:b/>
        </w:rPr>
        <w:t xml:space="preserve"> </w:t>
      </w:r>
      <w:r w:rsidRPr="00F242DD">
        <w:t>Шкала оценки уровней достоверности доказательств</w:t>
      </w:r>
      <w:r w:rsidR="004542B0" w:rsidRPr="00F242DD">
        <w:t xml:space="preserve"> (УДД)</w:t>
      </w:r>
      <w:r w:rsidRPr="00F242DD">
        <w:t xml:space="preserve">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C0307D" w:rsidRPr="00F242DD" w14:paraId="46B78E50" w14:textId="77777777" w:rsidTr="00E36DFA">
        <w:tc>
          <w:tcPr>
            <w:tcW w:w="360" w:type="pct"/>
            <w:shd w:val="clear" w:color="auto" w:fill="auto"/>
          </w:tcPr>
          <w:p w14:paraId="5CE2301F" w14:textId="77777777" w:rsidR="00C0307D" w:rsidRPr="00F242DD" w:rsidRDefault="00C0307D" w:rsidP="00E36DFA">
            <w:pPr>
              <w:spacing w:before="0" w:after="0" w:line="240" w:lineRule="auto"/>
              <w:jc w:val="center"/>
              <w:rPr>
                <w:b/>
                <w:color w:val="000000"/>
                <w:szCs w:val="24"/>
              </w:rPr>
            </w:pPr>
            <w:r w:rsidRPr="00F242DD">
              <w:rPr>
                <w:b/>
                <w:color w:val="000000"/>
                <w:szCs w:val="24"/>
              </w:rPr>
              <w:t>УДД</w:t>
            </w:r>
          </w:p>
        </w:tc>
        <w:tc>
          <w:tcPr>
            <w:tcW w:w="4640" w:type="pct"/>
            <w:shd w:val="clear" w:color="auto" w:fill="auto"/>
          </w:tcPr>
          <w:p w14:paraId="6C5CFF35" w14:textId="77777777" w:rsidR="00C0307D" w:rsidRPr="00F242DD" w:rsidRDefault="00C0307D" w:rsidP="00E36DFA">
            <w:pPr>
              <w:spacing w:before="0" w:after="0" w:line="240" w:lineRule="auto"/>
              <w:jc w:val="center"/>
              <w:rPr>
                <w:b/>
                <w:color w:val="000000"/>
                <w:szCs w:val="24"/>
              </w:rPr>
            </w:pPr>
            <w:r w:rsidRPr="00F242DD">
              <w:rPr>
                <w:b/>
                <w:color w:val="000000"/>
                <w:szCs w:val="24"/>
              </w:rPr>
              <w:t xml:space="preserve">Расшифровка </w:t>
            </w:r>
          </w:p>
        </w:tc>
      </w:tr>
      <w:tr w:rsidR="00C0307D" w:rsidRPr="00F242DD" w14:paraId="5C024326" w14:textId="77777777" w:rsidTr="00E36DFA">
        <w:tc>
          <w:tcPr>
            <w:tcW w:w="360" w:type="pct"/>
            <w:shd w:val="clear" w:color="auto" w:fill="auto"/>
          </w:tcPr>
          <w:p w14:paraId="0ADB68DC" w14:textId="77777777" w:rsidR="00C0307D" w:rsidRPr="00F242DD" w:rsidRDefault="00C0307D" w:rsidP="00E36DFA">
            <w:pPr>
              <w:spacing w:before="0" w:after="0" w:line="240" w:lineRule="auto"/>
              <w:jc w:val="center"/>
              <w:rPr>
                <w:color w:val="000000"/>
                <w:szCs w:val="24"/>
              </w:rPr>
            </w:pPr>
            <w:r w:rsidRPr="00F242DD">
              <w:rPr>
                <w:color w:val="000000"/>
                <w:szCs w:val="24"/>
              </w:rPr>
              <w:t>1</w:t>
            </w:r>
          </w:p>
        </w:tc>
        <w:tc>
          <w:tcPr>
            <w:tcW w:w="4640" w:type="pct"/>
            <w:shd w:val="clear" w:color="auto" w:fill="auto"/>
          </w:tcPr>
          <w:p w14:paraId="1E527293" w14:textId="77777777" w:rsidR="00C0307D" w:rsidRPr="00F242DD" w:rsidRDefault="00C0307D" w:rsidP="00E36DFA">
            <w:pPr>
              <w:spacing w:before="0" w:after="0" w:line="240" w:lineRule="auto"/>
              <w:rPr>
                <w:color w:val="000000"/>
                <w:szCs w:val="24"/>
              </w:rPr>
            </w:pPr>
            <w:r w:rsidRPr="00F242DD">
              <w:rPr>
                <w:color w:val="000000"/>
                <w:szCs w:val="24"/>
              </w:rPr>
              <w:t xml:space="preserve">Систематический обзор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74E94DE9" w14:textId="77777777" w:rsidTr="00E36DFA">
        <w:tc>
          <w:tcPr>
            <w:tcW w:w="360" w:type="pct"/>
            <w:shd w:val="clear" w:color="auto" w:fill="auto"/>
          </w:tcPr>
          <w:p w14:paraId="5DD6E929" w14:textId="77777777" w:rsidR="00C0307D" w:rsidRPr="00F242DD" w:rsidRDefault="00C0307D" w:rsidP="00E36DFA">
            <w:pPr>
              <w:spacing w:before="0" w:after="0" w:line="240" w:lineRule="auto"/>
              <w:jc w:val="center"/>
              <w:rPr>
                <w:color w:val="000000"/>
                <w:szCs w:val="24"/>
                <w:lang w:val="en-US"/>
              </w:rPr>
            </w:pPr>
            <w:r w:rsidRPr="00F242DD">
              <w:rPr>
                <w:color w:val="000000"/>
                <w:szCs w:val="24"/>
              </w:rPr>
              <w:t>2</w:t>
            </w:r>
          </w:p>
        </w:tc>
        <w:tc>
          <w:tcPr>
            <w:tcW w:w="4640" w:type="pct"/>
            <w:shd w:val="clear" w:color="auto" w:fill="auto"/>
          </w:tcPr>
          <w:p w14:paraId="18BBBA5D" w14:textId="77777777" w:rsidR="00C0307D" w:rsidRPr="00F242DD" w:rsidRDefault="00C0307D" w:rsidP="00E36DFA">
            <w:pPr>
              <w:spacing w:before="0" w:after="0" w:line="240" w:lineRule="auto"/>
              <w:rPr>
                <w:color w:val="000000"/>
                <w:szCs w:val="24"/>
              </w:rPr>
            </w:pPr>
            <w:r w:rsidRPr="00F242DD">
              <w:rPr>
                <w:color w:val="000000"/>
                <w:szCs w:val="24"/>
              </w:rPr>
              <w:t xml:space="preserve">Отдельные </w:t>
            </w:r>
            <w:r w:rsidR="004542B0" w:rsidRPr="00F242DD">
              <w:rPr>
                <w:szCs w:val="24"/>
              </w:rPr>
              <w:t>рандомизированные клинические исследования</w:t>
            </w:r>
            <w:r w:rsidRPr="00F242DD">
              <w:rPr>
                <w:color w:val="000000"/>
                <w:szCs w:val="24"/>
              </w:rPr>
              <w:t xml:space="preserve"> и систематические обзоры исследований любого дизайна, за исключением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17A6907E" w14:textId="77777777" w:rsidTr="00E36DFA">
        <w:tc>
          <w:tcPr>
            <w:tcW w:w="360" w:type="pct"/>
            <w:shd w:val="clear" w:color="auto" w:fill="auto"/>
          </w:tcPr>
          <w:p w14:paraId="355ED277" w14:textId="77777777" w:rsidR="00C0307D" w:rsidRPr="00F242DD" w:rsidRDefault="00C0307D" w:rsidP="00E36DFA">
            <w:pPr>
              <w:spacing w:before="0" w:after="0" w:line="240" w:lineRule="auto"/>
              <w:jc w:val="center"/>
              <w:rPr>
                <w:color w:val="000000"/>
                <w:szCs w:val="24"/>
              </w:rPr>
            </w:pPr>
            <w:r w:rsidRPr="00F242DD">
              <w:rPr>
                <w:color w:val="000000"/>
                <w:szCs w:val="24"/>
              </w:rPr>
              <w:t>3</w:t>
            </w:r>
          </w:p>
        </w:tc>
        <w:tc>
          <w:tcPr>
            <w:tcW w:w="4640" w:type="pct"/>
            <w:shd w:val="clear" w:color="auto" w:fill="auto"/>
          </w:tcPr>
          <w:p w14:paraId="11BCEB96" w14:textId="77777777" w:rsidR="00C0307D" w:rsidRPr="00F242DD" w:rsidRDefault="00C0307D" w:rsidP="00E36DFA">
            <w:pPr>
              <w:spacing w:before="0" w:after="0" w:line="240" w:lineRule="auto"/>
              <w:rPr>
                <w:color w:val="000000"/>
                <w:szCs w:val="24"/>
              </w:rPr>
            </w:pPr>
            <w:r w:rsidRPr="00F242DD">
              <w:rPr>
                <w:color w:val="000000"/>
                <w:szCs w:val="24"/>
              </w:rPr>
              <w:t xml:space="preserve">Нерандомизированные сравнительные исследования, в </w:t>
            </w:r>
            <w:r w:rsidR="004542B0" w:rsidRPr="00F242DD">
              <w:rPr>
                <w:color w:val="000000"/>
                <w:szCs w:val="24"/>
              </w:rPr>
              <w:t xml:space="preserve">том числе </w:t>
            </w:r>
            <w:r w:rsidRPr="00F242DD">
              <w:rPr>
                <w:color w:val="000000"/>
                <w:szCs w:val="24"/>
              </w:rPr>
              <w:t>когортные исследования</w:t>
            </w:r>
          </w:p>
        </w:tc>
      </w:tr>
      <w:tr w:rsidR="00C0307D" w:rsidRPr="00F242DD" w14:paraId="55FA75F9" w14:textId="77777777" w:rsidTr="00E36DFA">
        <w:tc>
          <w:tcPr>
            <w:tcW w:w="360" w:type="pct"/>
            <w:shd w:val="clear" w:color="auto" w:fill="auto"/>
          </w:tcPr>
          <w:p w14:paraId="6C01F1AF" w14:textId="77777777" w:rsidR="00C0307D" w:rsidRPr="00F242DD" w:rsidRDefault="00C0307D" w:rsidP="00E36DFA">
            <w:pPr>
              <w:spacing w:before="0" w:after="0" w:line="240" w:lineRule="auto"/>
              <w:jc w:val="center"/>
              <w:rPr>
                <w:color w:val="000000"/>
                <w:szCs w:val="24"/>
              </w:rPr>
            </w:pPr>
            <w:r w:rsidRPr="00F242DD">
              <w:rPr>
                <w:color w:val="000000"/>
                <w:szCs w:val="24"/>
              </w:rPr>
              <w:t>4</w:t>
            </w:r>
          </w:p>
        </w:tc>
        <w:tc>
          <w:tcPr>
            <w:tcW w:w="4640" w:type="pct"/>
            <w:shd w:val="clear" w:color="auto" w:fill="auto"/>
          </w:tcPr>
          <w:p w14:paraId="21A1C475" w14:textId="77777777" w:rsidR="00C0307D" w:rsidRPr="00F242DD" w:rsidRDefault="00C0307D" w:rsidP="00E36DFA">
            <w:pPr>
              <w:spacing w:before="0" w:after="0" w:line="240" w:lineRule="auto"/>
              <w:rPr>
                <w:color w:val="000000"/>
                <w:szCs w:val="24"/>
              </w:rPr>
            </w:pPr>
            <w:r w:rsidRPr="00F242DD">
              <w:rPr>
                <w:color w:val="000000"/>
                <w:szCs w:val="24"/>
              </w:rPr>
              <w:t>Несравнительные исследования, описание клинического случая или серии случаев, исследования случай</w:t>
            </w:r>
            <w:r w:rsidR="004542B0" w:rsidRPr="00F242DD">
              <w:rPr>
                <w:color w:val="000000"/>
                <w:szCs w:val="24"/>
              </w:rPr>
              <w:t>‒</w:t>
            </w:r>
            <w:r w:rsidRPr="00F242DD">
              <w:rPr>
                <w:color w:val="000000"/>
                <w:szCs w:val="24"/>
              </w:rPr>
              <w:t>контроль</w:t>
            </w:r>
          </w:p>
        </w:tc>
      </w:tr>
      <w:tr w:rsidR="00C0307D" w:rsidRPr="00F242DD" w14:paraId="434793B9" w14:textId="77777777" w:rsidTr="00E36DFA">
        <w:tc>
          <w:tcPr>
            <w:tcW w:w="360" w:type="pct"/>
            <w:shd w:val="clear" w:color="auto" w:fill="auto"/>
          </w:tcPr>
          <w:p w14:paraId="048CB783" w14:textId="77777777" w:rsidR="00C0307D" w:rsidRPr="00F242DD" w:rsidRDefault="00C0307D" w:rsidP="00E36DFA">
            <w:pPr>
              <w:spacing w:before="0" w:after="0" w:line="240" w:lineRule="auto"/>
              <w:jc w:val="center"/>
              <w:rPr>
                <w:color w:val="000000"/>
                <w:szCs w:val="24"/>
              </w:rPr>
            </w:pPr>
            <w:r w:rsidRPr="00F242DD">
              <w:rPr>
                <w:color w:val="000000"/>
                <w:szCs w:val="24"/>
              </w:rPr>
              <w:t>5</w:t>
            </w:r>
          </w:p>
        </w:tc>
        <w:tc>
          <w:tcPr>
            <w:tcW w:w="4640" w:type="pct"/>
            <w:shd w:val="clear" w:color="auto" w:fill="auto"/>
          </w:tcPr>
          <w:p w14:paraId="2568DF34" w14:textId="77777777" w:rsidR="00C0307D" w:rsidRPr="00F242DD" w:rsidRDefault="00C0307D" w:rsidP="00E36DFA">
            <w:pPr>
              <w:spacing w:before="0" w:after="0" w:line="240" w:lineRule="auto"/>
              <w:rPr>
                <w:color w:val="000000"/>
                <w:szCs w:val="24"/>
              </w:rPr>
            </w:pPr>
            <w:r w:rsidRPr="00F242DD">
              <w:rPr>
                <w:color w:val="000000"/>
                <w:szCs w:val="24"/>
              </w:rPr>
              <w:t>Имеется лишь обоснование механизма действия вмешательства (доклинические исследования) или мнение экспертов</w:t>
            </w:r>
          </w:p>
        </w:tc>
      </w:tr>
    </w:tbl>
    <w:p w14:paraId="2BFB0523" w14:textId="77777777" w:rsidR="00C0307D" w:rsidRPr="00F242DD" w:rsidRDefault="00C0307D" w:rsidP="00131E36">
      <w:pPr>
        <w:pStyle w:val="ad"/>
        <w:rPr>
          <w:rStyle w:val="ac"/>
        </w:rPr>
      </w:pPr>
    </w:p>
    <w:p w14:paraId="5800DCE4" w14:textId="77777777" w:rsidR="00C0307D" w:rsidRPr="00F242DD" w:rsidRDefault="00C0307D" w:rsidP="00131E36">
      <w:pPr>
        <w:spacing w:before="0" w:after="0"/>
      </w:pPr>
      <w:bookmarkStart w:id="59" w:name="_Ref515967732"/>
      <w:r w:rsidRPr="00F242DD">
        <w:rPr>
          <w:b/>
        </w:rPr>
        <w:t xml:space="preserve">Таблица </w:t>
      </w:r>
      <w:bookmarkEnd w:id="59"/>
      <w:r w:rsidR="0076263A" w:rsidRPr="00F242DD">
        <w:rPr>
          <w:b/>
        </w:rPr>
        <w:t>А2.</w:t>
      </w:r>
      <w:r w:rsidRPr="00F242DD">
        <w:rPr>
          <w:b/>
        </w:rPr>
        <w:t>3.</w:t>
      </w:r>
      <w:r w:rsidR="0076263A" w:rsidRPr="00F242DD">
        <w:rPr>
          <w:b/>
        </w:rPr>
        <w:t xml:space="preserve"> </w:t>
      </w:r>
      <w:r w:rsidRPr="00F242DD">
        <w:t xml:space="preserve">Шкала оценки уровней убедительности рекомендаций </w:t>
      </w:r>
      <w:r w:rsidR="004542B0" w:rsidRPr="00F242DD">
        <w:t xml:space="preserve">(УУР) </w:t>
      </w:r>
      <w:r w:rsidRPr="00F242DD">
        <w:t>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C0307D" w:rsidRPr="00F242DD" w14:paraId="3F51C91B" w14:textId="77777777" w:rsidTr="00E36DFA">
        <w:tc>
          <w:tcPr>
            <w:tcW w:w="712" w:type="pct"/>
            <w:shd w:val="clear" w:color="auto" w:fill="auto"/>
          </w:tcPr>
          <w:p w14:paraId="3426F41D" w14:textId="77777777" w:rsidR="00C0307D" w:rsidRPr="00F242DD" w:rsidRDefault="00C0307D" w:rsidP="00E36DFA">
            <w:pPr>
              <w:spacing w:before="0" w:after="0" w:line="240" w:lineRule="auto"/>
              <w:jc w:val="center"/>
              <w:rPr>
                <w:b/>
                <w:color w:val="000000"/>
                <w:szCs w:val="24"/>
              </w:rPr>
            </w:pPr>
            <w:r w:rsidRPr="00F242DD">
              <w:rPr>
                <w:b/>
                <w:color w:val="000000"/>
                <w:szCs w:val="24"/>
              </w:rPr>
              <w:t>УУР</w:t>
            </w:r>
          </w:p>
        </w:tc>
        <w:tc>
          <w:tcPr>
            <w:tcW w:w="4288" w:type="pct"/>
            <w:shd w:val="clear" w:color="auto" w:fill="auto"/>
          </w:tcPr>
          <w:p w14:paraId="556FDBD8" w14:textId="77777777" w:rsidR="00C0307D" w:rsidRPr="00F242DD" w:rsidRDefault="00C0307D" w:rsidP="00E36DFA">
            <w:pPr>
              <w:spacing w:before="0" w:after="0" w:line="240" w:lineRule="auto"/>
              <w:jc w:val="center"/>
              <w:rPr>
                <w:b/>
                <w:color w:val="000000"/>
                <w:szCs w:val="24"/>
              </w:rPr>
            </w:pPr>
            <w:r w:rsidRPr="00F242DD">
              <w:rPr>
                <w:b/>
                <w:color w:val="000000"/>
                <w:szCs w:val="24"/>
              </w:rPr>
              <w:t>Расшифровка</w:t>
            </w:r>
          </w:p>
        </w:tc>
      </w:tr>
      <w:tr w:rsidR="00C0307D" w:rsidRPr="00F242DD" w14:paraId="3FC05D03" w14:textId="77777777" w:rsidTr="00E36DFA">
        <w:trPr>
          <w:trHeight w:val="1060"/>
        </w:trPr>
        <w:tc>
          <w:tcPr>
            <w:tcW w:w="712" w:type="pct"/>
            <w:shd w:val="clear" w:color="auto" w:fill="auto"/>
          </w:tcPr>
          <w:p w14:paraId="3F9CF045" w14:textId="77777777" w:rsidR="00C0307D" w:rsidRPr="00F242DD" w:rsidRDefault="00C0307D" w:rsidP="00E36DFA">
            <w:pPr>
              <w:spacing w:before="0" w:after="0" w:line="240" w:lineRule="auto"/>
              <w:jc w:val="center"/>
              <w:rPr>
                <w:color w:val="000000"/>
                <w:szCs w:val="24"/>
              </w:rPr>
            </w:pPr>
            <w:r w:rsidRPr="00F242DD">
              <w:rPr>
                <w:color w:val="000000"/>
                <w:szCs w:val="24"/>
                <w:lang w:val="en-US"/>
              </w:rPr>
              <w:t>A</w:t>
            </w:r>
          </w:p>
        </w:tc>
        <w:tc>
          <w:tcPr>
            <w:tcW w:w="4288" w:type="pct"/>
            <w:shd w:val="clear" w:color="auto" w:fill="auto"/>
          </w:tcPr>
          <w:p w14:paraId="02BA4A48" w14:textId="77777777" w:rsidR="00C0307D" w:rsidRPr="00F242DD" w:rsidRDefault="00C0307D" w:rsidP="00E36DFA">
            <w:pPr>
              <w:spacing w:before="0" w:after="0" w:line="240" w:lineRule="auto"/>
              <w:rPr>
                <w:color w:val="000000"/>
                <w:szCs w:val="24"/>
              </w:rPr>
            </w:pPr>
            <w:r w:rsidRPr="00F242DD">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0307D" w:rsidRPr="00F242DD" w14:paraId="5A2F2AF7" w14:textId="77777777" w:rsidTr="00E36DFA">
        <w:trPr>
          <w:trHeight w:val="558"/>
        </w:trPr>
        <w:tc>
          <w:tcPr>
            <w:tcW w:w="712" w:type="pct"/>
            <w:shd w:val="clear" w:color="auto" w:fill="auto"/>
          </w:tcPr>
          <w:p w14:paraId="51BD000D" w14:textId="77777777" w:rsidR="00C0307D" w:rsidRPr="00F242DD" w:rsidRDefault="00C0307D" w:rsidP="00E36DFA">
            <w:pPr>
              <w:spacing w:before="0" w:after="0" w:line="240" w:lineRule="auto"/>
              <w:jc w:val="center"/>
              <w:rPr>
                <w:color w:val="000000"/>
                <w:szCs w:val="24"/>
              </w:rPr>
            </w:pPr>
            <w:r w:rsidRPr="00F242DD">
              <w:rPr>
                <w:color w:val="000000"/>
                <w:szCs w:val="24"/>
              </w:rPr>
              <w:t>B</w:t>
            </w:r>
          </w:p>
        </w:tc>
        <w:tc>
          <w:tcPr>
            <w:tcW w:w="4288" w:type="pct"/>
            <w:shd w:val="clear" w:color="auto" w:fill="auto"/>
          </w:tcPr>
          <w:p w14:paraId="5AB7D9E6" w14:textId="77777777" w:rsidR="00C0307D" w:rsidRPr="00F242DD" w:rsidRDefault="00C0307D" w:rsidP="00E36DFA">
            <w:pPr>
              <w:spacing w:before="0" w:after="0" w:line="240" w:lineRule="auto"/>
              <w:rPr>
                <w:color w:val="000000"/>
                <w:szCs w:val="24"/>
              </w:rPr>
            </w:pPr>
            <w:r w:rsidRPr="00F242DD">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0307D" w:rsidRPr="00F242DD" w14:paraId="1985FFF2" w14:textId="77777777" w:rsidTr="00E36DFA">
        <w:trPr>
          <w:trHeight w:val="798"/>
        </w:trPr>
        <w:tc>
          <w:tcPr>
            <w:tcW w:w="712" w:type="pct"/>
            <w:shd w:val="clear" w:color="auto" w:fill="auto"/>
          </w:tcPr>
          <w:p w14:paraId="5E901A79" w14:textId="77777777" w:rsidR="00C0307D" w:rsidRPr="00F242DD" w:rsidRDefault="00C0307D" w:rsidP="00E36DFA">
            <w:pPr>
              <w:spacing w:before="0" w:after="0" w:line="240" w:lineRule="auto"/>
              <w:jc w:val="center"/>
              <w:rPr>
                <w:color w:val="000000"/>
                <w:szCs w:val="24"/>
              </w:rPr>
            </w:pPr>
            <w:r w:rsidRPr="00F242DD">
              <w:rPr>
                <w:color w:val="000000"/>
                <w:szCs w:val="24"/>
              </w:rPr>
              <w:t>C</w:t>
            </w:r>
          </w:p>
        </w:tc>
        <w:tc>
          <w:tcPr>
            <w:tcW w:w="4288" w:type="pct"/>
            <w:shd w:val="clear" w:color="auto" w:fill="auto"/>
          </w:tcPr>
          <w:p w14:paraId="59547E81" w14:textId="77777777" w:rsidR="00C0307D" w:rsidRPr="00F242DD" w:rsidRDefault="00C0307D" w:rsidP="00E36DFA">
            <w:pPr>
              <w:spacing w:before="0" w:after="0" w:line="240" w:lineRule="auto"/>
              <w:rPr>
                <w:color w:val="000000"/>
                <w:szCs w:val="24"/>
              </w:rPr>
            </w:pPr>
            <w:r w:rsidRPr="00F242DD">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57"/>
    <w:p w14:paraId="44B89BAA" w14:textId="77777777" w:rsidR="000E19A9" w:rsidRPr="00F242DD" w:rsidRDefault="000E19A9" w:rsidP="00131E36">
      <w:pPr>
        <w:spacing w:before="0" w:after="0"/>
        <w:rPr>
          <w:b/>
        </w:rPr>
      </w:pPr>
      <w:r w:rsidRPr="00F242DD">
        <w:rPr>
          <w:b/>
        </w:rPr>
        <w:t>Методология валидизации рекомендаций</w:t>
      </w:r>
    </w:p>
    <w:p w14:paraId="79389DCC" w14:textId="77777777" w:rsidR="000E19A9" w:rsidRPr="00F242DD" w:rsidRDefault="000E19A9" w:rsidP="00131E36">
      <w:pPr>
        <w:spacing w:before="0" w:after="0"/>
      </w:pPr>
      <w:r w:rsidRPr="00F242DD">
        <w:t>Методы валидизации рекомендаций:</w:t>
      </w:r>
    </w:p>
    <w:p w14:paraId="0C0AA189" w14:textId="77777777" w:rsidR="000E19A9" w:rsidRPr="00F242DD" w:rsidRDefault="000E19A9" w:rsidP="00131E36">
      <w:pPr>
        <w:spacing w:before="0" w:after="0"/>
        <w:ind w:firstLine="709"/>
      </w:pPr>
      <w:r w:rsidRPr="00F242DD">
        <w:t>•</w:t>
      </w:r>
      <w:r w:rsidRPr="00F242DD">
        <w:tab/>
      </w:r>
      <w:r w:rsidR="004542B0" w:rsidRPr="00F242DD">
        <w:t>в</w:t>
      </w:r>
      <w:r w:rsidRPr="00F242DD">
        <w:t>нешняя экспертная оценка;</w:t>
      </w:r>
    </w:p>
    <w:p w14:paraId="0EE3B327" w14:textId="77777777" w:rsidR="000E19A9" w:rsidRPr="00F242DD" w:rsidRDefault="000E19A9" w:rsidP="00131E36">
      <w:pPr>
        <w:spacing w:before="0" w:after="0"/>
        <w:ind w:firstLine="709"/>
      </w:pPr>
      <w:r w:rsidRPr="00F242DD">
        <w:lastRenderedPageBreak/>
        <w:t>•</w:t>
      </w:r>
      <w:r w:rsidRPr="00F242DD">
        <w:tab/>
      </w:r>
      <w:r w:rsidR="004542B0" w:rsidRPr="00F242DD">
        <w:t>в</w:t>
      </w:r>
      <w:r w:rsidRPr="00F242DD">
        <w:t>нутренняя экспертная оценка.</w:t>
      </w:r>
    </w:p>
    <w:p w14:paraId="505CA35A" w14:textId="77777777" w:rsidR="000E19A9" w:rsidRPr="00F242DD" w:rsidRDefault="000E19A9" w:rsidP="00131E36">
      <w:pPr>
        <w:spacing w:before="0" w:after="0"/>
        <w:ind w:firstLine="709"/>
        <w:contextualSpacing/>
        <w:rPr>
          <w:b/>
        </w:rPr>
      </w:pPr>
      <w:r w:rsidRPr="00F242DD">
        <w:rPr>
          <w:b/>
        </w:rPr>
        <w:t xml:space="preserve">Описание методики валидизации </w:t>
      </w:r>
      <w:r w:rsidR="004542B0" w:rsidRPr="00F242DD">
        <w:rPr>
          <w:b/>
        </w:rPr>
        <w:t>рекомендаций</w:t>
      </w:r>
    </w:p>
    <w:p w14:paraId="0CF398C7" w14:textId="77777777" w:rsidR="000E19A9" w:rsidRPr="00F242DD" w:rsidRDefault="000E19A9" w:rsidP="00131E36">
      <w:pPr>
        <w:spacing w:before="0" w:after="0"/>
        <w:ind w:firstLine="709"/>
        <w:contextualSpacing/>
      </w:pPr>
      <w:r w:rsidRPr="00F242DD">
        <w:t xml:space="preserve">Рекомендации обсуждены и одобрены ведущими специалистами профильных Федеральных центров </w:t>
      </w:r>
      <w:r w:rsidR="004542B0" w:rsidRPr="00F242DD">
        <w:t>России</w:t>
      </w:r>
      <w:r w:rsidRPr="00F242DD">
        <w:t xml:space="preserve"> и практическими врачами. Проект клинических рекомендаций был рассмотрен на совещаниях рабочей группы в 2017</w:t>
      </w:r>
      <w:r w:rsidR="004542B0" w:rsidRPr="00F242DD">
        <w:t>‒</w:t>
      </w:r>
      <w:r w:rsidRPr="00F242DD">
        <w:t>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7838BF0A" w14:textId="77777777" w:rsidR="000E19A9" w:rsidRPr="00F242DD" w:rsidRDefault="000E19A9" w:rsidP="00131E36">
      <w:pPr>
        <w:pStyle w:val="ad"/>
        <w:tabs>
          <w:tab w:val="left" w:pos="6073"/>
        </w:tabs>
        <w:contextualSpacing/>
        <w:jc w:val="both"/>
        <w:rPr>
          <w:rFonts w:eastAsia="Times New Roman"/>
        </w:rPr>
      </w:pPr>
      <w:r w:rsidRPr="00F242DD">
        <w:rPr>
          <w:rStyle w:val="ac"/>
        </w:rPr>
        <w:t>Порядок обновления клинических рекомендаций</w:t>
      </w:r>
      <w:r w:rsidRPr="00F242DD">
        <w:rPr>
          <w:rStyle w:val="ac"/>
        </w:rPr>
        <w:tab/>
      </w:r>
    </w:p>
    <w:p w14:paraId="3405DE0A" w14:textId="77777777" w:rsidR="004542B0" w:rsidRPr="00F242DD" w:rsidRDefault="000E19A9" w:rsidP="004542B0">
      <w:pPr>
        <w:spacing w:before="0" w:after="0"/>
        <w:ind w:firstLine="709"/>
      </w:pPr>
      <w:r w:rsidRPr="00F242DD">
        <w:t xml:space="preserve">Актуализация проводится не реже чем один раз в три года </w:t>
      </w:r>
      <w:r w:rsidR="00230186" w:rsidRPr="00F242DD">
        <w:t xml:space="preserve">или ранее </w:t>
      </w:r>
      <w:r w:rsidRPr="00F242DD">
        <w:t>с учетом появившейся новой информации о диагностике и тактике ведения пациентов, страдающих ММ.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r w:rsidR="004542B0" w:rsidRPr="00F242DD">
        <w:t xml:space="preserve"> </w:t>
      </w:r>
      <w:bookmarkStart w:id="60" w:name="__RefHeading___doc_a3"/>
      <w:bookmarkStart w:id="61" w:name="_Toc11747753"/>
    </w:p>
    <w:p w14:paraId="602405C4" w14:textId="77777777" w:rsidR="004542B0" w:rsidRPr="00F242DD" w:rsidRDefault="000546DA">
      <w:pPr>
        <w:pStyle w:val="1"/>
      </w:pPr>
      <w:bookmarkStart w:id="62" w:name="_Toc53140916"/>
      <w:r w:rsidRPr="00F242DD">
        <w:lastRenderedPageBreak/>
        <w:t xml:space="preserve">Приложение А3. </w:t>
      </w:r>
      <w:bookmarkEnd w:id="60"/>
      <w:r w:rsidRPr="00F242DD">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1"/>
      <w:bookmarkEnd w:id="62"/>
    </w:p>
    <w:p w14:paraId="60FE0BC4" w14:textId="77777777" w:rsidR="000546DA" w:rsidRPr="00F242DD" w:rsidRDefault="000546DA" w:rsidP="00E36DFA">
      <w:pPr>
        <w:pStyle w:val="2"/>
        <w:rPr>
          <w:rStyle w:val="ac"/>
          <w:rFonts w:eastAsia="Calibri"/>
          <w:b/>
          <w:bCs w:val="0"/>
          <w:szCs w:val="22"/>
          <w:u w:val="none"/>
        </w:rPr>
      </w:pPr>
      <w:bookmarkStart w:id="63" w:name="_Toc53140917"/>
      <w:r w:rsidRPr="00F242DD">
        <w:rPr>
          <w:rStyle w:val="ac"/>
          <w:b/>
          <w:bCs w:val="0"/>
        </w:rPr>
        <w:t>Приложение А3.1</w:t>
      </w:r>
      <w:r w:rsidR="003F3D12" w:rsidRPr="00F242DD">
        <w:rPr>
          <w:rStyle w:val="ac"/>
          <w:b/>
          <w:bCs w:val="0"/>
        </w:rPr>
        <w:t>. С</w:t>
      </w:r>
      <w:r w:rsidRPr="00F242DD">
        <w:rPr>
          <w:rStyle w:val="ac"/>
          <w:b/>
          <w:bCs w:val="0"/>
        </w:rPr>
        <w:t>хемы лекарственного лечения множественной миеломы</w:t>
      </w:r>
      <w:bookmarkEnd w:id="63"/>
    </w:p>
    <w:p w14:paraId="0D1636B2" w14:textId="77777777" w:rsidR="000546DA" w:rsidRPr="00F242DD" w:rsidRDefault="000546DA" w:rsidP="00131E36">
      <w:pPr>
        <w:spacing w:before="0" w:after="0"/>
        <w:rPr>
          <w:rFonts w:eastAsia="Times New Roman"/>
          <w:b/>
          <w:i/>
          <w:szCs w:val="24"/>
          <w:lang w:eastAsia="ru-RU"/>
        </w:rPr>
      </w:pPr>
      <w:bookmarkStart w:id="64" w:name="_Toc520213135"/>
      <w:r w:rsidRPr="00F242DD">
        <w:rPr>
          <w:rFonts w:eastAsia="Times New Roman"/>
          <w:b/>
          <w:i/>
          <w:szCs w:val="24"/>
          <w:lang w:eastAsia="ru-RU"/>
        </w:rPr>
        <w:t>Схемы лечения первичных пациентов, не являющихся кандидатами на трансплантацию</w:t>
      </w:r>
    </w:p>
    <w:p w14:paraId="283D11FF"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MP</w:t>
      </w:r>
    </w:p>
    <w:p w14:paraId="49E83A7A" w14:textId="77777777" w:rsidR="000546DA" w:rsidRPr="00F242DD" w:rsidRDefault="000546DA" w:rsidP="00727CDE">
      <w:pPr>
        <w:numPr>
          <w:ilvl w:val="0"/>
          <w:numId w:val="14"/>
        </w:numPr>
        <w:spacing w:before="0" w:after="0"/>
        <w:contextualSpacing/>
        <w:jc w:val="left"/>
        <w:rPr>
          <w:rFonts w:eastAsia="Times New Roman"/>
          <w:szCs w:val="24"/>
          <w:lang w:eastAsia="ru-RU"/>
        </w:rPr>
      </w:pPr>
      <w:r w:rsidRPr="00F242DD">
        <w:rPr>
          <w:rFonts w:eastAsia="Times New Roman"/>
          <w:szCs w:val="24"/>
          <w:lang w:eastAsia="ru-RU"/>
        </w:rPr>
        <w:t>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r w:rsidRPr="00F242DD">
        <w:rPr>
          <w:rFonts w:eastAsia="Times New Roman"/>
          <w:szCs w:val="24"/>
          <w:lang w:eastAsia="ru-RU"/>
        </w:rPr>
        <w:t xml:space="preserve"> курсы:</w:t>
      </w:r>
    </w:p>
    <w:p w14:paraId="6D18482A"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57955809"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75F36F3"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3ACBCE69"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37BA6C95" w14:textId="77777777" w:rsidR="000546DA" w:rsidRPr="00F242DD" w:rsidRDefault="000546DA" w:rsidP="00727CDE">
      <w:pPr>
        <w:numPr>
          <w:ilvl w:val="0"/>
          <w:numId w:val="14"/>
        </w:numPr>
        <w:spacing w:before="0" w:after="0"/>
        <w:contextualSpacing/>
        <w:jc w:val="left"/>
        <w:rPr>
          <w:rFonts w:eastAsia="Times New Roman"/>
          <w:szCs w:val="24"/>
          <w:lang w:eastAsia="ru-RU"/>
        </w:rPr>
      </w:pPr>
      <w:r w:rsidRPr="00F242DD">
        <w:rPr>
          <w:rFonts w:eastAsia="Times New Roman"/>
          <w:szCs w:val="24"/>
          <w:lang w:eastAsia="ru-RU"/>
        </w:rPr>
        <w:t>5</w:t>
      </w:r>
      <w:r w:rsidR="006312BA" w:rsidRPr="00F242DD">
        <w:rPr>
          <w:rFonts w:eastAsia="Times New Roman"/>
          <w:szCs w:val="24"/>
          <w:lang w:eastAsia="ru-RU"/>
        </w:rPr>
        <w:t>‒</w:t>
      </w:r>
      <w:r w:rsidRPr="00F242DD">
        <w:rPr>
          <w:rFonts w:eastAsia="Times New Roman"/>
          <w:szCs w:val="24"/>
          <w:lang w:eastAsia="ru-RU"/>
        </w:rPr>
        <w:t>9</w:t>
      </w:r>
      <w:r w:rsidR="006312BA" w:rsidRPr="00F242DD">
        <w:rPr>
          <w:rFonts w:eastAsia="Times New Roman"/>
          <w:szCs w:val="24"/>
          <w:lang w:eastAsia="ru-RU"/>
        </w:rPr>
        <w:t>-й</w:t>
      </w:r>
      <w:r w:rsidRPr="00F242DD">
        <w:rPr>
          <w:rFonts w:eastAsia="Times New Roman"/>
          <w:szCs w:val="24"/>
          <w:lang w:eastAsia="ru-RU"/>
        </w:rPr>
        <w:t xml:space="preserve"> курсы:</w:t>
      </w:r>
    </w:p>
    <w:p w14:paraId="05E47330"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2823B0DC"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C44B924"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737F9662"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00B914A2" w14:textId="77777777" w:rsidR="000546DA" w:rsidRPr="00F242DD" w:rsidRDefault="000546DA" w:rsidP="00727CDE">
      <w:pPr>
        <w:numPr>
          <w:ilvl w:val="0"/>
          <w:numId w:val="14"/>
        </w:numPr>
        <w:spacing w:before="0" w:after="0"/>
        <w:contextualSpacing/>
        <w:jc w:val="left"/>
        <w:rPr>
          <w:rFonts w:eastAsia="Times New Roman"/>
          <w:szCs w:val="24"/>
          <w:lang w:eastAsia="ru-RU"/>
        </w:rPr>
      </w:pPr>
      <w:r w:rsidRPr="00F242DD">
        <w:rPr>
          <w:rFonts w:eastAsia="Times New Roman"/>
          <w:szCs w:val="24"/>
          <w:lang w:eastAsia="ru-RU"/>
        </w:rPr>
        <w:t>Альтернативный вариант:</w:t>
      </w:r>
    </w:p>
    <w:p w14:paraId="57593509"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Мелфалан</w:t>
      </w:r>
      <w:bookmarkStart w:id="65" w:name="_Hlk4063708"/>
      <w:r w:rsidRPr="00F242DD">
        <w:rPr>
          <w:rFonts w:eastAsia="Times New Roman"/>
          <w:szCs w:val="24"/>
          <w:lang w:eastAsia="ru-RU"/>
        </w:rPr>
        <w:t>**</w:t>
      </w:r>
      <w:bookmarkEnd w:id="65"/>
      <w:r w:rsidRPr="00F242DD">
        <w:rPr>
          <w:rFonts w:eastAsia="Times New Roman"/>
          <w:szCs w:val="24"/>
          <w:lang w:eastAsia="ru-RU"/>
        </w:rPr>
        <w:t xml:space="preserve">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4547E3A"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87B41DA"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B9A064F"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5EF0F4CA"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Проводят 9 курсов</w:t>
      </w:r>
    </w:p>
    <w:p w14:paraId="5CEBDF65" w14:textId="77777777" w:rsidR="000546DA" w:rsidRPr="00F242DD" w:rsidRDefault="000546DA" w:rsidP="00727CDE">
      <w:pPr>
        <w:numPr>
          <w:ilvl w:val="0"/>
          <w:numId w:val="14"/>
        </w:numPr>
        <w:spacing w:before="0" w:after="0"/>
        <w:contextualSpacing/>
        <w:jc w:val="left"/>
        <w:rPr>
          <w:rFonts w:eastAsia="Times New Roman"/>
          <w:szCs w:val="24"/>
          <w:lang w:eastAsia="ru-RU"/>
        </w:rPr>
      </w:pPr>
      <w:r w:rsidRPr="00F242DD">
        <w:rPr>
          <w:rFonts w:eastAsia="Times New Roman"/>
          <w:szCs w:val="24"/>
          <w:lang w:eastAsia="ru-RU"/>
        </w:rPr>
        <w:t>Модифицированный вариант</w:t>
      </w:r>
      <w:r w:rsidR="006312BA" w:rsidRPr="00F242DD">
        <w:rPr>
          <w:rFonts w:eastAsia="Times New Roman"/>
          <w:szCs w:val="24"/>
          <w:lang w:eastAsia="ru-RU"/>
        </w:rPr>
        <w:t>:</w:t>
      </w:r>
    </w:p>
    <w:p w14:paraId="5FE602C0"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6047085"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435D5FF4"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Бортезомиб**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7036F1F9"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Проводят 1 курс, затем начиная с 43</w:t>
      </w:r>
      <w:r w:rsidR="006312BA" w:rsidRPr="00F242DD">
        <w:rPr>
          <w:rFonts w:eastAsia="Times New Roman"/>
          <w:szCs w:val="24"/>
          <w:lang w:eastAsia="ru-RU"/>
        </w:rPr>
        <w:t>-го</w:t>
      </w:r>
      <w:r w:rsidRPr="00F242DD">
        <w:rPr>
          <w:rFonts w:eastAsia="Times New Roman"/>
          <w:szCs w:val="24"/>
          <w:lang w:eastAsia="ru-RU"/>
        </w:rPr>
        <w:t xml:space="preserve"> дня 8 курсов в следующем режиме:</w:t>
      </w:r>
    </w:p>
    <w:p w14:paraId="06EDD19A"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6C8EA309"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71182E9" w14:textId="77777777" w:rsidR="000546DA" w:rsidRPr="00F242DD" w:rsidRDefault="000546DA"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35D7FB30"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lastRenderedPageBreak/>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39CC3269" w14:textId="77777777" w:rsidR="000546DA" w:rsidRPr="00F242DD" w:rsidRDefault="000546DA" w:rsidP="00131E36">
      <w:pPr>
        <w:autoSpaceDE w:val="0"/>
        <w:autoSpaceDN w:val="0"/>
        <w:adjustRightInd w:val="0"/>
        <w:spacing w:before="0" w:after="0"/>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MP</w:t>
      </w:r>
    </w:p>
    <w:p w14:paraId="69B6B50B" w14:textId="77777777" w:rsidR="000546DA" w:rsidRPr="00F242DD" w:rsidRDefault="000546DA" w:rsidP="00727CDE">
      <w:pPr>
        <w:pStyle w:val="a6"/>
        <w:numPr>
          <w:ilvl w:val="0"/>
          <w:numId w:val="17"/>
        </w:numPr>
        <w:autoSpaceDE w:val="0"/>
        <w:autoSpaceDN w:val="0"/>
        <w:adjustRightInd w:val="0"/>
        <w:spacing w:before="0" w:after="0"/>
        <w:rPr>
          <w:szCs w:val="24"/>
          <w:lang w:eastAsia="ru-RU"/>
        </w:rPr>
      </w:pPr>
      <w:r w:rsidRPr="00F242DD">
        <w:rPr>
          <w:szCs w:val="24"/>
          <w:lang w:eastAsia="ru-RU"/>
        </w:rPr>
        <w:t>Даратумумаб</w:t>
      </w:r>
      <w:r w:rsidRPr="00F242DD">
        <w:rPr>
          <w:rFonts w:eastAsia="Times New Roman"/>
          <w:szCs w:val="24"/>
          <w:lang w:eastAsia="ru-RU"/>
        </w:rPr>
        <w:t>**</w:t>
      </w:r>
      <w:r w:rsidRPr="00F242DD">
        <w:rPr>
          <w:szCs w:val="24"/>
          <w:lang w:eastAsia="ru-RU"/>
        </w:rPr>
        <w:tab/>
        <w:t xml:space="preserve">16 мг/кг в/в </w:t>
      </w:r>
    </w:p>
    <w:p w14:paraId="214C4B1A" w14:textId="77777777" w:rsidR="000546DA" w:rsidRPr="00F242DD" w:rsidRDefault="000546DA" w:rsidP="00727CDE">
      <w:pPr>
        <w:pStyle w:val="a6"/>
        <w:numPr>
          <w:ilvl w:val="1"/>
          <w:numId w:val="17"/>
        </w:numPr>
        <w:autoSpaceDE w:val="0"/>
        <w:autoSpaceDN w:val="0"/>
        <w:adjustRightInd w:val="0"/>
        <w:spacing w:before="0" w:after="0"/>
        <w:rPr>
          <w:szCs w:val="24"/>
          <w:lang w:eastAsia="ru-RU"/>
        </w:rPr>
      </w:pPr>
      <w:r w:rsidRPr="00F242DD">
        <w:rPr>
          <w:szCs w:val="24"/>
          <w:lang w:eastAsia="ru-RU"/>
        </w:rPr>
        <w:t>1 раз в неделю в 1</w:t>
      </w:r>
      <w:r w:rsidR="006312BA" w:rsidRPr="00F242DD">
        <w:rPr>
          <w:szCs w:val="24"/>
          <w:lang w:eastAsia="ru-RU"/>
        </w:rPr>
        <w:t>‒</w:t>
      </w:r>
      <w:r w:rsidRPr="00F242DD">
        <w:rPr>
          <w:szCs w:val="24"/>
          <w:lang w:eastAsia="ru-RU"/>
        </w:rPr>
        <w:t>6</w:t>
      </w:r>
      <w:r w:rsidR="006312BA" w:rsidRPr="00F242DD">
        <w:rPr>
          <w:szCs w:val="24"/>
          <w:lang w:eastAsia="ru-RU"/>
        </w:rPr>
        <w:t>-ю</w:t>
      </w:r>
      <w:r w:rsidRPr="00F242DD">
        <w:rPr>
          <w:szCs w:val="24"/>
          <w:lang w:eastAsia="ru-RU"/>
        </w:rPr>
        <w:t xml:space="preserve"> недели (всего 6 доз)</w:t>
      </w:r>
    </w:p>
    <w:p w14:paraId="06E9F1B3" w14:textId="77777777" w:rsidR="000546DA" w:rsidRPr="00F242DD" w:rsidRDefault="000546DA" w:rsidP="00727CDE">
      <w:pPr>
        <w:pStyle w:val="a6"/>
        <w:numPr>
          <w:ilvl w:val="1"/>
          <w:numId w:val="17"/>
        </w:numPr>
        <w:autoSpaceDE w:val="0"/>
        <w:autoSpaceDN w:val="0"/>
        <w:adjustRightInd w:val="0"/>
        <w:spacing w:before="0" w:after="0"/>
        <w:rPr>
          <w:szCs w:val="24"/>
          <w:lang w:eastAsia="ru-RU"/>
        </w:rPr>
      </w:pPr>
      <w:r w:rsidRPr="00F242DD">
        <w:rPr>
          <w:szCs w:val="24"/>
          <w:lang w:eastAsia="ru-RU"/>
        </w:rPr>
        <w:t>1 раз в 3 недели в 7</w:t>
      </w:r>
      <w:r w:rsidR="006312BA" w:rsidRPr="00F242DD">
        <w:rPr>
          <w:szCs w:val="24"/>
          <w:lang w:eastAsia="ru-RU"/>
        </w:rPr>
        <w:t>‒</w:t>
      </w:r>
      <w:r w:rsidRPr="00F242DD">
        <w:rPr>
          <w:szCs w:val="24"/>
          <w:lang w:eastAsia="ru-RU"/>
        </w:rPr>
        <w:t>54</w:t>
      </w:r>
      <w:r w:rsidR="006312BA" w:rsidRPr="00F242DD">
        <w:rPr>
          <w:szCs w:val="24"/>
          <w:lang w:eastAsia="ru-RU"/>
        </w:rPr>
        <w:t>-ю</w:t>
      </w:r>
      <w:r w:rsidRPr="00F242DD">
        <w:rPr>
          <w:szCs w:val="24"/>
          <w:lang w:eastAsia="ru-RU"/>
        </w:rPr>
        <w:t xml:space="preserve"> недели (всего 16 доз)   </w:t>
      </w:r>
    </w:p>
    <w:p w14:paraId="57EA1DEB" w14:textId="77777777" w:rsidR="000546DA" w:rsidRPr="00F242DD" w:rsidRDefault="000546DA" w:rsidP="00727CDE">
      <w:pPr>
        <w:pStyle w:val="a6"/>
        <w:numPr>
          <w:ilvl w:val="1"/>
          <w:numId w:val="17"/>
        </w:numPr>
        <w:autoSpaceDE w:val="0"/>
        <w:autoSpaceDN w:val="0"/>
        <w:adjustRightInd w:val="0"/>
        <w:spacing w:before="0" w:after="0"/>
        <w:rPr>
          <w:szCs w:val="24"/>
          <w:lang w:eastAsia="ru-RU"/>
        </w:rPr>
      </w:pPr>
      <w:r w:rsidRPr="00F242DD">
        <w:rPr>
          <w:szCs w:val="24"/>
          <w:lang w:eastAsia="ru-RU"/>
        </w:rPr>
        <w:t>1 раз в 4 недели с 55</w:t>
      </w:r>
      <w:r w:rsidR="006312BA" w:rsidRPr="00F242DD">
        <w:rPr>
          <w:szCs w:val="24"/>
          <w:lang w:eastAsia="ru-RU"/>
        </w:rPr>
        <w:t>-й</w:t>
      </w:r>
      <w:r w:rsidRPr="00F242DD">
        <w:rPr>
          <w:szCs w:val="24"/>
          <w:lang w:eastAsia="ru-RU"/>
        </w:rPr>
        <w:t xml:space="preserve"> недели до прогрессии</w:t>
      </w:r>
    </w:p>
    <w:p w14:paraId="4B8A9B8F" w14:textId="77777777" w:rsidR="000546DA" w:rsidRPr="00F242DD" w:rsidRDefault="000546DA" w:rsidP="00727CDE">
      <w:pPr>
        <w:pStyle w:val="a6"/>
        <w:numPr>
          <w:ilvl w:val="0"/>
          <w:numId w:val="17"/>
        </w:numPr>
        <w:autoSpaceDE w:val="0"/>
        <w:autoSpaceDN w:val="0"/>
        <w:adjustRightInd w:val="0"/>
        <w:spacing w:before="0" w:after="0"/>
        <w:rPr>
          <w:szCs w:val="24"/>
          <w:lang w:eastAsia="ru-RU"/>
        </w:rPr>
      </w:pPr>
      <w:r w:rsidRPr="00F242DD">
        <w:rPr>
          <w:szCs w:val="24"/>
          <w:lang w:eastAsia="ru-RU"/>
        </w:rPr>
        <w:t>Бортезомиб</w:t>
      </w:r>
      <w:r w:rsidRPr="00F242DD">
        <w:rPr>
          <w:rFonts w:eastAsia="Times New Roman"/>
          <w:szCs w:val="24"/>
          <w:lang w:eastAsia="ru-RU"/>
        </w:rPr>
        <w:t>**</w:t>
      </w:r>
      <w:r w:rsidRPr="00F242DD">
        <w:rPr>
          <w:szCs w:val="24"/>
          <w:lang w:eastAsia="ru-RU"/>
        </w:rPr>
        <w:t xml:space="preserve"> 1,3 мг/м</w:t>
      </w:r>
      <w:r w:rsidRPr="00F242DD">
        <w:rPr>
          <w:szCs w:val="24"/>
          <w:vertAlign w:val="superscript"/>
          <w:lang w:eastAsia="ru-RU"/>
        </w:rPr>
        <w:t>2</w:t>
      </w:r>
      <w:r w:rsidRPr="00F242DD">
        <w:rPr>
          <w:szCs w:val="24"/>
          <w:lang w:eastAsia="ru-RU"/>
        </w:rPr>
        <w:t xml:space="preserve"> п/к </w:t>
      </w:r>
    </w:p>
    <w:p w14:paraId="1F7E98F7" w14:textId="77777777" w:rsidR="000546DA" w:rsidRPr="00F242DD" w:rsidRDefault="000546DA" w:rsidP="00727CDE">
      <w:pPr>
        <w:pStyle w:val="a6"/>
        <w:numPr>
          <w:ilvl w:val="1"/>
          <w:numId w:val="17"/>
        </w:numPr>
        <w:autoSpaceDE w:val="0"/>
        <w:autoSpaceDN w:val="0"/>
        <w:adjustRightInd w:val="0"/>
        <w:spacing w:before="0" w:after="0"/>
        <w:rPr>
          <w:szCs w:val="24"/>
          <w:lang w:eastAsia="ru-RU"/>
        </w:rPr>
      </w:pPr>
      <w:r w:rsidRPr="00F242DD">
        <w:rPr>
          <w:szCs w:val="24"/>
          <w:lang w:eastAsia="ru-RU"/>
        </w:rPr>
        <w:t>2 раза в неделю на 1, 2</w:t>
      </w:r>
      <w:r w:rsidR="006312BA" w:rsidRPr="00F242DD">
        <w:rPr>
          <w:szCs w:val="24"/>
          <w:lang w:eastAsia="ru-RU"/>
        </w:rPr>
        <w:t>,</w:t>
      </w:r>
      <w:r w:rsidRPr="00F242DD">
        <w:rPr>
          <w:szCs w:val="24"/>
          <w:lang w:eastAsia="ru-RU"/>
        </w:rPr>
        <w:t xml:space="preserve"> 4 и 5</w:t>
      </w:r>
      <w:r w:rsidR="006312BA" w:rsidRPr="00F242DD">
        <w:rPr>
          <w:szCs w:val="24"/>
          <w:lang w:eastAsia="ru-RU"/>
        </w:rPr>
        <w:t>-й</w:t>
      </w:r>
      <w:r w:rsidRPr="00F242DD">
        <w:rPr>
          <w:szCs w:val="24"/>
          <w:lang w:eastAsia="ru-RU"/>
        </w:rPr>
        <w:t xml:space="preserve"> неделях первого шестинедельного цикла (цикл 1, 8 доз) </w:t>
      </w:r>
    </w:p>
    <w:p w14:paraId="56BEF14E" w14:textId="77777777" w:rsidR="000546DA" w:rsidRPr="00F242DD" w:rsidRDefault="000546DA" w:rsidP="00727CDE">
      <w:pPr>
        <w:pStyle w:val="a6"/>
        <w:numPr>
          <w:ilvl w:val="1"/>
          <w:numId w:val="17"/>
        </w:numPr>
        <w:autoSpaceDE w:val="0"/>
        <w:autoSpaceDN w:val="0"/>
        <w:adjustRightInd w:val="0"/>
        <w:spacing w:before="0" w:after="0"/>
        <w:rPr>
          <w:szCs w:val="24"/>
          <w:lang w:eastAsia="ru-RU"/>
        </w:rPr>
      </w:pPr>
      <w:r w:rsidRPr="00F242DD">
        <w:rPr>
          <w:szCs w:val="24"/>
          <w:lang w:eastAsia="ru-RU"/>
        </w:rPr>
        <w:t>далее 1 раз в неделю на 1, 2, 4 и 5</w:t>
      </w:r>
      <w:r w:rsidR="006312BA" w:rsidRPr="00F242DD">
        <w:rPr>
          <w:szCs w:val="24"/>
          <w:lang w:eastAsia="ru-RU"/>
        </w:rPr>
        <w:t>-й</w:t>
      </w:r>
      <w:r w:rsidRPr="00F242DD">
        <w:rPr>
          <w:szCs w:val="24"/>
          <w:lang w:eastAsia="ru-RU"/>
        </w:rPr>
        <w:t xml:space="preserve"> неделях следующих 8 шестинедельных циклов (циклы 2</w:t>
      </w:r>
      <w:r w:rsidR="006312BA" w:rsidRPr="00F242DD">
        <w:rPr>
          <w:szCs w:val="24"/>
          <w:lang w:eastAsia="ru-RU"/>
        </w:rPr>
        <w:t>‒</w:t>
      </w:r>
      <w:r w:rsidRPr="00F242DD">
        <w:rPr>
          <w:szCs w:val="24"/>
          <w:lang w:eastAsia="ru-RU"/>
        </w:rPr>
        <w:t>9, 4 дозы на цикл)</w:t>
      </w:r>
    </w:p>
    <w:p w14:paraId="763C124D" w14:textId="7F1DA258" w:rsidR="000546DA" w:rsidRPr="00F242DD" w:rsidRDefault="000546DA" w:rsidP="00727CDE">
      <w:pPr>
        <w:pStyle w:val="a6"/>
        <w:numPr>
          <w:ilvl w:val="0"/>
          <w:numId w:val="17"/>
        </w:numPr>
        <w:autoSpaceDE w:val="0"/>
        <w:autoSpaceDN w:val="0"/>
        <w:adjustRightInd w:val="0"/>
        <w:spacing w:before="0" w:after="0"/>
        <w:rPr>
          <w:szCs w:val="24"/>
          <w:lang w:eastAsia="ru-RU"/>
        </w:rPr>
      </w:pPr>
      <w:r w:rsidRPr="00F242DD">
        <w:rPr>
          <w:szCs w:val="24"/>
          <w:lang w:eastAsia="ru-RU"/>
        </w:rPr>
        <w:t>Мелфалан</w:t>
      </w:r>
      <w:r w:rsidRPr="00F242DD">
        <w:rPr>
          <w:rFonts w:eastAsia="Times New Roman"/>
          <w:szCs w:val="24"/>
          <w:lang w:eastAsia="ru-RU"/>
        </w:rPr>
        <w:t>**</w:t>
      </w:r>
      <w:r w:rsidRPr="00F242DD">
        <w:rPr>
          <w:szCs w:val="24"/>
          <w:lang w:eastAsia="ru-RU"/>
        </w:rPr>
        <w:t xml:space="preserve"> 9 мг/м</w:t>
      </w:r>
      <w:r w:rsidRPr="00F242DD">
        <w:rPr>
          <w:szCs w:val="24"/>
          <w:vertAlign w:val="superscript"/>
          <w:lang w:eastAsia="ru-RU"/>
        </w:rPr>
        <w:t>2</w:t>
      </w:r>
      <w:r w:rsidRPr="00F242DD">
        <w:rPr>
          <w:szCs w:val="24"/>
          <w:lang w:eastAsia="ru-RU"/>
        </w:rPr>
        <w:t xml:space="preserve"> и преднизолон</w:t>
      </w:r>
      <w:r w:rsidR="009A138D" w:rsidRPr="00F242DD">
        <w:rPr>
          <w:szCs w:val="24"/>
          <w:lang w:eastAsia="ru-RU"/>
        </w:rPr>
        <w:t>**</w:t>
      </w:r>
      <w:r w:rsidRPr="00F242DD">
        <w:rPr>
          <w:szCs w:val="24"/>
          <w:lang w:eastAsia="ru-RU"/>
        </w:rPr>
        <w:t xml:space="preserve"> 60 мг/м</w:t>
      </w:r>
      <w:r w:rsidRPr="00F242DD">
        <w:rPr>
          <w:szCs w:val="24"/>
          <w:vertAlign w:val="superscript"/>
          <w:lang w:eastAsia="ru-RU"/>
        </w:rPr>
        <w:t>2</w:t>
      </w:r>
      <w:r w:rsidR="004C0C25">
        <w:rPr>
          <w:szCs w:val="24"/>
          <w:lang w:eastAsia="ru-RU"/>
        </w:rPr>
        <w:t>энтерально в дни 1</w:t>
      </w:r>
      <w:r w:rsidR="00521D08">
        <w:rPr>
          <w:szCs w:val="24"/>
          <w:lang w:eastAsia="ru-RU"/>
        </w:rPr>
        <w:t>-</w:t>
      </w:r>
      <w:r w:rsidRPr="00F242DD">
        <w:rPr>
          <w:szCs w:val="24"/>
          <w:lang w:eastAsia="ru-RU"/>
        </w:rPr>
        <w:t>4</w:t>
      </w:r>
      <w:r w:rsidR="006312BA" w:rsidRPr="00F242DD">
        <w:rPr>
          <w:szCs w:val="24"/>
          <w:lang w:eastAsia="ru-RU"/>
        </w:rPr>
        <w:t>-й</w:t>
      </w:r>
      <w:r w:rsidRPr="00F242DD">
        <w:rPr>
          <w:szCs w:val="24"/>
          <w:lang w:eastAsia="ru-RU"/>
        </w:rPr>
        <w:t xml:space="preserve"> </w:t>
      </w:r>
      <w:r w:rsidR="006312BA" w:rsidRPr="00F242DD">
        <w:rPr>
          <w:szCs w:val="24"/>
          <w:lang w:eastAsia="ru-RU"/>
        </w:rPr>
        <w:t>9</w:t>
      </w:r>
      <w:r w:rsidRPr="00F242DD">
        <w:rPr>
          <w:szCs w:val="24"/>
          <w:lang w:eastAsia="ru-RU"/>
        </w:rPr>
        <w:t xml:space="preserve"> шестинедельных циклов (циклы 1</w:t>
      </w:r>
      <w:r w:rsidR="006312BA" w:rsidRPr="00F242DD">
        <w:rPr>
          <w:szCs w:val="24"/>
          <w:lang w:eastAsia="ru-RU"/>
        </w:rPr>
        <w:t>‒</w:t>
      </w:r>
      <w:r w:rsidRPr="00F242DD">
        <w:rPr>
          <w:szCs w:val="24"/>
          <w:lang w:eastAsia="ru-RU"/>
        </w:rPr>
        <w:t>9)</w:t>
      </w:r>
    </w:p>
    <w:p w14:paraId="7997136C"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D</w:t>
      </w:r>
    </w:p>
    <w:p w14:paraId="33D11564" w14:textId="77777777" w:rsidR="00BF55DF" w:rsidRPr="00F242DD" w:rsidRDefault="00BF55DF" w:rsidP="00727CDE">
      <w:pPr>
        <w:numPr>
          <w:ilvl w:val="0"/>
          <w:numId w:val="14"/>
        </w:numPr>
        <w:spacing w:before="0" w:after="0"/>
        <w:contextualSpacing/>
        <w:jc w:val="left"/>
        <w:rPr>
          <w:rFonts w:eastAsia="Times New Roman"/>
          <w:szCs w:val="24"/>
          <w:lang w:eastAsia="ru-RU"/>
        </w:rPr>
      </w:pPr>
      <w:r w:rsidRPr="00F242DD">
        <w:rPr>
          <w:rFonts w:eastAsia="Times New Roman"/>
          <w:szCs w:val="24"/>
          <w:lang w:eastAsia="ru-RU"/>
        </w:rPr>
        <w:t>1‒4-й курсы:</w:t>
      </w:r>
    </w:p>
    <w:p w14:paraId="772E5A3E" w14:textId="77777777" w:rsidR="00BF55DF" w:rsidRPr="00F242DD" w:rsidRDefault="00BF55DF"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4848F036" w14:textId="77777777" w:rsidR="00BF55DF" w:rsidRPr="00F242DD" w:rsidRDefault="00BF55DF"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 xml:space="preserve">Дексаметазон** </w:t>
      </w:r>
      <w:r w:rsidR="00705691" w:rsidRPr="00F242DD">
        <w:rPr>
          <w:rFonts w:eastAsia="Times New Roman"/>
          <w:szCs w:val="24"/>
          <w:lang w:eastAsia="ru-RU"/>
        </w:rPr>
        <w:t xml:space="preserve">40 </w:t>
      </w:r>
      <w:r w:rsidRPr="00F242DD">
        <w:rPr>
          <w:rFonts w:eastAsia="Times New Roman"/>
          <w:szCs w:val="24"/>
          <w:lang w:eastAsia="ru-RU"/>
        </w:rPr>
        <w:t>мг внутрь, дни 1</w:t>
      </w:r>
      <w:r w:rsidR="00705691" w:rsidRPr="00F242DD">
        <w:rPr>
          <w:rFonts w:eastAsia="Times New Roman"/>
          <w:szCs w:val="24"/>
          <w:lang w:eastAsia="ru-RU"/>
        </w:rPr>
        <w:t xml:space="preserve">-4 и 9-12 (циклы 1, 2) и дни 1-4 (циклы 3, 4) </w:t>
      </w:r>
      <w:r w:rsidRPr="00F242DD">
        <w:rPr>
          <w:rFonts w:eastAsia="Times New Roman"/>
          <w:szCs w:val="24"/>
          <w:lang w:eastAsia="ru-RU"/>
        </w:rPr>
        <w:t xml:space="preserve"> </w:t>
      </w:r>
    </w:p>
    <w:p w14:paraId="313432D7" w14:textId="77777777" w:rsidR="00BF55DF" w:rsidRPr="00F242DD" w:rsidRDefault="00BF55DF" w:rsidP="00BF55DF">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3A8F392C" w14:textId="77777777" w:rsidR="00BF55DF" w:rsidRPr="00F242DD" w:rsidRDefault="00BF55DF" w:rsidP="00727CDE">
      <w:pPr>
        <w:numPr>
          <w:ilvl w:val="0"/>
          <w:numId w:val="14"/>
        </w:numPr>
        <w:spacing w:before="0" w:after="0"/>
        <w:contextualSpacing/>
        <w:jc w:val="left"/>
        <w:rPr>
          <w:rFonts w:eastAsia="Times New Roman"/>
          <w:szCs w:val="24"/>
          <w:lang w:eastAsia="ru-RU"/>
        </w:rPr>
      </w:pPr>
      <w:r w:rsidRPr="00F242DD">
        <w:rPr>
          <w:rFonts w:eastAsia="Times New Roman"/>
          <w:szCs w:val="24"/>
          <w:lang w:eastAsia="ru-RU"/>
        </w:rPr>
        <w:t>5‒8-й курсы:</w:t>
      </w:r>
    </w:p>
    <w:p w14:paraId="2391295F" w14:textId="77777777" w:rsidR="00BF55DF" w:rsidRPr="00F242DD" w:rsidRDefault="00BF55DF"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12ECF9EE" w14:textId="77777777" w:rsidR="00BF55DF" w:rsidRPr="00F242DD" w:rsidRDefault="00BF55DF" w:rsidP="00727CDE">
      <w:pPr>
        <w:numPr>
          <w:ilvl w:val="1"/>
          <w:numId w:val="14"/>
        </w:numPr>
        <w:spacing w:before="0" w:after="0"/>
        <w:contextualSpacing/>
        <w:jc w:val="left"/>
        <w:rPr>
          <w:rFonts w:eastAsia="Times New Roman"/>
          <w:szCs w:val="24"/>
          <w:lang w:eastAsia="ru-RU"/>
        </w:rPr>
      </w:pPr>
      <w:r w:rsidRPr="00F242DD">
        <w:rPr>
          <w:rFonts w:eastAsia="Times New Roman"/>
          <w:szCs w:val="24"/>
          <w:lang w:eastAsia="ru-RU"/>
        </w:rPr>
        <w:t xml:space="preserve">Дексаметазон** 20 мг внутрь, дни 1, 2, 4, 5-й </w:t>
      </w:r>
    </w:p>
    <w:p w14:paraId="283CDFD3" w14:textId="77777777" w:rsidR="00BF55DF" w:rsidRPr="00F242DD" w:rsidRDefault="00BF55DF" w:rsidP="00BF55DF">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42637C9E" w14:textId="77777777" w:rsidR="000546DA" w:rsidRPr="00F242DD" w:rsidRDefault="000546DA" w:rsidP="00131E36">
      <w:pPr>
        <w:spacing w:before="0" w:after="0"/>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для пациентов </w:t>
      </w:r>
      <w:r w:rsidR="006312BA" w:rsidRPr="00F242DD">
        <w:rPr>
          <w:rFonts w:eastAsia="Times New Roman"/>
          <w:szCs w:val="24"/>
          <w:lang w:eastAsia="ru-RU"/>
        </w:rPr>
        <w:t>с ММ</w:t>
      </w:r>
      <w:r w:rsidRPr="00F242DD">
        <w:rPr>
          <w:rFonts w:eastAsia="Times New Roman"/>
          <w:szCs w:val="24"/>
          <w:lang w:eastAsia="ru-RU"/>
        </w:rPr>
        <w:t xml:space="preserve"> старше 75 лет)</w:t>
      </w:r>
    </w:p>
    <w:p w14:paraId="7DB08080" w14:textId="77777777" w:rsidR="000546DA" w:rsidRPr="00F242DD" w:rsidRDefault="000546DA" w:rsidP="00727CDE">
      <w:pPr>
        <w:numPr>
          <w:ilvl w:val="0"/>
          <w:numId w:val="18"/>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73EBD29" w14:textId="77777777" w:rsidR="000546DA" w:rsidRPr="00F242DD" w:rsidRDefault="000546DA" w:rsidP="00727CDE">
      <w:pPr>
        <w:numPr>
          <w:ilvl w:val="0"/>
          <w:numId w:val="18"/>
        </w:numPr>
        <w:spacing w:before="0" w:after="0"/>
        <w:contextualSpacing/>
        <w:jc w:val="left"/>
        <w:rPr>
          <w:rFonts w:eastAsia="Times New Roman"/>
          <w:szCs w:val="24"/>
          <w:lang w:eastAsia="ru-RU"/>
        </w:rPr>
      </w:pPr>
      <w:r w:rsidRPr="00F242DD">
        <w:rPr>
          <w:rFonts w:eastAsia="Times New Roman"/>
          <w:szCs w:val="24"/>
          <w:lang w:eastAsia="ru-RU"/>
        </w:rPr>
        <w:t>Преднизолон** 3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CEBC81A" w14:textId="77777777" w:rsidR="000546DA" w:rsidRPr="00F242DD" w:rsidRDefault="000546DA" w:rsidP="00727CDE">
      <w:pPr>
        <w:numPr>
          <w:ilvl w:val="0"/>
          <w:numId w:val="18"/>
        </w:numPr>
        <w:spacing w:before="0" w:after="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6312BA" w:rsidRPr="00F242DD">
        <w:rPr>
          <w:rFonts w:eastAsia="Times New Roman"/>
          <w:szCs w:val="24"/>
          <w:lang w:eastAsia="ru-RU"/>
        </w:rPr>
        <w:t>‒</w:t>
      </w:r>
      <w:r w:rsidRPr="00F242DD">
        <w:rPr>
          <w:rFonts w:eastAsia="Times New Roman"/>
          <w:szCs w:val="24"/>
          <w:lang w:eastAsia="ru-RU"/>
        </w:rPr>
        <w:t>21</w:t>
      </w:r>
      <w:r w:rsidR="006312BA" w:rsidRPr="00F242DD">
        <w:rPr>
          <w:rFonts w:eastAsia="Times New Roman"/>
          <w:szCs w:val="24"/>
          <w:lang w:eastAsia="ru-RU"/>
        </w:rPr>
        <w:t>-й</w:t>
      </w:r>
    </w:p>
    <w:p w14:paraId="3C68712D"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0DCA9C20"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Проводят 8</w:t>
      </w:r>
      <w:r w:rsidR="006312BA" w:rsidRPr="00F242DD">
        <w:rPr>
          <w:rFonts w:eastAsia="Times New Roman"/>
          <w:szCs w:val="24"/>
          <w:lang w:eastAsia="ru-RU"/>
        </w:rPr>
        <w:t>‒</w:t>
      </w:r>
      <w:r w:rsidRPr="00F242DD">
        <w:rPr>
          <w:rFonts w:eastAsia="Times New Roman"/>
          <w:szCs w:val="24"/>
          <w:lang w:eastAsia="ru-RU"/>
        </w:rPr>
        <w:t>9 курсов</w:t>
      </w:r>
    </w:p>
    <w:p w14:paraId="30D423C2"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Rd</w:t>
      </w:r>
      <w:r w:rsidR="00F74B6B" w:rsidRPr="00F242DD">
        <w:rPr>
          <w:rFonts w:eastAsia="Times New Roman"/>
          <w:b/>
          <w:szCs w:val="24"/>
        </w:rPr>
        <w:t xml:space="preserve"> </w:t>
      </w:r>
      <w:r w:rsidR="00F74B6B" w:rsidRPr="00F242DD">
        <w:rPr>
          <w:rFonts w:eastAsia="Times New Roman"/>
          <w:b/>
          <w:szCs w:val="24"/>
        </w:rPr>
        <w:fldChar w:fldCharType="begin" w:fldLock="1"/>
      </w:r>
      <w:r w:rsidR="00626692" w:rsidRPr="00F242DD">
        <w:rPr>
          <w:rFonts w:eastAsia="Times New Roman"/>
          <w:b/>
          <w:szCs w:val="24"/>
        </w:rPr>
        <w:instrText>ADDIN CSL_CITATION {"citationItems":[{"id":"ITEM-1","itemData":{"DOI":"10.1016/S1470-2045(09)70284-0","ISSN":"14702045","abstract":"Background: High-dose dexamethasone is a mainstay of therapy for multiple myeloma. We studied whether low-dose dexamethasone in combination with lenalidomide is non-inferior to and has lower toxicity than high-dose dexamethasone plus lenalidomide. Methods: Patients with untreated symptomatic myeloma were randomly assigned in this open-label non-inferiority trial to lenalidomide 25 mg on days 1-21 plus dexamethasone 40 mg on days 1-4, 9-12, and 17-20 of a 28-day cycle (high dose), or lenalidomide given on the same schedule with dexamethasone 40 mg on days 1, 8, 15, and 22 of a 28-day cycle (low dose). After four cycles, patients could discontinue therapy to pursue stem-cell transplantation or continue treatment until disease progression. The primary endpoint was response rate after four cycles assessed with European Group for Blood and Bone Marrow Transplant criteria. The non-inferiority margin was an absolute difference of 15% in response rate. Analysis was by modified intention to treat. This trial is registered with ClinicalTrials.gov, number NCT00098475. Findings: 445 patients were randomly assigned: 223 to high-dose and 222 to low-dose regimens. 169 (79%) of 214 patients receiving high-dose therapy and 142 (68%) of 205 patients on low-dose therapy had complete or partial response within four cycles (odds ratio 1·75, 80% CI 1·30-2·32; p=0·008). However, at the second interim analysis at 1 year, overall survival was 96% (95% CI 94-99) in the low-dose dexamethasone group compared with 87% (82-92) in the high-dose group (p=0·0002). As a result, the trial was stopped and patients on high-dose therapy were crossed over to low-dose therapy. 117 patients (52%) on the high-dose regimen had grade three or worse toxic effects in the first 4 months, compared with 76 (35%) of the 220 on the low-dose regimen for whom toxicity data were available (p=0·0001), 12 of 222 on high dose and one of 220 on low-dose dexamethasone died in the first 4 months (p=0·003). The three most common grade three or higher toxicities were deep-vein thrombosis, 57 (26%) of 223 versus 27 (12%) of 220 (p=0·0003); infections including pneumonia, 35 (16%) of 223 versus 20 (9%) of 220 (p=0·04), and fatigue 33 (15%) of 223 versus 20 (9%) of 220 (p=0·08), respectively. Interpretation: Lenalidomide plus low-dose dexamethasone is associated with better short-term overall survival and with lower toxicity than lenalidomide plus high-dose dexamethasone in patients with newly diagnosed myeloma. Fund…","author":[{"dropping-particle":"","family":"Rajkumar","given":"S. Vincent","non-dropping-particle":"","parse-names":false,"suffix":""},{"dropping-particle":"","family":"Jacobus","given":"Susanna","non-dropping-particle":"","parse-names":false,"suffix":""},{"dropping-particle":"","family":"Callander","given":"Natalie S.","non-dropping-particle":"","parse-names":false,"suffix":""},{"dropping-particle":"","family":"Fonseca","given":"Rafael","non-dropping-particle":"","parse-names":false,"suffix":""},{"dropping-particle":"","family":"Vesole","given":"David H.","non-dropping-particle":"","parse-names":false,"suffix":""},{"dropping-particle":"","family":"Williams","given":"Michael E.","non-dropping-particle":"","parse-names":false,"suffix":""},{"dropping-particle":"","family":"Abonour","given":"Rafat","non-dropping-particle":"","parse-names":false,"suffix":""},{"dropping-particle":"","family":"Siegel","given":"David S.","non-dropping-particle":"","parse-names":false,"suffix":""},{"dropping-particle":"","family":"Katz","given":"Michael","non-dropping-particle":"","parse-names":false,"suffix":""},{"dropping-particle":"","family":"Greipp","given":"Philip R.","non-dropping-particle":"","parse-names":false,"suffix":""}],"container-title":"The Lancet Oncology","id":"ITEM-1","issue":"1","issued":{"date-parts":[["2010"]]},"page":"29-37","publisher":"Lancet Publishing Group","title":"Lenalidomide plus high-dose dexamethasone versus lenalidomide plus low-dose dexamethasone as initial therapy for newly diagnosed multiple myeloma: an open-label randomised controlled trial","type":"article-journal","volume":"11"},"uris":["http://www.mendeley.com/documents/?uuid=f61bdf50-959d-3819-8498-c167642ffdfb"]}],"mendeley":{"formattedCitation":"[77]","plainTextFormattedCitation":"[77]","previouslyFormattedCitation":"[77]"},"properties":{"noteIndex":0},"schema":"https://github.com/citation-style-language/schema/raw/master/csl-citation.json"}</w:instrText>
      </w:r>
      <w:r w:rsidR="00F74B6B" w:rsidRPr="00F242DD">
        <w:rPr>
          <w:rFonts w:eastAsia="Times New Roman"/>
          <w:b/>
          <w:szCs w:val="24"/>
        </w:rPr>
        <w:fldChar w:fldCharType="separate"/>
      </w:r>
      <w:r w:rsidR="00F74B6B" w:rsidRPr="00F242DD">
        <w:rPr>
          <w:rFonts w:eastAsia="Times New Roman"/>
          <w:noProof/>
          <w:szCs w:val="24"/>
        </w:rPr>
        <w:t>[77]</w:t>
      </w:r>
      <w:r w:rsidR="00F74B6B" w:rsidRPr="00F242DD">
        <w:rPr>
          <w:rFonts w:eastAsia="Times New Roman"/>
          <w:b/>
          <w:szCs w:val="24"/>
        </w:rPr>
        <w:fldChar w:fldCharType="end"/>
      </w:r>
    </w:p>
    <w:p w14:paraId="556CA2CA" w14:textId="77777777" w:rsidR="00BF55DF" w:rsidRPr="00F242DD" w:rsidRDefault="00BF55DF" w:rsidP="00727CDE">
      <w:pPr>
        <w:pStyle w:val="31"/>
        <w:numPr>
          <w:ilvl w:val="0"/>
          <w:numId w:val="19"/>
        </w:numPr>
        <w:tabs>
          <w:tab w:val="left" w:pos="720"/>
        </w:tabs>
        <w:suppressAutoHyphens/>
        <w:spacing w:line="360" w:lineRule="auto"/>
        <w:contextualSpacing/>
        <w:jc w:val="left"/>
        <w:rPr>
          <w:rFonts w:eastAsia="Times New Roman"/>
        </w:rPr>
      </w:pPr>
      <w:r w:rsidRPr="00F242DD">
        <w:rPr>
          <w:rFonts w:eastAsia="Times New Roman"/>
        </w:rPr>
        <w:t>Леналидомид** 25 мг внутрь, дни 1‒21-й</w:t>
      </w:r>
    </w:p>
    <w:p w14:paraId="43AE0D01" w14:textId="77777777" w:rsidR="00BF55DF" w:rsidRPr="00F242DD" w:rsidRDefault="00BF55DF" w:rsidP="00727CDE">
      <w:pPr>
        <w:pStyle w:val="31"/>
        <w:numPr>
          <w:ilvl w:val="0"/>
          <w:numId w:val="19"/>
        </w:numPr>
        <w:tabs>
          <w:tab w:val="left" w:pos="720"/>
        </w:tabs>
        <w:suppressAutoHyphens/>
        <w:spacing w:line="360" w:lineRule="auto"/>
        <w:contextualSpacing/>
        <w:jc w:val="left"/>
        <w:rPr>
          <w:rFonts w:eastAsia="Times New Roman"/>
        </w:rPr>
      </w:pPr>
      <w:r w:rsidRPr="00F242DD">
        <w:rPr>
          <w:rFonts w:eastAsia="Times New Roman"/>
        </w:rPr>
        <w:t>Дексаметазон** 40 мг внутрь, дни 1, 8, 15, 22-й</w:t>
      </w:r>
    </w:p>
    <w:p w14:paraId="0735AF3E" w14:textId="77777777" w:rsidR="00BF55DF" w:rsidRPr="00F242DD" w:rsidRDefault="00BF55DF" w:rsidP="00BF55DF">
      <w:pPr>
        <w:spacing w:before="0" w:after="0"/>
        <w:contextualSpacing/>
        <w:rPr>
          <w:rFonts w:eastAsia="Times New Roman"/>
          <w:szCs w:val="24"/>
        </w:rPr>
      </w:pPr>
      <w:r w:rsidRPr="00F242DD">
        <w:rPr>
          <w:rFonts w:eastAsia="Times New Roman"/>
          <w:szCs w:val="24"/>
        </w:rPr>
        <w:t>Лечение возобновляется на 29-й день.</w:t>
      </w:r>
    </w:p>
    <w:p w14:paraId="319082C4" w14:textId="77777777" w:rsidR="00BF55DF" w:rsidRPr="00F242DD" w:rsidRDefault="00BF55DF" w:rsidP="00BF55DF">
      <w:pPr>
        <w:spacing w:before="0" w:after="0"/>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p>
    <w:p w14:paraId="0FF5573F" w14:textId="77777777" w:rsidR="00BF55DF" w:rsidRPr="00F242DD" w:rsidRDefault="00BF55DF" w:rsidP="00BF55DF">
      <w:pPr>
        <w:spacing w:before="0" w:after="0"/>
        <w:contextualSpacing/>
        <w:rPr>
          <w:rFonts w:eastAsia="Times New Roman"/>
          <w:b/>
          <w:szCs w:val="24"/>
          <w:lang w:eastAsia="ru-RU"/>
        </w:rPr>
      </w:pPr>
      <w:r w:rsidRPr="00F242DD">
        <w:rPr>
          <w:rFonts w:eastAsia="Times New Roman"/>
          <w:b/>
          <w:szCs w:val="24"/>
          <w:lang w:eastAsia="ru-RU"/>
        </w:rPr>
        <w:lastRenderedPageBreak/>
        <w:t>MP</w:t>
      </w:r>
      <w:r w:rsidRPr="00F242DD">
        <w:rPr>
          <w:rFonts w:eastAsia="Times New Roman"/>
          <w:b/>
          <w:szCs w:val="24"/>
          <w:lang w:val="en-US" w:eastAsia="ru-RU"/>
        </w:rPr>
        <w:t>R</w:t>
      </w:r>
    </w:p>
    <w:p w14:paraId="5220CEA6" w14:textId="77777777" w:rsidR="00BF55DF" w:rsidRPr="00F242DD" w:rsidRDefault="00BF55DF" w:rsidP="00727CDE">
      <w:pPr>
        <w:pStyle w:val="a6"/>
        <w:numPr>
          <w:ilvl w:val="0"/>
          <w:numId w:val="20"/>
        </w:numPr>
        <w:spacing w:before="0" w:after="0"/>
        <w:jc w:val="left"/>
        <w:rPr>
          <w:rFonts w:eastAsia="Times New Roman"/>
          <w:szCs w:val="24"/>
          <w:lang w:eastAsia="ru-RU"/>
        </w:rPr>
      </w:pPr>
      <w:r w:rsidRPr="00F242DD">
        <w:rPr>
          <w:rFonts w:eastAsia="Times New Roman"/>
          <w:szCs w:val="24"/>
          <w:lang w:eastAsia="ru-RU"/>
        </w:rPr>
        <w:t>Мелфалан** 0,18 мг/кг внутрь, дни 1‒4-й</w:t>
      </w:r>
    </w:p>
    <w:p w14:paraId="4FA48A13" w14:textId="77777777" w:rsidR="00BF55DF" w:rsidRPr="00F242DD" w:rsidRDefault="00BF55DF" w:rsidP="00727CDE">
      <w:pPr>
        <w:pStyle w:val="a6"/>
        <w:numPr>
          <w:ilvl w:val="0"/>
          <w:numId w:val="20"/>
        </w:numPr>
        <w:spacing w:before="0" w:after="0"/>
        <w:jc w:val="left"/>
        <w:rPr>
          <w:rFonts w:eastAsia="Times New Roman"/>
          <w:szCs w:val="24"/>
          <w:lang w:eastAsia="ru-RU"/>
        </w:rPr>
      </w:pPr>
      <w:r w:rsidRPr="00F242DD">
        <w:rPr>
          <w:rFonts w:eastAsia="Times New Roman"/>
          <w:szCs w:val="24"/>
          <w:lang w:eastAsia="ru-RU"/>
        </w:rPr>
        <w:t>Преднизолон** 2 мг/кг внутрь, дни 1‒4-й</w:t>
      </w:r>
    </w:p>
    <w:p w14:paraId="7651D796" w14:textId="77777777" w:rsidR="00BF55DF" w:rsidRPr="00F242DD" w:rsidRDefault="00BF55DF" w:rsidP="00727CDE">
      <w:pPr>
        <w:pStyle w:val="a6"/>
        <w:numPr>
          <w:ilvl w:val="0"/>
          <w:numId w:val="20"/>
        </w:numPr>
        <w:spacing w:before="0" w:after="0"/>
        <w:jc w:val="left"/>
        <w:rPr>
          <w:rFonts w:eastAsia="Times New Roman"/>
          <w:szCs w:val="24"/>
          <w:lang w:eastAsia="ru-RU"/>
        </w:rPr>
      </w:pPr>
      <w:r w:rsidRPr="00F242DD">
        <w:rPr>
          <w:rFonts w:eastAsia="Times New Roman"/>
          <w:szCs w:val="24"/>
          <w:lang w:eastAsia="ru-RU"/>
        </w:rPr>
        <w:t>Леналидомид** 10 мг внутрь, дни 1‒21-й</w:t>
      </w:r>
    </w:p>
    <w:p w14:paraId="3CC889C8" w14:textId="77777777" w:rsidR="00BF55DF" w:rsidRPr="00F242DD" w:rsidRDefault="00BF55DF" w:rsidP="00BF55DF">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9-й день.</w:t>
      </w:r>
    </w:p>
    <w:p w14:paraId="745A93E5" w14:textId="77777777" w:rsidR="00BF55DF" w:rsidRPr="00F242DD" w:rsidRDefault="00BF55DF" w:rsidP="00BF55DF">
      <w:pPr>
        <w:spacing w:before="0" w:after="0"/>
        <w:contextualSpacing/>
        <w:rPr>
          <w:rFonts w:eastAsia="Times New Roman"/>
          <w:szCs w:val="24"/>
          <w:lang w:eastAsia="ru-RU"/>
        </w:rPr>
      </w:pPr>
      <w:r w:rsidRPr="00F242DD">
        <w:rPr>
          <w:rFonts w:eastAsia="Times New Roman"/>
          <w:szCs w:val="24"/>
          <w:lang w:eastAsia="ru-RU"/>
        </w:rPr>
        <w:t>После 9 курсов продолжается терапия леналидомидом в монорежиме в дозе 10 мг/сут с 1-го по 21-й дни 28-дневного цикла.</w:t>
      </w:r>
    </w:p>
    <w:p w14:paraId="51E8BB04"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MP (7-дневная)</w:t>
      </w:r>
    </w:p>
    <w:p w14:paraId="685B67FC" w14:textId="77777777" w:rsidR="000546DA" w:rsidRPr="00F242DD" w:rsidRDefault="000546DA" w:rsidP="00727CDE">
      <w:pPr>
        <w:numPr>
          <w:ilvl w:val="0"/>
          <w:numId w:val="21"/>
        </w:numPr>
        <w:spacing w:before="0" w:after="0"/>
        <w:contextualSpacing/>
        <w:jc w:val="left"/>
        <w:rPr>
          <w:rFonts w:eastAsia="Times New Roman"/>
          <w:szCs w:val="24"/>
          <w:lang w:eastAsia="ru-RU"/>
        </w:rPr>
      </w:pPr>
      <w:r w:rsidRPr="00F242DD">
        <w:rPr>
          <w:rFonts w:eastAsia="Times New Roman"/>
          <w:szCs w:val="24"/>
          <w:lang w:eastAsia="ru-RU"/>
        </w:rPr>
        <w:t>Мелфалан** 8</w:t>
      </w:r>
      <w:r w:rsidR="006312BA" w:rsidRPr="00F242DD">
        <w:rPr>
          <w:rFonts w:eastAsia="Times New Roman"/>
          <w:szCs w:val="24"/>
          <w:lang w:eastAsia="ru-RU"/>
        </w:rPr>
        <w:t>‒</w:t>
      </w:r>
      <w:r w:rsidRPr="00F242DD">
        <w:rPr>
          <w:rFonts w:eastAsia="Times New Roman"/>
          <w:szCs w:val="24"/>
          <w:lang w:eastAsia="ru-RU"/>
        </w:rPr>
        <w:t>1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15B11F18" w14:textId="77777777" w:rsidR="000546DA" w:rsidRPr="00F242DD" w:rsidRDefault="000546DA" w:rsidP="00727CDE">
      <w:pPr>
        <w:numPr>
          <w:ilvl w:val="0"/>
          <w:numId w:val="21"/>
        </w:numPr>
        <w:spacing w:before="0" w:after="0"/>
        <w:contextualSpacing/>
        <w:jc w:val="left"/>
        <w:rPr>
          <w:rFonts w:eastAsia="Times New Roman"/>
          <w:szCs w:val="24"/>
          <w:lang w:eastAsia="ru-RU"/>
        </w:rPr>
      </w:pPr>
      <w:r w:rsidRPr="00F242DD">
        <w:rPr>
          <w:rFonts w:eastAsia="Times New Roman"/>
          <w:szCs w:val="24"/>
          <w:lang w:eastAsia="ru-RU"/>
        </w:rPr>
        <w:t>Преднизолон** 6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47028873"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47398E7A"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061BAAFA"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MP (4-дневная)</w:t>
      </w:r>
    </w:p>
    <w:p w14:paraId="6E7AE553" w14:textId="77777777" w:rsidR="000546DA" w:rsidRPr="00F242DD" w:rsidRDefault="000546DA" w:rsidP="00727CDE">
      <w:pPr>
        <w:pStyle w:val="a6"/>
        <w:numPr>
          <w:ilvl w:val="0"/>
          <w:numId w:val="22"/>
        </w:numPr>
        <w:spacing w:before="0" w:after="0"/>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BBC9D4E" w14:textId="77777777" w:rsidR="000546DA" w:rsidRPr="00F242DD" w:rsidRDefault="000546DA" w:rsidP="00727CDE">
      <w:pPr>
        <w:pStyle w:val="a6"/>
        <w:numPr>
          <w:ilvl w:val="0"/>
          <w:numId w:val="22"/>
        </w:numPr>
        <w:spacing w:before="0" w:after="0"/>
        <w:jc w:val="left"/>
        <w:rPr>
          <w:rFonts w:eastAsia="Times New Roman"/>
          <w:szCs w:val="24"/>
          <w:lang w:eastAsia="ru-RU"/>
        </w:rPr>
      </w:pPr>
      <w:r w:rsidRPr="00F242DD">
        <w:rPr>
          <w:rFonts w:eastAsia="Times New Roman"/>
          <w:szCs w:val="24"/>
          <w:lang w:eastAsia="ru-RU"/>
        </w:rPr>
        <w:t>Преднизолон** 100 мг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DEBB8CB"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271CF62D"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1D1CD931"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СР</w:t>
      </w:r>
    </w:p>
    <w:p w14:paraId="76C4F328" w14:textId="77777777" w:rsidR="000546DA" w:rsidRPr="00F242DD" w:rsidRDefault="000546DA" w:rsidP="00727CDE">
      <w:pPr>
        <w:pStyle w:val="a6"/>
        <w:numPr>
          <w:ilvl w:val="0"/>
          <w:numId w:val="23"/>
        </w:numPr>
        <w:spacing w:before="0" w:after="0"/>
        <w:jc w:val="left"/>
        <w:rPr>
          <w:rFonts w:eastAsia="Times New Roman"/>
          <w:szCs w:val="24"/>
          <w:lang w:eastAsia="ru-RU"/>
        </w:rPr>
      </w:pPr>
      <w:r w:rsidRPr="00F242DD">
        <w:rPr>
          <w:rFonts w:eastAsia="Times New Roman"/>
          <w:szCs w:val="24"/>
          <w:lang w:eastAsia="ru-RU"/>
        </w:rPr>
        <w:t>Циклофосфамид** 200 мг в/м ежедневно или 400 мг в/м через день под контролем показателей кр</w:t>
      </w:r>
      <w:r w:rsidR="006312BA" w:rsidRPr="00F242DD">
        <w:rPr>
          <w:rFonts w:eastAsia="Times New Roman"/>
          <w:szCs w:val="24"/>
          <w:lang w:eastAsia="ru-RU"/>
        </w:rPr>
        <w:t>ови. Прервать при нейтрофилах &lt;</w:t>
      </w:r>
      <w:r w:rsidRPr="00F242DD">
        <w:rPr>
          <w:rFonts w:eastAsia="Times New Roman"/>
          <w:szCs w:val="24"/>
          <w:lang w:eastAsia="ru-RU"/>
        </w:rPr>
        <w:t>1</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л, тромбоцитах &lt; 75</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л</w:t>
      </w:r>
      <w:r w:rsidR="006312BA" w:rsidRPr="00F242DD">
        <w:rPr>
          <w:rFonts w:eastAsia="Times New Roman"/>
          <w:szCs w:val="24"/>
          <w:lang w:eastAsia="ru-RU"/>
        </w:rPr>
        <w:t>.</w:t>
      </w:r>
      <w:r w:rsidRPr="00F242DD">
        <w:rPr>
          <w:rFonts w:eastAsia="Times New Roman"/>
          <w:szCs w:val="24"/>
          <w:lang w:eastAsia="ru-RU"/>
        </w:rPr>
        <w:t xml:space="preserve"> Средняя суммарная доза составляет 6</w:t>
      </w:r>
      <w:r w:rsidR="006312BA" w:rsidRPr="00F242DD">
        <w:rPr>
          <w:rFonts w:eastAsia="Times New Roman"/>
          <w:szCs w:val="24"/>
          <w:lang w:eastAsia="ru-RU"/>
        </w:rPr>
        <w:t>‒</w:t>
      </w:r>
      <w:r w:rsidRPr="00F242DD">
        <w:rPr>
          <w:rFonts w:eastAsia="Times New Roman"/>
          <w:szCs w:val="24"/>
          <w:lang w:eastAsia="ru-RU"/>
        </w:rPr>
        <w:t xml:space="preserve">8 г. </w:t>
      </w:r>
      <w:r w:rsidR="006312BA" w:rsidRPr="00F242DD">
        <w:rPr>
          <w:rFonts w:eastAsia="Times New Roman"/>
          <w:szCs w:val="24"/>
          <w:lang w:eastAsia="ru-RU"/>
        </w:rPr>
        <w:t xml:space="preserve"> </w:t>
      </w:r>
    </w:p>
    <w:p w14:paraId="7CB134DF" w14:textId="77777777" w:rsidR="000546DA" w:rsidRPr="00F242DD" w:rsidRDefault="000546DA" w:rsidP="00727CDE">
      <w:pPr>
        <w:pStyle w:val="a6"/>
        <w:numPr>
          <w:ilvl w:val="0"/>
          <w:numId w:val="23"/>
        </w:numPr>
        <w:spacing w:before="0" w:after="0"/>
        <w:jc w:val="left"/>
        <w:rPr>
          <w:rFonts w:eastAsia="Times New Roman"/>
          <w:szCs w:val="24"/>
          <w:lang w:eastAsia="ru-RU"/>
        </w:rPr>
      </w:pPr>
      <w:r w:rsidRPr="00F242DD">
        <w:rPr>
          <w:rFonts w:eastAsia="Times New Roman"/>
          <w:szCs w:val="24"/>
          <w:lang w:eastAsia="ru-RU"/>
        </w:rPr>
        <w:t>Преднизолон** 40</w:t>
      </w:r>
      <w:r w:rsidR="006312BA" w:rsidRPr="00F242DD">
        <w:rPr>
          <w:rFonts w:eastAsia="Times New Roman"/>
          <w:szCs w:val="24"/>
          <w:lang w:eastAsia="ru-RU"/>
        </w:rPr>
        <w:t>‒</w:t>
      </w:r>
      <w:r w:rsidRPr="00F242DD">
        <w:rPr>
          <w:rFonts w:eastAsia="Times New Roman"/>
          <w:szCs w:val="24"/>
          <w:lang w:eastAsia="ru-RU"/>
        </w:rPr>
        <w:t>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r w:rsidRPr="00F242DD">
        <w:rPr>
          <w:rFonts w:eastAsia="Times New Roman"/>
          <w:szCs w:val="24"/>
          <w:lang w:eastAsia="ru-RU"/>
        </w:rPr>
        <w:t xml:space="preserve"> </w:t>
      </w:r>
    </w:p>
    <w:p w14:paraId="35464C38"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1</w:t>
      </w:r>
      <w:r w:rsidR="006312BA" w:rsidRPr="00F242DD">
        <w:rPr>
          <w:rFonts w:eastAsia="Times New Roman"/>
          <w:szCs w:val="24"/>
          <w:lang w:eastAsia="ru-RU"/>
        </w:rPr>
        <w:t>‒</w:t>
      </w:r>
      <w:r w:rsidRPr="00F242DD">
        <w:rPr>
          <w:rFonts w:eastAsia="Times New Roman"/>
          <w:szCs w:val="24"/>
          <w:lang w:eastAsia="ru-RU"/>
        </w:rPr>
        <w:t>28</w:t>
      </w:r>
      <w:r w:rsidR="006312BA" w:rsidRPr="00F242DD">
        <w:rPr>
          <w:rFonts w:eastAsia="Times New Roman"/>
          <w:szCs w:val="24"/>
          <w:lang w:eastAsia="ru-RU"/>
        </w:rPr>
        <w:t>-й</w:t>
      </w:r>
      <w:r w:rsidRPr="00F242DD">
        <w:rPr>
          <w:rFonts w:eastAsia="Times New Roman"/>
          <w:szCs w:val="24"/>
          <w:lang w:eastAsia="ru-RU"/>
        </w:rPr>
        <w:t xml:space="preserve"> день после восстановления показателей крови.</w:t>
      </w:r>
    </w:p>
    <w:p w14:paraId="64E6C7E6" w14:textId="77777777" w:rsidR="000546DA" w:rsidRPr="00F242DD" w:rsidRDefault="000546DA" w:rsidP="00131E36">
      <w:pPr>
        <w:spacing w:before="0" w:after="0"/>
        <w:contextualSpacing/>
        <w:rPr>
          <w:rFonts w:eastAsia="Times New Roman"/>
          <w:szCs w:val="24"/>
        </w:rPr>
      </w:pPr>
      <w:r w:rsidRPr="00F242DD">
        <w:rPr>
          <w:rFonts w:eastAsia="Times New Roman"/>
          <w:b/>
          <w:szCs w:val="24"/>
        </w:rPr>
        <w:t xml:space="preserve">BP </w:t>
      </w:r>
    </w:p>
    <w:p w14:paraId="048FAE4E" w14:textId="77777777" w:rsidR="000546DA" w:rsidRPr="00F242DD" w:rsidRDefault="000546DA" w:rsidP="00727CDE">
      <w:pPr>
        <w:pStyle w:val="a6"/>
        <w:numPr>
          <w:ilvl w:val="0"/>
          <w:numId w:val="24"/>
        </w:numPr>
        <w:suppressAutoHyphens/>
        <w:spacing w:before="0" w:after="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w:t>
      </w:r>
      <w:r w:rsidR="00E86459" w:rsidRPr="00F242DD">
        <w:rPr>
          <w:rFonts w:eastAsia="Times New Roman"/>
          <w:szCs w:val="24"/>
        </w:rPr>
        <w:t>‒</w:t>
      </w:r>
      <w:r w:rsidRPr="00F242DD">
        <w:rPr>
          <w:rFonts w:eastAsia="Times New Roman"/>
          <w:szCs w:val="24"/>
        </w:rPr>
        <w:t>150 мг/м</w:t>
      </w:r>
      <w:r w:rsidRPr="00F242DD">
        <w:rPr>
          <w:rFonts w:eastAsia="Times New Roman"/>
          <w:szCs w:val="24"/>
          <w:vertAlign w:val="superscript"/>
        </w:rPr>
        <w:t>2</w:t>
      </w:r>
      <w:r w:rsidRPr="00F242DD">
        <w:rPr>
          <w:rFonts w:eastAsia="Times New Roman"/>
          <w:szCs w:val="24"/>
        </w:rPr>
        <w:t xml:space="preserve"> в/в в дни 1, 2</w:t>
      </w:r>
      <w:r w:rsidR="00E86459" w:rsidRPr="00F242DD">
        <w:rPr>
          <w:rFonts w:eastAsia="Times New Roman"/>
          <w:szCs w:val="24"/>
        </w:rPr>
        <w:t>-й</w:t>
      </w:r>
    </w:p>
    <w:p w14:paraId="171EA175" w14:textId="77777777" w:rsidR="000546DA" w:rsidRPr="00F242DD" w:rsidRDefault="000546DA" w:rsidP="00727CDE">
      <w:pPr>
        <w:pStyle w:val="a6"/>
        <w:numPr>
          <w:ilvl w:val="0"/>
          <w:numId w:val="24"/>
        </w:numPr>
        <w:suppressAutoHyphens/>
        <w:spacing w:before="0" w:after="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60 мг/м</w:t>
      </w:r>
      <w:r w:rsidRPr="00F242DD">
        <w:rPr>
          <w:rFonts w:eastAsia="Times New Roman"/>
          <w:szCs w:val="24"/>
          <w:vertAlign w:val="superscript"/>
        </w:rPr>
        <w:t>2</w:t>
      </w:r>
      <w:r w:rsidRPr="00F242DD">
        <w:rPr>
          <w:rFonts w:eastAsia="Times New Roman"/>
          <w:szCs w:val="24"/>
        </w:rPr>
        <w:t xml:space="preserve"> внутрь в дни 1</w:t>
      </w:r>
      <w:r w:rsidR="00E86459" w:rsidRPr="00F242DD">
        <w:rPr>
          <w:rFonts w:eastAsia="Times New Roman"/>
          <w:szCs w:val="24"/>
        </w:rPr>
        <w:t>‒</w:t>
      </w:r>
      <w:r w:rsidRPr="00F242DD">
        <w:rPr>
          <w:rFonts w:eastAsia="Times New Roman"/>
          <w:szCs w:val="24"/>
        </w:rPr>
        <w:t>7</w:t>
      </w:r>
      <w:r w:rsidR="00E86459" w:rsidRPr="00F242DD">
        <w:rPr>
          <w:rFonts w:eastAsia="Times New Roman"/>
          <w:szCs w:val="24"/>
          <w:lang w:eastAsia="ru-RU"/>
        </w:rPr>
        <w:t>-й</w:t>
      </w:r>
    </w:p>
    <w:p w14:paraId="0D24C50C"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E86459" w:rsidRPr="00F242DD">
        <w:rPr>
          <w:rFonts w:eastAsia="Times New Roman"/>
          <w:szCs w:val="24"/>
          <w:lang w:eastAsia="ru-RU"/>
        </w:rPr>
        <w:t>-й</w:t>
      </w:r>
      <w:r w:rsidRPr="00F242DD">
        <w:rPr>
          <w:rFonts w:eastAsia="Times New Roman"/>
          <w:szCs w:val="24"/>
        </w:rPr>
        <w:t xml:space="preserve"> день</w:t>
      </w:r>
      <w:r w:rsidR="00E86459" w:rsidRPr="00F242DD">
        <w:rPr>
          <w:rFonts w:eastAsia="Times New Roman"/>
          <w:szCs w:val="24"/>
        </w:rPr>
        <w:t>.</w:t>
      </w:r>
    </w:p>
    <w:p w14:paraId="56A81208"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Монотерапия дексаметазоном</w:t>
      </w:r>
    </w:p>
    <w:p w14:paraId="08C8B159" w14:textId="77777777" w:rsidR="000546DA" w:rsidRPr="00F242DD" w:rsidRDefault="000546DA" w:rsidP="00727CDE">
      <w:pPr>
        <w:pStyle w:val="a6"/>
        <w:numPr>
          <w:ilvl w:val="0"/>
          <w:numId w:val="25"/>
        </w:numPr>
        <w:spacing w:before="0" w:after="0"/>
        <w:jc w:val="left"/>
        <w:rPr>
          <w:rFonts w:eastAsia="Times New Roman"/>
          <w:szCs w:val="24"/>
          <w:lang w:eastAsia="ru-RU"/>
        </w:rPr>
      </w:pPr>
      <w:r w:rsidRPr="00F242DD">
        <w:rPr>
          <w:rFonts w:eastAsia="Times New Roman"/>
          <w:szCs w:val="24"/>
          <w:lang w:eastAsia="ru-RU"/>
        </w:rPr>
        <w:t>Дексаметазон** 40 мг внутрь,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9</w:t>
      </w:r>
      <w:r w:rsidR="00E86459" w:rsidRPr="00F242DD">
        <w:rPr>
          <w:rFonts w:eastAsia="Times New Roman"/>
          <w:szCs w:val="24"/>
          <w:lang w:eastAsia="ru-RU"/>
        </w:rPr>
        <w:t>‒</w:t>
      </w:r>
      <w:r w:rsidRPr="00F242DD">
        <w:rPr>
          <w:rFonts w:eastAsia="Times New Roman"/>
          <w:szCs w:val="24"/>
          <w:lang w:eastAsia="ru-RU"/>
        </w:rPr>
        <w:t>12</w:t>
      </w:r>
      <w:r w:rsidR="00E86459" w:rsidRPr="00F242DD">
        <w:rPr>
          <w:rFonts w:eastAsia="Times New Roman"/>
          <w:szCs w:val="24"/>
          <w:lang w:eastAsia="ru-RU"/>
        </w:rPr>
        <w:t>-й</w:t>
      </w:r>
      <w:r w:rsidRPr="00F242DD">
        <w:rPr>
          <w:rFonts w:eastAsia="Times New Roman"/>
          <w:szCs w:val="24"/>
          <w:lang w:eastAsia="ru-RU"/>
        </w:rPr>
        <w:t>, 17</w:t>
      </w:r>
      <w:r w:rsidR="00E86459" w:rsidRPr="00F242DD">
        <w:rPr>
          <w:rFonts w:eastAsia="Times New Roman"/>
          <w:szCs w:val="24"/>
          <w:lang w:eastAsia="ru-RU"/>
        </w:rPr>
        <w:t>‒</w:t>
      </w:r>
      <w:r w:rsidRPr="00F242DD">
        <w:rPr>
          <w:rFonts w:eastAsia="Times New Roman"/>
          <w:szCs w:val="24"/>
          <w:lang w:eastAsia="ru-RU"/>
        </w:rPr>
        <w:t>20</w:t>
      </w:r>
      <w:r w:rsidR="00E86459" w:rsidRPr="00F242DD">
        <w:rPr>
          <w:rFonts w:eastAsia="Times New Roman"/>
          <w:szCs w:val="24"/>
          <w:lang w:eastAsia="ru-RU"/>
        </w:rPr>
        <w:t>-й</w:t>
      </w:r>
    </w:p>
    <w:p w14:paraId="16486127"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9</w:t>
      </w:r>
      <w:r w:rsidR="00E86459" w:rsidRPr="00F242DD">
        <w:rPr>
          <w:rFonts w:eastAsia="Times New Roman"/>
          <w:szCs w:val="24"/>
          <w:lang w:eastAsia="ru-RU"/>
        </w:rPr>
        <w:t>‒</w:t>
      </w:r>
      <w:r w:rsidRPr="00F242DD">
        <w:rPr>
          <w:rFonts w:eastAsia="Times New Roman"/>
          <w:szCs w:val="24"/>
          <w:lang w:eastAsia="ru-RU"/>
        </w:rPr>
        <w:t>35</w:t>
      </w:r>
      <w:r w:rsidR="00E86459" w:rsidRPr="00F242DD">
        <w:rPr>
          <w:rFonts w:eastAsia="Times New Roman"/>
          <w:szCs w:val="24"/>
          <w:lang w:eastAsia="ru-RU"/>
        </w:rPr>
        <w:t>-й</w:t>
      </w:r>
      <w:r w:rsidRPr="00F242DD">
        <w:rPr>
          <w:rFonts w:eastAsia="Times New Roman"/>
          <w:szCs w:val="24"/>
          <w:lang w:eastAsia="ru-RU"/>
        </w:rPr>
        <w:t xml:space="preserve"> день</w:t>
      </w:r>
    </w:p>
    <w:p w14:paraId="3AD5F783" w14:textId="77777777" w:rsidR="00521D08" w:rsidRDefault="00521D08" w:rsidP="00131E36">
      <w:pPr>
        <w:spacing w:before="0" w:after="0"/>
        <w:contextualSpacing/>
        <w:rPr>
          <w:rFonts w:eastAsia="Times New Roman"/>
          <w:b/>
          <w:i/>
          <w:szCs w:val="24"/>
          <w:lang w:eastAsia="ru-RU"/>
        </w:rPr>
      </w:pPr>
    </w:p>
    <w:p w14:paraId="3D8528F1" w14:textId="77777777" w:rsidR="00521D08" w:rsidRDefault="00521D08" w:rsidP="00131E36">
      <w:pPr>
        <w:spacing w:before="0" w:after="0"/>
        <w:contextualSpacing/>
        <w:rPr>
          <w:rFonts w:eastAsia="Times New Roman"/>
          <w:b/>
          <w:i/>
          <w:szCs w:val="24"/>
          <w:lang w:eastAsia="ru-RU"/>
        </w:rPr>
      </w:pPr>
    </w:p>
    <w:p w14:paraId="388082EA" w14:textId="77777777" w:rsidR="00521D08" w:rsidRDefault="00521D08" w:rsidP="00131E36">
      <w:pPr>
        <w:spacing w:before="0" w:after="0"/>
        <w:contextualSpacing/>
        <w:rPr>
          <w:rFonts w:eastAsia="Times New Roman"/>
          <w:b/>
          <w:i/>
          <w:szCs w:val="24"/>
          <w:lang w:eastAsia="ru-RU"/>
        </w:rPr>
      </w:pPr>
    </w:p>
    <w:p w14:paraId="71C3C305" w14:textId="77777777" w:rsidR="000546DA" w:rsidRPr="00F242DD" w:rsidRDefault="000546DA" w:rsidP="00131E36">
      <w:pPr>
        <w:spacing w:before="0" w:after="0"/>
        <w:contextualSpacing/>
        <w:rPr>
          <w:rFonts w:eastAsia="Times New Roman"/>
          <w:b/>
          <w:i/>
          <w:szCs w:val="24"/>
          <w:lang w:eastAsia="ru-RU"/>
        </w:rPr>
      </w:pPr>
      <w:r w:rsidRPr="00F242DD">
        <w:rPr>
          <w:rFonts w:eastAsia="Times New Roman"/>
          <w:b/>
          <w:i/>
          <w:szCs w:val="24"/>
          <w:lang w:eastAsia="ru-RU"/>
        </w:rPr>
        <w:lastRenderedPageBreak/>
        <w:t>Схемы индукционной терапии первичных пациентов – кандидатов на аутологичную трансплантацию</w:t>
      </w:r>
    </w:p>
    <w:p w14:paraId="7E1D9D4F"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PAD</w:t>
      </w:r>
    </w:p>
    <w:p w14:paraId="5128E1B3" w14:textId="77777777" w:rsidR="000546DA" w:rsidRPr="00F242DD" w:rsidRDefault="000546DA" w:rsidP="00727CDE">
      <w:pPr>
        <w:pStyle w:val="a6"/>
        <w:numPr>
          <w:ilvl w:val="0"/>
          <w:numId w:val="25"/>
        </w:numPr>
        <w:spacing w:before="0" w:after="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E86459" w:rsidRPr="00F242DD">
        <w:rPr>
          <w:rFonts w:eastAsia="Times New Roman"/>
          <w:szCs w:val="24"/>
          <w:lang w:eastAsia="ru-RU"/>
        </w:rPr>
        <w:t>-й</w:t>
      </w:r>
    </w:p>
    <w:p w14:paraId="28676F90" w14:textId="77777777" w:rsidR="000546DA" w:rsidRPr="00F242DD" w:rsidRDefault="000546DA" w:rsidP="00727CDE">
      <w:pPr>
        <w:pStyle w:val="a6"/>
        <w:numPr>
          <w:ilvl w:val="0"/>
          <w:numId w:val="25"/>
        </w:numPr>
        <w:spacing w:before="0" w:after="0"/>
        <w:jc w:val="left"/>
        <w:rPr>
          <w:rFonts w:eastAsia="Times New Roman"/>
          <w:szCs w:val="24"/>
          <w:lang w:eastAsia="ru-RU"/>
        </w:rPr>
      </w:pPr>
      <w:r w:rsidRPr="00F242DD">
        <w:rPr>
          <w:rFonts w:eastAsia="Times New Roman"/>
          <w:szCs w:val="24"/>
          <w:lang w:eastAsia="ru-RU"/>
        </w:rPr>
        <w:t>Доксорубицин** 9 мг/м</w:t>
      </w:r>
      <w:r w:rsidRPr="00F242DD">
        <w:rPr>
          <w:rFonts w:eastAsia="Times New Roman"/>
          <w:szCs w:val="24"/>
          <w:vertAlign w:val="superscript"/>
          <w:lang w:eastAsia="ru-RU"/>
        </w:rPr>
        <w:t>2</w:t>
      </w:r>
      <w:r w:rsidRPr="00F242DD">
        <w:rPr>
          <w:rFonts w:eastAsia="Times New Roman"/>
          <w:szCs w:val="24"/>
          <w:lang w:eastAsia="ru-RU"/>
        </w:rPr>
        <w:t xml:space="preserve"> в виде постоянной инфузии или ежедневно болюсно,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232FB17E" w14:textId="77777777" w:rsidR="000546DA" w:rsidRPr="00F242DD" w:rsidRDefault="000546DA" w:rsidP="00727CDE">
      <w:pPr>
        <w:pStyle w:val="a6"/>
        <w:numPr>
          <w:ilvl w:val="0"/>
          <w:numId w:val="25"/>
        </w:numPr>
        <w:spacing w:before="0" w:after="0"/>
        <w:jc w:val="left"/>
        <w:rPr>
          <w:rFonts w:eastAsia="Times New Roman"/>
          <w:szCs w:val="24"/>
          <w:lang w:eastAsia="ru-RU"/>
        </w:rPr>
      </w:pPr>
      <w:r w:rsidRPr="00F242DD">
        <w:rPr>
          <w:rFonts w:eastAsia="Times New Roman"/>
          <w:szCs w:val="24"/>
          <w:lang w:eastAsia="ru-RU"/>
        </w:rPr>
        <w:t>Дексаметазон** 40 мг в/в кап</w:t>
      </w:r>
      <w:r w:rsidR="00E86459" w:rsidRPr="00F242DD">
        <w:rPr>
          <w:rFonts w:eastAsia="Times New Roman"/>
          <w:szCs w:val="24"/>
          <w:lang w:eastAsia="ru-RU"/>
        </w:rPr>
        <w:t>ельно</w:t>
      </w:r>
      <w:r w:rsidRPr="00F242DD">
        <w:rPr>
          <w:rFonts w:eastAsia="Times New Roman"/>
          <w:szCs w:val="24"/>
          <w:lang w:eastAsia="ru-RU"/>
        </w:rPr>
        <w:t xml:space="preserve"> или внутрь, 1 цикл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xml:space="preserve"> и 8</w:t>
      </w:r>
      <w:r w:rsidR="00E86459" w:rsidRPr="00F242DD">
        <w:rPr>
          <w:rFonts w:eastAsia="Times New Roman"/>
          <w:szCs w:val="24"/>
          <w:lang w:eastAsia="ru-RU"/>
        </w:rPr>
        <w:t>‒</w:t>
      </w:r>
      <w:r w:rsidRPr="00F242DD">
        <w:rPr>
          <w:rFonts w:eastAsia="Times New Roman"/>
          <w:szCs w:val="24"/>
          <w:lang w:eastAsia="ru-RU"/>
        </w:rPr>
        <w:t>11</w:t>
      </w:r>
      <w:r w:rsidR="00E86459" w:rsidRPr="00F242DD">
        <w:rPr>
          <w:rFonts w:eastAsia="Times New Roman"/>
          <w:szCs w:val="24"/>
          <w:lang w:eastAsia="ru-RU"/>
        </w:rPr>
        <w:t>-й</w:t>
      </w:r>
      <w:r w:rsidRPr="00F242DD">
        <w:rPr>
          <w:rFonts w:eastAsia="Times New Roman"/>
          <w:szCs w:val="24"/>
          <w:lang w:eastAsia="ru-RU"/>
        </w:rPr>
        <w:t>, далее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77B901DE"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0F898C59"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CD</w:t>
      </w:r>
    </w:p>
    <w:p w14:paraId="2AD9FEFC" w14:textId="77777777" w:rsidR="000546DA" w:rsidRPr="00F242DD" w:rsidRDefault="000546DA" w:rsidP="00727CDE">
      <w:pPr>
        <w:pStyle w:val="a6"/>
        <w:numPr>
          <w:ilvl w:val="0"/>
          <w:numId w:val="26"/>
        </w:numPr>
        <w:spacing w:before="0" w:after="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0817DC6C" w14:textId="77777777" w:rsidR="000546DA" w:rsidRPr="00F242DD" w:rsidRDefault="000546DA" w:rsidP="00727CDE">
      <w:pPr>
        <w:pStyle w:val="a6"/>
        <w:numPr>
          <w:ilvl w:val="0"/>
          <w:numId w:val="26"/>
        </w:numPr>
        <w:spacing w:before="0" w:after="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в/в кап</w:t>
      </w:r>
      <w:r w:rsidR="004204B1" w:rsidRPr="00F242DD">
        <w:rPr>
          <w:rFonts w:eastAsia="Times New Roman"/>
          <w:szCs w:val="24"/>
          <w:lang w:eastAsia="ru-RU"/>
        </w:rPr>
        <w:t>ельно</w:t>
      </w:r>
      <w:r w:rsidRPr="00F242DD">
        <w:rPr>
          <w:rFonts w:eastAsia="Times New Roman"/>
          <w:szCs w:val="24"/>
          <w:lang w:eastAsia="ru-RU"/>
        </w:rPr>
        <w:t>, дни 1, 8</w:t>
      </w:r>
      <w:r w:rsidR="004204B1" w:rsidRPr="00F242DD">
        <w:rPr>
          <w:rFonts w:eastAsia="Times New Roman"/>
          <w:szCs w:val="24"/>
          <w:lang w:eastAsia="ru-RU"/>
        </w:rPr>
        <w:t>-й</w:t>
      </w:r>
      <w:r w:rsidRPr="00F242DD">
        <w:rPr>
          <w:rFonts w:eastAsia="Times New Roman"/>
          <w:szCs w:val="24"/>
          <w:lang w:eastAsia="ru-RU"/>
        </w:rPr>
        <w:t xml:space="preserve"> </w:t>
      </w:r>
    </w:p>
    <w:p w14:paraId="166FCAAB" w14:textId="77777777" w:rsidR="000546DA" w:rsidRPr="00F242DD" w:rsidRDefault="000546DA" w:rsidP="00131E36">
      <w:pPr>
        <w:spacing w:before="0" w:after="0"/>
        <w:ind w:left="708" w:firstLine="708"/>
        <w:contextualSpacing/>
        <w:rPr>
          <w:rFonts w:eastAsia="Times New Roman"/>
          <w:szCs w:val="24"/>
          <w:lang w:eastAsia="ru-RU"/>
        </w:rPr>
      </w:pPr>
      <w:r w:rsidRPr="00F242DD">
        <w:rPr>
          <w:rFonts w:eastAsia="Times New Roman"/>
          <w:szCs w:val="24"/>
          <w:lang w:eastAsia="ru-RU"/>
        </w:rPr>
        <w:t>или 200 мг в/в кап</w:t>
      </w:r>
      <w:r w:rsidR="004204B1" w:rsidRPr="00F242DD">
        <w:rPr>
          <w:rFonts w:eastAsia="Times New Roman"/>
          <w:szCs w:val="24"/>
          <w:lang w:eastAsia="ru-RU"/>
        </w:rPr>
        <w:t>ельно</w:t>
      </w:r>
      <w:r w:rsidRPr="00F242DD">
        <w:rPr>
          <w:rFonts w:eastAsia="Times New Roman"/>
          <w:szCs w:val="24"/>
          <w:lang w:eastAsia="ru-RU"/>
        </w:rPr>
        <w:t>, дни 1, 4, 8, 11</w:t>
      </w:r>
      <w:r w:rsidR="004204B1" w:rsidRPr="00F242DD">
        <w:rPr>
          <w:rFonts w:eastAsia="Times New Roman"/>
          <w:szCs w:val="24"/>
          <w:lang w:eastAsia="ru-RU"/>
        </w:rPr>
        <w:t>-й</w:t>
      </w:r>
      <w:r w:rsidRPr="00F242DD">
        <w:rPr>
          <w:rFonts w:eastAsia="Times New Roman"/>
          <w:szCs w:val="24"/>
          <w:lang w:eastAsia="ru-RU"/>
        </w:rPr>
        <w:t xml:space="preserve"> </w:t>
      </w:r>
    </w:p>
    <w:p w14:paraId="59BEB4C5" w14:textId="77777777" w:rsidR="000546DA" w:rsidRPr="00F242DD" w:rsidRDefault="000546DA" w:rsidP="00131E36">
      <w:pPr>
        <w:spacing w:before="0" w:after="0"/>
        <w:ind w:left="708" w:firstLine="708"/>
        <w:contextualSpacing/>
        <w:rPr>
          <w:rFonts w:eastAsia="Times New Roman"/>
          <w:szCs w:val="24"/>
          <w:lang w:eastAsia="ru-RU"/>
        </w:rPr>
      </w:pPr>
      <w:r w:rsidRPr="00F242DD">
        <w:rPr>
          <w:rFonts w:eastAsia="Times New Roman"/>
          <w:szCs w:val="24"/>
          <w:lang w:eastAsia="ru-RU"/>
        </w:rPr>
        <w:t>или 50 мг внутрь, дни 1</w:t>
      </w:r>
      <w:r w:rsidR="004204B1" w:rsidRPr="00F242DD">
        <w:rPr>
          <w:rFonts w:eastAsia="Times New Roman"/>
          <w:szCs w:val="24"/>
          <w:lang w:eastAsia="ru-RU"/>
        </w:rPr>
        <w:t>‒</w:t>
      </w:r>
      <w:r w:rsidRPr="00F242DD">
        <w:rPr>
          <w:rFonts w:eastAsia="Times New Roman"/>
          <w:szCs w:val="24"/>
          <w:lang w:eastAsia="ru-RU"/>
        </w:rPr>
        <w:t>14</w:t>
      </w:r>
      <w:r w:rsidR="004204B1" w:rsidRPr="00F242DD">
        <w:rPr>
          <w:rFonts w:eastAsia="Times New Roman"/>
          <w:szCs w:val="24"/>
          <w:lang w:eastAsia="ru-RU"/>
        </w:rPr>
        <w:t>-й</w:t>
      </w:r>
    </w:p>
    <w:p w14:paraId="0429E1AE" w14:textId="77777777" w:rsidR="000546DA" w:rsidRPr="00F242DD" w:rsidRDefault="000546DA" w:rsidP="00727CDE">
      <w:pPr>
        <w:pStyle w:val="a6"/>
        <w:numPr>
          <w:ilvl w:val="0"/>
          <w:numId w:val="27"/>
        </w:numPr>
        <w:spacing w:before="0" w:after="0"/>
        <w:jc w:val="left"/>
        <w:rPr>
          <w:rFonts w:eastAsia="Times New Roman"/>
          <w:szCs w:val="24"/>
          <w:lang w:eastAsia="ru-RU"/>
        </w:rPr>
      </w:pPr>
      <w:r w:rsidRPr="00F242DD">
        <w:rPr>
          <w:rFonts w:eastAsia="Times New Roman"/>
          <w:szCs w:val="24"/>
          <w:lang w:eastAsia="ru-RU"/>
        </w:rPr>
        <w:t>Дексаметазон** 40 мг в/в кап</w:t>
      </w:r>
      <w:r w:rsidR="004204B1" w:rsidRPr="00F242DD">
        <w:rPr>
          <w:rFonts w:eastAsia="Times New Roman"/>
          <w:szCs w:val="24"/>
          <w:lang w:eastAsia="ru-RU"/>
        </w:rPr>
        <w:t>ельно</w:t>
      </w:r>
      <w:r w:rsidRPr="00F242DD">
        <w:rPr>
          <w:rFonts w:eastAsia="Times New Roman"/>
          <w:szCs w:val="24"/>
          <w:lang w:eastAsia="ru-RU"/>
        </w:rPr>
        <w:t xml:space="preserve"> или внутрь, 1 цикл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и 8</w:t>
      </w:r>
      <w:r w:rsidR="004204B1" w:rsidRPr="00F242DD">
        <w:rPr>
          <w:rFonts w:eastAsia="Times New Roman"/>
          <w:szCs w:val="24"/>
          <w:lang w:eastAsia="ru-RU"/>
        </w:rPr>
        <w:t>‒</w:t>
      </w:r>
      <w:r w:rsidRPr="00F242DD">
        <w:rPr>
          <w:rFonts w:eastAsia="Times New Roman"/>
          <w:szCs w:val="24"/>
          <w:lang w:eastAsia="ru-RU"/>
        </w:rPr>
        <w:t>11</w:t>
      </w:r>
      <w:r w:rsidR="004204B1" w:rsidRPr="00F242DD">
        <w:rPr>
          <w:rFonts w:eastAsia="Times New Roman"/>
          <w:szCs w:val="24"/>
          <w:lang w:eastAsia="ru-RU"/>
        </w:rPr>
        <w:t>-й</w:t>
      </w:r>
      <w:r w:rsidRPr="00F242DD">
        <w:rPr>
          <w:rFonts w:eastAsia="Times New Roman"/>
          <w:szCs w:val="24"/>
          <w:lang w:eastAsia="ru-RU"/>
        </w:rPr>
        <w:t>, далее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w:t>
      </w:r>
    </w:p>
    <w:p w14:paraId="55C38A34" w14:textId="77777777" w:rsidR="000546DA" w:rsidRPr="00F242DD" w:rsidRDefault="000546DA" w:rsidP="00131E36">
      <w:pPr>
        <w:pStyle w:val="a6"/>
        <w:spacing w:before="0" w:after="0"/>
        <w:ind w:left="1080"/>
        <w:rPr>
          <w:rFonts w:eastAsia="Times New Roman"/>
          <w:szCs w:val="24"/>
          <w:lang w:eastAsia="ru-RU"/>
        </w:rPr>
      </w:pPr>
      <w:r w:rsidRPr="00F242DD">
        <w:rPr>
          <w:rFonts w:eastAsia="Times New Roman"/>
          <w:szCs w:val="24"/>
          <w:lang w:eastAsia="ru-RU"/>
        </w:rPr>
        <w:t>или 20 мг внутрь, дни 1, 2, 4, 5, 8, 9, 11, 12</w:t>
      </w:r>
      <w:r w:rsidR="004204B1" w:rsidRPr="00F242DD">
        <w:rPr>
          <w:rFonts w:eastAsia="Times New Roman"/>
          <w:szCs w:val="24"/>
          <w:lang w:eastAsia="ru-RU"/>
        </w:rPr>
        <w:t>-й</w:t>
      </w:r>
    </w:p>
    <w:p w14:paraId="4999DD5C"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2ECDDE8D" w14:textId="77777777" w:rsidR="000546DA" w:rsidRPr="00F242DD" w:rsidRDefault="000546DA" w:rsidP="00131E36">
      <w:pPr>
        <w:spacing w:before="0" w:after="0"/>
        <w:contextualSpacing/>
        <w:rPr>
          <w:rFonts w:eastAsia="Times New Roman"/>
          <w:b/>
          <w:i/>
          <w:szCs w:val="24"/>
          <w:lang w:eastAsia="ru-RU"/>
        </w:rPr>
      </w:pPr>
      <w:r w:rsidRPr="00F242DD">
        <w:rPr>
          <w:rFonts w:eastAsia="Times New Roman"/>
          <w:b/>
          <w:i/>
          <w:szCs w:val="24"/>
          <w:lang w:eastAsia="ru-RU"/>
        </w:rPr>
        <w:t>Схемы лечения рецидивов</w:t>
      </w:r>
    </w:p>
    <w:p w14:paraId="2ADF8FAE"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Монотерапия бортезомибом</w:t>
      </w:r>
    </w:p>
    <w:p w14:paraId="5D97D27D" w14:textId="77777777" w:rsidR="000546DA" w:rsidRPr="00F242DD" w:rsidRDefault="000546DA" w:rsidP="00727CDE">
      <w:pPr>
        <w:numPr>
          <w:ilvl w:val="0"/>
          <w:numId w:val="15"/>
        </w:numPr>
        <w:spacing w:before="0" w:after="0"/>
        <w:contextualSpacing/>
        <w:jc w:val="left"/>
        <w:rPr>
          <w:rFonts w:eastAsia="Times New Roman"/>
          <w:szCs w:val="24"/>
          <w:lang w:eastAsia="ru-RU"/>
        </w:rPr>
      </w:pPr>
      <w:r w:rsidRPr="00F242DD">
        <w:rPr>
          <w:rFonts w:eastAsia="Times New Roman"/>
          <w:szCs w:val="24"/>
          <w:lang w:eastAsia="ru-RU"/>
        </w:rPr>
        <w:t>1</w:t>
      </w:r>
      <w:r w:rsidR="004204B1" w:rsidRPr="00F242DD">
        <w:rPr>
          <w:rFonts w:eastAsia="Times New Roman"/>
          <w:szCs w:val="24"/>
          <w:lang w:eastAsia="ru-RU"/>
        </w:rPr>
        <w:t>‒</w:t>
      </w:r>
      <w:r w:rsidRPr="00F242DD">
        <w:rPr>
          <w:rFonts w:eastAsia="Times New Roman"/>
          <w:szCs w:val="24"/>
          <w:lang w:eastAsia="ru-RU"/>
        </w:rPr>
        <w:t>8</w:t>
      </w:r>
      <w:r w:rsidR="004204B1" w:rsidRPr="00F242DD">
        <w:rPr>
          <w:rFonts w:eastAsia="Times New Roman"/>
          <w:szCs w:val="24"/>
          <w:lang w:eastAsia="ru-RU"/>
        </w:rPr>
        <w:t>-й</w:t>
      </w:r>
      <w:r w:rsidRPr="00F242DD">
        <w:rPr>
          <w:rFonts w:eastAsia="Times New Roman"/>
          <w:szCs w:val="24"/>
          <w:lang w:eastAsia="ru-RU"/>
        </w:rPr>
        <w:t xml:space="preserve"> курсы:</w:t>
      </w:r>
    </w:p>
    <w:p w14:paraId="2472DBCE" w14:textId="77777777" w:rsidR="000546DA" w:rsidRPr="00F242DD" w:rsidRDefault="000546DA" w:rsidP="00727CDE">
      <w:pPr>
        <w:numPr>
          <w:ilvl w:val="1"/>
          <w:numId w:val="15"/>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656731DE"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42F10F27" w14:textId="77777777" w:rsidR="000546DA" w:rsidRPr="00F242DD" w:rsidRDefault="000546DA" w:rsidP="00727CDE">
      <w:pPr>
        <w:numPr>
          <w:ilvl w:val="0"/>
          <w:numId w:val="15"/>
        </w:numPr>
        <w:spacing w:before="0" w:after="0"/>
        <w:contextualSpacing/>
        <w:jc w:val="left"/>
        <w:rPr>
          <w:rFonts w:eastAsia="Times New Roman"/>
          <w:szCs w:val="24"/>
          <w:lang w:eastAsia="ru-RU"/>
        </w:rPr>
      </w:pPr>
      <w:r w:rsidRPr="00F242DD">
        <w:rPr>
          <w:rFonts w:eastAsia="Times New Roman"/>
          <w:szCs w:val="24"/>
          <w:lang w:eastAsia="ru-RU"/>
        </w:rPr>
        <w:t>9</w:t>
      </w:r>
      <w:r w:rsidR="004204B1" w:rsidRPr="00F242DD">
        <w:rPr>
          <w:rFonts w:eastAsia="Times New Roman"/>
          <w:szCs w:val="24"/>
          <w:lang w:eastAsia="ru-RU"/>
        </w:rPr>
        <w:t>‒</w:t>
      </w:r>
      <w:r w:rsidRPr="00F242DD">
        <w:rPr>
          <w:rFonts w:eastAsia="Times New Roman"/>
          <w:szCs w:val="24"/>
          <w:lang w:eastAsia="ru-RU"/>
        </w:rPr>
        <w:t>11</w:t>
      </w:r>
      <w:r w:rsidR="004204B1" w:rsidRPr="00F242DD">
        <w:rPr>
          <w:rFonts w:eastAsia="Times New Roman"/>
          <w:szCs w:val="24"/>
          <w:lang w:eastAsia="ru-RU"/>
        </w:rPr>
        <w:t>-й</w:t>
      </w:r>
      <w:r w:rsidRPr="00F242DD">
        <w:rPr>
          <w:rFonts w:eastAsia="Times New Roman"/>
          <w:szCs w:val="24"/>
          <w:lang w:eastAsia="ru-RU"/>
        </w:rPr>
        <w:t xml:space="preserve"> курсы:</w:t>
      </w:r>
    </w:p>
    <w:p w14:paraId="34DF2E86" w14:textId="77777777" w:rsidR="000546DA" w:rsidRPr="00F242DD" w:rsidRDefault="000546DA" w:rsidP="00727CDE">
      <w:pPr>
        <w:numPr>
          <w:ilvl w:val="1"/>
          <w:numId w:val="15"/>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4204B1" w:rsidRPr="00F242DD">
        <w:rPr>
          <w:rFonts w:eastAsia="Times New Roman"/>
          <w:szCs w:val="24"/>
          <w:lang w:eastAsia="ru-RU"/>
        </w:rPr>
        <w:t>-й</w:t>
      </w:r>
    </w:p>
    <w:p w14:paraId="71089EF9"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36</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2C79D8E"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el</w:t>
      </w:r>
      <w:r w:rsidR="004204B1" w:rsidRPr="00F242DD">
        <w:rPr>
          <w:rFonts w:eastAsia="Times New Roman"/>
          <w:b/>
          <w:szCs w:val="24"/>
          <w:lang w:eastAsia="ru-RU"/>
        </w:rPr>
        <w:t xml:space="preserve"> </w:t>
      </w:r>
      <w:r w:rsidRPr="00F242DD">
        <w:rPr>
          <w:rFonts w:eastAsia="Times New Roman"/>
          <w:b/>
          <w:szCs w:val="24"/>
          <w:lang w:eastAsia="ru-RU"/>
        </w:rPr>
        <w:t>+</w:t>
      </w:r>
      <w:r w:rsidR="004204B1" w:rsidRPr="00F242DD">
        <w:rPr>
          <w:rFonts w:eastAsia="Times New Roman"/>
          <w:b/>
          <w:szCs w:val="24"/>
          <w:lang w:eastAsia="ru-RU"/>
        </w:rPr>
        <w:t xml:space="preserve"> </w:t>
      </w:r>
      <w:r w:rsidRPr="00F242DD">
        <w:rPr>
          <w:rFonts w:eastAsia="Times New Roman"/>
          <w:b/>
          <w:szCs w:val="24"/>
          <w:lang w:eastAsia="ru-RU"/>
        </w:rPr>
        <w:t>PLD</w:t>
      </w:r>
    </w:p>
    <w:p w14:paraId="6EF44E63" w14:textId="77777777" w:rsidR="000546DA" w:rsidRPr="00F242DD" w:rsidRDefault="000546DA" w:rsidP="00727CDE">
      <w:pPr>
        <w:pStyle w:val="a6"/>
        <w:numPr>
          <w:ilvl w:val="0"/>
          <w:numId w:val="27"/>
        </w:numPr>
        <w:spacing w:before="0" w:after="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2D702B45" w14:textId="77777777" w:rsidR="000546DA" w:rsidRPr="00F242DD" w:rsidRDefault="000546DA" w:rsidP="00727CDE">
      <w:pPr>
        <w:pStyle w:val="a6"/>
        <w:numPr>
          <w:ilvl w:val="0"/>
          <w:numId w:val="27"/>
        </w:numPr>
        <w:spacing w:before="0" w:after="0"/>
        <w:jc w:val="left"/>
        <w:rPr>
          <w:rFonts w:eastAsia="Times New Roman"/>
          <w:szCs w:val="24"/>
          <w:lang w:eastAsia="ru-RU"/>
        </w:rPr>
      </w:pPr>
      <w:r w:rsidRPr="00F242DD">
        <w:rPr>
          <w:rFonts w:eastAsia="Times New Roman"/>
          <w:szCs w:val="24"/>
          <w:lang w:eastAsia="ru-RU"/>
        </w:rPr>
        <w:t>Доксорубицин** (пегилированный, липосомальный) 30 мг/м</w:t>
      </w:r>
      <w:r w:rsidRPr="00F242DD">
        <w:rPr>
          <w:rFonts w:eastAsia="Times New Roman"/>
          <w:szCs w:val="24"/>
          <w:vertAlign w:val="superscript"/>
          <w:lang w:eastAsia="ru-RU"/>
        </w:rPr>
        <w:t>2</w:t>
      </w:r>
      <w:r w:rsidRPr="00F242DD">
        <w:rPr>
          <w:rFonts w:eastAsia="Times New Roman"/>
          <w:szCs w:val="24"/>
          <w:lang w:eastAsia="ru-RU"/>
        </w:rPr>
        <w:t xml:space="preserve"> в/в, день 4</w:t>
      </w:r>
      <w:r w:rsidR="004204B1" w:rsidRPr="00F242DD">
        <w:rPr>
          <w:rFonts w:eastAsia="Times New Roman"/>
          <w:szCs w:val="24"/>
          <w:lang w:eastAsia="ru-RU"/>
        </w:rPr>
        <w:t>-й</w:t>
      </w:r>
    </w:p>
    <w:p w14:paraId="4338C0EB"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34DE2D1"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Проводят 8 курсов</w:t>
      </w:r>
      <w:r w:rsidR="004204B1" w:rsidRPr="00F242DD">
        <w:rPr>
          <w:rFonts w:eastAsia="Times New Roman"/>
          <w:szCs w:val="24"/>
          <w:lang w:eastAsia="ru-RU"/>
        </w:rPr>
        <w:t>.</w:t>
      </w:r>
    </w:p>
    <w:p w14:paraId="314FE2A7"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CD с непрерывным приемом циклофосфамида</w:t>
      </w:r>
    </w:p>
    <w:p w14:paraId="60B7012D" w14:textId="77777777" w:rsidR="000546DA" w:rsidRPr="00F242DD" w:rsidRDefault="000546DA" w:rsidP="00727CDE">
      <w:pPr>
        <w:numPr>
          <w:ilvl w:val="0"/>
          <w:numId w:val="16"/>
        </w:numPr>
        <w:spacing w:before="0" w:after="0"/>
        <w:contextualSpacing/>
        <w:jc w:val="left"/>
        <w:rPr>
          <w:rFonts w:eastAsia="Times New Roman"/>
          <w:szCs w:val="24"/>
          <w:lang w:eastAsia="ru-RU"/>
        </w:rPr>
      </w:pPr>
      <w:r w:rsidRPr="00F242DD">
        <w:rPr>
          <w:rFonts w:eastAsia="Times New Roman"/>
          <w:szCs w:val="24"/>
          <w:lang w:eastAsia="ru-RU"/>
        </w:rPr>
        <w:t>1</w:t>
      </w:r>
      <w:r w:rsidR="004204B1" w:rsidRPr="00F242DD">
        <w:rPr>
          <w:rFonts w:eastAsia="Times New Roman"/>
          <w:szCs w:val="24"/>
          <w:lang w:eastAsia="ru-RU"/>
        </w:rPr>
        <w:t>‒</w:t>
      </w:r>
      <w:r w:rsidRPr="00F242DD">
        <w:rPr>
          <w:rFonts w:eastAsia="Times New Roman"/>
          <w:szCs w:val="24"/>
          <w:lang w:eastAsia="ru-RU"/>
        </w:rPr>
        <w:t>8</w:t>
      </w:r>
      <w:r w:rsidR="004204B1" w:rsidRPr="00F242DD">
        <w:rPr>
          <w:rFonts w:eastAsia="Times New Roman"/>
          <w:szCs w:val="24"/>
          <w:lang w:eastAsia="ru-RU"/>
        </w:rPr>
        <w:t>-й</w:t>
      </w:r>
      <w:r w:rsidRPr="00F242DD">
        <w:rPr>
          <w:rFonts w:eastAsia="Times New Roman"/>
          <w:szCs w:val="24"/>
          <w:lang w:eastAsia="ru-RU"/>
        </w:rPr>
        <w:t xml:space="preserve"> курсы:</w:t>
      </w:r>
    </w:p>
    <w:p w14:paraId="67B4F363" w14:textId="77777777" w:rsidR="000546DA" w:rsidRPr="00F242DD" w:rsidRDefault="000546DA" w:rsidP="00727CDE">
      <w:pPr>
        <w:numPr>
          <w:ilvl w:val="1"/>
          <w:numId w:val="16"/>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23EA0737" w14:textId="77777777" w:rsidR="000546DA" w:rsidRPr="00F242DD" w:rsidRDefault="000546DA" w:rsidP="00727CDE">
      <w:pPr>
        <w:numPr>
          <w:ilvl w:val="1"/>
          <w:numId w:val="16"/>
        </w:numPr>
        <w:spacing w:before="0" w:after="0"/>
        <w:contextualSpacing/>
        <w:jc w:val="left"/>
        <w:rPr>
          <w:rFonts w:eastAsia="Times New Roman"/>
          <w:szCs w:val="24"/>
          <w:lang w:eastAsia="ru-RU"/>
        </w:rPr>
      </w:pPr>
      <w:r w:rsidRPr="00F242DD">
        <w:rPr>
          <w:rFonts w:eastAsia="Times New Roman"/>
          <w:szCs w:val="24"/>
          <w:lang w:eastAsia="ru-RU"/>
        </w:rPr>
        <w:lastRenderedPageBreak/>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6423922F" w14:textId="77777777" w:rsidR="000546DA" w:rsidRPr="00F242DD" w:rsidRDefault="000546DA" w:rsidP="00727CDE">
      <w:pPr>
        <w:numPr>
          <w:ilvl w:val="1"/>
          <w:numId w:val="16"/>
        </w:numPr>
        <w:spacing w:before="0" w:after="0"/>
        <w:contextualSpacing/>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3AC00AC"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38A29A08" w14:textId="77777777" w:rsidR="000546DA" w:rsidRPr="00F242DD" w:rsidRDefault="000546DA" w:rsidP="00727CDE">
      <w:pPr>
        <w:numPr>
          <w:ilvl w:val="0"/>
          <w:numId w:val="16"/>
        </w:numPr>
        <w:spacing w:before="0" w:after="0"/>
        <w:contextualSpacing/>
        <w:jc w:val="left"/>
        <w:rPr>
          <w:rFonts w:eastAsia="Times New Roman"/>
          <w:szCs w:val="24"/>
          <w:lang w:eastAsia="ru-RU"/>
        </w:rPr>
      </w:pPr>
      <w:r w:rsidRPr="00F242DD">
        <w:rPr>
          <w:rFonts w:eastAsia="Times New Roman"/>
          <w:szCs w:val="24"/>
          <w:lang w:eastAsia="ru-RU"/>
        </w:rPr>
        <w:t>9</w:t>
      </w:r>
      <w:r w:rsidR="004204B1" w:rsidRPr="00F242DD">
        <w:rPr>
          <w:rFonts w:eastAsia="Times New Roman"/>
          <w:szCs w:val="24"/>
          <w:lang w:eastAsia="ru-RU"/>
        </w:rPr>
        <w:t>‒</w:t>
      </w:r>
      <w:r w:rsidRPr="00F242DD">
        <w:rPr>
          <w:rFonts w:eastAsia="Times New Roman"/>
          <w:szCs w:val="24"/>
          <w:lang w:eastAsia="ru-RU"/>
        </w:rPr>
        <w:t>11</w:t>
      </w:r>
      <w:r w:rsidR="004204B1" w:rsidRPr="00F242DD">
        <w:rPr>
          <w:rFonts w:eastAsia="Times New Roman"/>
          <w:szCs w:val="24"/>
          <w:lang w:eastAsia="ru-RU"/>
        </w:rPr>
        <w:t>-й</w:t>
      </w:r>
      <w:r w:rsidRPr="00F242DD">
        <w:rPr>
          <w:rFonts w:eastAsia="Times New Roman"/>
          <w:szCs w:val="24"/>
          <w:lang w:eastAsia="ru-RU"/>
        </w:rPr>
        <w:t xml:space="preserve"> курсы:</w:t>
      </w:r>
    </w:p>
    <w:p w14:paraId="50FBECB0" w14:textId="77777777" w:rsidR="000546DA" w:rsidRPr="00F242DD" w:rsidRDefault="000546DA" w:rsidP="00727CDE">
      <w:pPr>
        <w:numPr>
          <w:ilvl w:val="1"/>
          <w:numId w:val="16"/>
        </w:numPr>
        <w:spacing w:before="0" w:after="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4204B1" w:rsidRPr="00F242DD">
        <w:rPr>
          <w:rFonts w:eastAsia="Times New Roman"/>
          <w:szCs w:val="24"/>
          <w:lang w:eastAsia="ru-RU"/>
        </w:rPr>
        <w:t>-й</w:t>
      </w:r>
    </w:p>
    <w:p w14:paraId="6BB3F639" w14:textId="77777777" w:rsidR="000546DA" w:rsidRPr="00F242DD" w:rsidRDefault="000546DA" w:rsidP="00727CDE">
      <w:pPr>
        <w:numPr>
          <w:ilvl w:val="1"/>
          <w:numId w:val="16"/>
        </w:numPr>
        <w:spacing w:before="0" w:after="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35</w:t>
      </w:r>
      <w:r w:rsidR="004204B1" w:rsidRPr="00F242DD">
        <w:rPr>
          <w:rFonts w:eastAsia="Times New Roman"/>
          <w:szCs w:val="24"/>
          <w:lang w:eastAsia="ru-RU"/>
        </w:rPr>
        <w:t>-й</w:t>
      </w:r>
      <w:r w:rsidRPr="00F242DD">
        <w:rPr>
          <w:rFonts w:eastAsia="Times New Roman"/>
          <w:szCs w:val="24"/>
          <w:lang w:eastAsia="ru-RU"/>
        </w:rPr>
        <w:t xml:space="preserve"> </w:t>
      </w:r>
    </w:p>
    <w:p w14:paraId="71F9E430" w14:textId="77777777" w:rsidR="000546DA" w:rsidRPr="00F242DD" w:rsidRDefault="000546DA" w:rsidP="00727CDE">
      <w:pPr>
        <w:numPr>
          <w:ilvl w:val="1"/>
          <w:numId w:val="16"/>
        </w:numPr>
        <w:spacing w:before="0" w:after="0"/>
        <w:contextualSpacing/>
        <w:jc w:val="left"/>
        <w:rPr>
          <w:rFonts w:eastAsia="Times New Roman"/>
          <w:szCs w:val="24"/>
          <w:lang w:eastAsia="ru-RU"/>
        </w:rPr>
      </w:pPr>
      <w:r w:rsidRPr="00F242DD">
        <w:rPr>
          <w:rFonts w:eastAsia="Times New Roman"/>
          <w:szCs w:val="24"/>
          <w:lang w:eastAsia="ru-RU"/>
        </w:rPr>
        <w:t>Дексаметазон** 20 мг внутрь, дни 1, 2, 8, 9, 15, 16, 22, 23</w:t>
      </w:r>
      <w:r w:rsidR="004204B1" w:rsidRPr="00F242DD">
        <w:rPr>
          <w:rFonts w:eastAsia="Times New Roman"/>
          <w:szCs w:val="24"/>
          <w:lang w:eastAsia="ru-RU"/>
        </w:rPr>
        <w:t>-й</w:t>
      </w:r>
    </w:p>
    <w:p w14:paraId="1AB3EC77"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36</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038361C8"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CVD</w:t>
      </w:r>
    </w:p>
    <w:p w14:paraId="624AF33F" w14:textId="77777777" w:rsidR="000546DA" w:rsidRPr="00F242DD" w:rsidRDefault="000546DA" w:rsidP="00727CDE">
      <w:pPr>
        <w:pStyle w:val="a6"/>
        <w:numPr>
          <w:ilvl w:val="0"/>
          <w:numId w:val="28"/>
        </w:numPr>
        <w:spacing w:before="0" w:after="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70629D90" w14:textId="77777777" w:rsidR="000546DA" w:rsidRPr="00F242DD" w:rsidRDefault="000546DA" w:rsidP="00727CDE">
      <w:pPr>
        <w:pStyle w:val="a6"/>
        <w:numPr>
          <w:ilvl w:val="0"/>
          <w:numId w:val="28"/>
        </w:numPr>
        <w:spacing w:before="0" w:after="0"/>
        <w:jc w:val="left"/>
        <w:rPr>
          <w:rFonts w:eastAsia="Times New Roman"/>
          <w:szCs w:val="24"/>
          <w:lang w:eastAsia="ru-RU"/>
        </w:rPr>
      </w:pPr>
      <w:r w:rsidRPr="00F242DD">
        <w:rPr>
          <w:rFonts w:eastAsia="Times New Roman"/>
          <w:szCs w:val="24"/>
          <w:lang w:eastAsia="ru-RU"/>
        </w:rPr>
        <w:t>Циклофосфамид** 500 мг внутрь, дни 1, 8, 15</w:t>
      </w:r>
      <w:r w:rsidR="004204B1" w:rsidRPr="00F242DD">
        <w:rPr>
          <w:rFonts w:eastAsia="Times New Roman"/>
          <w:szCs w:val="24"/>
          <w:lang w:eastAsia="ru-RU"/>
        </w:rPr>
        <w:t>-й</w:t>
      </w:r>
    </w:p>
    <w:p w14:paraId="124389D0" w14:textId="77777777" w:rsidR="000546DA" w:rsidRPr="00F242DD" w:rsidRDefault="000546DA" w:rsidP="00727CDE">
      <w:pPr>
        <w:pStyle w:val="a6"/>
        <w:numPr>
          <w:ilvl w:val="0"/>
          <w:numId w:val="28"/>
        </w:numPr>
        <w:spacing w:before="0" w:after="0"/>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40AA4A3"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675AE445"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Проводят 9 курсов</w:t>
      </w:r>
      <w:r w:rsidR="004204B1" w:rsidRPr="00F242DD">
        <w:rPr>
          <w:rFonts w:eastAsia="Times New Roman"/>
          <w:szCs w:val="24"/>
          <w:lang w:eastAsia="ru-RU"/>
        </w:rPr>
        <w:t>.</w:t>
      </w:r>
    </w:p>
    <w:p w14:paraId="24F409DA"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RD</w:t>
      </w:r>
    </w:p>
    <w:p w14:paraId="412AC16B" w14:textId="77777777" w:rsidR="000546DA" w:rsidRPr="00F242DD" w:rsidRDefault="000546DA" w:rsidP="00727CDE">
      <w:pPr>
        <w:pStyle w:val="a6"/>
        <w:numPr>
          <w:ilvl w:val="0"/>
          <w:numId w:val="29"/>
        </w:numPr>
        <w:spacing w:before="0" w:after="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204AFBD1" w14:textId="77777777" w:rsidR="000546DA" w:rsidRPr="00F242DD" w:rsidRDefault="000546DA" w:rsidP="00727CDE">
      <w:pPr>
        <w:pStyle w:val="a6"/>
        <w:numPr>
          <w:ilvl w:val="0"/>
          <w:numId w:val="29"/>
        </w:numPr>
        <w:spacing w:before="0" w:after="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9</w:t>
      </w:r>
      <w:r w:rsidR="004204B1" w:rsidRPr="00F242DD">
        <w:rPr>
          <w:rFonts w:eastAsia="Times New Roman"/>
          <w:szCs w:val="24"/>
          <w:lang w:eastAsia="ru-RU"/>
        </w:rPr>
        <w:t>‒</w:t>
      </w:r>
      <w:r w:rsidRPr="00F242DD">
        <w:rPr>
          <w:rFonts w:eastAsia="Times New Roman"/>
          <w:szCs w:val="24"/>
          <w:lang w:eastAsia="ru-RU"/>
        </w:rPr>
        <w:t>12</w:t>
      </w:r>
      <w:r w:rsidR="004204B1" w:rsidRPr="00F242DD">
        <w:rPr>
          <w:rFonts w:eastAsia="Times New Roman"/>
          <w:szCs w:val="24"/>
          <w:lang w:eastAsia="ru-RU"/>
        </w:rPr>
        <w:t>-й</w:t>
      </w:r>
      <w:r w:rsidRPr="00F242DD">
        <w:rPr>
          <w:rFonts w:eastAsia="Times New Roman"/>
          <w:szCs w:val="24"/>
          <w:lang w:eastAsia="ru-RU"/>
        </w:rPr>
        <w:t>, 17</w:t>
      </w:r>
      <w:r w:rsidR="004204B1" w:rsidRPr="00F242DD">
        <w:rPr>
          <w:rFonts w:eastAsia="Times New Roman"/>
          <w:szCs w:val="24"/>
          <w:lang w:eastAsia="ru-RU"/>
        </w:rPr>
        <w:t>‒</w:t>
      </w:r>
      <w:r w:rsidRPr="00F242DD">
        <w:rPr>
          <w:rFonts w:eastAsia="Times New Roman"/>
          <w:szCs w:val="24"/>
          <w:lang w:eastAsia="ru-RU"/>
        </w:rPr>
        <w:t>20</w:t>
      </w:r>
      <w:r w:rsidR="004204B1" w:rsidRPr="00F242DD">
        <w:rPr>
          <w:rFonts w:eastAsia="Times New Roman"/>
          <w:szCs w:val="24"/>
          <w:lang w:eastAsia="ru-RU"/>
        </w:rPr>
        <w:t>-й</w:t>
      </w:r>
      <w:r w:rsidRPr="00F242DD">
        <w:rPr>
          <w:rFonts w:eastAsia="Times New Roman"/>
          <w:szCs w:val="24"/>
          <w:lang w:eastAsia="ru-RU"/>
        </w:rPr>
        <w:t>, далее – только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p>
    <w:p w14:paraId="77AB4183"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FFD2E74"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2EEC1FB0"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RD модифицированный</w:t>
      </w:r>
    </w:p>
    <w:p w14:paraId="33886D0B" w14:textId="77777777" w:rsidR="000546DA" w:rsidRPr="00F242DD" w:rsidRDefault="000546DA" w:rsidP="00727CDE">
      <w:pPr>
        <w:pStyle w:val="a6"/>
        <w:numPr>
          <w:ilvl w:val="0"/>
          <w:numId w:val="30"/>
        </w:numPr>
        <w:spacing w:before="0" w:after="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13CC0B20" w14:textId="77777777" w:rsidR="000546DA" w:rsidRPr="00F242DD" w:rsidRDefault="000546DA" w:rsidP="00727CDE">
      <w:pPr>
        <w:pStyle w:val="a6"/>
        <w:numPr>
          <w:ilvl w:val="0"/>
          <w:numId w:val="30"/>
        </w:numPr>
        <w:spacing w:before="0" w:after="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15</w:t>
      </w:r>
      <w:r w:rsidR="004204B1" w:rsidRPr="00F242DD">
        <w:rPr>
          <w:rFonts w:eastAsia="Times New Roman"/>
          <w:szCs w:val="24"/>
          <w:lang w:eastAsia="ru-RU"/>
        </w:rPr>
        <w:t>‒</w:t>
      </w:r>
      <w:r w:rsidRPr="00F242DD">
        <w:rPr>
          <w:rFonts w:eastAsia="Times New Roman"/>
          <w:szCs w:val="24"/>
          <w:lang w:eastAsia="ru-RU"/>
        </w:rPr>
        <w:t>18</w:t>
      </w:r>
      <w:r w:rsidR="004204B1" w:rsidRPr="00F242DD">
        <w:rPr>
          <w:rFonts w:eastAsia="Times New Roman"/>
          <w:szCs w:val="24"/>
          <w:lang w:eastAsia="ru-RU"/>
        </w:rPr>
        <w:t>-й</w:t>
      </w:r>
      <w:r w:rsidRPr="00F242DD">
        <w:rPr>
          <w:rFonts w:eastAsia="Times New Roman"/>
          <w:szCs w:val="24"/>
          <w:lang w:eastAsia="ru-RU"/>
        </w:rPr>
        <w:t>, далее – только дни 1, 8, 15, 22</w:t>
      </w:r>
      <w:r w:rsidR="004204B1" w:rsidRPr="00F242DD">
        <w:rPr>
          <w:rFonts w:eastAsia="Times New Roman"/>
          <w:szCs w:val="24"/>
          <w:lang w:eastAsia="ru-RU"/>
        </w:rPr>
        <w:t>-й</w:t>
      </w:r>
    </w:p>
    <w:p w14:paraId="15D39315"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0BE58E7"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516592AC"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Rd</w:t>
      </w:r>
    </w:p>
    <w:p w14:paraId="40B8BAF5" w14:textId="77777777" w:rsidR="000546DA" w:rsidRPr="00F242DD" w:rsidRDefault="000546DA" w:rsidP="00727CDE">
      <w:pPr>
        <w:pStyle w:val="31"/>
        <w:numPr>
          <w:ilvl w:val="0"/>
          <w:numId w:val="31"/>
        </w:numPr>
        <w:tabs>
          <w:tab w:val="left" w:pos="720"/>
        </w:tabs>
        <w:suppressAutoHyphens/>
        <w:spacing w:line="360" w:lineRule="auto"/>
        <w:contextualSpacing/>
        <w:jc w:val="left"/>
        <w:rPr>
          <w:rFonts w:eastAsia="Times New Roman"/>
        </w:rPr>
      </w:pPr>
      <w:r w:rsidRPr="00F242DD">
        <w:rPr>
          <w:rFonts w:eastAsia="Times New Roman"/>
        </w:rPr>
        <w:t>Леналидомид** 25 мг внутрь, дни 1</w:t>
      </w:r>
      <w:r w:rsidR="004204B1" w:rsidRPr="00F242DD">
        <w:rPr>
          <w:rFonts w:eastAsia="Times New Roman"/>
        </w:rPr>
        <w:t>‒</w:t>
      </w:r>
      <w:r w:rsidRPr="00F242DD">
        <w:rPr>
          <w:rFonts w:eastAsia="Times New Roman"/>
        </w:rPr>
        <w:t>21</w:t>
      </w:r>
      <w:r w:rsidR="004204B1" w:rsidRPr="00F242DD">
        <w:rPr>
          <w:rFonts w:eastAsia="Times New Roman"/>
        </w:rPr>
        <w:t>-й</w:t>
      </w:r>
    </w:p>
    <w:p w14:paraId="09E9271E" w14:textId="77777777" w:rsidR="000546DA" w:rsidRPr="00F242DD" w:rsidRDefault="000546DA" w:rsidP="00727CDE">
      <w:pPr>
        <w:pStyle w:val="31"/>
        <w:numPr>
          <w:ilvl w:val="0"/>
          <w:numId w:val="31"/>
        </w:numPr>
        <w:tabs>
          <w:tab w:val="left" w:pos="720"/>
        </w:tabs>
        <w:suppressAutoHyphens/>
        <w:spacing w:line="360" w:lineRule="auto"/>
        <w:contextualSpacing/>
        <w:jc w:val="left"/>
        <w:rPr>
          <w:rFonts w:eastAsia="Times New Roman"/>
        </w:rPr>
      </w:pPr>
      <w:r w:rsidRPr="00F242DD">
        <w:rPr>
          <w:rFonts w:eastAsia="Times New Roman"/>
        </w:rPr>
        <w:t>Дексаметазон** 40 мг внутрь, дни 1, 8, 15, 22</w:t>
      </w:r>
      <w:r w:rsidR="004204B1" w:rsidRPr="00F242DD">
        <w:rPr>
          <w:rFonts w:eastAsia="Times New Roman"/>
        </w:rPr>
        <w:t>-й</w:t>
      </w:r>
    </w:p>
    <w:p w14:paraId="508E62C5"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016FF43D"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4204B1" w:rsidRPr="00F242DD">
        <w:rPr>
          <w:rFonts w:eastAsia="Times New Roman"/>
          <w:szCs w:val="24"/>
        </w:rPr>
        <w:t>.</w:t>
      </w:r>
    </w:p>
    <w:p w14:paraId="3EF98561" w14:textId="77777777" w:rsidR="000546DA" w:rsidRPr="00F242DD" w:rsidRDefault="000546DA" w:rsidP="00131E36">
      <w:pPr>
        <w:spacing w:before="0" w:after="0"/>
        <w:contextualSpacing/>
        <w:rPr>
          <w:rFonts w:eastAsia="Times New Roman"/>
          <w:b/>
          <w:szCs w:val="24"/>
          <w:lang w:val="en-US" w:eastAsia="ru-RU"/>
        </w:rPr>
      </w:pPr>
      <w:r w:rsidRPr="00F242DD">
        <w:rPr>
          <w:rFonts w:eastAsia="Times New Roman"/>
          <w:b/>
          <w:szCs w:val="24"/>
          <w:lang w:eastAsia="ru-RU"/>
        </w:rPr>
        <w:t>VRD</w:t>
      </w:r>
      <w:r w:rsidR="00626692" w:rsidRPr="00F242DD">
        <w:rPr>
          <w:rFonts w:eastAsia="Times New Roman"/>
          <w:b/>
          <w:szCs w:val="24"/>
          <w:lang w:val="en-US" w:eastAsia="ru-RU"/>
        </w:rPr>
        <w:t xml:space="preserve"> </w:t>
      </w:r>
      <w:r w:rsidR="00626692" w:rsidRPr="00F242DD">
        <w:rPr>
          <w:rFonts w:eastAsia="Times New Roman"/>
          <w:b/>
          <w:szCs w:val="24"/>
          <w:lang w:val="en-US" w:eastAsia="ru-RU"/>
        </w:rPr>
        <w:fldChar w:fldCharType="begin" w:fldLock="1"/>
      </w:r>
      <w:r w:rsidR="00315D6A" w:rsidRPr="00F242DD">
        <w:rPr>
          <w:rFonts w:eastAsia="Times New Roman"/>
          <w:b/>
          <w:szCs w:val="24"/>
          <w:lang w:val="en-US" w:eastAsia="ru-RU"/>
        </w:rPr>
        <w:instrText>ADDIN CSL_CITATION {"citationItems":[{"id":"ITEM-1","itemData":{"DOI":"10.1310/hpj5201-27","ISSN":"19451253","abstract":"The complexity of cancer chemotherapy requires pharmacists be familiar with the complicated regimens and highly toxic agents used. This column reviews various issues related to preparation, dispensing, and administration of antineoplastic therapy, and the agents, both commercially available and investigational, used to treat malignant diseases. Questions or suggestions for topics should be addressed to Dominic A. Solimando, Jr, President, Oncology Pharmacy Services, Inc., 4201 Wilson Blvd #110-545, Arlington, VA 22203, OncRxSvc@comcast.net; or J. Aubrey Waddell, Professor, University of Tennessee College of Pharmacy; Oncology Pharmacist, Pharmacy Department, Blount Memorial Hospital, 907 E. Lamar Alexander Parkway, Maryville, TN 37804, Email: waddfour@charter.net. The information presented in this review is based on published data and clinical expertise and includes information not included in the product labeling. Incorporation of such published data provides a more robust assessment of the drugs and assists pharmacists in evaluation of orders for off-label use of these agents.","author":[{"dropping-particle":"","family":"Punke","given":"Alexandra P.","non-dropping-particle":"","parse-names":false,"suffix":""},{"dropping-particle":"","family":"Waddell","given":"J. Aubrey","non-dropping-particle":"","parse-names":false,"suffix":""},{"dropping-particle":"","family":"Solimando","given":"Dominic A.","non-dropping-particle":"","parse-names":false,"suffix":""}],"container-title":"Hospital Pharmacy","id":"ITEM-1","issue":"1","issued":{"date-parts":[["2017","1","1"]]},"page":"27-32","publisher":"SAGE Publications Ltd","title":"Lenalidomide, bortezomib, and dexamethasone (RVD) regimen for multiple myeloma","type":"article-journal","volume":"52"},"uris":["http://www.mendeley.com/documents/?uuid=cfe68f09-af24-3441-b51b-8e081d82c949"]}],"mendeley":{"formattedCitation":"[78]","plainTextFormattedCitation":"[78]","previouslyFormattedCitation":"[78]"},"properties":{"noteIndex":0},"schema":"https://github.com/citation-style-language/schema/raw/master/csl-citation.json"}</w:instrText>
      </w:r>
      <w:r w:rsidR="00626692" w:rsidRPr="00F242DD">
        <w:rPr>
          <w:rFonts w:eastAsia="Times New Roman"/>
          <w:b/>
          <w:szCs w:val="24"/>
          <w:lang w:val="en-US" w:eastAsia="ru-RU"/>
        </w:rPr>
        <w:fldChar w:fldCharType="separate"/>
      </w:r>
      <w:r w:rsidR="00626692" w:rsidRPr="00F242DD">
        <w:rPr>
          <w:rFonts w:eastAsia="Times New Roman"/>
          <w:noProof/>
          <w:szCs w:val="24"/>
          <w:lang w:val="en-US" w:eastAsia="ru-RU"/>
        </w:rPr>
        <w:t>[78]</w:t>
      </w:r>
      <w:r w:rsidR="00626692" w:rsidRPr="00F242DD">
        <w:rPr>
          <w:rFonts w:eastAsia="Times New Roman"/>
          <w:b/>
          <w:szCs w:val="24"/>
          <w:lang w:val="en-US" w:eastAsia="ru-RU"/>
        </w:rPr>
        <w:fldChar w:fldCharType="end"/>
      </w:r>
    </w:p>
    <w:p w14:paraId="057E9D14" w14:textId="77777777" w:rsidR="000546DA" w:rsidRPr="00F242DD" w:rsidRDefault="000546DA" w:rsidP="00727CDE">
      <w:pPr>
        <w:pStyle w:val="a6"/>
        <w:numPr>
          <w:ilvl w:val="0"/>
          <w:numId w:val="32"/>
        </w:numPr>
        <w:spacing w:before="0" w:after="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w:t>
      </w:r>
      <w:r w:rsidR="00626692" w:rsidRPr="00F242DD">
        <w:rPr>
          <w:rFonts w:eastAsia="Times New Roman"/>
          <w:szCs w:val="24"/>
          <w:lang w:eastAsia="ru-RU"/>
        </w:rPr>
        <w:t>4</w:t>
      </w:r>
      <w:r w:rsidRPr="00F242DD">
        <w:rPr>
          <w:rFonts w:eastAsia="Times New Roman"/>
          <w:szCs w:val="24"/>
          <w:lang w:eastAsia="ru-RU"/>
        </w:rPr>
        <w:t xml:space="preserve">, </w:t>
      </w:r>
      <w:r w:rsidR="00626692" w:rsidRPr="00F242DD">
        <w:rPr>
          <w:rFonts w:eastAsia="Times New Roman"/>
          <w:szCs w:val="24"/>
          <w:lang w:eastAsia="ru-RU"/>
        </w:rPr>
        <w:t>8, 11</w:t>
      </w:r>
      <w:r w:rsidR="004204B1" w:rsidRPr="00F242DD">
        <w:rPr>
          <w:rFonts w:eastAsia="Times New Roman"/>
          <w:szCs w:val="24"/>
          <w:lang w:eastAsia="ru-RU"/>
        </w:rPr>
        <w:t>-й</w:t>
      </w:r>
    </w:p>
    <w:p w14:paraId="655CC81A" w14:textId="77777777" w:rsidR="000546DA" w:rsidRPr="00F242DD" w:rsidRDefault="000546DA" w:rsidP="00727CDE">
      <w:pPr>
        <w:pStyle w:val="a6"/>
        <w:numPr>
          <w:ilvl w:val="0"/>
          <w:numId w:val="32"/>
        </w:numPr>
        <w:spacing w:before="0" w:after="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14</w:t>
      </w:r>
      <w:r w:rsidR="004204B1" w:rsidRPr="00F242DD">
        <w:rPr>
          <w:rFonts w:eastAsia="Times New Roman"/>
          <w:szCs w:val="24"/>
          <w:lang w:eastAsia="ru-RU"/>
        </w:rPr>
        <w:t>-й</w:t>
      </w:r>
    </w:p>
    <w:p w14:paraId="3375845C" w14:textId="77777777" w:rsidR="000546DA" w:rsidRPr="00F242DD" w:rsidRDefault="000546DA" w:rsidP="00727CDE">
      <w:pPr>
        <w:pStyle w:val="a6"/>
        <w:numPr>
          <w:ilvl w:val="0"/>
          <w:numId w:val="32"/>
        </w:numPr>
        <w:spacing w:before="0" w:after="0"/>
        <w:jc w:val="left"/>
        <w:rPr>
          <w:rFonts w:eastAsia="Times New Roman"/>
          <w:szCs w:val="24"/>
          <w:lang w:eastAsia="ru-RU"/>
        </w:rPr>
      </w:pPr>
      <w:r w:rsidRPr="00F242DD">
        <w:rPr>
          <w:rFonts w:eastAsia="Times New Roman"/>
          <w:szCs w:val="24"/>
          <w:lang w:eastAsia="ru-RU"/>
        </w:rPr>
        <w:lastRenderedPageBreak/>
        <w:t>Дексаметазон** 40 мг внутрь, дни 1, 8, 15</w:t>
      </w:r>
      <w:r w:rsidR="004204B1" w:rsidRPr="00F242DD">
        <w:rPr>
          <w:rFonts w:eastAsia="Times New Roman"/>
          <w:szCs w:val="24"/>
          <w:lang w:eastAsia="ru-RU"/>
        </w:rPr>
        <w:t>-й</w:t>
      </w:r>
      <w:r w:rsidR="00626692" w:rsidRPr="00F242DD">
        <w:rPr>
          <w:rFonts w:eastAsia="Times New Roman"/>
          <w:szCs w:val="24"/>
          <w:lang w:eastAsia="ru-RU"/>
        </w:rPr>
        <w:t xml:space="preserve"> </w:t>
      </w:r>
    </w:p>
    <w:p w14:paraId="3E637B03" w14:textId="77777777" w:rsidR="000546DA" w:rsidRPr="00F242DD" w:rsidRDefault="000546DA" w:rsidP="00131E36">
      <w:pPr>
        <w:pStyle w:val="a6"/>
        <w:spacing w:before="0" w:after="0"/>
        <w:ind w:left="1080"/>
        <w:jc w:val="left"/>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097307C5"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RAD</w:t>
      </w:r>
    </w:p>
    <w:p w14:paraId="1CFDD6B4" w14:textId="77777777" w:rsidR="000546DA" w:rsidRPr="00F242DD" w:rsidRDefault="000546DA" w:rsidP="00727CDE">
      <w:pPr>
        <w:pStyle w:val="a6"/>
        <w:numPr>
          <w:ilvl w:val="0"/>
          <w:numId w:val="33"/>
        </w:numPr>
        <w:suppressAutoHyphens/>
        <w:spacing w:before="0" w:after="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51226B77" w14:textId="77777777" w:rsidR="000546DA" w:rsidRPr="00F242DD" w:rsidRDefault="000546DA" w:rsidP="00727CDE">
      <w:pPr>
        <w:pStyle w:val="a6"/>
        <w:numPr>
          <w:ilvl w:val="0"/>
          <w:numId w:val="33"/>
        </w:numPr>
        <w:suppressAutoHyphens/>
        <w:spacing w:before="0" w:after="0"/>
        <w:jc w:val="left"/>
        <w:rPr>
          <w:rFonts w:eastAsia="Times New Roman"/>
          <w:szCs w:val="24"/>
        </w:rPr>
      </w:pPr>
      <w:r w:rsidRPr="00F242DD">
        <w:rPr>
          <w:rFonts w:eastAsia="Times New Roman"/>
          <w:szCs w:val="24"/>
        </w:rPr>
        <w:t>Доксорубицин</w:t>
      </w:r>
      <w:r w:rsidRPr="00F242DD">
        <w:rPr>
          <w:rFonts w:eastAsia="Times New Roman"/>
          <w:szCs w:val="24"/>
          <w:lang w:eastAsia="ru-RU"/>
        </w:rPr>
        <w:t>**</w:t>
      </w:r>
      <w:r w:rsidRPr="00F242DD">
        <w:rPr>
          <w:rFonts w:eastAsia="Times New Roman"/>
          <w:szCs w:val="24"/>
        </w:rPr>
        <w:t xml:space="preserve"> 9 мг/м</w:t>
      </w:r>
      <w:r w:rsidRPr="00F242DD">
        <w:rPr>
          <w:rFonts w:eastAsia="Times New Roman"/>
          <w:szCs w:val="24"/>
          <w:vertAlign w:val="superscript"/>
        </w:rPr>
        <w:t>2</w:t>
      </w:r>
      <w:r w:rsidRPr="00F242DD">
        <w:rPr>
          <w:rFonts w:eastAsia="Times New Roman"/>
          <w:szCs w:val="24"/>
        </w:rPr>
        <w:t xml:space="preserve"> в виде постоянной инфузии или ежедневно болюсно,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p>
    <w:p w14:paraId="30819749" w14:textId="77777777" w:rsidR="000546DA" w:rsidRPr="00F242DD" w:rsidRDefault="000546DA" w:rsidP="00727CDE">
      <w:pPr>
        <w:pStyle w:val="a6"/>
        <w:numPr>
          <w:ilvl w:val="0"/>
          <w:numId w:val="33"/>
        </w:numPr>
        <w:suppressAutoHyphens/>
        <w:spacing w:before="0" w:after="0"/>
        <w:jc w:val="left"/>
        <w:rPr>
          <w:rFonts w:eastAsia="Times New Roman"/>
          <w:szCs w:val="24"/>
        </w:rPr>
      </w:pPr>
      <w:r w:rsidRPr="00F242DD">
        <w:rPr>
          <w:rFonts w:eastAsia="Times New Roman"/>
          <w:szCs w:val="24"/>
        </w:rPr>
        <w:t xml:space="preserve">Дексаметазон 4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17</w:t>
      </w:r>
      <w:r w:rsidR="004204B1" w:rsidRPr="00F242DD">
        <w:rPr>
          <w:rFonts w:eastAsia="Times New Roman"/>
          <w:szCs w:val="24"/>
        </w:rPr>
        <w:t>‒</w:t>
      </w:r>
      <w:r w:rsidRPr="00F242DD">
        <w:rPr>
          <w:rFonts w:eastAsia="Times New Roman"/>
          <w:szCs w:val="24"/>
        </w:rPr>
        <w:t>20</w:t>
      </w:r>
      <w:r w:rsidR="004204B1" w:rsidRPr="00F242DD">
        <w:rPr>
          <w:rFonts w:eastAsia="Times New Roman"/>
          <w:szCs w:val="24"/>
          <w:lang w:eastAsia="ru-RU"/>
        </w:rPr>
        <w:t>-й</w:t>
      </w:r>
    </w:p>
    <w:p w14:paraId="7695AA4D"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66B3438E"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RCD</w:t>
      </w:r>
    </w:p>
    <w:p w14:paraId="06339AE5" w14:textId="77777777" w:rsidR="000546DA" w:rsidRPr="00F242DD" w:rsidRDefault="000546DA" w:rsidP="00727CDE">
      <w:pPr>
        <w:pStyle w:val="a6"/>
        <w:numPr>
          <w:ilvl w:val="0"/>
          <w:numId w:val="34"/>
        </w:numPr>
        <w:suppressAutoHyphens/>
        <w:spacing w:before="0" w:after="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04CA03C9" w14:textId="77777777" w:rsidR="000546DA" w:rsidRPr="00F242DD" w:rsidRDefault="000546DA" w:rsidP="00727CDE">
      <w:pPr>
        <w:pStyle w:val="a6"/>
        <w:numPr>
          <w:ilvl w:val="0"/>
          <w:numId w:val="34"/>
        </w:numPr>
        <w:suppressAutoHyphens/>
        <w:spacing w:before="0" w:after="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500 мг внутрь в дни 1,</w:t>
      </w:r>
      <w:r w:rsidR="004204B1" w:rsidRPr="00F242DD">
        <w:rPr>
          <w:rFonts w:eastAsia="Times New Roman"/>
          <w:szCs w:val="24"/>
        </w:rPr>
        <w:t xml:space="preserve"> </w:t>
      </w:r>
      <w:r w:rsidRPr="00F242DD">
        <w:rPr>
          <w:rFonts w:eastAsia="Times New Roman"/>
          <w:szCs w:val="24"/>
        </w:rPr>
        <w:t>8,</w:t>
      </w:r>
      <w:r w:rsidR="004204B1" w:rsidRPr="00F242DD">
        <w:rPr>
          <w:rFonts w:eastAsia="Times New Roman"/>
          <w:szCs w:val="24"/>
        </w:rPr>
        <w:t xml:space="preserve"> </w:t>
      </w:r>
      <w:r w:rsidRPr="00F242DD">
        <w:rPr>
          <w:rFonts w:eastAsia="Times New Roman"/>
          <w:szCs w:val="24"/>
        </w:rPr>
        <w:t>15,</w:t>
      </w:r>
      <w:r w:rsidR="004204B1" w:rsidRPr="00F242DD">
        <w:rPr>
          <w:rFonts w:eastAsia="Times New Roman"/>
          <w:szCs w:val="24"/>
        </w:rPr>
        <w:t xml:space="preserve"> </w:t>
      </w:r>
      <w:r w:rsidRPr="00F242DD">
        <w:rPr>
          <w:rFonts w:eastAsia="Times New Roman"/>
          <w:szCs w:val="24"/>
        </w:rPr>
        <w:t>21</w:t>
      </w:r>
      <w:r w:rsidR="004204B1" w:rsidRPr="00F242DD">
        <w:rPr>
          <w:rFonts w:eastAsia="Times New Roman"/>
          <w:szCs w:val="24"/>
          <w:lang w:eastAsia="ru-RU"/>
        </w:rPr>
        <w:t>-й</w:t>
      </w:r>
    </w:p>
    <w:p w14:paraId="54FFD929" w14:textId="77777777" w:rsidR="000546DA" w:rsidRPr="00F242DD" w:rsidRDefault="000546DA" w:rsidP="00727CDE">
      <w:pPr>
        <w:pStyle w:val="a6"/>
        <w:numPr>
          <w:ilvl w:val="0"/>
          <w:numId w:val="34"/>
        </w:numPr>
        <w:suppressAutoHyphens/>
        <w:spacing w:before="0" w:after="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8</w:t>
      </w:r>
      <w:r w:rsidR="004204B1" w:rsidRPr="00F242DD">
        <w:rPr>
          <w:rFonts w:eastAsia="Times New Roman"/>
          <w:szCs w:val="24"/>
        </w:rPr>
        <w:t>‒</w:t>
      </w:r>
      <w:r w:rsidRPr="00F242DD">
        <w:rPr>
          <w:rFonts w:eastAsia="Times New Roman"/>
          <w:szCs w:val="24"/>
        </w:rPr>
        <w:t>11</w:t>
      </w:r>
      <w:r w:rsidR="004204B1" w:rsidRPr="00F242DD">
        <w:rPr>
          <w:rFonts w:eastAsia="Times New Roman"/>
          <w:szCs w:val="24"/>
          <w:lang w:eastAsia="ru-RU"/>
        </w:rPr>
        <w:t>-й</w:t>
      </w:r>
    </w:p>
    <w:p w14:paraId="763ADB00"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4AF0786C"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 xml:space="preserve">RCP </w:t>
      </w:r>
    </w:p>
    <w:p w14:paraId="0648B6F5" w14:textId="77777777" w:rsidR="000546DA" w:rsidRPr="00F242DD" w:rsidRDefault="000546DA" w:rsidP="00727CDE">
      <w:pPr>
        <w:pStyle w:val="a6"/>
        <w:numPr>
          <w:ilvl w:val="0"/>
          <w:numId w:val="35"/>
        </w:numPr>
        <w:suppressAutoHyphens/>
        <w:spacing w:before="0" w:after="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2E9F81D0" w14:textId="77777777" w:rsidR="000546DA" w:rsidRPr="00F242DD" w:rsidRDefault="000546DA" w:rsidP="00727CDE">
      <w:pPr>
        <w:pStyle w:val="a6"/>
        <w:numPr>
          <w:ilvl w:val="0"/>
          <w:numId w:val="35"/>
        </w:numPr>
        <w:suppressAutoHyphens/>
        <w:spacing w:before="0" w:after="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300 мг/м</w:t>
      </w:r>
      <w:r w:rsidRPr="00F242DD">
        <w:rPr>
          <w:rFonts w:eastAsia="Times New Roman"/>
          <w:szCs w:val="24"/>
          <w:vertAlign w:val="superscript"/>
        </w:rPr>
        <w:t>2</w:t>
      </w:r>
      <w:r w:rsidRPr="00F242DD">
        <w:rPr>
          <w:rFonts w:eastAsia="Times New Roman"/>
          <w:szCs w:val="24"/>
        </w:rPr>
        <w:t xml:space="preserve"> внутрь в дни 1, 8, 15</w:t>
      </w:r>
      <w:r w:rsidR="00522C92" w:rsidRPr="00F242DD">
        <w:rPr>
          <w:rFonts w:eastAsia="Times New Roman"/>
          <w:szCs w:val="24"/>
          <w:lang w:eastAsia="ru-RU"/>
        </w:rPr>
        <w:t>-й</w:t>
      </w:r>
    </w:p>
    <w:p w14:paraId="3843D3DE" w14:textId="77777777" w:rsidR="000546DA" w:rsidRPr="00F242DD" w:rsidRDefault="000546DA" w:rsidP="00727CDE">
      <w:pPr>
        <w:pStyle w:val="a6"/>
        <w:numPr>
          <w:ilvl w:val="0"/>
          <w:numId w:val="35"/>
        </w:numPr>
        <w:suppressAutoHyphens/>
        <w:spacing w:before="0" w:after="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00 мг внутрь через день</w:t>
      </w:r>
    </w:p>
    <w:p w14:paraId="1D23B42E"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7DC41BF4"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BP</w:t>
      </w:r>
    </w:p>
    <w:p w14:paraId="67715846" w14:textId="77777777" w:rsidR="000546DA" w:rsidRPr="00F242DD" w:rsidRDefault="000546DA" w:rsidP="00727CDE">
      <w:pPr>
        <w:pStyle w:val="a6"/>
        <w:numPr>
          <w:ilvl w:val="0"/>
          <w:numId w:val="36"/>
        </w:numPr>
        <w:suppressAutoHyphens/>
        <w:spacing w:before="0" w:after="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0254605B" w14:textId="77777777" w:rsidR="000546DA" w:rsidRPr="00F242DD" w:rsidRDefault="000546DA" w:rsidP="00727CDE">
      <w:pPr>
        <w:pStyle w:val="a6"/>
        <w:numPr>
          <w:ilvl w:val="0"/>
          <w:numId w:val="36"/>
        </w:numPr>
        <w:suppressAutoHyphens/>
        <w:spacing w:before="0" w:after="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 мг/кг внутрь, дни 1</w:t>
      </w:r>
      <w:r w:rsidR="00522C92" w:rsidRPr="00F242DD">
        <w:rPr>
          <w:rFonts w:eastAsia="Times New Roman"/>
          <w:szCs w:val="24"/>
        </w:rPr>
        <w:t>‒</w:t>
      </w:r>
      <w:r w:rsidRPr="00F242DD">
        <w:rPr>
          <w:rFonts w:eastAsia="Times New Roman"/>
          <w:szCs w:val="24"/>
        </w:rPr>
        <w:t>4</w:t>
      </w:r>
      <w:r w:rsidR="00522C92" w:rsidRPr="00F242DD">
        <w:rPr>
          <w:rFonts w:eastAsia="Times New Roman"/>
          <w:szCs w:val="24"/>
          <w:lang w:eastAsia="ru-RU"/>
        </w:rPr>
        <w:t>-й</w:t>
      </w:r>
    </w:p>
    <w:p w14:paraId="7A013E40"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1CBE0A20" w14:textId="77777777" w:rsidR="000546DA" w:rsidRPr="00F242DD" w:rsidRDefault="000546DA" w:rsidP="00131E36">
      <w:pPr>
        <w:spacing w:before="0" w:after="0"/>
        <w:contextualSpacing/>
        <w:rPr>
          <w:rFonts w:eastAsia="Times New Roman"/>
          <w:szCs w:val="24"/>
        </w:rPr>
      </w:pPr>
      <w:r w:rsidRPr="00F242DD">
        <w:rPr>
          <w:rFonts w:eastAsia="Times New Roman"/>
          <w:b/>
          <w:szCs w:val="24"/>
        </w:rPr>
        <w:t>BBD</w:t>
      </w:r>
    </w:p>
    <w:p w14:paraId="4197352F" w14:textId="77777777" w:rsidR="000546DA" w:rsidRPr="00F242DD" w:rsidRDefault="000546DA" w:rsidP="00727CDE">
      <w:pPr>
        <w:pStyle w:val="a6"/>
        <w:numPr>
          <w:ilvl w:val="0"/>
          <w:numId w:val="37"/>
        </w:numPr>
        <w:suppressAutoHyphens/>
        <w:spacing w:before="0" w:after="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0 мг/м</w:t>
      </w:r>
      <w:r w:rsidRPr="00F242DD">
        <w:rPr>
          <w:rFonts w:eastAsia="Times New Roman"/>
          <w:szCs w:val="24"/>
          <w:vertAlign w:val="superscript"/>
        </w:rPr>
        <w:t>2</w:t>
      </w:r>
      <w:r w:rsidRPr="00F242DD">
        <w:rPr>
          <w:rFonts w:eastAsia="Times New Roman"/>
          <w:szCs w:val="24"/>
        </w:rPr>
        <w:t xml:space="preserve"> в/в, дни 1, 4</w:t>
      </w:r>
      <w:r w:rsidR="00522C92" w:rsidRPr="00F242DD">
        <w:rPr>
          <w:rFonts w:eastAsia="Times New Roman"/>
          <w:szCs w:val="24"/>
          <w:lang w:eastAsia="ru-RU"/>
        </w:rPr>
        <w:t>-й</w:t>
      </w:r>
    </w:p>
    <w:p w14:paraId="60E01175" w14:textId="77777777" w:rsidR="000546DA" w:rsidRPr="00F242DD" w:rsidRDefault="000546DA" w:rsidP="00727CDE">
      <w:pPr>
        <w:pStyle w:val="a6"/>
        <w:numPr>
          <w:ilvl w:val="0"/>
          <w:numId w:val="37"/>
        </w:numPr>
        <w:suppressAutoHyphens/>
        <w:spacing w:before="0" w:after="0"/>
        <w:jc w:val="left"/>
        <w:rPr>
          <w:rFonts w:eastAsia="Times New Roman"/>
          <w:szCs w:val="24"/>
        </w:rPr>
      </w:pPr>
      <w:r w:rsidRPr="00F242DD">
        <w:rPr>
          <w:rFonts w:eastAsia="Times New Roman"/>
          <w:szCs w:val="24"/>
        </w:rPr>
        <w:t>Бортезомиб</w:t>
      </w:r>
      <w:r w:rsidRPr="00F242DD">
        <w:rPr>
          <w:rFonts w:eastAsia="Times New Roman"/>
          <w:szCs w:val="24"/>
          <w:lang w:eastAsia="ru-RU"/>
        </w:rPr>
        <w:t>**</w:t>
      </w:r>
      <w:r w:rsidRPr="00F242DD">
        <w:rPr>
          <w:rFonts w:eastAsia="Times New Roman"/>
          <w:szCs w:val="24"/>
        </w:rPr>
        <w:t xml:space="preserve"> 1,3 мг/м</w:t>
      </w:r>
      <w:r w:rsidRPr="00F242DD">
        <w:rPr>
          <w:rFonts w:eastAsia="Times New Roman"/>
          <w:szCs w:val="24"/>
          <w:vertAlign w:val="superscript"/>
        </w:rPr>
        <w:t>2</w:t>
      </w:r>
      <w:r w:rsidRPr="00F242DD">
        <w:rPr>
          <w:rFonts w:eastAsia="Times New Roman"/>
          <w:szCs w:val="24"/>
          <w:lang w:eastAsia="ru-RU"/>
        </w:rPr>
        <w:t xml:space="preserve">п/к или </w:t>
      </w:r>
      <w:r w:rsidRPr="00F242DD">
        <w:rPr>
          <w:rFonts w:eastAsia="Times New Roman"/>
          <w:szCs w:val="24"/>
        </w:rPr>
        <w:t>в/в, дни 1, 4, 8, 11</w:t>
      </w:r>
      <w:r w:rsidR="00522C92" w:rsidRPr="00F242DD">
        <w:rPr>
          <w:rFonts w:eastAsia="Times New Roman"/>
          <w:szCs w:val="24"/>
          <w:lang w:eastAsia="ru-RU"/>
        </w:rPr>
        <w:t>-й</w:t>
      </w:r>
    </w:p>
    <w:p w14:paraId="0F0A96FD" w14:textId="77777777" w:rsidR="000546DA" w:rsidRPr="00F242DD" w:rsidRDefault="000546DA" w:rsidP="00727CDE">
      <w:pPr>
        <w:pStyle w:val="a6"/>
        <w:numPr>
          <w:ilvl w:val="0"/>
          <w:numId w:val="37"/>
        </w:numPr>
        <w:suppressAutoHyphens/>
        <w:spacing w:before="0" w:after="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нутрь в дни 1, 4, 8, 11</w:t>
      </w:r>
      <w:r w:rsidR="00522C92" w:rsidRPr="00F242DD">
        <w:rPr>
          <w:rFonts w:eastAsia="Times New Roman"/>
          <w:szCs w:val="24"/>
          <w:lang w:eastAsia="ru-RU"/>
        </w:rPr>
        <w:t>-й</w:t>
      </w:r>
    </w:p>
    <w:p w14:paraId="244F2774" w14:textId="77777777" w:rsidR="000546DA" w:rsidRPr="00F242DD" w:rsidRDefault="000546DA" w:rsidP="00131E36">
      <w:pPr>
        <w:spacing w:before="0" w:after="0"/>
        <w:contextualSpacing/>
        <w:rPr>
          <w:rFonts w:eastAsia="Times New Roman"/>
          <w:b/>
          <w:szCs w:val="24"/>
          <w:shd w:val="clear" w:color="auto" w:fill="FFFF00"/>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0BA941D2"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BRD</w:t>
      </w:r>
    </w:p>
    <w:p w14:paraId="774EBCFF" w14:textId="77777777" w:rsidR="000546DA" w:rsidRPr="00F242DD" w:rsidRDefault="000546DA" w:rsidP="00727CDE">
      <w:pPr>
        <w:pStyle w:val="a6"/>
        <w:numPr>
          <w:ilvl w:val="0"/>
          <w:numId w:val="38"/>
        </w:numPr>
        <w:suppressAutoHyphens/>
        <w:spacing w:before="0" w:after="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5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22B58D2E" w14:textId="77777777" w:rsidR="000546DA" w:rsidRPr="00F242DD" w:rsidRDefault="000546DA" w:rsidP="00727CDE">
      <w:pPr>
        <w:pStyle w:val="a6"/>
        <w:numPr>
          <w:ilvl w:val="0"/>
          <w:numId w:val="38"/>
        </w:numPr>
        <w:suppressAutoHyphens/>
        <w:spacing w:before="0" w:after="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10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29F5F202" w14:textId="77777777" w:rsidR="000546DA" w:rsidRPr="00F242DD" w:rsidRDefault="000546DA" w:rsidP="00727CDE">
      <w:pPr>
        <w:pStyle w:val="a6"/>
        <w:numPr>
          <w:ilvl w:val="0"/>
          <w:numId w:val="38"/>
        </w:numPr>
        <w:suppressAutoHyphens/>
        <w:spacing w:before="0" w:after="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или в/в, дни 1, 8, 15, 22</w:t>
      </w:r>
      <w:r w:rsidR="00522C92" w:rsidRPr="00F242DD">
        <w:rPr>
          <w:rFonts w:eastAsia="Times New Roman"/>
          <w:szCs w:val="24"/>
          <w:lang w:eastAsia="ru-RU"/>
        </w:rPr>
        <w:t>-й</w:t>
      </w:r>
    </w:p>
    <w:p w14:paraId="5B51F777"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728F67AB"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Pom+dex</w:t>
      </w:r>
    </w:p>
    <w:p w14:paraId="02890A5A" w14:textId="77777777" w:rsidR="000546DA" w:rsidRPr="00F242DD" w:rsidRDefault="000546DA" w:rsidP="00727CDE">
      <w:pPr>
        <w:pStyle w:val="a6"/>
        <w:numPr>
          <w:ilvl w:val="0"/>
          <w:numId w:val="39"/>
        </w:numPr>
        <w:suppressAutoHyphens/>
        <w:spacing w:before="0" w:after="0"/>
        <w:jc w:val="left"/>
        <w:rPr>
          <w:rFonts w:eastAsia="Times New Roman"/>
          <w:szCs w:val="24"/>
        </w:rPr>
      </w:pPr>
      <w:r w:rsidRPr="00F242DD">
        <w:rPr>
          <w:rFonts w:eastAsia="Times New Roman"/>
          <w:szCs w:val="24"/>
        </w:rPr>
        <w:t>Помалидомид 4 мг внутрь, дни 1</w:t>
      </w:r>
      <w:r w:rsidR="00522C92" w:rsidRPr="00F242DD">
        <w:rPr>
          <w:rFonts w:eastAsia="Times New Roman"/>
          <w:szCs w:val="24"/>
        </w:rPr>
        <w:t>‒</w:t>
      </w:r>
      <w:r w:rsidRPr="00F242DD">
        <w:rPr>
          <w:rFonts w:eastAsia="Times New Roman"/>
          <w:szCs w:val="24"/>
          <w:lang w:val="en-US"/>
        </w:rPr>
        <w:t>21</w:t>
      </w:r>
      <w:r w:rsidR="00522C92" w:rsidRPr="00F242DD">
        <w:rPr>
          <w:rFonts w:eastAsia="Times New Roman"/>
          <w:szCs w:val="24"/>
          <w:lang w:eastAsia="ru-RU"/>
        </w:rPr>
        <w:t>-й</w:t>
      </w:r>
    </w:p>
    <w:p w14:paraId="5E5EE2A7" w14:textId="77777777" w:rsidR="000546DA" w:rsidRPr="00F242DD" w:rsidRDefault="000546DA" w:rsidP="00727CDE">
      <w:pPr>
        <w:pStyle w:val="a6"/>
        <w:numPr>
          <w:ilvl w:val="0"/>
          <w:numId w:val="39"/>
        </w:numPr>
        <w:suppressAutoHyphens/>
        <w:spacing w:before="0" w:after="0"/>
        <w:jc w:val="left"/>
        <w:rPr>
          <w:rFonts w:eastAsia="Times New Roman"/>
          <w:szCs w:val="24"/>
        </w:rPr>
      </w:pPr>
      <w:r w:rsidRPr="00F242DD">
        <w:rPr>
          <w:rFonts w:eastAsia="Times New Roman"/>
          <w:szCs w:val="24"/>
        </w:rPr>
        <w:lastRenderedPageBreak/>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00522C92" w:rsidRPr="00F242DD">
        <w:rPr>
          <w:rFonts w:eastAsia="Times New Roman"/>
          <w:szCs w:val="24"/>
          <w:lang w:eastAsia="ru-RU"/>
        </w:rPr>
        <w:t>-й</w:t>
      </w:r>
    </w:p>
    <w:p w14:paraId="792A1734"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5EC9245E"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Карфилзомиб (монотерапия)</w:t>
      </w:r>
    </w:p>
    <w:p w14:paraId="65851B5D" w14:textId="1EA49216" w:rsidR="000546DA" w:rsidRPr="00F242DD" w:rsidRDefault="000546DA" w:rsidP="00727CDE">
      <w:pPr>
        <w:pStyle w:val="a6"/>
        <w:numPr>
          <w:ilvl w:val="0"/>
          <w:numId w:val="40"/>
        </w:numPr>
        <w:spacing w:before="0" w:after="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00521D08">
        <w:rPr>
          <w:rFonts w:eastAsia="Times New Roman"/>
          <w:szCs w:val="24"/>
        </w:rPr>
        <w:t xml:space="preserve">  </w:t>
      </w:r>
      <w:r w:rsidRPr="00F242DD">
        <w:rPr>
          <w:rFonts w:eastAsia="Times New Roman"/>
          <w:szCs w:val="24"/>
        </w:rPr>
        <w:t>20 мг/м</w:t>
      </w:r>
      <w:r w:rsidRPr="00F242DD">
        <w:rPr>
          <w:rFonts w:eastAsia="Times New Roman"/>
          <w:szCs w:val="24"/>
          <w:vertAlign w:val="superscript"/>
        </w:rPr>
        <w:t>2</w:t>
      </w:r>
      <w:r w:rsidRPr="00F242DD">
        <w:rPr>
          <w:rFonts w:eastAsia="Times New Roman"/>
          <w:szCs w:val="24"/>
        </w:rPr>
        <w:t xml:space="preserve"> в</w:t>
      </w:r>
      <w:r w:rsidR="006A0AFE" w:rsidRPr="00F242DD">
        <w:rPr>
          <w:rFonts w:eastAsia="Times New Roman"/>
          <w:szCs w:val="24"/>
        </w:rPr>
        <w:t>/в,</w:t>
      </w:r>
      <w:r w:rsidRPr="00F242DD">
        <w:rPr>
          <w:rFonts w:eastAsia="Times New Roman"/>
          <w:szCs w:val="24"/>
        </w:rPr>
        <w:t xml:space="preserve"> дни 1, 2, 8, 9, 15, 16</w:t>
      </w:r>
      <w:r w:rsidR="00522C92" w:rsidRPr="00F242DD">
        <w:rPr>
          <w:rFonts w:eastAsia="Times New Roman"/>
          <w:szCs w:val="24"/>
          <w:lang w:eastAsia="ru-RU"/>
        </w:rPr>
        <w:t>-й</w:t>
      </w:r>
      <w:r w:rsidRPr="00F242DD">
        <w:rPr>
          <w:rFonts w:eastAsia="Times New Roman"/>
          <w:szCs w:val="24"/>
        </w:rPr>
        <w:t xml:space="preserve"> </w:t>
      </w:r>
      <w:r w:rsidR="00522C92" w:rsidRPr="00F242DD">
        <w:rPr>
          <w:rFonts w:eastAsia="Times New Roman"/>
          <w:szCs w:val="24"/>
        </w:rPr>
        <w:t>‒ 1-</w:t>
      </w:r>
      <w:r w:rsidRPr="00F242DD">
        <w:rPr>
          <w:rFonts w:eastAsia="Times New Roman"/>
          <w:szCs w:val="24"/>
        </w:rPr>
        <w:t>й цикл,</w:t>
      </w:r>
    </w:p>
    <w:p w14:paraId="3E77AA3C" w14:textId="77777777" w:rsidR="000546DA" w:rsidRPr="00F242DD" w:rsidRDefault="000546DA" w:rsidP="00131E36">
      <w:pPr>
        <w:pStyle w:val="a6"/>
        <w:spacing w:before="0" w:after="0"/>
        <w:ind w:left="1428" w:firstLine="696"/>
        <w:rPr>
          <w:rFonts w:eastAsia="Times New Roman"/>
          <w:szCs w:val="24"/>
        </w:rPr>
      </w:pPr>
      <w:r w:rsidRPr="00F242DD">
        <w:rPr>
          <w:rFonts w:eastAsia="Times New Roman"/>
          <w:szCs w:val="24"/>
        </w:rPr>
        <w:t xml:space="preserve"> 27 мг/м</w:t>
      </w:r>
      <w:r w:rsidRPr="00F242DD">
        <w:rPr>
          <w:rFonts w:eastAsia="Times New Roman"/>
          <w:szCs w:val="24"/>
          <w:vertAlign w:val="superscript"/>
        </w:rPr>
        <w:t xml:space="preserve">2 </w:t>
      </w:r>
      <w:r w:rsidRPr="00F242DD">
        <w:rPr>
          <w:rFonts w:eastAsia="Times New Roman"/>
          <w:szCs w:val="24"/>
        </w:rPr>
        <w:t>в дни 1, 2, 8, 9, 15, 16</w:t>
      </w:r>
      <w:r w:rsidR="00522C92" w:rsidRPr="00F242DD">
        <w:rPr>
          <w:rFonts w:eastAsia="Times New Roman"/>
          <w:szCs w:val="24"/>
          <w:lang w:eastAsia="ru-RU"/>
        </w:rPr>
        <w:t xml:space="preserve">-й ‒ </w:t>
      </w:r>
      <w:r w:rsidRPr="00F242DD">
        <w:rPr>
          <w:rFonts w:eastAsia="Times New Roman"/>
          <w:szCs w:val="24"/>
        </w:rPr>
        <w:t>последующие циклы.</w:t>
      </w:r>
    </w:p>
    <w:p w14:paraId="0FCA8569"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p>
    <w:p w14:paraId="676CB6CD" w14:textId="77777777" w:rsidR="000546DA" w:rsidRPr="00F242DD" w:rsidRDefault="000546DA" w:rsidP="00131E36">
      <w:pPr>
        <w:pStyle w:val="a6"/>
        <w:spacing w:before="0" w:after="0"/>
        <w:ind w:left="0"/>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50ADD660"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К</w:t>
      </w:r>
      <w:r w:rsidRPr="00F242DD">
        <w:rPr>
          <w:rFonts w:eastAsia="Times New Roman"/>
          <w:b/>
          <w:szCs w:val="24"/>
          <w:lang w:val="en-US"/>
        </w:rPr>
        <w:t>d</w:t>
      </w:r>
      <w:r w:rsidR="00315D6A" w:rsidRPr="00F242DD">
        <w:rPr>
          <w:rFonts w:eastAsia="Times New Roman"/>
          <w:b/>
          <w:szCs w:val="24"/>
        </w:rPr>
        <w:t xml:space="preserve"> </w:t>
      </w:r>
      <w:r w:rsidR="00315D6A" w:rsidRPr="00F242DD">
        <w:rPr>
          <w:rFonts w:eastAsia="Times New Roman"/>
          <w:b/>
          <w:szCs w:val="24"/>
        </w:rPr>
        <w:fldChar w:fldCharType="begin" w:fldLock="1"/>
      </w:r>
      <w:r w:rsidR="00315D6A" w:rsidRPr="00F242DD">
        <w:rPr>
          <w:rFonts w:eastAsia="Times New Roman"/>
          <w:b/>
          <w:szCs w:val="24"/>
        </w:rPr>
        <w:instrText>ADDIN CSL_CITATION {"citationItems":[{"id":"ITEM-1","itemData":{"DOI":"10.1016/S1470-2045(17)30578-8","ISSN":"14745488","abstract":"Background The phase 3 ENDEAVOR trial was a head-to-head comparison of two proteasome inhibitors in patients with relapsed or refractory multiple myeloma. Progression-free survival was previously reported to be significantly longer with carfilzomib administered in combination with dexamethasone than with bortezomib and dexamethasone in an interim analysis. The aim of this second interim analysis was to compare overall survival between the two treatment groups. Methods ENDEAVOR was a phase 3, open-label, randomised controlled trial in patients with relapsed or refractory multiple myeloma. Patients were recruited from 198 hospitals and outpatient clinics in 27 countries in Europe, North America, South America, and the Asia-Pacific region. Patients were aged 18 years or older, had relapsed or refractory multiple myeloma, and had received between one and three previous lines of therapy. Patients were randomly assigned (1:1) to receive carfilzomib and dexamethasone (carfilzomib group) or bortezomib and dexamethasone (bortezomib group) through a blocked randomisation scheme (block size of four), stratified by International Staging System stage, previous lines of treatment, previous proteasome inhibitor therapy, and planned route of bortezomib delivery if assigned to the bortezomib group. Carfilzomib (20 mg/m2 on days 1 and 2 of cycle 1; 56 mg/m2 thereafter) was given as a 30-min intravenous infusion on days 1, 2, 8, 9, 15, and 16 of 28-day cycles; bortezomib (1·3 mg/m2) was given as an intravenous bolus or subcutaneous injection on days 1, 4, 8, and 11 of 21-day cycles. Dexamethasone (20 mg oral or intravenous infusion) was given on days 1, 2, 8, 9, 15, 16, 22, and 23 in the carfilzomib group and on days 1, 2, 4, 5, 8, 9, 11, and 12 in the bortezomib group. The primary endpoint of ENDEAVOR, progression-free survival, has been previously reported. A stratified log-rank test was used to compare overall survival between treatment groups for this prospectively planned second interim analysis. Efficacy assessments were done in all randomly assigned patients (the intention-to-treat population) and the safety analysis included patients who received at least one dose of study treatment. This trial is registered with ClinicalTrials.gov, number NCT01568866, and is no longer enrolling patients. Findings Between June 20, 2012, and June 30, 2014, 1096 patients were assessed for eligibility, of whom 929 were randomly assigned (464 to the carfilzomib group and 465 to the bo…","author":[{"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mendeley":{"formattedCitation":"[79]","plainTextFormattedCitation":"[79]"},"properties":{"noteIndex":0},"schema":"https://github.com/citation-style-language/schema/raw/master/csl-citation.json"}</w:instrText>
      </w:r>
      <w:r w:rsidR="00315D6A" w:rsidRPr="00F242DD">
        <w:rPr>
          <w:rFonts w:eastAsia="Times New Roman"/>
          <w:b/>
          <w:szCs w:val="24"/>
        </w:rPr>
        <w:fldChar w:fldCharType="separate"/>
      </w:r>
      <w:r w:rsidR="00315D6A" w:rsidRPr="00F242DD">
        <w:rPr>
          <w:rFonts w:eastAsia="Times New Roman"/>
          <w:noProof/>
          <w:szCs w:val="24"/>
        </w:rPr>
        <w:t>[79]</w:t>
      </w:r>
      <w:r w:rsidR="00315D6A" w:rsidRPr="00F242DD">
        <w:rPr>
          <w:rFonts w:eastAsia="Times New Roman"/>
          <w:b/>
          <w:szCs w:val="24"/>
        </w:rPr>
        <w:fldChar w:fldCharType="end"/>
      </w:r>
    </w:p>
    <w:p w14:paraId="3805FD0A" w14:textId="77777777" w:rsidR="000546DA" w:rsidRPr="00F242DD" w:rsidRDefault="000546DA" w:rsidP="00727CDE">
      <w:pPr>
        <w:pStyle w:val="a6"/>
        <w:numPr>
          <w:ilvl w:val="0"/>
          <w:numId w:val="40"/>
        </w:numPr>
        <w:suppressAutoHyphens/>
        <w:spacing w:before="0" w:after="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Pr="00F242DD">
        <w:rPr>
          <w:rFonts w:eastAsia="Times New Roman"/>
          <w:szCs w:val="24"/>
        </w:rPr>
        <w:t xml:space="preserve"> 56 мг/м</w:t>
      </w:r>
      <w:r w:rsidRPr="00F242DD">
        <w:rPr>
          <w:rFonts w:eastAsia="Times New Roman"/>
          <w:szCs w:val="24"/>
          <w:vertAlign w:val="superscript"/>
        </w:rPr>
        <w:t>2</w:t>
      </w:r>
      <w:r w:rsidRPr="00F242DD">
        <w:rPr>
          <w:rFonts w:eastAsia="Times New Roman"/>
          <w:szCs w:val="24"/>
        </w:rPr>
        <w:t xml:space="preserve"> в/в, дни 1, 2, 8, 9, 15, 16</w:t>
      </w:r>
      <w:r w:rsidR="00522C92" w:rsidRPr="00F242DD">
        <w:rPr>
          <w:rFonts w:eastAsia="Times New Roman"/>
          <w:szCs w:val="24"/>
          <w:lang w:eastAsia="ru-RU"/>
        </w:rPr>
        <w:t>-й</w:t>
      </w:r>
      <w:r w:rsidRPr="00F242DD">
        <w:rPr>
          <w:rFonts w:eastAsia="Times New Roman"/>
          <w:szCs w:val="24"/>
        </w:rPr>
        <w:t xml:space="preserve"> (20 мг/м</w:t>
      </w:r>
      <w:r w:rsidRPr="00F242DD">
        <w:rPr>
          <w:rFonts w:eastAsia="Times New Roman"/>
          <w:szCs w:val="24"/>
          <w:vertAlign w:val="superscript"/>
        </w:rPr>
        <w:t xml:space="preserve">2 </w:t>
      </w:r>
      <w:r w:rsidRPr="00F242DD">
        <w:rPr>
          <w:rFonts w:eastAsia="Times New Roman"/>
          <w:szCs w:val="24"/>
        </w:rPr>
        <w:t>в дни 1,</w:t>
      </w:r>
      <w:r w:rsidR="00522C92" w:rsidRPr="00F242DD">
        <w:rPr>
          <w:rFonts w:eastAsia="Times New Roman"/>
          <w:szCs w:val="24"/>
        </w:rPr>
        <w:t xml:space="preserve"> </w:t>
      </w:r>
      <w:r w:rsidRPr="00F242DD">
        <w:rPr>
          <w:rFonts w:eastAsia="Times New Roman"/>
          <w:szCs w:val="24"/>
        </w:rPr>
        <w:t>2</w:t>
      </w:r>
      <w:r w:rsidR="00522C92" w:rsidRPr="00F242DD">
        <w:rPr>
          <w:rFonts w:eastAsia="Times New Roman"/>
          <w:szCs w:val="24"/>
        </w:rPr>
        <w:t>-й</w:t>
      </w:r>
      <w:r w:rsidRPr="00F242DD">
        <w:rPr>
          <w:rFonts w:eastAsia="Times New Roman"/>
          <w:szCs w:val="24"/>
        </w:rPr>
        <w:t xml:space="preserve"> </w:t>
      </w:r>
      <w:r w:rsidR="00522C92" w:rsidRPr="00F242DD">
        <w:rPr>
          <w:rFonts w:eastAsia="Times New Roman"/>
          <w:szCs w:val="24"/>
        </w:rPr>
        <w:t>1-</w:t>
      </w:r>
      <w:r w:rsidRPr="00F242DD">
        <w:rPr>
          <w:rFonts w:eastAsia="Times New Roman"/>
          <w:szCs w:val="24"/>
        </w:rPr>
        <w:t xml:space="preserve">го цикла) </w:t>
      </w:r>
    </w:p>
    <w:p w14:paraId="58C92C24" w14:textId="77777777" w:rsidR="000546DA" w:rsidRPr="00F242DD" w:rsidRDefault="000546DA" w:rsidP="00727CDE">
      <w:pPr>
        <w:pStyle w:val="a6"/>
        <w:numPr>
          <w:ilvl w:val="0"/>
          <w:numId w:val="40"/>
        </w:numPr>
        <w:suppressAutoHyphens/>
        <w:spacing w:before="0" w:after="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 дни 1, 2, 8, 9, 15, 16, 22, 23</w:t>
      </w:r>
      <w:r w:rsidR="00522C92" w:rsidRPr="00F242DD">
        <w:rPr>
          <w:rFonts w:eastAsia="Times New Roman"/>
          <w:szCs w:val="24"/>
          <w:lang w:eastAsia="ru-RU"/>
        </w:rPr>
        <w:t>-й</w:t>
      </w:r>
    </w:p>
    <w:p w14:paraId="38AF542B" w14:textId="77777777" w:rsidR="000546DA" w:rsidRPr="00F242DD" w:rsidRDefault="000546DA" w:rsidP="00131E36">
      <w:pPr>
        <w:suppressAutoHyphens/>
        <w:spacing w:before="0" w:after="0"/>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p>
    <w:p w14:paraId="393CCF76" w14:textId="77777777" w:rsidR="000546DA" w:rsidRPr="00F242DD" w:rsidRDefault="000546DA" w:rsidP="00131E36">
      <w:pPr>
        <w:suppressAutoHyphens/>
        <w:spacing w:before="0" w:after="0"/>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6CEFB389"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KRd</w:t>
      </w:r>
    </w:p>
    <w:p w14:paraId="42C78E86" w14:textId="77777777" w:rsidR="000546DA" w:rsidRPr="00F242DD" w:rsidRDefault="000546DA" w:rsidP="00727CDE">
      <w:pPr>
        <w:pStyle w:val="a6"/>
        <w:numPr>
          <w:ilvl w:val="0"/>
          <w:numId w:val="41"/>
        </w:numPr>
        <w:suppressAutoHyphens/>
        <w:spacing w:before="0" w:after="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Pr="00F242DD">
        <w:rPr>
          <w:rFonts w:eastAsia="Times New Roman"/>
          <w:szCs w:val="24"/>
        </w:rPr>
        <w:t xml:space="preserve">     20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r w:rsidRPr="00F242DD">
        <w:rPr>
          <w:rFonts w:eastAsia="Times New Roman"/>
          <w:szCs w:val="24"/>
        </w:rPr>
        <w:t>, далее в дозе 27 мг/м</w:t>
      </w:r>
      <w:r w:rsidRPr="00F242DD">
        <w:rPr>
          <w:rFonts w:eastAsia="Times New Roman"/>
          <w:szCs w:val="24"/>
          <w:vertAlign w:val="superscript"/>
        </w:rPr>
        <w:t>2</w:t>
      </w:r>
      <w:r w:rsidRPr="00F242DD">
        <w:rPr>
          <w:rFonts w:eastAsia="Times New Roman"/>
          <w:szCs w:val="24"/>
        </w:rPr>
        <w:t>, дни 8, 9, 15, 16</w:t>
      </w:r>
      <w:r w:rsidR="00522C92" w:rsidRPr="00F242DD">
        <w:rPr>
          <w:rFonts w:eastAsia="Times New Roman"/>
          <w:szCs w:val="24"/>
          <w:lang w:eastAsia="ru-RU"/>
        </w:rPr>
        <w:t>-й</w:t>
      </w:r>
      <w:r w:rsidRPr="00F242DD">
        <w:rPr>
          <w:rFonts w:eastAsia="Times New Roman"/>
          <w:szCs w:val="24"/>
        </w:rPr>
        <w:t xml:space="preserve"> только в 1-</w:t>
      </w:r>
      <w:r w:rsidR="00522C92" w:rsidRPr="00F242DD">
        <w:rPr>
          <w:rFonts w:eastAsia="Times New Roman"/>
          <w:szCs w:val="24"/>
        </w:rPr>
        <w:t>м цикле</w:t>
      </w:r>
    </w:p>
    <w:p w14:paraId="7CB378FA" w14:textId="77777777" w:rsidR="000546DA" w:rsidRPr="00F242DD" w:rsidRDefault="000546DA" w:rsidP="00727CDE">
      <w:pPr>
        <w:pStyle w:val="a6"/>
        <w:numPr>
          <w:ilvl w:val="3"/>
          <w:numId w:val="41"/>
        </w:numPr>
        <w:suppressAutoHyphens/>
        <w:spacing w:before="0" w:after="0"/>
        <w:rPr>
          <w:rFonts w:eastAsia="Times New Roman"/>
          <w:szCs w:val="24"/>
        </w:rPr>
      </w:pPr>
      <w:r w:rsidRPr="00F242DD">
        <w:rPr>
          <w:rFonts w:eastAsia="Times New Roman"/>
          <w:szCs w:val="24"/>
        </w:rPr>
        <w:t>в дозе 27 мг/м</w:t>
      </w:r>
      <w:r w:rsidRPr="00F242DD">
        <w:rPr>
          <w:rFonts w:eastAsia="Times New Roman"/>
          <w:szCs w:val="24"/>
          <w:vertAlign w:val="superscript"/>
        </w:rPr>
        <w:t>2</w:t>
      </w:r>
      <w:r w:rsidRPr="00F242DD">
        <w:rPr>
          <w:rFonts w:eastAsia="Times New Roman"/>
          <w:szCs w:val="24"/>
        </w:rPr>
        <w:t xml:space="preserve"> в дни 1, 2, 8, 9, 15, 16</w:t>
      </w:r>
      <w:r w:rsidR="00522C92" w:rsidRPr="00F242DD">
        <w:rPr>
          <w:rFonts w:eastAsia="Times New Roman"/>
          <w:szCs w:val="24"/>
          <w:lang w:eastAsia="ru-RU"/>
        </w:rPr>
        <w:t>-й</w:t>
      </w:r>
      <w:r w:rsidRPr="00F242DD">
        <w:rPr>
          <w:rFonts w:eastAsia="Times New Roman"/>
          <w:szCs w:val="24"/>
        </w:rPr>
        <w:t xml:space="preserve"> в циклах 2</w:t>
      </w:r>
      <w:r w:rsidR="00522C92" w:rsidRPr="00F242DD">
        <w:rPr>
          <w:rFonts w:eastAsia="Times New Roman"/>
          <w:szCs w:val="24"/>
        </w:rPr>
        <w:t>‒</w:t>
      </w:r>
      <w:r w:rsidRPr="00F242DD">
        <w:rPr>
          <w:rFonts w:eastAsia="Times New Roman"/>
          <w:szCs w:val="24"/>
        </w:rPr>
        <w:t xml:space="preserve">12. </w:t>
      </w:r>
    </w:p>
    <w:p w14:paraId="0C3507E8" w14:textId="77777777" w:rsidR="000546DA" w:rsidRPr="00F242DD" w:rsidRDefault="000546DA" w:rsidP="00727CDE">
      <w:pPr>
        <w:pStyle w:val="a6"/>
        <w:numPr>
          <w:ilvl w:val="3"/>
          <w:numId w:val="41"/>
        </w:numPr>
        <w:suppressAutoHyphens/>
        <w:spacing w:before="0" w:after="0"/>
        <w:rPr>
          <w:rFonts w:eastAsia="Times New Roman"/>
          <w:szCs w:val="24"/>
        </w:rPr>
      </w:pPr>
      <w:r w:rsidRPr="00F242DD">
        <w:rPr>
          <w:rFonts w:eastAsia="Times New Roman"/>
          <w:szCs w:val="24"/>
        </w:rPr>
        <w:t>Начиная с цикла 13</w:t>
      </w:r>
      <w:r w:rsidR="00522C92" w:rsidRPr="00F242DD">
        <w:rPr>
          <w:rFonts w:eastAsia="Times New Roman"/>
          <w:szCs w:val="24"/>
        </w:rPr>
        <w:t>-го</w:t>
      </w:r>
      <w:r w:rsidRPr="00F242DD">
        <w:rPr>
          <w:rFonts w:eastAsia="Times New Roman"/>
          <w:szCs w:val="24"/>
        </w:rPr>
        <w:t xml:space="preserve"> в дозе 27 мг/м</w:t>
      </w:r>
      <w:r w:rsidRPr="00F242DD">
        <w:rPr>
          <w:rFonts w:eastAsia="Times New Roman"/>
          <w:szCs w:val="24"/>
          <w:vertAlign w:val="superscript"/>
        </w:rPr>
        <w:t>2</w:t>
      </w:r>
      <w:r w:rsidRPr="00F242DD">
        <w:rPr>
          <w:rFonts w:eastAsia="Times New Roman"/>
          <w:szCs w:val="24"/>
        </w:rPr>
        <w:t xml:space="preserve"> в дни 1, 2, 15, 16</w:t>
      </w:r>
      <w:r w:rsidR="00522C92" w:rsidRPr="00F242DD">
        <w:rPr>
          <w:rFonts w:eastAsia="Times New Roman"/>
          <w:szCs w:val="24"/>
          <w:lang w:eastAsia="ru-RU"/>
        </w:rPr>
        <w:t>-й</w:t>
      </w:r>
      <w:r w:rsidRPr="00F242DD">
        <w:rPr>
          <w:rFonts w:eastAsia="Times New Roman"/>
          <w:szCs w:val="24"/>
        </w:rPr>
        <w:t xml:space="preserve">. </w:t>
      </w:r>
    </w:p>
    <w:p w14:paraId="697D1723" w14:textId="77777777" w:rsidR="000546DA" w:rsidRPr="00F242DD" w:rsidRDefault="000546DA" w:rsidP="00727CDE">
      <w:pPr>
        <w:pStyle w:val="a6"/>
        <w:numPr>
          <w:ilvl w:val="0"/>
          <w:numId w:val="41"/>
        </w:numPr>
        <w:suppressAutoHyphens/>
        <w:spacing w:before="0" w:after="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7EED7AF8" w14:textId="77777777" w:rsidR="000546DA" w:rsidRPr="00F242DD" w:rsidRDefault="000546DA" w:rsidP="00727CDE">
      <w:pPr>
        <w:pStyle w:val="31"/>
        <w:numPr>
          <w:ilvl w:val="0"/>
          <w:numId w:val="41"/>
        </w:numPr>
        <w:suppressAutoHyphens/>
        <w:spacing w:line="360" w:lineRule="auto"/>
        <w:contextualSpacing/>
        <w:jc w:val="left"/>
        <w:rPr>
          <w:rFonts w:eastAsia="Times New Roman"/>
        </w:rPr>
      </w:pPr>
      <w:r w:rsidRPr="00F242DD">
        <w:rPr>
          <w:rFonts w:eastAsia="Times New Roman"/>
        </w:rPr>
        <w:t>Дексаметазон** 40 мг внутрь или в/в, дни 1, 8, 15, 22</w:t>
      </w:r>
      <w:r w:rsidR="00522C92" w:rsidRPr="00F242DD">
        <w:rPr>
          <w:rFonts w:eastAsia="Times New Roman"/>
        </w:rPr>
        <w:t>-й</w:t>
      </w:r>
    </w:p>
    <w:p w14:paraId="77937374" w14:textId="77777777" w:rsidR="000546DA" w:rsidRPr="00F242DD" w:rsidRDefault="000546DA" w:rsidP="00131E36">
      <w:pPr>
        <w:spacing w:before="0" w:after="0"/>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6EC1109D" w14:textId="77777777" w:rsidR="000546DA" w:rsidRPr="00F242DD" w:rsidRDefault="000546DA" w:rsidP="00131E36">
      <w:pPr>
        <w:pStyle w:val="a6"/>
        <w:spacing w:before="0" w:after="0"/>
        <w:ind w:left="0"/>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7FA75164" w14:textId="77777777" w:rsidR="000546DA" w:rsidRPr="00F242DD" w:rsidRDefault="000546DA" w:rsidP="00131E36">
      <w:pPr>
        <w:spacing w:before="0" w:after="0"/>
        <w:contextualSpacing/>
        <w:rPr>
          <w:rFonts w:eastAsia="Times New Roman"/>
          <w:b/>
          <w:szCs w:val="24"/>
        </w:rPr>
      </w:pPr>
      <w:r w:rsidRPr="00F242DD">
        <w:rPr>
          <w:rFonts w:eastAsia="Times New Roman"/>
          <w:b/>
          <w:szCs w:val="24"/>
        </w:rPr>
        <w:t>IxaRd</w:t>
      </w:r>
    </w:p>
    <w:p w14:paraId="50EA5AFE" w14:textId="77777777" w:rsidR="000546DA" w:rsidRPr="00F242DD" w:rsidRDefault="000546DA" w:rsidP="00727CDE">
      <w:pPr>
        <w:pStyle w:val="af7"/>
        <w:numPr>
          <w:ilvl w:val="0"/>
          <w:numId w:val="42"/>
        </w:numPr>
        <w:spacing w:after="0" w:line="360" w:lineRule="auto"/>
        <w:contextualSpacing/>
      </w:pPr>
      <w:r w:rsidRPr="00F242DD">
        <w:t>Иксазомиб</w:t>
      </w:r>
      <w:r w:rsidRPr="00F242DD">
        <w:rPr>
          <w:lang w:eastAsia="ru-RU"/>
        </w:rPr>
        <w:t>**</w:t>
      </w:r>
      <w:r w:rsidRPr="00F242DD">
        <w:t xml:space="preserve"> 4 мг внутрь, дни 1,</w:t>
      </w:r>
      <w:r w:rsidR="00522C92" w:rsidRPr="00F242DD">
        <w:t xml:space="preserve"> </w:t>
      </w:r>
      <w:r w:rsidRPr="00F242DD">
        <w:t>8,</w:t>
      </w:r>
      <w:r w:rsidR="00522C92" w:rsidRPr="00F242DD">
        <w:t xml:space="preserve"> </w:t>
      </w:r>
      <w:r w:rsidRPr="00F242DD">
        <w:t>15</w:t>
      </w:r>
      <w:r w:rsidR="00522C92" w:rsidRPr="00F242DD">
        <w:rPr>
          <w:lang w:eastAsia="ru-RU"/>
        </w:rPr>
        <w:t>-й</w:t>
      </w:r>
    </w:p>
    <w:p w14:paraId="49B1B13E" w14:textId="77777777" w:rsidR="000546DA" w:rsidRPr="00F242DD" w:rsidRDefault="000546DA" w:rsidP="00727CDE">
      <w:pPr>
        <w:pStyle w:val="af7"/>
        <w:numPr>
          <w:ilvl w:val="0"/>
          <w:numId w:val="42"/>
        </w:numPr>
        <w:spacing w:after="0" w:line="360" w:lineRule="auto"/>
        <w:contextualSpacing/>
      </w:pPr>
      <w:r w:rsidRPr="00F242DD">
        <w:t>Леналидомид</w:t>
      </w:r>
      <w:r w:rsidRPr="00F242DD">
        <w:rPr>
          <w:lang w:eastAsia="ru-RU"/>
        </w:rPr>
        <w:t>**</w:t>
      </w:r>
      <w:r w:rsidRPr="00F242DD">
        <w:t xml:space="preserve"> 25 мг внутрь, дни 1</w:t>
      </w:r>
      <w:r w:rsidR="00522C92" w:rsidRPr="00F242DD">
        <w:t>‒</w:t>
      </w:r>
      <w:r w:rsidRPr="00F242DD">
        <w:t>21</w:t>
      </w:r>
      <w:r w:rsidR="00522C92" w:rsidRPr="00F242DD">
        <w:rPr>
          <w:lang w:eastAsia="ru-RU"/>
        </w:rPr>
        <w:t>-й</w:t>
      </w:r>
    </w:p>
    <w:p w14:paraId="40E971BD" w14:textId="77777777" w:rsidR="000546DA" w:rsidRPr="00F242DD" w:rsidRDefault="000546DA" w:rsidP="00727CDE">
      <w:pPr>
        <w:pStyle w:val="af7"/>
        <w:numPr>
          <w:ilvl w:val="0"/>
          <w:numId w:val="42"/>
        </w:numPr>
        <w:spacing w:after="0" w:line="360" w:lineRule="auto"/>
        <w:contextualSpacing/>
      </w:pPr>
      <w:r w:rsidRPr="00F242DD">
        <w:t>Дексаметазон</w:t>
      </w:r>
      <w:r w:rsidRPr="00F242DD">
        <w:rPr>
          <w:lang w:eastAsia="ru-RU"/>
        </w:rPr>
        <w:t>**</w:t>
      </w:r>
      <w:r w:rsidRPr="00F242DD">
        <w:t xml:space="preserve"> 40 мг внутрь, дни 1,</w:t>
      </w:r>
      <w:r w:rsidR="00522C92" w:rsidRPr="00F242DD">
        <w:t xml:space="preserve"> </w:t>
      </w:r>
      <w:r w:rsidRPr="00F242DD">
        <w:t>8,</w:t>
      </w:r>
      <w:r w:rsidR="00522C92" w:rsidRPr="00F242DD">
        <w:t xml:space="preserve"> </w:t>
      </w:r>
      <w:r w:rsidRPr="00F242DD">
        <w:t>15,</w:t>
      </w:r>
      <w:r w:rsidR="00522C92" w:rsidRPr="00F242DD">
        <w:t xml:space="preserve"> </w:t>
      </w:r>
      <w:r w:rsidRPr="00F242DD">
        <w:t>22</w:t>
      </w:r>
      <w:r w:rsidR="00522C92" w:rsidRPr="00F242DD">
        <w:rPr>
          <w:lang w:eastAsia="ru-RU"/>
        </w:rPr>
        <w:t>-й</w:t>
      </w:r>
    </w:p>
    <w:p w14:paraId="56BD2DCF" w14:textId="77777777" w:rsidR="000546DA" w:rsidRPr="00F242DD" w:rsidRDefault="000546DA" w:rsidP="00131E36">
      <w:pPr>
        <w:pStyle w:val="af7"/>
        <w:tabs>
          <w:tab w:val="left" w:pos="0"/>
        </w:tabs>
        <w:spacing w:after="0" w:line="360" w:lineRule="auto"/>
        <w:contextualSpacing/>
      </w:pPr>
      <w:r w:rsidRPr="00F242DD">
        <w:t>Лечение возобновляется на 29</w:t>
      </w:r>
      <w:r w:rsidR="00522C92" w:rsidRPr="00F242DD">
        <w:rPr>
          <w:lang w:eastAsia="ru-RU"/>
        </w:rPr>
        <w:t>-й</w:t>
      </w:r>
      <w:r w:rsidRPr="00F242DD">
        <w:t xml:space="preserve"> день.</w:t>
      </w:r>
    </w:p>
    <w:p w14:paraId="32934959" w14:textId="77777777" w:rsidR="000546DA" w:rsidRPr="00F242DD" w:rsidRDefault="000546DA" w:rsidP="00131E36">
      <w:pPr>
        <w:pStyle w:val="af7"/>
        <w:tabs>
          <w:tab w:val="left" w:pos="0"/>
        </w:tabs>
        <w:spacing w:after="0" w:line="360" w:lineRule="auto"/>
        <w:ind w:firstLine="0"/>
        <w:contextualSpacing/>
        <w:rPr>
          <w:b/>
        </w:rPr>
      </w:pPr>
      <w:r w:rsidRPr="00F242DD">
        <w:rPr>
          <w:b/>
        </w:rPr>
        <w:t>EloRd:</w:t>
      </w:r>
    </w:p>
    <w:p w14:paraId="5771AB6E" w14:textId="77777777" w:rsidR="000546DA" w:rsidRPr="00F242DD" w:rsidRDefault="000546DA" w:rsidP="00727CDE">
      <w:pPr>
        <w:pStyle w:val="a6"/>
        <w:numPr>
          <w:ilvl w:val="0"/>
          <w:numId w:val="43"/>
        </w:numPr>
        <w:autoSpaceDE w:val="0"/>
        <w:autoSpaceDN w:val="0"/>
        <w:adjustRightInd w:val="0"/>
        <w:spacing w:before="0" w:after="0"/>
        <w:jc w:val="left"/>
        <w:rPr>
          <w:szCs w:val="24"/>
          <w:lang w:eastAsia="ru-RU"/>
        </w:rPr>
      </w:pPr>
      <w:r w:rsidRPr="00F242DD">
        <w:rPr>
          <w:szCs w:val="24"/>
          <w:lang w:eastAsia="ru-RU"/>
        </w:rPr>
        <w:t>Элотузумаб</w:t>
      </w:r>
      <w:r w:rsidR="000A0A61" w:rsidRPr="00F242DD">
        <w:rPr>
          <w:szCs w:val="24"/>
          <w:lang w:eastAsia="ru-RU"/>
        </w:rPr>
        <w:t>**</w:t>
      </w:r>
      <w:r w:rsidRPr="00F242DD">
        <w:rPr>
          <w:szCs w:val="24"/>
          <w:lang w:eastAsia="ru-RU"/>
        </w:rPr>
        <w:t xml:space="preserve"> 10 мг/кг в/в, дни 1, 8, 15, 22</w:t>
      </w:r>
      <w:r w:rsidR="00522C92" w:rsidRPr="00F242DD">
        <w:rPr>
          <w:rFonts w:eastAsia="Times New Roman"/>
          <w:szCs w:val="24"/>
          <w:lang w:eastAsia="ru-RU"/>
        </w:rPr>
        <w:t>-й</w:t>
      </w:r>
      <w:r w:rsidRPr="00F242DD">
        <w:rPr>
          <w:szCs w:val="24"/>
          <w:lang w:eastAsia="ru-RU"/>
        </w:rPr>
        <w:t xml:space="preserve"> в 1 и 2-м циклах.  Дни 1,</w:t>
      </w:r>
      <w:r w:rsidR="00522C92" w:rsidRPr="00F242DD">
        <w:rPr>
          <w:szCs w:val="24"/>
          <w:lang w:eastAsia="ru-RU"/>
        </w:rPr>
        <w:t xml:space="preserve"> </w:t>
      </w:r>
      <w:r w:rsidRPr="00F242DD">
        <w:rPr>
          <w:szCs w:val="24"/>
          <w:lang w:eastAsia="ru-RU"/>
        </w:rPr>
        <w:t>15</w:t>
      </w:r>
      <w:r w:rsidR="00522C92" w:rsidRPr="00F242DD">
        <w:rPr>
          <w:rFonts w:eastAsia="Times New Roman"/>
          <w:szCs w:val="24"/>
          <w:lang w:eastAsia="ru-RU"/>
        </w:rPr>
        <w:t>-й ‒</w:t>
      </w:r>
      <w:r w:rsidRPr="00F242DD">
        <w:rPr>
          <w:szCs w:val="24"/>
          <w:lang w:eastAsia="ru-RU"/>
        </w:rPr>
        <w:t xml:space="preserve"> в последующих циклах </w:t>
      </w:r>
    </w:p>
    <w:p w14:paraId="3ECA7B78" w14:textId="77777777" w:rsidR="000546DA" w:rsidRPr="00F242DD" w:rsidRDefault="000546DA" w:rsidP="00727CDE">
      <w:pPr>
        <w:pStyle w:val="a6"/>
        <w:numPr>
          <w:ilvl w:val="0"/>
          <w:numId w:val="43"/>
        </w:numPr>
        <w:autoSpaceDE w:val="0"/>
        <w:autoSpaceDN w:val="0"/>
        <w:adjustRightInd w:val="0"/>
        <w:spacing w:before="0" w:after="0"/>
        <w:jc w:val="left"/>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25 мг внутрь, дни 1</w:t>
      </w:r>
      <w:r w:rsidR="00522C92" w:rsidRPr="00F242DD">
        <w:rPr>
          <w:szCs w:val="24"/>
          <w:lang w:eastAsia="ru-RU"/>
        </w:rPr>
        <w:t>‒</w:t>
      </w:r>
      <w:r w:rsidRPr="00F242DD">
        <w:rPr>
          <w:szCs w:val="24"/>
          <w:lang w:eastAsia="ru-RU"/>
        </w:rPr>
        <w:t>21</w:t>
      </w:r>
      <w:r w:rsidR="00522C92" w:rsidRPr="00F242DD">
        <w:rPr>
          <w:rFonts w:eastAsia="Times New Roman"/>
          <w:szCs w:val="24"/>
          <w:lang w:eastAsia="ru-RU"/>
        </w:rPr>
        <w:t>-й</w:t>
      </w:r>
    </w:p>
    <w:p w14:paraId="78EF82A2" w14:textId="77777777" w:rsidR="000546DA" w:rsidRPr="00F242DD" w:rsidRDefault="000546DA" w:rsidP="00727CDE">
      <w:pPr>
        <w:pStyle w:val="a6"/>
        <w:numPr>
          <w:ilvl w:val="0"/>
          <w:numId w:val="43"/>
        </w:numPr>
        <w:autoSpaceDE w:val="0"/>
        <w:autoSpaceDN w:val="0"/>
        <w:adjustRightInd w:val="0"/>
        <w:spacing w:before="0" w:after="0"/>
        <w:jc w:val="left"/>
        <w:rPr>
          <w:szCs w:val="24"/>
          <w:lang w:eastAsia="ru-RU"/>
        </w:rPr>
      </w:pPr>
      <w:r w:rsidRPr="00F242DD">
        <w:rPr>
          <w:szCs w:val="24"/>
          <w:lang w:eastAsia="ru-RU"/>
        </w:rPr>
        <w:t>Дексаметазон</w:t>
      </w:r>
      <w:r w:rsidRPr="00F242DD">
        <w:rPr>
          <w:rFonts w:eastAsia="Times New Roman"/>
          <w:szCs w:val="24"/>
          <w:lang w:eastAsia="ru-RU"/>
        </w:rPr>
        <w:t>**</w:t>
      </w:r>
      <w:r w:rsidRPr="00F242DD">
        <w:rPr>
          <w:szCs w:val="24"/>
          <w:lang w:eastAsia="ru-RU"/>
        </w:rPr>
        <w:t xml:space="preserve"> 40 мг внутрь или в/в дни 1, 8, 15, 22</w:t>
      </w:r>
      <w:r w:rsidR="00522C92" w:rsidRPr="00F242DD">
        <w:rPr>
          <w:rFonts w:eastAsia="Times New Roman"/>
          <w:szCs w:val="24"/>
          <w:lang w:eastAsia="ru-RU"/>
        </w:rPr>
        <w:t>-й</w:t>
      </w:r>
      <w:r w:rsidRPr="00F242DD">
        <w:rPr>
          <w:szCs w:val="24"/>
          <w:lang w:eastAsia="ru-RU"/>
        </w:rPr>
        <w:t>.</w:t>
      </w:r>
    </w:p>
    <w:p w14:paraId="17736B1A" w14:textId="77777777" w:rsidR="000546DA" w:rsidRPr="00F242DD" w:rsidRDefault="000546DA" w:rsidP="00131E36">
      <w:pPr>
        <w:autoSpaceDE w:val="0"/>
        <w:autoSpaceDN w:val="0"/>
        <w:adjustRightInd w:val="0"/>
        <w:spacing w:before="0" w:after="0"/>
        <w:contextualSpacing/>
        <w:rPr>
          <w:szCs w:val="24"/>
          <w:lang w:eastAsia="ru-RU"/>
        </w:rPr>
      </w:pPr>
      <w:r w:rsidRPr="00F242DD">
        <w:rPr>
          <w:szCs w:val="24"/>
          <w:lang w:eastAsia="ru-RU"/>
        </w:rPr>
        <w:t>Лечение возобновляется на 29</w:t>
      </w:r>
      <w:r w:rsidR="00522C92" w:rsidRPr="00F242DD">
        <w:rPr>
          <w:rFonts w:eastAsia="Times New Roman"/>
          <w:szCs w:val="24"/>
          <w:lang w:eastAsia="ru-RU"/>
        </w:rPr>
        <w:t>-й</w:t>
      </w:r>
      <w:r w:rsidRPr="00F242DD">
        <w:rPr>
          <w:szCs w:val="24"/>
          <w:lang w:eastAsia="ru-RU"/>
        </w:rPr>
        <w:t xml:space="preserve"> день</w:t>
      </w:r>
      <w:r w:rsidR="00522C92" w:rsidRPr="00F242DD">
        <w:rPr>
          <w:szCs w:val="24"/>
          <w:lang w:eastAsia="ru-RU"/>
        </w:rPr>
        <w:t>.</w:t>
      </w:r>
    </w:p>
    <w:p w14:paraId="41E08DCD" w14:textId="77777777" w:rsidR="000546DA" w:rsidRPr="00F242DD" w:rsidRDefault="000546DA" w:rsidP="00131E36">
      <w:pPr>
        <w:autoSpaceDE w:val="0"/>
        <w:autoSpaceDN w:val="0"/>
        <w:adjustRightInd w:val="0"/>
        <w:spacing w:before="0" w:after="0"/>
        <w:contextualSpacing/>
        <w:rPr>
          <w:b/>
          <w:szCs w:val="24"/>
          <w:lang w:eastAsia="ru-RU"/>
        </w:rPr>
      </w:pPr>
      <w:r w:rsidRPr="00F242DD">
        <w:rPr>
          <w:b/>
          <w:szCs w:val="24"/>
          <w:lang w:eastAsia="ru-RU"/>
        </w:rPr>
        <w:t>Даратумумаб (монотерапия):</w:t>
      </w:r>
    </w:p>
    <w:p w14:paraId="5EACC4A4" w14:textId="77777777" w:rsidR="000546DA" w:rsidRPr="00F242DD" w:rsidRDefault="000546DA" w:rsidP="00727CDE">
      <w:pPr>
        <w:numPr>
          <w:ilvl w:val="0"/>
          <w:numId w:val="17"/>
        </w:numPr>
        <w:autoSpaceDE w:val="0"/>
        <w:autoSpaceDN w:val="0"/>
        <w:adjustRightInd w:val="0"/>
        <w:spacing w:before="0" w:after="0"/>
        <w:contextualSpacing/>
        <w:jc w:val="left"/>
        <w:rPr>
          <w:szCs w:val="24"/>
          <w:lang w:eastAsia="ru-RU"/>
        </w:rPr>
      </w:pPr>
      <w:r w:rsidRPr="00F242DD">
        <w:rPr>
          <w:szCs w:val="24"/>
          <w:lang w:eastAsia="ru-RU"/>
        </w:rPr>
        <w:lastRenderedPageBreak/>
        <w:t>Даратумумаб</w:t>
      </w:r>
      <w:r w:rsidRPr="00F242DD">
        <w:rPr>
          <w:rFonts w:eastAsia="Times New Roman"/>
          <w:szCs w:val="24"/>
          <w:lang w:eastAsia="ru-RU"/>
        </w:rPr>
        <w:t>**</w:t>
      </w:r>
      <w:r w:rsidRPr="00F242DD">
        <w:rPr>
          <w:szCs w:val="24"/>
          <w:lang w:eastAsia="ru-RU"/>
        </w:rPr>
        <w:t xml:space="preserve"> 16 мг/кг в/в </w:t>
      </w:r>
    </w:p>
    <w:p w14:paraId="2500B93F" w14:textId="77777777" w:rsidR="000546DA" w:rsidRPr="00F242DD" w:rsidRDefault="000546DA" w:rsidP="00727CDE">
      <w:pPr>
        <w:numPr>
          <w:ilvl w:val="1"/>
          <w:numId w:val="17"/>
        </w:numPr>
        <w:autoSpaceDE w:val="0"/>
        <w:autoSpaceDN w:val="0"/>
        <w:adjustRightInd w:val="0"/>
        <w:spacing w:before="0" w:after="0"/>
        <w:contextualSpacing/>
        <w:jc w:val="left"/>
        <w:rPr>
          <w:szCs w:val="24"/>
          <w:lang w:eastAsia="ru-RU"/>
        </w:rPr>
      </w:pPr>
      <w:r w:rsidRPr="00F242DD">
        <w:rPr>
          <w:szCs w:val="24"/>
          <w:lang w:eastAsia="ru-RU"/>
        </w:rPr>
        <w:t>1 раз в неделю в 1</w:t>
      </w:r>
      <w:r w:rsidR="00522C92" w:rsidRPr="00F242DD">
        <w:rPr>
          <w:szCs w:val="24"/>
          <w:lang w:eastAsia="ru-RU"/>
        </w:rPr>
        <w:t>‒</w:t>
      </w:r>
      <w:r w:rsidRPr="00F242DD">
        <w:rPr>
          <w:szCs w:val="24"/>
          <w:lang w:eastAsia="ru-RU"/>
        </w:rPr>
        <w:t>8</w:t>
      </w:r>
      <w:r w:rsidR="00522C92" w:rsidRPr="00F242DD">
        <w:rPr>
          <w:rFonts w:eastAsia="Times New Roman"/>
          <w:szCs w:val="24"/>
          <w:lang w:eastAsia="ru-RU"/>
        </w:rPr>
        <w:t>-ю</w:t>
      </w:r>
      <w:r w:rsidRPr="00F242DD">
        <w:rPr>
          <w:szCs w:val="24"/>
          <w:lang w:eastAsia="ru-RU"/>
        </w:rPr>
        <w:t xml:space="preserve"> недели (всего 8 доз) </w:t>
      </w:r>
    </w:p>
    <w:p w14:paraId="27CF6E6B" w14:textId="77777777" w:rsidR="000546DA" w:rsidRPr="00F242DD" w:rsidRDefault="000546DA" w:rsidP="00727CDE">
      <w:pPr>
        <w:numPr>
          <w:ilvl w:val="1"/>
          <w:numId w:val="17"/>
        </w:numPr>
        <w:autoSpaceDE w:val="0"/>
        <w:autoSpaceDN w:val="0"/>
        <w:adjustRightInd w:val="0"/>
        <w:spacing w:before="0" w:after="0"/>
        <w:contextualSpacing/>
        <w:jc w:val="left"/>
        <w:rPr>
          <w:szCs w:val="24"/>
          <w:lang w:eastAsia="ru-RU"/>
        </w:rPr>
      </w:pPr>
      <w:r w:rsidRPr="00F242DD">
        <w:rPr>
          <w:szCs w:val="24"/>
          <w:lang w:eastAsia="ru-RU"/>
        </w:rPr>
        <w:t>1 раз в 2 недели в 9</w:t>
      </w:r>
      <w:r w:rsidR="00522C92" w:rsidRPr="00F242DD">
        <w:rPr>
          <w:szCs w:val="24"/>
          <w:lang w:eastAsia="ru-RU"/>
        </w:rPr>
        <w:t>‒</w:t>
      </w:r>
      <w:r w:rsidRPr="00F242DD">
        <w:rPr>
          <w:szCs w:val="24"/>
          <w:lang w:eastAsia="ru-RU"/>
        </w:rPr>
        <w:t>24</w:t>
      </w:r>
      <w:r w:rsidR="00522C92" w:rsidRPr="00F242DD">
        <w:rPr>
          <w:rFonts w:eastAsia="Times New Roman"/>
          <w:szCs w:val="24"/>
          <w:lang w:eastAsia="ru-RU"/>
        </w:rPr>
        <w:t>-ю</w:t>
      </w:r>
      <w:r w:rsidR="00522C92" w:rsidRPr="00F242DD">
        <w:rPr>
          <w:szCs w:val="24"/>
          <w:lang w:eastAsia="ru-RU"/>
        </w:rPr>
        <w:t xml:space="preserve"> недели (всего 8 доз)</w:t>
      </w:r>
    </w:p>
    <w:p w14:paraId="5BCBD21D" w14:textId="77777777" w:rsidR="000546DA" w:rsidRPr="00F242DD" w:rsidRDefault="000546DA" w:rsidP="00727CDE">
      <w:pPr>
        <w:numPr>
          <w:ilvl w:val="1"/>
          <w:numId w:val="17"/>
        </w:numPr>
        <w:autoSpaceDE w:val="0"/>
        <w:autoSpaceDN w:val="0"/>
        <w:adjustRightInd w:val="0"/>
        <w:spacing w:before="0" w:after="0"/>
        <w:contextualSpacing/>
        <w:jc w:val="left"/>
        <w:rPr>
          <w:szCs w:val="24"/>
          <w:lang w:eastAsia="ru-RU"/>
        </w:rPr>
      </w:pPr>
      <w:r w:rsidRPr="00F242DD">
        <w:rPr>
          <w:szCs w:val="24"/>
          <w:lang w:eastAsia="ru-RU"/>
        </w:rPr>
        <w:t>1 раз в 4 недели с 25</w:t>
      </w:r>
      <w:r w:rsidR="00522C92" w:rsidRPr="00F242DD">
        <w:rPr>
          <w:szCs w:val="24"/>
          <w:lang w:eastAsia="ru-RU"/>
        </w:rPr>
        <w:t>-й</w:t>
      </w:r>
      <w:r w:rsidRPr="00F242DD">
        <w:rPr>
          <w:szCs w:val="24"/>
          <w:lang w:eastAsia="ru-RU"/>
        </w:rPr>
        <w:t xml:space="preserve"> недели </w:t>
      </w:r>
    </w:p>
    <w:p w14:paraId="35489B2C" w14:textId="77777777" w:rsidR="000546DA" w:rsidRPr="00F242DD" w:rsidRDefault="000546DA" w:rsidP="00727CDE">
      <w:pPr>
        <w:numPr>
          <w:ilvl w:val="1"/>
          <w:numId w:val="17"/>
        </w:numPr>
        <w:autoSpaceDE w:val="0"/>
        <w:autoSpaceDN w:val="0"/>
        <w:adjustRightInd w:val="0"/>
        <w:spacing w:before="0" w:after="0"/>
        <w:contextualSpacing/>
        <w:jc w:val="left"/>
        <w:rPr>
          <w:szCs w:val="24"/>
          <w:lang w:eastAsia="ru-RU"/>
        </w:rPr>
      </w:pPr>
      <w:r w:rsidRPr="00F242DD">
        <w:rPr>
          <w:szCs w:val="24"/>
          <w:lang w:eastAsia="ru-RU"/>
        </w:rPr>
        <w:t>Далее до прогрессирования или до развития непереносимости</w:t>
      </w:r>
      <w:r w:rsidR="00522C92" w:rsidRPr="00F242DD">
        <w:rPr>
          <w:szCs w:val="24"/>
          <w:lang w:eastAsia="ru-RU"/>
        </w:rPr>
        <w:t>.</w:t>
      </w:r>
    </w:p>
    <w:p w14:paraId="3D75AB65" w14:textId="77777777" w:rsidR="000546DA" w:rsidRPr="00F242DD" w:rsidRDefault="000546DA" w:rsidP="00131E36">
      <w:pPr>
        <w:autoSpaceDE w:val="0"/>
        <w:autoSpaceDN w:val="0"/>
        <w:adjustRightInd w:val="0"/>
        <w:spacing w:before="0" w:after="0"/>
        <w:ind w:left="1440"/>
        <w:contextualSpacing/>
        <w:jc w:val="left"/>
        <w:rPr>
          <w:szCs w:val="24"/>
          <w:lang w:eastAsia="ru-RU"/>
        </w:rPr>
      </w:pPr>
    </w:p>
    <w:p w14:paraId="663D154F" w14:textId="77777777" w:rsidR="000546DA" w:rsidRPr="00F242DD" w:rsidRDefault="000546DA" w:rsidP="00131E36">
      <w:pPr>
        <w:autoSpaceDE w:val="0"/>
        <w:autoSpaceDN w:val="0"/>
        <w:adjustRightInd w:val="0"/>
        <w:spacing w:before="0" w:after="0"/>
        <w:contextualSpacing/>
        <w:rPr>
          <w:b/>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p>
    <w:p w14:paraId="50676CD0" w14:textId="77777777" w:rsidR="000546DA" w:rsidRPr="00F242DD" w:rsidRDefault="000546DA" w:rsidP="00727CDE">
      <w:pPr>
        <w:pStyle w:val="a6"/>
        <w:numPr>
          <w:ilvl w:val="0"/>
          <w:numId w:val="44"/>
        </w:numPr>
        <w:spacing w:before="0" w:after="0"/>
        <w:rPr>
          <w:rFonts w:eastAsia="Times New Roman"/>
          <w:b/>
          <w:szCs w:val="24"/>
          <w:u w:val="single"/>
          <w:lang w:eastAsia="ru-RU"/>
        </w:rPr>
      </w:pPr>
      <w:r w:rsidRPr="00F242DD">
        <w:rPr>
          <w:rFonts w:eastAsia="Times New Roman"/>
          <w:szCs w:val="24"/>
          <w:lang w:eastAsia="ru-RU"/>
        </w:rPr>
        <w:t>Даратумумаб**</w:t>
      </w:r>
      <w:r w:rsidRPr="00F242DD">
        <w:rPr>
          <w:rFonts w:eastAsia="Times New Roman"/>
          <w:szCs w:val="24"/>
          <w:lang w:eastAsia="ru-RU"/>
        </w:rPr>
        <w:tab/>
        <w:t xml:space="preserve">16 мг/кг в/в </w:t>
      </w:r>
    </w:p>
    <w:p w14:paraId="2AC63DBB" w14:textId="77777777" w:rsidR="000546DA" w:rsidRPr="00F242DD" w:rsidRDefault="000546DA" w:rsidP="00727CDE">
      <w:pPr>
        <w:pStyle w:val="a6"/>
        <w:numPr>
          <w:ilvl w:val="1"/>
          <w:numId w:val="45"/>
        </w:numPr>
        <w:spacing w:before="0" w:after="0"/>
        <w:rPr>
          <w:rFonts w:eastAsia="Times New Roman"/>
          <w:b/>
          <w:szCs w:val="24"/>
          <w:u w:val="single"/>
          <w:lang w:eastAsia="ru-RU"/>
        </w:rPr>
      </w:pPr>
      <w:r w:rsidRPr="00F242DD">
        <w:rPr>
          <w:rFonts w:eastAsia="Times New Roman"/>
          <w:szCs w:val="24"/>
          <w:lang w:eastAsia="ru-RU"/>
        </w:rPr>
        <w:t>1 раз в неделю в 1</w:t>
      </w:r>
      <w:r w:rsidR="00522C92" w:rsidRPr="00F242DD">
        <w:rPr>
          <w:rFonts w:eastAsia="Times New Roman"/>
          <w:szCs w:val="24"/>
          <w:lang w:eastAsia="ru-RU"/>
        </w:rPr>
        <w:t>‒</w:t>
      </w:r>
      <w:r w:rsidRPr="00F242DD">
        <w:rPr>
          <w:rFonts w:eastAsia="Times New Roman"/>
          <w:szCs w:val="24"/>
          <w:lang w:eastAsia="ru-RU"/>
        </w:rPr>
        <w:t>9</w:t>
      </w:r>
      <w:r w:rsidR="00522C92" w:rsidRPr="00F242DD">
        <w:rPr>
          <w:rFonts w:eastAsia="Times New Roman"/>
          <w:szCs w:val="24"/>
          <w:lang w:eastAsia="ru-RU"/>
        </w:rPr>
        <w:t>-ю</w:t>
      </w:r>
      <w:r w:rsidRPr="00F242DD">
        <w:rPr>
          <w:rFonts w:eastAsia="Times New Roman"/>
          <w:szCs w:val="24"/>
          <w:lang w:eastAsia="ru-RU"/>
        </w:rPr>
        <w:t xml:space="preserve"> недели (всего 9 доз)</w:t>
      </w:r>
    </w:p>
    <w:p w14:paraId="123B046E" w14:textId="77777777" w:rsidR="000546DA" w:rsidRPr="00F242DD" w:rsidRDefault="000546DA" w:rsidP="00727CDE">
      <w:pPr>
        <w:pStyle w:val="a6"/>
        <w:numPr>
          <w:ilvl w:val="1"/>
          <w:numId w:val="45"/>
        </w:numPr>
        <w:spacing w:before="0" w:after="0"/>
        <w:rPr>
          <w:rFonts w:eastAsia="Times New Roman"/>
          <w:b/>
          <w:szCs w:val="24"/>
          <w:u w:val="single"/>
          <w:lang w:eastAsia="ru-RU"/>
        </w:rPr>
      </w:pPr>
      <w:r w:rsidRPr="00F242DD">
        <w:rPr>
          <w:rFonts w:eastAsia="Times New Roman"/>
          <w:szCs w:val="24"/>
          <w:lang w:eastAsia="ru-RU"/>
        </w:rPr>
        <w:t>1 раз в 3 недели в 10</w:t>
      </w:r>
      <w:r w:rsidR="00522C92" w:rsidRPr="00F242DD">
        <w:rPr>
          <w:rFonts w:eastAsia="Times New Roman"/>
          <w:szCs w:val="24"/>
          <w:lang w:eastAsia="ru-RU"/>
        </w:rPr>
        <w:t>‒</w:t>
      </w:r>
      <w:r w:rsidRPr="00F242DD">
        <w:rPr>
          <w:rFonts w:eastAsia="Times New Roman"/>
          <w:szCs w:val="24"/>
          <w:lang w:eastAsia="ru-RU"/>
        </w:rPr>
        <w:t>24</w:t>
      </w:r>
      <w:r w:rsidR="00522C92" w:rsidRPr="00F242DD">
        <w:rPr>
          <w:rFonts w:eastAsia="Times New Roman"/>
          <w:szCs w:val="24"/>
          <w:lang w:eastAsia="ru-RU"/>
        </w:rPr>
        <w:t>-ю</w:t>
      </w:r>
      <w:r w:rsidRPr="00F242DD">
        <w:rPr>
          <w:rFonts w:eastAsia="Times New Roman"/>
          <w:szCs w:val="24"/>
          <w:lang w:eastAsia="ru-RU"/>
        </w:rPr>
        <w:t xml:space="preserve"> недели (всего 5 доз)</w:t>
      </w:r>
    </w:p>
    <w:p w14:paraId="7D25AD19" w14:textId="77777777" w:rsidR="000546DA" w:rsidRPr="00F242DD" w:rsidRDefault="000546DA" w:rsidP="00727CDE">
      <w:pPr>
        <w:pStyle w:val="a6"/>
        <w:numPr>
          <w:ilvl w:val="1"/>
          <w:numId w:val="45"/>
        </w:numPr>
        <w:spacing w:before="0" w:after="0"/>
        <w:rPr>
          <w:rFonts w:eastAsia="Times New Roman"/>
          <w:b/>
          <w:szCs w:val="24"/>
          <w:u w:val="single"/>
          <w:lang w:eastAsia="ru-RU"/>
        </w:rPr>
      </w:pPr>
      <w:r w:rsidRPr="00F242DD">
        <w:rPr>
          <w:rFonts w:eastAsia="Times New Roman"/>
          <w:szCs w:val="24"/>
          <w:lang w:eastAsia="ru-RU"/>
        </w:rPr>
        <w:t>1 раз в 4 недели с 25</w:t>
      </w:r>
      <w:r w:rsidR="00522C92" w:rsidRPr="00F242DD">
        <w:rPr>
          <w:rFonts w:eastAsia="Times New Roman"/>
          <w:szCs w:val="24"/>
          <w:lang w:eastAsia="ru-RU"/>
        </w:rPr>
        <w:t>-й</w:t>
      </w:r>
      <w:r w:rsidRPr="00F242DD">
        <w:rPr>
          <w:rFonts w:eastAsia="Times New Roman"/>
          <w:szCs w:val="24"/>
          <w:lang w:eastAsia="ru-RU"/>
        </w:rPr>
        <w:t xml:space="preserve"> недели до прогрессии</w:t>
      </w:r>
    </w:p>
    <w:p w14:paraId="296EA0AE" w14:textId="77777777" w:rsidR="000546DA" w:rsidRPr="00F242DD" w:rsidRDefault="000546DA" w:rsidP="00727CDE">
      <w:pPr>
        <w:pStyle w:val="a6"/>
        <w:numPr>
          <w:ilvl w:val="0"/>
          <w:numId w:val="44"/>
        </w:numPr>
        <w:spacing w:before="0" w:after="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в 1, 4, 8, 11</w:t>
      </w:r>
      <w:r w:rsidR="00522C92" w:rsidRPr="00F242DD">
        <w:rPr>
          <w:rFonts w:eastAsia="Times New Roman"/>
          <w:szCs w:val="24"/>
          <w:lang w:eastAsia="ru-RU"/>
        </w:rPr>
        <w:t>-й</w:t>
      </w:r>
      <w:r w:rsidRPr="00F242DD">
        <w:rPr>
          <w:rFonts w:eastAsia="Times New Roman"/>
          <w:szCs w:val="24"/>
          <w:lang w:eastAsia="ru-RU"/>
        </w:rPr>
        <w:t xml:space="preserve"> дни повторяющихся 3-недельных циклов в течение 8 циклов</w:t>
      </w:r>
    </w:p>
    <w:p w14:paraId="1416EBC9" w14:textId="77777777" w:rsidR="000546DA" w:rsidRPr="00F242DD" w:rsidRDefault="000546DA" w:rsidP="00727CDE">
      <w:pPr>
        <w:pStyle w:val="a6"/>
        <w:numPr>
          <w:ilvl w:val="0"/>
          <w:numId w:val="44"/>
        </w:numPr>
        <w:spacing w:before="0" w:after="0"/>
        <w:jc w:val="left"/>
        <w:rPr>
          <w:rFonts w:eastAsia="Times New Roman"/>
          <w:szCs w:val="24"/>
          <w:lang w:eastAsia="ru-RU"/>
        </w:rPr>
      </w:pPr>
      <w:r w:rsidRPr="00F242DD">
        <w:rPr>
          <w:rFonts w:eastAsia="Times New Roman"/>
          <w:szCs w:val="24"/>
          <w:lang w:eastAsia="ru-RU"/>
        </w:rPr>
        <w:t>Дексаметазон** 20 мг энтерально в 1, 2, 4, 5, 8, 9, 11, 12</w:t>
      </w:r>
      <w:r w:rsidR="00522C92" w:rsidRPr="00F242DD">
        <w:rPr>
          <w:rFonts w:eastAsia="Times New Roman"/>
          <w:szCs w:val="24"/>
          <w:lang w:eastAsia="ru-RU"/>
        </w:rPr>
        <w:t>-й</w:t>
      </w:r>
      <w:r w:rsidRPr="00F242DD">
        <w:rPr>
          <w:rFonts w:eastAsia="Times New Roman"/>
          <w:szCs w:val="24"/>
          <w:lang w:eastAsia="ru-RU"/>
        </w:rPr>
        <w:t xml:space="preserve"> дни на протяжении 8 циклов терапии бортезомибом**</w:t>
      </w:r>
    </w:p>
    <w:p w14:paraId="4E6036D1" w14:textId="77777777" w:rsidR="000546DA" w:rsidRPr="00F242DD" w:rsidRDefault="000546DA" w:rsidP="00131E36">
      <w:pPr>
        <w:spacing w:before="0" w:after="0"/>
        <w:contextualSpacing/>
        <w:jc w:val="left"/>
        <w:rPr>
          <w:rFonts w:eastAsia="Times New Roman"/>
          <w:b/>
          <w:szCs w:val="24"/>
          <w:lang w:val="en-US" w:eastAsia="ru-RU"/>
        </w:rPr>
      </w:pPr>
      <w:r w:rsidRPr="00F242DD">
        <w:rPr>
          <w:rFonts w:eastAsia="Times New Roman"/>
          <w:b/>
          <w:szCs w:val="24"/>
          <w:lang w:val="en-US" w:eastAsia="ru-RU"/>
        </w:rPr>
        <w:t>Dara-Rd</w:t>
      </w:r>
    </w:p>
    <w:p w14:paraId="5C23BDA0" w14:textId="77777777" w:rsidR="000546DA" w:rsidRPr="00F242DD" w:rsidRDefault="000546DA" w:rsidP="00727CDE">
      <w:pPr>
        <w:numPr>
          <w:ilvl w:val="0"/>
          <w:numId w:val="46"/>
        </w:numPr>
        <w:autoSpaceDE w:val="0"/>
        <w:autoSpaceDN w:val="0"/>
        <w:adjustRightInd w:val="0"/>
        <w:spacing w:before="0" w:after="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sidRPr="00F242DD">
        <w:rPr>
          <w:szCs w:val="24"/>
          <w:lang w:eastAsia="ru-RU"/>
        </w:rPr>
        <w:t xml:space="preserve"> 16 мг/кг в/в^</w:t>
      </w:r>
    </w:p>
    <w:p w14:paraId="622E8AD3" w14:textId="77777777" w:rsidR="000546DA" w:rsidRPr="00F242DD" w:rsidRDefault="000546DA" w:rsidP="00727CDE">
      <w:pPr>
        <w:numPr>
          <w:ilvl w:val="1"/>
          <w:numId w:val="47"/>
        </w:numPr>
        <w:autoSpaceDE w:val="0"/>
        <w:autoSpaceDN w:val="0"/>
        <w:adjustRightInd w:val="0"/>
        <w:spacing w:before="0" w:after="0"/>
        <w:contextualSpacing/>
        <w:jc w:val="left"/>
        <w:rPr>
          <w:szCs w:val="24"/>
          <w:lang w:eastAsia="ru-RU"/>
        </w:rPr>
      </w:pPr>
      <w:r w:rsidRPr="00F242DD">
        <w:rPr>
          <w:szCs w:val="24"/>
          <w:lang w:eastAsia="ru-RU"/>
        </w:rPr>
        <w:t>1 раз в неделю в 1</w:t>
      </w:r>
      <w:r w:rsidR="00522C92" w:rsidRPr="00F242DD">
        <w:rPr>
          <w:szCs w:val="24"/>
          <w:lang w:eastAsia="ru-RU"/>
        </w:rPr>
        <w:t>‒</w:t>
      </w:r>
      <w:r w:rsidRPr="00F242DD">
        <w:rPr>
          <w:szCs w:val="24"/>
          <w:lang w:eastAsia="ru-RU"/>
        </w:rPr>
        <w:t>8</w:t>
      </w:r>
      <w:r w:rsidR="00522C92" w:rsidRPr="00F242DD">
        <w:rPr>
          <w:rFonts w:eastAsia="Times New Roman"/>
          <w:szCs w:val="24"/>
          <w:lang w:eastAsia="ru-RU"/>
        </w:rPr>
        <w:t>-ю</w:t>
      </w:r>
      <w:r w:rsidRPr="00F242DD">
        <w:rPr>
          <w:szCs w:val="24"/>
          <w:lang w:eastAsia="ru-RU"/>
        </w:rPr>
        <w:t xml:space="preserve"> недели (всего 8 доз) </w:t>
      </w:r>
    </w:p>
    <w:p w14:paraId="2E90A97A" w14:textId="77777777" w:rsidR="000546DA" w:rsidRPr="00F242DD" w:rsidRDefault="000546DA" w:rsidP="00727CDE">
      <w:pPr>
        <w:numPr>
          <w:ilvl w:val="1"/>
          <w:numId w:val="47"/>
        </w:numPr>
        <w:autoSpaceDE w:val="0"/>
        <w:autoSpaceDN w:val="0"/>
        <w:adjustRightInd w:val="0"/>
        <w:spacing w:before="0" w:after="0"/>
        <w:contextualSpacing/>
        <w:jc w:val="left"/>
        <w:rPr>
          <w:szCs w:val="24"/>
          <w:lang w:eastAsia="ru-RU"/>
        </w:rPr>
      </w:pPr>
      <w:r w:rsidRPr="00F242DD">
        <w:rPr>
          <w:szCs w:val="24"/>
          <w:lang w:eastAsia="ru-RU"/>
        </w:rPr>
        <w:t>1 раз в 2 недели в 9</w:t>
      </w:r>
      <w:r w:rsidR="00522C92" w:rsidRPr="00F242DD">
        <w:rPr>
          <w:szCs w:val="24"/>
          <w:lang w:eastAsia="ru-RU"/>
        </w:rPr>
        <w:t>‒</w:t>
      </w:r>
      <w:r w:rsidRPr="00F242DD">
        <w:rPr>
          <w:szCs w:val="24"/>
          <w:lang w:eastAsia="ru-RU"/>
        </w:rPr>
        <w:t>24</w:t>
      </w:r>
      <w:r w:rsidR="00522C92" w:rsidRPr="00F242DD">
        <w:rPr>
          <w:szCs w:val="24"/>
          <w:lang w:eastAsia="ru-RU"/>
        </w:rPr>
        <w:t>-ю недели (всего 8 доз)</w:t>
      </w:r>
    </w:p>
    <w:p w14:paraId="7EC28B94" w14:textId="77777777" w:rsidR="000546DA" w:rsidRPr="00F242DD" w:rsidRDefault="000546DA" w:rsidP="00727CDE">
      <w:pPr>
        <w:numPr>
          <w:ilvl w:val="1"/>
          <w:numId w:val="47"/>
        </w:numPr>
        <w:autoSpaceDE w:val="0"/>
        <w:autoSpaceDN w:val="0"/>
        <w:adjustRightInd w:val="0"/>
        <w:spacing w:before="0" w:after="0"/>
        <w:contextualSpacing/>
        <w:jc w:val="left"/>
        <w:rPr>
          <w:szCs w:val="24"/>
          <w:lang w:eastAsia="ru-RU"/>
        </w:rPr>
      </w:pPr>
      <w:r w:rsidRPr="00F242DD">
        <w:rPr>
          <w:szCs w:val="24"/>
          <w:lang w:eastAsia="ru-RU"/>
        </w:rPr>
        <w:t>1 раз в 4 недели с 25</w:t>
      </w:r>
      <w:r w:rsidR="00522C92" w:rsidRPr="00F242DD">
        <w:rPr>
          <w:rFonts w:eastAsia="Times New Roman"/>
          <w:szCs w:val="24"/>
          <w:lang w:eastAsia="ru-RU"/>
        </w:rPr>
        <w:t>-й</w:t>
      </w:r>
      <w:r w:rsidRPr="00F242DD">
        <w:rPr>
          <w:szCs w:val="24"/>
          <w:lang w:eastAsia="ru-RU"/>
        </w:rPr>
        <w:t xml:space="preserve"> недели до прогрессирования</w:t>
      </w:r>
    </w:p>
    <w:p w14:paraId="087199F1" w14:textId="77777777" w:rsidR="000546DA" w:rsidRPr="00F242DD" w:rsidRDefault="000546DA" w:rsidP="00727CDE">
      <w:pPr>
        <w:pStyle w:val="a6"/>
        <w:numPr>
          <w:ilvl w:val="0"/>
          <w:numId w:val="46"/>
        </w:numPr>
        <w:autoSpaceDE w:val="0"/>
        <w:autoSpaceDN w:val="0"/>
        <w:adjustRightInd w:val="0"/>
        <w:spacing w:before="0" w:after="0"/>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по 25 мг энтерально в дни 1</w:t>
      </w:r>
      <w:r w:rsidR="00522C92" w:rsidRPr="00F242DD">
        <w:rPr>
          <w:szCs w:val="24"/>
          <w:lang w:eastAsia="ru-RU"/>
        </w:rPr>
        <w:t>‒</w:t>
      </w:r>
      <w:r w:rsidRPr="00F242DD">
        <w:rPr>
          <w:szCs w:val="24"/>
          <w:lang w:eastAsia="ru-RU"/>
        </w:rPr>
        <w:t>21</w:t>
      </w:r>
      <w:r w:rsidR="00522C92" w:rsidRPr="00F242DD">
        <w:rPr>
          <w:rFonts w:eastAsia="Times New Roman"/>
          <w:szCs w:val="24"/>
          <w:lang w:eastAsia="ru-RU"/>
        </w:rPr>
        <w:t>-й</w:t>
      </w:r>
      <w:r w:rsidRPr="00F242DD">
        <w:rPr>
          <w:szCs w:val="24"/>
          <w:lang w:eastAsia="ru-RU"/>
        </w:rPr>
        <w:t xml:space="preserve"> повторяющихся 4-недельных циклов</w:t>
      </w:r>
    </w:p>
    <w:p w14:paraId="092B58B1" w14:textId="77777777" w:rsidR="000546DA" w:rsidRPr="00F242DD" w:rsidRDefault="000546DA" w:rsidP="00727CDE">
      <w:pPr>
        <w:pStyle w:val="a6"/>
        <w:numPr>
          <w:ilvl w:val="0"/>
          <w:numId w:val="46"/>
        </w:numPr>
        <w:spacing w:before="0" w:after="0"/>
        <w:jc w:val="left"/>
        <w:rPr>
          <w:rFonts w:eastAsia="Times New Roman"/>
          <w:szCs w:val="24"/>
          <w:lang w:eastAsia="ru-RU"/>
        </w:rPr>
      </w:pPr>
      <w:r w:rsidRPr="00F242DD">
        <w:rPr>
          <w:rFonts w:eastAsia="Times New Roman"/>
          <w:szCs w:val="24"/>
          <w:lang w:eastAsia="ru-RU"/>
        </w:rPr>
        <w:t xml:space="preserve">Дексаметазон** по 40 мг 1 раз в неделю </w:t>
      </w:r>
    </w:p>
    <w:p w14:paraId="5EF6433C"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MCP</w:t>
      </w:r>
    </w:p>
    <w:p w14:paraId="287E32D5" w14:textId="77777777" w:rsidR="000546DA" w:rsidRPr="00F242DD" w:rsidRDefault="000546DA" w:rsidP="00727CDE">
      <w:pPr>
        <w:numPr>
          <w:ilvl w:val="0"/>
          <w:numId w:val="48"/>
        </w:numPr>
        <w:spacing w:before="0" w:after="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C70EDA6" w14:textId="77777777" w:rsidR="000546DA" w:rsidRPr="00F242DD" w:rsidRDefault="000546DA" w:rsidP="00727CDE">
      <w:pPr>
        <w:numPr>
          <w:ilvl w:val="0"/>
          <w:numId w:val="48"/>
        </w:numPr>
        <w:spacing w:before="0" w:after="0"/>
        <w:contextualSpacing/>
        <w:jc w:val="left"/>
        <w:rPr>
          <w:rFonts w:eastAsia="Times New Roman"/>
          <w:szCs w:val="24"/>
          <w:lang w:eastAsia="ru-RU"/>
        </w:rPr>
      </w:pPr>
      <w:r w:rsidRPr="00F242DD">
        <w:rPr>
          <w:rFonts w:eastAsia="Times New Roman"/>
          <w:szCs w:val="24"/>
          <w:lang w:eastAsia="ru-RU"/>
        </w:rPr>
        <w:t>Мелфалан** 6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6359ABBB" w14:textId="77777777" w:rsidR="000546DA" w:rsidRPr="00F242DD" w:rsidRDefault="000546DA" w:rsidP="00727CDE">
      <w:pPr>
        <w:numPr>
          <w:ilvl w:val="0"/>
          <w:numId w:val="48"/>
        </w:numPr>
        <w:spacing w:before="0" w:after="0"/>
        <w:contextualSpacing/>
        <w:jc w:val="left"/>
        <w:rPr>
          <w:rFonts w:eastAsia="Times New Roman"/>
          <w:szCs w:val="24"/>
          <w:lang w:eastAsia="ru-RU"/>
        </w:rPr>
      </w:pPr>
      <w:r w:rsidRPr="00F242DD">
        <w:rPr>
          <w:rFonts w:eastAsia="Times New Roman"/>
          <w:szCs w:val="24"/>
          <w:lang w:eastAsia="ru-RU"/>
        </w:rPr>
        <w:t>Циклофосфамид** 125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021E0825" w14:textId="77777777" w:rsidR="000546DA" w:rsidRPr="00F242DD" w:rsidRDefault="000546DA" w:rsidP="00727CDE">
      <w:pPr>
        <w:numPr>
          <w:ilvl w:val="0"/>
          <w:numId w:val="48"/>
        </w:numPr>
        <w:spacing w:before="0" w:after="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52B136F"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709578AB"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BAP</w:t>
      </w:r>
    </w:p>
    <w:p w14:paraId="314325D1" w14:textId="77777777" w:rsidR="000546DA" w:rsidRPr="00F242DD" w:rsidRDefault="000546DA" w:rsidP="00727CDE">
      <w:pPr>
        <w:numPr>
          <w:ilvl w:val="0"/>
          <w:numId w:val="49"/>
        </w:numPr>
        <w:spacing w:before="0" w:after="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80E99C4" w14:textId="77777777" w:rsidR="000546DA" w:rsidRPr="00F242DD" w:rsidRDefault="000546DA" w:rsidP="00727CDE">
      <w:pPr>
        <w:numPr>
          <w:ilvl w:val="0"/>
          <w:numId w:val="49"/>
        </w:numPr>
        <w:spacing w:before="0" w:after="0"/>
        <w:contextualSpacing/>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w:t>
      </w:r>
      <w:r w:rsidR="00522C92" w:rsidRPr="00F242DD">
        <w:rPr>
          <w:rFonts w:eastAsia="Times New Roman"/>
          <w:szCs w:val="24"/>
          <w:lang w:eastAsia="ru-RU"/>
        </w:rPr>
        <w:t>ь заменен на ломустин 80 мг/сут</w:t>
      </w:r>
      <w:r w:rsidRPr="00F242DD">
        <w:rPr>
          <w:rFonts w:eastAsia="Times New Roman"/>
          <w:szCs w:val="24"/>
          <w:lang w:eastAsia="ru-RU"/>
        </w:rPr>
        <w:t xml:space="preserve"> внутрь)</w:t>
      </w:r>
    </w:p>
    <w:p w14:paraId="632DE20C" w14:textId="77777777" w:rsidR="000546DA" w:rsidRPr="00F242DD" w:rsidRDefault="000546DA" w:rsidP="00727CDE">
      <w:pPr>
        <w:numPr>
          <w:ilvl w:val="0"/>
          <w:numId w:val="49"/>
        </w:numPr>
        <w:spacing w:before="0" w:after="0"/>
        <w:contextualSpacing/>
        <w:jc w:val="left"/>
        <w:rPr>
          <w:rFonts w:eastAsia="Times New Roman"/>
          <w:szCs w:val="24"/>
          <w:lang w:eastAsia="ru-RU"/>
        </w:rPr>
      </w:pPr>
      <w:r w:rsidRPr="00F242DD">
        <w:rPr>
          <w:rFonts w:eastAsia="Times New Roman"/>
          <w:szCs w:val="24"/>
          <w:lang w:eastAsia="ru-RU"/>
        </w:rPr>
        <w:t>Доксорубиц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245CB49" w14:textId="77777777" w:rsidR="000546DA" w:rsidRPr="00F242DD" w:rsidRDefault="000546DA" w:rsidP="00727CDE">
      <w:pPr>
        <w:numPr>
          <w:ilvl w:val="0"/>
          <w:numId w:val="49"/>
        </w:numPr>
        <w:spacing w:before="0" w:after="0"/>
        <w:contextualSpacing/>
        <w:jc w:val="left"/>
        <w:rPr>
          <w:rFonts w:eastAsia="Times New Roman"/>
          <w:szCs w:val="24"/>
          <w:lang w:eastAsia="ru-RU"/>
        </w:rPr>
      </w:pPr>
      <w:r w:rsidRPr="00F242DD">
        <w:rPr>
          <w:rFonts w:eastAsia="Times New Roman"/>
          <w:szCs w:val="24"/>
          <w:lang w:eastAsia="ru-RU"/>
        </w:rPr>
        <w:lastRenderedPageBreak/>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7A94A30E"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334053E3"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VBMCP (M2)</w:t>
      </w:r>
    </w:p>
    <w:p w14:paraId="45DEF26C" w14:textId="77777777" w:rsidR="000546DA" w:rsidRPr="00F242DD" w:rsidRDefault="000546DA" w:rsidP="00727CDE">
      <w:pPr>
        <w:pStyle w:val="a6"/>
        <w:numPr>
          <w:ilvl w:val="0"/>
          <w:numId w:val="50"/>
        </w:numPr>
        <w:spacing w:before="0" w:after="0"/>
        <w:jc w:val="left"/>
        <w:rPr>
          <w:rFonts w:eastAsia="Times New Roman"/>
          <w:szCs w:val="24"/>
          <w:lang w:eastAsia="ru-RU"/>
        </w:rPr>
      </w:pPr>
      <w:r w:rsidRPr="00F242DD">
        <w:rPr>
          <w:rFonts w:eastAsia="Times New Roman"/>
          <w:szCs w:val="24"/>
          <w:lang w:eastAsia="ru-RU"/>
        </w:rPr>
        <w:t>Винкристин** 1,2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1506F39A" w14:textId="77777777" w:rsidR="000546DA" w:rsidRPr="00F242DD" w:rsidRDefault="000546DA" w:rsidP="00727CDE">
      <w:pPr>
        <w:pStyle w:val="a6"/>
        <w:numPr>
          <w:ilvl w:val="0"/>
          <w:numId w:val="50"/>
        </w:numPr>
        <w:spacing w:before="0" w:after="0"/>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ь заменен на ломустин 80 мг/сут внутрь)</w:t>
      </w:r>
    </w:p>
    <w:p w14:paraId="46BC10AB" w14:textId="77777777" w:rsidR="000546DA" w:rsidRPr="00F242DD" w:rsidRDefault="000546DA" w:rsidP="00727CDE">
      <w:pPr>
        <w:pStyle w:val="a6"/>
        <w:numPr>
          <w:ilvl w:val="0"/>
          <w:numId w:val="50"/>
        </w:numPr>
        <w:spacing w:before="0" w:after="0"/>
        <w:jc w:val="left"/>
        <w:rPr>
          <w:rFonts w:eastAsia="Times New Roman"/>
          <w:szCs w:val="24"/>
          <w:lang w:eastAsia="ru-RU"/>
        </w:rPr>
      </w:pPr>
      <w:r w:rsidRPr="00F242DD">
        <w:rPr>
          <w:rFonts w:eastAsia="Times New Roman"/>
          <w:szCs w:val="24"/>
          <w:lang w:eastAsia="ru-RU"/>
        </w:rPr>
        <w:t>Мелфалан** 8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37D85307" w14:textId="77777777" w:rsidR="000546DA" w:rsidRPr="00F242DD" w:rsidRDefault="000546DA" w:rsidP="00727CDE">
      <w:pPr>
        <w:pStyle w:val="a6"/>
        <w:numPr>
          <w:ilvl w:val="0"/>
          <w:numId w:val="50"/>
        </w:numPr>
        <w:spacing w:before="0" w:after="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0F60465" w14:textId="77777777" w:rsidR="000546DA" w:rsidRPr="00F242DD" w:rsidRDefault="000546DA" w:rsidP="00727CDE">
      <w:pPr>
        <w:pStyle w:val="a6"/>
        <w:numPr>
          <w:ilvl w:val="0"/>
          <w:numId w:val="50"/>
        </w:numPr>
        <w:spacing w:before="0" w:after="0"/>
        <w:jc w:val="left"/>
        <w:rPr>
          <w:rFonts w:eastAsia="Times New Roman"/>
          <w:szCs w:val="24"/>
          <w:lang w:eastAsia="ru-RU"/>
        </w:rPr>
      </w:pPr>
      <w:r w:rsidRPr="00F242DD">
        <w:rPr>
          <w:rFonts w:eastAsia="Times New Roman"/>
          <w:szCs w:val="24"/>
          <w:lang w:eastAsia="ru-RU"/>
        </w:rPr>
        <w:t>Преднизолон** 4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7</w:t>
      </w:r>
      <w:r w:rsidR="00522C92" w:rsidRPr="00F242DD">
        <w:rPr>
          <w:rFonts w:eastAsia="Times New Roman"/>
          <w:szCs w:val="24"/>
          <w:lang w:eastAsia="ru-RU"/>
        </w:rPr>
        <w:t>-й</w:t>
      </w:r>
    </w:p>
    <w:p w14:paraId="791349CA"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36</w:t>
      </w:r>
      <w:r w:rsidR="00522C92" w:rsidRPr="00F242DD">
        <w:rPr>
          <w:rFonts w:eastAsia="Times New Roman"/>
          <w:szCs w:val="24"/>
          <w:lang w:eastAsia="ru-RU"/>
        </w:rPr>
        <w:t>‒</w:t>
      </w:r>
      <w:r w:rsidRPr="00F242DD">
        <w:rPr>
          <w:rFonts w:eastAsia="Times New Roman"/>
          <w:szCs w:val="24"/>
          <w:lang w:eastAsia="ru-RU"/>
        </w:rPr>
        <w:t>43</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7402C5F0" w14:textId="77777777" w:rsidR="000546DA" w:rsidRPr="00F242DD" w:rsidRDefault="000546DA" w:rsidP="00131E36">
      <w:pPr>
        <w:spacing w:before="0" w:after="0"/>
        <w:contextualSpacing/>
        <w:rPr>
          <w:rFonts w:eastAsia="Times New Roman"/>
          <w:b/>
          <w:szCs w:val="24"/>
          <w:lang w:eastAsia="ru-RU"/>
        </w:rPr>
      </w:pPr>
      <w:r w:rsidRPr="00F242DD">
        <w:rPr>
          <w:rFonts w:eastAsia="Times New Roman"/>
          <w:b/>
          <w:szCs w:val="24"/>
          <w:lang w:eastAsia="ru-RU"/>
        </w:rPr>
        <w:t>CD</w:t>
      </w:r>
    </w:p>
    <w:p w14:paraId="297081CC" w14:textId="77777777" w:rsidR="000546DA" w:rsidRPr="00F242DD" w:rsidRDefault="000546DA" w:rsidP="00727CDE">
      <w:pPr>
        <w:pStyle w:val="a6"/>
        <w:numPr>
          <w:ilvl w:val="0"/>
          <w:numId w:val="51"/>
        </w:numPr>
        <w:spacing w:before="0" w:after="0"/>
        <w:jc w:val="left"/>
        <w:rPr>
          <w:rFonts w:eastAsia="Times New Roman"/>
          <w:szCs w:val="24"/>
          <w:lang w:eastAsia="ru-RU"/>
        </w:rPr>
      </w:pPr>
      <w:r w:rsidRPr="00F242DD">
        <w:rPr>
          <w:rFonts w:eastAsia="Times New Roman"/>
          <w:szCs w:val="24"/>
          <w:lang w:eastAsia="ru-RU"/>
        </w:rPr>
        <w:t>Циклофосфамид** 600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C304174" w14:textId="77777777" w:rsidR="000546DA" w:rsidRPr="00F242DD" w:rsidRDefault="000546DA" w:rsidP="00727CDE">
      <w:pPr>
        <w:pStyle w:val="a6"/>
        <w:numPr>
          <w:ilvl w:val="0"/>
          <w:numId w:val="51"/>
        </w:numPr>
        <w:spacing w:before="0" w:after="0"/>
        <w:jc w:val="left"/>
        <w:rPr>
          <w:rFonts w:eastAsia="Times New Roman"/>
          <w:szCs w:val="24"/>
          <w:lang w:eastAsia="ru-RU"/>
        </w:rPr>
      </w:pPr>
      <w:r w:rsidRPr="00F242DD">
        <w:rPr>
          <w:rFonts w:eastAsia="Times New Roman"/>
          <w:szCs w:val="24"/>
          <w:lang w:eastAsia="ru-RU"/>
        </w:rPr>
        <w:t>Дексаметазон** 40 мг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424BF0E2"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w:t>
      </w:r>
    </w:p>
    <w:p w14:paraId="7664DD99" w14:textId="77777777" w:rsidR="000546DA" w:rsidRPr="00F242DD" w:rsidRDefault="000546DA" w:rsidP="00131E36">
      <w:pPr>
        <w:spacing w:before="0" w:after="0"/>
        <w:contextualSpacing/>
        <w:rPr>
          <w:rFonts w:eastAsia="Times New Roman"/>
          <w:b/>
          <w:szCs w:val="24"/>
          <w:lang w:val="en-US" w:eastAsia="ru-RU"/>
        </w:rPr>
      </w:pPr>
      <w:r w:rsidRPr="00F242DD">
        <w:rPr>
          <w:rFonts w:eastAsia="Times New Roman"/>
          <w:b/>
          <w:szCs w:val="24"/>
          <w:lang w:eastAsia="ru-RU"/>
        </w:rPr>
        <w:t>DCEP</w:t>
      </w:r>
      <w:r w:rsidR="006A0AFE" w:rsidRPr="00F242DD">
        <w:rPr>
          <w:rFonts w:eastAsia="Times New Roman"/>
          <w:b/>
          <w:szCs w:val="24"/>
          <w:lang w:val="en-US" w:eastAsia="ru-RU"/>
        </w:rPr>
        <w:t xml:space="preserve"> </w:t>
      </w:r>
      <w:r w:rsidR="006A0AFE" w:rsidRPr="00F242DD">
        <w:rPr>
          <w:rFonts w:eastAsia="Times New Roman"/>
          <w:b/>
          <w:szCs w:val="24"/>
          <w:lang w:val="en-US" w:eastAsia="ru-RU"/>
        </w:rPr>
        <w:fldChar w:fldCharType="begin" w:fldLock="1"/>
      </w:r>
      <w:r w:rsidR="00315D6A" w:rsidRPr="00F242DD">
        <w:rPr>
          <w:rFonts w:eastAsia="Times New Roman"/>
          <w:b/>
          <w:szCs w:val="24"/>
          <w:lang w:val="en-US" w:eastAsia="ru-RU"/>
        </w:rPr>
        <w:instrText>ADDIN CSL_CITATION {"citationItems":[{"id":"ITEM-1","itemData":{"ISSN":"1107-0625","PMID":"17436400","abstract":"PURPOSE The purpose of this study was to assess the efficacy and toxicity of DCEP (dexamethasone, cyclophosphamide, etoposide, cisplatin), as third-line regimen in relapsed or refractory multiple myeloma (MM) patients. PATIENTS AND METHODS Twelve patients (11 men, 1 woman, aged 38-73 years, median 58) with relapsed or refractory MM received 28 cycles of DCEP. Eleven out of 12 patients had already failed 4-6 cycles of VAD (vincristine, doxorubicin, dexamethasone), 7/12 had received 2 or more lines of prior therapy and one of them had high-dose therapy with stem cell support. Seven out of 12 patients were candidates for megatherapy with autologous peripheral blood stem cells transplantation (ASCT) either as consolidation or as salvage treatment. Each cycle of DCEP consisted of cyclophosphamide 400 mg/m(2)/daily, cisplatin 15 mg/m(2)/daily and etoposide 40 mg/m(2)/daily as a 24h infusion, all three drugs administered on days 1-4; plus dexamethasone i.v. bolus 40 mg daily, days 1-4. The dose of cisplatin was adjusted in case of renal impairment. G-CSF was administered daily from day +5 to recovery. The course was repeated every 28 days or was delayed 5-10 days according to the patient's clinical condition. RESULTS The regimen was well tolerated with no major adverse reactions, except for grade 3 or 4 myelotoxicity of short duration. Responses were assessed using the EBMT criteria after the second cycle. Two out of 12 patients achieved complete remission (CR) and 5/12 partial remission (PR), while 5/12 had no response (NR). The overall response (OR) was 58.3% with a median response duration 9 months (range 4-36). Four patients proceeded to successful peripheral blood stem cell mobilization and transplantation. CONCLUSIONS DCEP is an effective and safe salvage treatment for relapsed or refractory MM patients which also offers the possibility for a successful peripheral blood stem cells collection in patients eligible for high-dose therapy and ASCT.","author":[{"dropping-particle":"","family":"Dadacaridou","given":"M","non-dropping-particle":"","parse-names":false,"suffix":""},{"dropping-particle":"","family":"Papanicolaou","given":"X","non-dropping-particle":"","parse-names":false,"suffix":""},{"dropping-particle":"","family":"Maltesas","given":"D","non-dropping-particle":"","parse-names":false,"suffix":""},{"dropping-particle":"","family":"Megalakaki","given":"C","non-dropping-particle":"","parse-names":false,"suffix":""},{"dropping-particle":"","family":"Patos","given":"P","non-dropping-particle":"","parse-names":false,"suffix":""},{"dropping-particle":"","family":"Panteli","given":"K","non-dropping-particle":"","parse-names":false,"suffix":""},{"dropping-particle":"","family":"Repousis","given":"P","non-dropping-particle":"","parse-names":false,"suffix":""},{"dropping-particle":"","family":"Mitsouli-Mentzikof","given":"C","non-dropping-particle":"","parse-names":false,"suffix":""}],"container-title":"Journal of B.U.ON. : official journal of the Balkan Union of Oncology","id":"ITEM-1","issue":"1","issued":{"date-parts":[["0"]]},"page":"41-4","title":"Dexamethasone, cyclophosphamide, etoposide and cisplatin (DCEP) for relapsed or refractory multiple myeloma patients.","type":"article-journal","volume":"12"},"uris":["http://www.mendeley.com/documents/?uuid=167ef954-b010-300e-bee1-fe4103db4375"]}],"mendeley":{"formattedCitation":"[80]","plainTextFormattedCitation":"[80]","previouslyFormattedCitation":"[79]"},"properties":{"noteIndex":0},"schema":"https://github.com/citation-style-language/schema/raw/master/csl-citation.json"}</w:instrText>
      </w:r>
      <w:r w:rsidR="006A0AFE" w:rsidRPr="00F242DD">
        <w:rPr>
          <w:rFonts w:eastAsia="Times New Roman"/>
          <w:b/>
          <w:szCs w:val="24"/>
          <w:lang w:val="en-US" w:eastAsia="ru-RU"/>
        </w:rPr>
        <w:fldChar w:fldCharType="separate"/>
      </w:r>
      <w:r w:rsidR="00315D6A" w:rsidRPr="00F242DD">
        <w:rPr>
          <w:rFonts w:eastAsia="Times New Roman"/>
          <w:noProof/>
          <w:szCs w:val="24"/>
          <w:lang w:val="en-US" w:eastAsia="ru-RU"/>
        </w:rPr>
        <w:t>[80]</w:t>
      </w:r>
      <w:r w:rsidR="006A0AFE" w:rsidRPr="00F242DD">
        <w:rPr>
          <w:rFonts w:eastAsia="Times New Roman"/>
          <w:b/>
          <w:szCs w:val="24"/>
          <w:lang w:val="en-US" w:eastAsia="ru-RU"/>
        </w:rPr>
        <w:fldChar w:fldCharType="end"/>
      </w:r>
    </w:p>
    <w:p w14:paraId="16962C13" w14:textId="77777777" w:rsidR="000546DA" w:rsidRPr="00F242DD" w:rsidRDefault="000546DA" w:rsidP="00727CDE">
      <w:pPr>
        <w:pStyle w:val="a6"/>
        <w:numPr>
          <w:ilvl w:val="0"/>
          <w:numId w:val="52"/>
        </w:numPr>
        <w:spacing w:before="0" w:after="0"/>
        <w:jc w:val="left"/>
        <w:rPr>
          <w:rFonts w:eastAsia="Times New Roman"/>
          <w:szCs w:val="24"/>
          <w:lang w:eastAsia="ru-RU"/>
        </w:rPr>
      </w:pPr>
      <w:r w:rsidRPr="00F242DD">
        <w:rPr>
          <w:rFonts w:eastAsia="Times New Roman"/>
          <w:szCs w:val="24"/>
          <w:lang w:eastAsia="ru-RU"/>
        </w:rPr>
        <w:t>Дексаметазон** 40 мг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1A258130" w14:textId="77777777" w:rsidR="000546DA" w:rsidRPr="00F242DD" w:rsidRDefault="000546DA" w:rsidP="00727CDE">
      <w:pPr>
        <w:pStyle w:val="a6"/>
        <w:numPr>
          <w:ilvl w:val="0"/>
          <w:numId w:val="52"/>
        </w:numPr>
        <w:spacing w:before="0" w:after="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2BD9CF54" w14:textId="77777777" w:rsidR="000546DA" w:rsidRPr="00F242DD" w:rsidRDefault="000546DA" w:rsidP="00727CDE">
      <w:pPr>
        <w:pStyle w:val="a6"/>
        <w:numPr>
          <w:ilvl w:val="0"/>
          <w:numId w:val="52"/>
        </w:numPr>
        <w:spacing w:before="0" w:after="0"/>
        <w:jc w:val="left"/>
        <w:rPr>
          <w:rFonts w:eastAsia="Times New Roman"/>
          <w:szCs w:val="24"/>
          <w:lang w:eastAsia="ru-RU"/>
        </w:rPr>
      </w:pPr>
      <w:r w:rsidRPr="00F242DD">
        <w:rPr>
          <w:rFonts w:eastAsia="Times New Roman"/>
          <w:szCs w:val="24"/>
          <w:lang w:eastAsia="ru-RU"/>
        </w:rPr>
        <w:t>#Этопозид** 4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DF38887" w14:textId="77777777" w:rsidR="000546DA" w:rsidRPr="00F242DD" w:rsidRDefault="000546DA" w:rsidP="00727CDE">
      <w:pPr>
        <w:pStyle w:val="a6"/>
        <w:numPr>
          <w:ilvl w:val="0"/>
          <w:numId w:val="52"/>
        </w:numPr>
        <w:spacing w:before="0" w:after="0"/>
        <w:jc w:val="left"/>
        <w:rPr>
          <w:rFonts w:eastAsia="Times New Roman"/>
          <w:szCs w:val="24"/>
          <w:lang w:eastAsia="ru-RU"/>
        </w:rPr>
      </w:pPr>
      <w:r w:rsidRPr="00F242DD">
        <w:rPr>
          <w:rFonts w:eastAsia="Times New Roman"/>
          <w:szCs w:val="24"/>
          <w:lang w:eastAsia="ru-RU"/>
        </w:rPr>
        <w:t>#Цисплатин** 15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r w:rsidRPr="00F242DD">
        <w:rPr>
          <w:rFonts w:eastAsia="Times New Roman"/>
          <w:szCs w:val="24"/>
          <w:lang w:eastAsia="ru-RU"/>
        </w:rPr>
        <w:t xml:space="preserve"> (доза снижается при почечной недостаточности)</w:t>
      </w:r>
    </w:p>
    <w:p w14:paraId="62C99A07" w14:textId="77777777" w:rsidR="000546DA" w:rsidRPr="00F242DD" w:rsidRDefault="00221B7B" w:rsidP="00727CDE">
      <w:pPr>
        <w:pStyle w:val="a6"/>
        <w:numPr>
          <w:ilvl w:val="0"/>
          <w:numId w:val="52"/>
        </w:numPr>
        <w:spacing w:before="0" w:after="0"/>
        <w:jc w:val="left"/>
        <w:rPr>
          <w:rFonts w:eastAsia="Times New Roman"/>
          <w:szCs w:val="24"/>
          <w:lang w:eastAsia="ru-RU"/>
        </w:rPr>
      </w:pPr>
      <w:r w:rsidRPr="00F242DD">
        <w:rPr>
          <w:rFonts w:eastAsia="Times New Roman"/>
          <w:szCs w:val="24"/>
          <w:lang w:eastAsia="ru-RU"/>
        </w:rPr>
        <w:t>#</w:t>
      </w:r>
      <w:r w:rsidR="000546DA" w:rsidRPr="00F242DD">
        <w:rPr>
          <w:rFonts w:eastAsia="Times New Roman"/>
          <w:szCs w:val="24"/>
          <w:lang w:eastAsia="ru-RU"/>
        </w:rPr>
        <w:t xml:space="preserve">Г-КСФ </w:t>
      </w:r>
      <w:r w:rsidR="006A0AFE" w:rsidRPr="00F242DD">
        <w:rPr>
          <w:rFonts w:eastAsia="Times New Roman"/>
          <w:szCs w:val="24"/>
          <w:lang w:eastAsia="ru-RU"/>
        </w:rPr>
        <w:t xml:space="preserve">в дозировке согласно инструкции по применению препарата, </w:t>
      </w:r>
      <w:r w:rsidR="000546DA" w:rsidRPr="00F242DD">
        <w:rPr>
          <w:rFonts w:eastAsia="Times New Roman"/>
          <w:szCs w:val="24"/>
          <w:lang w:eastAsia="ru-RU"/>
        </w:rPr>
        <w:t>с 5</w:t>
      </w:r>
      <w:r w:rsidR="00522C92" w:rsidRPr="00F242DD">
        <w:rPr>
          <w:rFonts w:eastAsia="Times New Roman"/>
          <w:szCs w:val="24"/>
          <w:lang w:eastAsia="ru-RU"/>
        </w:rPr>
        <w:t>-го</w:t>
      </w:r>
      <w:r w:rsidR="000546DA" w:rsidRPr="00F242DD">
        <w:rPr>
          <w:rFonts w:eastAsia="Times New Roman"/>
          <w:szCs w:val="24"/>
          <w:lang w:eastAsia="ru-RU"/>
        </w:rPr>
        <w:t xml:space="preserve"> дня до восстановления уровня нейтрофилов</w:t>
      </w:r>
    </w:p>
    <w:p w14:paraId="6B26E977" w14:textId="77777777" w:rsidR="000546DA" w:rsidRPr="00F242DD"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 или откладывается на 5</w:t>
      </w:r>
      <w:r w:rsidR="00522C92" w:rsidRPr="00F242DD">
        <w:rPr>
          <w:rFonts w:eastAsia="Times New Roman"/>
          <w:szCs w:val="24"/>
          <w:lang w:eastAsia="ru-RU"/>
        </w:rPr>
        <w:t>‒</w:t>
      </w:r>
      <w:r w:rsidRPr="00F242DD">
        <w:rPr>
          <w:rFonts w:eastAsia="Times New Roman"/>
          <w:szCs w:val="24"/>
          <w:lang w:eastAsia="ru-RU"/>
        </w:rPr>
        <w:t>10 дней по клиническим показаниям</w:t>
      </w:r>
      <w:r w:rsidR="00522C92" w:rsidRPr="00F242DD">
        <w:rPr>
          <w:rFonts w:eastAsia="Times New Roman"/>
          <w:szCs w:val="24"/>
          <w:lang w:eastAsia="ru-RU"/>
        </w:rPr>
        <w:t>.</w:t>
      </w:r>
    </w:p>
    <w:p w14:paraId="4ED75BC9" w14:textId="77777777" w:rsidR="000546DA" w:rsidRPr="008F69F6" w:rsidRDefault="000546DA" w:rsidP="00131E36">
      <w:pPr>
        <w:spacing w:before="0" w:after="0"/>
        <w:contextualSpacing/>
        <w:rPr>
          <w:rFonts w:eastAsia="Times New Roman"/>
          <w:b/>
          <w:szCs w:val="24"/>
          <w:lang w:val="en-US" w:eastAsia="ru-RU"/>
        </w:rPr>
      </w:pPr>
      <w:r w:rsidRPr="00F242DD">
        <w:rPr>
          <w:rFonts w:eastAsia="Times New Roman"/>
          <w:b/>
          <w:szCs w:val="24"/>
          <w:lang w:eastAsia="ru-RU"/>
        </w:rPr>
        <w:t>VD-PACE</w:t>
      </w:r>
      <w:r w:rsidR="001E16F8" w:rsidRPr="00F242DD">
        <w:rPr>
          <w:rFonts w:eastAsia="Times New Roman"/>
          <w:b/>
          <w:szCs w:val="24"/>
          <w:lang w:val="en-US" w:eastAsia="ru-RU"/>
        </w:rPr>
        <w:t xml:space="preserve"> </w:t>
      </w:r>
      <w:r w:rsidR="001E16F8" w:rsidRPr="00F242DD">
        <w:rPr>
          <w:rFonts w:eastAsia="Times New Roman"/>
          <w:b/>
          <w:szCs w:val="24"/>
          <w:lang w:val="en-US" w:eastAsia="ru-RU"/>
        </w:rPr>
        <w:fldChar w:fldCharType="begin" w:fldLock="1"/>
      </w:r>
      <w:r w:rsidR="00315D6A" w:rsidRPr="00F242DD">
        <w:rPr>
          <w:rFonts w:eastAsia="Times New Roman"/>
          <w:b/>
          <w:szCs w:val="24"/>
          <w:lang w:val="en-US" w:eastAsia="ru-RU"/>
        </w:rPr>
        <w:instrText>ADDIN CSL_CITATION {"citationItems":[{"id":"ITEM-1","itemData":{"DOI":"10.1002/ajh.24954","ISSN":"03618609","author":[{"dropping-particle":"","family":"Lakshman","given":"Arjun","non-dropping-particle":"","parse-names":false,"suffix":""},{"dropping-particle":"","family":"Singh","given":"Preet Paul","non-dropping-particle":"","parse-names":false,"suffix":""},{"dropping-particle":"","family":"Rajkumar","given":"S. Vincent","non-dropping-particle":"","parse-names":false,"suffix":""},{"dropping-particle":"","family":"Dispenzieri","given":"Angela","non-dropping-particle":"","parse-names":false,"suffix":""},{"dropping-particle":"","family":"Lacy","given":"Martha Q.","non-dropping-particle":"","parse-names":false,"suffix":""},{"dropping-particle":"","family":"Gertz","given":"Morie A.","non-dropping-particle":"","parse-names":false,"suffix":""},{"dropping-particle":"","family":"Buadi","given":"Francis K.","non-dropping-particle":"","parse-names":false,"suffix":""},{"dropping-particle":"","family":"Dingli","given":"David","non-dropping-particle":"","parse-names":false,"suffix":""},{"dropping-particle":"","family":"Hwa","given":"Yi Lisa","non-dropping-particle":"","parse-names":false,"suffix":""},{"dropping-particle":"","family":"Fonder","given":"Amie L.","non-dropping-particle":"","parse-names":false,"suffix":""},{"dropping-particle":"","family":"Hobbs","given":"Miriam","non-dropping-particle":"","parse-names":false,"suffix":""},{"dropping-particle":"","family":"Hayman","given":"Suzanne R.","non-dropping-particle":"","parse-names":false,"suffix":""},{"dropping-particle":"","family":"Zeldenrust","given":"Steven R.","non-dropping-particle":"","parse-names":false,"suffix":""},{"dropping-particle":"","family":"Lust","given":"John A.","non-dropping-particle":"","parse-names":false,"suffix":""},{"dropping-particle":"","family":"Russell","given":"Stephen J.","non-dropping-particle":"","parse-names":false,"suffix":""},{"dropping-particle":"","family":"Leung","given":"Nelson","non-dropping-particle":"","parse-names":false,"suffix":""},{"dropping-particle":"","family":"Kapoor","given":"Prashant</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mil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o</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ve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Ronald</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mil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Li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ve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Yi</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mil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onsalv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ve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Wilson</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I</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mil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Koureli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ve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Taxiarchi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mil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Warsam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ve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Rahma</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mil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Ky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ve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Robert</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A</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mil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Kumar</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ve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haji</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K</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ropping</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am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als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uffix</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container</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tit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American</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Journal</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of</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Hematolog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id</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ITEM</w:instrText>
      </w:r>
      <w:r w:rsidR="00315D6A" w:rsidRPr="008F69F6">
        <w:rPr>
          <w:rFonts w:eastAsia="Times New Roman"/>
          <w:b/>
          <w:szCs w:val="24"/>
          <w:lang w:val="en-US" w:eastAsia="ru-RU"/>
        </w:rPr>
        <w:instrText>-1","</w:instrText>
      </w:r>
      <w:r w:rsidR="00315D6A" w:rsidRPr="00F242DD">
        <w:rPr>
          <w:rFonts w:eastAsia="Times New Roman"/>
          <w:b/>
          <w:szCs w:val="24"/>
          <w:lang w:val="en-US" w:eastAsia="ru-RU"/>
        </w:rPr>
        <w:instrText>issue</w:instrText>
      </w:r>
      <w:r w:rsidR="00315D6A" w:rsidRPr="008F69F6">
        <w:rPr>
          <w:rFonts w:eastAsia="Times New Roman"/>
          <w:b/>
          <w:szCs w:val="24"/>
          <w:lang w:val="en-US" w:eastAsia="ru-RU"/>
        </w:rPr>
        <w:instrText>":"2","</w:instrText>
      </w:r>
      <w:r w:rsidR="00315D6A" w:rsidRPr="00F242DD">
        <w:rPr>
          <w:rFonts w:eastAsia="Times New Roman"/>
          <w:b/>
          <w:szCs w:val="24"/>
          <w:lang w:val="en-US" w:eastAsia="ru-RU"/>
        </w:rPr>
        <w:instrText>issued</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at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parts</w:instrText>
      </w:r>
      <w:r w:rsidR="00315D6A" w:rsidRPr="008F69F6">
        <w:rPr>
          <w:rFonts w:eastAsia="Times New Roman"/>
          <w:b/>
          <w:szCs w:val="24"/>
          <w:lang w:val="en-US" w:eastAsia="ru-RU"/>
        </w:rPr>
        <w:instrText>":[["2018","2"]]},"</w:instrText>
      </w:r>
      <w:r w:rsidR="00315D6A" w:rsidRPr="00F242DD">
        <w:rPr>
          <w:rFonts w:eastAsia="Times New Roman"/>
          <w:b/>
          <w:szCs w:val="24"/>
          <w:lang w:val="en-US" w:eastAsia="ru-RU"/>
        </w:rPr>
        <w:instrText>page</w:instrText>
      </w:r>
      <w:r w:rsidR="00315D6A" w:rsidRPr="008F69F6">
        <w:rPr>
          <w:rFonts w:eastAsia="Times New Roman"/>
          <w:b/>
          <w:szCs w:val="24"/>
          <w:lang w:val="en-US" w:eastAsia="ru-RU"/>
        </w:rPr>
        <w:instrText>":"179-186","</w:instrText>
      </w:r>
      <w:r w:rsidR="00315D6A" w:rsidRPr="00F242DD">
        <w:rPr>
          <w:rFonts w:eastAsia="Times New Roman"/>
          <w:b/>
          <w:szCs w:val="24"/>
          <w:lang w:val="en-US" w:eastAsia="ru-RU"/>
        </w:rPr>
        <w:instrText>tit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Efficacy</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of</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VDT</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PAC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like</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regimens</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in</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treatment</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of</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relapsed</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refractory</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multiple</w:instrText>
      </w:r>
      <w:r w:rsidR="00315D6A" w:rsidRPr="008F69F6">
        <w:rPr>
          <w:rFonts w:eastAsia="Times New Roman"/>
          <w:b/>
          <w:szCs w:val="24"/>
          <w:lang w:val="en-US" w:eastAsia="ru-RU"/>
        </w:rPr>
        <w:instrText xml:space="preserve"> </w:instrText>
      </w:r>
      <w:r w:rsidR="00315D6A" w:rsidRPr="00F242DD">
        <w:rPr>
          <w:rFonts w:eastAsia="Times New Roman"/>
          <w:b/>
          <w:szCs w:val="24"/>
          <w:lang w:val="en-US" w:eastAsia="ru-RU"/>
        </w:rPr>
        <w:instrText>myeloma</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typ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artic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journal</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volume</w:instrText>
      </w:r>
      <w:r w:rsidR="00315D6A" w:rsidRPr="008F69F6">
        <w:rPr>
          <w:rFonts w:eastAsia="Times New Roman"/>
          <w:b/>
          <w:szCs w:val="24"/>
          <w:lang w:val="en-US" w:eastAsia="ru-RU"/>
        </w:rPr>
        <w:instrText>":"93"},"</w:instrText>
      </w:r>
      <w:r w:rsidR="00315D6A" w:rsidRPr="00F242DD">
        <w:rPr>
          <w:rFonts w:eastAsia="Times New Roman"/>
          <w:b/>
          <w:szCs w:val="24"/>
          <w:lang w:val="en-US" w:eastAsia="ru-RU"/>
        </w:rPr>
        <w:instrText>uri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http</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www</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mendele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com</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document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uuid</w:instrText>
      </w:r>
      <w:r w:rsidR="00315D6A" w:rsidRPr="008F69F6">
        <w:rPr>
          <w:rFonts w:eastAsia="Times New Roman"/>
          <w:b/>
          <w:szCs w:val="24"/>
          <w:lang w:val="en-US" w:eastAsia="ru-RU"/>
        </w:rPr>
        <w:instrText>=50743</w:instrText>
      </w:r>
      <w:r w:rsidR="00315D6A" w:rsidRPr="00F242DD">
        <w:rPr>
          <w:rFonts w:eastAsia="Times New Roman"/>
          <w:b/>
          <w:szCs w:val="24"/>
          <w:lang w:val="en-US" w:eastAsia="ru-RU"/>
        </w:rPr>
        <w:instrText>ed</w:instrText>
      </w:r>
      <w:r w:rsidR="00315D6A" w:rsidRPr="008F69F6">
        <w:rPr>
          <w:rFonts w:eastAsia="Times New Roman"/>
          <w:b/>
          <w:szCs w:val="24"/>
          <w:lang w:val="en-US" w:eastAsia="ru-RU"/>
        </w:rPr>
        <w:instrText>5-</w:instrText>
      </w:r>
      <w:r w:rsidR="00315D6A" w:rsidRPr="00F242DD">
        <w:rPr>
          <w:rFonts w:eastAsia="Times New Roman"/>
          <w:b/>
          <w:szCs w:val="24"/>
          <w:lang w:val="en-US" w:eastAsia="ru-RU"/>
        </w:rPr>
        <w:instrText>cabd</w:instrText>
      </w:r>
      <w:r w:rsidR="00315D6A" w:rsidRPr="008F69F6">
        <w:rPr>
          <w:rFonts w:eastAsia="Times New Roman"/>
          <w:b/>
          <w:szCs w:val="24"/>
          <w:lang w:val="en-US" w:eastAsia="ru-RU"/>
        </w:rPr>
        <w:instrText>-3</w:instrText>
      </w:r>
      <w:r w:rsidR="00315D6A" w:rsidRPr="00F242DD">
        <w:rPr>
          <w:rFonts w:eastAsia="Times New Roman"/>
          <w:b/>
          <w:szCs w:val="24"/>
          <w:lang w:val="en-US" w:eastAsia="ru-RU"/>
        </w:rPr>
        <w:instrText>f</w:instrText>
      </w:r>
      <w:r w:rsidR="00315D6A" w:rsidRPr="008F69F6">
        <w:rPr>
          <w:rFonts w:eastAsia="Times New Roman"/>
          <w:b/>
          <w:szCs w:val="24"/>
          <w:lang w:val="en-US" w:eastAsia="ru-RU"/>
        </w:rPr>
        <w:instrText>80-</w:instrText>
      </w:r>
      <w:r w:rsidR="00315D6A" w:rsidRPr="00F242DD">
        <w:rPr>
          <w:rFonts w:eastAsia="Times New Roman"/>
          <w:b/>
          <w:szCs w:val="24"/>
          <w:lang w:val="en-US" w:eastAsia="ru-RU"/>
        </w:rPr>
        <w:instrText>a</w:instrText>
      </w:r>
      <w:r w:rsidR="00315D6A" w:rsidRPr="008F69F6">
        <w:rPr>
          <w:rFonts w:eastAsia="Times New Roman"/>
          <w:b/>
          <w:szCs w:val="24"/>
          <w:lang w:val="en-US" w:eastAsia="ru-RU"/>
        </w:rPr>
        <w:instrText>811-20</w:instrText>
      </w:r>
      <w:r w:rsidR="00315D6A" w:rsidRPr="00F242DD">
        <w:rPr>
          <w:rFonts w:eastAsia="Times New Roman"/>
          <w:b/>
          <w:szCs w:val="24"/>
          <w:lang w:val="en-US" w:eastAsia="ru-RU"/>
        </w:rPr>
        <w:instrText>d</w:instrText>
      </w:r>
      <w:r w:rsidR="00315D6A" w:rsidRPr="008F69F6">
        <w:rPr>
          <w:rFonts w:eastAsia="Times New Roman"/>
          <w:b/>
          <w:szCs w:val="24"/>
          <w:lang w:val="en-US" w:eastAsia="ru-RU"/>
        </w:rPr>
        <w:instrText>6</w:instrText>
      </w:r>
      <w:r w:rsidR="00315D6A" w:rsidRPr="00F242DD">
        <w:rPr>
          <w:rFonts w:eastAsia="Times New Roman"/>
          <w:b/>
          <w:szCs w:val="24"/>
          <w:lang w:val="en-US" w:eastAsia="ru-RU"/>
        </w:rPr>
        <w:instrText>b</w:instrText>
      </w:r>
      <w:r w:rsidR="00315D6A" w:rsidRPr="008F69F6">
        <w:rPr>
          <w:rFonts w:eastAsia="Times New Roman"/>
          <w:b/>
          <w:szCs w:val="24"/>
          <w:lang w:val="en-US" w:eastAsia="ru-RU"/>
        </w:rPr>
        <w:instrText>278</w:instrText>
      </w:r>
      <w:r w:rsidR="00315D6A" w:rsidRPr="00F242DD">
        <w:rPr>
          <w:rFonts w:eastAsia="Times New Roman"/>
          <w:b/>
          <w:szCs w:val="24"/>
          <w:lang w:val="en-US" w:eastAsia="ru-RU"/>
        </w:rPr>
        <w:instrText>cc</w:instrText>
      </w:r>
      <w:r w:rsidR="00315D6A" w:rsidRPr="008F69F6">
        <w:rPr>
          <w:rFonts w:eastAsia="Times New Roman"/>
          <w:b/>
          <w:szCs w:val="24"/>
          <w:lang w:val="en-US" w:eastAsia="ru-RU"/>
        </w:rPr>
        <w:instrText>20"]}],"</w:instrText>
      </w:r>
      <w:r w:rsidR="00315D6A" w:rsidRPr="00F242DD">
        <w:rPr>
          <w:rFonts w:eastAsia="Times New Roman"/>
          <w:b/>
          <w:szCs w:val="24"/>
          <w:lang w:val="en-US" w:eastAsia="ru-RU"/>
        </w:rPr>
        <w:instrText>mendeley</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formattedCitation</w:instrText>
      </w:r>
      <w:r w:rsidR="00315D6A" w:rsidRPr="008F69F6">
        <w:rPr>
          <w:rFonts w:eastAsia="Times New Roman"/>
          <w:b/>
          <w:szCs w:val="24"/>
          <w:lang w:val="en-US" w:eastAsia="ru-RU"/>
        </w:rPr>
        <w:instrText>":"[81]","</w:instrText>
      </w:r>
      <w:r w:rsidR="00315D6A" w:rsidRPr="00F242DD">
        <w:rPr>
          <w:rFonts w:eastAsia="Times New Roman"/>
          <w:b/>
          <w:szCs w:val="24"/>
          <w:lang w:val="en-US" w:eastAsia="ru-RU"/>
        </w:rPr>
        <w:instrText>plainTextFormattedCitation</w:instrText>
      </w:r>
      <w:r w:rsidR="00315D6A" w:rsidRPr="008F69F6">
        <w:rPr>
          <w:rFonts w:eastAsia="Times New Roman"/>
          <w:b/>
          <w:szCs w:val="24"/>
          <w:lang w:val="en-US" w:eastAsia="ru-RU"/>
        </w:rPr>
        <w:instrText>":"[81]","</w:instrText>
      </w:r>
      <w:r w:rsidR="00315D6A" w:rsidRPr="00F242DD">
        <w:rPr>
          <w:rFonts w:eastAsia="Times New Roman"/>
          <w:b/>
          <w:szCs w:val="24"/>
          <w:lang w:val="en-US" w:eastAsia="ru-RU"/>
        </w:rPr>
        <w:instrText>previouslyFormattedCitation</w:instrText>
      </w:r>
      <w:r w:rsidR="00315D6A" w:rsidRPr="008F69F6">
        <w:rPr>
          <w:rFonts w:eastAsia="Times New Roman"/>
          <w:b/>
          <w:szCs w:val="24"/>
          <w:lang w:val="en-US" w:eastAsia="ru-RU"/>
        </w:rPr>
        <w:instrText>":"[80]"},"</w:instrText>
      </w:r>
      <w:r w:rsidR="00315D6A" w:rsidRPr="00F242DD">
        <w:rPr>
          <w:rFonts w:eastAsia="Times New Roman"/>
          <w:b/>
          <w:szCs w:val="24"/>
          <w:lang w:val="en-US" w:eastAsia="ru-RU"/>
        </w:rPr>
        <w:instrText>propertie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noteIndex</w:instrText>
      </w:r>
      <w:r w:rsidR="00315D6A" w:rsidRPr="008F69F6">
        <w:rPr>
          <w:rFonts w:eastAsia="Times New Roman"/>
          <w:b/>
          <w:szCs w:val="24"/>
          <w:lang w:val="en-US" w:eastAsia="ru-RU"/>
        </w:rPr>
        <w:instrText>":0},"</w:instrText>
      </w:r>
      <w:r w:rsidR="00315D6A" w:rsidRPr="00F242DD">
        <w:rPr>
          <w:rFonts w:eastAsia="Times New Roman"/>
          <w:b/>
          <w:szCs w:val="24"/>
          <w:lang w:val="en-US" w:eastAsia="ru-RU"/>
        </w:rPr>
        <w:instrText>schema</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https</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github</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com</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citati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tyl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language</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schema</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raw</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master</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csl</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citation</w:instrText>
      </w:r>
      <w:r w:rsidR="00315D6A" w:rsidRPr="008F69F6">
        <w:rPr>
          <w:rFonts w:eastAsia="Times New Roman"/>
          <w:b/>
          <w:szCs w:val="24"/>
          <w:lang w:val="en-US" w:eastAsia="ru-RU"/>
        </w:rPr>
        <w:instrText>.</w:instrText>
      </w:r>
      <w:r w:rsidR="00315D6A" w:rsidRPr="00F242DD">
        <w:rPr>
          <w:rFonts w:eastAsia="Times New Roman"/>
          <w:b/>
          <w:szCs w:val="24"/>
          <w:lang w:val="en-US" w:eastAsia="ru-RU"/>
        </w:rPr>
        <w:instrText>json</w:instrText>
      </w:r>
      <w:r w:rsidR="00315D6A" w:rsidRPr="008F69F6">
        <w:rPr>
          <w:rFonts w:eastAsia="Times New Roman"/>
          <w:b/>
          <w:szCs w:val="24"/>
          <w:lang w:val="en-US" w:eastAsia="ru-RU"/>
        </w:rPr>
        <w:instrText>"}</w:instrText>
      </w:r>
      <w:r w:rsidR="001E16F8" w:rsidRPr="00F242DD">
        <w:rPr>
          <w:rFonts w:eastAsia="Times New Roman"/>
          <w:b/>
          <w:szCs w:val="24"/>
          <w:lang w:val="en-US" w:eastAsia="ru-RU"/>
        </w:rPr>
        <w:fldChar w:fldCharType="separate"/>
      </w:r>
      <w:r w:rsidR="00315D6A" w:rsidRPr="008F69F6">
        <w:rPr>
          <w:rFonts w:eastAsia="Times New Roman"/>
          <w:noProof/>
          <w:szCs w:val="24"/>
          <w:lang w:val="en-US" w:eastAsia="ru-RU"/>
        </w:rPr>
        <w:t>[81]</w:t>
      </w:r>
      <w:r w:rsidR="001E16F8" w:rsidRPr="00F242DD">
        <w:rPr>
          <w:rFonts w:eastAsia="Times New Roman"/>
          <w:b/>
          <w:szCs w:val="24"/>
          <w:lang w:val="en-US" w:eastAsia="ru-RU"/>
        </w:rPr>
        <w:fldChar w:fldCharType="end"/>
      </w:r>
    </w:p>
    <w:p w14:paraId="36E91B0B" w14:textId="77777777" w:rsidR="000546DA" w:rsidRPr="006F119F" w:rsidRDefault="000546DA" w:rsidP="00727CDE">
      <w:pPr>
        <w:pStyle w:val="a6"/>
        <w:numPr>
          <w:ilvl w:val="0"/>
          <w:numId w:val="53"/>
        </w:numPr>
        <w:spacing w:before="0" w:after="0"/>
        <w:jc w:val="left"/>
        <w:rPr>
          <w:rFonts w:eastAsia="Times New Roman"/>
          <w:szCs w:val="24"/>
          <w:lang w:eastAsia="ru-RU"/>
        </w:rPr>
      </w:pPr>
      <w:r w:rsidRPr="00F242DD">
        <w:rPr>
          <w:rFonts w:eastAsia="Times New Roman"/>
          <w:szCs w:val="24"/>
          <w:lang w:eastAsia="ru-RU"/>
        </w:rPr>
        <w:t>Бортезомиб</w:t>
      </w:r>
      <w:r w:rsidRPr="006F119F">
        <w:rPr>
          <w:rFonts w:eastAsia="Times New Roman"/>
          <w:szCs w:val="24"/>
          <w:lang w:eastAsia="ru-RU"/>
        </w:rPr>
        <w:t xml:space="preserve">** 1,3 </w:t>
      </w:r>
      <w:r w:rsidRPr="00F242DD">
        <w:rPr>
          <w:rFonts w:eastAsia="Times New Roman"/>
          <w:szCs w:val="24"/>
          <w:lang w:eastAsia="ru-RU"/>
        </w:rPr>
        <w:t>мг</w:t>
      </w:r>
      <w:r w:rsidRPr="006F119F">
        <w:rPr>
          <w:rFonts w:eastAsia="Times New Roman"/>
          <w:szCs w:val="24"/>
          <w:lang w:eastAsia="ru-RU"/>
        </w:rPr>
        <w:t>/</w:t>
      </w:r>
      <w:r w:rsidRPr="00F242DD">
        <w:rPr>
          <w:rFonts w:eastAsia="Times New Roman"/>
          <w:szCs w:val="24"/>
          <w:lang w:eastAsia="ru-RU"/>
        </w:rPr>
        <w:t>м</w:t>
      </w:r>
      <w:r w:rsidRPr="006F119F">
        <w:rPr>
          <w:rFonts w:eastAsia="Times New Roman"/>
          <w:szCs w:val="24"/>
          <w:vertAlign w:val="superscript"/>
          <w:lang w:eastAsia="ru-RU"/>
        </w:rPr>
        <w:t>2</w:t>
      </w:r>
      <w:r w:rsidRPr="006F119F">
        <w:rPr>
          <w:rFonts w:eastAsia="Times New Roman"/>
          <w:szCs w:val="24"/>
          <w:lang w:eastAsia="ru-RU"/>
        </w:rPr>
        <w:t xml:space="preserve"> </w:t>
      </w:r>
      <w:r w:rsidRPr="00F242DD">
        <w:rPr>
          <w:rFonts w:eastAsia="Times New Roman"/>
          <w:szCs w:val="24"/>
          <w:lang w:eastAsia="ru-RU"/>
        </w:rPr>
        <w:t>в</w:t>
      </w:r>
      <w:r w:rsidRPr="006F119F">
        <w:rPr>
          <w:rFonts w:eastAsia="Times New Roman"/>
          <w:szCs w:val="24"/>
          <w:lang w:eastAsia="ru-RU"/>
        </w:rPr>
        <w:t>/</w:t>
      </w:r>
      <w:r w:rsidRPr="00F242DD">
        <w:rPr>
          <w:rFonts w:eastAsia="Times New Roman"/>
          <w:szCs w:val="24"/>
          <w:lang w:eastAsia="ru-RU"/>
        </w:rPr>
        <w:t>в</w:t>
      </w:r>
      <w:r w:rsidRPr="006F119F">
        <w:rPr>
          <w:rFonts w:eastAsia="Times New Roman"/>
          <w:szCs w:val="24"/>
          <w:lang w:eastAsia="ru-RU"/>
        </w:rPr>
        <w:t xml:space="preserve"> </w:t>
      </w:r>
      <w:r w:rsidRPr="00F242DD">
        <w:rPr>
          <w:rFonts w:eastAsia="Times New Roman"/>
          <w:szCs w:val="24"/>
          <w:lang w:eastAsia="ru-RU"/>
        </w:rPr>
        <w:t>струйно</w:t>
      </w:r>
      <w:r w:rsidRPr="006F119F">
        <w:rPr>
          <w:rFonts w:eastAsia="Times New Roman"/>
          <w:szCs w:val="24"/>
          <w:lang w:eastAsia="ru-RU"/>
        </w:rPr>
        <w:t xml:space="preserve">, </w:t>
      </w:r>
      <w:r w:rsidRPr="00F242DD">
        <w:rPr>
          <w:rFonts w:eastAsia="Times New Roman"/>
          <w:szCs w:val="24"/>
          <w:lang w:eastAsia="ru-RU"/>
        </w:rPr>
        <w:t>дни</w:t>
      </w:r>
      <w:r w:rsidRPr="006F119F">
        <w:rPr>
          <w:rFonts w:eastAsia="Times New Roman"/>
          <w:szCs w:val="24"/>
          <w:lang w:eastAsia="ru-RU"/>
        </w:rPr>
        <w:t xml:space="preserve"> 1, 4, 8, 11</w:t>
      </w:r>
      <w:r w:rsidR="00522C92" w:rsidRPr="006F119F">
        <w:rPr>
          <w:rFonts w:eastAsia="Times New Roman"/>
          <w:szCs w:val="24"/>
          <w:lang w:eastAsia="ru-RU"/>
        </w:rPr>
        <w:t>-</w:t>
      </w:r>
      <w:r w:rsidR="00522C92" w:rsidRPr="00F242DD">
        <w:rPr>
          <w:rFonts w:eastAsia="Times New Roman"/>
          <w:szCs w:val="24"/>
          <w:lang w:eastAsia="ru-RU"/>
        </w:rPr>
        <w:t>й</w:t>
      </w:r>
      <w:r w:rsidRPr="006F119F">
        <w:rPr>
          <w:rFonts w:eastAsia="Times New Roman"/>
          <w:szCs w:val="24"/>
          <w:lang w:eastAsia="ru-RU"/>
        </w:rPr>
        <w:t xml:space="preserve"> </w:t>
      </w:r>
    </w:p>
    <w:p w14:paraId="27BF337D" w14:textId="77777777" w:rsidR="000546DA" w:rsidRPr="006F119F" w:rsidRDefault="000546DA" w:rsidP="00727CDE">
      <w:pPr>
        <w:pStyle w:val="a6"/>
        <w:numPr>
          <w:ilvl w:val="0"/>
          <w:numId w:val="53"/>
        </w:numPr>
        <w:spacing w:before="0" w:after="0"/>
        <w:jc w:val="left"/>
        <w:rPr>
          <w:rFonts w:eastAsia="Times New Roman"/>
          <w:szCs w:val="24"/>
          <w:lang w:eastAsia="ru-RU"/>
        </w:rPr>
      </w:pPr>
      <w:r w:rsidRPr="00F242DD">
        <w:rPr>
          <w:rFonts w:eastAsia="Times New Roman"/>
          <w:szCs w:val="24"/>
          <w:lang w:eastAsia="ru-RU"/>
        </w:rPr>
        <w:t>Дексаметазон</w:t>
      </w:r>
      <w:r w:rsidRPr="006F119F">
        <w:rPr>
          <w:rFonts w:eastAsia="Times New Roman"/>
          <w:szCs w:val="24"/>
          <w:lang w:eastAsia="ru-RU"/>
        </w:rPr>
        <w:t>**</w:t>
      </w:r>
      <w:r w:rsidRPr="006F119F">
        <w:rPr>
          <w:rFonts w:eastAsia="Times New Roman"/>
          <w:szCs w:val="24"/>
          <w:lang w:eastAsia="ru-RU"/>
        </w:rPr>
        <w:tab/>
        <w:t xml:space="preserve">40 </w:t>
      </w:r>
      <w:r w:rsidRPr="00F242DD">
        <w:rPr>
          <w:rFonts w:eastAsia="Times New Roman"/>
          <w:szCs w:val="24"/>
          <w:lang w:eastAsia="ru-RU"/>
        </w:rPr>
        <w:t>мг</w:t>
      </w:r>
      <w:r w:rsidRPr="006F119F">
        <w:rPr>
          <w:rFonts w:eastAsia="Times New Roman"/>
          <w:szCs w:val="24"/>
          <w:lang w:eastAsia="ru-RU"/>
        </w:rPr>
        <w:t xml:space="preserve"> </w:t>
      </w:r>
      <w:r w:rsidRPr="00F242DD">
        <w:rPr>
          <w:rFonts w:eastAsia="Times New Roman"/>
          <w:szCs w:val="24"/>
          <w:lang w:eastAsia="ru-RU"/>
        </w:rPr>
        <w:t>в</w:t>
      </w:r>
      <w:r w:rsidRPr="006F119F">
        <w:rPr>
          <w:rFonts w:eastAsia="Times New Roman"/>
          <w:szCs w:val="24"/>
          <w:lang w:eastAsia="ru-RU"/>
        </w:rPr>
        <w:t>/</w:t>
      </w:r>
      <w:r w:rsidRPr="00F242DD">
        <w:rPr>
          <w:rFonts w:eastAsia="Times New Roman"/>
          <w:szCs w:val="24"/>
          <w:lang w:eastAsia="ru-RU"/>
        </w:rPr>
        <w:t>в</w:t>
      </w:r>
      <w:r w:rsidRPr="006F119F">
        <w:rPr>
          <w:rFonts w:eastAsia="Times New Roman"/>
          <w:szCs w:val="24"/>
          <w:lang w:eastAsia="ru-RU"/>
        </w:rPr>
        <w:t xml:space="preserve"> </w:t>
      </w:r>
      <w:r w:rsidRPr="00F242DD">
        <w:rPr>
          <w:rFonts w:eastAsia="Times New Roman"/>
          <w:szCs w:val="24"/>
          <w:lang w:eastAsia="ru-RU"/>
        </w:rPr>
        <w:t>или</w:t>
      </w:r>
      <w:r w:rsidRPr="006F119F">
        <w:rPr>
          <w:rFonts w:eastAsia="Times New Roman"/>
          <w:szCs w:val="24"/>
          <w:lang w:eastAsia="ru-RU"/>
        </w:rPr>
        <w:t xml:space="preserve"> </w:t>
      </w:r>
      <w:r w:rsidRPr="00F242DD">
        <w:rPr>
          <w:rFonts w:eastAsia="Times New Roman"/>
          <w:szCs w:val="24"/>
          <w:lang w:eastAsia="ru-RU"/>
        </w:rPr>
        <w:t>внутрь</w:t>
      </w:r>
      <w:r w:rsidRPr="006F119F">
        <w:rPr>
          <w:rFonts w:eastAsia="Times New Roman"/>
          <w:szCs w:val="24"/>
          <w:lang w:eastAsia="ru-RU"/>
        </w:rPr>
        <w:t xml:space="preserve">, </w:t>
      </w:r>
      <w:r w:rsidRPr="00F242DD">
        <w:rPr>
          <w:rFonts w:eastAsia="Times New Roman"/>
          <w:szCs w:val="24"/>
          <w:lang w:eastAsia="ru-RU"/>
        </w:rPr>
        <w:t>дни</w:t>
      </w:r>
      <w:r w:rsidR="00C90E6C" w:rsidRPr="006F119F">
        <w:rPr>
          <w:rFonts w:eastAsia="Times New Roman"/>
          <w:szCs w:val="24"/>
          <w:lang w:eastAsia="ru-RU"/>
        </w:rPr>
        <w:t xml:space="preserve"> 1‒4</w:t>
      </w:r>
      <w:r w:rsidR="00522C92" w:rsidRPr="006F119F">
        <w:rPr>
          <w:rFonts w:eastAsia="Times New Roman"/>
          <w:szCs w:val="24"/>
          <w:lang w:eastAsia="ru-RU"/>
        </w:rPr>
        <w:t>-</w:t>
      </w:r>
      <w:r w:rsidR="00522C92" w:rsidRPr="00F242DD">
        <w:rPr>
          <w:rFonts w:eastAsia="Times New Roman"/>
          <w:szCs w:val="24"/>
          <w:lang w:eastAsia="ru-RU"/>
        </w:rPr>
        <w:t>й</w:t>
      </w:r>
      <w:r w:rsidRPr="006F119F">
        <w:rPr>
          <w:rFonts w:eastAsia="Times New Roman"/>
          <w:szCs w:val="24"/>
          <w:lang w:eastAsia="ru-RU"/>
        </w:rPr>
        <w:t xml:space="preserve"> </w:t>
      </w:r>
    </w:p>
    <w:p w14:paraId="6D27089E" w14:textId="77777777" w:rsidR="000546DA" w:rsidRPr="006F119F" w:rsidRDefault="000546DA" w:rsidP="00727CDE">
      <w:pPr>
        <w:pStyle w:val="a6"/>
        <w:numPr>
          <w:ilvl w:val="0"/>
          <w:numId w:val="53"/>
        </w:numPr>
        <w:spacing w:before="0" w:after="0"/>
        <w:jc w:val="left"/>
        <w:rPr>
          <w:rFonts w:eastAsia="Times New Roman"/>
          <w:szCs w:val="24"/>
          <w:lang w:eastAsia="ru-RU"/>
        </w:rPr>
      </w:pPr>
      <w:r w:rsidRPr="006F119F">
        <w:rPr>
          <w:rFonts w:eastAsia="Times New Roman"/>
          <w:szCs w:val="24"/>
          <w:lang w:eastAsia="ru-RU"/>
        </w:rPr>
        <w:t>#</w:t>
      </w:r>
      <w:r w:rsidRPr="00F242DD">
        <w:rPr>
          <w:rFonts w:eastAsia="Times New Roman"/>
          <w:szCs w:val="24"/>
          <w:lang w:eastAsia="ru-RU"/>
        </w:rPr>
        <w:t>Цисплатин</w:t>
      </w:r>
      <w:r w:rsidRPr="006F119F">
        <w:rPr>
          <w:rFonts w:eastAsia="Times New Roman"/>
          <w:szCs w:val="24"/>
          <w:lang w:eastAsia="ru-RU"/>
        </w:rPr>
        <w:t xml:space="preserve">** 10 </w:t>
      </w:r>
      <w:r w:rsidRPr="00F242DD">
        <w:rPr>
          <w:rFonts w:eastAsia="Times New Roman"/>
          <w:szCs w:val="24"/>
          <w:lang w:eastAsia="ru-RU"/>
        </w:rPr>
        <w:t>мг</w:t>
      </w:r>
      <w:r w:rsidRPr="006F119F">
        <w:rPr>
          <w:rFonts w:eastAsia="Times New Roman"/>
          <w:szCs w:val="24"/>
          <w:lang w:eastAsia="ru-RU"/>
        </w:rPr>
        <w:t>/</w:t>
      </w:r>
      <w:r w:rsidRPr="00F242DD">
        <w:rPr>
          <w:rFonts w:eastAsia="Times New Roman"/>
          <w:szCs w:val="24"/>
          <w:lang w:eastAsia="ru-RU"/>
        </w:rPr>
        <w:t>м</w:t>
      </w:r>
      <w:r w:rsidRPr="006F119F">
        <w:rPr>
          <w:rFonts w:eastAsia="Times New Roman"/>
          <w:szCs w:val="24"/>
          <w:vertAlign w:val="superscript"/>
          <w:lang w:eastAsia="ru-RU"/>
        </w:rPr>
        <w:t>2</w:t>
      </w:r>
      <w:r w:rsidRPr="006F119F">
        <w:rPr>
          <w:rFonts w:eastAsia="Times New Roman"/>
          <w:szCs w:val="24"/>
          <w:lang w:eastAsia="ru-RU"/>
        </w:rPr>
        <w:t xml:space="preserve"> </w:t>
      </w:r>
      <w:r w:rsidRPr="00F242DD">
        <w:rPr>
          <w:rFonts w:eastAsia="Times New Roman"/>
          <w:szCs w:val="24"/>
          <w:lang w:eastAsia="ru-RU"/>
        </w:rPr>
        <w:t>в</w:t>
      </w:r>
      <w:r w:rsidRPr="006F119F">
        <w:rPr>
          <w:rFonts w:eastAsia="Times New Roman"/>
          <w:szCs w:val="24"/>
          <w:lang w:eastAsia="ru-RU"/>
        </w:rPr>
        <w:t>/</w:t>
      </w:r>
      <w:r w:rsidRPr="00F242DD">
        <w:rPr>
          <w:rFonts w:eastAsia="Times New Roman"/>
          <w:szCs w:val="24"/>
          <w:lang w:eastAsia="ru-RU"/>
        </w:rPr>
        <w:t>в</w:t>
      </w:r>
      <w:r w:rsidRPr="006F119F">
        <w:rPr>
          <w:rFonts w:eastAsia="Times New Roman"/>
          <w:szCs w:val="24"/>
          <w:lang w:eastAsia="ru-RU"/>
        </w:rPr>
        <w:t xml:space="preserve"> 24-</w:t>
      </w:r>
      <w:r w:rsidRPr="00F242DD">
        <w:rPr>
          <w:rFonts w:eastAsia="Times New Roman"/>
          <w:szCs w:val="24"/>
          <w:lang w:eastAsia="ru-RU"/>
        </w:rPr>
        <w:t>часовая</w:t>
      </w:r>
      <w:r w:rsidRPr="006F119F">
        <w:rPr>
          <w:rFonts w:eastAsia="Times New Roman"/>
          <w:szCs w:val="24"/>
          <w:lang w:eastAsia="ru-RU"/>
        </w:rPr>
        <w:t xml:space="preserve"> </w:t>
      </w:r>
      <w:r w:rsidRPr="00F242DD">
        <w:rPr>
          <w:rFonts w:eastAsia="Times New Roman"/>
          <w:szCs w:val="24"/>
          <w:lang w:eastAsia="ru-RU"/>
        </w:rPr>
        <w:t>инфузия</w:t>
      </w:r>
      <w:r w:rsidRPr="006F119F">
        <w:rPr>
          <w:rFonts w:eastAsia="Times New Roman"/>
          <w:szCs w:val="24"/>
          <w:lang w:eastAsia="ru-RU"/>
        </w:rPr>
        <w:t xml:space="preserve">, </w:t>
      </w:r>
      <w:r w:rsidRPr="00F242DD">
        <w:rPr>
          <w:rFonts w:eastAsia="Times New Roman"/>
          <w:szCs w:val="24"/>
          <w:lang w:eastAsia="ru-RU"/>
        </w:rPr>
        <w:t>дни</w:t>
      </w:r>
      <w:r w:rsidRPr="006F119F">
        <w:rPr>
          <w:rFonts w:eastAsia="Times New Roman"/>
          <w:szCs w:val="24"/>
          <w:lang w:eastAsia="ru-RU"/>
        </w:rPr>
        <w:t xml:space="preserve"> 4</w:t>
      </w:r>
      <w:r w:rsidR="00522C92" w:rsidRPr="006F119F">
        <w:rPr>
          <w:rFonts w:eastAsia="Times New Roman"/>
          <w:szCs w:val="24"/>
          <w:lang w:eastAsia="ru-RU"/>
        </w:rPr>
        <w:t>‒</w:t>
      </w:r>
      <w:r w:rsidRPr="006F119F">
        <w:rPr>
          <w:rFonts w:eastAsia="Times New Roman"/>
          <w:szCs w:val="24"/>
          <w:lang w:eastAsia="ru-RU"/>
        </w:rPr>
        <w:t>7</w:t>
      </w:r>
      <w:r w:rsidR="00522C92" w:rsidRPr="006F119F">
        <w:rPr>
          <w:rFonts w:eastAsia="Times New Roman"/>
          <w:szCs w:val="24"/>
          <w:lang w:eastAsia="ru-RU"/>
        </w:rPr>
        <w:t>-</w:t>
      </w:r>
      <w:r w:rsidR="00522C92" w:rsidRPr="00F242DD">
        <w:rPr>
          <w:rFonts w:eastAsia="Times New Roman"/>
          <w:szCs w:val="24"/>
          <w:lang w:eastAsia="ru-RU"/>
        </w:rPr>
        <w:t>й</w:t>
      </w:r>
      <w:r w:rsidRPr="006F119F">
        <w:rPr>
          <w:rFonts w:eastAsia="Times New Roman"/>
          <w:szCs w:val="24"/>
          <w:lang w:eastAsia="ru-RU"/>
        </w:rPr>
        <w:t xml:space="preserve"> </w:t>
      </w:r>
    </w:p>
    <w:p w14:paraId="0D8276CF" w14:textId="77777777" w:rsidR="000546DA" w:rsidRPr="006F119F" w:rsidRDefault="000546DA" w:rsidP="00727CDE">
      <w:pPr>
        <w:pStyle w:val="a6"/>
        <w:numPr>
          <w:ilvl w:val="0"/>
          <w:numId w:val="53"/>
        </w:numPr>
        <w:spacing w:before="0" w:after="0"/>
        <w:jc w:val="left"/>
        <w:rPr>
          <w:rFonts w:eastAsia="Times New Roman"/>
          <w:szCs w:val="24"/>
          <w:lang w:eastAsia="ru-RU"/>
        </w:rPr>
      </w:pPr>
      <w:r w:rsidRPr="00F242DD">
        <w:rPr>
          <w:rFonts w:eastAsia="Times New Roman"/>
          <w:szCs w:val="24"/>
          <w:lang w:eastAsia="ru-RU"/>
        </w:rPr>
        <w:t>Доксорубицин</w:t>
      </w:r>
      <w:r w:rsidRPr="006F119F">
        <w:rPr>
          <w:rFonts w:eastAsia="Times New Roman"/>
          <w:szCs w:val="24"/>
          <w:lang w:eastAsia="ru-RU"/>
        </w:rPr>
        <w:t xml:space="preserve">** 10 </w:t>
      </w:r>
      <w:r w:rsidRPr="00F242DD">
        <w:rPr>
          <w:rFonts w:eastAsia="Times New Roman"/>
          <w:szCs w:val="24"/>
          <w:lang w:eastAsia="ru-RU"/>
        </w:rPr>
        <w:t>мг</w:t>
      </w:r>
      <w:r w:rsidRPr="006F119F">
        <w:rPr>
          <w:rFonts w:eastAsia="Times New Roman"/>
          <w:szCs w:val="24"/>
          <w:lang w:eastAsia="ru-RU"/>
        </w:rPr>
        <w:t>/</w:t>
      </w:r>
      <w:r w:rsidRPr="00F242DD">
        <w:rPr>
          <w:rFonts w:eastAsia="Times New Roman"/>
          <w:szCs w:val="24"/>
          <w:lang w:eastAsia="ru-RU"/>
        </w:rPr>
        <w:t>м</w:t>
      </w:r>
      <w:r w:rsidRPr="006F119F">
        <w:rPr>
          <w:rFonts w:eastAsia="Times New Roman"/>
          <w:szCs w:val="24"/>
          <w:vertAlign w:val="superscript"/>
          <w:lang w:eastAsia="ru-RU"/>
        </w:rPr>
        <w:t>2</w:t>
      </w:r>
      <w:r w:rsidRPr="006F119F">
        <w:rPr>
          <w:rFonts w:eastAsia="Times New Roman"/>
          <w:szCs w:val="24"/>
          <w:lang w:eastAsia="ru-RU"/>
        </w:rPr>
        <w:t xml:space="preserve"> </w:t>
      </w:r>
      <w:r w:rsidRPr="00F242DD">
        <w:rPr>
          <w:rFonts w:eastAsia="Times New Roman"/>
          <w:szCs w:val="24"/>
          <w:lang w:eastAsia="ru-RU"/>
        </w:rPr>
        <w:t>в</w:t>
      </w:r>
      <w:r w:rsidRPr="006F119F">
        <w:rPr>
          <w:rFonts w:eastAsia="Times New Roman"/>
          <w:szCs w:val="24"/>
          <w:lang w:eastAsia="ru-RU"/>
        </w:rPr>
        <w:t>/</w:t>
      </w:r>
      <w:r w:rsidRPr="00F242DD">
        <w:rPr>
          <w:rFonts w:eastAsia="Times New Roman"/>
          <w:szCs w:val="24"/>
          <w:lang w:eastAsia="ru-RU"/>
        </w:rPr>
        <w:t>в</w:t>
      </w:r>
      <w:r w:rsidRPr="006F119F">
        <w:rPr>
          <w:rFonts w:eastAsia="Times New Roman"/>
          <w:szCs w:val="24"/>
          <w:lang w:eastAsia="ru-RU"/>
        </w:rPr>
        <w:t xml:space="preserve"> 24-</w:t>
      </w:r>
      <w:r w:rsidRPr="00F242DD">
        <w:rPr>
          <w:rFonts w:eastAsia="Times New Roman"/>
          <w:szCs w:val="24"/>
          <w:lang w:eastAsia="ru-RU"/>
        </w:rPr>
        <w:t>часовая</w:t>
      </w:r>
      <w:r w:rsidRPr="006F119F">
        <w:rPr>
          <w:rFonts w:eastAsia="Times New Roman"/>
          <w:szCs w:val="24"/>
          <w:lang w:eastAsia="ru-RU"/>
        </w:rPr>
        <w:t xml:space="preserve"> </w:t>
      </w:r>
      <w:r w:rsidRPr="00F242DD">
        <w:rPr>
          <w:rFonts w:eastAsia="Times New Roman"/>
          <w:szCs w:val="24"/>
          <w:lang w:eastAsia="ru-RU"/>
        </w:rPr>
        <w:t>инфузия</w:t>
      </w:r>
      <w:r w:rsidRPr="006F119F">
        <w:rPr>
          <w:rFonts w:eastAsia="Times New Roman"/>
          <w:szCs w:val="24"/>
          <w:lang w:eastAsia="ru-RU"/>
        </w:rPr>
        <w:t xml:space="preserve">, </w:t>
      </w:r>
      <w:r w:rsidRPr="00F242DD">
        <w:rPr>
          <w:rFonts w:eastAsia="Times New Roman"/>
          <w:szCs w:val="24"/>
          <w:lang w:eastAsia="ru-RU"/>
        </w:rPr>
        <w:t>дни</w:t>
      </w:r>
      <w:r w:rsidRPr="006F119F">
        <w:rPr>
          <w:rFonts w:eastAsia="Times New Roman"/>
          <w:szCs w:val="24"/>
          <w:lang w:eastAsia="ru-RU"/>
        </w:rPr>
        <w:t xml:space="preserve"> 4</w:t>
      </w:r>
      <w:r w:rsidR="00522C92" w:rsidRPr="006F119F">
        <w:rPr>
          <w:rFonts w:eastAsia="Times New Roman"/>
          <w:szCs w:val="24"/>
          <w:lang w:eastAsia="ru-RU"/>
        </w:rPr>
        <w:t>‒</w:t>
      </w:r>
      <w:r w:rsidRPr="006F119F">
        <w:rPr>
          <w:rFonts w:eastAsia="Times New Roman"/>
          <w:szCs w:val="24"/>
          <w:lang w:eastAsia="ru-RU"/>
        </w:rPr>
        <w:t xml:space="preserve">7 </w:t>
      </w:r>
      <w:r w:rsidR="00522C92" w:rsidRPr="006F119F">
        <w:rPr>
          <w:rFonts w:eastAsia="Times New Roman"/>
          <w:szCs w:val="24"/>
          <w:lang w:eastAsia="ru-RU"/>
        </w:rPr>
        <w:t>-</w:t>
      </w:r>
      <w:r w:rsidR="00522C92" w:rsidRPr="00F242DD">
        <w:rPr>
          <w:rFonts w:eastAsia="Times New Roman"/>
          <w:szCs w:val="24"/>
          <w:lang w:eastAsia="ru-RU"/>
        </w:rPr>
        <w:t>й</w:t>
      </w:r>
    </w:p>
    <w:p w14:paraId="61149BC5" w14:textId="77777777" w:rsidR="000546DA" w:rsidRPr="006F119F" w:rsidRDefault="000546DA" w:rsidP="00727CDE">
      <w:pPr>
        <w:pStyle w:val="a6"/>
        <w:numPr>
          <w:ilvl w:val="0"/>
          <w:numId w:val="53"/>
        </w:numPr>
        <w:spacing w:before="0" w:after="0"/>
        <w:jc w:val="left"/>
        <w:rPr>
          <w:rFonts w:eastAsia="Times New Roman"/>
          <w:szCs w:val="24"/>
          <w:lang w:eastAsia="ru-RU"/>
        </w:rPr>
      </w:pPr>
      <w:r w:rsidRPr="00F242DD">
        <w:rPr>
          <w:rFonts w:eastAsia="Times New Roman"/>
          <w:szCs w:val="24"/>
          <w:lang w:eastAsia="ru-RU"/>
        </w:rPr>
        <w:t>Циклофосфамид</w:t>
      </w:r>
      <w:r w:rsidRPr="006F119F">
        <w:rPr>
          <w:rFonts w:eastAsia="Times New Roman"/>
          <w:szCs w:val="24"/>
          <w:lang w:eastAsia="ru-RU"/>
        </w:rPr>
        <w:t xml:space="preserve">** 400 </w:t>
      </w:r>
      <w:r w:rsidRPr="00F242DD">
        <w:rPr>
          <w:rFonts w:eastAsia="Times New Roman"/>
          <w:szCs w:val="24"/>
          <w:lang w:eastAsia="ru-RU"/>
        </w:rPr>
        <w:t>мг</w:t>
      </w:r>
      <w:r w:rsidRPr="006F119F">
        <w:rPr>
          <w:rFonts w:eastAsia="Times New Roman"/>
          <w:szCs w:val="24"/>
          <w:lang w:eastAsia="ru-RU"/>
        </w:rPr>
        <w:t>/</w:t>
      </w:r>
      <w:r w:rsidRPr="00F242DD">
        <w:rPr>
          <w:rFonts w:eastAsia="Times New Roman"/>
          <w:szCs w:val="24"/>
          <w:lang w:eastAsia="ru-RU"/>
        </w:rPr>
        <w:t>м</w:t>
      </w:r>
      <w:r w:rsidRPr="006F119F">
        <w:rPr>
          <w:rFonts w:eastAsia="Times New Roman"/>
          <w:szCs w:val="24"/>
          <w:vertAlign w:val="superscript"/>
          <w:lang w:eastAsia="ru-RU"/>
        </w:rPr>
        <w:t>2</w:t>
      </w:r>
      <w:r w:rsidRPr="006F119F">
        <w:rPr>
          <w:rFonts w:eastAsia="Times New Roman"/>
          <w:szCs w:val="24"/>
          <w:lang w:eastAsia="ru-RU"/>
        </w:rPr>
        <w:t xml:space="preserve"> </w:t>
      </w:r>
      <w:r w:rsidRPr="00F242DD">
        <w:rPr>
          <w:rFonts w:eastAsia="Times New Roman"/>
          <w:szCs w:val="24"/>
          <w:lang w:eastAsia="ru-RU"/>
        </w:rPr>
        <w:t>в</w:t>
      </w:r>
      <w:r w:rsidRPr="006F119F">
        <w:rPr>
          <w:rFonts w:eastAsia="Times New Roman"/>
          <w:szCs w:val="24"/>
          <w:lang w:eastAsia="ru-RU"/>
        </w:rPr>
        <w:t>/</w:t>
      </w:r>
      <w:r w:rsidRPr="00F242DD">
        <w:rPr>
          <w:rFonts w:eastAsia="Times New Roman"/>
          <w:szCs w:val="24"/>
          <w:lang w:eastAsia="ru-RU"/>
        </w:rPr>
        <w:t>в</w:t>
      </w:r>
      <w:r w:rsidRPr="006F119F">
        <w:rPr>
          <w:rFonts w:eastAsia="Times New Roman"/>
          <w:szCs w:val="24"/>
          <w:lang w:eastAsia="ru-RU"/>
        </w:rPr>
        <w:t xml:space="preserve"> 24-</w:t>
      </w:r>
      <w:r w:rsidRPr="00F242DD">
        <w:rPr>
          <w:rFonts w:eastAsia="Times New Roman"/>
          <w:szCs w:val="24"/>
          <w:lang w:eastAsia="ru-RU"/>
        </w:rPr>
        <w:t>часовая</w:t>
      </w:r>
      <w:r w:rsidRPr="006F119F">
        <w:rPr>
          <w:rFonts w:eastAsia="Times New Roman"/>
          <w:szCs w:val="24"/>
          <w:lang w:eastAsia="ru-RU"/>
        </w:rPr>
        <w:t xml:space="preserve"> </w:t>
      </w:r>
      <w:r w:rsidRPr="00F242DD">
        <w:rPr>
          <w:rFonts w:eastAsia="Times New Roman"/>
          <w:szCs w:val="24"/>
          <w:lang w:eastAsia="ru-RU"/>
        </w:rPr>
        <w:t>инфузия</w:t>
      </w:r>
      <w:r w:rsidRPr="006F119F">
        <w:rPr>
          <w:rFonts w:eastAsia="Times New Roman"/>
          <w:szCs w:val="24"/>
          <w:lang w:eastAsia="ru-RU"/>
        </w:rPr>
        <w:t xml:space="preserve">, </w:t>
      </w:r>
      <w:r w:rsidRPr="00F242DD">
        <w:rPr>
          <w:rFonts w:eastAsia="Times New Roman"/>
          <w:szCs w:val="24"/>
          <w:lang w:eastAsia="ru-RU"/>
        </w:rPr>
        <w:t>дни</w:t>
      </w:r>
      <w:r w:rsidRPr="006F119F">
        <w:rPr>
          <w:rFonts w:eastAsia="Times New Roman"/>
          <w:szCs w:val="24"/>
          <w:lang w:eastAsia="ru-RU"/>
        </w:rPr>
        <w:t xml:space="preserve"> 4-7</w:t>
      </w:r>
    </w:p>
    <w:p w14:paraId="6EA8B3B9" w14:textId="77777777" w:rsidR="000546DA" w:rsidRPr="006F119F" w:rsidRDefault="000546DA" w:rsidP="00727CDE">
      <w:pPr>
        <w:pStyle w:val="a6"/>
        <w:numPr>
          <w:ilvl w:val="0"/>
          <w:numId w:val="53"/>
        </w:numPr>
        <w:spacing w:before="0" w:after="0"/>
        <w:jc w:val="left"/>
        <w:rPr>
          <w:rFonts w:eastAsia="Times New Roman"/>
          <w:szCs w:val="24"/>
          <w:lang w:eastAsia="ru-RU"/>
        </w:rPr>
      </w:pPr>
      <w:r w:rsidRPr="006F119F">
        <w:rPr>
          <w:rFonts w:eastAsia="Times New Roman"/>
          <w:szCs w:val="24"/>
          <w:lang w:eastAsia="ru-RU"/>
        </w:rPr>
        <w:t>#</w:t>
      </w:r>
      <w:r w:rsidRPr="00F242DD">
        <w:rPr>
          <w:rFonts w:eastAsia="Times New Roman"/>
          <w:szCs w:val="24"/>
          <w:lang w:eastAsia="ru-RU"/>
        </w:rPr>
        <w:t>Этопозид</w:t>
      </w:r>
      <w:r w:rsidRPr="006F119F">
        <w:rPr>
          <w:rFonts w:eastAsia="Times New Roman"/>
          <w:szCs w:val="24"/>
          <w:lang w:eastAsia="ru-RU"/>
        </w:rPr>
        <w:t xml:space="preserve">** 40 </w:t>
      </w:r>
      <w:r w:rsidRPr="00F242DD">
        <w:rPr>
          <w:rFonts w:eastAsia="Times New Roman"/>
          <w:szCs w:val="24"/>
          <w:lang w:eastAsia="ru-RU"/>
        </w:rPr>
        <w:t>мг</w:t>
      </w:r>
      <w:r w:rsidRPr="006F119F">
        <w:rPr>
          <w:rFonts w:eastAsia="Times New Roman"/>
          <w:szCs w:val="24"/>
          <w:lang w:eastAsia="ru-RU"/>
        </w:rPr>
        <w:t>/</w:t>
      </w:r>
      <w:r w:rsidRPr="00F242DD">
        <w:rPr>
          <w:rFonts w:eastAsia="Times New Roman"/>
          <w:szCs w:val="24"/>
          <w:lang w:eastAsia="ru-RU"/>
        </w:rPr>
        <w:t>м</w:t>
      </w:r>
      <w:r w:rsidRPr="006F119F">
        <w:rPr>
          <w:rFonts w:eastAsia="Times New Roman"/>
          <w:szCs w:val="24"/>
          <w:vertAlign w:val="superscript"/>
          <w:lang w:eastAsia="ru-RU"/>
        </w:rPr>
        <w:t>2</w:t>
      </w:r>
      <w:r w:rsidRPr="006F119F">
        <w:rPr>
          <w:rFonts w:eastAsia="Times New Roman"/>
          <w:szCs w:val="24"/>
          <w:lang w:eastAsia="ru-RU"/>
        </w:rPr>
        <w:t xml:space="preserve"> </w:t>
      </w:r>
      <w:r w:rsidRPr="00F242DD">
        <w:rPr>
          <w:rFonts w:eastAsia="Times New Roman"/>
          <w:szCs w:val="24"/>
          <w:lang w:eastAsia="ru-RU"/>
        </w:rPr>
        <w:t>в</w:t>
      </w:r>
      <w:r w:rsidRPr="006F119F">
        <w:rPr>
          <w:rFonts w:eastAsia="Times New Roman"/>
          <w:szCs w:val="24"/>
          <w:lang w:eastAsia="ru-RU"/>
        </w:rPr>
        <w:t>/</w:t>
      </w:r>
      <w:r w:rsidRPr="00F242DD">
        <w:rPr>
          <w:rFonts w:eastAsia="Times New Roman"/>
          <w:szCs w:val="24"/>
          <w:lang w:eastAsia="ru-RU"/>
        </w:rPr>
        <w:t>в</w:t>
      </w:r>
      <w:r w:rsidRPr="006F119F">
        <w:rPr>
          <w:rFonts w:eastAsia="Times New Roman"/>
          <w:szCs w:val="24"/>
          <w:lang w:eastAsia="ru-RU"/>
        </w:rPr>
        <w:t xml:space="preserve"> 24-</w:t>
      </w:r>
      <w:r w:rsidRPr="00F242DD">
        <w:rPr>
          <w:rFonts w:eastAsia="Times New Roman"/>
          <w:szCs w:val="24"/>
          <w:lang w:eastAsia="ru-RU"/>
        </w:rPr>
        <w:t>часовая</w:t>
      </w:r>
      <w:r w:rsidRPr="006F119F">
        <w:rPr>
          <w:rFonts w:eastAsia="Times New Roman"/>
          <w:szCs w:val="24"/>
          <w:lang w:eastAsia="ru-RU"/>
        </w:rPr>
        <w:t xml:space="preserve"> </w:t>
      </w:r>
      <w:r w:rsidRPr="00F242DD">
        <w:rPr>
          <w:rFonts w:eastAsia="Times New Roman"/>
          <w:szCs w:val="24"/>
          <w:lang w:eastAsia="ru-RU"/>
        </w:rPr>
        <w:t>инфузия</w:t>
      </w:r>
      <w:r w:rsidRPr="006F119F">
        <w:rPr>
          <w:rFonts w:eastAsia="Times New Roman"/>
          <w:szCs w:val="24"/>
          <w:lang w:eastAsia="ru-RU"/>
        </w:rPr>
        <w:t xml:space="preserve">, </w:t>
      </w:r>
      <w:r w:rsidRPr="00F242DD">
        <w:rPr>
          <w:rFonts w:eastAsia="Times New Roman"/>
          <w:szCs w:val="24"/>
          <w:lang w:eastAsia="ru-RU"/>
        </w:rPr>
        <w:t>дни</w:t>
      </w:r>
      <w:r w:rsidRPr="006F119F">
        <w:rPr>
          <w:rFonts w:eastAsia="Times New Roman"/>
          <w:szCs w:val="24"/>
          <w:lang w:eastAsia="ru-RU"/>
        </w:rPr>
        <w:t xml:space="preserve"> 4</w:t>
      </w:r>
      <w:r w:rsidR="001E1461" w:rsidRPr="006F119F">
        <w:rPr>
          <w:rFonts w:eastAsia="Times New Roman"/>
          <w:szCs w:val="24"/>
          <w:lang w:eastAsia="ru-RU"/>
        </w:rPr>
        <w:t>‒</w:t>
      </w:r>
      <w:r w:rsidRPr="006F119F">
        <w:rPr>
          <w:rFonts w:eastAsia="Times New Roman"/>
          <w:szCs w:val="24"/>
          <w:lang w:eastAsia="ru-RU"/>
        </w:rPr>
        <w:t>7</w:t>
      </w:r>
      <w:r w:rsidR="001E1461" w:rsidRPr="006F119F">
        <w:rPr>
          <w:rFonts w:eastAsia="Times New Roman"/>
          <w:szCs w:val="24"/>
          <w:lang w:eastAsia="ru-RU"/>
        </w:rPr>
        <w:t>-</w:t>
      </w:r>
      <w:r w:rsidR="001E1461" w:rsidRPr="00F242DD">
        <w:rPr>
          <w:rFonts w:eastAsia="Times New Roman"/>
          <w:szCs w:val="24"/>
          <w:lang w:eastAsia="ru-RU"/>
        </w:rPr>
        <w:t>й</w:t>
      </w:r>
    </w:p>
    <w:p w14:paraId="5903B445" w14:textId="77777777" w:rsidR="000546DA" w:rsidRPr="006F119F" w:rsidRDefault="00221B7B" w:rsidP="00727CDE">
      <w:pPr>
        <w:pStyle w:val="a6"/>
        <w:numPr>
          <w:ilvl w:val="0"/>
          <w:numId w:val="53"/>
        </w:numPr>
        <w:spacing w:before="0" w:after="0"/>
        <w:jc w:val="left"/>
        <w:rPr>
          <w:rFonts w:eastAsia="Times New Roman"/>
          <w:szCs w:val="24"/>
          <w:lang w:eastAsia="ru-RU"/>
        </w:rPr>
      </w:pPr>
      <w:r w:rsidRPr="006F119F">
        <w:rPr>
          <w:rFonts w:eastAsia="Times New Roman"/>
          <w:szCs w:val="24"/>
          <w:lang w:eastAsia="ru-RU"/>
        </w:rPr>
        <w:t>#</w:t>
      </w:r>
      <w:r w:rsidR="000546DA" w:rsidRPr="00F242DD">
        <w:rPr>
          <w:rFonts w:eastAsia="Times New Roman"/>
          <w:szCs w:val="24"/>
          <w:lang w:eastAsia="ru-RU"/>
        </w:rPr>
        <w:t>Г</w:t>
      </w:r>
      <w:r w:rsidR="000546DA" w:rsidRPr="006F119F">
        <w:rPr>
          <w:rFonts w:eastAsia="Times New Roman"/>
          <w:szCs w:val="24"/>
          <w:lang w:eastAsia="ru-RU"/>
        </w:rPr>
        <w:t>-</w:t>
      </w:r>
      <w:r w:rsidR="000546DA" w:rsidRPr="00F242DD">
        <w:rPr>
          <w:rFonts w:eastAsia="Times New Roman"/>
          <w:szCs w:val="24"/>
          <w:lang w:eastAsia="ru-RU"/>
        </w:rPr>
        <w:t>КСФ</w:t>
      </w:r>
      <w:r w:rsidR="000546DA" w:rsidRPr="006F119F">
        <w:rPr>
          <w:rFonts w:eastAsia="Times New Roman"/>
          <w:szCs w:val="24"/>
          <w:lang w:eastAsia="ru-RU"/>
        </w:rPr>
        <w:t xml:space="preserve"> </w:t>
      </w:r>
      <w:r w:rsidR="000546DA" w:rsidRPr="00F242DD">
        <w:rPr>
          <w:rFonts w:eastAsia="Times New Roman"/>
          <w:szCs w:val="24"/>
          <w:lang w:eastAsia="ru-RU"/>
        </w:rPr>
        <w:t>при</w:t>
      </w:r>
      <w:r w:rsidR="000546DA" w:rsidRPr="006F119F">
        <w:rPr>
          <w:rFonts w:eastAsia="Times New Roman"/>
          <w:szCs w:val="24"/>
          <w:lang w:eastAsia="ru-RU"/>
        </w:rPr>
        <w:t xml:space="preserve"> </w:t>
      </w:r>
      <w:r w:rsidR="000546DA" w:rsidRPr="00F242DD">
        <w:rPr>
          <w:rFonts w:eastAsia="Times New Roman"/>
          <w:szCs w:val="24"/>
          <w:lang w:eastAsia="ru-RU"/>
        </w:rPr>
        <w:t>снижении</w:t>
      </w:r>
      <w:r w:rsidR="000546DA" w:rsidRPr="006F119F">
        <w:rPr>
          <w:rFonts w:eastAsia="Times New Roman"/>
          <w:szCs w:val="24"/>
          <w:lang w:eastAsia="ru-RU"/>
        </w:rPr>
        <w:t xml:space="preserve"> </w:t>
      </w:r>
      <w:r w:rsidR="000546DA" w:rsidRPr="00F242DD">
        <w:rPr>
          <w:rFonts w:eastAsia="Times New Roman"/>
          <w:szCs w:val="24"/>
          <w:lang w:eastAsia="ru-RU"/>
        </w:rPr>
        <w:t>числа</w:t>
      </w:r>
      <w:r w:rsidR="000546DA" w:rsidRPr="006F119F">
        <w:rPr>
          <w:rFonts w:eastAsia="Times New Roman"/>
          <w:szCs w:val="24"/>
          <w:lang w:eastAsia="ru-RU"/>
        </w:rPr>
        <w:t xml:space="preserve"> </w:t>
      </w:r>
      <w:r w:rsidR="000546DA" w:rsidRPr="00F242DD">
        <w:rPr>
          <w:rFonts w:eastAsia="Times New Roman"/>
          <w:szCs w:val="24"/>
          <w:lang w:eastAsia="ru-RU"/>
        </w:rPr>
        <w:t>лейкоцитов</w:t>
      </w:r>
      <w:r w:rsidR="000546DA" w:rsidRPr="006F119F">
        <w:rPr>
          <w:rFonts w:eastAsia="Times New Roman"/>
          <w:szCs w:val="24"/>
          <w:lang w:eastAsia="ru-RU"/>
        </w:rPr>
        <w:t xml:space="preserve"> </w:t>
      </w:r>
      <w:r w:rsidR="001E1461" w:rsidRPr="006F119F">
        <w:rPr>
          <w:rFonts w:eastAsia="Times New Roman"/>
          <w:szCs w:val="24"/>
          <w:lang w:eastAsia="ru-RU"/>
        </w:rPr>
        <w:t>&lt;</w:t>
      </w:r>
      <w:r w:rsidR="000546DA" w:rsidRPr="006F119F">
        <w:rPr>
          <w:rFonts w:eastAsia="Times New Roman"/>
          <w:szCs w:val="24"/>
          <w:lang w:eastAsia="ru-RU"/>
        </w:rPr>
        <w:t xml:space="preserve">1 </w:t>
      </w:r>
      <w:r w:rsidR="001E1461" w:rsidRPr="006F119F">
        <w:rPr>
          <w:rFonts w:eastAsia="Times New Roman"/>
          <w:szCs w:val="24"/>
          <w:lang w:eastAsia="ru-RU"/>
        </w:rPr>
        <w:t xml:space="preserve">× </w:t>
      </w:r>
      <w:r w:rsidR="000546DA" w:rsidRPr="006F119F">
        <w:rPr>
          <w:rFonts w:eastAsia="Times New Roman"/>
          <w:szCs w:val="24"/>
          <w:lang w:eastAsia="ru-RU"/>
        </w:rPr>
        <w:t>10</w:t>
      </w:r>
      <w:r w:rsidR="000546DA" w:rsidRPr="006F119F">
        <w:rPr>
          <w:rFonts w:eastAsia="Times New Roman"/>
          <w:szCs w:val="24"/>
          <w:vertAlign w:val="superscript"/>
          <w:lang w:eastAsia="ru-RU"/>
        </w:rPr>
        <w:t>9</w:t>
      </w:r>
      <w:r w:rsidR="000546DA" w:rsidRPr="006F119F">
        <w:rPr>
          <w:rFonts w:eastAsia="Times New Roman"/>
          <w:szCs w:val="24"/>
          <w:lang w:eastAsia="ru-RU"/>
        </w:rPr>
        <w:t>/</w:t>
      </w:r>
      <w:r w:rsidR="000546DA" w:rsidRPr="00F242DD">
        <w:rPr>
          <w:rFonts w:eastAsia="Times New Roman"/>
          <w:szCs w:val="24"/>
          <w:lang w:eastAsia="ru-RU"/>
        </w:rPr>
        <w:t>л</w:t>
      </w:r>
      <w:r w:rsidR="000546DA" w:rsidRPr="006F119F">
        <w:rPr>
          <w:rFonts w:eastAsia="Times New Roman"/>
          <w:szCs w:val="24"/>
          <w:lang w:eastAsia="ru-RU"/>
        </w:rPr>
        <w:t xml:space="preserve"> </w:t>
      </w:r>
      <w:r w:rsidR="000546DA" w:rsidRPr="00F242DD">
        <w:rPr>
          <w:rFonts w:eastAsia="Times New Roman"/>
          <w:szCs w:val="24"/>
          <w:lang w:eastAsia="ru-RU"/>
        </w:rPr>
        <w:t>до</w:t>
      </w:r>
      <w:r w:rsidR="000546DA" w:rsidRPr="006F119F">
        <w:rPr>
          <w:rFonts w:eastAsia="Times New Roman"/>
          <w:szCs w:val="24"/>
          <w:lang w:eastAsia="ru-RU"/>
        </w:rPr>
        <w:t xml:space="preserve"> </w:t>
      </w:r>
      <w:r w:rsidR="000546DA" w:rsidRPr="00F242DD">
        <w:rPr>
          <w:rFonts w:eastAsia="Times New Roman"/>
          <w:szCs w:val="24"/>
          <w:lang w:eastAsia="ru-RU"/>
        </w:rPr>
        <w:t>восстановления</w:t>
      </w:r>
      <w:r w:rsidR="000546DA" w:rsidRPr="006F119F">
        <w:rPr>
          <w:rFonts w:eastAsia="Times New Roman"/>
          <w:szCs w:val="24"/>
          <w:lang w:eastAsia="ru-RU"/>
        </w:rPr>
        <w:t xml:space="preserve"> </w:t>
      </w:r>
      <w:r w:rsidR="000546DA" w:rsidRPr="00F242DD">
        <w:rPr>
          <w:rFonts w:eastAsia="Times New Roman"/>
          <w:szCs w:val="24"/>
          <w:lang w:eastAsia="ru-RU"/>
        </w:rPr>
        <w:t>уровня</w:t>
      </w:r>
      <w:r w:rsidR="000546DA" w:rsidRPr="006F119F">
        <w:rPr>
          <w:rFonts w:eastAsia="Times New Roman"/>
          <w:szCs w:val="24"/>
          <w:lang w:eastAsia="ru-RU"/>
        </w:rPr>
        <w:t xml:space="preserve"> </w:t>
      </w:r>
      <w:r w:rsidR="000546DA" w:rsidRPr="00F242DD">
        <w:rPr>
          <w:rFonts w:eastAsia="Times New Roman"/>
          <w:szCs w:val="24"/>
          <w:lang w:eastAsia="ru-RU"/>
        </w:rPr>
        <w:t>нейтрофилов</w:t>
      </w:r>
    </w:p>
    <w:p w14:paraId="7E27A2D7" w14:textId="77777777" w:rsidR="000546DA" w:rsidRPr="006F119F" w:rsidRDefault="000546DA" w:rsidP="00131E36">
      <w:pPr>
        <w:spacing w:before="0" w:after="0"/>
        <w:contextualSpacing/>
        <w:rPr>
          <w:rFonts w:eastAsia="Times New Roman"/>
          <w:szCs w:val="24"/>
          <w:lang w:eastAsia="ru-RU"/>
        </w:rPr>
      </w:pPr>
      <w:r w:rsidRPr="00F242DD">
        <w:rPr>
          <w:rFonts w:eastAsia="Times New Roman"/>
          <w:szCs w:val="24"/>
          <w:lang w:eastAsia="ru-RU"/>
        </w:rPr>
        <w:t>Лечение</w:t>
      </w:r>
      <w:r w:rsidRPr="006F119F">
        <w:rPr>
          <w:rFonts w:eastAsia="Times New Roman"/>
          <w:szCs w:val="24"/>
          <w:lang w:eastAsia="ru-RU"/>
        </w:rPr>
        <w:t xml:space="preserve"> </w:t>
      </w:r>
      <w:r w:rsidRPr="00F242DD">
        <w:rPr>
          <w:rFonts w:eastAsia="Times New Roman"/>
          <w:szCs w:val="24"/>
          <w:lang w:eastAsia="ru-RU"/>
        </w:rPr>
        <w:t>возобновляется</w:t>
      </w:r>
      <w:r w:rsidRPr="006F119F">
        <w:rPr>
          <w:rFonts w:eastAsia="Times New Roman"/>
          <w:szCs w:val="24"/>
          <w:lang w:eastAsia="ru-RU"/>
        </w:rPr>
        <w:t xml:space="preserve"> </w:t>
      </w:r>
      <w:r w:rsidRPr="00F242DD">
        <w:rPr>
          <w:rFonts w:eastAsia="Times New Roman"/>
          <w:szCs w:val="24"/>
          <w:lang w:eastAsia="ru-RU"/>
        </w:rPr>
        <w:t>при</w:t>
      </w:r>
      <w:r w:rsidRPr="006F119F">
        <w:rPr>
          <w:rFonts w:eastAsia="Times New Roman"/>
          <w:szCs w:val="24"/>
          <w:lang w:eastAsia="ru-RU"/>
        </w:rPr>
        <w:t xml:space="preserve"> </w:t>
      </w:r>
      <w:r w:rsidRPr="00F242DD">
        <w:rPr>
          <w:rFonts w:eastAsia="Times New Roman"/>
          <w:szCs w:val="24"/>
          <w:lang w:eastAsia="ru-RU"/>
        </w:rPr>
        <w:t>полном</w:t>
      </w:r>
      <w:r w:rsidRPr="006F119F">
        <w:rPr>
          <w:rFonts w:eastAsia="Times New Roman"/>
          <w:szCs w:val="24"/>
          <w:lang w:eastAsia="ru-RU"/>
        </w:rPr>
        <w:t xml:space="preserve"> </w:t>
      </w:r>
      <w:r w:rsidRPr="00F242DD">
        <w:rPr>
          <w:rFonts w:eastAsia="Times New Roman"/>
          <w:szCs w:val="24"/>
          <w:lang w:eastAsia="ru-RU"/>
        </w:rPr>
        <w:t>восстановлении</w:t>
      </w:r>
      <w:r w:rsidRPr="006F119F">
        <w:rPr>
          <w:rFonts w:eastAsia="Times New Roman"/>
          <w:szCs w:val="24"/>
          <w:lang w:eastAsia="ru-RU"/>
        </w:rPr>
        <w:t xml:space="preserve"> </w:t>
      </w:r>
      <w:r w:rsidRPr="00F242DD">
        <w:rPr>
          <w:rFonts w:eastAsia="Times New Roman"/>
          <w:szCs w:val="24"/>
          <w:lang w:eastAsia="ru-RU"/>
        </w:rPr>
        <w:t>показателей</w:t>
      </w:r>
      <w:r w:rsidRPr="006F119F">
        <w:rPr>
          <w:rFonts w:eastAsia="Times New Roman"/>
          <w:szCs w:val="24"/>
          <w:lang w:eastAsia="ru-RU"/>
        </w:rPr>
        <w:t xml:space="preserve"> </w:t>
      </w:r>
      <w:r w:rsidRPr="00F242DD">
        <w:rPr>
          <w:rFonts w:eastAsia="Times New Roman"/>
          <w:szCs w:val="24"/>
          <w:lang w:eastAsia="ru-RU"/>
        </w:rPr>
        <w:t>крови</w:t>
      </w:r>
      <w:r w:rsidRPr="006F119F">
        <w:rPr>
          <w:rFonts w:eastAsia="Times New Roman"/>
          <w:szCs w:val="24"/>
          <w:lang w:eastAsia="ru-RU"/>
        </w:rPr>
        <w:t xml:space="preserve"> </w:t>
      </w:r>
      <w:r w:rsidRPr="00F242DD">
        <w:rPr>
          <w:rFonts w:eastAsia="Times New Roman"/>
          <w:szCs w:val="24"/>
          <w:lang w:eastAsia="ru-RU"/>
        </w:rPr>
        <w:t>на</w:t>
      </w:r>
      <w:r w:rsidRPr="006F119F">
        <w:rPr>
          <w:rFonts w:eastAsia="Times New Roman"/>
          <w:szCs w:val="24"/>
          <w:lang w:eastAsia="ru-RU"/>
        </w:rPr>
        <w:t xml:space="preserve"> 29</w:t>
      </w:r>
      <w:r w:rsidR="001E1461" w:rsidRPr="006F119F">
        <w:rPr>
          <w:rFonts w:eastAsia="Times New Roman"/>
          <w:szCs w:val="24"/>
          <w:lang w:eastAsia="ru-RU"/>
        </w:rPr>
        <w:t>‒</w:t>
      </w:r>
      <w:r w:rsidRPr="006F119F">
        <w:rPr>
          <w:rFonts w:eastAsia="Times New Roman"/>
          <w:szCs w:val="24"/>
          <w:lang w:eastAsia="ru-RU"/>
        </w:rPr>
        <w:t>36</w:t>
      </w:r>
      <w:r w:rsidR="001E1461" w:rsidRPr="006F119F">
        <w:rPr>
          <w:rFonts w:eastAsia="Times New Roman"/>
          <w:szCs w:val="24"/>
          <w:lang w:eastAsia="ru-RU"/>
        </w:rPr>
        <w:t>-</w:t>
      </w:r>
      <w:r w:rsidR="001E1461" w:rsidRPr="00F242DD">
        <w:rPr>
          <w:rFonts w:eastAsia="Times New Roman"/>
          <w:szCs w:val="24"/>
          <w:lang w:eastAsia="ru-RU"/>
        </w:rPr>
        <w:t>й</w:t>
      </w:r>
      <w:r w:rsidRPr="006F119F">
        <w:rPr>
          <w:rFonts w:eastAsia="Times New Roman"/>
          <w:szCs w:val="24"/>
          <w:lang w:eastAsia="ru-RU"/>
        </w:rPr>
        <w:t xml:space="preserve"> </w:t>
      </w:r>
      <w:r w:rsidRPr="00F242DD">
        <w:rPr>
          <w:rFonts w:eastAsia="Times New Roman"/>
          <w:szCs w:val="24"/>
          <w:lang w:eastAsia="ru-RU"/>
        </w:rPr>
        <w:t>дни</w:t>
      </w:r>
      <w:r w:rsidR="001E1461" w:rsidRPr="006F119F">
        <w:rPr>
          <w:rFonts w:eastAsia="Times New Roman"/>
          <w:szCs w:val="24"/>
          <w:lang w:eastAsia="ru-RU"/>
        </w:rPr>
        <w:t>.</w:t>
      </w:r>
    </w:p>
    <w:p w14:paraId="5C18AEB1" w14:textId="77777777" w:rsidR="000546DA" w:rsidRPr="006F119F" w:rsidRDefault="000546DA" w:rsidP="00E36DFA">
      <w:pPr>
        <w:pStyle w:val="2"/>
        <w:rPr>
          <w:rStyle w:val="ac"/>
          <w:rFonts w:eastAsia="Calibri"/>
          <w:b/>
        </w:rPr>
      </w:pPr>
      <w:bookmarkStart w:id="66" w:name="_Toc2607873"/>
      <w:bookmarkStart w:id="67" w:name="_Toc53140918"/>
      <w:bookmarkEnd w:id="64"/>
      <w:r w:rsidRPr="00F242DD">
        <w:rPr>
          <w:rStyle w:val="ac"/>
          <w:b/>
        </w:rPr>
        <w:lastRenderedPageBreak/>
        <w:t>Приложение</w:t>
      </w:r>
      <w:r w:rsidRPr="006F119F">
        <w:rPr>
          <w:rStyle w:val="ac"/>
          <w:b/>
        </w:rPr>
        <w:t xml:space="preserve"> </w:t>
      </w:r>
      <w:r w:rsidR="003F3D12" w:rsidRPr="00F242DD">
        <w:rPr>
          <w:rStyle w:val="ac"/>
          <w:b/>
        </w:rPr>
        <w:t>А</w:t>
      </w:r>
      <w:r w:rsidR="003F3D12" w:rsidRPr="006F119F">
        <w:rPr>
          <w:rStyle w:val="ac"/>
          <w:b/>
        </w:rPr>
        <w:t xml:space="preserve">3.2. </w:t>
      </w:r>
      <w:bookmarkEnd w:id="66"/>
      <w:r w:rsidRPr="00F242DD">
        <w:rPr>
          <w:rStyle w:val="ac"/>
          <w:b/>
        </w:rPr>
        <w:t>Рекомендации</w:t>
      </w:r>
      <w:r w:rsidRPr="006F119F">
        <w:rPr>
          <w:rStyle w:val="ac"/>
          <w:b/>
        </w:rPr>
        <w:t xml:space="preserve"> </w:t>
      </w:r>
      <w:r w:rsidRPr="00F242DD">
        <w:rPr>
          <w:rStyle w:val="ac"/>
          <w:b/>
        </w:rPr>
        <w:t>по</w:t>
      </w:r>
      <w:r w:rsidRPr="006F119F">
        <w:rPr>
          <w:rStyle w:val="ac"/>
          <w:b/>
        </w:rPr>
        <w:t xml:space="preserve"> </w:t>
      </w:r>
      <w:r w:rsidRPr="00F242DD">
        <w:rPr>
          <w:rStyle w:val="ac"/>
          <w:b/>
        </w:rPr>
        <w:t>коррекции</w:t>
      </w:r>
      <w:r w:rsidRPr="006F119F">
        <w:rPr>
          <w:rStyle w:val="ac"/>
          <w:b/>
        </w:rPr>
        <w:t xml:space="preserve"> </w:t>
      </w:r>
      <w:r w:rsidRPr="00F242DD">
        <w:rPr>
          <w:rStyle w:val="ac"/>
          <w:b/>
        </w:rPr>
        <w:t>дозы</w:t>
      </w:r>
      <w:r w:rsidRPr="006F119F">
        <w:rPr>
          <w:rStyle w:val="ac"/>
          <w:b/>
        </w:rPr>
        <w:t xml:space="preserve"> </w:t>
      </w:r>
      <w:r w:rsidRPr="00F242DD">
        <w:rPr>
          <w:rStyle w:val="ac"/>
          <w:b/>
        </w:rPr>
        <w:t>леналидомида</w:t>
      </w:r>
      <w:r w:rsidRPr="006F119F">
        <w:rPr>
          <w:rStyle w:val="ac"/>
          <w:b/>
        </w:rPr>
        <w:t xml:space="preserve"> </w:t>
      </w:r>
      <w:r w:rsidRPr="00F242DD">
        <w:rPr>
          <w:rStyle w:val="ac"/>
          <w:b/>
        </w:rPr>
        <w:t>в</w:t>
      </w:r>
      <w:r w:rsidRPr="006F119F">
        <w:rPr>
          <w:rStyle w:val="ac"/>
          <w:b/>
        </w:rPr>
        <w:t xml:space="preserve"> </w:t>
      </w:r>
      <w:r w:rsidRPr="00F242DD">
        <w:rPr>
          <w:rStyle w:val="ac"/>
          <w:b/>
        </w:rPr>
        <w:t>зависимости</w:t>
      </w:r>
      <w:r w:rsidRPr="006F119F">
        <w:rPr>
          <w:rStyle w:val="ac"/>
          <w:b/>
        </w:rPr>
        <w:t xml:space="preserve"> </w:t>
      </w:r>
      <w:r w:rsidRPr="00F242DD">
        <w:rPr>
          <w:rStyle w:val="ac"/>
          <w:b/>
        </w:rPr>
        <w:t>от</w:t>
      </w:r>
      <w:r w:rsidRPr="006F119F">
        <w:rPr>
          <w:rStyle w:val="ac"/>
          <w:b/>
        </w:rPr>
        <w:t xml:space="preserve"> </w:t>
      </w:r>
      <w:r w:rsidRPr="00F242DD">
        <w:rPr>
          <w:rStyle w:val="ac"/>
          <w:b/>
        </w:rPr>
        <w:t>клиренса</w:t>
      </w:r>
      <w:r w:rsidRPr="006F119F">
        <w:rPr>
          <w:rStyle w:val="ac"/>
          <w:b/>
        </w:rPr>
        <w:t xml:space="preserve"> </w:t>
      </w:r>
      <w:r w:rsidRPr="00F242DD">
        <w:rPr>
          <w:rStyle w:val="ac"/>
          <w:b/>
        </w:rPr>
        <w:t>креатинина</w:t>
      </w:r>
      <w:bookmarkEnd w:id="67"/>
    </w:p>
    <w:p w14:paraId="39F2A9D9" w14:textId="77777777" w:rsidR="000B7FA3" w:rsidRPr="006F119F" w:rsidRDefault="000B7FA3" w:rsidP="000B7FA3"/>
    <w:tbl>
      <w:tblPr>
        <w:tblW w:w="0" w:type="auto"/>
        <w:tblLayout w:type="fixed"/>
        <w:tblLook w:val="0000" w:firstRow="0" w:lastRow="0" w:firstColumn="0" w:lastColumn="0" w:noHBand="0" w:noVBand="0"/>
      </w:tblPr>
      <w:tblGrid>
        <w:gridCol w:w="4839"/>
        <w:gridCol w:w="4660"/>
      </w:tblGrid>
      <w:tr w:rsidR="000546DA" w:rsidRPr="002E7F7B" w14:paraId="5048AFA1" w14:textId="77777777" w:rsidTr="00E36DFA">
        <w:tc>
          <w:tcPr>
            <w:tcW w:w="4839" w:type="dxa"/>
            <w:tcBorders>
              <w:top w:val="single" w:sz="4" w:space="0" w:color="000000"/>
              <w:left w:val="single" w:sz="4" w:space="0" w:color="000000"/>
              <w:bottom w:val="single" w:sz="4" w:space="0" w:color="000000"/>
            </w:tcBorders>
            <w:shd w:val="clear" w:color="auto" w:fill="auto"/>
          </w:tcPr>
          <w:p w14:paraId="2D6AB2BD" w14:textId="77777777" w:rsidR="000546DA" w:rsidRPr="006F119F" w:rsidRDefault="000546DA" w:rsidP="00131E36">
            <w:pPr>
              <w:tabs>
                <w:tab w:val="left" w:pos="0"/>
              </w:tabs>
              <w:snapToGrid w:val="0"/>
              <w:spacing w:before="0" w:after="0"/>
              <w:ind w:left="284"/>
              <w:rPr>
                <w:rFonts w:eastAsia="Times New Roman"/>
                <w:b/>
              </w:rPr>
            </w:pPr>
            <w:r w:rsidRPr="00F242DD">
              <w:rPr>
                <w:rFonts w:eastAsia="Times New Roman"/>
                <w:b/>
              </w:rPr>
              <w:t>Клиренс</w:t>
            </w:r>
            <w:r w:rsidRPr="006F119F">
              <w:rPr>
                <w:rFonts w:eastAsia="Times New Roman"/>
                <w:b/>
              </w:rPr>
              <w:t xml:space="preserve"> </w:t>
            </w:r>
            <w:r w:rsidRPr="00F242DD">
              <w:rPr>
                <w:rFonts w:eastAsia="Times New Roman"/>
                <w:b/>
              </w:rPr>
              <w:t>креатинина</w:t>
            </w:r>
            <w:r w:rsidRPr="006F119F">
              <w:rPr>
                <w:rFonts w:eastAsia="Times New Roman"/>
                <w:b/>
              </w:rPr>
              <w:t xml:space="preserve"> (</w:t>
            </w:r>
            <w:r w:rsidRPr="00F242DD">
              <w:rPr>
                <w:rFonts w:eastAsia="Times New Roman"/>
                <w:b/>
              </w:rPr>
              <w:t>КК</w:t>
            </w:r>
            <w:r w:rsidRPr="006F119F">
              <w:rPr>
                <w:rFonts w:eastAsia="Times New Roman"/>
                <w:b/>
              </w:rPr>
              <w:t xml:space="preserve">), </w:t>
            </w:r>
            <w:r w:rsidRPr="00F242DD">
              <w:rPr>
                <w:rFonts w:eastAsia="Times New Roman"/>
                <w:b/>
              </w:rPr>
              <w:t>мл</w:t>
            </w:r>
            <w:r w:rsidRPr="006F119F">
              <w:rPr>
                <w:rFonts w:eastAsia="Times New Roman"/>
                <w:b/>
              </w:rPr>
              <w:t>/</w:t>
            </w:r>
            <w:r w:rsidRPr="00F242DD">
              <w:rPr>
                <w:rFonts w:eastAsia="Times New Roman"/>
                <w:b/>
              </w:rPr>
              <w:t>мин</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7157CC62" w14:textId="77777777" w:rsidR="000546DA" w:rsidRPr="008F69F6" w:rsidRDefault="000546DA" w:rsidP="00131E36">
            <w:pPr>
              <w:tabs>
                <w:tab w:val="left" w:pos="0"/>
              </w:tabs>
              <w:snapToGrid w:val="0"/>
              <w:spacing w:before="0" w:after="0"/>
              <w:ind w:left="284"/>
              <w:rPr>
                <w:rFonts w:eastAsia="Times New Roman"/>
                <w:u w:val="single"/>
                <w:lang w:val="en-US"/>
              </w:rPr>
            </w:pPr>
            <w:r w:rsidRPr="00F242DD">
              <w:rPr>
                <w:rFonts w:eastAsia="Times New Roman"/>
                <w:b/>
              </w:rPr>
              <w:t>Доза</w:t>
            </w:r>
            <w:r w:rsidRPr="008F69F6">
              <w:rPr>
                <w:rFonts w:eastAsia="Times New Roman"/>
                <w:b/>
                <w:lang w:val="en-US"/>
              </w:rPr>
              <w:t xml:space="preserve"> </w:t>
            </w:r>
            <w:r w:rsidRPr="00F242DD">
              <w:rPr>
                <w:rFonts w:eastAsia="Times New Roman"/>
                <w:b/>
              </w:rPr>
              <w:t>леналидомида</w:t>
            </w:r>
            <w:r w:rsidRPr="008F69F6">
              <w:rPr>
                <w:rFonts w:eastAsia="Times New Roman"/>
                <w:b/>
                <w:lang w:val="en-US"/>
              </w:rPr>
              <w:t>**</w:t>
            </w:r>
          </w:p>
        </w:tc>
      </w:tr>
      <w:tr w:rsidR="000546DA" w:rsidRPr="002E7F7B" w14:paraId="7FCCC445" w14:textId="77777777" w:rsidTr="00E36DFA">
        <w:tc>
          <w:tcPr>
            <w:tcW w:w="4839" w:type="dxa"/>
            <w:tcBorders>
              <w:top w:val="single" w:sz="4" w:space="0" w:color="000000"/>
              <w:left w:val="single" w:sz="4" w:space="0" w:color="000000"/>
              <w:bottom w:val="single" w:sz="4" w:space="0" w:color="000000"/>
            </w:tcBorders>
            <w:shd w:val="clear" w:color="auto" w:fill="auto"/>
          </w:tcPr>
          <w:p w14:paraId="0F86A036" w14:textId="77777777" w:rsidR="000546DA" w:rsidRPr="008F69F6" w:rsidRDefault="000546DA" w:rsidP="00131E36">
            <w:pPr>
              <w:tabs>
                <w:tab w:val="left" w:pos="0"/>
              </w:tabs>
              <w:snapToGrid w:val="0"/>
              <w:spacing w:before="0" w:after="0"/>
              <w:ind w:left="284"/>
              <w:rPr>
                <w:rFonts w:eastAsia="Times New Roman"/>
                <w:lang w:val="en-US"/>
              </w:rPr>
            </w:pPr>
            <w:r w:rsidRPr="008F69F6">
              <w:rPr>
                <w:rFonts w:eastAsia="Times New Roman"/>
                <w:lang w:val="en-US"/>
              </w:rPr>
              <w:t xml:space="preserve">≥50 </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3ABD0099" w14:textId="77777777" w:rsidR="000546DA" w:rsidRPr="008F69F6" w:rsidRDefault="000546DA" w:rsidP="00131E36">
            <w:pPr>
              <w:tabs>
                <w:tab w:val="left" w:pos="0"/>
              </w:tabs>
              <w:snapToGrid w:val="0"/>
              <w:spacing w:before="0" w:after="0"/>
              <w:ind w:left="284"/>
              <w:rPr>
                <w:rFonts w:eastAsia="Times New Roman"/>
                <w:lang w:val="en-US"/>
              </w:rPr>
            </w:pPr>
            <w:r w:rsidRPr="008F69F6">
              <w:rPr>
                <w:rFonts w:eastAsia="Times New Roman"/>
                <w:lang w:val="en-US"/>
              </w:rPr>
              <w:t xml:space="preserve">25 </w:t>
            </w:r>
            <w:r w:rsidRPr="00F242DD">
              <w:rPr>
                <w:rFonts w:eastAsia="Times New Roman"/>
              </w:rPr>
              <w:t>мг</w:t>
            </w:r>
            <w:r w:rsidRPr="008F69F6">
              <w:rPr>
                <w:rFonts w:eastAsia="Times New Roman"/>
                <w:lang w:val="en-US"/>
              </w:rPr>
              <w:t xml:space="preserve"> 1 </w:t>
            </w:r>
            <w:r w:rsidRPr="00F242DD">
              <w:rPr>
                <w:rFonts w:eastAsia="Times New Roman"/>
              </w:rPr>
              <w:t>раз</w:t>
            </w:r>
            <w:r w:rsidRPr="008F69F6">
              <w:rPr>
                <w:rFonts w:eastAsia="Times New Roman"/>
                <w:lang w:val="en-US"/>
              </w:rPr>
              <w:t xml:space="preserve"> </w:t>
            </w:r>
            <w:r w:rsidRPr="00F242DD">
              <w:rPr>
                <w:rFonts w:eastAsia="Times New Roman"/>
              </w:rPr>
              <w:t>в</w:t>
            </w:r>
            <w:r w:rsidRPr="008F69F6">
              <w:rPr>
                <w:rFonts w:eastAsia="Times New Roman"/>
                <w:lang w:val="en-US"/>
              </w:rPr>
              <w:t xml:space="preserve"> </w:t>
            </w:r>
            <w:r w:rsidRPr="00F242DD">
              <w:rPr>
                <w:rFonts w:eastAsia="Times New Roman"/>
              </w:rPr>
              <w:t>день</w:t>
            </w:r>
          </w:p>
        </w:tc>
      </w:tr>
      <w:tr w:rsidR="000546DA" w:rsidRPr="002E7F7B" w14:paraId="34785845" w14:textId="77777777" w:rsidTr="00E36DFA">
        <w:tc>
          <w:tcPr>
            <w:tcW w:w="4839" w:type="dxa"/>
            <w:tcBorders>
              <w:top w:val="single" w:sz="4" w:space="0" w:color="000000"/>
              <w:left w:val="single" w:sz="4" w:space="0" w:color="000000"/>
              <w:bottom w:val="single" w:sz="4" w:space="0" w:color="000000"/>
            </w:tcBorders>
            <w:shd w:val="clear" w:color="auto" w:fill="auto"/>
          </w:tcPr>
          <w:p w14:paraId="6D929156" w14:textId="77777777" w:rsidR="000546DA" w:rsidRPr="008F69F6" w:rsidRDefault="000546DA" w:rsidP="00131E36">
            <w:pPr>
              <w:tabs>
                <w:tab w:val="left" w:pos="0"/>
              </w:tabs>
              <w:snapToGrid w:val="0"/>
              <w:spacing w:before="0" w:after="0"/>
              <w:ind w:left="284"/>
              <w:rPr>
                <w:rFonts w:eastAsia="Times New Roman"/>
                <w:lang w:val="en-US"/>
              </w:rPr>
            </w:pPr>
            <w:r w:rsidRPr="008F69F6">
              <w:rPr>
                <w:rFonts w:eastAsia="Times New Roman"/>
                <w:lang w:val="en-US"/>
              </w:rPr>
              <w:t>30 ≤</w:t>
            </w:r>
            <w:r w:rsidRPr="00F242DD">
              <w:rPr>
                <w:rFonts w:eastAsia="Times New Roman"/>
              </w:rPr>
              <w:t>КК</w:t>
            </w:r>
            <w:r w:rsidR="00974BA6" w:rsidRPr="008F69F6">
              <w:rPr>
                <w:rFonts w:eastAsia="Times New Roman"/>
                <w:lang w:val="en-US"/>
              </w:rPr>
              <w:t xml:space="preserve"> </w:t>
            </w:r>
            <w:r w:rsidRPr="008F69F6">
              <w:rPr>
                <w:rFonts w:eastAsia="Times New Roman"/>
                <w:lang w:val="en-US"/>
              </w:rPr>
              <w:t>&lt;5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2ADE7D44" w14:textId="77777777" w:rsidR="000546DA" w:rsidRPr="008F69F6" w:rsidRDefault="000546DA" w:rsidP="00131E36">
            <w:pPr>
              <w:tabs>
                <w:tab w:val="left" w:pos="0"/>
              </w:tabs>
              <w:snapToGrid w:val="0"/>
              <w:spacing w:before="0" w:after="0"/>
              <w:ind w:left="284"/>
              <w:rPr>
                <w:rFonts w:eastAsia="Times New Roman"/>
                <w:lang w:val="en-US"/>
              </w:rPr>
            </w:pPr>
            <w:r w:rsidRPr="008F69F6">
              <w:rPr>
                <w:rFonts w:eastAsia="Times New Roman"/>
                <w:lang w:val="en-US"/>
              </w:rPr>
              <w:t xml:space="preserve">10 </w:t>
            </w:r>
            <w:r w:rsidRPr="00F242DD">
              <w:rPr>
                <w:rFonts w:eastAsia="Times New Roman"/>
              </w:rPr>
              <w:t>мг</w:t>
            </w:r>
            <w:r w:rsidRPr="008F69F6">
              <w:rPr>
                <w:rFonts w:eastAsia="Times New Roman"/>
                <w:lang w:val="en-US"/>
              </w:rPr>
              <w:t xml:space="preserve"> 1 </w:t>
            </w:r>
            <w:r w:rsidRPr="00F242DD">
              <w:rPr>
                <w:rFonts w:eastAsia="Times New Roman"/>
              </w:rPr>
              <w:t>раз</w:t>
            </w:r>
            <w:r w:rsidRPr="008F69F6">
              <w:rPr>
                <w:rFonts w:eastAsia="Times New Roman"/>
                <w:lang w:val="en-US"/>
              </w:rPr>
              <w:t xml:space="preserve"> </w:t>
            </w:r>
            <w:r w:rsidRPr="00F242DD">
              <w:rPr>
                <w:rFonts w:eastAsia="Times New Roman"/>
              </w:rPr>
              <w:t>в</w:t>
            </w:r>
            <w:r w:rsidRPr="008F69F6">
              <w:rPr>
                <w:rFonts w:eastAsia="Times New Roman"/>
                <w:lang w:val="en-US"/>
              </w:rPr>
              <w:t xml:space="preserve"> </w:t>
            </w:r>
            <w:r w:rsidRPr="00F242DD">
              <w:rPr>
                <w:rFonts w:eastAsia="Times New Roman"/>
              </w:rPr>
              <w:t>день</w:t>
            </w:r>
          </w:p>
        </w:tc>
      </w:tr>
      <w:tr w:rsidR="000546DA" w:rsidRPr="002E7F7B" w14:paraId="05DB0B83" w14:textId="77777777" w:rsidTr="00E36DFA">
        <w:tc>
          <w:tcPr>
            <w:tcW w:w="4839" w:type="dxa"/>
            <w:tcBorders>
              <w:top w:val="single" w:sz="4" w:space="0" w:color="000000"/>
              <w:left w:val="single" w:sz="4" w:space="0" w:color="000000"/>
              <w:bottom w:val="single" w:sz="4" w:space="0" w:color="000000"/>
            </w:tcBorders>
            <w:shd w:val="clear" w:color="auto" w:fill="auto"/>
          </w:tcPr>
          <w:p w14:paraId="07DF1C3F" w14:textId="77777777" w:rsidR="000546DA" w:rsidRPr="008F69F6" w:rsidRDefault="000546DA" w:rsidP="00131E36">
            <w:pPr>
              <w:tabs>
                <w:tab w:val="left" w:pos="0"/>
              </w:tabs>
              <w:snapToGrid w:val="0"/>
              <w:spacing w:before="0" w:after="0"/>
              <w:ind w:left="284"/>
              <w:rPr>
                <w:rFonts w:eastAsia="Times New Roman"/>
                <w:lang w:val="en-US"/>
              </w:rPr>
            </w:pPr>
            <w:r w:rsidRPr="00F242DD">
              <w:rPr>
                <w:rFonts w:eastAsia="Times New Roman"/>
              </w:rPr>
              <w:t>КК</w:t>
            </w:r>
            <w:r w:rsidRPr="008F69F6">
              <w:rPr>
                <w:rFonts w:eastAsia="Times New Roman"/>
                <w:lang w:val="en-US"/>
              </w:rPr>
              <w:t xml:space="preserve"> &lt;3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154B53D0" w14:textId="77777777" w:rsidR="000546DA" w:rsidRPr="002E7F7B" w:rsidRDefault="000546DA" w:rsidP="00131E36">
            <w:pPr>
              <w:tabs>
                <w:tab w:val="left" w:pos="0"/>
              </w:tabs>
              <w:snapToGrid w:val="0"/>
              <w:spacing w:before="0" w:after="0"/>
              <w:ind w:left="284"/>
              <w:rPr>
                <w:rFonts w:eastAsia="Times New Roman"/>
                <w:lang w:val="en-US"/>
              </w:rPr>
            </w:pPr>
            <w:r w:rsidRPr="008F69F6">
              <w:rPr>
                <w:rFonts w:eastAsia="Times New Roman"/>
                <w:lang w:val="en-US"/>
              </w:rPr>
              <w:t xml:space="preserve">15 </w:t>
            </w:r>
            <w:r w:rsidRPr="00F242DD">
              <w:rPr>
                <w:rFonts w:eastAsia="Times New Roman"/>
              </w:rPr>
              <w:t>мг</w:t>
            </w:r>
            <w:r w:rsidRPr="002E7F7B">
              <w:rPr>
                <w:rFonts w:eastAsia="Times New Roman"/>
                <w:lang w:val="en-US"/>
              </w:rPr>
              <w:t xml:space="preserve"> </w:t>
            </w:r>
            <w:r w:rsidRPr="00F242DD">
              <w:rPr>
                <w:rFonts w:eastAsia="Times New Roman"/>
              </w:rPr>
              <w:t>через</w:t>
            </w:r>
            <w:r w:rsidRPr="002E7F7B">
              <w:rPr>
                <w:rFonts w:eastAsia="Times New Roman"/>
                <w:lang w:val="en-US"/>
              </w:rPr>
              <w:t xml:space="preserve"> </w:t>
            </w:r>
            <w:r w:rsidRPr="00F242DD">
              <w:rPr>
                <w:rFonts w:eastAsia="Times New Roman"/>
              </w:rPr>
              <w:t>день</w:t>
            </w:r>
          </w:p>
        </w:tc>
      </w:tr>
      <w:tr w:rsidR="000546DA" w:rsidRPr="002E7F7B" w14:paraId="732D0898" w14:textId="77777777" w:rsidTr="00E36DFA">
        <w:tc>
          <w:tcPr>
            <w:tcW w:w="4839" w:type="dxa"/>
            <w:tcBorders>
              <w:top w:val="single" w:sz="4" w:space="0" w:color="000000"/>
              <w:left w:val="single" w:sz="4" w:space="0" w:color="000000"/>
              <w:bottom w:val="single" w:sz="4" w:space="0" w:color="000000"/>
            </w:tcBorders>
            <w:shd w:val="clear" w:color="auto" w:fill="auto"/>
          </w:tcPr>
          <w:p w14:paraId="3F5555DD" w14:textId="77777777" w:rsidR="000546DA" w:rsidRPr="002E7F7B" w:rsidRDefault="000546DA" w:rsidP="00131E36">
            <w:pPr>
              <w:tabs>
                <w:tab w:val="left" w:pos="0"/>
              </w:tabs>
              <w:snapToGrid w:val="0"/>
              <w:spacing w:before="0" w:after="0"/>
              <w:ind w:left="284"/>
              <w:rPr>
                <w:rFonts w:eastAsia="Times New Roman"/>
                <w:shd w:val="clear" w:color="auto" w:fill="FFFF00"/>
                <w:lang w:val="en-US"/>
              </w:rPr>
            </w:pPr>
            <w:r w:rsidRPr="00F242DD">
              <w:rPr>
                <w:rFonts w:eastAsia="Times New Roman"/>
              </w:rPr>
              <w:t>КК</w:t>
            </w:r>
            <w:r w:rsidRPr="002E7F7B">
              <w:rPr>
                <w:rFonts w:eastAsia="Times New Roman"/>
                <w:lang w:val="en-US"/>
              </w:rPr>
              <w:t xml:space="preserve"> &lt;15 (</w:t>
            </w:r>
            <w:r w:rsidRPr="00F242DD">
              <w:rPr>
                <w:rFonts w:eastAsia="Times New Roman"/>
              </w:rPr>
              <w:t>требуется</w:t>
            </w:r>
            <w:r w:rsidRPr="002E7F7B">
              <w:rPr>
                <w:rFonts w:eastAsia="Times New Roman"/>
                <w:lang w:val="en-US"/>
              </w:rPr>
              <w:t xml:space="preserve"> </w:t>
            </w:r>
            <w:r w:rsidRPr="00F242DD">
              <w:rPr>
                <w:rFonts w:eastAsia="Times New Roman"/>
              </w:rPr>
              <w:t>гемодиализ</w:t>
            </w:r>
            <w:r w:rsidRPr="002E7F7B">
              <w:rPr>
                <w:rFonts w:eastAsia="Times New Roman"/>
                <w:lang w:val="en-US"/>
              </w:rPr>
              <w:t>)</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47CBDEBE" w14:textId="77777777" w:rsidR="000546DA" w:rsidRPr="006F119F" w:rsidRDefault="000546DA" w:rsidP="00131E36">
            <w:pPr>
              <w:tabs>
                <w:tab w:val="left" w:pos="0"/>
                <w:tab w:val="left" w:pos="900"/>
              </w:tabs>
              <w:spacing w:before="0" w:after="0"/>
              <w:ind w:left="284"/>
              <w:jc w:val="left"/>
            </w:pPr>
            <w:r w:rsidRPr="006F119F">
              <w:rPr>
                <w:rFonts w:eastAsia="Times New Roman"/>
              </w:rPr>
              <w:t xml:space="preserve">5 </w:t>
            </w:r>
            <w:r w:rsidRPr="00F242DD">
              <w:rPr>
                <w:rFonts w:eastAsia="Times New Roman"/>
              </w:rPr>
              <w:t>мг</w:t>
            </w:r>
            <w:r w:rsidRPr="006F119F">
              <w:rPr>
                <w:rFonts w:eastAsia="Times New Roman"/>
              </w:rPr>
              <w:t xml:space="preserve"> 1 </w:t>
            </w:r>
            <w:r w:rsidRPr="00F242DD">
              <w:rPr>
                <w:rFonts w:eastAsia="Times New Roman"/>
              </w:rPr>
              <w:t>раз</w:t>
            </w:r>
            <w:r w:rsidRPr="006F119F">
              <w:rPr>
                <w:rFonts w:eastAsia="Times New Roman"/>
              </w:rPr>
              <w:t xml:space="preserve"> </w:t>
            </w:r>
            <w:r w:rsidRPr="00F242DD">
              <w:rPr>
                <w:rFonts w:eastAsia="Times New Roman"/>
              </w:rPr>
              <w:t>в</w:t>
            </w:r>
            <w:r w:rsidRPr="006F119F">
              <w:rPr>
                <w:rFonts w:eastAsia="Times New Roman"/>
              </w:rPr>
              <w:t xml:space="preserve"> </w:t>
            </w:r>
            <w:r w:rsidRPr="00F242DD">
              <w:rPr>
                <w:rFonts w:eastAsia="Times New Roman"/>
              </w:rPr>
              <w:t>день</w:t>
            </w:r>
            <w:r w:rsidRPr="006F119F">
              <w:rPr>
                <w:rFonts w:eastAsia="Times New Roman"/>
              </w:rPr>
              <w:t xml:space="preserve"> (</w:t>
            </w:r>
            <w:r w:rsidRPr="00F242DD">
              <w:rPr>
                <w:rFonts w:eastAsia="Times New Roman"/>
              </w:rPr>
              <w:t>в</w:t>
            </w:r>
            <w:r w:rsidRPr="006F119F">
              <w:rPr>
                <w:rFonts w:eastAsia="Times New Roman"/>
              </w:rPr>
              <w:t xml:space="preserve"> </w:t>
            </w:r>
            <w:r w:rsidRPr="00F242DD">
              <w:rPr>
                <w:rFonts w:eastAsia="Times New Roman"/>
              </w:rPr>
              <w:t>дни</w:t>
            </w:r>
            <w:r w:rsidRPr="006F119F">
              <w:rPr>
                <w:rFonts w:eastAsia="Times New Roman"/>
              </w:rPr>
              <w:t xml:space="preserve"> </w:t>
            </w:r>
            <w:r w:rsidRPr="00F242DD">
              <w:rPr>
                <w:rFonts w:eastAsia="Times New Roman"/>
              </w:rPr>
              <w:t>гемодиализа</w:t>
            </w:r>
            <w:r w:rsidRPr="006F119F">
              <w:rPr>
                <w:rFonts w:eastAsia="Times New Roman"/>
              </w:rPr>
              <w:t xml:space="preserve"> </w:t>
            </w:r>
            <w:r w:rsidRPr="00F242DD">
              <w:rPr>
                <w:rFonts w:eastAsia="Times New Roman"/>
              </w:rPr>
              <w:t>после</w:t>
            </w:r>
            <w:r w:rsidRPr="006F119F">
              <w:rPr>
                <w:rFonts w:eastAsia="Times New Roman"/>
              </w:rPr>
              <w:t xml:space="preserve"> </w:t>
            </w:r>
            <w:r w:rsidRPr="00F242DD">
              <w:rPr>
                <w:rFonts w:eastAsia="Times New Roman"/>
              </w:rPr>
              <w:t>процедуры</w:t>
            </w:r>
            <w:r w:rsidRPr="006F119F">
              <w:rPr>
                <w:rFonts w:eastAsia="Times New Roman"/>
              </w:rPr>
              <w:t xml:space="preserve"> </w:t>
            </w:r>
            <w:r w:rsidRPr="00F242DD">
              <w:rPr>
                <w:rFonts w:eastAsia="Times New Roman"/>
              </w:rPr>
              <w:t>гемодиализа</w:t>
            </w:r>
            <w:r w:rsidRPr="006F119F">
              <w:rPr>
                <w:rFonts w:eastAsia="Times New Roman"/>
              </w:rPr>
              <w:t>)</w:t>
            </w:r>
          </w:p>
        </w:tc>
      </w:tr>
    </w:tbl>
    <w:p w14:paraId="21AFACCD" w14:textId="77777777" w:rsidR="000546DA" w:rsidRPr="006F119F" w:rsidRDefault="000546DA" w:rsidP="00131E36">
      <w:pPr>
        <w:spacing w:before="0" w:after="0"/>
        <w:rPr>
          <w:rFonts w:eastAsia="Times New Roman"/>
          <w:b/>
          <w:lang w:eastAsia="ru-RU"/>
        </w:rPr>
      </w:pPr>
    </w:p>
    <w:p w14:paraId="6B84F86E" w14:textId="77777777" w:rsidR="000546DA" w:rsidRPr="006F119F" w:rsidRDefault="000546DA" w:rsidP="00131E36">
      <w:pPr>
        <w:spacing w:before="0" w:after="0"/>
        <w:rPr>
          <w:rFonts w:eastAsia="Times New Roman"/>
          <w:b/>
          <w:lang w:eastAsia="ru-RU"/>
        </w:rPr>
      </w:pPr>
    </w:p>
    <w:p w14:paraId="673B8A7F" w14:textId="77777777" w:rsidR="000546DA" w:rsidRPr="006F119F" w:rsidRDefault="000546DA" w:rsidP="00131E36">
      <w:pPr>
        <w:spacing w:before="0" w:after="0"/>
        <w:rPr>
          <w:rFonts w:eastAsia="Times New Roman"/>
          <w:b/>
          <w:lang w:eastAsia="ru-RU"/>
        </w:rPr>
      </w:pPr>
    </w:p>
    <w:p w14:paraId="723D11C3" w14:textId="77777777" w:rsidR="000546DA" w:rsidRPr="006F119F" w:rsidRDefault="000546DA" w:rsidP="00131E36">
      <w:pPr>
        <w:spacing w:before="0" w:after="0"/>
        <w:rPr>
          <w:rFonts w:eastAsia="Times New Roman"/>
          <w:b/>
          <w:lang w:eastAsia="ru-RU"/>
        </w:rPr>
      </w:pPr>
    </w:p>
    <w:p w14:paraId="2BDF47B3" w14:textId="77777777" w:rsidR="000546DA" w:rsidRPr="006F119F" w:rsidRDefault="000546DA" w:rsidP="00131E36">
      <w:pPr>
        <w:spacing w:before="0" w:after="0"/>
        <w:rPr>
          <w:rFonts w:eastAsia="Times New Roman"/>
          <w:b/>
          <w:lang w:eastAsia="ru-RU"/>
        </w:rPr>
      </w:pPr>
    </w:p>
    <w:p w14:paraId="2FCE5A32" w14:textId="77777777" w:rsidR="000546DA" w:rsidRPr="006F119F" w:rsidRDefault="000546DA" w:rsidP="00131E36">
      <w:pPr>
        <w:spacing w:before="0" w:after="0"/>
        <w:rPr>
          <w:rFonts w:eastAsia="Times New Roman"/>
          <w:b/>
          <w:lang w:eastAsia="ru-RU"/>
        </w:rPr>
      </w:pPr>
    </w:p>
    <w:p w14:paraId="1A670489" w14:textId="77777777" w:rsidR="000546DA" w:rsidRPr="006F119F" w:rsidRDefault="000546DA" w:rsidP="00131E36">
      <w:pPr>
        <w:spacing w:before="0" w:after="0"/>
      </w:pPr>
    </w:p>
    <w:p w14:paraId="7D25C379" w14:textId="77777777" w:rsidR="004D7374" w:rsidRPr="006F119F" w:rsidRDefault="004D7374" w:rsidP="00E36DFA">
      <w:pPr>
        <w:pStyle w:val="1"/>
      </w:pPr>
      <w:bookmarkStart w:id="68" w:name="_Toc520213132"/>
      <w:bookmarkStart w:id="69" w:name="_Toc53140919"/>
      <w:r w:rsidRPr="00F242DD">
        <w:lastRenderedPageBreak/>
        <w:t>Приложение</w:t>
      </w:r>
      <w:r w:rsidRPr="006F119F">
        <w:t xml:space="preserve"> </w:t>
      </w:r>
      <w:r w:rsidRPr="00F242DD">
        <w:t>Б</w:t>
      </w:r>
      <w:r w:rsidRPr="006F119F">
        <w:t xml:space="preserve">. </w:t>
      </w:r>
      <w:r w:rsidRPr="00F242DD">
        <w:t>Алгоритмы</w:t>
      </w:r>
      <w:r w:rsidRPr="006F119F">
        <w:t xml:space="preserve"> </w:t>
      </w:r>
      <w:r w:rsidRPr="00F242DD">
        <w:t>ведения</w:t>
      </w:r>
      <w:r w:rsidRPr="006F119F">
        <w:t xml:space="preserve"> </w:t>
      </w:r>
      <w:r w:rsidRPr="00F242DD">
        <w:t>пациента</w:t>
      </w:r>
      <w:bookmarkEnd w:id="68"/>
      <w:bookmarkEnd w:id="69"/>
    </w:p>
    <w:p w14:paraId="2CC8F2A4" w14:textId="77777777" w:rsidR="00485E4B" w:rsidRPr="006F119F" w:rsidRDefault="00844A2E" w:rsidP="00131E36">
      <w:pPr>
        <w:spacing w:before="0" w:after="0"/>
        <w:rPr>
          <w:b/>
          <w:u w:val="single"/>
        </w:rPr>
      </w:pPr>
      <w:r w:rsidRPr="00F242DD">
        <w:rPr>
          <w:b/>
          <w:u w:val="single"/>
        </w:rPr>
        <w:t>Алгоритм</w:t>
      </w:r>
      <w:r w:rsidRPr="006F119F">
        <w:rPr>
          <w:b/>
          <w:u w:val="single"/>
        </w:rPr>
        <w:t xml:space="preserve"> </w:t>
      </w:r>
      <w:r w:rsidRPr="00F242DD">
        <w:rPr>
          <w:b/>
          <w:u w:val="single"/>
        </w:rPr>
        <w:t>проведения</w:t>
      </w:r>
      <w:r w:rsidRPr="006F119F">
        <w:rPr>
          <w:b/>
          <w:u w:val="single"/>
        </w:rPr>
        <w:t xml:space="preserve"> </w:t>
      </w:r>
      <w:r w:rsidRPr="00F242DD">
        <w:rPr>
          <w:b/>
          <w:u w:val="single"/>
        </w:rPr>
        <w:t>индукционной</w:t>
      </w:r>
      <w:r w:rsidRPr="006F119F">
        <w:rPr>
          <w:b/>
          <w:u w:val="single"/>
        </w:rPr>
        <w:t xml:space="preserve"> </w:t>
      </w:r>
      <w:r w:rsidRPr="00F242DD">
        <w:rPr>
          <w:b/>
          <w:u w:val="single"/>
        </w:rPr>
        <w:t>терапии</w:t>
      </w:r>
    </w:p>
    <w:p w14:paraId="341156D2" w14:textId="77777777" w:rsidR="00533A63" w:rsidRPr="002E7F7B" w:rsidRDefault="005F1CB4" w:rsidP="00131E36">
      <w:pPr>
        <w:spacing w:before="0" w:after="0"/>
        <w:rPr>
          <w:lang w:val="en-US"/>
        </w:rPr>
      </w:pPr>
      <w:r w:rsidRPr="00F242DD">
        <w:rPr>
          <w:noProof/>
          <w:lang w:eastAsia="ru-RU"/>
        </w:rPr>
        <w:drawing>
          <wp:inline distT="0" distB="0" distL="0" distR="0" wp14:anchorId="6331AE21" wp14:editId="03F207FA">
            <wp:extent cx="5940425" cy="5750560"/>
            <wp:effectExtent l="0" t="0" r="3175" b="2540"/>
            <wp:docPr id="82" name="Рисунок 82"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ММ первая линия.jpg"/>
                    <pic:cNvPicPr/>
                  </pic:nvPicPr>
                  <pic:blipFill>
                    <a:blip r:embed="rId9">
                      <a:extLst>
                        <a:ext uri="{28A0092B-C50C-407E-A947-70E740481C1C}">
                          <a14:useLocalDpi xmlns:a14="http://schemas.microsoft.com/office/drawing/2010/main" val="0"/>
                        </a:ext>
                      </a:extLst>
                    </a:blip>
                    <a:stretch>
                      <a:fillRect/>
                    </a:stretch>
                  </pic:blipFill>
                  <pic:spPr>
                    <a:xfrm>
                      <a:off x="0" y="0"/>
                      <a:ext cx="5940425" cy="5750560"/>
                    </a:xfrm>
                    <a:prstGeom prst="rect">
                      <a:avLst/>
                    </a:prstGeom>
                  </pic:spPr>
                </pic:pic>
              </a:graphicData>
            </a:graphic>
          </wp:inline>
        </w:drawing>
      </w:r>
    </w:p>
    <w:p w14:paraId="183C7695" w14:textId="77777777" w:rsidR="005F1CB4" w:rsidRPr="002E7F7B" w:rsidRDefault="005F1CB4" w:rsidP="00131E36">
      <w:pPr>
        <w:spacing w:before="0" w:after="0"/>
        <w:rPr>
          <w:lang w:val="en-US"/>
        </w:rPr>
      </w:pPr>
    </w:p>
    <w:p w14:paraId="629DDFC2" w14:textId="77777777" w:rsidR="009773F3" w:rsidRPr="002E7F7B" w:rsidRDefault="009773F3" w:rsidP="00971A8A">
      <w:pPr>
        <w:spacing w:before="0" w:after="0"/>
        <w:rPr>
          <w:b/>
          <w:lang w:val="en-US"/>
        </w:rPr>
      </w:pPr>
      <w:bookmarkStart w:id="70" w:name="_Toc520213133"/>
    </w:p>
    <w:p w14:paraId="2EEA12CA" w14:textId="77777777" w:rsidR="004C0C25" w:rsidRPr="002E7F7B" w:rsidRDefault="004C0C25" w:rsidP="00971A8A">
      <w:pPr>
        <w:spacing w:before="0" w:after="0"/>
        <w:rPr>
          <w:b/>
          <w:lang w:val="en-US"/>
        </w:rPr>
      </w:pPr>
    </w:p>
    <w:p w14:paraId="64DF9CC8" w14:textId="77777777" w:rsidR="004C0C25" w:rsidRPr="002E7F7B" w:rsidRDefault="004C0C25" w:rsidP="00971A8A">
      <w:pPr>
        <w:spacing w:before="0" w:after="0"/>
        <w:rPr>
          <w:b/>
          <w:lang w:val="en-US"/>
        </w:rPr>
      </w:pPr>
    </w:p>
    <w:p w14:paraId="718E96D8" w14:textId="77777777" w:rsidR="004C0C25" w:rsidRPr="002E7F7B" w:rsidRDefault="004C0C25" w:rsidP="00971A8A">
      <w:pPr>
        <w:spacing w:before="0" w:after="0"/>
        <w:rPr>
          <w:b/>
          <w:lang w:val="en-US"/>
        </w:rPr>
      </w:pPr>
    </w:p>
    <w:p w14:paraId="063DD5C8" w14:textId="77777777" w:rsidR="004C0C25" w:rsidRPr="002E7F7B" w:rsidRDefault="004C0C25" w:rsidP="00971A8A">
      <w:pPr>
        <w:spacing w:before="0" w:after="0"/>
        <w:rPr>
          <w:b/>
          <w:lang w:val="en-US"/>
        </w:rPr>
      </w:pPr>
    </w:p>
    <w:p w14:paraId="0D3F1022" w14:textId="77777777" w:rsidR="004C0C25" w:rsidRPr="002E7F7B" w:rsidRDefault="004C0C25" w:rsidP="00971A8A">
      <w:pPr>
        <w:spacing w:before="0" w:after="0"/>
        <w:rPr>
          <w:b/>
          <w:lang w:val="en-US"/>
        </w:rPr>
      </w:pPr>
    </w:p>
    <w:p w14:paraId="475A9DDA" w14:textId="77777777" w:rsidR="004C0C25" w:rsidRPr="002E7F7B" w:rsidRDefault="004C0C25" w:rsidP="00971A8A">
      <w:pPr>
        <w:spacing w:before="0" w:after="0"/>
        <w:rPr>
          <w:b/>
          <w:lang w:val="en-US"/>
        </w:rPr>
      </w:pPr>
    </w:p>
    <w:p w14:paraId="5D9E0711" w14:textId="77777777" w:rsidR="009773F3" w:rsidRPr="002E7F7B" w:rsidRDefault="009773F3" w:rsidP="00533A63">
      <w:pPr>
        <w:spacing w:before="0" w:after="0"/>
        <w:jc w:val="center"/>
        <w:rPr>
          <w:b/>
          <w:lang w:val="en-US"/>
        </w:rPr>
      </w:pPr>
    </w:p>
    <w:p w14:paraId="1281FF1B" w14:textId="77777777" w:rsidR="003D7E72" w:rsidRPr="002E7F7B" w:rsidRDefault="003D7E72" w:rsidP="00E36DFA">
      <w:pPr>
        <w:spacing w:before="0" w:after="0"/>
        <w:rPr>
          <w:b/>
          <w:u w:val="single"/>
          <w:lang w:val="en-US"/>
        </w:rPr>
      </w:pPr>
      <w:r w:rsidRPr="00F242DD">
        <w:rPr>
          <w:b/>
          <w:u w:val="single"/>
        </w:rPr>
        <w:lastRenderedPageBreak/>
        <w:t>Алгоритм</w:t>
      </w:r>
      <w:r w:rsidRPr="002E7F7B">
        <w:rPr>
          <w:b/>
          <w:u w:val="single"/>
          <w:lang w:val="en-US"/>
        </w:rPr>
        <w:t xml:space="preserve"> </w:t>
      </w:r>
      <w:r w:rsidRPr="00F242DD">
        <w:rPr>
          <w:b/>
          <w:u w:val="single"/>
        </w:rPr>
        <w:t>лечения</w:t>
      </w:r>
      <w:r w:rsidRPr="002E7F7B">
        <w:rPr>
          <w:b/>
          <w:u w:val="single"/>
          <w:lang w:val="en-US"/>
        </w:rPr>
        <w:t xml:space="preserve"> </w:t>
      </w:r>
      <w:r w:rsidRPr="00F242DD">
        <w:rPr>
          <w:b/>
          <w:u w:val="single"/>
        </w:rPr>
        <w:t>рецидива</w:t>
      </w:r>
      <w:r w:rsidRPr="002E7F7B">
        <w:rPr>
          <w:b/>
          <w:u w:val="single"/>
          <w:lang w:val="en-US"/>
        </w:rPr>
        <w:t xml:space="preserve"> </w:t>
      </w:r>
      <w:r w:rsidRPr="00F242DD">
        <w:rPr>
          <w:b/>
          <w:u w:val="single"/>
        </w:rPr>
        <w:t>ММ</w:t>
      </w:r>
    </w:p>
    <w:p w14:paraId="20245FD0" w14:textId="77777777" w:rsidR="00971A8A" w:rsidRPr="002E7F7B" w:rsidRDefault="00971A8A" w:rsidP="00971A8A">
      <w:pPr>
        <w:spacing w:before="0" w:after="0"/>
        <w:rPr>
          <w:b/>
          <w:bCs/>
          <w:lang w:val="en-US"/>
        </w:rPr>
      </w:pPr>
      <w:r w:rsidRPr="00F242DD">
        <w:rPr>
          <w:b/>
          <w:bCs/>
          <w:noProof/>
          <w:lang w:eastAsia="ru-RU"/>
        </w:rPr>
        <w:drawing>
          <wp:inline distT="0" distB="0" distL="0" distR="0" wp14:anchorId="7728A914" wp14:editId="6DEB6B5C">
            <wp:extent cx="4457700" cy="4445000"/>
            <wp:effectExtent l="0" t="0" r="0" b="0"/>
            <wp:docPr id="83" name="Рисунок 8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ММ - рецидив.jpg"/>
                    <pic:cNvPicPr/>
                  </pic:nvPicPr>
                  <pic:blipFill>
                    <a:blip r:embed="rId10">
                      <a:extLst>
                        <a:ext uri="{28A0092B-C50C-407E-A947-70E740481C1C}">
                          <a14:useLocalDpi xmlns:a14="http://schemas.microsoft.com/office/drawing/2010/main" val="0"/>
                        </a:ext>
                      </a:extLst>
                    </a:blip>
                    <a:stretch>
                      <a:fillRect/>
                    </a:stretch>
                  </pic:blipFill>
                  <pic:spPr>
                    <a:xfrm>
                      <a:off x="0" y="0"/>
                      <a:ext cx="4457700" cy="4445000"/>
                    </a:xfrm>
                    <a:prstGeom prst="rect">
                      <a:avLst/>
                    </a:prstGeom>
                  </pic:spPr>
                </pic:pic>
              </a:graphicData>
            </a:graphic>
          </wp:inline>
        </w:drawing>
      </w:r>
    </w:p>
    <w:p w14:paraId="2E7C8076" w14:textId="77777777" w:rsidR="004D7374" w:rsidRPr="006F119F" w:rsidRDefault="004D7374" w:rsidP="00E36DFA">
      <w:pPr>
        <w:pStyle w:val="1"/>
      </w:pPr>
      <w:bookmarkStart w:id="71" w:name="_Toc53140920"/>
      <w:r w:rsidRPr="00F242DD">
        <w:lastRenderedPageBreak/>
        <w:t>Приложение</w:t>
      </w:r>
      <w:r w:rsidRPr="006F119F">
        <w:t xml:space="preserve"> </w:t>
      </w:r>
      <w:r w:rsidRPr="00F242DD">
        <w:t>В</w:t>
      </w:r>
      <w:r w:rsidRPr="006F119F">
        <w:t xml:space="preserve">. </w:t>
      </w:r>
      <w:r w:rsidRPr="00F242DD">
        <w:t>Информация</w:t>
      </w:r>
      <w:r w:rsidRPr="006F119F">
        <w:t xml:space="preserve"> </w:t>
      </w:r>
      <w:r w:rsidRPr="00F242DD">
        <w:t>для</w:t>
      </w:r>
      <w:r w:rsidRPr="006F119F">
        <w:t xml:space="preserve"> </w:t>
      </w:r>
      <w:r w:rsidRPr="00F242DD">
        <w:t>пациентов</w:t>
      </w:r>
      <w:bookmarkEnd w:id="70"/>
      <w:bookmarkEnd w:id="71"/>
    </w:p>
    <w:p w14:paraId="7958F6CC" w14:textId="77777777" w:rsidR="00D20B9A" w:rsidRPr="006F119F" w:rsidRDefault="00D20B9A" w:rsidP="00131E36">
      <w:pPr>
        <w:spacing w:before="0" w:after="0"/>
        <w:ind w:firstLine="709"/>
      </w:pPr>
      <w:r w:rsidRPr="00F242DD">
        <w:t>ММ</w:t>
      </w:r>
      <w:r w:rsidRPr="006F119F">
        <w:t xml:space="preserve"> – </w:t>
      </w:r>
      <w:r w:rsidRPr="00F242DD">
        <w:t>заболевание</w:t>
      </w:r>
      <w:r w:rsidRPr="006F119F">
        <w:t xml:space="preserve"> </w:t>
      </w:r>
      <w:r w:rsidRPr="00F242DD">
        <w:t>опухолевой</w:t>
      </w:r>
      <w:r w:rsidRPr="006F119F">
        <w:t xml:space="preserve"> </w:t>
      </w:r>
      <w:r w:rsidRPr="00F242DD">
        <w:t>природы</w:t>
      </w:r>
      <w:r w:rsidRPr="006F119F">
        <w:t xml:space="preserve"> </w:t>
      </w:r>
      <w:r w:rsidRPr="00F242DD">
        <w:t>и</w:t>
      </w:r>
      <w:r w:rsidRPr="006F119F">
        <w:t xml:space="preserve"> </w:t>
      </w:r>
      <w:r w:rsidRPr="00F242DD">
        <w:t>в</w:t>
      </w:r>
      <w:r w:rsidRPr="006F119F">
        <w:t xml:space="preserve"> </w:t>
      </w:r>
      <w:r w:rsidRPr="00F242DD">
        <w:t>настоящее</w:t>
      </w:r>
      <w:r w:rsidRPr="006F119F">
        <w:t xml:space="preserve"> </w:t>
      </w:r>
      <w:r w:rsidRPr="00F242DD">
        <w:t>время</w:t>
      </w:r>
      <w:r w:rsidRPr="006F119F">
        <w:t xml:space="preserve"> </w:t>
      </w:r>
      <w:r w:rsidRPr="00F242DD">
        <w:t>является</w:t>
      </w:r>
      <w:r w:rsidRPr="006F119F">
        <w:t xml:space="preserve"> </w:t>
      </w:r>
      <w:r w:rsidRPr="00F242DD">
        <w:t>неизлечимым</w:t>
      </w:r>
      <w:r w:rsidRPr="006F119F">
        <w:t xml:space="preserve">. </w:t>
      </w:r>
      <w:r w:rsidRPr="00F242DD">
        <w:t>Однако</w:t>
      </w:r>
      <w:r w:rsidRPr="006F119F">
        <w:t xml:space="preserve"> </w:t>
      </w:r>
      <w:r w:rsidRPr="00F242DD">
        <w:t>современные</w:t>
      </w:r>
      <w:r w:rsidRPr="006F119F">
        <w:t xml:space="preserve"> </w:t>
      </w:r>
      <w:r w:rsidRPr="00F242DD">
        <w:t>инновационные</w:t>
      </w:r>
      <w:r w:rsidRPr="006F119F">
        <w:t xml:space="preserve"> </w:t>
      </w:r>
      <w:r w:rsidRPr="00F242DD">
        <w:t>лекарственные</w:t>
      </w:r>
      <w:r w:rsidRPr="006F119F">
        <w:t xml:space="preserve"> </w:t>
      </w:r>
      <w:r w:rsidRPr="00F242DD">
        <w:t>препараты</w:t>
      </w:r>
      <w:r w:rsidRPr="006F119F">
        <w:t xml:space="preserve"> </w:t>
      </w:r>
      <w:r w:rsidRPr="00F242DD">
        <w:t>и</w:t>
      </w:r>
      <w:r w:rsidRPr="006F119F">
        <w:t xml:space="preserve"> </w:t>
      </w:r>
      <w:r w:rsidRPr="00F242DD">
        <w:t>трансплантационные</w:t>
      </w:r>
      <w:r w:rsidRPr="006F119F">
        <w:t xml:space="preserve"> </w:t>
      </w:r>
      <w:r w:rsidRPr="00F242DD">
        <w:t>методики</w:t>
      </w:r>
      <w:r w:rsidRPr="006F119F">
        <w:t xml:space="preserve"> </w:t>
      </w:r>
      <w:r w:rsidRPr="00F242DD">
        <w:t>позволяют</w:t>
      </w:r>
      <w:r w:rsidRPr="006F119F">
        <w:t xml:space="preserve"> </w:t>
      </w:r>
      <w:r w:rsidRPr="00F242DD">
        <w:t>достичь</w:t>
      </w:r>
      <w:r w:rsidRPr="006F119F">
        <w:t xml:space="preserve"> </w:t>
      </w:r>
      <w:r w:rsidRPr="00F242DD">
        <w:t>значимого</w:t>
      </w:r>
      <w:r w:rsidRPr="006F119F">
        <w:t xml:space="preserve"> </w:t>
      </w:r>
      <w:r w:rsidRPr="00F242DD">
        <w:t>противоопухолевого</w:t>
      </w:r>
      <w:r w:rsidRPr="006F119F">
        <w:t xml:space="preserve"> </w:t>
      </w:r>
      <w:r w:rsidRPr="00F242DD">
        <w:t>эффекта</w:t>
      </w:r>
      <w:r w:rsidRPr="006F119F">
        <w:t xml:space="preserve"> </w:t>
      </w:r>
      <w:r w:rsidRPr="00F242DD">
        <w:t>так</w:t>
      </w:r>
      <w:r w:rsidRPr="006F119F">
        <w:t xml:space="preserve"> </w:t>
      </w:r>
      <w:r w:rsidRPr="00F242DD">
        <w:t>называемой</w:t>
      </w:r>
      <w:r w:rsidRPr="006F119F">
        <w:t xml:space="preserve"> </w:t>
      </w:r>
      <w:r w:rsidRPr="00F242DD">
        <w:t>ремиссии</w:t>
      </w:r>
      <w:r w:rsidRPr="006F119F">
        <w:t>.</w:t>
      </w:r>
    </w:p>
    <w:p w14:paraId="6500D855" w14:textId="77777777" w:rsidR="00D20B9A" w:rsidRPr="00F242DD" w:rsidRDefault="00D20B9A" w:rsidP="00131E36">
      <w:pPr>
        <w:spacing w:before="0" w:after="0"/>
        <w:ind w:firstLine="709"/>
      </w:pPr>
      <w:r w:rsidRPr="00F242DD">
        <w:t>Ремиссия</w:t>
      </w:r>
      <w:r w:rsidRPr="002E7F7B">
        <w:t xml:space="preserve"> – </w:t>
      </w:r>
      <w:r w:rsidRPr="00F242DD">
        <w:t>это</w:t>
      </w:r>
      <w:r w:rsidRPr="002E7F7B">
        <w:t xml:space="preserve"> </w:t>
      </w:r>
      <w:r w:rsidRPr="00F242DD">
        <w:t>состояние</w:t>
      </w:r>
      <w:r w:rsidRPr="002E7F7B">
        <w:t xml:space="preserve">, </w:t>
      </w:r>
      <w:r w:rsidRPr="00F242DD">
        <w:t>при</w:t>
      </w:r>
      <w:r w:rsidRPr="002E7F7B">
        <w:t xml:space="preserve"> </w:t>
      </w:r>
      <w:r w:rsidRPr="00F242DD">
        <w:t>котором</w:t>
      </w:r>
      <w:r w:rsidRPr="002E7F7B">
        <w:t xml:space="preserve"> </w:t>
      </w:r>
      <w:r w:rsidRPr="00F242DD">
        <w:t>минимизирована</w:t>
      </w:r>
      <w:r w:rsidRPr="002E7F7B">
        <w:t xml:space="preserve"> </w:t>
      </w:r>
      <w:r w:rsidRPr="00F242DD">
        <w:t>опухолевая</w:t>
      </w:r>
      <w:r w:rsidRPr="002E7F7B">
        <w:t xml:space="preserve"> </w:t>
      </w:r>
      <w:r w:rsidRPr="00F242DD">
        <w:t>масса</w:t>
      </w:r>
      <w:r w:rsidRPr="002E7F7B">
        <w:t xml:space="preserve">, </w:t>
      </w:r>
      <w:r w:rsidRPr="00F242DD">
        <w:t>купированы</w:t>
      </w:r>
      <w:r w:rsidRPr="002E7F7B">
        <w:t xml:space="preserve"> </w:t>
      </w:r>
      <w:r w:rsidRPr="00F242DD">
        <w:t>основные</w:t>
      </w:r>
      <w:r w:rsidRPr="002E7F7B">
        <w:t xml:space="preserve"> </w:t>
      </w:r>
      <w:r w:rsidRPr="00F242DD">
        <w:t>клинические</w:t>
      </w:r>
      <w:r w:rsidRPr="002E7F7B">
        <w:t xml:space="preserve"> </w:t>
      </w:r>
      <w:r w:rsidRPr="00F242DD">
        <w:t>проявления заболевания (костные боли, почечная недостаточность, инфекционные осложнения). Современные лечебные мероприятия, включающие препараты биологического механизма действия, традиционные химиотерапевтические препараты обеспечивают длительный контроль за опухолевым процессом, сохраняя качество жизни пациентов.</w:t>
      </w:r>
    </w:p>
    <w:p w14:paraId="6C782831" w14:textId="77777777" w:rsidR="00D20B9A" w:rsidRPr="00F242DD" w:rsidRDefault="00D20B9A" w:rsidP="00131E36">
      <w:pPr>
        <w:spacing w:before="0" w:after="0"/>
        <w:ind w:firstLine="709"/>
      </w:pPr>
      <w:r w:rsidRPr="00F242DD">
        <w:t>Лечение ММ длительное. Первичная терапия в большинстве случаев проводится в стационарных условиях. По мере купирования клинических симптомов продолжение лечения возможно в условиях дневных стационаров или амбулаторно-поликлинических и даже домашних условиях.</w:t>
      </w:r>
    </w:p>
    <w:p w14:paraId="58AACE8B" w14:textId="77777777" w:rsidR="00D20B9A" w:rsidRPr="00F242DD" w:rsidRDefault="00D20B9A" w:rsidP="00131E36">
      <w:pPr>
        <w:spacing w:before="0" w:after="0"/>
        <w:ind w:firstLine="709"/>
      </w:pPr>
      <w:r w:rsidRPr="00F242DD">
        <w:t>Однако хорошо известно, что лекарственные препараты обладают побочными эффектами. В связи с этим пациенты должны сразу сообщать лечащему врачу о</w:t>
      </w:r>
      <w:r w:rsidR="00974BA6" w:rsidRPr="00F242DD">
        <w:t>бо</w:t>
      </w:r>
      <w:r w:rsidRPr="00F242DD">
        <w:t xml:space="preserve"> всех нежелательных явлениях, возникающих на фоне лечения.</w:t>
      </w:r>
    </w:p>
    <w:p w14:paraId="2BC29652" w14:textId="77777777" w:rsidR="004D7374" w:rsidRPr="00F242DD" w:rsidRDefault="004D7374" w:rsidP="00131E36">
      <w:pPr>
        <w:spacing w:before="0" w:after="0"/>
        <w:ind w:firstLine="709"/>
      </w:pPr>
    </w:p>
    <w:p w14:paraId="630D89E0" w14:textId="77777777" w:rsidR="00E93D36" w:rsidRPr="00F242DD" w:rsidRDefault="00E93D36" w:rsidP="00131E36">
      <w:pPr>
        <w:spacing w:before="0" w:after="0"/>
        <w:ind w:firstLine="709"/>
      </w:pPr>
    </w:p>
    <w:p w14:paraId="196F3829" w14:textId="77777777" w:rsidR="00E93D36" w:rsidRPr="00F242DD" w:rsidRDefault="00E93D36" w:rsidP="00131E36">
      <w:pPr>
        <w:spacing w:before="0" w:after="0"/>
        <w:ind w:firstLine="709"/>
      </w:pPr>
    </w:p>
    <w:p w14:paraId="5ACA31F1" w14:textId="77777777" w:rsidR="00E93D36" w:rsidRPr="00F242DD" w:rsidRDefault="00E93D36" w:rsidP="00131E36">
      <w:pPr>
        <w:spacing w:before="0" w:after="0"/>
        <w:ind w:firstLine="709"/>
      </w:pPr>
    </w:p>
    <w:p w14:paraId="19EADB78" w14:textId="77777777" w:rsidR="00E93D36" w:rsidRPr="00F242DD" w:rsidRDefault="00E93D36" w:rsidP="00131E36">
      <w:pPr>
        <w:spacing w:before="0" w:after="0"/>
        <w:ind w:firstLine="709"/>
      </w:pPr>
    </w:p>
    <w:p w14:paraId="61F25A2A" w14:textId="77777777" w:rsidR="00E93D36" w:rsidRPr="00F242DD" w:rsidRDefault="00E93D36" w:rsidP="00131E36">
      <w:pPr>
        <w:spacing w:before="0" w:after="0"/>
        <w:ind w:firstLine="709"/>
      </w:pPr>
    </w:p>
    <w:p w14:paraId="2979F9B7" w14:textId="77777777" w:rsidR="00E93D36" w:rsidRPr="00F242DD" w:rsidRDefault="00E93D36" w:rsidP="00131E36">
      <w:pPr>
        <w:spacing w:before="0" w:after="0"/>
        <w:ind w:firstLine="709"/>
      </w:pPr>
    </w:p>
    <w:p w14:paraId="476DB001" w14:textId="77777777" w:rsidR="00E93D36" w:rsidRPr="00F242DD" w:rsidRDefault="00E93D36" w:rsidP="00131E36">
      <w:pPr>
        <w:spacing w:before="0" w:after="0"/>
        <w:ind w:firstLine="709"/>
      </w:pPr>
    </w:p>
    <w:p w14:paraId="5605FDFD" w14:textId="69243AAD" w:rsidR="00E93D36" w:rsidRPr="00F242DD" w:rsidRDefault="00EE0660" w:rsidP="00A56060">
      <w:pPr>
        <w:pStyle w:val="1"/>
        <w:rPr>
          <w:rStyle w:val="ac"/>
          <w:b/>
        </w:rPr>
      </w:pPr>
      <w:bookmarkStart w:id="72" w:name="_Toc520213134"/>
      <w:bookmarkStart w:id="73" w:name="_Toc53140921"/>
      <w:r w:rsidRPr="00F242DD">
        <w:lastRenderedPageBreak/>
        <w:t>Приложение Г</w:t>
      </w:r>
      <w:bookmarkEnd w:id="72"/>
      <w:r w:rsidR="00EB605F">
        <w:t>1</w:t>
      </w:r>
      <w:r w:rsidR="009773F3" w:rsidRPr="00F242DD">
        <w:rPr>
          <w:rStyle w:val="ac"/>
          <w:b/>
        </w:rPr>
        <w:t>. Шкала оценки общего состояния пациента ECOG</w:t>
      </w:r>
      <w:bookmarkEnd w:id="73"/>
    </w:p>
    <w:p w14:paraId="3EEDB4C4" w14:textId="77777777" w:rsidR="00C37E76" w:rsidRPr="00F242DD" w:rsidRDefault="00C37E76" w:rsidP="00131E36">
      <w:pPr>
        <w:spacing w:before="0" w:after="0"/>
        <w:ind w:firstLine="709"/>
      </w:pPr>
      <w:r w:rsidRPr="00F242DD">
        <w:t xml:space="preserve">Клиническая оценка общего состояния пациента с </w:t>
      </w:r>
      <w:r w:rsidR="004E145E" w:rsidRPr="00F242DD">
        <w:t>ММ</w:t>
      </w:r>
      <w:r w:rsidRPr="00F242DD">
        <w:t xml:space="preserve"> проводится по шкале, разработанной Восточной объединенной онкологической группой (Eastern</w:t>
      </w:r>
      <w:r w:rsidR="004E145E" w:rsidRPr="00F242DD">
        <w:t xml:space="preserve"> </w:t>
      </w:r>
      <w:r w:rsidRPr="00F242DD">
        <w:t>Cooperative</w:t>
      </w:r>
      <w:r w:rsidR="004E145E" w:rsidRPr="00F242DD">
        <w:t xml:space="preserve"> </w:t>
      </w:r>
      <w:r w:rsidRPr="00F242DD">
        <w:t>Oncology</w:t>
      </w:r>
      <w:r w:rsidR="004E145E" w:rsidRPr="00F242DD">
        <w:t xml:space="preserve"> </w:t>
      </w:r>
      <w:r w:rsidRPr="00F242DD">
        <w:t>Group)</w:t>
      </w:r>
      <w:r w:rsidR="004E145E" w:rsidRPr="00F242DD">
        <w:t xml:space="preserve"> </w:t>
      </w:r>
      <w:r w:rsidR="00A96FB6" w:rsidRPr="00F242DD">
        <w:fldChar w:fldCharType="begin" w:fldLock="1"/>
      </w:r>
      <w:r w:rsidR="00315D6A" w:rsidRPr="00F242DD">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82]","plainTextFormattedCitation":"[82]","previouslyFormattedCitation":"[81]"},"properties":{"noteIndex":0},"schema":"https://github.com/citation-style-language/schema/raw/master/csl-citation.json"}</w:instrText>
      </w:r>
      <w:r w:rsidR="00A96FB6" w:rsidRPr="00F242DD">
        <w:fldChar w:fldCharType="separate"/>
      </w:r>
      <w:r w:rsidR="00315D6A" w:rsidRPr="00F242DD">
        <w:rPr>
          <w:noProof/>
        </w:rPr>
        <w:t>[82]</w:t>
      </w:r>
      <w:r w:rsidR="00A96FB6" w:rsidRPr="00F242DD">
        <w:fldChar w:fldCharType="end"/>
      </w:r>
      <w:r w:rsidRPr="00F242DD">
        <w:t>:</w:t>
      </w:r>
    </w:p>
    <w:p w14:paraId="403CA596" w14:textId="77777777" w:rsidR="00305AC6" w:rsidRPr="00F242DD" w:rsidRDefault="00305AC6" w:rsidP="00305AC6">
      <w:pPr>
        <w:rPr>
          <w:lang w:val="en-US"/>
        </w:rPr>
      </w:pPr>
      <w:bookmarkStart w:id="74" w:name="_Toc16755716"/>
      <w:r w:rsidRPr="00F242DD">
        <w:t>Оригинальное</w:t>
      </w:r>
      <w:r w:rsidRPr="00F242DD">
        <w:rPr>
          <w:lang w:val="en-US"/>
        </w:rPr>
        <w:t xml:space="preserve"> </w:t>
      </w:r>
      <w:r w:rsidRPr="00F242DD">
        <w:t>название</w:t>
      </w:r>
      <w:r w:rsidRPr="00F242DD">
        <w:rPr>
          <w:lang w:val="en-US"/>
        </w:rPr>
        <w:t>: The ECOG Scale of Performance Status</w:t>
      </w:r>
    </w:p>
    <w:p w14:paraId="71A931EC" w14:textId="77777777" w:rsidR="00305AC6" w:rsidRPr="00F242DD" w:rsidRDefault="00305AC6" w:rsidP="00305AC6">
      <w:r w:rsidRPr="00F242DD">
        <w:t>Источник</w:t>
      </w:r>
      <w:r w:rsidRPr="00F242DD">
        <w:rPr>
          <w:lang w:val="en-US"/>
        </w:rPr>
        <w:t>: Oken M.M. et al. Toxicity and response criteria of the Eastern Cooperative Oncology Group // Am. J. Clin. Oncol</w:t>
      </w:r>
      <w:r w:rsidRPr="002E7F7B">
        <w:t xml:space="preserve">. </w:t>
      </w:r>
      <w:r w:rsidRPr="00D903CB">
        <w:t xml:space="preserve">1982. </w:t>
      </w:r>
      <w:r w:rsidRPr="00F242DD">
        <w:t xml:space="preserve">Vol. 5, № 6. P. 649–65 </w:t>
      </w:r>
      <w:r w:rsidRPr="00F242DD">
        <w:fldChar w:fldCharType="begin" w:fldLock="1"/>
      </w:r>
      <w:r w:rsidR="00315D6A" w:rsidRPr="00F242DD">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82]","plainTextFormattedCitation":"[82]","previouslyFormattedCitation":"[81]"},"properties":{"noteIndex":0},"schema":"https://github.com/citation-style-language/schema/raw/master/csl-citation.json"}</w:instrText>
      </w:r>
      <w:r w:rsidRPr="00F242DD">
        <w:fldChar w:fldCharType="separate"/>
      </w:r>
      <w:r w:rsidR="00315D6A" w:rsidRPr="00F242DD">
        <w:rPr>
          <w:noProof/>
        </w:rPr>
        <w:t>[82]</w:t>
      </w:r>
      <w:r w:rsidRPr="00F242DD">
        <w:fldChar w:fldCharType="end"/>
      </w:r>
    </w:p>
    <w:p w14:paraId="02ED210D" w14:textId="77777777" w:rsidR="00305AC6" w:rsidRPr="00F242DD" w:rsidRDefault="00305AC6" w:rsidP="00305AC6">
      <w:r w:rsidRPr="00F242DD">
        <w:t>Тип: шкала оценки</w:t>
      </w:r>
    </w:p>
    <w:p w14:paraId="5E199C01" w14:textId="77777777" w:rsidR="00305AC6" w:rsidRPr="00F242DD" w:rsidRDefault="00305AC6" w:rsidP="00305AC6">
      <w:r w:rsidRPr="00F242DD">
        <w:t xml:space="preserve">Назначение: клиническая оценка общего состояния пациента </w:t>
      </w:r>
    </w:p>
    <w:p w14:paraId="1782B99F" w14:textId="77777777" w:rsidR="00305AC6" w:rsidRPr="00F242DD" w:rsidRDefault="00305AC6" w:rsidP="00305AC6">
      <w:r w:rsidRPr="00F242DD">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0"/>
        <w:gridCol w:w="7615"/>
      </w:tblGrid>
      <w:tr w:rsidR="00305AC6" w:rsidRPr="00F242DD" w14:paraId="4DEC4958" w14:textId="77777777" w:rsidTr="00E36DFA">
        <w:tc>
          <w:tcPr>
            <w:tcW w:w="1950" w:type="dxa"/>
          </w:tcPr>
          <w:p w14:paraId="0D17B86B" w14:textId="77777777" w:rsidR="00305AC6" w:rsidRPr="00F242DD" w:rsidRDefault="00305AC6" w:rsidP="00E35290">
            <w:pPr>
              <w:rPr>
                <w:rStyle w:val="ac"/>
                <w:b w:val="0"/>
              </w:rPr>
            </w:pPr>
            <w:r w:rsidRPr="00F242DD">
              <w:rPr>
                <w:rStyle w:val="ac"/>
                <w:b w:val="0"/>
              </w:rPr>
              <w:t>С</w:t>
            </w:r>
            <w:r w:rsidRPr="00F242DD">
              <w:rPr>
                <w:rStyle w:val="ac"/>
              </w:rPr>
              <w:t>татус (баллы)</w:t>
            </w:r>
          </w:p>
        </w:tc>
        <w:tc>
          <w:tcPr>
            <w:tcW w:w="7615" w:type="dxa"/>
          </w:tcPr>
          <w:p w14:paraId="620AA86D" w14:textId="77777777" w:rsidR="00305AC6" w:rsidRPr="00F242DD" w:rsidRDefault="00305AC6" w:rsidP="00E35290">
            <w:pPr>
              <w:ind w:firstLine="36"/>
              <w:jc w:val="left"/>
              <w:rPr>
                <w:rStyle w:val="ac"/>
                <w:b w:val="0"/>
              </w:rPr>
            </w:pPr>
            <w:r w:rsidRPr="00F242DD">
              <w:rPr>
                <w:rStyle w:val="ac"/>
                <w:b w:val="0"/>
              </w:rPr>
              <w:t>О</w:t>
            </w:r>
            <w:r w:rsidRPr="00F242DD">
              <w:rPr>
                <w:rStyle w:val="ac"/>
              </w:rPr>
              <w:t>писание общего состояния пациента</w:t>
            </w:r>
          </w:p>
        </w:tc>
      </w:tr>
      <w:tr w:rsidR="00305AC6" w:rsidRPr="00F242DD" w14:paraId="6CA8B13F" w14:textId="77777777" w:rsidTr="00E36DFA">
        <w:tc>
          <w:tcPr>
            <w:tcW w:w="1950" w:type="dxa"/>
            <w:hideMark/>
          </w:tcPr>
          <w:p w14:paraId="7CC69672" w14:textId="77777777" w:rsidR="00305AC6" w:rsidRPr="00F242DD" w:rsidRDefault="00305AC6" w:rsidP="00E35290">
            <w:pPr>
              <w:rPr>
                <w:rStyle w:val="ac"/>
                <w:b w:val="0"/>
                <w:lang w:val="en-US"/>
              </w:rPr>
            </w:pPr>
            <w:r w:rsidRPr="00F242DD">
              <w:rPr>
                <w:rStyle w:val="ac"/>
                <w:b w:val="0"/>
                <w:lang w:val="en-US"/>
              </w:rPr>
              <w:t>0</w:t>
            </w:r>
          </w:p>
        </w:tc>
        <w:tc>
          <w:tcPr>
            <w:tcW w:w="7615" w:type="dxa"/>
            <w:hideMark/>
          </w:tcPr>
          <w:p w14:paraId="69869FAD" w14:textId="77777777" w:rsidR="00305AC6" w:rsidRPr="00F242DD" w:rsidRDefault="00305AC6" w:rsidP="00E35290">
            <w:pPr>
              <w:ind w:firstLine="36"/>
              <w:jc w:val="left"/>
              <w:rPr>
                <w:rStyle w:val="ac"/>
                <w:b w:val="0"/>
              </w:rPr>
            </w:pPr>
            <w:r w:rsidRPr="00F242DD">
              <w:rPr>
                <w:rStyle w:val="ac"/>
                <w:b w:val="0"/>
              </w:rPr>
              <w:t>Пациент полностью активен, способен выполнять все, как и до заболевания</w:t>
            </w:r>
          </w:p>
        </w:tc>
      </w:tr>
      <w:tr w:rsidR="00305AC6" w:rsidRPr="00F242DD" w14:paraId="2A8496D7" w14:textId="77777777" w:rsidTr="00E36DFA">
        <w:tc>
          <w:tcPr>
            <w:tcW w:w="1950" w:type="dxa"/>
            <w:hideMark/>
          </w:tcPr>
          <w:p w14:paraId="1EA4B254" w14:textId="77777777" w:rsidR="00305AC6" w:rsidRPr="00F242DD" w:rsidRDefault="00305AC6" w:rsidP="00E35290">
            <w:pPr>
              <w:rPr>
                <w:rStyle w:val="ac"/>
                <w:b w:val="0"/>
              </w:rPr>
            </w:pPr>
            <w:r w:rsidRPr="00F242DD">
              <w:rPr>
                <w:rStyle w:val="ac"/>
                <w:b w:val="0"/>
              </w:rPr>
              <w:t>1</w:t>
            </w:r>
          </w:p>
        </w:tc>
        <w:tc>
          <w:tcPr>
            <w:tcW w:w="7615" w:type="dxa"/>
            <w:hideMark/>
          </w:tcPr>
          <w:p w14:paraId="2F59FE7C" w14:textId="77777777" w:rsidR="00305AC6" w:rsidRPr="00F242DD" w:rsidRDefault="00305AC6" w:rsidP="00E35290">
            <w:pPr>
              <w:ind w:firstLine="36"/>
              <w:jc w:val="left"/>
              <w:rPr>
                <w:rStyle w:val="ac"/>
                <w:b w:val="0"/>
              </w:rPr>
            </w:pPr>
            <w:r w:rsidRPr="00F242DD">
              <w:rPr>
                <w:rStyle w:val="ac"/>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305AC6" w:rsidRPr="00F242DD" w14:paraId="68A57AB9" w14:textId="77777777" w:rsidTr="00E36DFA">
        <w:tc>
          <w:tcPr>
            <w:tcW w:w="1950" w:type="dxa"/>
            <w:hideMark/>
          </w:tcPr>
          <w:p w14:paraId="3B9B8DFF" w14:textId="77777777" w:rsidR="00305AC6" w:rsidRPr="00F242DD" w:rsidRDefault="00305AC6" w:rsidP="00E35290">
            <w:pPr>
              <w:rPr>
                <w:rStyle w:val="ac"/>
                <w:b w:val="0"/>
              </w:rPr>
            </w:pPr>
            <w:r w:rsidRPr="00F242DD">
              <w:rPr>
                <w:rStyle w:val="ac"/>
                <w:b w:val="0"/>
              </w:rPr>
              <w:t>2</w:t>
            </w:r>
          </w:p>
        </w:tc>
        <w:tc>
          <w:tcPr>
            <w:tcW w:w="7615" w:type="dxa"/>
            <w:hideMark/>
          </w:tcPr>
          <w:p w14:paraId="59A34BF2" w14:textId="77777777" w:rsidR="00305AC6" w:rsidRPr="00F242DD" w:rsidRDefault="00305AC6" w:rsidP="00E35290">
            <w:pPr>
              <w:ind w:firstLine="36"/>
              <w:jc w:val="left"/>
              <w:rPr>
                <w:rStyle w:val="ac"/>
                <w:b w:val="0"/>
              </w:rPr>
            </w:pPr>
            <w:r w:rsidRPr="00F242DD">
              <w:rPr>
                <w:rStyle w:val="ac"/>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305AC6" w:rsidRPr="00F242DD" w14:paraId="382F247A" w14:textId="77777777" w:rsidTr="00E36DFA">
        <w:tc>
          <w:tcPr>
            <w:tcW w:w="1950" w:type="dxa"/>
            <w:hideMark/>
          </w:tcPr>
          <w:p w14:paraId="2F61F60E" w14:textId="77777777" w:rsidR="00305AC6" w:rsidRPr="00F242DD" w:rsidRDefault="00305AC6" w:rsidP="00E35290">
            <w:pPr>
              <w:rPr>
                <w:rStyle w:val="ac"/>
                <w:b w:val="0"/>
              </w:rPr>
            </w:pPr>
            <w:r w:rsidRPr="00F242DD">
              <w:rPr>
                <w:rStyle w:val="ac"/>
                <w:b w:val="0"/>
              </w:rPr>
              <w:t>3</w:t>
            </w:r>
          </w:p>
        </w:tc>
        <w:tc>
          <w:tcPr>
            <w:tcW w:w="7615" w:type="dxa"/>
            <w:hideMark/>
          </w:tcPr>
          <w:p w14:paraId="5C2951AC" w14:textId="77777777" w:rsidR="00305AC6" w:rsidRPr="00F242DD" w:rsidRDefault="00305AC6" w:rsidP="00E35290">
            <w:pPr>
              <w:ind w:firstLine="36"/>
              <w:jc w:val="left"/>
              <w:rPr>
                <w:rStyle w:val="ac"/>
                <w:b w:val="0"/>
              </w:rPr>
            </w:pPr>
            <w:r w:rsidRPr="00F242DD">
              <w:rPr>
                <w:rStyle w:val="ac"/>
                <w:b w:val="0"/>
              </w:rPr>
              <w:t>Пациент способен лишь к ограниченному самообслуживанию, проводит в кресле или постели более 50% времени бодрствования</w:t>
            </w:r>
          </w:p>
        </w:tc>
      </w:tr>
      <w:tr w:rsidR="00305AC6" w:rsidRPr="00F242DD" w14:paraId="0C0724E1" w14:textId="77777777" w:rsidTr="00E36DFA">
        <w:tc>
          <w:tcPr>
            <w:tcW w:w="1950" w:type="dxa"/>
            <w:hideMark/>
          </w:tcPr>
          <w:p w14:paraId="039732DE" w14:textId="77777777" w:rsidR="00305AC6" w:rsidRPr="00F242DD" w:rsidRDefault="00305AC6" w:rsidP="00E35290">
            <w:pPr>
              <w:rPr>
                <w:rStyle w:val="ac"/>
                <w:b w:val="0"/>
              </w:rPr>
            </w:pPr>
            <w:r w:rsidRPr="00F242DD">
              <w:rPr>
                <w:rStyle w:val="ac"/>
                <w:b w:val="0"/>
              </w:rPr>
              <w:t>4</w:t>
            </w:r>
          </w:p>
        </w:tc>
        <w:tc>
          <w:tcPr>
            <w:tcW w:w="7615" w:type="dxa"/>
            <w:hideMark/>
          </w:tcPr>
          <w:p w14:paraId="5A871A41" w14:textId="77777777" w:rsidR="00305AC6" w:rsidRPr="00F242DD" w:rsidRDefault="00305AC6" w:rsidP="00E35290">
            <w:pPr>
              <w:ind w:firstLine="36"/>
              <w:jc w:val="left"/>
              <w:rPr>
                <w:rStyle w:val="ac"/>
                <w:b w:val="0"/>
              </w:rPr>
            </w:pPr>
            <w:r w:rsidRPr="00F242DD">
              <w:rPr>
                <w:rStyle w:val="ac"/>
                <w:b w:val="0"/>
              </w:rPr>
              <w:t>Инвалид, совершенно не способен к самообслуживанию, прикован к креслу или постели</w:t>
            </w:r>
          </w:p>
        </w:tc>
      </w:tr>
      <w:tr w:rsidR="00D203F7" w:rsidRPr="00F242DD" w14:paraId="0369B515" w14:textId="77777777" w:rsidTr="00E35290">
        <w:tc>
          <w:tcPr>
            <w:tcW w:w="1950" w:type="dxa"/>
          </w:tcPr>
          <w:p w14:paraId="091E897C" w14:textId="77777777" w:rsidR="00D203F7" w:rsidRPr="00F242DD" w:rsidRDefault="00D203F7" w:rsidP="00E35290">
            <w:pPr>
              <w:rPr>
                <w:rStyle w:val="ac"/>
                <w:b w:val="0"/>
              </w:rPr>
            </w:pPr>
            <w:r w:rsidRPr="00F242DD">
              <w:rPr>
                <w:rStyle w:val="ac"/>
                <w:b w:val="0"/>
              </w:rPr>
              <w:t>5</w:t>
            </w:r>
          </w:p>
        </w:tc>
        <w:tc>
          <w:tcPr>
            <w:tcW w:w="7615" w:type="dxa"/>
          </w:tcPr>
          <w:p w14:paraId="738D00EF" w14:textId="4FB2AF1A" w:rsidR="00A82A45" w:rsidRPr="00F242DD" w:rsidRDefault="00D203F7" w:rsidP="00A82A45">
            <w:pPr>
              <w:ind w:firstLine="36"/>
              <w:jc w:val="left"/>
              <w:rPr>
                <w:rStyle w:val="ac"/>
                <w:b w:val="0"/>
              </w:rPr>
            </w:pPr>
            <w:r w:rsidRPr="00F242DD">
              <w:rPr>
                <w:rStyle w:val="ac"/>
                <w:b w:val="0"/>
              </w:rPr>
              <w:t>Пациент мертв</w:t>
            </w:r>
          </w:p>
        </w:tc>
      </w:tr>
    </w:tbl>
    <w:p w14:paraId="0C5BF050" w14:textId="409A5D40" w:rsidR="00EB605F" w:rsidRDefault="00EB605F" w:rsidP="00EB605F">
      <w:pPr>
        <w:pStyle w:val="1"/>
      </w:pPr>
      <w:bookmarkStart w:id="75" w:name="_Toc53140922"/>
      <w:bookmarkEnd w:id="74"/>
      <w:r w:rsidRPr="00F242DD">
        <w:lastRenderedPageBreak/>
        <w:t>Приложение Г</w:t>
      </w:r>
      <w:r>
        <w:t>2</w:t>
      </w:r>
      <w:r w:rsidRPr="00F242DD">
        <w:rPr>
          <w:rStyle w:val="ac"/>
          <w:b/>
        </w:rPr>
        <w:t xml:space="preserve">. </w:t>
      </w:r>
      <w:r w:rsidRPr="00EB605F">
        <w:t>Инструментальные и лабораторные методы исследования на различных этапах терапии множественной миеломы</w:t>
      </w:r>
      <w:bookmarkEnd w:id="75"/>
    </w:p>
    <w:p w14:paraId="186CD791" w14:textId="17F31364" w:rsidR="00EF54E3" w:rsidRPr="006366BB" w:rsidRDefault="00EF54E3" w:rsidP="00727CDE">
      <w:pPr>
        <w:pStyle w:val="a6"/>
        <w:numPr>
          <w:ilvl w:val="0"/>
          <w:numId w:val="61"/>
        </w:numPr>
        <w:spacing w:before="0" w:after="200" w:line="276" w:lineRule="auto"/>
        <w:ind w:left="0" w:firstLine="0"/>
        <w:jc w:val="left"/>
        <w:rPr>
          <w:b/>
          <w:szCs w:val="24"/>
        </w:rPr>
      </w:pPr>
      <w:r w:rsidRPr="006366BB">
        <w:rPr>
          <w:b/>
          <w:szCs w:val="24"/>
        </w:rPr>
        <w:t>Список сокращений</w:t>
      </w:r>
    </w:p>
    <w:p w14:paraId="0654751C" w14:textId="77777777" w:rsidR="00EF54E3" w:rsidRDefault="00EF54E3" w:rsidP="00EF54E3">
      <w:pPr>
        <w:pStyle w:val="a6"/>
        <w:ind w:left="0"/>
        <w:rPr>
          <w:szCs w:val="24"/>
          <w:shd w:val="clear" w:color="auto" w:fill="FFFFFF"/>
        </w:rPr>
      </w:pPr>
      <w:r>
        <w:rPr>
          <w:szCs w:val="24"/>
          <w:shd w:val="clear" w:color="auto" w:fill="FFFFFF"/>
        </w:rPr>
        <w:t>КТ – компьютерная томография</w:t>
      </w:r>
    </w:p>
    <w:p w14:paraId="711D57BC" w14:textId="77777777" w:rsidR="00EF54E3" w:rsidRPr="002F15AF" w:rsidRDefault="00EF54E3" w:rsidP="00EF54E3">
      <w:pPr>
        <w:pStyle w:val="a6"/>
        <w:ind w:left="0"/>
        <w:rPr>
          <w:szCs w:val="24"/>
          <w:shd w:val="clear" w:color="auto" w:fill="FFFFFF"/>
        </w:rPr>
      </w:pPr>
      <w:r w:rsidRPr="002528CF">
        <w:rPr>
          <w:szCs w:val="24"/>
        </w:rPr>
        <w:t>МГНЗ</w:t>
      </w:r>
      <w:r>
        <w:rPr>
          <w:szCs w:val="24"/>
        </w:rPr>
        <w:t xml:space="preserve"> – моноклональная гаммапатия неопределенного значения</w:t>
      </w:r>
    </w:p>
    <w:p w14:paraId="0DBBB9B7" w14:textId="77777777" w:rsidR="00EF54E3" w:rsidRPr="002F15AF" w:rsidRDefault="00EF54E3" w:rsidP="00EF54E3">
      <w:pPr>
        <w:pStyle w:val="a6"/>
        <w:ind w:left="0"/>
        <w:rPr>
          <w:szCs w:val="24"/>
          <w:shd w:val="clear" w:color="auto" w:fill="FFFFFF"/>
        </w:rPr>
      </w:pPr>
      <w:r>
        <w:rPr>
          <w:szCs w:val="24"/>
          <w:shd w:val="clear" w:color="auto" w:fill="FFFFFF"/>
        </w:rPr>
        <w:t xml:space="preserve">ММ – множественная миелома </w:t>
      </w:r>
    </w:p>
    <w:p w14:paraId="75D0630A" w14:textId="77777777" w:rsidR="00EF54E3" w:rsidRDefault="00EF54E3" w:rsidP="00EF54E3">
      <w:pPr>
        <w:pStyle w:val="a6"/>
        <w:ind w:left="0"/>
        <w:rPr>
          <w:szCs w:val="24"/>
          <w:shd w:val="clear" w:color="auto" w:fill="FFFFFF"/>
        </w:rPr>
      </w:pPr>
      <w:r>
        <w:rPr>
          <w:szCs w:val="24"/>
          <w:shd w:val="clear" w:color="auto" w:fill="FFFFFF"/>
        </w:rPr>
        <w:t>МРТ – магнитно-резонансная томография</w:t>
      </w:r>
    </w:p>
    <w:p w14:paraId="5674745D" w14:textId="77777777" w:rsidR="00EF54E3" w:rsidRPr="002F15AF" w:rsidRDefault="00EF54E3" w:rsidP="00EF54E3">
      <w:pPr>
        <w:pStyle w:val="a6"/>
        <w:ind w:left="0"/>
        <w:rPr>
          <w:szCs w:val="24"/>
        </w:rPr>
      </w:pPr>
      <w:r w:rsidRPr="002F15AF">
        <w:rPr>
          <w:szCs w:val="24"/>
        </w:rPr>
        <w:t>ПЭТ – позитронно-эмиссионная томография</w:t>
      </w:r>
    </w:p>
    <w:p w14:paraId="4CA0E5AE" w14:textId="77777777" w:rsidR="00EF54E3" w:rsidRDefault="00EF54E3" w:rsidP="00EF54E3">
      <w:pPr>
        <w:pStyle w:val="a6"/>
        <w:ind w:left="0"/>
        <w:rPr>
          <w:szCs w:val="24"/>
          <w:shd w:val="clear" w:color="auto" w:fill="FFFFFF"/>
        </w:rPr>
      </w:pPr>
      <w:r w:rsidRPr="002F15AF">
        <w:rPr>
          <w:szCs w:val="24"/>
          <w:shd w:val="clear" w:color="auto" w:fill="FFFFFF"/>
        </w:rPr>
        <w:t xml:space="preserve">ТГСК - трансплантация гемопоэтических стволовых клеток </w:t>
      </w:r>
    </w:p>
    <w:p w14:paraId="53983281" w14:textId="77777777" w:rsidR="00EF54E3" w:rsidRDefault="00EF54E3" w:rsidP="00EF54E3">
      <w:pPr>
        <w:pStyle w:val="a6"/>
        <w:ind w:left="0"/>
        <w:rPr>
          <w:szCs w:val="24"/>
          <w:shd w:val="clear" w:color="auto" w:fill="FFFFFF"/>
        </w:rPr>
      </w:pPr>
      <w:r>
        <w:rPr>
          <w:szCs w:val="24"/>
          <w:shd w:val="clear" w:color="auto" w:fill="FFFFFF"/>
        </w:rPr>
        <w:t>УЗИ – ультразвуковое исследование</w:t>
      </w:r>
    </w:p>
    <w:p w14:paraId="10D66717" w14:textId="77777777" w:rsidR="00EF54E3" w:rsidRDefault="00EF54E3" w:rsidP="00EF54E3">
      <w:pPr>
        <w:pStyle w:val="a6"/>
        <w:ind w:left="0"/>
        <w:rPr>
          <w:szCs w:val="24"/>
          <w:shd w:val="clear" w:color="auto" w:fill="FFFFFF"/>
        </w:rPr>
      </w:pPr>
      <w:r>
        <w:rPr>
          <w:szCs w:val="24"/>
          <w:shd w:val="clear" w:color="auto" w:fill="FFFFFF"/>
        </w:rPr>
        <w:t>ЭКГ - электрокардиограмма</w:t>
      </w:r>
    </w:p>
    <w:p w14:paraId="0C3DAA3C" w14:textId="7FB372E7" w:rsidR="00EF54E3" w:rsidRPr="002F15AF" w:rsidRDefault="000713B4" w:rsidP="00EF54E3">
      <w:pPr>
        <w:pStyle w:val="Normal1"/>
        <w:rPr>
          <w:rFonts w:cs="Times New Roman"/>
          <w:b/>
        </w:rPr>
      </w:pPr>
      <w:r>
        <w:rPr>
          <w:rFonts w:cs="Times New Roman"/>
          <w:b/>
        </w:rPr>
        <w:t>2</w:t>
      </w:r>
      <w:r w:rsidR="00EF54E3" w:rsidRPr="002F15AF">
        <w:rPr>
          <w:rFonts w:cs="Times New Roman"/>
          <w:b/>
        </w:rPr>
        <w:t xml:space="preserve">. Общие сведения </w:t>
      </w:r>
    </w:p>
    <w:p w14:paraId="6624AC7F" w14:textId="43BD633D" w:rsidR="00EF54E3" w:rsidRPr="00EF54E3" w:rsidRDefault="00EF54E3" w:rsidP="00EF54E3">
      <w:pPr>
        <w:pStyle w:val="a6"/>
        <w:ind w:left="0"/>
        <w:rPr>
          <w:szCs w:val="24"/>
          <w:shd w:val="clear" w:color="auto" w:fill="FFFFFF"/>
        </w:rPr>
      </w:pPr>
      <w:r>
        <w:rPr>
          <w:shd w:val="clear" w:color="auto" w:fill="FFFFFF"/>
        </w:rPr>
        <w:tab/>
      </w:r>
      <w:r w:rsidRPr="00EF54E3">
        <w:rPr>
          <w:szCs w:val="24"/>
          <w:shd w:val="clear" w:color="auto" w:fill="FFFFFF"/>
        </w:rPr>
        <w:t>Углубленное изучение патогенеза плазмоклеточных опухолей, наряду с развитием диагностических методик, позволили классифицировать группу парапротеинемических гемобластозов в отдельные нозологические формы, среди которых наряду с симптоматической ММ, также выделены:</w:t>
      </w:r>
    </w:p>
    <w:p w14:paraId="27FA71AF" w14:textId="77777777" w:rsidR="00EF54E3" w:rsidRDefault="00EF54E3" w:rsidP="00521D08">
      <w:pPr>
        <w:pStyle w:val="a6"/>
        <w:numPr>
          <w:ilvl w:val="0"/>
          <w:numId w:val="159"/>
        </w:numPr>
        <w:spacing w:after="0"/>
        <w:ind w:left="426"/>
      </w:pPr>
      <w:r w:rsidRPr="00521D08">
        <w:rPr>
          <w:rFonts w:eastAsia="Arial Unicode MS"/>
          <w:color w:val="000000"/>
          <w:spacing w:val="4"/>
          <w:szCs w:val="24"/>
          <w:u w:color="000000"/>
          <w:lang w:eastAsia="ru-RU"/>
        </w:rPr>
        <w:t>моноклональная гаммапатия неопределенного значения</w:t>
      </w:r>
      <w:r>
        <w:t xml:space="preserve"> (МГНЗ); </w:t>
      </w:r>
    </w:p>
    <w:p w14:paraId="4DE80F7B" w14:textId="77777777" w:rsidR="00EF54E3" w:rsidRDefault="00EF54E3" w:rsidP="00521D08">
      <w:pPr>
        <w:pStyle w:val="Normal1"/>
        <w:numPr>
          <w:ilvl w:val="0"/>
          <w:numId w:val="159"/>
        </w:numPr>
        <w:spacing w:line="360" w:lineRule="auto"/>
        <w:ind w:left="426"/>
        <w:jc w:val="both"/>
        <w:rPr>
          <w:rFonts w:cs="Times New Roman"/>
        </w:rPr>
      </w:pPr>
      <w:r>
        <w:rPr>
          <w:rFonts w:cs="Times New Roman"/>
        </w:rPr>
        <w:t>моноклональная гаммапатия почечного значения;</w:t>
      </w:r>
    </w:p>
    <w:p w14:paraId="5AA6B168" w14:textId="77777777" w:rsidR="00EF54E3" w:rsidRDefault="00EF54E3" w:rsidP="00521D08">
      <w:pPr>
        <w:pStyle w:val="Normal1"/>
        <w:numPr>
          <w:ilvl w:val="0"/>
          <w:numId w:val="159"/>
        </w:numPr>
        <w:spacing w:line="360" w:lineRule="auto"/>
        <w:ind w:left="426"/>
        <w:jc w:val="both"/>
        <w:rPr>
          <w:rFonts w:cs="Times New Roman"/>
        </w:rPr>
      </w:pPr>
      <w:r>
        <w:rPr>
          <w:rFonts w:cs="Times New Roman"/>
        </w:rPr>
        <w:t xml:space="preserve"> </w:t>
      </w:r>
      <w:r w:rsidRPr="00115FE8">
        <w:rPr>
          <w:rFonts w:cs="Times New Roman"/>
        </w:rPr>
        <w:t>«тлеющ</w:t>
      </w:r>
      <w:r>
        <w:rPr>
          <w:rFonts w:cs="Times New Roman"/>
        </w:rPr>
        <w:t>ая» или «вялотекущая</w:t>
      </w:r>
      <w:r w:rsidRPr="00115FE8">
        <w:rPr>
          <w:rFonts w:cs="Times New Roman"/>
        </w:rPr>
        <w:t>» ММ</w:t>
      </w:r>
      <w:r>
        <w:rPr>
          <w:rFonts w:cs="Times New Roman"/>
        </w:rPr>
        <w:t>;</w:t>
      </w:r>
    </w:p>
    <w:p w14:paraId="47F0C6CF" w14:textId="77777777" w:rsidR="00EF54E3" w:rsidRDefault="00EF54E3" w:rsidP="00521D08">
      <w:pPr>
        <w:pStyle w:val="Normal1"/>
        <w:numPr>
          <w:ilvl w:val="0"/>
          <w:numId w:val="159"/>
        </w:numPr>
        <w:spacing w:line="360" w:lineRule="auto"/>
        <w:ind w:left="426"/>
        <w:jc w:val="both"/>
        <w:rPr>
          <w:rFonts w:cs="Times New Roman"/>
        </w:rPr>
      </w:pPr>
      <w:r>
        <w:rPr>
          <w:rFonts w:cs="Times New Roman"/>
        </w:rPr>
        <w:t xml:space="preserve"> солитарная плазмоцитома;</w:t>
      </w:r>
    </w:p>
    <w:p w14:paraId="7B07DFD8" w14:textId="77777777" w:rsidR="00EF54E3" w:rsidRDefault="00EF54E3" w:rsidP="00521D08">
      <w:pPr>
        <w:pStyle w:val="Normal1"/>
        <w:numPr>
          <w:ilvl w:val="0"/>
          <w:numId w:val="159"/>
        </w:numPr>
        <w:spacing w:line="360" w:lineRule="auto"/>
        <w:ind w:left="426"/>
        <w:jc w:val="both"/>
        <w:rPr>
          <w:rFonts w:cs="Times New Roman"/>
        </w:rPr>
      </w:pPr>
      <w:r>
        <w:rPr>
          <w:rFonts w:cs="Times New Roman"/>
        </w:rPr>
        <w:t xml:space="preserve"> плазмоцитома с минимальным поражением костного мозга;</w:t>
      </w:r>
    </w:p>
    <w:p w14:paraId="782349D7" w14:textId="77777777" w:rsidR="00EF54E3" w:rsidRDefault="00EF54E3" w:rsidP="00521D08">
      <w:pPr>
        <w:pStyle w:val="Normal1"/>
        <w:numPr>
          <w:ilvl w:val="0"/>
          <w:numId w:val="159"/>
        </w:numPr>
        <w:spacing w:line="360" w:lineRule="auto"/>
        <w:ind w:left="426"/>
        <w:jc w:val="both"/>
        <w:rPr>
          <w:rFonts w:cs="Times New Roman"/>
        </w:rPr>
      </w:pPr>
      <w:r>
        <w:rPr>
          <w:rFonts w:cs="Times New Roman"/>
        </w:rPr>
        <w:t xml:space="preserve"> плазмоклеточный лейкоз;</w:t>
      </w:r>
    </w:p>
    <w:p w14:paraId="7CD4BE5A" w14:textId="77777777" w:rsidR="00EF54E3" w:rsidRDefault="00EF54E3" w:rsidP="00521D08">
      <w:pPr>
        <w:pStyle w:val="Normal1"/>
        <w:numPr>
          <w:ilvl w:val="0"/>
          <w:numId w:val="159"/>
        </w:numPr>
        <w:spacing w:line="360" w:lineRule="auto"/>
        <w:ind w:left="426"/>
        <w:jc w:val="both"/>
        <w:rPr>
          <w:rFonts w:cs="Times New Roman"/>
        </w:rPr>
      </w:pPr>
      <w:r>
        <w:rPr>
          <w:rFonts w:cs="Times New Roman"/>
          <w:lang w:val="en-US"/>
        </w:rPr>
        <w:t>POEMS-</w:t>
      </w:r>
      <w:r>
        <w:rPr>
          <w:rFonts w:cs="Times New Roman"/>
        </w:rPr>
        <w:t>синдром;</w:t>
      </w:r>
    </w:p>
    <w:p w14:paraId="08978FA4" w14:textId="77777777" w:rsidR="00EF54E3" w:rsidRDefault="00EF54E3" w:rsidP="00521D08">
      <w:pPr>
        <w:pStyle w:val="Normal1"/>
        <w:numPr>
          <w:ilvl w:val="0"/>
          <w:numId w:val="159"/>
        </w:numPr>
        <w:spacing w:line="360" w:lineRule="auto"/>
        <w:ind w:left="426"/>
        <w:jc w:val="both"/>
        <w:rPr>
          <w:rFonts w:cs="Times New Roman"/>
        </w:rPr>
      </w:pPr>
      <w:r>
        <w:rPr>
          <w:rFonts w:cs="Times New Roman"/>
        </w:rPr>
        <w:t xml:space="preserve"> болезнь отложения легких цепей;</w:t>
      </w:r>
    </w:p>
    <w:p w14:paraId="396E2D51" w14:textId="77777777" w:rsidR="00EF54E3" w:rsidRDefault="00EF54E3" w:rsidP="00521D08">
      <w:pPr>
        <w:pStyle w:val="Normal1"/>
        <w:numPr>
          <w:ilvl w:val="0"/>
          <w:numId w:val="159"/>
        </w:numPr>
        <w:spacing w:line="360" w:lineRule="auto"/>
        <w:ind w:left="426"/>
        <w:jc w:val="both"/>
        <w:rPr>
          <w:rFonts w:cs="Times New Roman"/>
        </w:rPr>
      </w:pPr>
      <w:r>
        <w:rPr>
          <w:rFonts w:cs="Times New Roman"/>
        </w:rPr>
        <w:t xml:space="preserve"> </w:t>
      </w:r>
      <w:r>
        <w:rPr>
          <w:rFonts w:cs="Times New Roman"/>
          <w:lang w:val="en-US"/>
        </w:rPr>
        <w:t>AL</w:t>
      </w:r>
      <w:r w:rsidRPr="00E223B1">
        <w:rPr>
          <w:rFonts w:cs="Times New Roman"/>
        </w:rPr>
        <w:t>-</w:t>
      </w:r>
      <w:r>
        <w:rPr>
          <w:rFonts w:cs="Times New Roman"/>
        </w:rPr>
        <w:t xml:space="preserve">амилоидоз. </w:t>
      </w:r>
    </w:p>
    <w:p w14:paraId="52CD52BE" w14:textId="77777777" w:rsidR="00EF54E3" w:rsidRDefault="00EF54E3" w:rsidP="00EF54E3">
      <w:pPr>
        <w:pStyle w:val="Normal1"/>
        <w:spacing w:line="360" w:lineRule="auto"/>
        <w:ind w:left="0" w:firstLine="709"/>
        <w:jc w:val="both"/>
        <w:rPr>
          <w:rFonts w:cs="Times New Roman"/>
        </w:rPr>
      </w:pPr>
      <w:r>
        <w:rPr>
          <w:rFonts w:cs="Times New Roman"/>
        </w:rPr>
        <w:t>Корректная диагностика, базирующаяся на современных лабораторных и инструментальных методах исследований, позволяет провести дифференциальный диагноз и сформировать оптимальный протокол противоопухолевого лечения.</w:t>
      </w:r>
    </w:p>
    <w:p w14:paraId="29EC2674" w14:textId="77777777" w:rsidR="00EF54E3" w:rsidRDefault="00EF54E3" w:rsidP="00EF54E3">
      <w:pPr>
        <w:pStyle w:val="Normal1"/>
        <w:spacing w:line="360" w:lineRule="auto"/>
        <w:ind w:left="0" w:firstLine="709"/>
        <w:jc w:val="both"/>
        <w:rPr>
          <w:rFonts w:cs="Times New Roman"/>
        </w:rPr>
      </w:pPr>
      <w:r>
        <w:rPr>
          <w:rFonts w:cs="Times New Roman"/>
        </w:rPr>
        <w:t>В настоящем приложении приведен широкий перечень процедур и обследований, позволяющий уточнить диагноз симптоматическая ММ, определить группу риска, оценить соматический статус и выработать программу терапии с учетом индивидуальных особенностей пациента.</w:t>
      </w:r>
    </w:p>
    <w:p w14:paraId="638C0B67" w14:textId="57CF76CE" w:rsidR="00EF54E3" w:rsidRPr="000713B4" w:rsidRDefault="000713B4" w:rsidP="000713B4">
      <w:pPr>
        <w:pStyle w:val="af0"/>
        <w:spacing w:line="360" w:lineRule="auto"/>
        <w:rPr>
          <w:b/>
        </w:rPr>
      </w:pPr>
      <w:r>
        <w:rPr>
          <w:b/>
        </w:rPr>
        <w:lastRenderedPageBreak/>
        <w:t>3</w:t>
      </w:r>
      <w:r w:rsidR="00EF54E3" w:rsidRPr="000713B4">
        <w:rPr>
          <w:b/>
        </w:rPr>
        <w:t>.1 Лабораторные и инструментальные методы исследования на этапе диагностики симптоматической множественной миеломы</w:t>
      </w:r>
    </w:p>
    <w:p w14:paraId="0E9E5167" w14:textId="77777777" w:rsidR="00EF54E3" w:rsidRPr="006A495D" w:rsidRDefault="00EF54E3" w:rsidP="00727CDE">
      <w:pPr>
        <w:pStyle w:val="Numlist"/>
        <w:numPr>
          <w:ilvl w:val="0"/>
          <w:numId w:val="63"/>
        </w:numPr>
        <w:tabs>
          <w:tab w:val="left" w:pos="284"/>
        </w:tabs>
        <w:spacing w:before="240" w:line="360" w:lineRule="auto"/>
        <w:ind w:left="0" w:firstLine="284"/>
        <w:jc w:val="both"/>
      </w:pPr>
      <w:r>
        <w:t>Развернутый анализ крови.</w:t>
      </w:r>
    </w:p>
    <w:p w14:paraId="6AA58DDE" w14:textId="721175B2" w:rsidR="00EF54E3" w:rsidRPr="004C0C25" w:rsidRDefault="00EF54E3" w:rsidP="00727CDE">
      <w:pPr>
        <w:pStyle w:val="Numlist"/>
        <w:numPr>
          <w:ilvl w:val="0"/>
          <w:numId w:val="63"/>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r w:rsidR="001631F8">
        <w:t xml:space="preserve">, </w:t>
      </w:r>
      <w:r w:rsidR="001631F8" w:rsidRPr="004C0C25">
        <w:t>АЛТ, АСТ</w:t>
      </w:r>
      <w:r w:rsidRPr="004C0C25">
        <w:t>.</w:t>
      </w:r>
    </w:p>
    <w:p w14:paraId="6C40795A" w14:textId="77777777" w:rsidR="00EF54E3" w:rsidRDefault="00EF54E3" w:rsidP="00727CDE">
      <w:pPr>
        <w:pStyle w:val="Numlist"/>
        <w:numPr>
          <w:ilvl w:val="0"/>
          <w:numId w:val="63"/>
        </w:numPr>
        <w:tabs>
          <w:tab w:val="left" w:pos="284"/>
        </w:tabs>
        <w:spacing w:line="360" w:lineRule="auto"/>
        <w:ind w:left="0" w:firstLine="284"/>
        <w:jc w:val="both"/>
      </w:pPr>
      <w:r>
        <w:t>Общий анализ мочи.</w:t>
      </w:r>
    </w:p>
    <w:p w14:paraId="007C6DA2" w14:textId="77777777" w:rsidR="00EF54E3" w:rsidRDefault="00EF54E3" w:rsidP="00727CDE">
      <w:pPr>
        <w:pStyle w:val="Numlist"/>
        <w:numPr>
          <w:ilvl w:val="0"/>
          <w:numId w:val="63"/>
        </w:numPr>
        <w:tabs>
          <w:tab w:val="left" w:pos="284"/>
        </w:tabs>
        <w:spacing w:line="360" w:lineRule="auto"/>
        <w:ind w:left="0" w:firstLine="284"/>
        <w:jc w:val="both"/>
      </w:pPr>
      <w:r w:rsidRPr="00100A57">
        <w:t>Определение количества белка в суточной моче</w:t>
      </w:r>
      <w:r>
        <w:t>.</w:t>
      </w:r>
    </w:p>
    <w:p w14:paraId="40867D99" w14:textId="77777777" w:rsidR="00EF54E3" w:rsidRDefault="00EF54E3" w:rsidP="00727CDE">
      <w:pPr>
        <w:pStyle w:val="Numlist"/>
        <w:numPr>
          <w:ilvl w:val="0"/>
          <w:numId w:val="63"/>
        </w:numPr>
        <w:tabs>
          <w:tab w:val="left" w:pos="284"/>
        </w:tabs>
        <w:spacing w:line="360" w:lineRule="auto"/>
        <w:ind w:left="0" w:firstLine="284"/>
        <w:jc w:val="both"/>
      </w:pPr>
      <w:r>
        <w:t>Определение скорости клубочковой фильтрации.</w:t>
      </w:r>
    </w:p>
    <w:p w14:paraId="028D34B2" w14:textId="77777777" w:rsidR="00EF54E3" w:rsidRDefault="00EF54E3" w:rsidP="00727CDE">
      <w:pPr>
        <w:pStyle w:val="Numlist"/>
        <w:numPr>
          <w:ilvl w:val="0"/>
          <w:numId w:val="63"/>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7E2B54FF" w14:textId="77777777" w:rsidR="00EF54E3" w:rsidRDefault="00EF54E3" w:rsidP="00727CDE">
      <w:pPr>
        <w:pStyle w:val="Numlist"/>
        <w:numPr>
          <w:ilvl w:val="0"/>
          <w:numId w:val="63"/>
        </w:numPr>
        <w:tabs>
          <w:tab w:val="left" w:pos="284"/>
        </w:tabs>
        <w:spacing w:line="360" w:lineRule="auto"/>
        <w:ind w:left="0" w:firstLine="284"/>
        <w:jc w:val="both"/>
      </w:pPr>
      <w:r w:rsidRPr="00100A57">
        <w:t>Исследование уровня бета-2-микроглобулина в крови</w:t>
      </w:r>
      <w:r>
        <w:t>.</w:t>
      </w:r>
    </w:p>
    <w:p w14:paraId="5F68ADA7" w14:textId="77777777" w:rsidR="00EF54E3" w:rsidRPr="006A495D" w:rsidRDefault="00EF54E3" w:rsidP="00727CDE">
      <w:pPr>
        <w:pStyle w:val="Numlist"/>
        <w:numPr>
          <w:ilvl w:val="0"/>
          <w:numId w:val="63"/>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включающее </w:t>
      </w:r>
    </w:p>
    <w:p w14:paraId="4DDAC98B" w14:textId="19695881" w:rsidR="00EF54E3" w:rsidRPr="006A495D" w:rsidRDefault="00EF54E3" w:rsidP="00EF54E3">
      <w:pPr>
        <w:pStyle w:val="Numlist"/>
        <w:tabs>
          <w:tab w:val="left" w:pos="284"/>
        </w:tabs>
        <w:spacing w:line="360" w:lineRule="auto"/>
        <w:ind w:firstLine="284"/>
        <w:jc w:val="both"/>
      </w:pPr>
      <w:r w:rsidRPr="006A495D">
        <w:t>- электрофорез и иммунофи</w:t>
      </w:r>
      <w:r>
        <w:t>ксаци</w:t>
      </w:r>
      <w:r w:rsidR="001631F8" w:rsidRPr="004C0C25">
        <w:t>ю</w:t>
      </w:r>
      <w:r>
        <w:t xml:space="preserve"> белков сыворотки и мочи с определением белка Бенс-Джонса;</w:t>
      </w:r>
    </w:p>
    <w:p w14:paraId="5D72A639" w14:textId="797517F0" w:rsidR="00EF54E3" w:rsidRPr="006A495D" w:rsidRDefault="00EF54E3" w:rsidP="00EF54E3">
      <w:pPr>
        <w:pStyle w:val="Numlist"/>
        <w:tabs>
          <w:tab w:val="left" w:pos="284"/>
        </w:tabs>
        <w:spacing w:line="360" w:lineRule="auto"/>
        <w:ind w:firstLine="284"/>
        <w:jc w:val="both"/>
      </w:pPr>
      <w:r w:rsidRPr="006A495D">
        <w:t>- определение уровня п</w:t>
      </w:r>
      <w:r>
        <w:t>оликлональных иммуноглобулинов (</w:t>
      </w:r>
      <w:r>
        <w:rPr>
          <w:lang w:val="en-US"/>
        </w:rPr>
        <w:t>A</w:t>
      </w:r>
      <w:r w:rsidRPr="00027FD8">
        <w:t xml:space="preserve">, </w:t>
      </w:r>
      <w:r>
        <w:rPr>
          <w:lang w:val="en-US"/>
        </w:rPr>
        <w:t>G</w:t>
      </w:r>
      <w:r w:rsidRPr="00027FD8">
        <w:t>,</w:t>
      </w:r>
      <w:r w:rsidR="001631F8">
        <w:t xml:space="preserve"> </w:t>
      </w:r>
      <w:r>
        <w:rPr>
          <w:lang w:val="en-US"/>
        </w:rPr>
        <w:t>M</w:t>
      </w:r>
      <w:r w:rsidRPr="00027FD8">
        <w:t>)</w:t>
      </w:r>
      <w:r>
        <w:t>;</w:t>
      </w:r>
    </w:p>
    <w:p w14:paraId="125FB28D" w14:textId="77777777" w:rsidR="00EF54E3" w:rsidRPr="006A495D" w:rsidRDefault="00EF54E3" w:rsidP="00EF54E3">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14:paraId="7C517687" w14:textId="77777777" w:rsidR="00EF54E3" w:rsidRPr="006A495D" w:rsidRDefault="00EF54E3" w:rsidP="00727CDE">
      <w:pPr>
        <w:pStyle w:val="Numlist"/>
        <w:numPr>
          <w:ilvl w:val="0"/>
          <w:numId w:val="63"/>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ом миелограммы</w:t>
      </w:r>
      <w:r w:rsidRPr="006A495D">
        <w:t>.</w:t>
      </w:r>
    </w:p>
    <w:p w14:paraId="5C3D18CB" w14:textId="77777777" w:rsidR="00EF54E3" w:rsidRPr="006A495D" w:rsidRDefault="00EF54E3" w:rsidP="00727CDE">
      <w:pPr>
        <w:pStyle w:val="Numlist"/>
        <w:numPr>
          <w:ilvl w:val="0"/>
          <w:numId w:val="63"/>
        </w:numPr>
        <w:tabs>
          <w:tab w:val="left" w:pos="284"/>
        </w:tabs>
        <w:spacing w:line="360" w:lineRule="auto"/>
        <w:ind w:left="0" w:firstLine="284"/>
        <w:jc w:val="both"/>
      </w:pPr>
      <w:r w:rsidRPr="006A495D">
        <w:t xml:space="preserve">Иммунофенотипическое исследование костного мозга методом проточной цитометрии </w:t>
      </w:r>
      <w:r>
        <w:t>при дифференциальной диагностике симптоматичекой множественной миеломы и плазмоцитомы с минимальным поражением костного мозга или солитарной плазмоцитомы.</w:t>
      </w:r>
    </w:p>
    <w:p w14:paraId="2EED1869" w14:textId="2D2164A4" w:rsidR="00EF54E3" w:rsidRDefault="004C0C25" w:rsidP="00727CDE">
      <w:pPr>
        <w:pStyle w:val="Numlist"/>
        <w:numPr>
          <w:ilvl w:val="0"/>
          <w:numId w:val="63"/>
        </w:numPr>
        <w:tabs>
          <w:tab w:val="left" w:pos="284"/>
        </w:tabs>
        <w:spacing w:line="360" w:lineRule="auto"/>
        <w:ind w:left="0" w:firstLine="284"/>
        <w:jc w:val="both"/>
      </w:pPr>
      <w:r>
        <w:t xml:space="preserve">Гистологическое </w:t>
      </w:r>
      <w:r w:rsidR="00EF54E3" w:rsidRPr="00100A57">
        <w:t xml:space="preserve">исследование биопсийного (операционного) материала </w:t>
      </w:r>
      <w:r w:rsidR="00EF54E3">
        <w:t xml:space="preserve">плазмоцитомы и/или </w:t>
      </w:r>
      <w:r w:rsidR="00EF54E3" w:rsidRPr="00100A57">
        <w:t>костного мозга</w:t>
      </w:r>
      <w:r w:rsidR="00EF54E3">
        <w:t>.</w:t>
      </w:r>
    </w:p>
    <w:p w14:paraId="58CE46DD" w14:textId="0A793B06" w:rsidR="00EF54E3" w:rsidRDefault="004C0C25" w:rsidP="00727CDE">
      <w:pPr>
        <w:pStyle w:val="Numlist"/>
        <w:numPr>
          <w:ilvl w:val="0"/>
          <w:numId w:val="63"/>
        </w:numPr>
        <w:tabs>
          <w:tab w:val="left" w:pos="284"/>
        </w:tabs>
        <w:spacing w:line="360" w:lineRule="auto"/>
        <w:ind w:left="0" w:firstLine="284"/>
        <w:jc w:val="both"/>
      </w:pPr>
      <w:r>
        <w:t>Гистологическое</w:t>
      </w:r>
      <w:r w:rsidR="006D1871">
        <w:t xml:space="preserve"> </w:t>
      </w:r>
      <w:r w:rsidR="00EF54E3" w:rsidRPr="00100A57">
        <w:t xml:space="preserve">исследование биопсийного (операционного) материала </w:t>
      </w:r>
      <w:r w:rsidR="00EF54E3">
        <w:t xml:space="preserve">плазмоцитомы и/или </w:t>
      </w:r>
      <w:r w:rsidR="00EF54E3" w:rsidRPr="00100A57">
        <w:t>костного мозга с применением иммуногистохимических методов</w:t>
      </w:r>
      <w:r w:rsidR="00EF54E3">
        <w:t>.</w:t>
      </w:r>
    </w:p>
    <w:p w14:paraId="7C817A80" w14:textId="77777777" w:rsidR="00EF54E3" w:rsidRDefault="00EF54E3" w:rsidP="00727CDE">
      <w:pPr>
        <w:pStyle w:val="Numlist"/>
        <w:numPr>
          <w:ilvl w:val="0"/>
          <w:numId w:val="63"/>
        </w:numPr>
        <w:tabs>
          <w:tab w:val="left" w:pos="284"/>
        </w:tabs>
        <w:spacing w:line="360" w:lineRule="auto"/>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 xml:space="preserve"> при необходимости).</w:t>
      </w:r>
    </w:p>
    <w:p w14:paraId="0E458820" w14:textId="77777777" w:rsidR="00EF54E3" w:rsidRDefault="00EF54E3" w:rsidP="00727CDE">
      <w:pPr>
        <w:pStyle w:val="Numlist"/>
        <w:numPr>
          <w:ilvl w:val="0"/>
          <w:numId w:val="63"/>
        </w:numPr>
        <w:tabs>
          <w:tab w:val="left" w:pos="284"/>
        </w:tabs>
        <w:spacing w:line="360" w:lineRule="auto"/>
        <w:ind w:left="0" w:firstLine="284"/>
        <w:jc w:val="both"/>
      </w:pPr>
      <w:r>
        <w:t>Стандартное цитогенетическое исследование (кариотипирование).</w:t>
      </w:r>
    </w:p>
    <w:p w14:paraId="1C83DE43" w14:textId="77777777" w:rsidR="00EF54E3" w:rsidRDefault="00EF54E3" w:rsidP="00727CDE">
      <w:pPr>
        <w:pStyle w:val="Numlist"/>
        <w:numPr>
          <w:ilvl w:val="0"/>
          <w:numId w:val="63"/>
        </w:numPr>
        <w:tabs>
          <w:tab w:val="left" w:pos="284"/>
        </w:tabs>
        <w:spacing w:line="360" w:lineRule="auto"/>
        <w:ind w:left="0" w:firstLine="284"/>
        <w:jc w:val="both"/>
      </w:pPr>
      <w:r w:rsidRPr="00100A57">
        <w:lastRenderedPageBreak/>
        <w:t>Молекулярно-цитогенетическое исследование (FISH-метод)</w:t>
      </w:r>
      <w:r>
        <w:t xml:space="preserve"> для выявления наиболее прогностически важных цитогенетических аномалий</w:t>
      </w:r>
      <w:r w:rsidRPr="005A330B">
        <w:t xml:space="preserve">: </w:t>
      </w:r>
      <w:r w:rsidRPr="005A330B">
        <w:rPr>
          <w:lang w:val="en-US"/>
        </w:rPr>
        <w:t>t</w:t>
      </w:r>
      <w:r w:rsidRPr="005A330B">
        <w:t xml:space="preserve">(4;14), </w:t>
      </w:r>
      <w:r w:rsidRPr="005A330B">
        <w:rPr>
          <w:lang w:val="en-US"/>
        </w:rPr>
        <w:t>t</w:t>
      </w:r>
      <w:r w:rsidRPr="005A330B">
        <w:t xml:space="preserve">(14;16), </w:t>
      </w:r>
      <w:r w:rsidRPr="005A330B">
        <w:rPr>
          <w:lang w:val="en-US"/>
        </w:rPr>
        <w:t>t</w:t>
      </w:r>
      <w:r w:rsidRPr="005A330B">
        <w:t xml:space="preserve">(6;14), </w:t>
      </w:r>
      <w:r w:rsidRPr="005A330B">
        <w:rPr>
          <w:lang w:val="en-US"/>
        </w:rPr>
        <w:t>del</w:t>
      </w:r>
      <w:r w:rsidRPr="005A330B">
        <w:t xml:space="preserve"> 17</w:t>
      </w:r>
      <w:r w:rsidRPr="005A330B">
        <w:rPr>
          <w:lang w:val="en-US"/>
        </w:rPr>
        <w:t>p</w:t>
      </w:r>
      <w:r w:rsidRPr="005A330B">
        <w:t xml:space="preserve">13, </w:t>
      </w:r>
      <w:r w:rsidRPr="005A330B">
        <w:rPr>
          <w:lang w:val="en-US"/>
        </w:rPr>
        <w:t>t</w:t>
      </w:r>
      <w:r w:rsidRPr="005A330B">
        <w:t xml:space="preserve">(11;14), </w:t>
      </w:r>
      <w:r w:rsidRPr="005A330B">
        <w:rPr>
          <w:lang w:val="en-US"/>
        </w:rPr>
        <w:t>del</w:t>
      </w:r>
      <w:r w:rsidRPr="005A330B">
        <w:t>13,</w:t>
      </w:r>
      <w:r>
        <w:t xml:space="preserve"> плоидности и изменений хромосомы 1.</w:t>
      </w:r>
    </w:p>
    <w:p w14:paraId="09F27162" w14:textId="77777777" w:rsidR="00EF54E3" w:rsidRPr="006A495D" w:rsidRDefault="00EF54E3" w:rsidP="00727CDE">
      <w:pPr>
        <w:pStyle w:val="Numlist"/>
        <w:numPr>
          <w:ilvl w:val="0"/>
          <w:numId w:val="63"/>
        </w:numPr>
        <w:tabs>
          <w:tab w:val="left" w:pos="284"/>
        </w:tabs>
        <w:spacing w:line="360" w:lineRule="auto"/>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ВИЧ.</w:t>
      </w:r>
    </w:p>
    <w:p w14:paraId="34F46331" w14:textId="77777777" w:rsidR="00EF54E3" w:rsidRDefault="00EF54E3" w:rsidP="00727CDE">
      <w:pPr>
        <w:pStyle w:val="Numlist"/>
        <w:numPr>
          <w:ilvl w:val="0"/>
          <w:numId w:val="63"/>
        </w:numPr>
        <w:tabs>
          <w:tab w:val="left" w:pos="284"/>
        </w:tabs>
        <w:spacing w:line="360" w:lineRule="auto"/>
        <w:ind w:left="0" w:firstLine="284"/>
        <w:jc w:val="both"/>
      </w:pPr>
      <w:r>
        <w:t>Низкодозная компьютерная томография костей скелета – предпочтительный метод визуализации.</w:t>
      </w:r>
    </w:p>
    <w:p w14:paraId="1E8E172F" w14:textId="77777777" w:rsidR="00EF54E3" w:rsidRDefault="00EF54E3" w:rsidP="00727CDE">
      <w:pPr>
        <w:pStyle w:val="Numlist"/>
        <w:numPr>
          <w:ilvl w:val="0"/>
          <w:numId w:val="63"/>
        </w:numPr>
        <w:tabs>
          <w:tab w:val="left" w:pos="284"/>
        </w:tabs>
        <w:spacing w:line="360" w:lineRule="auto"/>
        <w:ind w:left="0" w:firstLine="284"/>
        <w:jc w:val="both"/>
      </w:pPr>
      <w:r>
        <w:t>КТ костей позвоночника, таза, грудной полости (при отсутствии возможности выполнения низкодозной КТ костей скелета).</w:t>
      </w:r>
    </w:p>
    <w:p w14:paraId="4C1C2B62" w14:textId="77777777" w:rsidR="00EF54E3" w:rsidRDefault="00EF54E3" w:rsidP="00727CDE">
      <w:pPr>
        <w:pStyle w:val="Numlist"/>
        <w:numPr>
          <w:ilvl w:val="0"/>
          <w:numId w:val="63"/>
        </w:numPr>
        <w:tabs>
          <w:tab w:val="left" w:pos="284"/>
        </w:tabs>
        <w:spacing w:line="360" w:lineRule="auto"/>
        <w:ind w:left="0" w:firstLine="284"/>
        <w:jc w:val="both"/>
      </w:pPr>
      <w:r>
        <w:t>Позитронно-эмиссионная томография, совмещенная с КТ (</w:t>
      </w:r>
      <w:r w:rsidRPr="00433BA2">
        <w:t>при отсутствии возможности выполнения низкодозной КТ костей скелета</w:t>
      </w:r>
      <w:r>
        <w:t xml:space="preserve"> и КТ в стандартном режиме).</w:t>
      </w:r>
    </w:p>
    <w:p w14:paraId="6FB9291D" w14:textId="77777777" w:rsidR="00EF54E3" w:rsidRDefault="00EF54E3" w:rsidP="00727CDE">
      <w:pPr>
        <w:pStyle w:val="Numlist"/>
        <w:numPr>
          <w:ilvl w:val="0"/>
          <w:numId w:val="63"/>
        </w:numPr>
        <w:tabs>
          <w:tab w:val="left" w:pos="284"/>
        </w:tabs>
        <w:spacing w:line="360" w:lineRule="auto"/>
        <w:ind w:left="0" w:firstLine="284"/>
        <w:jc w:val="both"/>
      </w:pPr>
      <w:r>
        <w:t>Рентгенография костей скелета (при отсутствии возможности выполнения низкодозной КТ костей скелета, КТ в стандартном режиме или ПЭТ/КТ).</w:t>
      </w:r>
    </w:p>
    <w:p w14:paraId="2D6B278F" w14:textId="77777777" w:rsidR="00EF54E3" w:rsidRPr="006A495D" w:rsidRDefault="00EF54E3" w:rsidP="00727CDE">
      <w:pPr>
        <w:pStyle w:val="Numlist"/>
        <w:numPr>
          <w:ilvl w:val="0"/>
          <w:numId w:val="63"/>
        </w:numPr>
        <w:tabs>
          <w:tab w:val="left" w:pos="284"/>
        </w:tabs>
        <w:spacing w:line="360" w:lineRule="auto"/>
        <w:ind w:left="0" w:firstLine="284"/>
        <w:jc w:val="both"/>
      </w:pPr>
      <w:r>
        <w:t xml:space="preserve">Магнитно-резонансная томография </w:t>
      </w:r>
      <w:r w:rsidRPr="006A495D">
        <w:t>всего тела</w:t>
      </w:r>
      <w:r>
        <w:t xml:space="preserve"> в случае дифференциальной диагностики симптоматической ММ и МГНЗ.</w:t>
      </w:r>
    </w:p>
    <w:p w14:paraId="02D973B1" w14:textId="77777777" w:rsidR="00EF54E3" w:rsidRDefault="00EF54E3" w:rsidP="00727CDE">
      <w:pPr>
        <w:pStyle w:val="Numlist"/>
        <w:numPr>
          <w:ilvl w:val="0"/>
          <w:numId w:val="63"/>
        </w:numPr>
        <w:tabs>
          <w:tab w:val="left" w:pos="284"/>
        </w:tabs>
        <w:spacing w:line="360" w:lineRule="auto"/>
        <w:ind w:left="0" w:firstLine="284"/>
        <w:jc w:val="both"/>
      </w:pPr>
      <w:r>
        <w:t>Магнитно-резонансная томография области мягкотканного компонента для оценки исходных размеров.</w:t>
      </w:r>
    </w:p>
    <w:p w14:paraId="6B37FF80" w14:textId="77777777" w:rsidR="00EF54E3" w:rsidRPr="006A495D" w:rsidRDefault="00EF54E3" w:rsidP="00727CDE">
      <w:pPr>
        <w:pStyle w:val="Numlist"/>
        <w:numPr>
          <w:ilvl w:val="0"/>
          <w:numId w:val="63"/>
        </w:numPr>
        <w:tabs>
          <w:tab w:val="left" w:pos="284"/>
        </w:tabs>
        <w:spacing w:line="360" w:lineRule="auto"/>
        <w:ind w:left="0" w:firstLine="284"/>
        <w:jc w:val="both"/>
      </w:pPr>
      <w:r>
        <w:t>Электрокардиограмма (ЭКГ).</w:t>
      </w:r>
    </w:p>
    <w:p w14:paraId="5E51C62A" w14:textId="77777777" w:rsidR="00EF54E3" w:rsidRDefault="00EF54E3" w:rsidP="00727CDE">
      <w:pPr>
        <w:pStyle w:val="Numlist"/>
        <w:numPr>
          <w:ilvl w:val="0"/>
          <w:numId w:val="63"/>
        </w:numPr>
        <w:tabs>
          <w:tab w:val="left" w:pos="284"/>
        </w:tabs>
        <w:spacing w:line="360" w:lineRule="auto"/>
        <w:ind w:left="0" w:firstLine="284"/>
        <w:jc w:val="both"/>
      </w:pPr>
      <w:r w:rsidRPr="005A330B">
        <w:t>Эхокардиография</w:t>
      </w:r>
      <w:r>
        <w:t>.</w:t>
      </w:r>
    </w:p>
    <w:p w14:paraId="022C22FC" w14:textId="77777777" w:rsidR="00EF54E3" w:rsidRDefault="00EF54E3" w:rsidP="00727CDE">
      <w:pPr>
        <w:pStyle w:val="Numlist"/>
        <w:numPr>
          <w:ilvl w:val="0"/>
          <w:numId w:val="63"/>
        </w:numPr>
        <w:tabs>
          <w:tab w:val="left" w:pos="284"/>
        </w:tabs>
        <w:spacing w:line="360" w:lineRule="auto"/>
        <w:ind w:left="0" w:firstLine="284"/>
        <w:jc w:val="both"/>
      </w:pPr>
      <w:r>
        <w:t>УЗИ брюшной полости (комплексное).</w:t>
      </w:r>
    </w:p>
    <w:p w14:paraId="7246DC56" w14:textId="147F3310" w:rsidR="00EF54E3" w:rsidRPr="004C0C25" w:rsidRDefault="00EF54E3" w:rsidP="00727CDE">
      <w:pPr>
        <w:pStyle w:val="Numlist"/>
        <w:numPr>
          <w:ilvl w:val="0"/>
          <w:numId w:val="63"/>
        </w:numPr>
        <w:tabs>
          <w:tab w:val="left" w:pos="284"/>
        </w:tabs>
        <w:spacing w:line="360" w:lineRule="auto"/>
        <w:ind w:left="0" w:firstLine="284"/>
        <w:jc w:val="both"/>
      </w:pPr>
      <w:r w:rsidRPr="004C0C25">
        <w:t>Ультразвуковая допплерография сосудов (артерий и вен) нижних конечностей (при необходимости).</w:t>
      </w:r>
    </w:p>
    <w:p w14:paraId="237FB154" w14:textId="5394F4C6" w:rsidR="00EF54E3" w:rsidRPr="004C0C25" w:rsidRDefault="00EF54E3" w:rsidP="00727CDE">
      <w:pPr>
        <w:pStyle w:val="Numlist"/>
        <w:numPr>
          <w:ilvl w:val="0"/>
          <w:numId w:val="63"/>
        </w:numPr>
        <w:tabs>
          <w:tab w:val="left" w:pos="284"/>
        </w:tabs>
        <w:spacing w:line="360" w:lineRule="auto"/>
        <w:ind w:left="0" w:firstLine="284"/>
        <w:jc w:val="both"/>
      </w:pPr>
      <w:r w:rsidRPr="004C0C25">
        <w:t>Эзофагогастродуоденоскопия с биопсией (при необходимости).</w:t>
      </w:r>
    </w:p>
    <w:p w14:paraId="74C2A513" w14:textId="463F693C" w:rsidR="00EF54E3" w:rsidRPr="004C0C25" w:rsidRDefault="00EF54E3" w:rsidP="00727CDE">
      <w:pPr>
        <w:pStyle w:val="Numlist"/>
        <w:numPr>
          <w:ilvl w:val="0"/>
          <w:numId w:val="63"/>
        </w:numPr>
        <w:tabs>
          <w:tab w:val="left" w:pos="284"/>
        </w:tabs>
        <w:spacing w:line="360" w:lineRule="auto"/>
        <w:ind w:left="0" w:firstLine="284"/>
        <w:jc w:val="both"/>
      </w:pPr>
      <w:r w:rsidRPr="004C0C25">
        <w:t>МРТ головного мозга</w:t>
      </w:r>
      <w:r w:rsidR="005F555B" w:rsidRPr="004C0C25">
        <w:t xml:space="preserve"> (при необходимости)</w:t>
      </w:r>
      <w:r w:rsidRPr="004C0C25">
        <w:t>.</w:t>
      </w:r>
    </w:p>
    <w:p w14:paraId="6A43C7A1" w14:textId="77777777" w:rsidR="00EF54E3" w:rsidRPr="006A495D" w:rsidRDefault="00EF54E3" w:rsidP="00727CDE">
      <w:pPr>
        <w:pStyle w:val="Numlist"/>
        <w:numPr>
          <w:ilvl w:val="0"/>
          <w:numId w:val="63"/>
        </w:numPr>
        <w:tabs>
          <w:tab w:val="left" w:pos="284"/>
        </w:tabs>
        <w:spacing w:line="360" w:lineRule="auto"/>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454E63C0" w14:textId="1CFB60CA" w:rsidR="00EF54E3" w:rsidRPr="000713B4" w:rsidRDefault="000713B4" w:rsidP="000713B4">
      <w:pPr>
        <w:pStyle w:val="af0"/>
        <w:spacing w:line="360" w:lineRule="auto"/>
        <w:rPr>
          <w:b/>
        </w:rPr>
      </w:pPr>
      <w:r>
        <w:rPr>
          <w:b/>
        </w:rPr>
        <w:t>3</w:t>
      </w:r>
      <w:r w:rsidR="00EF54E3" w:rsidRPr="000713B4">
        <w:rPr>
          <w:b/>
        </w:rPr>
        <w:t>.2 Лабораторные и инструментальные методы исследования на этапе противоопухолевой терапии симптоматической множественной миеломы</w:t>
      </w:r>
    </w:p>
    <w:p w14:paraId="6B5584AE" w14:textId="77777777" w:rsidR="00EF54E3" w:rsidRPr="006A495D" w:rsidRDefault="00EF54E3" w:rsidP="00727CDE">
      <w:pPr>
        <w:pStyle w:val="Numlist"/>
        <w:numPr>
          <w:ilvl w:val="0"/>
          <w:numId w:val="64"/>
        </w:numPr>
        <w:tabs>
          <w:tab w:val="left" w:pos="284"/>
        </w:tabs>
        <w:spacing w:before="240" w:line="360" w:lineRule="auto"/>
        <w:ind w:left="0" w:firstLine="284"/>
        <w:jc w:val="both"/>
      </w:pPr>
      <w:r>
        <w:t>Развернутый анализ крови.</w:t>
      </w:r>
    </w:p>
    <w:p w14:paraId="4ACFEF70" w14:textId="77777777" w:rsidR="00EF54E3" w:rsidRPr="006A495D" w:rsidRDefault="00EF54E3" w:rsidP="00727CDE">
      <w:pPr>
        <w:pStyle w:val="Numlist"/>
        <w:numPr>
          <w:ilvl w:val="0"/>
          <w:numId w:val="64"/>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262168A4" w14:textId="77777777" w:rsidR="00EF54E3" w:rsidRDefault="00EF54E3" w:rsidP="00727CDE">
      <w:pPr>
        <w:pStyle w:val="Numlist"/>
        <w:numPr>
          <w:ilvl w:val="0"/>
          <w:numId w:val="64"/>
        </w:numPr>
        <w:tabs>
          <w:tab w:val="left" w:pos="284"/>
        </w:tabs>
        <w:spacing w:line="360" w:lineRule="auto"/>
        <w:ind w:left="0" w:firstLine="284"/>
        <w:jc w:val="both"/>
      </w:pPr>
      <w:r>
        <w:t>Общий анализ мочи.</w:t>
      </w:r>
    </w:p>
    <w:p w14:paraId="6AB823F5" w14:textId="77777777" w:rsidR="00EF54E3" w:rsidRDefault="00EF54E3" w:rsidP="00727CDE">
      <w:pPr>
        <w:pStyle w:val="Numlist"/>
        <w:numPr>
          <w:ilvl w:val="0"/>
          <w:numId w:val="64"/>
        </w:numPr>
        <w:tabs>
          <w:tab w:val="left" w:pos="284"/>
        </w:tabs>
        <w:spacing w:line="360" w:lineRule="auto"/>
        <w:ind w:left="0" w:firstLine="284"/>
        <w:jc w:val="both"/>
      </w:pPr>
      <w:r w:rsidRPr="00100A57">
        <w:lastRenderedPageBreak/>
        <w:t>Определение количества белка в суточной моче</w:t>
      </w:r>
      <w:r>
        <w:t xml:space="preserve"> – после каждых 2-3 курсов терапии.</w:t>
      </w:r>
    </w:p>
    <w:p w14:paraId="354859AD" w14:textId="77777777" w:rsidR="00EF54E3" w:rsidRDefault="00EF54E3" w:rsidP="00727CDE">
      <w:pPr>
        <w:pStyle w:val="Numlist"/>
        <w:numPr>
          <w:ilvl w:val="0"/>
          <w:numId w:val="64"/>
        </w:numPr>
        <w:tabs>
          <w:tab w:val="left" w:pos="284"/>
        </w:tabs>
        <w:spacing w:line="360" w:lineRule="auto"/>
        <w:ind w:left="0" w:firstLine="284"/>
        <w:jc w:val="both"/>
      </w:pPr>
      <w:r>
        <w:t>Определение скорости клубочковой фильтрации.</w:t>
      </w:r>
    </w:p>
    <w:p w14:paraId="33A51C5D" w14:textId="77777777" w:rsidR="00EF54E3" w:rsidRDefault="00EF54E3" w:rsidP="00727CDE">
      <w:pPr>
        <w:pStyle w:val="Numlist"/>
        <w:numPr>
          <w:ilvl w:val="0"/>
          <w:numId w:val="64"/>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03DDF72" w14:textId="77777777" w:rsidR="00EF54E3" w:rsidRPr="006A495D" w:rsidRDefault="00EF54E3" w:rsidP="00727CDE">
      <w:pPr>
        <w:pStyle w:val="Numlist"/>
        <w:numPr>
          <w:ilvl w:val="0"/>
          <w:numId w:val="64"/>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после каждых 2-3 курсов терапии), включающее </w:t>
      </w:r>
    </w:p>
    <w:p w14:paraId="40B1F314" w14:textId="77777777" w:rsidR="00EF54E3" w:rsidRPr="006A495D" w:rsidRDefault="00EF54E3" w:rsidP="00EF54E3">
      <w:pPr>
        <w:pStyle w:val="Numlist"/>
        <w:tabs>
          <w:tab w:val="left" w:pos="284"/>
        </w:tabs>
        <w:spacing w:line="360" w:lineRule="auto"/>
        <w:ind w:firstLine="284"/>
        <w:jc w:val="both"/>
      </w:pPr>
      <w:r w:rsidRPr="006A495D">
        <w:t>- электрофорез и иммунофи</w:t>
      </w:r>
      <w:r>
        <w:t>ксация белков сыворотки и мочи с определением белка Бенс-Джонса;</w:t>
      </w:r>
    </w:p>
    <w:p w14:paraId="05C717DE" w14:textId="77777777" w:rsidR="00EF54E3" w:rsidRPr="006A495D" w:rsidRDefault="00EF54E3" w:rsidP="00EF54E3">
      <w:pPr>
        <w:pStyle w:val="Numlist"/>
        <w:tabs>
          <w:tab w:val="left" w:pos="284"/>
        </w:tabs>
        <w:spacing w:line="360" w:lineRule="auto"/>
        <w:ind w:firstLine="284"/>
        <w:jc w:val="both"/>
      </w:pPr>
      <w:r w:rsidRPr="006A495D">
        <w:t>- определение уровня п</w:t>
      </w:r>
      <w:r>
        <w:t>оликлональных иммуноглобулинов (</w:t>
      </w:r>
      <w:r>
        <w:rPr>
          <w:lang w:val="en-US"/>
        </w:rPr>
        <w:t>A</w:t>
      </w:r>
      <w:r w:rsidRPr="00027FD8">
        <w:t xml:space="preserve">, </w:t>
      </w:r>
      <w:r>
        <w:rPr>
          <w:lang w:val="en-US"/>
        </w:rPr>
        <w:t>G</w:t>
      </w:r>
      <w:r w:rsidRPr="00027FD8">
        <w:t>,</w:t>
      </w:r>
      <w:r>
        <w:rPr>
          <w:lang w:val="en-US"/>
        </w:rPr>
        <w:t>M</w:t>
      </w:r>
      <w:r w:rsidRPr="00027FD8">
        <w:t>)</w:t>
      </w:r>
      <w:r>
        <w:t>;</w:t>
      </w:r>
    </w:p>
    <w:p w14:paraId="41EB4BB5" w14:textId="77777777" w:rsidR="00EF54E3" w:rsidRPr="006A495D" w:rsidRDefault="00EF54E3" w:rsidP="00EF54E3">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14:paraId="7AC43119" w14:textId="77777777" w:rsidR="00EF54E3" w:rsidRPr="006A495D" w:rsidRDefault="00EF54E3" w:rsidP="00727CDE">
      <w:pPr>
        <w:pStyle w:val="Numlist"/>
        <w:numPr>
          <w:ilvl w:val="0"/>
          <w:numId w:val="64"/>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ом миелограммы – в случае констатации полной ремиссии заболевания</w:t>
      </w:r>
      <w:r w:rsidRPr="006A495D">
        <w:t>.</w:t>
      </w:r>
    </w:p>
    <w:p w14:paraId="539C7DD3" w14:textId="621E2B32" w:rsidR="00EF54E3" w:rsidRDefault="004C0C25" w:rsidP="00727CDE">
      <w:pPr>
        <w:pStyle w:val="Numlist"/>
        <w:numPr>
          <w:ilvl w:val="0"/>
          <w:numId w:val="64"/>
        </w:numPr>
        <w:tabs>
          <w:tab w:val="left" w:pos="284"/>
        </w:tabs>
        <w:spacing w:line="360" w:lineRule="auto"/>
        <w:ind w:left="0" w:firstLine="284"/>
        <w:jc w:val="both"/>
      </w:pPr>
      <w:r>
        <w:t>Гистологическое</w:t>
      </w:r>
      <w:r w:rsidRPr="00100A57">
        <w:t xml:space="preserve"> </w:t>
      </w:r>
      <w:r w:rsidR="00EF54E3" w:rsidRPr="00100A57">
        <w:t>исследование биопсийного (операционного) материала костного мозга</w:t>
      </w:r>
      <w:r w:rsidR="00EF54E3">
        <w:t xml:space="preserve"> – при уточнении рецидива заболевания и/или оценки кроветворения.</w:t>
      </w:r>
    </w:p>
    <w:p w14:paraId="3593D727" w14:textId="583A80A4" w:rsidR="00EF54E3" w:rsidRDefault="004C0C25" w:rsidP="00727CDE">
      <w:pPr>
        <w:pStyle w:val="Numlist"/>
        <w:numPr>
          <w:ilvl w:val="0"/>
          <w:numId w:val="64"/>
        </w:numPr>
        <w:tabs>
          <w:tab w:val="left" w:pos="284"/>
        </w:tabs>
        <w:spacing w:line="360" w:lineRule="auto"/>
        <w:ind w:left="0" w:firstLine="284"/>
        <w:jc w:val="both"/>
      </w:pPr>
      <w:r>
        <w:t>Гистологическое</w:t>
      </w:r>
      <w:r w:rsidRPr="00100A57">
        <w:t xml:space="preserve"> </w:t>
      </w:r>
      <w:r w:rsidR="00EF54E3" w:rsidRPr="00100A57">
        <w:t xml:space="preserve">исследование биопсийного (операционного) материала </w:t>
      </w:r>
      <w:r w:rsidR="00EF54E3">
        <w:t xml:space="preserve">плазмоцитомы и/или </w:t>
      </w:r>
      <w:r w:rsidR="00EF54E3" w:rsidRPr="00100A57">
        <w:t>костного мозга с применением иммуногистохимических методов</w:t>
      </w:r>
      <w:r w:rsidR="00EF54E3">
        <w:t xml:space="preserve"> - при уточнении рецидива заболевания и/или оценки кроветворения.</w:t>
      </w:r>
    </w:p>
    <w:p w14:paraId="03B1C24C" w14:textId="77777777" w:rsidR="00EF54E3" w:rsidRDefault="00EF54E3" w:rsidP="00727CDE">
      <w:pPr>
        <w:pStyle w:val="Numlist"/>
        <w:numPr>
          <w:ilvl w:val="0"/>
          <w:numId w:val="64"/>
        </w:numPr>
        <w:tabs>
          <w:tab w:val="left" w:pos="284"/>
        </w:tabs>
        <w:spacing w:line="360" w:lineRule="auto"/>
        <w:ind w:left="0" w:firstLine="284"/>
        <w:jc w:val="both"/>
      </w:pPr>
      <w:r w:rsidRPr="006A495D">
        <w:t>Иммунофенотипическое исследование костного мозга методом проточной цитометрии</w:t>
      </w:r>
      <w:r>
        <w:t xml:space="preserve"> при достижении полной ремиссии заболевания.</w:t>
      </w:r>
    </w:p>
    <w:p w14:paraId="557789E4" w14:textId="77777777" w:rsidR="00EF54E3" w:rsidRDefault="00EF54E3" w:rsidP="00727CDE">
      <w:pPr>
        <w:pStyle w:val="Numlist"/>
        <w:numPr>
          <w:ilvl w:val="0"/>
          <w:numId w:val="64"/>
        </w:numPr>
        <w:tabs>
          <w:tab w:val="left" w:pos="284"/>
        </w:tabs>
        <w:spacing w:line="360" w:lineRule="auto"/>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65F1D714" w14:textId="77777777" w:rsidR="00EF54E3" w:rsidRPr="006A495D" w:rsidRDefault="00EF54E3" w:rsidP="00727CDE">
      <w:pPr>
        <w:pStyle w:val="Numlist"/>
        <w:numPr>
          <w:ilvl w:val="0"/>
          <w:numId w:val="64"/>
        </w:numPr>
        <w:tabs>
          <w:tab w:val="left" w:pos="284"/>
        </w:tabs>
        <w:spacing w:line="360" w:lineRule="auto"/>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ВИЧ.</w:t>
      </w:r>
    </w:p>
    <w:p w14:paraId="09D4FFA6" w14:textId="77777777" w:rsidR="00EF54E3" w:rsidRDefault="00EF54E3" w:rsidP="00727CDE">
      <w:pPr>
        <w:pStyle w:val="Numlist"/>
        <w:numPr>
          <w:ilvl w:val="0"/>
          <w:numId w:val="64"/>
        </w:numPr>
        <w:tabs>
          <w:tab w:val="left" w:pos="284"/>
        </w:tabs>
        <w:spacing w:line="360" w:lineRule="auto"/>
        <w:ind w:left="0" w:firstLine="284"/>
        <w:jc w:val="both"/>
      </w:pPr>
      <w:r>
        <w:t xml:space="preserve">КТ костей позвоночника, таза, грудной полости – контроль размеров плазмоцитом - после каждых 2-3 курсов лечения для оценки противоопухолевого ответа. </w:t>
      </w:r>
    </w:p>
    <w:p w14:paraId="4B602D90" w14:textId="77777777" w:rsidR="00EF54E3" w:rsidRDefault="00EF54E3" w:rsidP="00727CDE">
      <w:pPr>
        <w:pStyle w:val="Numlist"/>
        <w:numPr>
          <w:ilvl w:val="0"/>
          <w:numId w:val="64"/>
        </w:numPr>
        <w:tabs>
          <w:tab w:val="left" w:pos="284"/>
        </w:tabs>
        <w:spacing w:line="360" w:lineRule="auto"/>
        <w:ind w:left="0" w:firstLine="284"/>
        <w:jc w:val="both"/>
      </w:pPr>
      <w:r>
        <w:t>Позитронно-эмиссионная томография, совмещенная с КТ – при достижении полной ремиссии заболевания.</w:t>
      </w:r>
    </w:p>
    <w:p w14:paraId="43C0D83C" w14:textId="77777777" w:rsidR="00EF54E3" w:rsidRDefault="00EF54E3" w:rsidP="00727CDE">
      <w:pPr>
        <w:pStyle w:val="Numlist"/>
        <w:numPr>
          <w:ilvl w:val="0"/>
          <w:numId w:val="64"/>
        </w:numPr>
        <w:tabs>
          <w:tab w:val="left" w:pos="284"/>
        </w:tabs>
        <w:spacing w:line="360" w:lineRule="auto"/>
        <w:ind w:left="0" w:firstLine="284"/>
        <w:jc w:val="both"/>
      </w:pPr>
      <w:r>
        <w:t>Рентгенография костей скелета - при уточнении рецидива заболевания.</w:t>
      </w:r>
    </w:p>
    <w:p w14:paraId="5834575A" w14:textId="77777777" w:rsidR="00EF54E3" w:rsidRPr="004C0C25" w:rsidRDefault="00EF54E3" w:rsidP="00727CDE">
      <w:pPr>
        <w:pStyle w:val="Numlist"/>
        <w:numPr>
          <w:ilvl w:val="0"/>
          <w:numId w:val="64"/>
        </w:numPr>
        <w:tabs>
          <w:tab w:val="left" w:pos="284"/>
        </w:tabs>
        <w:spacing w:line="360" w:lineRule="auto"/>
        <w:ind w:left="0" w:firstLine="284"/>
        <w:jc w:val="both"/>
      </w:pPr>
      <w:r>
        <w:t xml:space="preserve">Магнитно-резонансная томография области мягкотканного компонента для оценки размеров - </w:t>
      </w:r>
      <w:r w:rsidRPr="004C0C25">
        <w:t>после каждых 2-3 курсов лечения для оценки противоопухолевого ответа.</w:t>
      </w:r>
    </w:p>
    <w:p w14:paraId="6B080490" w14:textId="77777777" w:rsidR="00EF54E3" w:rsidRPr="004C0C25" w:rsidRDefault="00EF54E3" w:rsidP="00727CDE">
      <w:pPr>
        <w:pStyle w:val="Numlist"/>
        <w:numPr>
          <w:ilvl w:val="0"/>
          <w:numId w:val="64"/>
        </w:numPr>
        <w:tabs>
          <w:tab w:val="left" w:pos="284"/>
        </w:tabs>
        <w:spacing w:line="360" w:lineRule="auto"/>
        <w:ind w:left="0" w:firstLine="284"/>
        <w:jc w:val="both"/>
      </w:pPr>
      <w:r w:rsidRPr="004C0C25">
        <w:t>Электрокардиограмма.</w:t>
      </w:r>
    </w:p>
    <w:p w14:paraId="2DA40598" w14:textId="4EFEDD28" w:rsidR="00EF54E3" w:rsidRPr="004C0C25" w:rsidRDefault="00EF54E3" w:rsidP="00727CDE">
      <w:pPr>
        <w:pStyle w:val="Numlist"/>
        <w:numPr>
          <w:ilvl w:val="0"/>
          <w:numId w:val="64"/>
        </w:numPr>
        <w:tabs>
          <w:tab w:val="left" w:pos="284"/>
        </w:tabs>
        <w:spacing w:line="360" w:lineRule="auto"/>
        <w:ind w:left="0" w:firstLine="284"/>
        <w:jc w:val="both"/>
      </w:pPr>
      <w:r w:rsidRPr="004C0C25">
        <w:t>Эхокардиография (при необходимости).</w:t>
      </w:r>
    </w:p>
    <w:p w14:paraId="087766AC" w14:textId="39B69AD9" w:rsidR="00EF54E3" w:rsidRPr="004C0C25" w:rsidRDefault="00EF54E3" w:rsidP="00727CDE">
      <w:pPr>
        <w:pStyle w:val="Numlist"/>
        <w:numPr>
          <w:ilvl w:val="0"/>
          <w:numId w:val="64"/>
        </w:numPr>
        <w:tabs>
          <w:tab w:val="left" w:pos="284"/>
        </w:tabs>
        <w:spacing w:line="360" w:lineRule="auto"/>
        <w:ind w:left="0" w:firstLine="284"/>
        <w:jc w:val="both"/>
      </w:pPr>
      <w:r w:rsidRPr="004C0C25">
        <w:lastRenderedPageBreak/>
        <w:t>УЗИ брюшной полости (комплексное)</w:t>
      </w:r>
      <w:r w:rsidR="005F555B" w:rsidRPr="004C0C25">
        <w:t xml:space="preserve"> (при необходимости)</w:t>
      </w:r>
      <w:r w:rsidRPr="004C0C25">
        <w:t>.</w:t>
      </w:r>
    </w:p>
    <w:p w14:paraId="67AA8EC7" w14:textId="22771EAD" w:rsidR="00EF54E3" w:rsidRPr="004C0C25" w:rsidRDefault="00EF54E3" w:rsidP="00727CDE">
      <w:pPr>
        <w:pStyle w:val="Numlist"/>
        <w:numPr>
          <w:ilvl w:val="0"/>
          <w:numId w:val="64"/>
        </w:numPr>
        <w:tabs>
          <w:tab w:val="left" w:pos="284"/>
        </w:tabs>
        <w:spacing w:line="360" w:lineRule="auto"/>
        <w:ind w:left="0" w:firstLine="284"/>
        <w:jc w:val="both"/>
      </w:pPr>
      <w:r w:rsidRPr="004C0C25">
        <w:t>Ультразвуковая допплерография сосудов (артерий и вен) нижних конечностей (при необходимости).</w:t>
      </w:r>
    </w:p>
    <w:p w14:paraId="15344E46" w14:textId="534E13FF" w:rsidR="00EF54E3" w:rsidRPr="004C0C25" w:rsidRDefault="00EF54E3" w:rsidP="00727CDE">
      <w:pPr>
        <w:pStyle w:val="Numlist"/>
        <w:numPr>
          <w:ilvl w:val="0"/>
          <w:numId w:val="64"/>
        </w:numPr>
        <w:tabs>
          <w:tab w:val="left" w:pos="284"/>
        </w:tabs>
        <w:spacing w:line="360" w:lineRule="auto"/>
        <w:ind w:left="0" w:firstLine="284"/>
        <w:jc w:val="both"/>
      </w:pPr>
      <w:r w:rsidRPr="004C0C25">
        <w:t>Эзофагогастродуоденоскопия с биопсией</w:t>
      </w:r>
      <w:r w:rsidR="005F555B" w:rsidRPr="004C0C25">
        <w:t xml:space="preserve"> </w:t>
      </w:r>
      <w:r w:rsidRPr="004C0C25">
        <w:t>(при необходимости).</w:t>
      </w:r>
    </w:p>
    <w:p w14:paraId="12AB8F13" w14:textId="7A2A5751" w:rsidR="00EF54E3" w:rsidRPr="004C0C25" w:rsidRDefault="00EF54E3" w:rsidP="00727CDE">
      <w:pPr>
        <w:pStyle w:val="Numlist"/>
        <w:numPr>
          <w:ilvl w:val="0"/>
          <w:numId w:val="64"/>
        </w:numPr>
        <w:tabs>
          <w:tab w:val="left" w:pos="284"/>
        </w:tabs>
        <w:spacing w:line="360" w:lineRule="auto"/>
        <w:ind w:left="0" w:firstLine="284"/>
        <w:jc w:val="both"/>
      </w:pPr>
      <w:r w:rsidRPr="004C0C25">
        <w:t>МРТ головного мозга</w:t>
      </w:r>
      <w:r w:rsidR="005F555B" w:rsidRPr="004C0C25">
        <w:t xml:space="preserve"> (при необходимости)</w:t>
      </w:r>
      <w:r w:rsidRPr="004C0C25">
        <w:t xml:space="preserve">. </w:t>
      </w:r>
    </w:p>
    <w:p w14:paraId="5A9C95DB" w14:textId="77777777" w:rsidR="00EF54E3" w:rsidRPr="00DA27BC" w:rsidRDefault="00EF54E3" w:rsidP="00727CDE">
      <w:pPr>
        <w:pStyle w:val="Numlist"/>
        <w:numPr>
          <w:ilvl w:val="0"/>
          <w:numId w:val="64"/>
        </w:numPr>
        <w:tabs>
          <w:tab w:val="left" w:pos="284"/>
        </w:tabs>
        <w:spacing w:line="360" w:lineRule="auto"/>
        <w:ind w:left="0" w:firstLine="284"/>
        <w:jc w:val="both"/>
      </w:pPr>
      <w:r w:rsidRPr="004C0C25">
        <w:t>Люмбальная пункция с последующим цитологическим, комплексным иммунохимическим и иммунофенотипическим исследованием</w:t>
      </w:r>
      <w:r>
        <w:t xml:space="preserve"> ликвора при подозрении на вовлечение в патологический процесс центральной нервной системы.</w:t>
      </w:r>
    </w:p>
    <w:p w14:paraId="442DD71D" w14:textId="54E8FE49" w:rsidR="00EF54E3" w:rsidRPr="000713B4" w:rsidRDefault="000713B4" w:rsidP="000713B4">
      <w:pPr>
        <w:pStyle w:val="af0"/>
        <w:spacing w:line="360" w:lineRule="auto"/>
        <w:rPr>
          <w:b/>
        </w:rPr>
      </w:pPr>
      <w:r>
        <w:rPr>
          <w:b/>
        </w:rPr>
        <w:t>3</w:t>
      </w:r>
      <w:r w:rsidR="00EF54E3" w:rsidRPr="000713B4">
        <w:rPr>
          <w:b/>
        </w:rPr>
        <w:t xml:space="preserve">.3 Лабораторные и инструментальные методы исследования на этапе мобилизации и сбора гемопоэтических клеток крови у больных симптоматической множественной миеломы </w:t>
      </w:r>
    </w:p>
    <w:p w14:paraId="2DA2443C" w14:textId="77777777" w:rsidR="00EF54E3" w:rsidRPr="006A495D" w:rsidRDefault="00EF54E3" w:rsidP="00727CDE">
      <w:pPr>
        <w:pStyle w:val="Numlist"/>
        <w:numPr>
          <w:ilvl w:val="0"/>
          <w:numId w:val="65"/>
        </w:numPr>
        <w:tabs>
          <w:tab w:val="left" w:pos="284"/>
        </w:tabs>
        <w:spacing w:before="240" w:line="360" w:lineRule="auto"/>
        <w:ind w:left="0" w:firstLine="284"/>
        <w:jc w:val="both"/>
      </w:pPr>
      <w:r>
        <w:t>Развернутый анализ крови.</w:t>
      </w:r>
    </w:p>
    <w:p w14:paraId="45207D53" w14:textId="77777777" w:rsidR="00EF54E3" w:rsidRPr="006A495D" w:rsidRDefault="00EF54E3" w:rsidP="00727CDE">
      <w:pPr>
        <w:pStyle w:val="Numlist"/>
        <w:numPr>
          <w:ilvl w:val="0"/>
          <w:numId w:val="65"/>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0A74B697" w14:textId="77777777" w:rsidR="00EF54E3" w:rsidRDefault="00EF54E3" w:rsidP="00727CDE">
      <w:pPr>
        <w:pStyle w:val="Numlist"/>
        <w:numPr>
          <w:ilvl w:val="0"/>
          <w:numId w:val="65"/>
        </w:numPr>
        <w:tabs>
          <w:tab w:val="left" w:pos="284"/>
        </w:tabs>
        <w:spacing w:line="360" w:lineRule="auto"/>
        <w:ind w:left="0" w:firstLine="284"/>
        <w:jc w:val="both"/>
      </w:pPr>
      <w:r>
        <w:t>Общий анализ мочи.</w:t>
      </w:r>
    </w:p>
    <w:p w14:paraId="3A8D85BD" w14:textId="77777777" w:rsidR="00EF54E3" w:rsidRDefault="00EF54E3" w:rsidP="00727CDE">
      <w:pPr>
        <w:pStyle w:val="Numlist"/>
        <w:numPr>
          <w:ilvl w:val="0"/>
          <w:numId w:val="65"/>
        </w:numPr>
        <w:tabs>
          <w:tab w:val="left" w:pos="284"/>
        </w:tabs>
        <w:spacing w:line="360" w:lineRule="auto"/>
        <w:ind w:left="0" w:firstLine="284"/>
        <w:jc w:val="both"/>
      </w:pPr>
      <w:r w:rsidRPr="00100A57">
        <w:t>Определение количества белка в суточной моче</w:t>
      </w:r>
      <w:r>
        <w:t>.</w:t>
      </w:r>
    </w:p>
    <w:p w14:paraId="6250770E" w14:textId="77777777" w:rsidR="00EF54E3" w:rsidRDefault="00EF54E3" w:rsidP="00727CDE">
      <w:pPr>
        <w:pStyle w:val="Numlist"/>
        <w:numPr>
          <w:ilvl w:val="0"/>
          <w:numId w:val="65"/>
        </w:numPr>
        <w:tabs>
          <w:tab w:val="left" w:pos="284"/>
        </w:tabs>
        <w:spacing w:line="360" w:lineRule="auto"/>
        <w:ind w:left="0" w:firstLine="284"/>
        <w:jc w:val="both"/>
      </w:pPr>
      <w:r>
        <w:t>Определение скорости клубочковой фильтрации.</w:t>
      </w:r>
    </w:p>
    <w:p w14:paraId="43F4344B" w14:textId="77777777" w:rsidR="00EF54E3" w:rsidRDefault="00EF54E3" w:rsidP="00727CDE">
      <w:pPr>
        <w:pStyle w:val="Numlist"/>
        <w:numPr>
          <w:ilvl w:val="0"/>
          <w:numId w:val="65"/>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A8703C8" w14:textId="77777777" w:rsidR="00EF54E3" w:rsidRPr="006A495D" w:rsidRDefault="00EF54E3" w:rsidP="00727CDE">
      <w:pPr>
        <w:pStyle w:val="Numlist"/>
        <w:numPr>
          <w:ilvl w:val="0"/>
          <w:numId w:val="65"/>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включающее </w:t>
      </w:r>
    </w:p>
    <w:p w14:paraId="78A8BDA9" w14:textId="77777777" w:rsidR="00EF54E3" w:rsidRPr="006A495D" w:rsidRDefault="00EF54E3" w:rsidP="00EF54E3">
      <w:pPr>
        <w:pStyle w:val="Numlist"/>
        <w:tabs>
          <w:tab w:val="left" w:pos="284"/>
        </w:tabs>
        <w:spacing w:line="360" w:lineRule="auto"/>
        <w:ind w:firstLine="284"/>
        <w:jc w:val="both"/>
      </w:pPr>
      <w:r w:rsidRPr="006A495D">
        <w:t>- электрофорез и иммунофи</w:t>
      </w:r>
      <w:r>
        <w:t>ксация белков сыворотки и мочи с определением белка Бенс-Джонса;</w:t>
      </w:r>
    </w:p>
    <w:p w14:paraId="7C80EA76" w14:textId="77777777" w:rsidR="00EF54E3" w:rsidRPr="006A495D" w:rsidRDefault="00EF54E3" w:rsidP="00EF54E3">
      <w:pPr>
        <w:pStyle w:val="Numlist"/>
        <w:tabs>
          <w:tab w:val="left" w:pos="284"/>
        </w:tabs>
        <w:spacing w:line="360" w:lineRule="auto"/>
        <w:ind w:firstLine="284"/>
        <w:jc w:val="both"/>
      </w:pPr>
      <w:r w:rsidRPr="006A495D">
        <w:t>- определение уровня п</w:t>
      </w:r>
      <w:r>
        <w:t>оликлональных иммуноглобулинов (</w:t>
      </w:r>
      <w:r>
        <w:rPr>
          <w:lang w:val="en-US"/>
        </w:rPr>
        <w:t>A</w:t>
      </w:r>
      <w:r w:rsidRPr="00027FD8">
        <w:t xml:space="preserve">, </w:t>
      </w:r>
      <w:r>
        <w:rPr>
          <w:lang w:val="en-US"/>
        </w:rPr>
        <w:t>G</w:t>
      </w:r>
      <w:r w:rsidRPr="00027FD8">
        <w:t>,</w:t>
      </w:r>
      <w:r>
        <w:rPr>
          <w:lang w:val="en-US"/>
        </w:rPr>
        <w:t>M</w:t>
      </w:r>
      <w:r w:rsidRPr="00027FD8">
        <w:t>)</w:t>
      </w:r>
      <w:r>
        <w:t>;</w:t>
      </w:r>
    </w:p>
    <w:p w14:paraId="78AFAA9F" w14:textId="77777777" w:rsidR="00EF54E3" w:rsidRPr="006A495D" w:rsidRDefault="00EF54E3" w:rsidP="00EF54E3">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14:paraId="06319C69" w14:textId="77777777" w:rsidR="00EF54E3" w:rsidRPr="006A495D" w:rsidRDefault="00EF54E3" w:rsidP="00727CDE">
      <w:pPr>
        <w:pStyle w:val="Numlist"/>
        <w:numPr>
          <w:ilvl w:val="0"/>
          <w:numId w:val="65"/>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 xml:space="preserve"> миелограммы</w:t>
      </w:r>
      <w:r w:rsidRPr="006A495D">
        <w:t>.</w:t>
      </w:r>
    </w:p>
    <w:p w14:paraId="384A2B5B" w14:textId="4C8F1A70" w:rsidR="00EF54E3" w:rsidRDefault="004C0C25" w:rsidP="00727CDE">
      <w:pPr>
        <w:pStyle w:val="Numlist"/>
        <w:numPr>
          <w:ilvl w:val="0"/>
          <w:numId w:val="65"/>
        </w:numPr>
        <w:tabs>
          <w:tab w:val="left" w:pos="284"/>
        </w:tabs>
        <w:spacing w:line="360" w:lineRule="auto"/>
        <w:ind w:left="0" w:firstLine="284"/>
        <w:jc w:val="both"/>
      </w:pPr>
      <w:r>
        <w:t>Гистологическое</w:t>
      </w:r>
      <w:r w:rsidRPr="00100A57">
        <w:t xml:space="preserve"> </w:t>
      </w:r>
      <w:r w:rsidR="00EF54E3" w:rsidRPr="00100A57">
        <w:t>исследование биопсийного (операционного) материала костного мозга</w:t>
      </w:r>
      <w:r w:rsidR="00EF54E3">
        <w:t xml:space="preserve"> для оценки кроветворения.</w:t>
      </w:r>
    </w:p>
    <w:p w14:paraId="106E1947" w14:textId="1830A883" w:rsidR="00EF54E3" w:rsidRDefault="004C0C25" w:rsidP="00727CDE">
      <w:pPr>
        <w:pStyle w:val="Numlist"/>
        <w:numPr>
          <w:ilvl w:val="0"/>
          <w:numId w:val="65"/>
        </w:numPr>
        <w:tabs>
          <w:tab w:val="left" w:pos="284"/>
        </w:tabs>
        <w:spacing w:line="360" w:lineRule="auto"/>
        <w:ind w:left="0" w:firstLine="284"/>
        <w:jc w:val="both"/>
      </w:pPr>
      <w:r>
        <w:t>Гистологическое</w:t>
      </w:r>
      <w:r w:rsidRPr="00100A57">
        <w:t xml:space="preserve"> </w:t>
      </w:r>
      <w:r w:rsidR="00EF54E3" w:rsidRPr="00100A57">
        <w:t xml:space="preserve">исследование биопсийного (операционного) материала </w:t>
      </w:r>
      <w:r w:rsidR="00EF54E3">
        <w:t xml:space="preserve">плазмоцитомы и/или </w:t>
      </w:r>
      <w:r w:rsidR="00EF54E3" w:rsidRPr="00100A57">
        <w:t>костного мозга с применением иммуногистохимических методов</w:t>
      </w:r>
      <w:r w:rsidR="00EF54E3">
        <w:t xml:space="preserve"> - для оценки кроветворения.</w:t>
      </w:r>
    </w:p>
    <w:p w14:paraId="6ACC7CC0" w14:textId="77777777" w:rsidR="00EF54E3" w:rsidRDefault="00EF54E3" w:rsidP="00727CDE">
      <w:pPr>
        <w:pStyle w:val="Numlist"/>
        <w:numPr>
          <w:ilvl w:val="0"/>
          <w:numId w:val="65"/>
        </w:numPr>
        <w:tabs>
          <w:tab w:val="left" w:pos="284"/>
        </w:tabs>
        <w:spacing w:line="360" w:lineRule="auto"/>
        <w:ind w:left="0" w:firstLine="284"/>
        <w:jc w:val="both"/>
      </w:pPr>
      <w:r w:rsidRPr="006A495D">
        <w:lastRenderedPageBreak/>
        <w:t>Иммунофенотипическое исследование костного мозга методом проточной цитометрии</w:t>
      </w:r>
      <w:r>
        <w:t xml:space="preserve"> при достижении полной ремиссии заболевания.</w:t>
      </w:r>
    </w:p>
    <w:p w14:paraId="41DAC849" w14:textId="77777777" w:rsidR="00EF54E3" w:rsidRDefault="00EF54E3" w:rsidP="00727CDE">
      <w:pPr>
        <w:pStyle w:val="Numlist"/>
        <w:numPr>
          <w:ilvl w:val="0"/>
          <w:numId w:val="65"/>
        </w:numPr>
        <w:tabs>
          <w:tab w:val="left" w:pos="284"/>
        </w:tabs>
        <w:spacing w:line="360" w:lineRule="auto"/>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01428000" w14:textId="77777777" w:rsidR="00EF54E3" w:rsidRPr="006A495D" w:rsidRDefault="00EF54E3" w:rsidP="00727CDE">
      <w:pPr>
        <w:pStyle w:val="Numlist"/>
        <w:numPr>
          <w:ilvl w:val="0"/>
          <w:numId w:val="65"/>
        </w:numPr>
        <w:tabs>
          <w:tab w:val="left" w:pos="284"/>
        </w:tabs>
        <w:spacing w:line="360" w:lineRule="auto"/>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ВИЧ.</w:t>
      </w:r>
    </w:p>
    <w:p w14:paraId="6F352D8E" w14:textId="77777777" w:rsidR="00EF54E3" w:rsidRDefault="00EF54E3" w:rsidP="00727CDE">
      <w:pPr>
        <w:pStyle w:val="Numlist"/>
        <w:numPr>
          <w:ilvl w:val="0"/>
          <w:numId w:val="65"/>
        </w:numPr>
        <w:tabs>
          <w:tab w:val="left" w:pos="284"/>
        </w:tabs>
        <w:spacing w:line="360" w:lineRule="auto"/>
        <w:ind w:left="0" w:firstLine="284"/>
        <w:jc w:val="both"/>
      </w:pPr>
      <w:r>
        <w:t xml:space="preserve">КТ костей позвоночника, таза, грудной полости – контроль размеров плазмоцитом - для оценки противоопухолевого ответа. </w:t>
      </w:r>
    </w:p>
    <w:p w14:paraId="66218B35" w14:textId="77777777" w:rsidR="00EF54E3" w:rsidRDefault="00EF54E3" w:rsidP="00727CDE">
      <w:pPr>
        <w:pStyle w:val="Numlist"/>
        <w:numPr>
          <w:ilvl w:val="0"/>
          <w:numId w:val="65"/>
        </w:numPr>
        <w:tabs>
          <w:tab w:val="left" w:pos="284"/>
        </w:tabs>
        <w:spacing w:line="360" w:lineRule="auto"/>
        <w:ind w:left="0" w:firstLine="284"/>
        <w:jc w:val="both"/>
      </w:pPr>
      <w:r>
        <w:t>Позитронно-эмиссионная томография, совмещенная с КТ – при достижении полной ремиссии заболевания.</w:t>
      </w:r>
    </w:p>
    <w:p w14:paraId="2FE667C4" w14:textId="77777777" w:rsidR="00EF54E3" w:rsidRDefault="00EF54E3" w:rsidP="00727CDE">
      <w:pPr>
        <w:pStyle w:val="Numlist"/>
        <w:numPr>
          <w:ilvl w:val="0"/>
          <w:numId w:val="65"/>
        </w:numPr>
        <w:tabs>
          <w:tab w:val="left" w:pos="284"/>
        </w:tabs>
        <w:spacing w:line="360" w:lineRule="auto"/>
        <w:ind w:left="0" w:firstLine="284"/>
        <w:jc w:val="both"/>
      </w:pPr>
      <w:r>
        <w:t>Магнитно-резонансная томография области мягкотканного компонента для оценки размеров и противоопухолевого ответа.</w:t>
      </w:r>
    </w:p>
    <w:p w14:paraId="3527992E" w14:textId="77777777" w:rsidR="00EF54E3" w:rsidRPr="006A495D" w:rsidRDefault="00EF54E3" w:rsidP="00727CDE">
      <w:pPr>
        <w:pStyle w:val="Numlist"/>
        <w:numPr>
          <w:ilvl w:val="0"/>
          <w:numId w:val="65"/>
        </w:numPr>
        <w:tabs>
          <w:tab w:val="left" w:pos="284"/>
        </w:tabs>
        <w:spacing w:line="360" w:lineRule="auto"/>
        <w:ind w:left="0" w:firstLine="284"/>
        <w:jc w:val="both"/>
      </w:pPr>
      <w:r>
        <w:t>Электрокардиограмма.</w:t>
      </w:r>
    </w:p>
    <w:p w14:paraId="4B2C3E6B" w14:textId="77777777" w:rsidR="00EF54E3" w:rsidRDefault="00EF54E3" w:rsidP="00727CDE">
      <w:pPr>
        <w:pStyle w:val="Numlist"/>
        <w:numPr>
          <w:ilvl w:val="0"/>
          <w:numId w:val="65"/>
        </w:numPr>
        <w:tabs>
          <w:tab w:val="left" w:pos="284"/>
        </w:tabs>
        <w:spacing w:line="360" w:lineRule="auto"/>
        <w:ind w:left="0" w:firstLine="284"/>
        <w:jc w:val="both"/>
      </w:pPr>
      <w:r w:rsidRPr="005A330B">
        <w:t>Эхокардиография</w:t>
      </w:r>
      <w:r>
        <w:t>.</w:t>
      </w:r>
    </w:p>
    <w:p w14:paraId="7B637E5C" w14:textId="77777777" w:rsidR="00EF54E3" w:rsidRDefault="00EF54E3" w:rsidP="00727CDE">
      <w:pPr>
        <w:pStyle w:val="Numlist"/>
        <w:numPr>
          <w:ilvl w:val="0"/>
          <w:numId w:val="65"/>
        </w:numPr>
        <w:tabs>
          <w:tab w:val="left" w:pos="284"/>
        </w:tabs>
        <w:spacing w:line="360" w:lineRule="auto"/>
        <w:ind w:left="0" w:firstLine="284"/>
        <w:jc w:val="both"/>
      </w:pPr>
      <w:r>
        <w:t>Холтеровское мониторирование сердечного ритма – при выявлении нарушений ритма и проводимости на ЭКГ.</w:t>
      </w:r>
    </w:p>
    <w:p w14:paraId="32F39A6A" w14:textId="77777777" w:rsidR="00EF54E3" w:rsidRDefault="00EF54E3" w:rsidP="00727CDE">
      <w:pPr>
        <w:pStyle w:val="Numlist"/>
        <w:numPr>
          <w:ilvl w:val="0"/>
          <w:numId w:val="65"/>
        </w:numPr>
        <w:tabs>
          <w:tab w:val="left" w:pos="284"/>
        </w:tabs>
        <w:spacing w:line="360" w:lineRule="auto"/>
        <w:ind w:left="0" w:firstLine="284"/>
        <w:jc w:val="both"/>
      </w:pPr>
      <w:r>
        <w:t>УЗИ брюшной полости (комплексное).</w:t>
      </w:r>
    </w:p>
    <w:p w14:paraId="4677AC40" w14:textId="5F03D492" w:rsidR="00EF54E3" w:rsidRPr="004C0C25" w:rsidRDefault="00EF54E3" w:rsidP="00727CDE">
      <w:pPr>
        <w:pStyle w:val="Numlist"/>
        <w:numPr>
          <w:ilvl w:val="0"/>
          <w:numId w:val="65"/>
        </w:numPr>
        <w:tabs>
          <w:tab w:val="left" w:pos="284"/>
        </w:tabs>
        <w:spacing w:line="360" w:lineRule="auto"/>
        <w:ind w:left="0" w:firstLine="284"/>
        <w:jc w:val="both"/>
      </w:pPr>
      <w:r w:rsidRPr="004C0C25">
        <w:t>Ультразвуковая допплерография сосудов (артерий и вен) нижних конечностей - при необходимости</w:t>
      </w:r>
      <w:r w:rsidR="005F555B" w:rsidRPr="004C0C25">
        <w:t xml:space="preserve"> (при необходимости)</w:t>
      </w:r>
      <w:r w:rsidRPr="004C0C25">
        <w:t>.</w:t>
      </w:r>
    </w:p>
    <w:p w14:paraId="7817E19F" w14:textId="7DA07E27" w:rsidR="00EF54E3" w:rsidRPr="004C0C25" w:rsidRDefault="00EF54E3" w:rsidP="00727CDE">
      <w:pPr>
        <w:pStyle w:val="Numlist"/>
        <w:numPr>
          <w:ilvl w:val="0"/>
          <w:numId w:val="65"/>
        </w:numPr>
        <w:tabs>
          <w:tab w:val="left" w:pos="284"/>
        </w:tabs>
        <w:spacing w:line="360" w:lineRule="auto"/>
        <w:ind w:left="0" w:firstLine="284"/>
        <w:jc w:val="both"/>
      </w:pPr>
      <w:r w:rsidRPr="004C0C25">
        <w:t>Эзофагогастродуоденоскопия с биопсией</w:t>
      </w:r>
      <w:r w:rsidR="005F555B" w:rsidRPr="004C0C25">
        <w:t xml:space="preserve"> (при необходимости)</w:t>
      </w:r>
      <w:r w:rsidRPr="004C0C25">
        <w:t>.</w:t>
      </w:r>
    </w:p>
    <w:p w14:paraId="473790D0" w14:textId="37FC8242" w:rsidR="00EF54E3" w:rsidRDefault="00EF54E3" w:rsidP="00727CDE">
      <w:pPr>
        <w:pStyle w:val="Numlist"/>
        <w:numPr>
          <w:ilvl w:val="0"/>
          <w:numId w:val="65"/>
        </w:numPr>
        <w:tabs>
          <w:tab w:val="left" w:pos="284"/>
        </w:tabs>
        <w:spacing w:line="360" w:lineRule="auto"/>
        <w:ind w:left="0" w:firstLine="284"/>
        <w:jc w:val="both"/>
      </w:pPr>
      <w:r w:rsidRPr="006A495D">
        <w:t>МРТ головного мозга</w:t>
      </w:r>
      <w:r w:rsidR="000713B4">
        <w:t xml:space="preserve"> </w:t>
      </w:r>
      <w:r w:rsidRPr="006A495D">
        <w:t>.</w:t>
      </w:r>
      <w:r>
        <w:t xml:space="preserve"> </w:t>
      </w:r>
    </w:p>
    <w:p w14:paraId="39BB65BD" w14:textId="77777777" w:rsidR="00EF54E3" w:rsidRDefault="00EF54E3" w:rsidP="00727CDE">
      <w:pPr>
        <w:pStyle w:val="Numlist"/>
        <w:numPr>
          <w:ilvl w:val="0"/>
          <w:numId w:val="65"/>
        </w:numPr>
        <w:tabs>
          <w:tab w:val="left" w:pos="284"/>
        </w:tabs>
        <w:spacing w:line="360" w:lineRule="auto"/>
        <w:ind w:left="0" w:firstLine="284"/>
        <w:jc w:val="both"/>
      </w:pPr>
      <w:r w:rsidRPr="00A86E8D">
        <w:t>Подсчет стволовых клеток в биологическом материале методом проточной цитофлуориметрии</w:t>
      </w:r>
      <w:r>
        <w:t xml:space="preserve">. </w:t>
      </w:r>
    </w:p>
    <w:p w14:paraId="653AC5E5" w14:textId="77777777" w:rsidR="00EF54E3" w:rsidRPr="0031585B" w:rsidRDefault="00EF54E3" w:rsidP="00727CDE">
      <w:pPr>
        <w:pStyle w:val="Numlist"/>
        <w:numPr>
          <w:ilvl w:val="0"/>
          <w:numId w:val="65"/>
        </w:numPr>
        <w:tabs>
          <w:tab w:val="left" w:pos="284"/>
        </w:tabs>
        <w:spacing w:line="360" w:lineRule="auto"/>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1AC6D1E9" w14:textId="2F01BF20" w:rsidR="00EF54E3" w:rsidRPr="000713B4" w:rsidRDefault="000713B4" w:rsidP="000713B4">
      <w:pPr>
        <w:pStyle w:val="af0"/>
        <w:spacing w:line="360" w:lineRule="auto"/>
        <w:rPr>
          <w:b/>
        </w:rPr>
      </w:pPr>
      <w:r>
        <w:rPr>
          <w:b/>
        </w:rPr>
        <w:t>3</w:t>
      </w:r>
      <w:r w:rsidR="00EF54E3" w:rsidRPr="000713B4">
        <w:rPr>
          <w:b/>
        </w:rPr>
        <w:t>.4. Лабораторные и инструментальные методы исследования на этапе трансплантации аутологичных гемопоэтических клеток крови у больных симптоматической множественной миеломы</w:t>
      </w:r>
    </w:p>
    <w:p w14:paraId="586FAAD0" w14:textId="77777777" w:rsidR="00EF54E3" w:rsidRPr="006A495D" w:rsidRDefault="00EF54E3" w:rsidP="00727CDE">
      <w:pPr>
        <w:pStyle w:val="Numlist"/>
        <w:numPr>
          <w:ilvl w:val="0"/>
          <w:numId w:val="66"/>
        </w:numPr>
        <w:tabs>
          <w:tab w:val="left" w:pos="284"/>
        </w:tabs>
        <w:spacing w:before="240" w:line="360" w:lineRule="auto"/>
        <w:ind w:left="0" w:firstLine="284"/>
        <w:jc w:val="both"/>
      </w:pPr>
      <w:r>
        <w:t>Развернутый анализ крови.</w:t>
      </w:r>
    </w:p>
    <w:p w14:paraId="4EF8DF3A" w14:textId="77777777" w:rsidR="00EF54E3" w:rsidRPr="006A495D" w:rsidRDefault="00EF54E3" w:rsidP="00727CDE">
      <w:pPr>
        <w:pStyle w:val="Numlist"/>
        <w:numPr>
          <w:ilvl w:val="0"/>
          <w:numId w:val="66"/>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3C98A2F7" w14:textId="77777777" w:rsidR="00EF54E3" w:rsidRDefault="00EF54E3" w:rsidP="00727CDE">
      <w:pPr>
        <w:pStyle w:val="Numlist"/>
        <w:numPr>
          <w:ilvl w:val="0"/>
          <w:numId w:val="66"/>
        </w:numPr>
        <w:tabs>
          <w:tab w:val="left" w:pos="284"/>
        </w:tabs>
        <w:spacing w:line="360" w:lineRule="auto"/>
        <w:ind w:left="0" w:firstLine="284"/>
        <w:jc w:val="both"/>
      </w:pPr>
      <w:r>
        <w:t>Общий анализ мочи.</w:t>
      </w:r>
    </w:p>
    <w:p w14:paraId="46B0B0FA" w14:textId="77777777" w:rsidR="00EF54E3" w:rsidRDefault="00EF54E3" w:rsidP="00727CDE">
      <w:pPr>
        <w:pStyle w:val="Numlist"/>
        <w:numPr>
          <w:ilvl w:val="0"/>
          <w:numId w:val="66"/>
        </w:numPr>
        <w:tabs>
          <w:tab w:val="left" w:pos="284"/>
        </w:tabs>
        <w:spacing w:line="360" w:lineRule="auto"/>
        <w:ind w:left="0" w:firstLine="284"/>
        <w:jc w:val="both"/>
      </w:pPr>
      <w:r w:rsidRPr="00100A57">
        <w:t>Определение количества белка в суточной моче</w:t>
      </w:r>
      <w:r>
        <w:t>.</w:t>
      </w:r>
    </w:p>
    <w:p w14:paraId="03823918" w14:textId="77777777" w:rsidR="00EF54E3" w:rsidRDefault="00EF54E3" w:rsidP="00727CDE">
      <w:pPr>
        <w:pStyle w:val="Numlist"/>
        <w:numPr>
          <w:ilvl w:val="0"/>
          <w:numId w:val="66"/>
        </w:numPr>
        <w:tabs>
          <w:tab w:val="left" w:pos="284"/>
        </w:tabs>
        <w:spacing w:line="360" w:lineRule="auto"/>
        <w:ind w:left="0" w:firstLine="284"/>
        <w:jc w:val="both"/>
      </w:pPr>
      <w:r>
        <w:lastRenderedPageBreak/>
        <w:t>Определение скорости клубочковой фильтрации.</w:t>
      </w:r>
    </w:p>
    <w:p w14:paraId="35D51221" w14:textId="77777777" w:rsidR="00EF54E3" w:rsidRDefault="00EF54E3" w:rsidP="00727CDE">
      <w:pPr>
        <w:pStyle w:val="Numlist"/>
        <w:numPr>
          <w:ilvl w:val="0"/>
          <w:numId w:val="66"/>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A254F9C" w14:textId="77777777" w:rsidR="00EF54E3" w:rsidRPr="006A495D" w:rsidRDefault="00EF54E3" w:rsidP="00727CDE">
      <w:pPr>
        <w:pStyle w:val="Numlist"/>
        <w:numPr>
          <w:ilvl w:val="0"/>
          <w:numId w:val="66"/>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включающее </w:t>
      </w:r>
    </w:p>
    <w:p w14:paraId="146BE26D" w14:textId="77777777" w:rsidR="00EF54E3" w:rsidRPr="006A495D" w:rsidRDefault="00EF54E3" w:rsidP="00EF54E3">
      <w:pPr>
        <w:pStyle w:val="Numlist"/>
        <w:tabs>
          <w:tab w:val="left" w:pos="284"/>
        </w:tabs>
        <w:spacing w:line="360" w:lineRule="auto"/>
        <w:ind w:firstLine="284"/>
        <w:jc w:val="both"/>
      </w:pPr>
      <w:r w:rsidRPr="006A495D">
        <w:t>- электрофорез и иммунофи</w:t>
      </w:r>
      <w:r>
        <w:t>ксация белков сыворотки и мочи с определением белка Бенс-Джонса;</w:t>
      </w:r>
    </w:p>
    <w:p w14:paraId="09DA1F68" w14:textId="77777777" w:rsidR="00EF54E3" w:rsidRPr="006A495D" w:rsidRDefault="00EF54E3" w:rsidP="00EF54E3">
      <w:pPr>
        <w:pStyle w:val="Numlist"/>
        <w:tabs>
          <w:tab w:val="left" w:pos="284"/>
        </w:tabs>
        <w:spacing w:line="360" w:lineRule="auto"/>
        <w:ind w:firstLine="284"/>
        <w:jc w:val="both"/>
      </w:pPr>
      <w:r w:rsidRPr="006A495D">
        <w:t>- определение уровня п</w:t>
      </w:r>
      <w:r>
        <w:t>оликлональных иммуноглобулинов (</w:t>
      </w:r>
      <w:r>
        <w:rPr>
          <w:lang w:val="en-US"/>
        </w:rPr>
        <w:t>A</w:t>
      </w:r>
      <w:r w:rsidRPr="00027FD8">
        <w:t xml:space="preserve">, </w:t>
      </w:r>
      <w:r>
        <w:rPr>
          <w:lang w:val="en-US"/>
        </w:rPr>
        <w:t>G</w:t>
      </w:r>
      <w:r w:rsidRPr="00027FD8">
        <w:t>,</w:t>
      </w:r>
      <w:r>
        <w:rPr>
          <w:lang w:val="en-US"/>
        </w:rPr>
        <w:t>M</w:t>
      </w:r>
      <w:r w:rsidRPr="00027FD8">
        <w:t>)</w:t>
      </w:r>
      <w:r>
        <w:t>;</w:t>
      </w:r>
    </w:p>
    <w:p w14:paraId="0FF387EA" w14:textId="77777777" w:rsidR="00EF54E3" w:rsidRPr="006A495D" w:rsidRDefault="00EF54E3" w:rsidP="00EF54E3">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14:paraId="0CB1D927" w14:textId="77777777" w:rsidR="00EF54E3" w:rsidRPr="006A495D" w:rsidRDefault="00EF54E3" w:rsidP="00727CDE">
      <w:pPr>
        <w:pStyle w:val="Numlist"/>
        <w:numPr>
          <w:ilvl w:val="0"/>
          <w:numId w:val="66"/>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 xml:space="preserve"> миелограммы</w:t>
      </w:r>
      <w:r w:rsidRPr="006A495D">
        <w:t>.</w:t>
      </w:r>
    </w:p>
    <w:p w14:paraId="1DE4690A" w14:textId="66E5ECAC" w:rsidR="00EF54E3" w:rsidRDefault="004C0C25" w:rsidP="00727CDE">
      <w:pPr>
        <w:pStyle w:val="Numlist"/>
        <w:numPr>
          <w:ilvl w:val="0"/>
          <w:numId w:val="66"/>
        </w:numPr>
        <w:tabs>
          <w:tab w:val="left" w:pos="284"/>
        </w:tabs>
        <w:spacing w:line="360" w:lineRule="auto"/>
        <w:ind w:left="0" w:firstLine="284"/>
        <w:jc w:val="both"/>
      </w:pPr>
      <w:r>
        <w:t>Гистологическое</w:t>
      </w:r>
      <w:r w:rsidRPr="00100A57">
        <w:t xml:space="preserve"> </w:t>
      </w:r>
      <w:r w:rsidR="00EF54E3" w:rsidRPr="00100A57">
        <w:t>исследование биопсийного (операционного) материала костного мозга</w:t>
      </w:r>
      <w:r w:rsidR="00EF54E3">
        <w:t xml:space="preserve"> для оценки кроветворения.</w:t>
      </w:r>
    </w:p>
    <w:p w14:paraId="5E9E5D21" w14:textId="3C45F195" w:rsidR="00EF54E3" w:rsidRDefault="004C0C25" w:rsidP="00727CDE">
      <w:pPr>
        <w:pStyle w:val="Numlist"/>
        <w:numPr>
          <w:ilvl w:val="0"/>
          <w:numId w:val="66"/>
        </w:numPr>
        <w:tabs>
          <w:tab w:val="left" w:pos="284"/>
        </w:tabs>
        <w:spacing w:line="360" w:lineRule="auto"/>
        <w:ind w:left="0" w:firstLine="284"/>
        <w:jc w:val="both"/>
      </w:pPr>
      <w:r>
        <w:t>Гистологическое</w:t>
      </w:r>
      <w:r w:rsidRPr="00100A57">
        <w:t xml:space="preserve"> </w:t>
      </w:r>
      <w:r w:rsidR="00EF54E3" w:rsidRPr="00100A57">
        <w:t xml:space="preserve">исследование биопсийного (операционного) материала </w:t>
      </w:r>
      <w:r w:rsidR="00EF54E3">
        <w:t xml:space="preserve">плазмоцитомы и/или </w:t>
      </w:r>
      <w:r w:rsidR="00EF54E3" w:rsidRPr="00100A57">
        <w:t>костного мозга с применением иммуногистохимических методов</w:t>
      </w:r>
      <w:r w:rsidR="00EF54E3">
        <w:t xml:space="preserve"> - для оценки кроветворения.</w:t>
      </w:r>
    </w:p>
    <w:p w14:paraId="7C67932D" w14:textId="77777777" w:rsidR="00EF54E3" w:rsidRDefault="00EF54E3" w:rsidP="00727CDE">
      <w:pPr>
        <w:pStyle w:val="Numlist"/>
        <w:numPr>
          <w:ilvl w:val="0"/>
          <w:numId w:val="66"/>
        </w:numPr>
        <w:tabs>
          <w:tab w:val="left" w:pos="284"/>
        </w:tabs>
        <w:spacing w:line="360" w:lineRule="auto"/>
        <w:ind w:left="0" w:firstLine="284"/>
        <w:jc w:val="both"/>
      </w:pPr>
      <w:r w:rsidRPr="006A495D">
        <w:t>Иммунофенотипическое исследование костного мозга методом проточной цитометрии</w:t>
      </w:r>
      <w:r>
        <w:t xml:space="preserve"> при достижении полной ремиссии заболевания.</w:t>
      </w:r>
    </w:p>
    <w:p w14:paraId="2C861D89" w14:textId="77777777" w:rsidR="00EF54E3" w:rsidRDefault="00EF54E3" w:rsidP="00727CDE">
      <w:pPr>
        <w:pStyle w:val="Numlist"/>
        <w:numPr>
          <w:ilvl w:val="0"/>
          <w:numId w:val="66"/>
        </w:numPr>
        <w:tabs>
          <w:tab w:val="left" w:pos="284"/>
        </w:tabs>
        <w:spacing w:line="360" w:lineRule="auto"/>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3027D1BC" w14:textId="77777777" w:rsidR="00EF54E3" w:rsidRPr="006A495D" w:rsidRDefault="00EF54E3" w:rsidP="00727CDE">
      <w:pPr>
        <w:pStyle w:val="Numlist"/>
        <w:numPr>
          <w:ilvl w:val="0"/>
          <w:numId w:val="66"/>
        </w:numPr>
        <w:tabs>
          <w:tab w:val="left" w:pos="284"/>
        </w:tabs>
        <w:spacing w:line="360" w:lineRule="auto"/>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ВИЧ.</w:t>
      </w:r>
    </w:p>
    <w:p w14:paraId="02A5DF49" w14:textId="77777777" w:rsidR="00EF54E3" w:rsidRDefault="00EF54E3" w:rsidP="00727CDE">
      <w:pPr>
        <w:pStyle w:val="Numlist"/>
        <w:numPr>
          <w:ilvl w:val="0"/>
          <w:numId w:val="66"/>
        </w:numPr>
        <w:tabs>
          <w:tab w:val="left" w:pos="284"/>
        </w:tabs>
        <w:spacing w:line="360" w:lineRule="auto"/>
        <w:ind w:left="0" w:firstLine="284"/>
        <w:jc w:val="both"/>
      </w:pPr>
      <w:r>
        <w:t xml:space="preserve">КТ костей позвоночника, таза, грудной полости – контроль размеров плазмоцитом - для оценки противоопухолевого ответа. </w:t>
      </w:r>
    </w:p>
    <w:p w14:paraId="307399A9" w14:textId="77777777" w:rsidR="00EF54E3" w:rsidRDefault="00EF54E3" w:rsidP="00727CDE">
      <w:pPr>
        <w:pStyle w:val="Numlist"/>
        <w:numPr>
          <w:ilvl w:val="0"/>
          <w:numId w:val="66"/>
        </w:numPr>
        <w:tabs>
          <w:tab w:val="left" w:pos="284"/>
        </w:tabs>
        <w:spacing w:line="360" w:lineRule="auto"/>
        <w:ind w:left="0" w:firstLine="284"/>
        <w:jc w:val="both"/>
      </w:pPr>
      <w:r>
        <w:t>Позитронно-эмиссионная томография, совмещенная с КТ – при достижении полной ремиссии заболевания.</w:t>
      </w:r>
    </w:p>
    <w:p w14:paraId="5DDAAD54" w14:textId="77777777" w:rsidR="00EF54E3" w:rsidRDefault="00EF54E3" w:rsidP="00727CDE">
      <w:pPr>
        <w:pStyle w:val="Numlist"/>
        <w:numPr>
          <w:ilvl w:val="0"/>
          <w:numId w:val="66"/>
        </w:numPr>
        <w:tabs>
          <w:tab w:val="left" w:pos="284"/>
        </w:tabs>
        <w:spacing w:line="360" w:lineRule="auto"/>
        <w:ind w:left="0" w:firstLine="284"/>
        <w:jc w:val="both"/>
      </w:pPr>
      <w:r>
        <w:t>Магнитно-резонансная томография области мягкотканного компонента для оценки размеров и противоопухолевого ответа.</w:t>
      </w:r>
    </w:p>
    <w:p w14:paraId="2938648E" w14:textId="77777777" w:rsidR="00EF54E3" w:rsidRPr="006A495D" w:rsidRDefault="00EF54E3" w:rsidP="00727CDE">
      <w:pPr>
        <w:pStyle w:val="Numlist"/>
        <w:numPr>
          <w:ilvl w:val="0"/>
          <w:numId w:val="66"/>
        </w:numPr>
        <w:tabs>
          <w:tab w:val="left" w:pos="284"/>
        </w:tabs>
        <w:spacing w:line="360" w:lineRule="auto"/>
        <w:ind w:left="0" w:firstLine="284"/>
        <w:jc w:val="both"/>
      </w:pPr>
      <w:r>
        <w:t>Электрокардиограмма.</w:t>
      </w:r>
    </w:p>
    <w:p w14:paraId="73766AC8" w14:textId="77777777" w:rsidR="00EF54E3" w:rsidRDefault="00EF54E3" w:rsidP="00727CDE">
      <w:pPr>
        <w:pStyle w:val="Numlist"/>
        <w:numPr>
          <w:ilvl w:val="0"/>
          <w:numId w:val="66"/>
        </w:numPr>
        <w:tabs>
          <w:tab w:val="left" w:pos="284"/>
        </w:tabs>
        <w:spacing w:line="360" w:lineRule="auto"/>
        <w:ind w:left="0" w:firstLine="284"/>
        <w:jc w:val="both"/>
      </w:pPr>
      <w:r w:rsidRPr="005A330B">
        <w:t>Эхокардиография</w:t>
      </w:r>
      <w:r>
        <w:t>.</w:t>
      </w:r>
    </w:p>
    <w:p w14:paraId="20EB7AA3" w14:textId="77777777" w:rsidR="00EF54E3" w:rsidRDefault="00EF54E3" w:rsidP="00727CDE">
      <w:pPr>
        <w:pStyle w:val="Numlist"/>
        <w:numPr>
          <w:ilvl w:val="0"/>
          <w:numId w:val="66"/>
        </w:numPr>
        <w:tabs>
          <w:tab w:val="left" w:pos="284"/>
        </w:tabs>
        <w:spacing w:line="360" w:lineRule="auto"/>
        <w:ind w:left="0" w:firstLine="284"/>
        <w:jc w:val="both"/>
      </w:pPr>
      <w:r>
        <w:t>Холтеровское мониторирование сердечного ритма – при выявлении нарушений ритма и проводимости на ЭКГ.</w:t>
      </w:r>
    </w:p>
    <w:p w14:paraId="04CC7BFC" w14:textId="77777777" w:rsidR="00EF54E3" w:rsidRDefault="00EF54E3" w:rsidP="00727CDE">
      <w:pPr>
        <w:pStyle w:val="Numlist"/>
        <w:numPr>
          <w:ilvl w:val="0"/>
          <w:numId w:val="66"/>
        </w:numPr>
        <w:tabs>
          <w:tab w:val="left" w:pos="284"/>
        </w:tabs>
        <w:spacing w:line="360" w:lineRule="auto"/>
        <w:ind w:left="0" w:firstLine="284"/>
        <w:jc w:val="both"/>
      </w:pPr>
      <w:r>
        <w:t>УЗИ брюшной полости (комплексное).</w:t>
      </w:r>
    </w:p>
    <w:p w14:paraId="33BD31F0" w14:textId="3C1F8E3C" w:rsidR="00EF54E3" w:rsidRPr="004C0C25" w:rsidRDefault="00EF54E3" w:rsidP="00727CDE">
      <w:pPr>
        <w:pStyle w:val="Numlist"/>
        <w:numPr>
          <w:ilvl w:val="0"/>
          <w:numId w:val="66"/>
        </w:numPr>
        <w:tabs>
          <w:tab w:val="left" w:pos="284"/>
        </w:tabs>
        <w:spacing w:line="360" w:lineRule="auto"/>
        <w:ind w:left="0" w:firstLine="284"/>
        <w:jc w:val="both"/>
      </w:pPr>
      <w:r w:rsidRPr="004C0C25">
        <w:t>Ультразвуковая допплерография сосудов (артерий и вен) нижних конечностей - при необходимости</w:t>
      </w:r>
      <w:r w:rsidR="005F555B" w:rsidRPr="004C0C25">
        <w:t xml:space="preserve"> (при необходимости)</w:t>
      </w:r>
      <w:r w:rsidRPr="004C0C25">
        <w:t>.</w:t>
      </w:r>
    </w:p>
    <w:p w14:paraId="7C319149" w14:textId="22D1756E" w:rsidR="00EF54E3" w:rsidRPr="004C0C25" w:rsidRDefault="00EF54E3" w:rsidP="00727CDE">
      <w:pPr>
        <w:pStyle w:val="Numlist"/>
        <w:numPr>
          <w:ilvl w:val="0"/>
          <w:numId w:val="66"/>
        </w:numPr>
        <w:tabs>
          <w:tab w:val="left" w:pos="284"/>
        </w:tabs>
        <w:spacing w:line="360" w:lineRule="auto"/>
        <w:ind w:left="0" w:firstLine="284"/>
        <w:jc w:val="both"/>
      </w:pPr>
      <w:r w:rsidRPr="004C0C25">
        <w:lastRenderedPageBreak/>
        <w:t>Эзофагогастродуоденоскопия с биопсией</w:t>
      </w:r>
      <w:r w:rsidR="005F555B" w:rsidRPr="004C0C25">
        <w:t xml:space="preserve"> (при необходимости)</w:t>
      </w:r>
      <w:r w:rsidRPr="004C0C25">
        <w:t>.</w:t>
      </w:r>
    </w:p>
    <w:p w14:paraId="149F9A34" w14:textId="77777777" w:rsidR="00EF54E3" w:rsidRPr="004C0C25" w:rsidRDefault="00EF54E3" w:rsidP="00727CDE">
      <w:pPr>
        <w:pStyle w:val="Numlist"/>
        <w:numPr>
          <w:ilvl w:val="0"/>
          <w:numId w:val="66"/>
        </w:numPr>
        <w:tabs>
          <w:tab w:val="left" w:pos="284"/>
        </w:tabs>
        <w:spacing w:line="360" w:lineRule="auto"/>
        <w:ind w:left="0" w:firstLine="284"/>
        <w:jc w:val="both"/>
      </w:pPr>
      <w:r w:rsidRPr="004C0C25">
        <w:t xml:space="preserve">МРТ головного мозга. </w:t>
      </w:r>
    </w:p>
    <w:p w14:paraId="49EB79F5" w14:textId="77777777" w:rsidR="00EF54E3" w:rsidRPr="004C0C25" w:rsidRDefault="00EF54E3" w:rsidP="00727CDE">
      <w:pPr>
        <w:pStyle w:val="Numlist"/>
        <w:numPr>
          <w:ilvl w:val="0"/>
          <w:numId w:val="66"/>
        </w:numPr>
        <w:tabs>
          <w:tab w:val="left" w:pos="284"/>
        </w:tabs>
        <w:spacing w:line="360" w:lineRule="auto"/>
        <w:ind w:left="0" w:firstLine="284"/>
        <w:jc w:val="both"/>
      </w:pPr>
      <w:r w:rsidRPr="004C0C25">
        <w:t>КТ органов грудной полости.</w:t>
      </w:r>
    </w:p>
    <w:p w14:paraId="69B28744" w14:textId="77777777" w:rsidR="00EF54E3" w:rsidRPr="0031585B" w:rsidRDefault="00EF54E3" w:rsidP="00727CDE">
      <w:pPr>
        <w:pStyle w:val="Numlist"/>
        <w:numPr>
          <w:ilvl w:val="0"/>
          <w:numId w:val="66"/>
        </w:numPr>
        <w:tabs>
          <w:tab w:val="left" w:pos="284"/>
        </w:tabs>
        <w:spacing w:line="360" w:lineRule="auto"/>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 или с целью диагностики инфекционного процесса на фоне миелотоксического агранулоцитоза.</w:t>
      </w:r>
    </w:p>
    <w:p w14:paraId="00FC1EB0" w14:textId="3F53F257" w:rsidR="00EF54E3" w:rsidRPr="000713B4" w:rsidRDefault="000713B4" w:rsidP="000713B4">
      <w:pPr>
        <w:pStyle w:val="af0"/>
        <w:spacing w:line="360" w:lineRule="auto"/>
        <w:rPr>
          <w:b/>
        </w:rPr>
      </w:pPr>
      <w:r>
        <w:rPr>
          <w:b/>
        </w:rPr>
        <w:t>3</w:t>
      </w:r>
      <w:r w:rsidR="00EF54E3" w:rsidRPr="000713B4">
        <w:rPr>
          <w:b/>
        </w:rPr>
        <w:t>.5 Лабораторные и инструментальные методы исследования на этапе диспансерного наблюдения больных симптоматической множественной миеломой</w:t>
      </w:r>
    </w:p>
    <w:p w14:paraId="6331F763" w14:textId="77777777" w:rsidR="00EF54E3" w:rsidRPr="006A495D" w:rsidRDefault="00EF54E3" w:rsidP="00727CDE">
      <w:pPr>
        <w:pStyle w:val="Numlist"/>
        <w:numPr>
          <w:ilvl w:val="0"/>
          <w:numId w:val="67"/>
        </w:numPr>
        <w:tabs>
          <w:tab w:val="left" w:pos="284"/>
        </w:tabs>
        <w:spacing w:before="240" w:line="360" w:lineRule="auto"/>
        <w:ind w:left="0" w:firstLine="284"/>
        <w:jc w:val="both"/>
      </w:pPr>
      <w:r>
        <w:t>Развернутый анализ крови.</w:t>
      </w:r>
    </w:p>
    <w:p w14:paraId="0EEC8CAD" w14:textId="77777777" w:rsidR="00EF54E3" w:rsidRPr="006A495D" w:rsidRDefault="00EF54E3" w:rsidP="00727CDE">
      <w:pPr>
        <w:pStyle w:val="Numlist"/>
        <w:numPr>
          <w:ilvl w:val="0"/>
          <w:numId w:val="67"/>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23DD8385" w14:textId="77777777" w:rsidR="00EF54E3" w:rsidRDefault="00EF54E3" w:rsidP="00727CDE">
      <w:pPr>
        <w:pStyle w:val="Numlist"/>
        <w:numPr>
          <w:ilvl w:val="0"/>
          <w:numId w:val="67"/>
        </w:numPr>
        <w:tabs>
          <w:tab w:val="left" w:pos="284"/>
        </w:tabs>
        <w:spacing w:line="360" w:lineRule="auto"/>
        <w:ind w:left="0" w:firstLine="284"/>
        <w:jc w:val="both"/>
      </w:pPr>
      <w:r>
        <w:t>Общий анализ мочи.</w:t>
      </w:r>
    </w:p>
    <w:p w14:paraId="040B416A" w14:textId="77777777" w:rsidR="00EF54E3" w:rsidRDefault="00EF54E3" w:rsidP="00727CDE">
      <w:pPr>
        <w:pStyle w:val="Numlist"/>
        <w:numPr>
          <w:ilvl w:val="0"/>
          <w:numId w:val="67"/>
        </w:numPr>
        <w:tabs>
          <w:tab w:val="left" w:pos="284"/>
        </w:tabs>
        <w:spacing w:line="360" w:lineRule="auto"/>
        <w:ind w:left="0" w:firstLine="284"/>
        <w:jc w:val="both"/>
      </w:pPr>
      <w:r w:rsidRPr="00100A57">
        <w:t>Определение количества белка в суточной моче</w:t>
      </w:r>
      <w:r>
        <w:t>.</w:t>
      </w:r>
    </w:p>
    <w:p w14:paraId="3ED9268C" w14:textId="77777777" w:rsidR="00EF54E3" w:rsidRDefault="00EF54E3" w:rsidP="00727CDE">
      <w:pPr>
        <w:pStyle w:val="Numlist"/>
        <w:numPr>
          <w:ilvl w:val="0"/>
          <w:numId w:val="67"/>
        </w:numPr>
        <w:tabs>
          <w:tab w:val="left" w:pos="284"/>
        </w:tabs>
        <w:spacing w:line="360" w:lineRule="auto"/>
        <w:ind w:left="0" w:firstLine="284"/>
        <w:jc w:val="both"/>
      </w:pPr>
      <w:r>
        <w:t>Определение скорости клубочковой фильтрации.</w:t>
      </w:r>
    </w:p>
    <w:p w14:paraId="2BA894B0" w14:textId="77777777" w:rsidR="00EF54E3" w:rsidRDefault="00EF54E3" w:rsidP="00727CDE">
      <w:pPr>
        <w:pStyle w:val="Numlist"/>
        <w:numPr>
          <w:ilvl w:val="0"/>
          <w:numId w:val="67"/>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7D5CF6E1" w14:textId="2BFAF925" w:rsidR="00EF54E3" w:rsidRPr="006A495D" w:rsidRDefault="00EF54E3" w:rsidP="00727CDE">
      <w:pPr>
        <w:pStyle w:val="Numlist"/>
        <w:numPr>
          <w:ilvl w:val="0"/>
          <w:numId w:val="67"/>
        </w:numPr>
        <w:tabs>
          <w:tab w:val="left" w:pos="284"/>
        </w:tabs>
        <w:spacing w:line="360" w:lineRule="auto"/>
        <w:ind w:left="0" w:firstLine="284"/>
        <w:jc w:val="both"/>
      </w:pPr>
      <w:r>
        <w:t>Комплексное и</w:t>
      </w:r>
      <w:r w:rsidRPr="006A495D">
        <w:t>ммунохимическое исследование сыворотки и мочи</w:t>
      </w:r>
      <w:r w:rsidR="000713B4">
        <w:t xml:space="preserve"> (каждые три месяца)</w:t>
      </w:r>
      <w:r>
        <w:t xml:space="preserve">, включающее </w:t>
      </w:r>
    </w:p>
    <w:p w14:paraId="727818DC" w14:textId="77777777" w:rsidR="00EF54E3" w:rsidRPr="006A495D" w:rsidRDefault="00EF54E3" w:rsidP="00EF54E3">
      <w:pPr>
        <w:pStyle w:val="Numlist"/>
        <w:tabs>
          <w:tab w:val="left" w:pos="284"/>
        </w:tabs>
        <w:spacing w:line="360" w:lineRule="auto"/>
        <w:ind w:firstLine="284"/>
        <w:jc w:val="both"/>
      </w:pPr>
      <w:r w:rsidRPr="006A495D">
        <w:t>- электрофорез и иммунофи</w:t>
      </w:r>
      <w:r>
        <w:t>ксация белков сыворотки и мочи с определением белка Бенс-Джонса;</w:t>
      </w:r>
    </w:p>
    <w:p w14:paraId="045EAB2F" w14:textId="77777777" w:rsidR="00EF54E3" w:rsidRPr="006A495D" w:rsidRDefault="00EF54E3" w:rsidP="00EF54E3">
      <w:pPr>
        <w:pStyle w:val="Numlist"/>
        <w:tabs>
          <w:tab w:val="left" w:pos="284"/>
        </w:tabs>
        <w:spacing w:line="360" w:lineRule="auto"/>
        <w:ind w:firstLine="284"/>
        <w:jc w:val="both"/>
      </w:pPr>
      <w:r w:rsidRPr="006A495D">
        <w:t>- определение уровня п</w:t>
      </w:r>
      <w:r>
        <w:t>оликлональных иммуноглобулинов (</w:t>
      </w:r>
      <w:r>
        <w:rPr>
          <w:lang w:val="en-US"/>
        </w:rPr>
        <w:t>A</w:t>
      </w:r>
      <w:r w:rsidRPr="00027FD8">
        <w:t xml:space="preserve">, </w:t>
      </w:r>
      <w:r>
        <w:rPr>
          <w:lang w:val="en-US"/>
        </w:rPr>
        <w:t>G</w:t>
      </w:r>
      <w:r w:rsidRPr="00027FD8">
        <w:t>,</w:t>
      </w:r>
      <w:r>
        <w:rPr>
          <w:lang w:val="en-US"/>
        </w:rPr>
        <w:t>M</w:t>
      </w:r>
      <w:r w:rsidRPr="00027FD8">
        <w:t>)</w:t>
      </w:r>
      <w:r>
        <w:t>;</w:t>
      </w:r>
    </w:p>
    <w:p w14:paraId="3ED9D5E8" w14:textId="77777777" w:rsidR="00EF54E3" w:rsidRPr="006A495D" w:rsidRDefault="00EF54E3" w:rsidP="00EF54E3">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14:paraId="45F00916" w14:textId="77777777" w:rsidR="00EF54E3" w:rsidRPr="006A495D" w:rsidRDefault="00EF54E3" w:rsidP="00727CDE">
      <w:pPr>
        <w:pStyle w:val="Numlist"/>
        <w:numPr>
          <w:ilvl w:val="0"/>
          <w:numId w:val="67"/>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 xml:space="preserve"> миелограммы – ежегодно</w:t>
      </w:r>
      <w:r w:rsidRPr="006A495D">
        <w:t>.</w:t>
      </w:r>
    </w:p>
    <w:p w14:paraId="0446C209" w14:textId="0877865F" w:rsidR="00EF54E3" w:rsidRPr="000713B4" w:rsidRDefault="000713B4" w:rsidP="000713B4">
      <w:pPr>
        <w:pStyle w:val="af0"/>
        <w:spacing w:line="360" w:lineRule="auto"/>
        <w:rPr>
          <w:b/>
        </w:rPr>
      </w:pPr>
      <w:r>
        <w:rPr>
          <w:b/>
        </w:rPr>
        <w:t>3</w:t>
      </w:r>
      <w:r w:rsidR="00EF54E3" w:rsidRPr="000713B4">
        <w:rPr>
          <w:b/>
        </w:rPr>
        <w:t>.6 Лабораторные и инструментальные методы исследования на этапе констатации рецидива/прогрессии симптоматической множественной миеломы</w:t>
      </w:r>
    </w:p>
    <w:p w14:paraId="298E8A0B" w14:textId="77777777" w:rsidR="00EF54E3" w:rsidRPr="006A495D" w:rsidRDefault="00EF54E3" w:rsidP="00727CDE">
      <w:pPr>
        <w:pStyle w:val="Numlist"/>
        <w:numPr>
          <w:ilvl w:val="0"/>
          <w:numId w:val="68"/>
        </w:numPr>
        <w:tabs>
          <w:tab w:val="left" w:pos="284"/>
        </w:tabs>
        <w:spacing w:before="240" w:line="360" w:lineRule="auto"/>
        <w:ind w:left="0" w:firstLine="284"/>
        <w:jc w:val="both"/>
      </w:pPr>
      <w:r>
        <w:t>Развернутый анализ крови.</w:t>
      </w:r>
    </w:p>
    <w:p w14:paraId="5C52995E" w14:textId="77777777" w:rsidR="00EF54E3" w:rsidRPr="006A495D" w:rsidRDefault="00EF54E3" w:rsidP="00727CDE">
      <w:pPr>
        <w:pStyle w:val="Numlist"/>
        <w:numPr>
          <w:ilvl w:val="0"/>
          <w:numId w:val="68"/>
        </w:numPr>
        <w:tabs>
          <w:tab w:val="left" w:pos="284"/>
        </w:tabs>
        <w:spacing w:line="360" w:lineRule="auto"/>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67D28F07" w14:textId="77777777" w:rsidR="00EF54E3" w:rsidRDefault="00EF54E3" w:rsidP="00727CDE">
      <w:pPr>
        <w:pStyle w:val="Numlist"/>
        <w:numPr>
          <w:ilvl w:val="0"/>
          <w:numId w:val="68"/>
        </w:numPr>
        <w:tabs>
          <w:tab w:val="left" w:pos="284"/>
        </w:tabs>
        <w:spacing w:line="360" w:lineRule="auto"/>
        <w:ind w:left="0" w:firstLine="284"/>
        <w:jc w:val="both"/>
      </w:pPr>
      <w:r>
        <w:t>Общий анализ мочи.</w:t>
      </w:r>
    </w:p>
    <w:p w14:paraId="13C5DE41" w14:textId="77777777" w:rsidR="00EF54E3" w:rsidRDefault="00EF54E3" w:rsidP="00727CDE">
      <w:pPr>
        <w:pStyle w:val="Numlist"/>
        <w:numPr>
          <w:ilvl w:val="0"/>
          <w:numId w:val="68"/>
        </w:numPr>
        <w:tabs>
          <w:tab w:val="left" w:pos="284"/>
        </w:tabs>
        <w:spacing w:line="360" w:lineRule="auto"/>
        <w:ind w:left="0" w:firstLine="284"/>
        <w:jc w:val="both"/>
      </w:pPr>
      <w:r w:rsidRPr="00100A57">
        <w:t>Определение количества белка в суточной моче</w:t>
      </w:r>
      <w:r>
        <w:t>.</w:t>
      </w:r>
    </w:p>
    <w:p w14:paraId="28EC2DDE" w14:textId="77777777" w:rsidR="00EF54E3" w:rsidRDefault="00EF54E3" w:rsidP="00727CDE">
      <w:pPr>
        <w:pStyle w:val="Numlist"/>
        <w:numPr>
          <w:ilvl w:val="0"/>
          <w:numId w:val="68"/>
        </w:numPr>
        <w:tabs>
          <w:tab w:val="left" w:pos="284"/>
        </w:tabs>
        <w:spacing w:line="360" w:lineRule="auto"/>
        <w:ind w:left="0" w:firstLine="284"/>
        <w:jc w:val="both"/>
      </w:pPr>
      <w:r>
        <w:lastRenderedPageBreak/>
        <w:t>Определение скорости клубочковой фильтрации.</w:t>
      </w:r>
    </w:p>
    <w:p w14:paraId="07A877B7" w14:textId="77777777" w:rsidR="00EF54E3" w:rsidRDefault="00EF54E3" w:rsidP="00727CDE">
      <w:pPr>
        <w:pStyle w:val="Numlist"/>
        <w:numPr>
          <w:ilvl w:val="0"/>
          <w:numId w:val="68"/>
        </w:numPr>
        <w:tabs>
          <w:tab w:val="left" w:pos="284"/>
        </w:tabs>
        <w:spacing w:line="360" w:lineRule="auto"/>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50567B1" w14:textId="77777777" w:rsidR="00EF54E3" w:rsidRPr="006A495D" w:rsidRDefault="00EF54E3" w:rsidP="00727CDE">
      <w:pPr>
        <w:pStyle w:val="Numlist"/>
        <w:numPr>
          <w:ilvl w:val="0"/>
          <w:numId w:val="68"/>
        </w:numPr>
        <w:tabs>
          <w:tab w:val="left" w:pos="284"/>
        </w:tabs>
        <w:spacing w:line="360" w:lineRule="auto"/>
        <w:ind w:left="0" w:firstLine="284"/>
        <w:jc w:val="both"/>
      </w:pPr>
      <w:r>
        <w:t>Комплексное и</w:t>
      </w:r>
      <w:r w:rsidRPr="006A495D">
        <w:t>ммунохимическое исследование сыворотки и мочи</w:t>
      </w:r>
      <w:r>
        <w:t xml:space="preserve">, включающее </w:t>
      </w:r>
    </w:p>
    <w:p w14:paraId="1B67E4B1" w14:textId="77777777" w:rsidR="00EF54E3" w:rsidRPr="006A495D" w:rsidRDefault="00EF54E3" w:rsidP="00EF54E3">
      <w:pPr>
        <w:pStyle w:val="Numlist"/>
        <w:tabs>
          <w:tab w:val="left" w:pos="284"/>
        </w:tabs>
        <w:spacing w:line="360" w:lineRule="auto"/>
        <w:ind w:firstLine="284"/>
        <w:jc w:val="both"/>
      </w:pPr>
      <w:r w:rsidRPr="006A495D">
        <w:t>- электрофорез и иммунофи</w:t>
      </w:r>
      <w:r>
        <w:t>ксация белков сыворотки и мочи с определением белка Бенс-Джонса;</w:t>
      </w:r>
    </w:p>
    <w:p w14:paraId="7BBD29A6" w14:textId="77777777" w:rsidR="00EF54E3" w:rsidRPr="006A495D" w:rsidRDefault="00EF54E3" w:rsidP="00EF54E3">
      <w:pPr>
        <w:pStyle w:val="Numlist"/>
        <w:tabs>
          <w:tab w:val="left" w:pos="284"/>
        </w:tabs>
        <w:spacing w:line="360" w:lineRule="auto"/>
        <w:ind w:firstLine="284"/>
        <w:jc w:val="both"/>
      </w:pPr>
      <w:r w:rsidRPr="006A495D">
        <w:t>- определение уровня п</w:t>
      </w:r>
      <w:r>
        <w:t>оликлональных иммуноглобулинов (</w:t>
      </w:r>
      <w:r>
        <w:rPr>
          <w:lang w:val="en-US"/>
        </w:rPr>
        <w:t>A</w:t>
      </w:r>
      <w:r w:rsidRPr="00027FD8">
        <w:t xml:space="preserve">, </w:t>
      </w:r>
      <w:r>
        <w:rPr>
          <w:lang w:val="en-US"/>
        </w:rPr>
        <w:t>G</w:t>
      </w:r>
      <w:r w:rsidRPr="00027FD8">
        <w:t>,</w:t>
      </w:r>
      <w:r>
        <w:rPr>
          <w:lang w:val="en-US"/>
        </w:rPr>
        <w:t>M</w:t>
      </w:r>
      <w:r w:rsidRPr="00027FD8">
        <w:t>)</w:t>
      </w:r>
      <w:r>
        <w:t>;</w:t>
      </w:r>
    </w:p>
    <w:p w14:paraId="22F3ACDC" w14:textId="77777777" w:rsidR="00EF54E3" w:rsidRPr="006A495D" w:rsidRDefault="00EF54E3" w:rsidP="00EF54E3">
      <w:pPr>
        <w:pStyle w:val="Numlist"/>
        <w:tabs>
          <w:tab w:val="left" w:pos="284"/>
        </w:tabs>
        <w:spacing w:line="360" w:lineRule="auto"/>
        <w:ind w:firstLine="284"/>
        <w:jc w:val="both"/>
      </w:pPr>
      <w:r w:rsidRPr="006A495D">
        <w:t xml:space="preserve">- определение свободных легких цепей </w:t>
      </w:r>
      <w:r>
        <w:t>и их соотношения при «неизмеряемом» заболевании.</w:t>
      </w:r>
    </w:p>
    <w:p w14:paraId="793B2872" w14:textId="77777777" w:rsidR="00EF54E3" w:rsidRPr="006A495D" w:rsidRDefault="00EF54E3" w:rsidP="00727CDE">
      <w:pPr>
        <w:pStyle w:val="Numlist"/>
        <w:numPr>
          <w:ilvl w:val="0"/>
          <w:numId w:val="68"/>
        </w:numPr>
        <w:tabs>
          <w:tab w:val="left" w:pos="284"/>
        </w:tabs>
        <w:spacing w:line="360" w:lineRule="auto"/>
        <w:ind w:left="0" w:firstLine="284"/>
        <w:jc w:val="both"/>
      </w:pPr>
      <w:r w:rsidRPr="006A495D">
        <w:t xml:space="preserve">Пункция костного мозга </w:t>
      </w:r>
      <w:r>
        <w:t xml:space="preserve">с </w:t>
      </w:r>
      <w:r w:rsidRPr="006A495D">
        <w:t>подсчет</w:t>
      </w:r>
      <w:r>
        <w:t>ом миелограммы</w:t>
      </w:r>
      <w:r w:rsidRPr="006A495D">
        <w:t>.</w:t>
      </w:r>
    </w:p>
    <w:p w14:paraId="6D8B83EA" w14:textId="713FD323" w:rsidR="00EF54E3" w:rsidRDefault="004C0C25" w:rsidP="00727CDE">
      <w:pPr>
        <w:pStyle w:val="Numlist"/>
        <w:numPr>
          <w:ilvl w:val="0"/>
          <w:numId w:val="68"/>
        </w:numPr>
        <w:tabs>
          <w:tab w:val="left" w:pos="284"/>
        </w:tabs>
        <w:spacing w:line="360" w:lineRule="auto"/>
        <w:ind w:left="0" w:firstLine="284"/>
        <w:jc w:val="both"/>
      </w:pPr>
      <w:r>
        <w:t>Гистологическое</w:t>
      </w:r>
      <w:r w:rsidR="006D1871">
        <w:t xml:space="preserve"> </w:t>
      </w:r>
      <w:r w:rsidR="00EF54E3" w:rsidRPr="00100A57">
        <w:t xml:space="preserve">исследование биопсийного (операционного) материала </w:t>
      </w:r>
      <w:r w:rsidR="00EF54E3">
        <w:t xml:space="preserve">плазмоцитомы и/или </w:t>
      </w:r>
      <w:r w:rsidR="00EF54E3" w:rsidRPr="00100A57">
        <w:t>костного мозга</w:t>
      </w:r>
      <w:r w:rsidR="00EF54E3">
        <w:t>.</w:t>
      </w:r>
    </w:p>
    <w:p w14:paraId="1C50946E" w14:textId="1D1917D9" w:rsidR="00EF54E3" w:rsidRDefault="004C0C25" w:rsidP="00727CDE">
      <w:pPr>
        <w:pStyle w:val="Numlist"/>
        <w:numPr>
          <w:ilvl w:val="0"/>
          <w:numId w:val="68"/>
        </w:numPr>
        <w:tabs>
          <w:tab w:val="left" w:pos="284"/>
        </w:tabs>
        <w:spacing w:line="360" w:lineRule="auto"/>
        <w:ind w:left="0" w:firstLine="284"/>
        <w:jc w:val="both"/>
      </w:pPr>
      <w:r>
        <w:t>Гистологическое</w:t>
      </w:r>
      <w:r w:rsidR="006D1871">
        <w:t xml:space="preserve"> </w:t>
      </w:r>
      <w:r w:rsidR="00EF54E3" w:rsidRPr="00100A57">
        <w:t xml:space="preserve">исследование биопсийного (операционного) материала </w:t>
      </w:r>
      <w:r w:rsidR="00EF54E3">
        <w:t xml:space="preserve">плазмоцитомы и/или </w:t>
      </w:r>
      <w:r w:rsidR="00EF54E3" w:rsidRPr="00100A57">
        <w:t>костного мозга с применением иммуногистохимических методов</w:t>
      </w:r>
      <w:r w:rsidR="00EF54E3">
        <w:t>.</w:t>
      </w:r>
    </w:p>
    <w:p w14:paraId="5A5B1381" w14:textId="77777777" w:rsidR="00EF54E3" w:rsidRDefault="00EF54E3" w:rsidP="00727CDE">
      <w:pPr>
        <w:pStyle w:val="Numlist"/>
        <w:numPr>
          <w:ilvl w:val="0"/>
          <w:numId w:val="68"/>
        </w:numPr>
        <w:tabs>
          <w:tab w:val="left" w:pos="284"/>
        </w:tabs>
        <w:spacing w:line="360" w:lineRule="auto"/>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 xml:space="preserve"> при необходимости).</w:t>
      </w:r>
    </w:p>
    <w:p w14:paraId="73082A01" w14:textId="77777777" w:rsidR="00EF54E3" w:rsidRDefault="00EF54E3" w:rsidP="00727CDE">
      <w:pPr>
        <w:pStyle w:val="Numlist"/>
        <w:numPr>
          <w:ilvl w:val="0"/>
          <w:numId w:val="68"/>
        </w:numPr>
        <w:tabs>
          <w:tab w:val="left" w:pos="284"/>
        </w:tabs>
        <w:spacing w:line="360" w:lineRule="auto"/>
        <w:ind w:left="0" w:firstLine="284"/>
        <w:jc w:val="both"/>
      </w:pPr>
      <w:r>
        <w:t>Стандартное цитогенетическое исследование (кариотипирование).</w:t>
      </w:r>
    </w:p>
    <w:p w14:paraId="1B406905" w14:textId="77777777" w:rsidR="00EF54E3" w:rsidRDefault="00EF54E3" w:rsidP="00727CDE">
      <w:pPr>
        <w:pStyle w:val="Numlist"/>
        <w:numPr>
          <w:ilvl w:val="0"/>
          <w:numId w:val="68"/>
        </w:numPr>
        <w:tabs>
          <w:tab w:val="left" w:pos="284"/>
        </w:tabs>
        <w:spacing w:line="360" w:lineRule="auto"/>
        <w:ind w:left="0" w:firstLine="284"/>
        <w:jc w:val="both"/>
      </w:pPr>
      <w:r w:rsidRPr="00100A57">
        <w:t>Молекулярно-цитогенетическое исследование (FISH-метод)</w:t>
      </w:r>
      <w:r>
        <w:t xml:space="preserve"> для выявления наиболее прогностически важных цитогенетических аномалий</w:t>
      </w:r>
      <w:r w:rsidRPr="005A330B">
        <w:t xml:space="preserve">: </w:t>
      </w:r>
      <w:r w:rsidRPr="005A330B">
        <w:rPr>
          <w:lang w:val="en-US"/>
        </w:rPr>
        <w:t>t</w:t>
      </w:r>
      <w:r w:rsidRPr="005A330B">
        <w:t xml:space="preserve">(4;14), </w:t>
      </w:r>
      <w:r w:rsidRPr="005A330B">
        <w:rPr>
          <w:lang w:val="en-US"/>
        </w:rPr>
        <w:t>t</w:t>
      </w:r>
      <w:r w:rsidRPr="005A330B">
        <w:t xml:space="preserve">(14;16), </w:t>
      </w:r>
      <w:r w:rsidRPr="005A330B">
        <w:rPr>
          <w:lang w:val="en-US"/>
        </w:rPr>
        <w:t>t</w:t>
      </w:r>
      <w:r w:rsidRPr="005A330B">
        <w:t xml:space="preserve">(6;14), </w:t>
      </w:r>
      <w:r w:rsidRPr="005A330B">
        <w:rPr>
          <w:lang w:val="en-US"/>
        </w:rPr>
        <w:t>del</w:t>
      </w:r>
      <w:r w:rsidRPr="005A330B">
        <w:t xml:space="preserve"> 17</w:t>
      </w:r>
      <w:r w:rsidRPr="005A330B">
        <w:rPr>
          <w:lang w:val="en-US"/>
        </w:rPr>
        <w:t>p</w:t>
      </w:r>
      <w:r w:rsidRPr="005A330B">
        <w:t xml:space="preserve">13, </w:t>
      </w:r>
      <w:r w:rsidRPr="005A330B">
        <w:rPr>
          <w:lang w:val="en-US"/>
        </w:rPr>
        <w:t>t</w:t>
      </w:r>
      <w:r w:rsidRPr="005A330B">
        <w:t xml:space="preserve">(11;14), </w:t>
      </w:r>
      <w:r w:rsidRPr="005A330B">
        <w:rPr>
          <w:lang w:val="en-US"/>
        </w:rPr>
        <w:t>del</w:t>
      </w:r>
      <w:r w:rsidRPr="005A330B">
        <w:t>13,</w:t>
      </w:r>
      <w:r>
        <w:t xml:space="preserve"> плоидности и изменений хромосомы 1.</w:t>
      </w:r>
    </w:p>
    <w:p w14:paraId="110993A6" w14:textId="77777777" w:rsidR="00EF54E3" w:rsidRPr="006A495D" w:rsidRDefault="00EF54E3" w:rsidP="00727CDE">
      <w:pPr>
        <w:pStyle w:val="Numlist"/>
        <w:numPr>
          <w:ilvl w:val="0"/>
          <w:numId w:val="68"/>
        </w:numPr>
        <w:tabs>
          <w:tab w:val="left" w:pos="284"/>
        </w:tabs>
        <w:spacing w:line="360" w:lineRule="auto"/>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ВИЧ.</w:t>
      </w:r>
    </w:p>
    <w:p w14:paraId="37720EF0" w14:textId="77777777" w:rsidR="00EF54E3" w:rsidRDefault="00EF54E3" w:rsidP="00727CDE">
      <w:pPr>
        <w:pStyle w:val="Numlist"/>
        <w:numPr>
          <w:ilvl w:val="0"/>
          <w:numId w:val="68"/>
        </w:numPr>
        <w:tabs>
          <w:tab w:val="left" w:pos="284"/>
        </w:tabs>
        <w:spacing w:line="360" w:lineRule="auto"/>
        <w:ind w:left="0" w:firstLine="284"/>
        <w:jc w:val="both"/>
      </w:pPr>
      <w:r>
        <w:t>Низкодозная компьютерная томография костей скелета – предпочтительный метод визуализации.</w:t>
      </w:r>
    </w:p>
    <w:p w14:paraId="2DB3D98A" w14:textId="77777777" w:rsidR="00EF54E3" w:rsidRDefault="00EF54E3" w:rsidP="00727CDE">
      <w:pPr>
        <w:pStyle w:val="Numlist"/>
        <w:numPr>
          <w:ilvl w:val="0"/>
          <w:numId w:val="68"/>
        </w:numPr>
        <w:tabs>
          <w:tab w:val="left" w:pos="284"/>
        </w:tabs>
        <w:spacing w:line="360" w:lineRule="auto"/>
        <w:ind w:left="0" w:firstLine="284"/>
        <w:jc w:val="both"/>
      </w:pPr>
      <w:r>
        <w:t>КТ костей позвоночника, таза, грудной полости (при отсутствии возможности выполнения низкодозной КТ костей скелета).</w:t>
      </w:r>
    </w:p>
    <w:p w14:paraId="67AD607E" w14:textId="77777777" w:rsidR="00EF54E3" w:rsidRDefault="00EF54E3" w:rsidP="00727CDE">
      <w:pPr>
        <w:pStyle w:val="Numlist"/>
        <w:numPr>
          <w:ilvl w:val="0"/>
          <w:numId w:val="68"/>
        </w:numPr>
        <w:tabs>
          <w:tab w:val="left" w:pos="284"/>
        </w:tabs>
        <w:spacing w:line="360" w:lineRule="auto"/>
        <w:ind w:left="0" w:firstLine="284"/>
        <w:jc w:val="both"/>
      </w:pPr>
      <w:r>
        <w:t>Позитронно-эмиссионная томография, совмещенная с КТ (</w:t>
      </w:r>
      <w:r w:rsidRPr="00433BA2">
        <w:t>при отсутствии возможности выполнения низкодозной КТ костей скелета</w:t>
      </w:r>
      <w:r>
        <w:t xml:space="preserve"> и КТ в стандартном режиме).</w:t>
      </w:r>
    </w:p>
    <w:p w14:paraId="015BA80E" w14:textId="77777777" w:rsidR="00EF54E3" w:rsidRDefault="00EF54E3" w:rsidP="00727CDE">
      <w:pPr>
        <w:pStyle w:val="Numlist"/>
        <w:numPr>
          <w:ilvl w:val="0"/>
          <w:numId w:val="68"/>
        </w:numPr>
        <w:tabs>
          <w:tab w:val="left" w:pos="284"/>
        </w:tabs>
        <w:spacing w:line="360" w:lineRule="auto"/>
        <w:ind w:left="0" w:firstLine="284"/>
        <w:jc w:val="both"/>
      </w:pPr>
      <w:r>
        <w:t>Рентгенография костей скелета (при отсутствии возможности выполнения низкодозной КТ костей скелета, КТ в стандартном режиме или ПЭТ/КТ).</w:t>
      </w:r>
    </w:p>
    <w:p w14:paraId="344AD23D" w14:textId="77777777" w:rsidR="00EF54E3" w:rsidRDefault="00EF54E3" w:rsidP="00727CDE">
      <w:pPr>
        <w:pStyle w:val="Numlist"/>
        <w:numPr>
          <w:ilvl w:val="0"/>
          <w:numId w:val="68"/>
        </w:numPr>
        <w:tabs>
          <w:tab w:val="left" w:pos="284"/>
        </w:tabs>
        <w:spacing w:line="360" w:lineRule="auto"/>
        <w:ind w:left="0" w:firstLine="284"/>
        <w:jc w:val="both"/>
      </w:pPr>
      <w:r>
        <w:t>Магнитно-резонансная томография области мягкотканного компонента для оценки размеров.</w:t>
      </w:r>
    </w:p>
    <w:p w14:paraId="35704DFF" w14:textId="77777777" w:rsidR="00EF54E3" w:rsidRPr="004C0C25" w:rsidRDefault="00EF54E3" w:rsidP="00727CDE">
      <w:pPr>
        <w:pStyle w:val="Numlist"/>
        <w:numPr>
          <w:ilvl w:val="0"/>
          <w:numId w:val="68"/>
        </w:numPr>
        <w:tabs>
          <w:tab w:val="left" w:pos="284"/>
        </w:tabs>
        <w:spacing w:line="360" w:lineRule="auto"/>
        <w:ind w:left="0" w:firstLine="284"/>
        <w:jc w:val="both"/>
      </w:pPr>
      <w:r w:rsidRPr="004C0C25">
        <w:t>Электрокардиограмма.</w:t>
      </w:r>
    </w:p>
    <w:p w14:paraId="306CFAD4" w14:textId="47507C08" w:rsidR="00EF54E3" w:rsidRPr="004C0C25" w:rsidRDefault="00EF54E3" w:rsidP="00727CDE">
      <w:pPr>
        <w:pStyle w:val="Numlist"/>
        <w:numPr>
          <w:ilvl w:val="0"/>
          <w:numId w:val="68"/>
        </w:numPr>
        <w:tabs>
          <w:tab w:val="left" w:pos="284"/>
        </w:tabs>
        <w:spacing w:line="360" w:lineRule="auto"/>
        <w:ind w:left="0" w:firstLine="284"/>
        <w:jc w:val="both"/>
      </w:pPr>
      <w:r w:rsidRPr="004C0C25">
        <w:t>Эхокардиография</w:t>
      </w:r>
      <w:r w:rsidR="000713B4" w:rsidRPr="004C0C25">
        <w:t xml:space="preserve"> (при необходимости)</w:t>
      </w:r>
      <w:r w:rsidRPr="004C0C25">
        <w:t>.</w:t>
      </w:r>
    </w:p>
    <w:p w14:paraId="5FDF6850" w14:textId="77777777" w:rsidR="00EF54E3" w:rsidRPr="004C0C25" w:rsidRDefault="00EF54E3" w:rsidP="00727CDE">
      <w:pPr>
        <w:pStyle w:val="Numlist"/>
        <w:numPr>
          <w:ilvl w:val="0"/>
          <w:numId w:val="68"/>
        </w:numPr>
        <w:tabs>
          <w:tab w:val="left" w:pos="284"/>
        </w:tabs>
        <w:spacing w:line="360" w:lineRule="auto"/>
        <w:ind w:left="0" w:firstLine="284"/>
        <w:jc w:val="both"/>
      </w:pPr>
      <w:r w:rsidRPr="004C0C25">
        <w:lastRenderedPageBreak/>
        <w:t>УЗИ брюшной полости (комплексное).</w:t>
      </w:r>
    </w:p>
    <w:p w14:paraId="18B1A1FA" w14:textId="747295EA" w:rsidR="00EF54E3" w:rsidRPr="004C0C25" w:rsidRDefault="00EF54E3" w:rsidP="00727CDE">
      <w:pPr>
        <w:pStyle w:val="Numlist"/>
        <w:numPr>
          <w:ilvl w:val="0"/>
          <w:numId w:val="68"/>
        </w:numPr>
        <w:tabs>
          <w:tab w:val="left" w:pos="284"/>
        </w:tabs>
        <w:spacing w:line="360" w:lineRule="auto"/>
        <w:ind w:left="0" w:firstLine="284"/>
        <w:jc w:val="both"/>
      </w:pPr>
      <w:r w:rsidRPr="004C0C25">
        <w:t>Ультразвуковая допплерография сосудов (артерий и вен) нижних конечностей</w:t>
      </w:r>
      <w:r w:rsidR="000713B4" w:rsidRPr="004C0C25">
        <w:t xml:space="preserve"> (при необходимости)</w:t>
      </w:r>
      <w:r w:rsidRPr="004C0C25">
        <w:t>.</w:t>
      </w:r>
    </w:p>
    <w:p w14:paraId="719FB049" w14:textId="4F8D4D6A" w:rsidR="00EF54E3" w:rsidRPr="004C0C25" w:rsidRDefault="00EF54E3" w:rsidP="00727CDE">
      <w:pPr>
        <w:pStyle w:val="Numlist"/>
        <w:numPr>
          <w:ilvl w:val="0"/>
          <w:numId w:val="68"/>
        </w:numPr>
        <w:tabs>
          <w:tab w:val="left" w:pos="284"/>
        </w:tabs>
        <w:spacing w:line="360" w:lineRule="auto"/>
        <w:ind w:left="0" w:firstLine="284"/>
        <w:jc w:val="both"/>
      </w:pPr>
      <w:r w:rsidRPr="004C0C25">
        <w:t>Эзофагогастродуоденоскопия с биопсией</w:t>
      </w:r>
      <w:r w:rsidR="000713B4" w:rsidRPr="004C0C25">
        <w:t xml:space="preserve"> (при необходимости)</w:t>
      </w:r>
      <w:r w:rsidRPr="004C0C25">
        <w:t>.</w:t>
      </w:r>
    </w:p>
    <w:p w14:paraId="163AD0C4" w14:textId="749019BE" w:rsidR="00EF54E3" w:rsidRPr="004C0C25" w:rsidRDefault="00EF54E3" w:rsidP="00727CDE">
      <w:pPr>
        <w:pStyle w:val="Numlist"/>
        <w:numPr>
          <w:ilvl w:val="0"/>
          <w:numId w:val="68"/>
        </w:numPr>
        <w:tabs>
          <w:tab w:val="left" w:pos="284"/>
        </w:tabs>
        <w:spacing w:line="360" w:lineRule="auto"/>
        <w:ind w:left="0" w:firstLine="284"/>
        <w:jc w:val="both"/>
      </w:pPr>
      <w:r w:rsidRPr="004C0C25">
        <w:t>МРТ головного мозга</w:t>
      </w:r>
      <w:r w:rsidR="000713B4" w:rsidRPr="004C0C25">
        <w:t xml:space="preserve"> (при необходимости)</w:t>
      </w:r>
      <w:r w:rsidRPr="004C0C25">
        <w:t xml:space="preserve">. </w:t>
      </w:r>
    </w:p>
    <w:p w14:paraId="6967A66C" w14:textId="77777777" w:rsidR="00EF54E3" w:rsidRPr="006A495D" w:rsidRDefault="00EF54E3" w:rsidP="00727CDE">
      <w:pPr>
        <w:pStyle w:val="Numlist"/>
        <w:numPr>
          <w:ilvl w:val="0"/>
          <w:numId w:val="68"/>
        </w:numPr>
        <w:tabs>
          <w:tab w:val="left" w:pos="284"/>
        </w:tabs>
        <w:spacing w:line="360" w:lineRule="auto"/>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4868786B" w14:textId="4FFF92CF" w:rsidR="00EF54E3" w:rsidRPr="000713B4" w:rsidRDefault="000713B4" w:rsidP="000713B4">
      <w:pPr>
        <w:pStyle w:val="af0"/>
        <w:rPr>
          <w:rFonts w:eastAsia="Arial Unicode MS"/>
          <w:b/>
        </w:rPr>
      </w:pPr>
      <w:r>
        <w:rPr>
          <w:b/>
        </w:rPr>
        <w:t>4</w:t>
      </w:r>
      <w:r w:rsidR="00EF54E3" w:rsidRPr="000713B4">
        <w:rPr>
          <w:b/>
        </w:rPr>
        <w:t>. Список литературы</w:t>
      </w:r>
    </w:p>
    <w:p w14:paraId="6AE06C06"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rPr>
      </w:pPr>
      <w:r w:rsidRPr="00E80630">
        <w:rPr>
          <w:rFonts w:cs="Times New Roman"/>
        </w:rPr>
        <w:t>Менделеева Л.П., Покровская О.С., Рехтина И.Г. Протокол диагностики и лечения множественной миеломы. В кн.: Алгоритмы диагностики и протоколы лечения заболеваний системы крови./ ФГБУ "Национальный медицинский исследовательский центр гематологии Министерства здравоохранения России" под ред. В. Г. Савченко. В двух томах.  - Москва: Практика, 2018. т. 2, 405 с.</w:t>
      </w:r>
    </w:p>
    <w:p w14:paraId="3E9D0323" w14:textId="77777777" w:rsidR="00EF54E3" w:rsidRPr="00E80630" w:rsidRDefault="00EF54E3" w:rsidP="00727CDE">
      <w:pPr>
        <w:pStyle w:val="Literature"/>
        <w:numPr>
          <w:ilvl w:val="0"/>
          <w:numId w:val="69"/>
        </w:numPr>
        <w:tabs>
          <w:tab w:val="clear" w:pos="1068"/>
          <w:tab w:val="left" w:pos="142"/>
          <w:tab w:val="left" w:pos="709"/>
        </w:tabs>
        <w:spacing w:line="276" w:lineRule="auto"/>
        <w:ind w:left="0" w:firstLine="0"/>
        <w:jc w:val="both"/>
        <w:rPr>
          <w:rFonts w:cs="Times New Roman"/>
        </w:rPr>
      </w:pPr>
      <w:r w:rsidRPr="00E80630">
        <w:rPr>
          <w:rFonts w:cs="Times New Roman"/>
        </w:rPr>
        <w:t>Менделеева Л.П., Вотякова О.М., Рехтина И.Г. Множественная миелома // Российские клинические рекомендации по диагностике и лечению злокачественных лимфопролиферативных заболеваний; под ред. И.В. Поддубной, В.Г. Савченко. Москва, 2018. P. 213–241.</w:t>
      </w:r>
    </w:p>
    <w:p w14:paraId="288E3134"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rPr>
        <w:t xml:space="preserve">Любимова Н.В. и др. Свободные легкие цепи иммуноглобулинов в диагностике и прогнозе множественной миеломы. // Альманах клинической медицины. 2017. </w:t>
      </w:r>
      <w:r w:rsidRPr="00E80630">
        <w:rPr>
          <w:rFonts w:cs="Times New Roman"/>
          <w:lang w:val="en-US"/>
        </w:rPr>
        <w:t>Vol</w:t>
      </w:r>
      <w:r w:rsidRPr="00E80630">
        <w:rPr>
          <w:rFonts w:cs="Times New Roman"/>
        </w:rPr>
        <w:t>. 45, № 2.</w:t>
      </w:r>
      <w:r w:rsidRPr="00E80630">
        <w:rPr>
          <w:rFonts w:cs="Times New Roman"/>
          <w:lang w:val="en-US"/>
        </w:rPr>
        <w:t>P. 102–108.</w:t>
      </w:r>
    </w:p>
    <w:p w14:paraId="72026969"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 xml:space="preserve">Bailly C, Leforestier R, Jamet B, Carlier T, Bourgeois M, Guérard F, Touzeau C, Moreau P, Chérel M, Kraeber-Bodéré F, Bodet-Milin C. PET Imaging for Initial Staging and Therapy Assessment in Multiple Myeloma Patients. Int. J. Mol. Sci. 2017; 18(2):445. </w:t>
      </w:r>
    </w:p>
    <w:p w14:paraId="6192D2F5"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Bartel TB, Haessler J, Brown TL, Shaughnessy JD Jr, van Rhee F, Anaissie E, Alpe T, Angtuaco E, Walker R, Epstein J, Crowley J, Barlogie B. F18-fluorodeoxyglucose positron emission tomography in the context of other imaging techniques and prognostic factors in multiple myeloma. Blood. 2009; 114 (10):2068–76.</w:t>
      </w:r>
    </w:p>
    <w:p w14:paraId="58B3FDE8"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Cavo M, Terpos E, Nanni C, Moreau P, Lentzsch S, Zweegman S, Hillengass J, Engelhardt M, Usmani SZ, Vesole DH, San-Miguel J, Kumar SK, Richardson PG, Mikhael JR, da Costa FL, Dimopoulos MA, Zingaretti C, Abildgaard N, Goldschmidt H, Orlowski RZ, Chng WJ, Einsele H, Lonial S, Barlogie B, Anderson KC, Rajkumar SV, Durie BGM, Zamagni E. Role of 18F-FDG PET/CT in the diagnosis and management of multiple myeloma and other plasma cell disorders: a consensus statement by the International Myeloma Working Group. Lancet. Oncol. 2017; 18(4):206–217.</w:t>
      </w:r>
    </w:p>
    <w:p w14:paraId="0C20A59F"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Haznedar R, Akı SZ, Akdemir OU, Ozkurt ZN, Ceneli O, Yağcı M, Sucak GT, Unlü M. Value of 18F-fluorodeoxyglucose uptake in positron emission tomography/computed tomography in predicting survival in multiple myeloma. Eur. J. Nucl. Med. Mol. Imaging. 2011; 38(6):1046–1053.</w:t>
      </w:r>
    </w:p>
    <w:p w14:paraId="5B7E6D4C"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 xml:space="preserve">Julie D. et al. Comparison of Bone marrow Aspirate and Bone marrow Biopsy in the workup of Patients with Multiple Myeloma //Clin. Lymphoma Myeloma Leuk. Elsevier BV, 2015. </w:t>
      </w:r>
      <w:r w:rsidRPr="0062559D">
        <w:rPr>
          <w:rFonts w:cs="Times New Roman"/>
          <w:lang w:val="en-US"/>
        </w:rPr>
        <w:t>Vol. 15. P. e117.</w:t>
      </w:r>
    </w:p>
    <w:p w14:paraId="1C33E0B7"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lastRenderedPageBreak/>
        <w:t>Kumar S. et al. International Myeloma Working Group consensus criteria for response and minimal residual disease assessment in multiple myeloma // The Lancet Oncology. Lancet</w:t>
      </w:r>
      <w:r w:rsidRPr="0062559D">
        <w:rPr>
          <w:rFonts w:cs="Times New Roman"/>
          <w:lang w:val="en-US"/>
        </w:rPr>
        <w:t xml:space="preserve"> </w:t>
      </w:r>
      <w:r w:rsidRPr="00E80630">
        <w:rPr>
          <w:rFonts w:cs="Times New Roman"/>
          <w:lang w:val="en-US"/>
        </w:rPr>
        <w:t>Publishing Group, 2016. Vol. 17, № 8. P. e328–e346.</w:t>
      </w:r>
    </w:p>
    <w:p w14:paraId="0D4099BC" w14:textId="77777777" w:rsidR="00EF54E3" w:rsidRPr="00E80630" w:rsidRDefault="00EF54E3" w:rsidP="00727CDE">
      <w:pPr>
        <w:pStyle w:val="Literature"/>
        <w:numPr>
          <w:ilvl w:val="0"/>
          <w:numId w:val="69"/>
        </w:numPr>
        <w:tabs>
          <w:tab w:val="clear" w:pos="1068"/>
          <w:tab w:val="left" w:pos="142"/>
          <w:tab w:val="left" w:pos="709"/>
        </w:tabs>
        <w:spacing w:line="276" w:lineRule="auto"/>
        <w:ind w:left="0" w:firstLine="0"/>
        <w:jc w:val="both"/>
        <w:rPr>
          <w:rFonts w:cs="Times New Roman"/>
          <w:lang w:val="en-US"/>
        </w:rPr>
      </w:pPr>
      <w:r w:rsidRPr="00E80630">
        <w:rPr>
          <w:rFonts w:cs="Times New Roman"/>
          <w:lang w:val="en-US"/>
        </w:rPr>
        <w:t>Kyle R.A., Rajkumar S. V. Criteria for diagnosis, staging, risk stratification and response assessment of multiple myeloma. //Leukemia. 2009. Vol. 23, № 1. P. 3–9.</w:t>
      </w:r>
    </w:p>
    <w:p w14:paraId="02567F31"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 xml:space="preserve">Latifoltojar A. Whole body magnetic resonance imaging in newly diagnosed multiple myeloma: early changes in lesional signal fat fraction predict disease response / A. Latifoltojar, M. Hall-Craggs, N. Rabin, R. Popat, A. Bainbridge, N. Dikaios, M. Sokolska, A. Rismani, S. D’Sa, S. Punwani, K. Yong // Br. J. Haematol. – 2017. – </w:t>
      </w:r>
      <w:r w:rsidRPr="00E80630">
        <w:rPr>
          <w:rFonts w:cs="Times New Roman"/>
        </w:rPr>
        <w:t>Т</w:t>
      </w:r>
      <w:r w:rsidRPr="00E80630">
        <w:rPr>
          <w:rFonts w:cs="Times New Roman"/>
          <w:lang w:val="en-US"/>
        </w:rPr>
        <w:t>. 176 – № 2– 222–233</w:t>
      </w:r>
      <w:r w:rsidRPr="00E80630">
        <w:rPr>
          <w:rFonts w:cs="Times New Roman"/>
        </w:rPr>
        <w:t>с</w:t>
      </w:r>
      <w:r w:rsidRPr="00E80630">
        <w:rPr>
          <w:rFonts w:cs="Times New Roman"/>
          <w:lang w:val="en-US"/>
        </w:rPr>
        <w:t>.</w:t>
      </w:r>
    </w:p>
    <w:p w14:paraId="4B5A2FA0"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Mateos M.-V., San Miguel J. V. Smoldering multiple myeloma //Hematol. Oncol. 2015. Vol. 33. P. 33–37.</w:t>
      </w:r>
    </w:p>
    <w:p w14:paraId="5DE1E923"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Meignan M., Hutchings M., Schwartz L. H. Imaging in Lymphoma: The Key Role of Fluorodeoxyglucose-Positron Emission Tomography. Oncologist. 2015; 20(8):890–895.</w:t>
      </w:r>
    </w:p>
    <w:p w14:paraId="3EB9D6A8" w14:textId="77777777" w:rsidR="00EF54E3" w:rsidRPr="00E80630" w:rsidRDefault="00EF54E3" w:rsidP="00727CDE">
      <w:pPr>
        <w:pStyle w:val="Literature"/>
        <w:numPr>
          <w:ilvl w:val="0"/>
          <w:numId w:val="69"/>
        </w:numPr>
        <w:tabs>
          <w:tab w:val="clear" w:pos="1068"/>
          <w:tab w:val="left" w:pos="142"/>
          <w:tab w:val="left" w:pos="709"/>
        </w:tabs>
        <w:spacing w:line="276" w:lineRule="auto"/>
        <w:ind w:left="0" w:firstLine="0"/>
        <w:jc w:val="both"/>
        <w:rPr>
          <w:rFonts w:cs="Times New Roman"/>
          <w:lang w:val="en-US"/>
        </w:rPr>
      </w:pPr>
      <w:r w:rsidRPr="00E80630">
        <w:rPr>
          <w:rFonts w:cs="Times New Roman"/>
          <w:lang w:val="en-US"/>
        </w:rPr>
        <w:t>Misra A. et al. Old but Still Relevant: High Resolution Electrophoresis and Immunofixation in Multiple Myeloma // IndianJournal of Hematology and Blood Transfusion. Springer India, 2016.Vol. 32, № 1. P. 10–17.</w:t>
      </w:r>
    </w:p>
    <w:p w14:paraId="7A6CB6EE" w14:textId="77777777" w:rsidR="00EF54E3" w:rsidRPr="00E80630" w:rsidRDefault="00EF54E3" w:rsidP="00727CDE">
      <w:pPr>
        <w:pStyle w:val="Literature"/>
        <w:numPr>
          <w:ilvl w:val="0"/>
          <w:numId w:val="69"/>
        </w:numPr>
        <w:tabs>
          <w:tab w:val="clear" w:pos="1068"/>
          <w:tab w:val="left" w:pos="142"/>
          <w:tab w:val="left" w:pos="709"/>
        </w:tabs>
        <w:spacing w:line="276" w:lineRule="auto"/>
        <w:ind w:left="0" w:firstLine="0"/>
        <w:jc w:val="both"/>
        <w:rPr>
          <w:rFonts w:cs="Times New Roman"/>
          <w:lang w:val="en-US"/>
        </w:rPr>
      </w:pPr>
      <w:r w:rsidRPr="00E80630">
        <w:rPr>
          <w:rFonts w:cs="Times New Roman"/>
          <w:lang w:val="en-US"/>
        </w:rPr>
        <w:t>Moreau P. et al. Multiple myeloma: ESMO Clinical Practice Guidelines for diagnosis, treatment and follow-up. // Ann. Oncol. Off.J. Eur. Soc. Med. Oncol. 2017. Vol. 28, № suppl_4. P. iv52–iv61.</w:t>
      </w:r>
    </w:p>
    <w:p w14:paraId="37B2C8BD" w14:textId="77777777" w:rsidR="00EF54E3" w:rsidRPr="00E80630" w:rsidRDefault="00EF54E3" w:rsidP="00727CDE">
      <w:pPr>
        <w:pStyle w:val="Literature"/>
        <w:numPr>
          <w:ilvl w:val="0"/>
          <w:numId w:val="69"/>
        </w:numPr>
        <w:tabs>
          <w:tab w:val="clear" w:pos="1068"/>
          <w:tab w:val="left" w:pos="142"/>
          <w:tab w:val="left" w:pos="709"/>
        </w:tabs>
        <w:spacing w:line="276" w:lineRule="auto"/>
        <w:ind w:left="0" w:firstLine="0"/>
        <w:jc w:val="both"/>
        <w:rPr>
          <w:rFonts w:cs="Times New Roman"/>
          <w:lang w:val="en-US"/>
        </w:rPr>
      </w:pPr>
      <w:r w:rsidRPr="00E80630">
        <w:rPr>
          <w:rFonts w:cs="Times New Roman"/>
          <w:lang w:val="en-US"/>
        </w:rPr>
        <w:t>Palumbo A. et al. Revised international staging system for multiple myeloma: A report from international myeloma working group // J. Clin. Oncol. American Society of Clinical Oncology, 2015.</w:t>
      </w:r>
      <w:r w:rsidRPr="0062559D">
        <w:rPr>
          <w:rFonts w:cs="Times New Roman"/>
          <w:lang w:val="en-US"/>
        </w:rPr>
        <w:t xml:space="preserve"> Vol. 33, № 26. P. 2863–2869.</w:t>
      </w:r>
    </w:p>
    <w:p w14:paraId="60CBD34C"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Pianko M.J. et al. Whole-body low-dose computed tomography and advanced imaging techniques for multiple myeloma bone disease // Clinical Cancer Research. American Association for Cancer Research</w:t>
      </w:r>
      <w:r w:rsidRPr="0062559D">
        <w:rPr>
          <w:rFonts w:cs="Times New Roman"/>
          <w:lang w:val="en-US"/>
        </w:rPr>
        <w:t xml:space="preserve"> </w:t>
      </w:r>
      <w:r w:rsidRPr="00E80630">
        <w:rPr>
          <w:rFonts w:cs="Times New Roman"/>
          <w:lang w:val="en-US"/>
        </w:rPr>
        <w:t>Inc., 2014. Vol. 20, № 23. P. 5888–5897.</w:t>
      </w:r>
    </w:p>
    <w:p w14:paraId="0676063F" w14:textId="77777777" w:rsidR="00EF54E3" w:rsidRPr="00E80630" w:rsidRDefault="00EF54E3" w:rsidP="00727CDE">
      <w:pPr>
        <w:pStyle w:val="Literature"/>
        <w:numPr>
          <w:ilvl w:val="0"/>
          <w:numId w:val="69"/>
        </w:numPr>
        <w:tabs>
          <w:tab w:val="clear" w:pos="1068"/>
          <w:tab w:val="left" w:pos="142"/>
          <w:tab w:val="left" w:pos="709"/>
        </w:tabs>
        <w:spacing w:line="276" w:lineRule="auto"/>
        <w:ind w:left="0" w:firstLine="0"/>
        <w:jc w:val="both"/>
        <w:rPr>
          <w:rFonts w:cs="Times New Roman"/>
          <w:lang w:val="en-US"/>
        </w:rPr>
      </w:pPr>
      <w:r w:rsidRPr="00E80630">
        <w:rPr>
          <w:rFonts w:cs="Times New Roman"/>
          <w:lang w:val="en-US"/>
        </w:rPr>
        <w:t>Rajkumar S.V. et al. International Myeloma Working Group updated criteria for the diagnosis of multiple myeloma // The Lancet Oncology. Lancet Publishing Group, 2014. Vol. 15, № 12. P. e538–e548.</w:t>
      </w:r>
    </w:p>
    <w:p w14:paraId="78DA471F"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Stetler-Stevenson M. Consensus guidelines for myeloma minimal residual disease sample staining and data acquisition. / M. Stetler-Stevenson, B. Paiva, L. Stoolman, P. Lin, J. L. Jorgensen, A. Orfao, J. Van Dongen, A. C. Rawstron // Cytometry B. Clin. Cytom. – 2016. – Т. 90 – № 1– 26–30с.</w:t>
      </w:r>
    </w:p>
    <w:p w14:paraId="68E75EDB" w14:textId="77777777" w:rsidR="00EF54E3" w:rsidRPr="00E80630" w:rsidRDefault="00EF54E3" w:rsidP="00727CDE">
      <w:pPr>
        <w:pStyle w:val="Literature"/>
        <w:numPr>
          <w:ilvl w:val="0"/>
          <w:numId w:val="69"/>
        </w:numPr>
        <w:tabs>
          <w:tab w:val="clear" w:pos="1068"/>
          <w:tab w:val="left" w:pos="142"/>
          <w:tab w:val="left" w:pos="709"/>
        </w:tabs>
        <w:spacing w:line="276" w:lineRule="auto"/>
        <w:ind w:left="0" w:firstLine="0"/>
        <w:jc w:val="both"/>
        <w:rPr>
          <w:rFonts w:cs="Times New Roman"/>
          <w:lang w:val="en-US"/>
        </w:rPr>
      </w:pPr>
      <w:r w:rsidRPr="00E80630">
        <w:rPr>
          <w:rFonts w:cs="Times New Roman"/>
          <w:lang w:val="en-US"/>
        </w:rPr>
        <w:t>Tripathy S. The role of serum protein electrophoresis in the detection of multiple myeloma: An experience of a corporate hospital// J. Clin. Diagnostic Res. 2012. Vol. 6, № 9. P. 1458–1461.</w:t>
      </w:r>
    </w:p>
    <w:p w14:paraId="0F2ED54C"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Usmani SZ, Mitchell A, Waheed S, Crowley J, Hoering A, Petty N, Brown T, Bartel T, Anaissie E, van Rhee F, Barlogie B. Prognostic implications of serial 18-fluoro-deoxyglucose emission tomography in multiple myeloma treated with total therapy 3. Blood. 2013; 121(10):1819–1823.</w:t>
      </w:r>
    </w:p>
    <w:p w14:paraId="12B98101" w14:textId="77777777" w:rsidR="00EF54E3" w:rsidRPr="00E80630" w:rsidRDefault="00EF54E3" w:rsidP="00727CDE">
      <w:pPr>
        <w:pStyle w:val="Literature"/>
        <w:numPr>
          <w:ilvl w:val="0"/>
          <w:numId w:val="69"/>
        </w:numPr>
        <w:tabs>
          <w:tab w:val="left" w:pos="142"/>
          <w:tab w:val="left" w:pos="709"/>
        </w:tabs>
        <w:spacing w:line="276" w:lineRule="auto"/>
        <w:ind w:left="0" w:firstLine="0"/>
        <w:jc w:val="both"/>
        <w:rPr>
          <w:rFonts w:cs="Times New Roman"/>
          <w:lang w:val="en-US"/>
        </w:rPr>
      </w:pPr>
      <w:r w:rsidRPr="00E80630">
        <w:rPr>
          <w:rFonts w:cs="Times New Roman"/>
          <w:lang w:val="en-US"/>
        </w:rPr>
        <w:t>Zamagni E, Patriarca F, Nanni C, Zannetti B, Englaro E, Pezzi A, Tacchetti P, Buttignol S, Perrone G, Brioli A, Pantani L, Terragna C, Carobolante F, Baccarani M, Fanin R, Fanti S, Cavo M.Prognostic relevance of 18-F FDG PET/CT in newly diagnosed multiple myeloma patients treated with up-front autologous transplantation. Blood. 2011; 118(23): 5989–95.</w:t>
      </w:r>
      <w:r w:rsidRPr="00E80630">
        <w:rPr>
          <w:rFonts w:eastAsia="Times New Roman" w:cs="Times New Roman"/>
          <w:noProof/>
          <w:color w:val="auto"/>
          <w:spacing w:val="0"/>
          <w:sz w:val="28"/>
          <w:szCs w:val="28"/>
          <w:lang w:val="en-US"/>
        </w:rPr>
        <w:t xml:space="preserve"> </w:t>
      </w:r>
    </w:p>
    <w:p w14:paraId="7CF82974" w14:textId="575B32BD" w:rsidR="00EB605F" w:rsidRPr="00EB605F" w:rsidRDefault="00EB605F" w:rsidP="00EB605F">
      <w:pPr>
        <w:tabs>
          <w:tab w:val="left" w:pos="0"/>
        </w:tabs>
      </w:pPr>
    </w:p>
    <w:p w14:paraId="2FBF17A3" w14:textId="51469F74" w:rsidR="00D26A57" w:rsidRPr="003C62C6" w:rsidRDefault="000713B4" w:rsidP="003C62C6">
      <w:pPr>
        <w:pStyle w:val="1"/>
        <w:rPr>
          <w:rFonts w:eastAsia="Arial Unicode MS"/>
        </w:rPr>
      </w:pPr>
      <w:bookmarkStart w:id="76" w:name="_Toc53140923"/>
      <w:r w:rsidRPr="003C62C6">
        <w:lastRenderedPageBreak/>
        <w:t>Приложение Г3</w:t>
      </w:r>
      <w:r w:rsidRPr="003C62C6">
        <w:rPr>
          <w:rStyle w:val="ac"/>
          <w:b/>
          <w:bCs w:val="0"/>
        </w:rPr>
        <w:t xml:space="preserve">. </w:t>
      </w:r>
      <w:r w:rsidR="00D26A57" w:rsidRPr="003C62C6">
        <w:rPr>
          <w:rFonts w:eastAsia="Arial Unicode MS"/>
        </w:rPr>
        <w:t>Препараты, улучшающие метаболизм костной ткани</w:t>
      </w:r>
      <w:r w:rsidR="005961D4" w:rsidRPr="003C62C6">
        <w:rPr>
          <w:rFonts w:eastAsia="Arial Unicode MS"/>
        </w:rPr>
        <w:t xml:space="preserve"> у больных множественной миеломой</w:t>
      </w:r>
      <w:bookmarkEnd w:id="76"/>
    </w:p>
    <w:p w14:paraId="1A01550F" w14:textId="77777777" w:rsidR="005961D4" w:rsidRPr="005961D4" w:rsidRDefault="005961D4" w:rsidP="005961D4">
      <w:pPr>
        <w:pStyle w:val="a6"/>
        <w:tabs>
          <w:tab w:val="left" w:pos="0"/>
        </w:tabs>
        <w:ind w:left="0"/>
        <w:rPr>
          <w:b/>
          <w:szCs w:val="28"/>
        </w:rPr>
      </w:pPr>
      <w:r w:rsidRPr="005961D4">
        <w:rPr>
          <w:b/>
          <w:szCs w:val="28"/>
        </w:rPr>
        <w:t>Список сокращений</w:t>
      </w:r>
    </w:p>
    <w:p w14:paraId="4028D3A0"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ГКС – глюкокортикостероиды</w:t>
      </w:r>
    </w:p>
    <w:p w14:paraId="794B7D49"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ДПИД – д</w:t>
      </w:r>
      <w:r w:rsidRPr="005961D4">
        <w:rPr>
          <w:rFonts w:eastAsia="Times New Roman"/>
          <w:bCs/>
          <w:szCs w:val="24"/>
          <w:lang w:eastAsia="ru-RU"/>
        </w:rPr>
        <w:t>езоксипиридинолин, продукт</w:t>
      </w:r>
      <w:r w:rsidRPr="005961D4">
        <w:rPr>
          <w:rFonts w:eastAsia="Times New Roman"/>
          <w:szCs w:val="24"/>
          <w:lang w:eastAsia="ru-RU"/>
        </w:rPr>
        <w:t xml:space="preserve"> деградации коллагена, специфический маркер резорбции кости </w:t>
      </w:r>
    </w:p>
    <w:p w14:paraId="60124364"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ОЧХР – очень хорошая частичная ремиссия</w:t>
      </w:r>
    </w:p>
    <w:p w14:paraId="37B0467E"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ПР – полная ремиссия</w:t>
      </w:r>
    </w:p>
    <w:p w14:paraId="008D3096"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СКФ – скорость клубочковой фильтрации</w:t>
      </w:r>
    </w:p>
    <w:p w14:paraId="438D91AE" w14:textId="36B8E6C6" w:rsidR="005961D4" w:rsidRPr="005961D4" w:rsidRDefault="00521D08" w:rsidP="005961D4">
      <w:pPr>
        <w:pStyle w:val="a6"/>
        <w:tabs>
          <w:tab w:val="left" w:pos="0"/>
        </w:tabs>
        <w:ind w:left="0"/>
        <w:rPr>
          <w:rFonts w:eastAsia="Times New Roman"/>
          <w:szCs w:val="24"/>
          <w:lang w:eastAsia="ru-RU"/>
        </w:rPr>
      </w:pPr>
      <w:r>
        <w:rPr>
          <w:rFonts w:eastAsia="Times New Roman"/>
          <w:szCs w:val="24"/>
          <w:lang w:eastAsia="ru-RU"/>
        </w:rPr>
        <w:t xml:space="preserve">beta-crocc laps – </w:t>
      </w:r>
      <w:r w:rsidR="005961D4" w:rsidRPr="005961D4">
        <w:rPr>
          <w:rFonts w:eastAsia="Times New Roman"/>
          <w:szCs w:val="24"/>
          <w:lang w:eastAsia="ru-RU"/>
        </w:rPr>
        <w:t>образующийся в результате деградации коллагена I типа С-терминальный белковый фрагмент, маркер резорбции костной ткани</w:t>
      </w:r>
    </w:p>
    <w:p w14:paraId="291A99FA"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IMWG - Международная рабочая группа по изучению множественной миеломы</w:t>
      </w:r>
    </w:p>
    <w:p w14:paraId="7C91E1FC"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OPG - остеопротегерин</w:t>
      </w:r>
    </w:p>
    <w:p w14:paraId="03977C68"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RANK - рецептор-активатор ядерного траскрипционного фактора NF-κB</w:t>
      </w:r>
    </w:p>
    <w:p w14:paraId="658C5EFF" w14:textId="77777777" w:rsidR="005961D4" w:rsidRPr="005961D4" w:rsidRDefault="005961D4" w:rsidP="005961D4">
      <w:pPr>
        <w:pStyle w:val="a6"/>
        <w:tabs>
          <w:tab w:val="left" w:pos="0"/>
        </w:tabs>
        <w:ind w:left="0"/>
        <w:rPr>
          <w:rFonts w:eastAsia="Times New Roman"/>
          <w:szCs w:val="24"/>
          <w:lang w:eastAsia="ru-RU"/>
        </w:rPr>
      </w:pPr>
      <w:r w:rsidRPr="005961D4">
        <w:rPr>
          <w:rFonts w:eastAsia="Times New Roman"/>
          <w:szCs w:val="24"/>
          <w:lang w:eastAsia="ru-RU"/>
        </w:rPr>
        <w:t>RANKL – лиганд рецептора-активатора ядерного траскрипционного фактора NF-κB</w:t>
      </w:r>
    </w:p>
    <w:p w14:paraId="552545D6" w14:textId="77777777" w:rsidR="005961D4" w:rsidRPr="005961D4" w:rsidRDefault="005961D4" w:rsidP="005961D4">
      <w:pPr>
        <w:pStyle w:val="Normal1"/>
        <w:numPr>
          <w:ilvl w:val="0"/>
          <w:numId w:val="61"/>
        </w:numPr>
        <w:tabs>
          <w:tab w:val="left" w:pos="0"/>
        </w:tabs>
        <w:spacing w:line="360" w:lineRule="auto"/>
        <w:ind w:left="0" w:firstLine="0"/>
        <w:jc w:val="both"/>
        <w:rPr>
          <w:rFonts w:cs="Times New Roman"/>
          <w:b/>
          <w:szCs w:val="28"/>
          <w:shd w:val="clear" w:color="auto" w:fill="FFFFFF"/>
        </w:rPr>
      </w:pPr>
      <w:r w:rsidRPr="005961D4">
        <w:rPr>
          <w:rFonts w:cs="Times New Roman"/>
          <w:b/>
          <w:szCs w:val="28"/>
        </w:rPr>
        <w:t xml:space="preserve">Общие сведения </w:t>
      </w:r>
    </w:p>
    <w:p w14:paraId="11F4FD7C" w14:textId="77777777" w:rsidR="005961D4" w:rsidRPr="005961D4" w:rsidRDefault="005961D4" w:rsidP="005961D4">
      <w:pPr>
        <w:pStyle w:val="a6"/>
        <w:tabs>
          <w:tab w:val="left" w:pos="0"/>
        </w:tabs>
        <w:ind w:left="0" w:firstLine="709"/>
        <w:rPr>
          <w:rFonts w:eastAsia="Times New Roman"/>
          <w:szCs w:val="24"/>
          <w:lang w:eastAsia="ru-RU"/>
        </w:rPr>
      </w:pPr>
      <w:r w:rsidRPr="005961D4">
        <w:rPr>
          <w:rFonts w:eastAsia="Times New Roman"/>
          <w:szCs w:val="24"/>
          <w:lang w:eastAsia="ru-RU"/>
        </w:rPr>
        <w:t>Ключевым звеном, регулирующим гомеостаз костной ткани, является лиганд-рецепторная система RANK/RANKL/OPG. Рецептор-активатор ядерного траскрипционного фактора NF-κB (receptor activator of NF-κB, RANK) и его лиганд – RANKL - это часть суперсемейства фактора некроза опухоли. Связывание RANKL с RANK приводит к активации зрелых остеокластов. Природный антагонист RANKL – остеопротегерин (OPG) - блокирует взаимодействие RANK и RANKL. Нарушения в системе RANK/RANKL/OPG приводят к изменению баланса ремоделирования кости, что способствует развитию таких патологических процессов, как разрушение костей (остеодеструктивный процесс) и метастазирование. Повышенная сигнальная активность RANKL была выявлена при раке молочной железы, простаты, почки, множественной миеломе, и некоторых других солидных опухолях. С целью снижения активности остеокластов и подавления остеолиза при различных нозологических формах, сопровождающихся деструкцией костной ткани, используются ингибиторы взаимодействия RANK/RANKL.</w:t>
      </w:r>
    </w:p>
    <w:p w14:paraId="7EAD303F" w14:textId="2F3B667A" w:rsidR="005961D4" w:rsidRPr="005961D4" w:rsidRDefault="005961D4" w:rsidP="005961D4">
      <w:pPr>
        <w:pStyle w:val="a6"/>
        <w:tabs>
          <w:tab w:val="left" w:pos="0"/>
        </w:tabs>
        <w:ind w:left="0"/>
        <w:rPr>
          <w:rFonts w:eastAsia="Times New Roman"/>
          <w:szCs w:val="24"/>
          <w:lang w:eastAsia="ru-RU"/>
        </w:rPr>
      </w:pPr>
      <w:r>
        <w:rPr>
          <w:rFonts w:eastAsia="Times New Roman"/>
          <w:szCs w:val="24"/>
          <w:lang w:eastAsia="ru-RU"/>
        </w:rPr>
        <w:tab/>
      </w:r>
      <w:r w:rsidRPr="005961D4">
        <w:rPr>
          <w:rFonts w:eastAsia="Times New Roman"/>
          <w:szCs w:val="24"/>
          <w:lang w:eastAsia="ru-RU"/>
        </w:rPr>
        <w:t xml:space="preserve">В связи с тем, что абсолютное большинство протоколов противоопухолевого и иммуносупрессивного лечения </w:t>
      </w:r>
      <w:r w:rsidR="00521D08">
        <w:rPr>
          <w:rFonts w:eastAsia="Times New Roman"/>
          <w:szCs w:val="24"/>
          <w:lang w:eastAsia="ru-RU"/>
        </w:rPr>
        <w:t>множественной миеломы</w:t>
      </w:r>
      <w:r w:rsidRPr="005961D4">
        <w:rPr>
          <w:rFonts w:eastAsia="Times New Roman"/>
          <w:szCs w:val="24"/>
          <w:lang w:eastAsia="ru-RU"/>
        </w:rPr>
        <w:t xml:space="preserve"> включает высокие дозы </w:t>
      </w:r>
      <w:r w:rsidRPr="005961D4">
        <w:rPr>
          <w:rFonts w:eastAsia="Times New Roman"/>
          <w:szCs w:val="24"/>
          <w:lang w:eastAsia="ru-RU"/>
        </w:rPr>
        <w:lastRenderedPageBreak/>
        <w:t xml:space="preserve">глюкокортикостероидов, оправдано применение препаратов, улучшающих метаболизм костной ткани, с целью профилактики костных осложнений. </w:t>
      </w:r>
    </w:p>
    <w:p w14:paraId="5520D58D" w14:textId="77777777" w:rsidR="005961D4" w:rsidRPr="005961D4" w:rsidRDefault="005961D4" w:rsidP="005961D4">
      <w:pPr>
        <w:pStyle w:val="Normal1"/>
        <w:numPr>
          <w:ilvl w:val="0"/>
          <w:numId w:val="61"/>
        </w:numPr>
        <w:spacing w:line="360" w:lineRule="auto"/>
        <w:ind w:left="720"/>
        <w:jc w:val="both"/>
        <w:rPr>
          <w:rFonts w:cs="Times New Roman"/>
          <w:b/>
          <w:szCs w:val="28"/>
        </w:rPr>
      </w:pPr>
      <w:r w:rsidRPr="005961D4">
        <w:rPr>
          <w:rFonts w:cs="Times New Roman"/>
          <w:b/>
          <w:szCs w:val="28"/>
        </w:rPr>
        <w:t>Диагностика остеодеструктивного процесса</w:t>
      </w:r>
    </w:p>
    <w:p w14:paraId="67AD5504" w14:textId="77777777" w:rsidR="005961D4" w:rsidRDefault="005961D4" w:rsidP="005961D4">
      <w:pPr>
        <w:pStyle w:val="Normal1"/>
        <w:spacing w:line="360" w:lineRule="auto"/>
        <w:jc w:val="both"/>
        <w:rPr>
          <w:rFonts w:cs="Times New Roman"/>
          <w:sz w:val="28"/>
          <w:szCs w:val="28"/>
        </w:rPr>
      </w:pPr>
      <w:r>
        <w:rPr>
          <w:rFonts w:cs="Times New Roman"/>
          <w:b/>
          <w:sz w:val="28"/>
          <w:szCs w:val="28"/>
        </w:rPr>
        <w:tab/>
      </w:r>
      <w:r>
        <w:rPr>
          <w:rFonts w:cs="Times New Roman"/>
          <w:b/>
          <w:sz w:val="28"/>
          <w:szCs w:val="28"/>
        </w:rPr>
        <w:tab/>
      </w:r>
      <w:r w:rsidRPr="005961D4">
        <w:rPr>
          <w:rFonts w:eastAsia="Times New Roman" w:cs="Times New Roman"/>
          <w:color w:val="auto"/>
          <w:spacing w:val="0"/>
        </w:rPr>
        <w:t>Для уточнения характера остеодеструктивного процесса рекомендуется проведение лабораторных и инструментальных исследований, при необходимости – консультации специалистов.</w:t>
      </w:r>
    </w:p>
    <w:p w14:paraId="7FA36FA3" w14:textId="77777777" w:rsidR="005961D4" w:rsidRPr="005961D4" w:rsidRDefault="005961D4" w:rsidP="008033EF">
      <w:pPr>
        <w:pStyle w:val="Normal1"/>
        <w:numPr>
          <w:ilvl w:val="0"/>
          <w:numId w:val="72"/>
        </w:numPr>
        <w:spacing w:line="360" w:lineRule="auto"/>
        <w:ind w:left="0" w:firstLine="0"/>
        <w:jc w:val="both"/>
        <w:rPr>
          <w:rFonts w:eastAsia="Times New Roman" w:cs="Times New Roman"/>
          <w:color w:val="auto"/>
          <w:spacing w:val="0"/>
        </w:rPr>
      </w:pPr>
      <w:r w:rsidRPr="005961D4">
        <w:rPr>
          <w:rFonts w:eastAsia="Times New Roman" w:cs="Times New Roman"/>
          <w:color w:val="auto"/>
          <w:spacing w:val="0"/>
        </w:rPr>
        <w:t xml:space="preserve">Лабораторные исследования: </w:t>
      </w:r>
    </w:p>
    <w:p w14:paraId="37A714EE" w14:textId="32923272" w:rsidR="005961D4" w:rsidRPr="005961D4" w:rsidRDefault="005961D4" w:rsidP="008033EF">
      <w:pPr>
        <w:pStyle w:val="Normal1"/>
        <w:spacing w:line="360" w:lineRule="auto"/>
        <w:ind w:left="0" w:firstLine="0"/>
        <w:jc w:val="both"/>
        <w:rPr>
          <w:rFonts w:eastAsia="Times New Roman" w:cs="Times New Roman"/>
          <w:color w:val="auto"/>
          <w:spacing w:val="0"/>
        </w:rPr>
      </w:pPr>
      <w:r>
        <w:rPr>
          <w:rFonts w:eastAsia="Times New Roman" w:cs="Times New Roman"/>
          <w:color w:val="auto"/>
          <w:spacing w:val="0"/>
        </w:rPr>
        <w:t xml:space="preserve">- </w:t>
      </w:r>
      <w:r w:rsidRPr="005961D4">
        <w:rPr>
          <w:rFonts w:eastAsia="Times New Roman" w:cs="Times New Roman"/>
          <w:color w:val="auto"/>
          <w:spacing w:val="0"/>
        </w:rPr>
        <w:t>исследования м</w:t>
      </w:r>
      <w:r w:rsidR="00521D08">
        <w:rPr>
          <w:rFonts w:eastAsia="Times New Roman" w:cs="Times New Roman"/>
          <w:color w:val="auto"/>
          <w:spacing w:val="0"/>
        </w:rPr>
        <w:t xml:space="preserve">аркеров костного метаболизма: </w:t>
      </w:r>
      <w:r w:rsidRPr="005961D4">
        <w:rPr>
          <w:rFonts w:eastAsia="Times New Roman" w:cs="Times New Roman"/>
          <w:color w:val="auto"/>
          <w:spacing w:val="0"/>
        </w:rPr>
        <w:t>уровень кальция крови, уровень кальция суточной мочи, паратгормон, активность щелочной фосфатазы, 25-(ОН) вит D, ДПИД или beta-crocc laps, остеокальцин;</w:t>
      </w:r>
    </w:p>
    <w:p w14:paraId="1FDAB2F3" w14:textId="686ED1A3" w:rsidR="005961D4" w:rsidRPr="005961D4" w:rsidRDefault="005961D4" w:rsidP="008033EF">
      <w:pPr>
        <w:pStyle w:val="Normal1"/>
        <w:numPr>
          <w:ilvl w:val="0"/>
          <w:numId w:val="72"/>
        </w:numPr>
        <w:spacing w:line="360" w:lineRule="auto"/>
        <w:ind w:left="0" w:firstLine="0"/>
        <w:jc w:val="both"/>
        <w:rPr>
          <w:rFonts w:eastAsia="Times New Roman" w:cs="Times New Roman"/>
          <w:color w:val="auto"/>
          <w:spacing w:val="0"/>
        </w:rPr>
      </w:pPr>
      <w:r w:rsidRPr="005961D4">
        <w:rPr>
          <w:rFonts w:eastAsia="Times New Roman" w:cs="Times New Roman"/>
          <w:color w:val="auto"/>
          <w:spacing w:val="0"/>
        </w:rPr>
        <w:t>исследование функции почек</w:t>
      </w:r>
      <w:r>
        <w:rPr>
          <w:rFonts w:eastAsia="Times New Roman" w:cs="Times New Roman"/>
          <w:color w:val="auto"/>
          <w:spacing w:val="0"/>
        </w:rPr>
        <w:t>:</w:t>
      </w:r>
      <w:r w:rsidRPr="005961D4">
        <w:rPr>
          <w:rFonts w:eastAsia="Times New Roman" w:cs="Times New Roman"/>
          <w:color w:val="auto"/>
          <w:spacing w:val="0"/>
        </w:rPr>
        <w:t xml:space="preserve"> </w:t>
      </w:r>
    </w:p>
    <w:p w14:paraId="240FC881" w14:textId="77777777" w:rsidR="005961D4" w:rsidRPr="005961D4" w:rsidRDefault="005961D4" w:rsidP="008033EF">
      <w:pPr>
        <w:pStyle w:val="Normal1"/>
        <w:spacing w:line="360" w:lineRule="auto"/>
        <w:ind w:left="0" w:firstLine="0"/>
        <w:jc w:val="both"/>
        <w:rPr>
          <w:rFonts w:eastAsia="Times New Roman" w:cs="Times New Roman"/>
          <w:color w:val="auto"/>
          <w:spacing w:val="0"/>
        </w:rPr>
      </w:pPr>
      <w:r w:rsidRPr="005961D4">
        <w:rPr>
          <w:rFonts w:eastAsia="Times New Roman" w:cs="Times New Roman"/>
          <w:color w:val="auto"/>
          <w:spacing w:val="0"/>
        </w:rPr>
        <w:t>мочевина, креатинин, скорость клубочковой фильтрации (СКФ), электролиты К, Na, Са общий и свободный.</w:t>
      </w:r>
    </w:p>
    <w:p w14:paraId="0C8BC77F" w14:textId="77777777" w:rsidR="005961D4" w:rsidRPr="005961D4" w:rsidRDefault="005961D4" w:rsidP="008033EF">
      <w:pPr>
        <w:pStyle w:val="Normal1"/>
        <w:numPr>
          <w:ilvl w:val="0"/>
          <w:numId w:val="72"/>
        </w:numPr>
        <w:spacing w:line="360" w:lineRule="auto"/>
        <w:ind w:left="0" w:firstLine="0"/>
        <w:jc w:val="both"/>
        <w:rPr>
          <w:rFonts w:eastAsia="Times New Roman" w:cs="Times New Roman"/>
          <w:color w:val="auto"/>
          <w:spacing w:val="0"/>
        </w:rPr>
      </w:pPr>
      <w:r w:rsidRPr="005961D4">
        <w:rPr>
          <w:rFonts w:eastAsia="Times New Roman" w:cs="Times New Roman"/>
          <w:color w:val="auto"/>
          <w:spacing w:val="0"/>
        </w:rPr>
        <w:t>Инструментальные исследования: рентгенография/компьютерная томография/магнитно-резонансная томография соответствующего отдела костного скелета</w:t>
      </w:r>
    </w:p>
    <w:p w14:paraId="69710350" w14:textId="77777777" w:rsidR="005961D4" w:rsidRPr="005961D4" w:rsidRDefault="005961D4" w:rsidP="005961D4">
      <w:pPr>
        <w:pStyle w:val="Normal1"/>
        <w:numPr>
          <w:ilvl w:val="0"/>
          <w:numId w:val="61"/>
        </w:numPr>
        <w:tabs>
          <w:tab w:val="left" w:pos="0"/>
          <w:tab w:val="left" w:pos="993"/>
        </w:tabs>
        <w:spacing w:line="360" w:lineRule="auto"/>
        <w:ind w:left="720"/>
        <w:jc w:val="both"/>
        <w:rPr>
          <w:rFonts w:cs="Times New Roman"/>
          <w:b/>
          <w:szCs w:val="28"/>
        </w:rPr>
      </w:pPr>
      <w:r w:rsidRPr="005961D4">
        <w:rPr>
          <w:rFonts w:cs="Times New Roman"/>
          <w:b/>
          <w:szCs w:val="28"/>
        </w:rPr>
        <w:t>Лечение остеодеструктивного процесса</w:t>
      </w:r>
    </w:p>
    <w:p w14:paraId="2F990C66" w14:textId="46ECF6EC" w:rsidR="005961D4" w:rsidRPr="005961D4" w:rsidRDefault="005961D4" w:rsidP="005961D4">
      <w:pPr>
        <w:pStyle w:val="Normal1"/>
        <w:tabs>
          <w:tab w:val="left" w:pos="0"/>
        </w:tabs>
        <w:spacing w:line="360" w:lineRule="auto"/>
        <w:jc w:val="both"/>
        <w:rPr>
          <w:rFonts w:eastAsia="Times New Roman" w:cs="Times New Roman"/>
          <w:color w:val="auto"/>
          <w:spacing w:val="0"/>
        </w:rPr>
      </w:pPr>
      <w:r>
        <w:rPr>
          <w:rFonts w:cs="Times New Roman"/>
          <w:sz w:val="28"/>
          <w:szCs w:val="28"/>
          <w:shd w:val="clear" w:color="auto" w:fill="FFFFFF"/>
        </w:rPr>
        <w:tab/>
      </w:r>
      <w:r>
        <w:rPr>
          <w:rFonts w:cs="Times New Roman"/>
          <w:sz w:val="28"/>
          <w:szCs w:val="28"/>
          <w:shd w:val="clear" w:color="auto" w:fill="FFFFFF"/>
        </w:rPr>
        <w:tab/>
      </w:r>
      <w:r w:rsidRPr="005961D4">
        <w:rPr>
          <w:rFonts w:eastAsia="Times New Roman" w:cs="Times New Roman"/>
          <w:color w:val="auto"/>
          <w:spacing w:val="0"/>
        </w:rPr>
        <w:t>В настоящее время применяется два класса препаратов, улучшающих метаболизм костной ткани у больных множественной миеломой: бисфосфонаты и моноклональные антитела.</w:t>
      </w:r>
    </w:p>
    <w:p w14:paraId="1D7D73F5" w14:textId="50287250" w:rsidR="005961D4" w:rsidRPr="005961D4" w:rsidRDefault="005961D4" w:rsidP="005961D4">
      <w:pPr>
        <w:pStyle w:val="Normal1"/>
        <w:numPr>
          <w:ilvl w:val="1"/>
          <w:numId w:val="61"/>
        </w:numPr>
        <w:tabs>
          <w:tab w:val="left" w:pos="0"/>
          <w:tab w:val="left" w:pos="993"/>
        </w:tabs>
        <w:spacing w:line="360" w:lineRule="auto"/>
        <w:ind w:left="709" w:hanging="425"/>
        <w:jc w:val="both"/>
        <w:rPr>
          <w:rFonts w:cs="Times New Roman"/>
          <w:b/>
        </w:rPr>
      </w:pPr>
      <w:r w:rsidRPr="005961D4">
        <w:rPr>
          <w:rFonts w:cs="Times New Roman"/>
          <w:b/>
        </w:rPr>
        <w:t>Бисфосфонаты</w:t>
      </w:r>
    </w:p>
    <w:p w14:paraId="70D63BBE" w14:textId="77777777" w:rsidR="005961D4" w:rsidRPr="005961D4" w:rsidRDefault="005961D4" w:rsidP="005961D4">
      <w:pPr>
        <w:pStyle w:val="Normal1"/>
        <w:tabs>
          <w:tab w:val="left" w:pos="0"/>
        </w:tabs>
        <w:spacing w:line="360" w:lineRule="auto"/>
        <w:ind w:firstLine="567"/>
        <w:jc w:val="both"/>
        <w:rPr>
          <w:rFonts w:cs="Times New Roman"/>
        </w:rPr>
      </w:pPr>
      <w:r w:rsidRPr="005961D4">
        <w:rPr>
          <w:rFonts w:cs="Times New Roman"/>
        </w:rPr>
        <w:t>Бисфосфонаты ингибируют костную резорбцию, подавляя активность остеокластов. Селективное действие бисфосфонатов на костную ткань основано на высоком сродстве к минералу основного аморфного вещества кости гидроксиапатиту, поэтому они могут длительное время сохраняться в местах активного костеобразования. При гиперкальциемии применение бисфосфонатов приводит к снижению концентрации кальция в сыворотке и уменьшению его выведения почками. Помимо ингибирующего действия на резорбцию костной ткани, бисфосфонаты обладают противоопухолевыми свойствами, обеспечивающими терапевтическую эффективность при костных метастазах.</w:t>
      </w:r>
    </w:p>
    <w:p w14:paraId="65BEDBA3" w14:textId="77777777" w:rsidR="005961D4" w:rsidRPr="005961D4" w:rsidRDefault="005961D4" w:rsidP="005961D4">
      <w:pPr>
        <w:pStyle w:val="Normal1"/>
        <w:tabs>
          <w:tab w:val="left" w:pos="0"/>
        </w:tabs>
        <w:spacing w:line="360" w:lineRule="auto"/>
        <w:ind w:firstLine="567"/>
        <w:jc w:val="both"/>
        <w:rPr>
          <w:rFonts w:cs="Times New Roman"/>
        </w:rPr>
      </w:pPr>
      <w:r w:rsidRPr="005961D4">
        <w:rPr>
          <w:rFonts w:cs="Times New Roman"/>
        </w:rPr>
        <w:t>Бисфосфонаты применяются для купирования болевого синдрома в костях, с целью снижения риска патологических переломов, компрессии спинного мозга, опухолевой гиперкальциемии.</w:t>
      </w:r>
    </w:p>
    <w:p w14:paraId="65FCE08B" w14:textId="6AA77A81" w:rsidR="005961D4" w:rsidRPr="005961D4" w:rsidRDefault="005961D4" w:rsidP="005961D4">
      <w:pPr>
        <w:pStyle w:val="Normal1"/>
        <w:tabs>
          <w:tab w:val="left" w:pos="0"/>
        </w:tabs>
        <w:spacing w:line="360" w:lineRule="auto"/>
        <w:ind w:left="394"/>
        <w:jc w:val="both"/>
        <w:rPr>
          <w:rFonts w:cs="Times New Roman"/>
          <w:b/>
          <w:i/>
        </w:rPr>
      </w:pPr>
      <w:r w:rsidRPr="005961D4">
        <w:rPr>
          <w:rFonts w:cs="Times New Roman"/>
          <w:b/>
          <w:i/>
        </w:rPr>
        <w:lastRenderedPageBreak/>
        <w:tab/>
        <w:t>Показания к назначению бисфосфонатов:</w:t>
      </w:r>
    </w:p>
    <w:p w14:paraId="313F16A7" w14:textId="77777777" w:rsidR="005961D4" w:rsidRPr="005961D4" w:rsidRDefault="005961D4" w:rsidP="005961D4">
      <w:pPr>
        <w:pStyle w:val="Normal1"/>
        <w:numPr>
          <w:ilvl w:val="0"/>
          <w:numId w:val="71"/>
        </w:numPr>
        <w:tabs>
          <w:tab w:val="left" w:pos="0"/>
        </w:tabs>
        <w:spacing w:line="360" w:lineRule="auto"/>
        <w:ind w:left="567" w:firstLine="0"/>
        <w:jc w:val="both"/>
        <w:rPr>
          <w:rFonts w:cs="Times New Roman"/>
        </w:rPr>
      </w:pPr>
      <w:r w:rsidRPr="005961D4">
        <w:rPr>
          <w:rFonts w:cs="Times New Roman"/>
        </w:rPr>
        <w:t xml:space="preserve"> Множественная миелома;</w:t>
      </w:r>
    </w:p>
    <w:p w14:paraId="5C54DC8F" w14:textId="77777777" w:rsidR="005961D4" w:rsidRPr="005961D4" w:rsidRDefault="005961D4" w:rsidP="005961D4">
      <w:pPr>
        <w:pStyle w:val="Normal1"/>
        <w:numPr>
          <w:ilvl w:val="0"/>
          <w:numId w:val="71"/>
        </w:numPr>
        <w:tabs>
          <w:tab w:val="left" w:pos="0"/>
        </w:tabs>
        <w:spacing w:line="360" w:lineRule="auto"/>
        <w:ind w:left="567" w:firstLine="0"/>
        <w:jc w:val="both"/>
        <w:rPr>
          <w:rFonts w:cs="Times New Roman"/>
        </w:rPr>
      </w:pPr>
      <w:r w:rsidRPr="005961D4">
        <w:rPr>
          <w:rFonts w:cs="Times New Roman"/>
        </w:rPr>
        <w:t xml:space="preserve"> Гиперкальциемия, обусловленная злокачественными опухолями;</w:t>
      </w:r>
    </w:p>
    <w:p w14:paraId="3E9E3643" w14:textId="77777777" w:rsidR="005961D4" w:rsidRPr="005961D4" w:rsidRDefault="005961D4" w:rsidP="005961D4">
      <w:pPr>
        <w:pStyle w:val="Normal1"/>
        <w:numPr>
          <w:ilvl w:val="0"/>
          <w:numId w:val="71"/>
        </w:numPr>
        <w:tabs>
          <w:tab w:val="left" w:pos="0"/>
        </w:tabs>
        <w:spacing w:line="360" w:lineRule="auto"/>
        <w:ind w:left="567" w:firstLine="0"/>
        <w:jc w:val="both"/>
        <w:rPr>
          <w:rFonts w:cs="Times New Roman"/>
        </w:rPr>
      </w:pPr>
      <w:r w:rsidRPr="005961D4">
        <w:rPr>
          <w:rFonts w:cs="Times New Roman"/>
        </w:rPr>
        <w:t>Профилактика и лечение остеопороза, вызванного применением глюкокортикостероидов (ГКС);</w:t>
      </w:r>
    </w:p>
    <w:p w14:paraId="569479C9" w14:textId="77777777" w:rsidR="005961D4" w:rsidRPr="00FD15FE" w:rsidRDefault="005961D4" w:rsidP="00FD15FE">
      <w:pPr>
        <w:rPr>
          <w:rFonts w:eastAsia="Arial Unicode MS"/>
          <w:b/>
          <w:i/>
          <w:color w:val="000000"/>
          <w:spacing w:val="4"/>
          <w:szCs w:val="24"/>
          <w:u w:color="000000"/>
          <w:lang w:eastAsia="ru-RU"/>
        </w:rPr>
      </w:pPr>
      <w:r w:rsidRPr="00FD15FE">
        <w:rPr>
          <w:rFonts w:eastAsia="Arial Unicode MS"/>
          <w:b/>
          <w:i/>
          <w:color w:val="000000"/>
          <w:spacing w:val="4"/>
          <w:szCs w:val="24"/>
          <w:u w:color="000000"/>
          <w:lang w:eastAsia="ru-RU"/>
        </w:rPr>
        <w:t>Режим дозирования бифосфонатов:</w:t>
      </w:r>
    </w:p>
    <w:p w14:paraId="1910FEDF" w14:textId="77777777" w:rsidR="005961D4" w:rsidRPr="005961D4" w:rsidRDefault="005961D4" w:rsidP="005961D4">
      <w:pPr>
        <w:tabs>
          <w:tab w:val="left" w:pos="0"/>
        </w:tabs>
        <w:ind w:firstLine="567"/>
        <w:rPr>
          <w:szCs w:val="24"/>
          <w:lang w:eastAsia="ru-RU"/>
        </w:rPr>
      </w:pPr>
      <w:r w:rsidRPr="005961D4">
        <w:rPr>
          <w:szCs w:val="24"/>
          <w:lang w:eastAsia="ru-RU"/>
        </w:rPr>
        <w:t xml:space="preserve">Режим применения препаратов для улучшения метаболизма костной ткани приведены в таб 1. </w:t>
      </w:r>
    </w:p>
    <w:p w14:paraId="3C0E653D" w14:textId="77777777" w:rsidR="005961D4" w:rsidRPr="005961D4" w:rsidRDefault="005961D4" w:rsidP="005961D4">
      <w:pPr>
        <w:tabs>
          <w:tab w:val="left" w:pos="0"/>
        </w:tabs>
        <w:ind w:firstLine="567"/>
        <w:rPr>
          <w:szCs w:val="24"/>
          <w:lang w:eastAsia="ru-RU"/>
        </w:rPr>
      </w:pPr>
      <w:r w:rsidRPr="005961D4">
        <w:rPr>
          <w:szCs w:val="24"/>
          <w:lang w:eastAsia="ru-RU"/>
        </w:rPr>
        <w:t>Таблица 1. Режим дозирования бисфосфонатов.</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1223"/>
        <w:gridCol w:w="2116"/>
        <w:gridCol w:w="4012"/>
      </w:tblGrid>
      <w:tr w:rsidR="005961D4" w:rsidRPr="005961D4" w14:paraId="666F65CA" w14:textId="77777777" w:rsidTr="00FD15FE">
        <w:tc>
          <w:tcPr>
            <w:tcW w:w="1970" w:type="dxa"/>
          </w:tcPr>
          <w:p w14:paraId="0F4E9FCB" w14:textId="77777777" w:rsidR="005961D4" w:rsidRPr="005961D4" w:rsidRDefault="005961D4" w:rsidP="008372B8">
            <w:pPr>
              <w:tabs>
                <w:tab w:val="left" w:pos="0"/>
              </w:tabs>
              <w:ind w:firstLine="34"/>
              <w:rPr>
                <w:b/>
                <w:szCs w:val="24"/>
                <w:lang w:eastAsia="ru-RU"/>
              </w:rPr>
            </w:pPr>
            <w:r w:rsidRPr="005961D4">
              <w:rPr>
                <w:b/>
                <w:szCs w:val="24"/>
                <w:lang w:eastAsia="ru-RU"/>
              </w:rPr>
              <w:t>Препарат</w:t>
            </w:r>
          </w:p>
        </w:tc>
        <w:tc>
          <w:tcPr>
            <w:tcW w:w="1223" w:type="dxa"/>
          </w:tcPr>
          <w:p w14:paraId="5654DEED" w14:textId="77777777" w:rsidR="005961D4" w:rsidRPr="005961D4" w:rsidRDefault="005961D4" w:rsidP="008372B8">
            <w:pPr>
              <w:tabs>
                <w:tab w:val="left" w:pos="0"/>
              </w:tabs>
              <w:jc w:val="center"/>
              <w:rPr>
                <w:b/>
                <w:szCs w:val="24"/>
                <w:lang w:eastAsia="ru-RU"/>
              </w:rPr>
            </w:pPr>
            <w:r w:rsidRPr="005961D4">
              <w:rPr>
                <w:b/>
                <w:szCs w:val="24"/>
                <w:lang w:eastAsia="ru-RU"/>
              </w:rPr>
              <w:t>Разовая доза</w:t>
            </w:r>
          </w:p>
        </w:tc>
        <w:tc>
          <w:tcPr>
            <w:tcW w:w="2116" w:type="dxa"/>
          </w:tcPr>
          <w:p w14:paraId="10F8FC13" w14:textId="77777777" w:rsidR="005961D4" w:rsidRPr="005961D4" w:rsidRDefault="005961D4" w:rsidP="008372B8">
            <w:pPr>
              <w:tabs>
                <w:tab w:val="left" w:pos="0"/>
                <w:tab w:val="left" w:pos="176"/>
              </w:tabs>
              <w:jc w:val="center"/>
              <w:rPr>
                <w:b/>
                <w:szCs w:val="24"/>
                <w:lang w:eastAsia="ru-RU"/>
              </w:rPr>
            </w:pPr>
            <w:r w:rsidRPr="005961D4">
              <w:rPr>
                <w:b/>
                <w:szCs w:val="24"/>
                <w:lang w:eastAsia="ru-RU"/>
              </w:rPr>
              <w:t>Частота применения</w:t>
            </w:r>
          </w:p>
        </w:tc>
        <w:tc>
          <w:tcPr>
            <w:tcW w:w="4012" w:type="dxa"/>
          </w:tcPr>
          <w:p w14:paraId="3AEB0D70" w14:textId="77777777" w:rsidR="005961D4" w:rsidRPr="005961D4" w:rsidRDefault="005961D4" w:rsidP="008372B8">
            <w:pPr>
              <w:tabs>
                <w:tab w:val="left" w:pos="0"/>
              </w:tabs>
              <w:rPr>
                <w:b/>
                <w:szCs w:val="24"/>
                <w:lang w:eastAsia="ru-RU"/>
              </w:rPr>
            </w:pPr>
            <w:r w:rsidRPr="005961D4">
              <w:rPr>
                <w:b/>
                <w:szCs w:val="24"/>
                <w:lang w:eastAsia="ru-RU"/>
              </w:rPr>
              <w:t>Способ введения</w:t>
            </w:r>
          </w:p>
        </w:tc>
      </w:tr>
      <w:tr w:rsidR="005961D4" w:rsidRPr="005961D4" w14:paraId="264E7DAB" w14:textId="77777777" w:rsidTr="00FD15FE">
        <w:tc>
          <w:tcPr>
            <w:tcW w:w="1970" w:type="dxa"/>
          </w:tcPr>
          <w:p w14:paraId="5AA0E9FF" w14:textId="77777777" w:rsidR="005961D4" w:rsidRPr="005961D4" w:rsidRDefault="005961D4" w:rsidP="008372B8">
            <w:pPr>
              <w:tabs>
                <w:tab w:val="left" w:pos="0"/>
              </w:tabs>
              <w:rPr>
                <w:szCs w:val="24"/>
                <w:lang w:eastAsia="ru-RU"/>
              </w:rPr>
            </w:pPr>
            <w:r w:rsidRPr="005961D4">
              <w:rPr>
                <w:szCs w:val="24"/>
                <w:lang w:eastAsia="ru-RU"/>
              </w:rPr>
              <w:t>Золедроновая кислота</w:t>
            </w:r>
          </w:p>
        </w:tc>
        <w:tc>
          <w:tcPr>
            <w:tcW w:w="1223" w:type="dxa"/>
          </w:tcPr>
          <w:p w14:paraId="6A3DBFE3" w14:textId="77777777" w:rsidR="005961D4" w:rsidRPr="005961D4" w:rsidRDefault="005961D4" w:rsidP="008372B8">
            <w:pPr>
              <w:tabs>
                <w:tab w:val="left" w:pos="0"/>
              </w:tabs>
              <w:jc w:val="center"/>
              <w:rPr>
                <w:szCs w:val="24"/>
                <w:lang w:eastAsia="ru-RU"/>
              </w:rPr>
            </w:pPr>
            <w:r w:rsidRPr="005961D4">
              <w:rPr>
                <w:szCs w:val="24"/>
                <w:lang w:eastAsia="ru-RU"/>
              </w:rPr>
              <w:t>4 мг</w:t>
            </w:r>
          </w:p>
        </w:tc>
        <w:tc>
          <w:tcPr>
            <w:tcW w:w="2116" w:type="dxa"/>
          </w:tcPr>
          <w:p w14:paraId="5DF76904" w14:textId="77777777" w:rsidR="005961D4" w:rsidRPr="005961D4" w:rsidRDefault="005961D4" w:rsidP="008372B8">
            <w:pPr>
              <w:tabs>
                <w:tab w:val="left" w:pos="0"/>
                <w:tab w:val="left" w:pos="176"/>
              </w:tabs>
              <w:ind w:firstLine="34"/>
              <w:rPr>
                <w:szCs w:val="24"/>
                <w:lang w:eastAsia="ru-RU"/>
              </w:rPr>
            </w:pPr>
            <w:r w:rsidRPr="005961D4">
              <w:rPr>
                <w:szCs w:val="24"/>
                <w:lang w:eastAsia="ru-RU"/>
              </w:rPr>
              <w:t>Ежемесячно</w:t>
            </w:r>
          </w:p>
        </w:tc>
        <w:tc>
          <w:tcPr>
            <w:tcW w:w="4012" w:type="dxa"/>
          </w:tcPr>
          <w:p w14:paraId="77849A76" w14:textId="77777777" w:rsidR="005961D4" w:rsidRPr="005961D4" w:rsidRDefault="005961D4" w:rsidP="008372B8">
            <w:pPr>
              <w:tabs>
                <w:tab w:val="left" w:pos="0"/>
              </w:tabs>
              <w:rPr>
                <w:szCs w:val="24"/>
                <w:lang w:eastAsia="ru-RU"/>
              </w:rPr>
            </w:pPr>
            <w:r w:rsidRPr="005961D4">
              <w:rPr>
                <w:szCs w:val="24"/>
                <w:lang w:eastAsia="ru-RU"/>
              </w:rPr>
              <w:t xml:space="preserve">Внутривенно, </w:t>
            </w:r>
          </w:p>
          <w:p w14:paraId="3526A32B" w14:textId="77777777" w:rsidR="005961D4" w:rsidRPr="005961D4" w:rsidRDefault="005961D4" w:rsidP="008372B8">
            <w:pPr>
              <w:tabs>
                <w:tab w:val="left" w:pos="0"/>
              </w:tabs>
              <w:rPr>
                <w:szCs w:val="24"/>
                <w:lang w:eastAsia="ru-RU"/>
              </w:rPr>
            </w:pPr>
            <w:r w:rsidRPr="005961D4">
              <w:rPr>
                <w:szCs w:val="24"/>
                <w:lang w:eastAsia="ru-RU"/>
              </w:rPr>
              <w:t>разводят в 0.9% растворе хлорида натрия, вводят в течение 15 минут</w:t>
            </w:r>
          </w:p>
        </w:tc>
      </w:tr>
      <w:tr w:rsidR="005961D4" w:rsidRPr="005961D4" w14:paraId="047CAA3D" w14:textId="77777777" w:rsidTr="00FD15FE">
        <w:tc>
          <w:tcPr>
            <w:tcW w:w="1970" w:type="dxa"/>
          </w:tcPr>
          <w:p w14:paraId="2C37C2D1" w14:textId="77777777" w:rsidR="005961D4" w:rsidRPr="005961D4" w:rsidRDefault="005961D4" w:rsidP="008372B8">
            <w:pPr>
              <w:tabs>
                <w:tab w:val="left" w:pos="0"/>
              </w:tabs>
              <w:rPr>
                <w:szCs w:val="24"/>
                <w:lang w:eastAsia="ru-RU"/>
              </w:rPr>
            </w:pPr>
            <w:r w:rsidRPr="005961D4">
              <w:rPr>
                <w:szCs w:val="24"/>
                <w:lang w:eastAsia="ru-RU"/>
              </w:rPr>
              <w:t>Памидроновая кислота</w:t>
            </w:r>
          </w:p>
        </w:tc>
        <w:tc>
          <w:tcPr>
            <w:tcW w:w="1223" w:type="dxa"/>
          </w:tcPr>
          <w:p w14:paraId="7239A084" w14:textId="77777777" w:rsidR="005961D4" w:rsidRPr="005961D4" w:rsidRDefault="005961D4" w:rsidP="008372B8">
            <w:pPr>
              <w:tabs>
                <w:tab w:val="left" w:pos="0"/>
              </w:tabs>
              <w:jc w:val="center"/>
              <w:rPr>
                <w:szCs w:val="24"/>
                <w:lang w:eastAsia="ru-RU"/>
              </w:rPr>
            </w:pPr>
            <w:r w:rsidRPr="005961D4">
              <w:rPr>
                <w:szCs w:val="24"/>
                <w:lang w:eastAsia="ru-RU"/>
              </w:rPr>
              <w:t>90 мг</w:t>
            </w:r>
          </w:p>
        </w:tc>
        <w:tc>
          <w:tcPr>
            <w:tcW w:w="2116" w:type="dxa"/>
          </w:tcPr>
          <w:p w14:paraId="27CFEAEE" w14:textId="77777777" w:rsidR="005961D4" w:rsidRPr="005961D4" w:rsidRDefault="005961D4" w:rsidP="008372B8">
            <w:pPr>
              <w:tabs>
                <w:tab w:val="left" w:pos="0"/>
                <w:tab w:val="left" w:pos="176"/>
              </w:tabs>
              <w:ind w:firstLine="34"/>
              <w:rPr>
                <w:szCs w:val="24"/>
                <w:lang w:eastAsia="ru-RU"/>
              </w:rPr>
            </w:pPr>
            <w:r w:rsidRPr="005961D4">
              <w:rPr>
                <w:szCs w:val="24"/>
                <w:lang w:eastAsia="ru-RU"/>
              </w:rPr>
              <w:t>Ежемесячно</w:t>
            </w:r>
          </w:p>
        </w:tc>
        <w:tc>
          <w:tcPr>
            <w:tcW w:w="4012" w:type="dxa"/>
          </w:tcPr>
          <w:p w14:paraId="6E74736A" w14:textId="77777777" w:rsidR="005961D4" w:rsidRPr="005961D4" w:rsidRDefault="005961D4" w:rsidP="008372B8">
            <w:pPr>
              <w:tabs>
                <w:tab w:val="left" w:pos="0"/>
              </w:tabs>
              <w:rPr>
                <w:szCs w:val="24"/>
                <w:lang w:eastAsia="ru-RU"/>
              </w:rPr>
            </w:pPr>
            <w:r w:rsidRPr="005961D4">
              <w:rPr>
                <w:szCs w:val="24"/>
                <w:lang w:eastAsia="ru-RU"/>
              </w:rPr>
              <w:t>Внутривенно, разводят в 0.9% растворе хлорида натрия, вводят в течение 2-4 часов</w:t>
            </w:r>
          </w:p>
        </w:tc>
      </w:tr>
      <w:tr w:rsidR="005961D4" w:rsidRPr="005961D4" w14:paraId="7702BC19" w14:textId="77777777" w:rsidTr="00FD15FE">
        <w:tc>
          <w:tcPr>
            <w:tcW w:w="1970" w:type="dxa"/>
          </w:tcPr>
          <w:p w14:paraId="3D9B9BE2" w14:textId="77777777" w:rsidR="005961D4" w:rsidRPr="005961D4" w:rsidRDefault="005961D4" w:rsidP="008372B8">
            <w:pPr>
              <w:tabs>
                <w:tab w:val="left" w:pos="0"/>
              </w:tabs>
              <w:rPr>
                <w:szCs w:val="24"/>
                <w:lang w:eastAsia="ru-RU"/>
              </w:rPr>
            </w:pPr>
            <w:r w:rsidRPr="005961D4">
              <w:rPr>
                <w:szCs w:val="24"/>
                <w:lang w:eastAsia="ru-RU"/>
              </w:rPr>
              <w:t>Клодроновая кислота</w:t>
            </w:r>
          </w:p>
        </w:tc>
        <w:tc>
          <w:tcPr>
            <w:tcW w:w="1223" w:type="dxa"/>
          </w:tcPr>
          <w:p w14:paraId="15B81003" w14:textId="77777777" w:rsidR="005961D4" w:rsidRPr="005961D4" w:rsidRDefault="005961D4" w:rsidP="008372B8">
            <w:pPr>
              <w:tabs>
                <w:tab w:val="left" w:pos="0"/>
              </w:tabs>
              <w:jc w:val="center"/>
              <w:rPr>
                <w:szCs w:val="24"/>
                <w:lang w:eastAsia="ru-RU"/>
              </w:rPr>
            </w:pPr>
            <w:r w:rsidRPr="005961D4">
              <w:rPr>
                <w:szCs w:val="24"/>
                <w:lang w:eastAsia="ru-RU"/>
              </w:rPr>
              <w:t>1600 мг</w:t>
            </w:r>
          </w:p>
        </w:tc>
        <w:tc>
          <w:tcPr>
            <w:tcW w:w="2116" w:type="dxa"/>
          </w:tcPr>
          <w:p w14:paraId="514AED93" w14:textId="77777777" w:rsidR="005961D4" w:rsidRPr="005961D4" w:rsidRDefault="005961D4" w:rsidP="008372B8">
            <w:pPr>
              <w:tabs>
                <w:tab w:val="left" w:pos="0"/>
                <w:tab w:val="left" w:pos="176"/>
              </w:tabs>
              <w:ind w:firstLine="34"/>
              <w:rPr>
                <w:szCs w:val="24"/>
                <w:lang w:eastAsia="ru-RU"/>
              </w:rPr>
            </w:pPr>
            <w:r w:rsidRPr="005961D4">
              <w:rPr>
                <w:szCs w:val="24"/>
                <w:lang w:eastAsia="ru-RU"/>
              </w:rPr>
              <w:t>Ежедневно</w:t>
            </w:r>
          </w:p>
        </w:tc>
        <w:tc>
          <w:tcPr>
            <w:tcW w:w="4012" w:type="dxa"/>
          </w:tcPr>
          <w:p w14:paraId="4288F9DE" w14:textId="77777777" w:rsidR="005961D4" w:rsidRPr="005961D4" w:rsidRDefault="005961D4" w:rsidP="008372B8">
            <w:pPr>
              <w:tabs>
                <w:tab w:val="left" w:pos="0"/>
              </w:tabs>
              <w:rPr>
                <w:szCs w:val="24"/>
                <w:lang w:eastAsia="ru-RU"/>
              </w:rPr>
            </w:pPr>
            <w:r w:rsidRPr="005961D4">
              <w:rPr>
                <w:szCs w:val="24"/>
                <w:lang w:eastAsia="ru-RU"/>
              </w:rPr>
              <w:t xml:space="preserve">Перорально, </w:t>
            </w:r>
          </w:p>
          <w:p w14:paraId="1BE68ED8" w14:textId="77777777" w:rsidR="005961D4" w:rsidRPr="005961D4" w:rsidRDefault="005961D4" w:rsidP="008372B8">
            <w:pPr>
              <w:tabs>
                <w:tab w:val="left" w:pos="0"/>
              </w:tabs>
              <w:rPr>
                <w:szCs w:val="24"/>
                <w:lang w:eastAsia="ru-RU"/>
              </w:rPr>
            </w:pPr>
            <w:r w:rsidRPr="005961D4">
              <w:rPr>
                <w:szCs w:val="24"/>
                <w:lang w:eastAsia="ru-RU"/>
              </w:rPr>
              <w:t xml:space="preserve">Прием утром натощак, запивая стаканом воды. </w:t>
            </w:r>
          </w:p>
        </w:tc>
      </w:tr>
    </w:tbl>
    <w:p w14:paraId="3EF6FDCC" w14:textId="77777777" w:rsidR="005961D4" w:rsidRPr="005961D4" w:rsidRDefault="005961D4" w:rsidP="005961D4">
      <w:pPr>
        <w:tabs>
          <w:tab w:val="left" w:pos="0"/>
        </w:tabs>
        <w:ind w:firstLine="567"/>
        <w:rPr>
          <w:szCs w:val="24"/>
          <w:lang w:eastAsia="ru-RU"/>
        </w:rPr>
      </w:pPr>
      <w:r w:rsidRPr="005961D4">
        <w:rPr>
          <w:szCs w:val="24"/>
          <w:lang w:eastAsia="ru-RU"/>
        </w:rPr>
        <w:t xml:space="preserve">Для поддержания кальциевого гомеостаза во время терапии бисфосфонатами следует принимать препараты кальция и витамина </w:t>
      </w:r>
      <w:r w:rsidRPr="005961D4">
        <w:rPr>
          <w:szCs w:val="24"/>
          <w:lang w:val="en-US" w:eastAsia="ru-RU"/>
        </w:rPr>
        <w:t>D</w:t>
      </w:r>
      <w:r w:rsidRPr="005961D4">
        <w:rPr>
          <w:szCs w:val="24"/>
          <w:lang w:eastAsia="ru-RU"/>
        </w:rPr>
        <w:t>3 при отсутствии гиперкальциемии (с осторожностью при почечной недостаточности).</w:t>
      </w:r>
    </w:p>
    <w:p w14:paraId="2473588C" w14:textId="77777777" w:rsidR="005961D4" w:rsidRPr="005961D4" w:rsidRDefault="005961D4" w:rsidP="005961D4">
      <w:pPr>
        <w:pStyle w:val="a6"/>
        <w:tabs>
          <w:tab w:val="left" w:pos="0"/>
        </w:tabs>
        <w:spacing w:before="240"/>
        <w:ind w:left="567"/>
        <w:rPr>
          <w:b/>
          <w:i/>
          <w:szCs w:val="24"/>
          <w:lang w:eastAsia="ru-RU"/>
        </w:rPr>
      </w:pPr>
      <w:r w:rsidRPr="005961D4">
        <w:rPr>
          <w:b/>
          <w:i/>
          <w:szCs w:val="24"/>
          <w:lang w:eastAsia="ru-RU"/>
        </w:rPr>
        <w:t>Применение бисфосфонатов при почечной недостаточности</w:t>
      </w:r>
    </w:p>
    <w:p w14:paraId="7818B9BD" w14:textId="77777777" w:rsidR="005961D4" w:rsidRPr="005961D4" w:rsidRDefault="005961D4" w:rsidP="005961D4">
      <w:pPr>
        <w:pStyle w:val="a6"/>
        <w:tabs>
          <w:tab w:val="left" w:pos="0"/>
        </w:tabs>
        <w:spacing w:before="0" w:after="0"/>
        <w:ind w:left="0" w:firstLine="567"/>
        <w:rPr>
          <w:szCs w:val="24"/>
        </w:rPr>
      </w:pPr>
      <w:r w:rsidRPr="005961D4">
        <w:rPr>
          <w:szCs w:val="24"/>
        </w:rPr>
        <w:t>У пациентов с поражением почек требуется коррекция дозы бисфосфонатов в зависимости от скорости клубочковой фильтрации (СКФ), поскольку и золедроновая кислота, и памидронат могут усугублять острое почечное повреждение, приводить к повышению концентрации креатинина (таб. 2).</w:t>
      </w:r>
    </w:p>
    <w:p w14:paraId="679A816B" w14:textId="77777777" w:rsidR="005961D4" w:rsidRPr="005961D4" w:rsidRDefault="005961D4" w:rsidP="005961D4">
      <w:pPr>
        <w:pStyle w:val="a6"/>
        <w:tabs>
          <w:tab w:val="left" w:pos="0"/>
        </w:tabs>
        <w:spacing w:before="0" w:after="0"/>
        <w:ind w:left="0" w:firstLine="567"/>
        <w:rPr>
          <w:szCs w:val="24"/>
        </w:rPr>
      </w:pPr>
      <w:r w:rsidRPr="005961D4">
        <w:rPr>
          <w:szCs w:val="24"/>
        </w:rPr>
        <w:lastRenderedPageBreak/>
        <w:t>Бисфосфонаты следует отменить в случае возникновения почечной токсичности и возобновить терапию, когда концентрация креатинина крови вернется в пределы 10% от базового значения.</w:t>
      </w:r>
    </w:p>
    <w:p w14:paraId="2D63C628" w14:textId="77777777" w:rsidR="005961D4" w:rsidRPr="005961D4" w:rsidRDefault="005961D4" w:rsidP="005961D4">
      <w:pPr>
        <w:pStyle w:val="a6"/>
        <w:tabs>
          <w:tab w:val="left" w:pos="0"/>
        </w:tabs>
        <w:spacing w:before="0" w:after="0"/>
        <w:ind w:left="0" w:firstLine="567"/>
        <w:rPr>
          <w:szCs w:val="24"/>
        </w:rPr>
      </w:pPr>
      <w:r w:rsidRPr="005961D4">
        <w:rPr>
          <w:szCs w:val="24"/>
        </w:rPr>
        <w:t xml:space="preserve">Памидроновую кислоту не следует назначать пациентам с тяжелой почечной недостаточностью (СКФ </w:t>
      </w:r>
      <w:r w:rsidRPr="005961D4">
        <w:rPr>
          <w:rFonts w:eastAsia="Times New Roman"/>
          <w:color w:val="000000" w:themeColor="dark1"/>
          <w:kern w:val="24"/>
          <w:szCs w:val="24"/>
          <w:lang w:eastAsia="ru-RU"/>
        </w:rPr>
        <w:t>&lt;30 мл/мин.), за исключением случаев угрожающей жизни гиперкальциемии.</w:t>
      </w:r>
    </w:p>
    <w:p w14:paraId="67B5AFAA" w14:textId="77777777" w:rsidR="005961D4" w:rsidRPr="005961D4" w:rsidRDefault="005961D4" w:rsidP="005961D4">
      <w:pPr>
        <w:tabs>
          <w:tab w:val="left" w:pos="0"/>
        </w:tabs>
        <w:ind w:firstLine="567"/>
        <w:rPr>
          <w:szCs w:val="24"/>
        </w:rPr>
      </w:pPr>
      <w:r w:rsidRPr="005961D4">
        <w:rPr>
          <w:szCs w:val="24"/>
          <w:lang w:eastAsia="ru-RU"/>
        </w:rPr>
        <w:t>Таблица 2. Коррекция дозы бисфосфонатов в зависимости от СКФ</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0"/>
        <w:gridCol w:w="2588"/>
        <w:gridCol w:w="3793"/>
      </w:tblGrid>
      <w:tr w:rsidR="005961D4" w:rsidRPr="005961D4" w14:paraId="798C9273" w14:textId="77777777" w:rsidTr="00FD15FE">
        <w:tc>
          <w:tcPr>
            <w:tcW w:w="3190" w:type="dxa"/>
          </w:tcPr>
          <w:p w14:paraId="4021035F" w14:textId="77777777" w:rsidR="005961D4" w:rsidRPr="005961D4" w:rsidRDefault="005961D4" w:rsidP="008372B8">
            <w:pPr>
              <w:pStyle w:val="a6"/>
              <w:tabs>
                <w:tab w:val="left" w:pos="0"/>
              </w:tabs>
              <w:ind w:left="0" w:firstLine="567"/>
              <w:rPr>
                <w:szCs w:val="24"/>
              </w:rPr>
            </w:pPr>
            <w:r w:rsidRPr="005961D4">
              <w:rPr>
                <w:b/>
                <w:szCs w:val="24"/>
                <w:lang w:eastAsia="ru-RU"/>
              </w:rPr>
              <w:t>Препараты</w:t>
            </w:r>
          </w:p>
        </w:tc>
        <w:tc>
          <w:tcPr>
            <w:tcW w:w="2588" w:type="dxa"/>
          </w:tcPr>
          <w:p w14:paraId="4D8B1B98" w14:textId="77777777" w:rsidR="005961D4" w:rsidRPr="005961D4" w:rsidRDefault="005961D4" w:rsidP="008372B8">
            <w:pPr>
              <w:pStyle w:val="a6"/>
              <w:tabs>
                <w:tab w:val="left" w:pos="0"/>
              </w:tabs>
              <w:ind w:left="0" w:firstLine="567"/>
              <w:rPr>
                <w:b/>
                <w:szCs w:val="24"/>
              </w:rPr>
            </w:pPr>
            <w:r w:rsidRPr="005961D4">
              <w:rPr>
                <w:b/>
                <w:szCs w:val="24"/>
              </w:rPr>
              <w:t xml:space="preserve">СКФ, </w:t>
            </w:r>
            <w:r w:rsidRPr="005961D4">
              <w:rPr>
                <w:rFonts w:eastAsia="Times New Roman"/>
                <w:b/>
                <w:color w:val="000000" w:themeColor="dark1"/>
                <w:kern w:val="24"/>
                <w:szCs w:val="24"/>
                <w:lang w:eastAsia="ru-RU"/>
              </w:rPr>
              <w:t>мл/мин</w:t>
            </w:r>
          </w:p>
        </w:tc>
        <w:tc>
          <w:tcPr>
            <w:tcW w:w="3793" w:type="dxa"/>
          </w:tcPr>
          <w:p w14:paraId="6CAE6604" w14:textId="77777777" w:rsidR="005961D4" w:rsidRPr="005961D4" w:rsidRDefault="005961D4" w:rsidP="008372B8">
            <w:pPr>
              <w:pStyle w:val="a6"/>
              <w:tabs>
                <w:tab w:val="left" w:pos="0"/>
              </w:tabs>
              <w:ind w:left="0" w:firstLine="567"/>
              <w:rPr>
                <w:b/>
                <w:szCs w:val="24"/>
              </w:rPr>
            </w:pPr>
            <w:r w:rsidRPr="005961D4">
              <w:rPr>
                <w:b/>
                <w:szCs w:val="24"/>
              </w:rPr>
              <w:t>Доза</w:t>
            </w:r>
          </w:p>
        </w:tc>
      </w:tr>
      <w:tr w:rsidR="005961D4" w:rsidRPr="005961D4" w14:paraId="43C06A50" w14:textId="77777777" w:rsidTr="00FD15FE">
        <w:trPr>
          <w:trHeight w:val="483"/>
        </w:trPr>
        <w:tc>
          <w:tcPr>
            <w:tcW w:w="3190" w:type="dxa"/>
          </w:tcPr>
          <w:p w14:paraId="20DB2E4E" w14:textId="77777777" w:rsidR="005961D4" w:rsidRPr="005961D4" w:rsidRDefault="005961D4" w:rsidP="008372B8">
            <w:pPr>
              <w:tabs>
                <w:tab w:val="left" w:pos="0"/>
              </w:tabs>
              <w:rPr>
                <w:rFonts w:eastAsia="Times New Roman"/>
                <w:szCs w:val="24"/>
                <w:lang w:eastAsia="ru-RU"/>
              </w:rPr>
            </w:pPr>
            <w:r w:rsidRPr="005961D4">
              <w:rPr>
                <w:rFonts w:eastAsia="Times New Roman"/>
                <w:color w:val="000000" w:themeColor="dark1"/>
                <w:kern w:val="24"/>
                <w:szCs w:val="24"/>
                <w:lang w:eastAsia="ru-RU"/>
              </w:rPr>
              <w:t>Золедроновая кислота</w:t>
            </w:r>
          </w:p>
        </w:tc>
        <w:tc>
          <w:tcPr>
            <w:tcW w:w="2588" w:type="dxa"/>
          </w:tcPr>
          <w:p w14:paraId="138C28CD" w14:textId="77777777" w:rsidR="005961D4" w:rsidRPr="005961D4" w:rsidRDefault="005961D4" w:rsidP="008372B8">
            <w:pPr>
              <w:tabs>
                <w:tab w:val="left" w:pos="0"/>
              </w:tabs>
              <w:ind w:firstLine="567"/>
              <w:rPr>
                <w:rFonts w:eastAsia="Times New Roman"/>
                <w:szCs w:val="24"/>
                <w:lang w:eastAsia="ru-RU"/>
              </w:rPr>
            </w:pPr>
            <w:r w:rsidRPr="005961D4">
              <w:rPr>
                <w:rFonts w:eastAsia="Times New Roman"/>
                <w:color w:val="000000" w:themeColor="dark1"/>
                <w:kern w:val="24"/>
                <w:szCs w:val="24"/>
                <w:lang w:eastAsia="ru-RU"/>
              </w:rPr>
              <w:t xml:space="preserve">30-60 </w:t>
            </w:r>
          </w:p>
          <w:p w14:paraId="0305F860" w14:textId="77777777" w:rsidR="005961D4" w:rsidRPr="005961D4" w:rsidRDefault="005961D4" w:rsidP="008372B8">
            <w:pPr>
              <w:tabs>
                <w:tab w:val="left" w:pos="0"/>
              </w:tabs>
              <w:ind w:firstLine="567"/>
              <w:rPr>
                <w:rFonts w:eastAsia="Times New Roman"/>
                <w:szCs w:val="24"/>
                <w:lang w:eastAsia="ru-RU"/>
              </w:rPr>
            </w:pPr>
            <w:r w:rsidRPr="005961D4">
              <w:rPr>
                <w:rFonts w:eastAsia="Times New Roman"/>
                <w:color w:val="000000" w:themeColor="dark1"/>
                <w:kern w:val="24"/>
                <w:szCs w:val="24"/>
                <w:lang w:eastAsia="ru-RU"/>
              </w:rPr>
              <w:t xml:space="preserve">  </w:t>
            </w:r>
            <w:r w:rsidRPr="005961D4">
              <w:rPr>
                <w:rFonts w:eastAsia="Times New Roman"/>
                <w:color w:val="000000" w:themeColor="dark1"/>
                <w:kern w:val="24"/>
                <w:szCs w:val="24"/>
                <w:lang w:val="en-US" w:eastAsia="ru-RU"/>
              </w:rPr>
              <w:t xml:space="preserve">&lt; 30 </w:t>
            </w:r>
          </w:p>
        </w:tc>
        <w:tc>
          <w:tcPr>
            <w:tcW w:w="3793" w:type="dxa"/>
          </w:tcPr>
          <w:p w14:paraId="17161B52" w14:textId="77777777" w:rsidR="005961D4" w:rsidRPr="005961D4" w:rsidRDefault="005961D4" w:rsidP="008372B8">
            <w:pPr>
              <w:tabs>
                <w:tab w:val="left" w:pos="0"/>
              </w:tabs>
              <w:ind w:firstLine="567"/>
              <w:rPr>
                <w:rFonts w:eastAsia="Times New Roman"/>
                <w:color w:val="000000" w:themeColor="dark1"/>
                <w:kern w:val="24"/>
                <w:szCs w:val="24"/>
                <w:lang w:eastAsia="ru-RU"/>
              </w:rPr>
            </w:pPr>
            <w:r w:rsidRPr="005961D4">
              <w:rPr>
                <w:rFonts w:eastAsia="Times New Roman"/>
                <w:color w:val="000000" w:themeColor="dark1"/>
                <w:kern w:val="24"/>
                <w:szCs w:val="24"/>
                <w:lang w:eastAsia="ru-RU"/>
              </w:rPr>
              <w:t>100% (4 мг)</w:t>
            </w:r>
          </w:p>
          <w:p w14:paraId="4622E538" w14:textId="77777777" w:rsidR="005961D4" w:rsidRPr="005961D4" w:rsidRDefault="005961D4" w:rsidP="008372B8">
            <w:pPr>
              <w:tabs>
                <w:tab w:val="left" w:pos="0"/>
              </w:tabs>
              <w:ind w:firstLine="567"/>
              <w:rPr>
                <w:rFonts w:eastAsia="Times New Roman"/>
                <w:szCs w:val="24"/>
                <w:lang w:eastAsia="ru-RU"/>
              </w:rPr>
            </w:pPr>
            <w:r w:rsidRPr="005961D4">
              <w:rPr>
                <w:rFonts w:eastAsia="Times New Roman"/>
                <w:color w:val="000000" w:themeColor="dark1"/>
                <w:kern w:val="24"/>
                <w:szCs w:val="24"/>
                <w:lang w:eastAsia="ru-RU"/>
              </w:rPr>
              <w:t>Не рекомендовано</w:t>
            </w:r>
          </w:p>
        </w:tc>
      </w:tr>
      <w:tr w:rsidR="005961D4" w:rsidRPr="005961D4" w14:paraId="0960BF31" w14:textId="77777777" w:rsidTr="00FD15FE">
        <w:tc>
          <w:tcPr>
            <w:tcW w:w="3190" w:type="dxa"/>
          </w:tcPr>
          <w:p w14:paraId="47BB5827" w14:textId="77777777" w:rsidR="005961D4" w:rsidRPr="005961D4" w:rsidRDefault="005961D4" w:rsidP="008372B8">
            <w:pPr>
              <w:tabs>
                <w:tab w:val="left" w:pos="0"/>
              </w:tabs>
              <w:rPr>
                <w:rFonts w:eastAsia="Times New Roman"/>
                <w:szCs w:val="24"/>
                <w:lang w:eastAsia="ru-RU"/>
              </w:rPr>
            </w:pPr>
            <w:r w:rsidRPr="005961D4">
              <w:rPr>
                <w:rFonts w:eastAsia="Times New Roman"/>
                <w:color w:val="000000" w:themeColor="dark1"/>
                <w:kern w:val="24"/>
                <w:szCs w:val="24"/>
                <w:lang w:eastAsia="ru-RU"/>
              </w:rPr>
              <w:t>Памидроновая кислота</w:t>
            </w:r>
          </w:p>
        </w:tc>
        <w:tc>
          <w:tcPr>
            <w:tcW w:w="2588" w:type="dxa"/>
          </w:tcPr>
          <w:p w14:paraId="7931A8E1" w14:textId="77777777" w:rsidR="005961D4" w:rsidRPr="005961D4" w:rsidRDefault="005961D4" w:rsidP="008372B8">
            <w:pPr>
              <w:tabs>
                <w:tab w:val="left" w:pos="0"/>
              </w:tabs>
              <w:ind w:firstLine="567"/>
              <w:rPr>
                <w:rFonts w:eastAsia="Times New Roman"/>
                <w:szCs w:val="24"/>
                <w:lang w:eastAsia="ru-RU"/>
              </w:rPr>
            </w:pPr>
            <w:r w:rsidRPr="005961D4">
              <w:rPr>
                <w:rFonts w:eastAsia="Times New Roman"/>
                <w:color w:val="000000" w:themeColor="dark1"/>
                <w:kern w:val="24"/>
                <w:szCs w:val="24"/>
                <w:lang w:eastAsia="ru-RU"/>
              </w:rPr>
              <w:t xml:space="preserve">30-60 </w:t>
            </w:r>
          </w:p>
          <w:p w14:paraId="0128C258" w14:textId="77777777" w:rsidR="005961D4" w:rsidRPr="005961D4" w:rsidRDefault="005961D4" w:rsidP="008372B8">
            <w:pPr>
              <w:tabs>
                <w:tab w:val="left" w:pos="0"/>
              </w:tabs>
              <w:ind w:firstLine="567"/>
              <w:rPr>
                <w:rFonts w:eastAsia="Times New Roman"/>
                <w:szCs w:val="24"/>
                <w:lang w:eastAsia="ru-RU"/>
              </w:rPr>
            </w:pPr>
            <w:r w:rsidRPr="005961D4">
              <w:rPr>
                <w:rFonts w:eastAsia="Times New Roman"/>
                <w:color w:val="000000" w:themeColor="dark1"/>
                <w:kern w:val="24"/>
                <w:szCs w:val="24"/>
                <w:lang w:eastAsia="ru-RU"/>
              </w:rPr>
              <w:t xml:space="preserve">&lt;30 </w:t>
            </w:r>
          </w:p>
        </w:tc>
        <w:tc>
          <w:tcPr>
            <w:tcW w:w="3793" w:type="dxa"/>
          </w:tcPr>
          <w:p w14:paraId="13B44E2A" w14:textId="77777777" w:rsidR="005961D4" w:rsidRPr="005961D4" w:rsidRDefault="005961D4" w:rsidP="008372B8">
            <w:pPr>
              <w:tabs>
                <w:tab w:val="left" w:pos="0"/>
              </w:tabs>
              <w:ind w:firstLine="567"/>
              <w:rPr>
                <w:rFonts w:eastAsia="Times New Roman"/>
                <w:szCs w:val="24"/>
                <w:lang w:eastAsia="ru-RU"/>
              </w:rPr>
            </w:pPr>
            <w:r w:rsidRPr="005961D4">
              <w:rPr>
                <w:rFonts w:eastAsia="Times New Roman"/>
                <w:color w:val="000000" w:themeColor="dark1"/>
                <w:kern w:val="24"/>
                <w:szCs w:val="24"/>
                <w:lang w:eastAsia="ru-RU"/>
              </w:rPr>
              <w:t>100% (90 мг)</w:t>
            </w:r>
          </w:p>
          <w:p w14:paraId="07274A79" w14:textId="77777777" w:rsidR="005961D4" w:rsidRPr="005961D4" w:rsidRDefault="005961D4" w:rsidP="008372B8">
            <w:pPr>
              <w:tabs>
                <w:tab w:val="left" w:pos="0"/>
              </w:tabs>
              <w:ind w:firstLine="567"/>
              <w:rPr>
                <w:rFonts w:eastAsia="Times New Roman"/>
                <w:szCs w:val="24"/>
                <w:lang w:eastAsia="ru-RU"/>
              </w:rPr>
            </w:pPr>
            <w:r w:rsidRPr="005961D4">
              <w:rPr>
                <w:rFonts w:eastAsia="Times New Roman"/>
                <w:color w:val="000000" w:themeColor="dark1"/>
                <w:kern w:val="24"/>
                <w:szCs w:val="24"/>
                <w:lang w:eastAsia="ru-RU"/>
              </w:rPr>
              <w:t>Не рекомендовано</w:t>
            </w:r>
          </w:p>
        </w:tc>
      </w:tr>
      <w:tr w:rsidR="005961D4" w:rsidRPr="005961D4" w14:paraId="76B1F10D" w14:textId="77777777" w:rsidTr="00FD15FE">
        <w:tc>
          <w:tcPr>
            <w:tcW w:w="3190" w:type="dxa"/>
          </w:tcPr>
          <w:p w14:paraId="5F93719C" w14:textId="77777777" w:rsidR="005961D4" w:rsidRPr="005961D4" w:rsidRDefault="005961D4" w:rsidP="008372B8">
            <w:pPr>
              <w:tabs>
                <w:tab w:val="left" w:pos="0"/>
              </w:tabs>
              <w:rPr>
                <w:szCs w:val="24"/>
              </w:rPr>
            </w:pPr>
            <w:r w:rsidRPr="005961D4">
              <w:rPr>
                <w:szCs w:val="24"/>
                <w:lang w:eastAsia="ru-RU"/>
              </w:rPr>
              <w:t>Клодроновая кислота</w:t>
            </w:r>
          </w:p>
        </w:tc>
        <w:tc>
          <w:tcPr>
            <w:tcW w:w="2588" w:type="dxa"/>
          </w:tcPr>
          <w:p w14:paraId="367A55B6" w14:textId="77777777" w:rsidR="005961D4" w:rsidRPr="005961D4" w:rsidRDefault="005961D4" w:rsidP="008372B8">
            <w:pPr>
              <w:pStyle w:val="a6"/>
              <w:tabs>
                <w:tab w:val="left" w:pos="0"/>
              </w:tabs>
              <w:ind w:left="0" w:firstLine="567"/>
              <w:rPr>
                <w:szCs w:val="24"/>
              </w:rPr>
            </w:pPr>
            <w:r w:rsidRPr="005961D4">
              <w:rPr>
                <w:szCs w:val="24"/>
              </w:rPr>
              <w:t xml:space="preserve">50-80 </w:t>
            </w:r>
          </w:p>
          <w:p w14:paraId="0E36F5CC" w14:textId="77777777" w:rsidR="005961D4" w:rsidRPr="005961D4" w:rsidRDefault="005961D4" w:rsidP="008372B8">
            <w:pPr>
              <w:pStyle w:val="a6"/>
              <w:tabs>
                <w:tab w:val="left" w:pos="0"/>
              </w:tabs>
              <w:ind w:left="0" w:firstLine="567"/>
              <w:rPr>
                <w:szCs w:val="24"/>
              </w:rPr>
            </w:pPr>
            <w:r w:rsidRPr="005961D4">
              <w:rPr>
                <w:szCs w:val="24"/>
              </w:rPr>
              <w:t>30-50</w:t>
            </w:r>
          </w:p>
          <w:p w14:paraId="6D803BF1" w14:textId="77777777" w:rsidR="005961D4" w:rsidRPr="005961D4" w:rsidRDefault="005961D4" w:rsidP="008372B8">
            <w:pPr>
              <w:pStyle w:val="a6"/>
              <w:tabs>
                <w:tab w:val="left" w:pos="0"/>
              </w:tabs>
              <w:ind w:left="0" w:firstLine="567"/>
              <w:rPr>
                <w:szCs w:val="24"/>
              </w:rPr>
            </w:pPr>
            <w:r w:rsidRPr="005961D4">
              <w:rPr>
                <w:szCs w:val="24"/>
              </w:rPr>
              <w:t>10-30</w:t>
            </w:r>
          </w:p>
          <w:p w14:paraId="6B888C87" w14:textId="77777777" w:rsidR="005961D4" w:rsidRPr="005961D4" w:rsidRDefault="005961D4" w:rsidP="008372B8">
            <w:pPr>
              <w:pStyle w:val="a6"/>
              <w:tabs>
                <w:tab w:val="left" w:pos="0"/>
              </w:tabs>
              <w:ind w:left="0" w:firstLine="567"/>
              <w:rPr>
                <w:szCs w:val="24"/>
              </w:rPr>
            </w:pPr>
            <w:r w:rsidRPr="005961D4">
              <w:rPr>
                <w:rFonts w:eastAsia="Times New Roman"/>
                <w:color w:val="000000" w:themeColor="dark1"/>
                <w:kern w:val="24"/>
                <w:szCs w:val="24"/>
                <w:lang w:eastAsia="ru-RU"/>
              </w:rPr>
              <w:t>&lt;10</w:t>
            </w:r>
          </w:p>
        </w:tc>
        <w:tc>
          <w:tcPr>
            <w:tcW w:w="3793" w:type="dxa"/>
          </w:tcPr>
          <w:p w14:paraId="7083FA2C" w14:textId="77777777" w:rsidR="005961D4" w:rsidRPr="005961D4" w:rsidRDefault="005961D4" w:rsidP="008372B8">
            <w:pPr>
              <w:pStyle w:val="a6"/>
              <w:tabs>
                <w:tab w:val="left" w:pos="0"/>
              </w:tabs>
              <w:ind w:left="0" w:firstLine="567"/>
              <w:rPr>
                <w:szCs w:val="24"/>
              </w:rPr>
            </w:pPr>
            <w:r w:rsidRPr="005961D4">
              <w:rPr>
                <w:rFonts w:eastAsia="Times New Roman"/>
                <w:color w:val="000000" w:themeColor="dark1"/>
                <w:kern w:val="24"/>
                <w:szCs w:val="24"/>
                <w:lang w:eastAsia="ru-RU"/>
              </w:rPr>
              <w:t>100% (</w:t>
            </w:r>
            <w:r w:rsidRPr="005961D4">
              <w:rPr>
                <w:szCs w:val="24"/>
              </w:rPr>
              <w:t>1600 мг)</w:t>
            </w:r>
          </w:p>
          <w:p w14:paraId="12214FD1" w14:textId="77777777" w:rsidR="005961D4" w:rsidRPr="005961D4" w:rsidRDefault="005961D4" w:rsidP="008372B8">
            <w:pPr>
              <w:pStyle w:val="a6"/>
              <w:tabs>
                <w:tab w:val="left" w:pos="0"/>
              </w:tabs>
              <w:ind w:left="0" w:firstLine="567"/>
              <w:rPr>
                <w:szCs w:val="24"/>
              </w:rPr>
            </w:pPr>
            <w:r w:rsidRPr="005961D4">
              <w:rPr>
                <w:szCs w:val="24"/>
              </w:rPr>
              <w:t>1200 мг</w:t>
            </w:r>
          </w:p>
          <w:p w14:paraId="22FFB2B6" w14:textId="77777777" w:rsidR="005961D4" w:rsidRPr="005961D4" w:rsidRDefault="005961D4" w:rsidP="008372B8">
            <w:pPr>
              <w:pStyle w:val="a6"/>
              <w:tabs>
                <w:tab w:val="left" w:pos="0"/>
              </w:tabs>
              <w:ind w:left="0" w:firstLine="567"/>
              <w:rPr>
                <w:szCs w:val="24"/>
              </w:rPr>
            </w:pPr>
            <w:r w:rsidRPr="005961D4">
              <w:rPr>
                <w:szCs w:val="24"/>
              </w:rPr>
              <w:t>800 мг</w:t>
            </w:r>
          </w:p>
          <w:p w14:paraId="4677A2EB" w14:textId="77777777" w:rsidR="005961D4" w:rsidRPr="005961D4" w:rsidRDefault="005961D4" w:rsidP="008372B8">
            <w:pPr>
              <w:pStyle w:val="a6"/>
              <w:tabs>
                <w:tab w:val="left" w:pos="0"/>
              </w:tabs>
              <w:ind w:left="0" w:firstLine="567"/>
              <w:rPr>
                <w:szCs w:val="24"/>
              </w:rPr>
            </w:pPr>
            <w:r w:rsidRPr="005961D4">
              <w:rPr>
                <w:rFonts w:eastAsia="Times New Roman"/>
                <w:color w:val="000000" w:themeColor="dark1"/>
                <w:kern w:val="24"/>
                <w:szCs w:val="24"/>
                <w:lang w:eastAsia="ru-RU"/>
              </w:rPr>
              <w:t>Не рекомендовано</w:t>
            </w:r>
          </w:p>
        </w:tc>
      </w:tr>
    </w:tbl>
    <w:p w14:paraId="23797E34" w14:textId="77777777" w:rsidR="005961D4" w:rsidRPr="005961D4" w:rsidRDefault="005961D4" w:rsidP="005961D4">
      <w:pPr>
        <w:pStyle w:val="a6"/>
        <w:tabs>
          <w:tab w:val="left" w:pos="0"/>
        </w:tabs>
        <w:spacing w:before="0" w:after="0"/>
        <w:ind w:left="0" w:firstLine="567"/>
        <w:rPr>
          <w:i/>
          <w:szCs w:val="24"/>
        </w:rPr>
      </w:pPr>
      <w:r w:rsidRPr="005961D4">
        <w:rPr>
          <w:szCs w:val="24"/>
        </w:rPr>
        <w:t xml:space="preserve">Во время терапии бисфосфонатами требуется мониторинг показателей мочевины, креатинина, электролитов К, </w:t>
      </w:r>
      <w:r w:rsidRPr="005961D4">
        <w:rPr>
          <w:szCs w:val="24"/>
          <w:lang w:val="en-US"/>
        </w:rPr>
        <w:t>Na</w:t>
      </w:r>
      <w:r w:rsidRPr="005961D4">
        <w:rPr>
          <w:szCs w:val="24"/>
        </w:rPr>
        <w:t>, Са общий и свободный.</w:t>
      </w:r>
    </w:p>
    <w:p w14:paraId="06EB5BBF" w14:textId="77777777" w:rsidR="005961D4" w:rsidRPr="005961D4" w:rsidRDefault="005961D4" w:rsidP="005961D4">
      <w:pPr>
        <w:tabs>
          <w:tab w:val="left" w:pos="0"/>
        </w:tabs>
        <w:spacing w:before="0" w:after="0"/>
        <w:ind w:firstLine="567"/>
        <w:rPr>
          <w:szCs w:val="24"/>
        </w:rPr>
      </w:pPr>
      <w:r w:rsidRPr="005961D4">
        <w:rPr>
          <w:szCs w:val="24"/>
        </w:rPr>
        <w:t>Согласно рекомендациям экспертов Международной рабочей группы по изучению множественной миеломы (</w:t>
      </w:r>
      <w:r w:rsidRPr="005961D4">
        <w:rPr>
          <w:szCs w:val="24"/>
          <w:lang w:val="en-US"/>
        </w:rPr>
        <w:t>IMWG</w:t>
      </w:r>
      <w:r w:rsidRPr="005961D4">
        <w:rPr>
          <w:szCs w:val="24"/>
        </w:rPr>
        <w:t xml:space="preserve">), назначение бисфосфонатов следует рассматривать у всех пациентов с множественной миеломой, получающих специфическую терапию. Золедроновая кислота предпочтительнее перорального клодроната для пациентов с вновь диагностированной множественной миеломой из-за потенциального антимиеломного эффекта, доказанного при применении золедроновой кислоты. </w:t>
      </w:r>
    </w:p>
    <w:p w14:paraId="0E2B7379" w14:textId="56A8355B" w:rsidR="005961D4" w:rsidRPr="005961D4" w:rsidRDefault="005961D4" w:rsidP="005961D4">
      <w:pPr>
        <w:tabs>
          <w:tab w:val="left" w:pos="0"/>
        </w:tabs>
        <w:spacing w:before="0"/>
        <w:ind w:firstLine="567"/>
        <w:rPr>
          <w:szCs w:val="24"/>
        </w:rPr>
      </w:pPr>
      <w:r w:rsidRPr="005961D4">
        <w:rPr>
          <w:szCs w:val="24"/>
        </w:rPr>
        <w:t>Длительность терапии препаратами, улучшающие метаболизм костной ткани, четко не регламентирована. Ежемесячное введение бисфосфонатов может быть продолжено в течение 2 лет. Пациентам, получающим поддерживающую терапию, без признаков активности заболевания, возможно уменьшение кратности введения бисфосфонатов до одного введения в три месяца. При дл</w:t>
      </w:r>
      <w:r w:rsidR="00521D08">
        <w:rPr>
          <w:szCs w:val="24"/>
        </w:rPr>
        <w:t xml:space="preserve">ительной терапии бифосфонатами </w:t>
      </w:r>
      <w:r w:rsidRPr="005961D4">
        <w:rPr>
          <w:szCs w:val="24"/>
        </w:rPr>
        <w:t xml:space="preserve">может наблюдаься специфическое осложнение – остеонекроз челюсти, что может ограничивать  их длительное использование. Согласно рекомендациям экспертов </w:t>
      </w:r>
      <w:r w:rsidRPr="005961D4">
        <w:rPr>
          <w:szCs w:val="24"/>
          <w:lang w:val="en-US"/>
        </w:rPr>
        <w:t>IMWG</w:t>
      </w:r>
      <w:r w:rsidRPr="005961D4">
        <w:rPr>
          <w:szCs w:val="24"/>
        </w:rPr>
        <w:t xml:space="preserve">, после </w:t>
      </w:r>
      <w:r w:rsidRPr="005961D4">
        <w:rPr>
          <w:szCs w:val="24"/>
        </w:rPr>
        <w:lastRenderedPageBreak/>
        <w:t xml:space="preserve">окончания первого года терапии бисфосфонатами лечение может быть прекращено при достижении полной ремиссии (ПР) или очень хорошей частичной ремиссии (ОХЧР). При наличии менее чем ОХЧР, терапию бисфосфонатами рекомендовано продолжить. По окончании 2 лет, лечение бисфосфонатами следует продолжать при наличии активной костной болезни и возможно прекратить при ее отсутствии. Терапию бисфосфонатами рекомендуется возобновить при развитии рецидива заболевания. </w:t>
      </w:r>
    </w:p>
    <w:p w14:paraId="33F9AE91" w14:textId="38AD0FD7" w:rsidR="005961D4" w:rsidRPr="005961D4" w:rsidRDefault="005961D4" w:rsidP="005961D4">
      <w:pPr>
        <w:pStyle w:val="a6"/>
        <w:numPr>
          <w:ilvl w:val="1"/>
          <w:numId w:val="61"/>
        </w:numPr>
        <w:tabs>
          <w:tab w:val="left" w:pos="0"/>
        </w:tabs>
        <w:spacing w:before="0" w:after="200"/>
        <w:ind w:left="1276" w:hanging="567"/>
        <w:rPr>
          <w:b/>
          <w:szCs w:val="24"/>
        </w:rPr>
      </w:pPr>
      <w:r w:rsidRPr="005961D4">
        <w:rPr>
          <w:b/>
          <w:szCs w:val="24"/>
        </w:rPr>
        <w:t>Моноклональное антитело деносумаб</w:t>
      </w:r>
    </w:p>
    <w:p w14:paraId="0CAAC0B4" w14:textId="77777777" w:rsidR="005961D4" w:rsidRPr="005961D4" w:rsidRDefault="005961D4" w:rsidP="005961D4">
      <w:pPr>
        <w:tabs>
          <w:tab w:val="left" w:pos="0"/>
        </w:tabs>
        <w:spacing w:before="0" w:after="0"/>
        <w:ind w:firstLine="567"/>
        <w:rPr>
          <w:szCs w:val="24"/>
        </w:rPr>
      </w:pPr>
      <w:r w:rsidRPr="005961D4">
        <w:rPr>
          <w:szCs w:val="24"/>
        </w:rPr>
        <w:t>Деносумаб – человеческое моноклональное антитело к RANKL (IgG2), обладающее высоким сродством и специфичностью, препятствующей активации RANK. Предотвращение взаимодействия RANKL/RANK ингибирует созревание, функционирование и продолжительность существования остеокластов. В результате деносумаб уменьшает костную резорбцию и увеличивает массу и прочность кортикального и губчатого слоев кости.</w:t>
      </w:r>
    </w:p>
    <w:p w14:paraId="0DAF6C92" w14:textId="6FC74BA5" w:rsidR="005961D4" w:rsidRPr="005961D4" w:rsidRDefault="005961D4" w:rsidP="005961D4">
      <w:pPr>
        <w:tabs>
          <w:tab w:val="left" w:pos="0"/>
        </w:tabs>
        <w:spacing w:before="0" w:after="0"/>
        <w:ind w:firstLine="567"/>
        <w:rPr>
          <w:szCs w:val="24"/>
          <w:lang w:eastAsia="ru-RU"/>
        </w:rPr>
      </w:pPr>
      <w:r w:rsidRPr="005961D4">
        <w:rPr>
          <w:szCs w:val="24"/>
        </w:rPr>
        <w:t xml:space="preserve">При множественной миеломе деносумаб применяется в виде подкожной инъекции 120 мг препарата каждые 4 недели. </w:t>
      </w:r>
      <w:r w:rsidRPr="005961D4">
        <w:rPr>
          <w:szCs w:val="24"/>
          <w:lang w:eastAsia="ru-RU"/>
        </w:rPr>
        <w:t xml:space="preserve">Для поддержания кальциевого гомеостаза во время терапии деносумабом следует принимать препараты кальция и витамина </w:t>
      </w:r>
      <w:r w:rsidRPr="005961D4">
        <w:rPr>
          <w:szCs w:val="24"/>
          <w:lang w:val="en-US" w:eastAsia="ru-RU"/>
        </w:rPr>
        <w:t>D</w:t>
      </w:r>
      <w:r w:rsidRPr="005961D4">
        <w:rPr>
          <w:szCs w:val="24"/>
          <w:lang w:eastAsia="ru-RU"/>
        </w:rPr>
        <w:t xml:space="preserve">3 (при отсутствии гиперкальциемии). </w:t>
      </w:r>
      <w:r w:rsidRPr="005961D4">
        <w:rPr>
          <w:szCs w:val="24"/>
        </w:rPr>
        <w:t>Коррекции режима дозирования деносумаба при нарушении функции почек не требуется. Нет необходимости в мониторинге почечной функции во время лечения деносумабом.</w:t>
      </w:r>
      <w:r w:rsidRPr="005961D4">
        <w:rPr>
          <w:szCs w:val="24"/>
          <w:lang w:eastAsia="ru-RU"/>
        </w:rPr>
        <w:t xml:space="preserve"> П</w:t>
      </w:r>
      <w:r w:rsidRPr="005961D4">
        <w:rPr>
          <w:szCs w:val="24"/>
        </w:rPr>
        <w:t xml:space="preserve">о эффективности деносумаб не уступает золедроновой кислоте, а подкожная форма введения и отсутствие негативного влияния на функцию почек являются преимуществами препарата. </w:t>
      </w:r>
    </w:p>
    <w:p w14:paraId="1DE4D2D7" w14:textId="77777777" w:rsidR="005961D4" w:rsidRPr="005961D4" w:rsidRDefault="005961D4" w:rsidP="005961D4">
      <w:pPr>
        <w:pStyle w:val="a6"/>
        <w:tabs>
          <w:tab w:val="left" w:pos="0"/>
        </w:tabs>
        <w:ind w:left="567"/>
        <w:rPr>
          <w:b/>
          <w:szCs w:val="24"/>
        </w:rPr>
      </w:pPr>
      <w:r w:rsidRPr="005961D4">
        <w:rPr>
          <w:b/>
          <w:szCs w:val="24"/>
        </w:rPr>
        <w:t>Список литературы</w:t>
      </w:r>
    </w:p>
    <w:p w14:paraId="6E79459D"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Dougall W. C. RANKL signaling in bone physiology and cancer. Curr Opin Support Palliat Care 2007;1(4):317–22.</w:t>
      </w:r>
    </w:p>
    <w:p w14:paraId="3D708B20" w14:textId="77777777" w:rsidR="005961D4" w:rsidRPr="005961D4" w:rsidRDefault="005961D4" w:rsidP="005961D4">
      <w:pPr>
        <w:pStyle w:val="a6"/>
        <w:numPr>
          <w:ilvl w:val="0"/>
          <w:numId w:val="70"/>
        </w:numPr>
        <w:tabs>
          <w:tab w:val="left" w:pos="0"/>
        </w:tabs>
        <w:spacing w:before="0" w:after="200"/>
        <w:ind w:left="0" w:hanging="11"/>
        <w:rPr>
          <w:szCs w:val="24"/>
        </w:rPr>
      </w:pPr>
      <w:r w:rsidRPr="005961D4">
        <w:rPr>
          <w:szCs w:val="24"/>
          <w:lang w:val="en-US"/>
        </w:rPr>
        <w:t>Boyce B. F., Xing L. Functions of RANKL/ RANK/OPG in bone modeling and remodeling. Arch Biochem Biophys 2008;473(2):139–46.</w:t>
      </w:r>
    </w:p>
    <w:p w14:paraId="21962477" w14:textId="77777777" w:rsidR="005961D4" w:rsidRPr="005961D4" w:rsidRDefault="005961D4" w:rsidP="005961D4">
      <w:pPr>
        <w:pStyle w:val="a6"/>
        <w:numPr>
          <w:ilvl w:val="0"/>
          <w:numId w:val="70"/>
        </w:numPr>
        <w:tabs>
          <w:tab w:val="left" w:pos="0"/>
        </w:tabs>
        <w:spacing w:before="0" w:after="200"/>
        <w:ind w:left="0" w:hanging="11"/>
        <w:rPr>
          <w:szCs w:val="24"/>
        </w:rPr>
      </w:pPr>
      <w:r w:rsidRPr="005961D4">
        <w:rPr>
          <w:szCs w:val="24"/>
          <w:lang w:val="en-US"/>
        </w:rPr>
        <w:t xml:space="preserve">Hofbauer L. C., Kuhne C. A., Viereck V. The OPG/RANKL/RANK system in metabolic bone diseases. </w:t>
      </w:r>
      <w:r w:rsidRPr="005961D4">
        <w:rPr>
          <w:szCs w:val="24"/>
        </w:rPr>
        <w:t>J Musculoskelet Neuronal Interact 2004;4(3):268–75.</w:t>
      </w:r>
    </w:p>
    <w:p w14:paraId="1801BAE8" w14:textId="77777777" w:rsidR="005961D4" w:rsidRPr="005961D4" w:rsidRDefault="005961D4" w:rsidP="005961D4">
      <w:pPr>
        <w:pStyle w:val="a6"/>
        <w:numPr>
          <w:ilvl w:val="0"/>
          <w:numId w:val="70"/>
        </w:numPr>
        <w:tabs>
          <w:tab w:val="left" w:pos="0"/>
        </w:tabs>
        <w:spacing w:before="0" w:after="200"/>
        <w:ind w:left="0" w:hanging="11"/>
        <w:rPr>
          <w:szCs w:val="24"/>
        </w:rPr>
      </w:pPr>
      <w:r w:rsidRPr="005961D4">
        <w:rPr>
          <w:szCs w:val="24"/>
          <w:lang w:val="en-US"/>
        </w:rPr>
        <w:t xml:space="preserve"> Delmas P. D. Clinical potential of RANKL inhibition for the management of postmenopausal osteoporosis and other metabolic bone diseases. J Clin Densitom</w:t>
      </w:r>
      <w:r w:rsidRPr="005961D4">
        <w:rPr>
          <w:szCs w:val="24"/>
        </w:rPr>
        <w:t xml:space="preserve"> 2008;11(2):325–38</w:t>
      </w:r>
    </w:p>
    <w:p w14:paraId="156C094F"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lastRenderedPageBreak/>
        <w:t>Casimiro S., Mohammad K. S., Pires R. et al. RANKL/RANK/MMP-1 molecular triad contributes to the metastatic phenotype of breast and prostate cancer cells in vitro. PLoS One 2013;8(5):e63153.</w:t>
      </w:r>
    </w:p>
    <w:p w14:paraId="6CADE9EC"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Mikami S., Oya M., Mizuno R. et al. Invasion and metastasis of renal cell carcinoma. Med Mol Morphol 2013;47(2):63–7.</w:t>
      </w:r>
    </w:p>
    <w:p w14:paraId="66F3F4D9"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Crockett J. C., Mellis D. J., Scott D. I., Helfrich M. H. New knowledge on critical osteoclast formation and activation pathways from study of rare genetic diseases of osteoclasts: focus on the RANK/RANKL axis. Osteoporos Int 2010;22(1):1–20.</w:t>
      </w:r>
    </w:p>
    <w:p w14:paraId="38051B40"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Santini D., Perrone G., Roato I. et al. Expression pattern of receptor activator of NFkappaB(RANK) in a series of primary solid tumors and related bone metastases. J Cell Physiol 2010;226(3):780–4.</w:t>
      </w:r>
    </w:p>
    <w:p w14:paraId="36F327BD" w14:textId="77777777" w:rsidR="005961D4" w:rsidRPr="005961D4" w:rsidRDefault="005961D4" w:rsidP="005961D4">
      <w:pPr>
        <w:pStyle w:val="a6"/>
        <w:numPr>
          <w:ilvl w:val="0"/>
          <w:numId w:val="70"/>
        </w:numPr>
        <w:tabs>
          <w:tab w:val="left" w:pos="0"/>
        </w:tabs>
        <w:spacing w:before="0" w:after="200"/>
        <w:ind w:left="0" w:hanging="11"/>
        <w:rPr>
          <w:szCs w:val="24"/>
        </w:rPr>
      </w:pPr>
      <w:r w:rsidRPr="005961D4">
        <w:rPr>
          <w:szCs w:val="24"/>
          <w:lang w:val="en-US"/>
        </w:rPr>
        <w:t>Anastasilakis A. D., Toulis K. A., Polyzos S. A., Terpos E. RANKL inhibition for the management of patients with benign metabolic bone disorders. Expert Opin</w:t>
      </w:r>
      <w:r w:rsidRPr="005961D4">
        <w:rPr>
          <w:szCs w:val="24"/>
        </w:rPr>
        <w:t xml:space="preserve"> Investig Drugs 2009;18(8):1085–102.</w:t>
      </w:r>
    </w:p>
    <w:p w14:paraId="29484E0F" w14:textId="77777777" w:rsidR="005961D4" w:rsidRPr="005961D4" w:rsidRDefault="005961D4" w:rsidP="005961D4">
      <w:pPr>
        <w:pStyle w:val="a6"/>
        <w:numPr>
          <w:ilvl w:val="0"/>
          <w:numId w:val="70"/>
        </w:numPr>
        <w:tabs>
          <w:tab w:val="left" w:pos="0"/>
        </w:tabs>
        <w:spacing w:before="0" w:after="200"/>
        <w:ind w:left="0" w:hanging="11"/>
        <w:rPr>
          <w:szCs w:val="24"/>
        </w:rPr>
      </w:pPr>
      <w:r w:rsidRPr="005961D4">
        <w:rPr>
          <w:szCs w:val="24"/>
          <w:lang w:val="en-US"/>
        </w:rPr>
        <w:t xml:space="preserve">Berenson JR, Lichtenstein A, Porter L, et al: Efficacy of pamidronate in reducing skeletal events in patients with advanced multiple myeloma: Myeloma Aredia Study Group. </w:t>
      </w:r>
      <w:r w:rsidRPr="005961D4">
        <w:rPr>
          <w:szCs w:val="24"/>
        </w:rPr>
        <w:t>N Engl J Med 334:488- 493, 1996</w:t>
      </w:r>
    </w:p>
    <w:p w14:paraId="55E76B77" w14:textId="77777777" w:rsidR="005961D4" w:rsidRPr="005961D4" w:rsidRDefault="005961D4" w:rsidP="005961D4">
      <w:pPr>
        <w:pStyle w:val="a6"/>
        <w:numPr>
          <w:ilvl w:val="0"/>
          <w:numId w:val="70"/>
        </w:numPr>
        <w:tabs>
          <w:tab w:val="left" w:pos="0"/>
        </w:tabs>
        <w:spacing w:before="0" w:after="200"/>
        <w:ind w:left="0" w:hanging="11"/>
        <w:rPr>
          <w:szCs w:val="24"/>
        </w:rPr>
      </w:pPr>
      <w:r w:rsidRPr="005961D4">
        <w:rPr>
          <w:szCs w:val="24"/>
          <w:lang w:val="en-US"/>
        </w:rPr>
        <w:t xml:space="preserve">. Rosen LS, Gordon D, Kaminski M, et al: Zoledronic acid versus pamidronate in the treatment of skeletal metastases in patients with breast cancer or osteolytic lesions of multiple myeloma: A phase III, double-blind, comparative trial. </w:t>
      </w:r>
      <w:r w:rsidRPr="005961D4">
        <w:rPr>
          <w:szCs w:val="24"/>
        </w:rPr>
        <w:t>Cancer J 7:377-387, 2001</w:t>
      </w:r>
    </w:p>
    <w:p w14:paraId="2A12A227" w14:textId="77777777" w:rsidR="005961D4" w:rsidRPr="005961D4" w:rsidRDefault="005961D4" w:rsidP="005961D4">
      <w:pPr>
        <w:pStyle w:val="a6"/>
        <w:numPr>
          <w:ilvl w:val="0"/>
          <w:numId w:val="70"/>
        </w:numPr>
        <w:tabs>
          <w:tab w:val="left" w:pos="0"/>
        </w:tabs>
        <w:spacing w:before="0" w:after="200"/>
        <w:ind w:left="0" w:hanging="11"/>
        <w:rPr>
          <w:szCs w:val="24"/>
        </w:rPr>
      </w:pPr>
      <w:r w:rsidRPr="005961D4">
        <w:rPr>
          <w:szCs w:val="24"/>
          <w:lang w:val="en-US"/>
        </w:rPr>
        <w:t xml:space="preserve">Rosen LS, Gordon D, Kaminski M, et al: Long-term efficacy and safety of zoledronic acid compared with pamidronate disodium in the treatment of skeletal complications in patients with advanced multiple myeloma or breast carcinoma: A randomized, double-blind, multicenter, comparative trial. Cancer 98:1735-1744, 2003 34. </w:t>
      </w:r>
    </w:p>
    <w:p w14:paraId="27E3778E"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Morgan GJ, Davies FE, Gregory WM, et al: First-line treatment with zoledronic acid as compared with clodronic acid in multiple myeloma (MRC Myeloma IX): A randomised controlled trial. Lancet 376:1989-1999, 2010</w:t>
      </w:r>
    </w:p>
    <w:p w14:paraId="5C6E3DB4"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 xml:space="preserve">. Morgan GJ, Davies FE, Gregory WM, et al: Effects of induction and maintenance plus long-term bisphosphonates on bone disease in patients with multiple myeloma: MRC Myeloma IX trial. </w:t>
      </w:r>
      <w:r w:rsidRPr="005961D4">
        <w:rPr>
          <w:szCs w:val="24"/>
        </w:rPr>
        <w:t>Blood 119:5374-5383, 2012</w:t>
      </w:r>
    </w:p>
    <w:p w14:paraId="0C42084C"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 xml:space="preserve">Terpos E, Morgan G, Dimopoulos MA, et al. International Myeloma Working Group recommendations for the treatment of multiple myeloma-related bone disease. </w:t>
      </w:r>
      <w:r w:rsidRPr="007B028D">
        <w:rPr>
          <w:szCs w:val="24"/>
          <w:lang w:val="en-US"/>
        </w:rPr>
        <w:t>J Clin Oncol. 2013;31(18):2347</w:t>
      </w:r>
      <w:r w:rsidRPr="007B028D">
        <w:rPr>
          <w:rFonts w:ascii="Cambria Math" w:hAnsi="Cambria Math" w:cs="Cambria Math"/>
          <w:szCs w:val="24"/>
          <w:lang w:val="en-US"/>
        </w:rPr>
        <w:t>‐</w:t>
      </w:r>
      <w:r w:rsidRPr="007B028D">
        <w:rPr>
          <w:szCs w:val="24"/>
          <w:lang w:val="en-US"/>
        </w:rPr>
        <w:t>2357.</w:t>
      </w:r>
    </w:p>
    <w:p w14:paraId="5C450048"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lastRenderedPageBreak/>
        <w:t>Anderson K, Ismaila N, Flynn PJ, et al: Role of bone-modifying agents in multiple myeloma: American Society of Clinical Oncology clinical practice guideline update. J Clin Oncol 36:812-818, 2018</w:t>
      </w:r>
    </w:p>
    <w:p w14:paraId="5E28BE98"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Terpos E, Sezer O, Croucher PI, et al: The use of bisphosphonates in multiple myeloma: Recommendations of an expert panel on behalf of the European Myeloma Network. Ann Oncol 20:1303-1317, 2009</w:t>
      </w:r>
    </w:p>
    <w:p w14:paraId="5C24B165"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Lacy MQ, Dispenzieri A, Gertz MA, et al: Mayo Clinic consensus statement for the use of bisphosphonates in multiple myeloma. Mayo Clin Proc 81:1047-1053, 2006</w:t>
      </w:r>
    </w:p>
    <w:p w14:paraId="06B66A47"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Burkiewicz J. S., Scarpace S. L., Bruce S. P. Denosumab in osteoporosis and oncology. Ann Pharmacother 2009;43(9):1445–55.</w:t>
      </w:r>
    </w:p>
    <w:p w14:paraId="1F17DF91" w14:textId="77777777" w:rsidR="005961D4" w:rsidRPr="005961D4" w:rsidRDefault="005961D4" w:rsidP="005961D4">
      <w:pPr>
        <w:pStyle w:val="a6"/>
        <w:numPr>
          <w:ilvl w:val="0"/>
          <w:numId w:val="70"/>
        </w:numPr>
        <w:tabs>
          <w:tab w:val="left" w:pos="0"/>
        </w:tabs>
        <w:spacing w:before="0" w:after="200"/>
        <w:ind w:left="0" w:hanging="11"/>
        <w:rPr>
          <w:szCs w:val="24"/>
          <w:lang w:val="en-US"/>
        </w:rPr>
      </w:pPr>
      <w:r w:rsidRPr="005961D4">
        <w:rPr>
          <w:szCs w:val="24"/>
          <w:lang w:val="en-US"/>
        </w:rPr>
        <w:t>Raje N, Terpos E, Willenbacher W, et al. Denosumab versus zoledronic acid in bone disease treatment of newly diagnosed multiple myeloma: an international, double-blind, double-dummy, randomised, controlled, phase 3 study. Lancet Oncol. 2018;19(3):370</w:t>
      </w:r>
      <w:r w:rsidRPr="005961D4">
        <w:rPr>
          <w:rFonts w:ascii="Cambria Math" w:hAnsi="Cambria Math" w:cs="Cambria Math"/>
          <w:szCs w:val="24"/>
          <w:lang w:val="en-US"/>
        </w:rPr>
        <w:t>‐</w:t>
      </w:r>
      <w:r w:rsidRPr="005961D4">
        <w:rPr>
          <w:szCs w:val="24"/>
          <w:lang w:val="en-US"/>
        </w:rPr>
        <w:t xml:space="preserve">381. </w:t>
      </w:r>
    </w:p>
    <w:p w14:paraId="71E872DF" w14:textId="77777777" w:rsidR="005961D4" w:rsidRPr="005961D4" w:rsidRDefault="005961D4" w:rsidP="005961D4">
      <w:pPr>
        <w:pStyle w:val="a6"/>
        <w:numPr>
          <w:ilvl w:val="0"/>
          <w:numId w:val="70"/>
        </w:numPr>
        <w:tabs>
          <w:tab w:val="left" w:pos="0"/>
        </w:tabs>
        <w:spacing w:before="0" w:after="200" w:line="276" w:lineRule="auto"/>
        <w:ind w:left="0" w:hanging="11"/>
        <w:jc w:val="left"/>
        <w:rPr>
          <w:szCs w:val="24"/>
        </w:rPr>
      </w:pPr>
      <w:r w:rsidRPr="005961D4">
        <w:rPr>
          <w:szCs w:val="24"/>
        </w:rPr>
        <w:t>Инструкция по медицинскому применению лекарственного препарата Деносумаб Регистрационный номер: ЛП-000871</w:t>
      </w:r>
    </w:p>
    <w:p w14:paraId="7EF24C57" w14:textId="123434AD" w:rsidR="005961D4" w:rsidRDefault="005961D4">
      <w:pPr>
        <w:spacing w:before="0" w:after="0" w:line="240" w:lineRule="auto"/>
        <w:jc w:val="left"/>
        <w:rPr>
          <w:szCs w:val="24"/>
        </w:rPr>
      </w:pPr>
      <w:r>
        <w:rPr>
          <w:szCs w:val="24"/>
        </w:rPr>
        <w:br w:type="page"/>
      </w:r>
    </w:p>
    <w:p w14:paraId="379ACC94" w14:textId="5558143D" w:rsidR="003C62C6" w:rsidRDefault="005961D4" w:rsidP="003C62C6">
      <w:pPr>
        <w:pStyle w:val="1"/>
      </w:pPr>
      <w:bookmarkStart w:id="77" w:name="_Toc53140924"/>
      <w:r w:rsidRPr="005961D4">
        <w:lastRenderedPageBreak/>
        <w:t>Приложение Г</w:t>
      </w:r>
      <w:r w:rsidR="003C62C6">
        <w:t>4</w:t>
      </w:r>
      <w:r w:rsidRPr="003C62C6">
        <w:t xml:space="preserve">. </w:t>
      </w:r>
      <w:r w:rsidRPr="005961D4">
        <w:t>«Профилактика и лечение тошноты и рвоты»</w:t>
      </w:r>
      <w:bookmarkEnd w:id="77"/>
    </w:p>
    <w:p w14:paraId="22278F3D" w14:textId="77777777" w:rsidR="003C62C6" w:rsidRPr="002459A8" w:rsidRDefault="003C62C6" w:rsidP="003C62C6">
      <w:pPr>
        <w:pStyle w:val="a6"/>
        <w:tabs>
          <w:tab w:val="left" w:pos="0"/>
        </w:tabs>
        <w:ind w:left="0"/>
        <w:rPr>
          <w:b/>
          <w:i/>
          <w:szCs w:val="24"/>
        </w:rPr>
      </w:pPr>
      <w:r w:rsidRPr="002459A8">
        <w:rPr>
          <w:b/>
          <w:i/>
          <w:szCs w:val="24"/>
        </w:rPr>
        <w:t>Список сокращений</w:t>
      </w:r>
    </w:p>
    <w:p w14:paraId="62AED26D" w14:textId="77777777" w:rsidR="003C62C6" w:rsidRPr="0030741F" w:rsidRDefault="003C62C6" w:rsidP="003C62C6">
      <w:pPr>
        <w:pStyle w:val="a6"/>
        <w:tabs>
          <w:tab w:val="left" w:pos="0"/>
        </w:tabs>
        <w:ind w:left="0"/>
        <w:rPr>
          <w:szCs w:val="24"/>
        </w:rPr>
      </w:pPr>
      <w:r>
        <w:rPr>
          <w:szCs w:val="24"/>
        </w:rPr>
        <w:t>NK-1 – н</w:t>
      </w:r>
      <w:r w:rsidRPr="0030741F">
        <w:rPr>
          <w:szCs w:val="24"/>
        </w:rPr>
        <w:t>ейрокинин-1</w:t>
      </w:r>
    </w:p>
    <w:p w14:paraId="67CB936F" w14:textId="77777777" w:rsidR="003C62C6" w:rsidRPr="0030741F" w:rsidRDefault="003C62C6" w:rsidP="003C62C6">
      <w:pPr>
        <w:pStyle w:val="a6"/>
        <w:tabs>
          <w:tab w:val="left" w:pos="0"/>
        </w:tabs>
        <w:ind w:left="0"/>
        <w:rPr>
          <w:szCs w:val="24"/>
        </w:rPr>
      </w:pPr>
      <w:r w:rsidRPr="0030741F">
        <w:rPr>
          <w:szCs w:val="24"/>
        </w:rPr>
        <w:t xml:space="preserve">MASCC </w:t>
      </w:r>
      <w:r>
        <w:rPr>
          <w:szCs w:val="24"/>
        </w:rPr>
        <w:t>–</w:t>
      </w:r>
      <w:r w:rsidRPr="0030741F">
        <w:rPr>
          <w:szCs w:val="24"/>
        </w:rPr>
        <w:t xml:space="preserve"> Международная ассоциация по поддерживающему лечению в онкологии </w:t>
      </w:r>
    </w:p>
    <w:p w14:paraId="07E4027D" w14:textId="77777777" w:rsidR="003C62C6" w:rsidRPr="0030741F" w:rsidRDefault="003C62C6" w:rsidP="003C62C6">
      <w:pPr>
        <w:pStyle w:val="a6"/>
        <w:tabs>
          <w:tab w:val="left" w:pos="0"/>
        </w:tabs>
        <w:ind w:left="0"/>
        <w:rPr>
          <w:szCs w:val="24"/>
        </w:rPr>
      </w:pPr>
      <w:r w:rsidRPr="0030741F">
        <w:rPr>
          <w:szCs w:val="24"/>
        </w:rPr>
        <w:t xml:space="preserve">HT </w:t>
      </w:r>
      <w:r>
        <w:rPr>
          <w:szCs w:val="24"/>
        </w:rPr>
        <w:t>–</w:t>
      </w:r>
      <w:r w:rsidRPr="0030741F">
        <w:rPr>
          <w:szCs w:val="24"/>
        </w:rPr>
        <w:t xml:space="preserve"> гидрокситриптамин (серотонин)</w:t>
      </w:r>
    </w:p>
    <w:p w14:paraId="51401DDF" w14:textId="77777777" w:rsidR="003C62C6" w:rsidRPr="0030741F" w:rsidRDefault="003C62C6" w:rsidP="003C62C6">
      <w:pPr>
        <w:pStyle w:val="a6"/>
        <w:tabs>
          <w:tab w:val="left" w:pos="0"/>
        </w:tabs>
        <w:ind w:left="0"/>
        <w:rPr>
          <w:szCs w:val="24"/>
        </w:rPr>
      </w:pPr>
      <w:r w:rsidRPr="00134561">
        <w:rPr>
          <w:szCs w:val="24"/>
        </w:rPr>
        <w:t>ЖКТ - желудочно-кишечный тракт</w:t>
      </w:r>
    </w:p>
    <w:p w14:paraId="23C6D126" w14:textId="77777777" w:rsidR="003C62C6" w:rsidRDefault="003C62C6" w:rsidP="003C62C6">
      <w:pPr>
        <w:pStyle w:val="a6"/>
        <w:tabs>
          <w:tab w:val="left" w:pos="0"/>
        </w:tabs>
        <w:ind w:left="0"/>
        <w:rPr>
          <w:szCs w:val="24"/>
        </w:rPr>
      </w:pPr>
      <w:r w:rsidRPr="0030741F">
        <w:rPr>
          <w:szCs w:val="24"/>
        </w:rPr>
        <w:t>ХТ – химиотерапия</w:t>
      </w:r>
    </w:p>
    <w:p w14:paraId="1D52702E" w14:textId="77777777" w:rsidR="003C62C6" w:rsidRPr="00F34062" w:rsidRDefault="003C62C6" w:rsidP="003C62C6">
      <w:pPr>
        <w:pStyle w:val="a6"/>
        <w:tabs>
          <w:tab w:val="left" w:pos="0"/>
        </w:tabs>
        <w:ind w:left="0"/>
        <w:rPr>
          <w:szCs w:val="24"/>
        </w:rPr>
      </w:pPr>
      <w:r w:rsidRPr="00F8338E">
        <w:rPr>
          <w:szCs w:val="24"/>
          <w:shd w:val="clear" w:color="auto" w:fill="FFFFFF"/>
          <w:lang w:val="en-US"/>
        </w:rPr>
        <w:t>CHOP</w:t>
      </w:r>
      <w:r w:rsidRPr="00F8338E">
        <w:rPr>
          <w:szCs w:val="24"/>
          <w:shd w:val="clear" w:color="auto" w:fill="FFFFFF"/>
        </w:rPr>
        <w:t xml:space="preserve">, </w:t>
      </w:r>
      <w:r w:rsidRPr="00F8338E">
        <w:rPr>
          <w:szCs w:val="24"/>
          <w:shd w:val="clear" w:color="auto" w:fill="FFFFFF"/>
          <w:lang w:val="en-US"/>
        </w:rPr>
        <w:t>ABVD</w:t>
      </w:r>
      <w:r w:rsidRPr="00F8338E">
        <w:rPr>
          <w:szCs w:val="24"/>
          <w:shd w:val="clear" w:color="auto" w:fill="FFFFFF"/>
        </w:rPr>
        <w:t xml:space="preserve">, </w:t>
      </w:r>
      <w:r w:rsidRPr="00F8338E">
        <w:rPr>
          <w:szCs w:val="24"/>
          <w:shd w:val="clear" w:color="auto" w:fill="FFFFFF"/>
          <w:lang w:val="en-US"/>
        </w:rPr>
        <w:t>DHAP</w:t>
      </w:r>
      <w:r w:rsidRPr="00F8338E">
        <w:rPr>
          <w:szCs w:val="24"/>
          <w:shd w:val="clear" w:color="auto" w:fill="FFFFFF"/>
        </w:rPr>
        <w:t xml:space="preserve">, </w:t>
      </w:r>
      <w:r w:rsidRPr="00F8338E">
        <w:rPr>
          <w:szCs w:val="24"/>
          <w:lang w:val="en-US"/>
        </w:rPr>
        <w:t>ESHAP</w:t>
      </w:r>
      <w:r w:rsidRPr="00F8338E">
        <w:rPr>
          <w:szCs w:val="24"/>
          <w:shd w:val="clear" w:color="auto" w:fill="FFFFFF"/>
        </w:rPr>
        <w:t xml:space="preserve">, </w:t>
      </w:r>
      <w:r w:rsidRPr="00F8338E">
        <w:rPr>
          <w:szCs w:val="24"/>
          <w:shd w:val="clear" w:color="auto" w:fill="FFFFFF"/>
          <w:lang w:val="en-US"/>
        </w:rPr>
        <w:t>ICE</w:t>
      </w:r>
      <w:r w:rsidRPr="00F8338E">
        <w:rPr>
          <w:szCs w:val="24"/>
          <w:shd w:val="clear" w:color="auto" w:fill="FFFFFF"/>
        </w:rPr>
        <w:t xml:space="preserve">, </w:t>
      </w:r>
      <w:r w:rsidRPr="00F8338E">
        <w:rPr>
          <w:szCs w:val="24"/>
          <w:shd w:val="clear" w:color="auto" w:fill="FFFFFF"/>
          <w:lang w:val="en-US"/>
        </w:rPr>
        <w:t>VCD</w:t>
      </w:r>
      <w:r w:rsidRPr="00F8338E">
        <w:rPr>
          <w:szCs w:val="24"/>
          <w:shd w:val="clear" w:color="auto" w:fill="FFFFFF"/>
        </w:rPr>
        <w:t>, НАМ, ВЕАСОРР – курсы химиотерапии</w:t>
      </w:r>
    </w:p>
    <w:p w14:paraId="7EA65239" w14:textId="455BDE77" w:rsidR="003C62C6" w:rsidRPr="00F35BFF" w:rsidRDefault="003C62C6" w:rsidP="003C62C6">
      <w:pPr>
        <w:pStyle w:val="Normal1"/>
        <w:numPr>
          <w:ilvl w:val="3"/>
          <w:numId w:val="13"/>
        </w:numPr>
        <w:spacing w:line="360" w:lineRule="auto"/>
        <w:ind w:left="709"/>
        <w:jc w:val="both"/>
        <w:rPr>
          <w:rFonts w:cs="Times New Roman"/>
          <w:b/>
          <w:shd w:val="clear" w:color="auto" w:fill="FFFFFF"/>
        </w:rPr>
      </w:pPr>
      <w:r w:rsidRPr="0030741F">
        <w:rPr>
          <w:rFonts w:cs="Times New Roman"/>
          <w:b/>
        </w:rPr>
        <w:t xml:space="preserve">Общие сведения </w:t>
      </w:r>
    </w:p>
    <w:p w14:paraId="4DAD59C7" w14:textId="1B4B6382" w:rsidR="003C62C6" w:rsidRPr="0030741F" w:rsidRDefault="003C62C6" w:rsidP="003C62C6">
      <w:pPr>
        <w:pStyle w:val="Normal1"/>
        <w:tabs>
          <w:tab w:val="left" w:pos="0"/>
        </w:tabs>
        <w:spacing w:line="360" w:lineRule="auto"/>
        <w:ind w:firstLine="699"/>
        <w:jc w:val="both"/>
        <w:rPr>
          <w:rFonts w:cs="Times New Roman"/>
          <w:shd w:val="clear" w:color="auto" w:fill="FFFFFF"/>
        </w:rPr>
      </w:pPr>
      <w:r w:rsidRPr="0030741F">
        <w:rPr>
          <w:rFonts w:cs="Times New Roman"/>
          <w:shd w:val="clear" w:color="auto" w:fill="FFFFFF"/>
        </w:rPr>
        <w:t xml:space="preserve">Одним из частых клинически значимых побочных эффектов химиотерапии (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w:t>
      </w:r>
      <w:r>
        <w:rPr>
          <w:rFonts w:cs="Times New Roman"/>
          <w:shd w:val="clear" w:color="auto" w:fill="FFFFFF"/>
        </w:rPr>
        <w:t xml:space="preserve">играет жизненно </w:t>
      </w:r>
      <w:r w:rsidRPr="0030741F">
        <w:rPr>
          <w:rFonts w:cs="Times New Roman"/>
          <w:shd w:val="clear" w:color="auto" w:fill="FFFFFF"/>
        </w:rPr>
        <w:t>важную роль в сопроводительной терапии больных</w:t>
      </w:r>
      <w:r>
        <w:rPr>
          <w:rFonts w:cs="Times New Roman"/>
          <w:shd w:val="clear" w:color="auto" w:fill="FFFFFF"/>
        </w:rPr>
        <w:t xml:space="preserve"> </w:t>
      </w:r>
      <w:r w:rsidR="00F93ED8">
        <w:rPr>
          <w:rFonts w:cs="Times New Roman"/>
          <w:shd w:val="clear" w:color="auto" w:fill="FFFFFF"/>
        </w:rPr>
        <w:t>множественной миеломой</w:t>
      </w:r>
      <w:r w:rsidRPr="0030741F">
        <w:rPr>
          <w:rFonts w:cs="Times New Roman"/>
          <w:shd w:val="clear" w:color="auto" w:fill="FFFFFF"/>
        </w:rPr>
        <w:t xml:space="preserve">. </w:t>
      </w:r>
    </w:p>
    <w:p w14:paraId="0C349C49" w14:textId="77777777" w:rsidR="003C62C6" w:rsidRDefault="003C62C6" w:rsidP="003C62C6">
      <w:pPr>
        <w:pStyle w:val="Normal1"/>
        <w:tabs>
          <w:tab w:val="left" w:pos="0"/>
        </w:tabs>
        <w:spacing w:line="360" w:lineRule="auto"/>
        <w:ind w:firstLine="699"/>
        <w:jc w:val="both"/>
        <w:rPr>
          <w:rFonts w:cs="Times New Roman"/>
          <w:shd w:val="clear" w:color="auto" w:fill="FFFFFF"/>
        </w:rPr>
      </w:pPr>
      <w:r w:rsidRPr="0030741F">
        <w:rPr>
          <w:rFonts w:cs="Times New Roman"/>
          <w:shd w:val="clear" w:color="auto" w:fill="FFFFFF"/>
        </w:rPr>
        <w:t>Тошнота и рвота развиваются при возбуждении рвотного центра несколькими путями - при воздействии нейрот</w:t>
      </w:r>
      <w:r>
        <w:rPr>
          <w:rFonts w:cs="Times New Roman"/>
          <w:shd w:val="clear" w:color="auto" w:fill="FFFFFF"/>
        </w:rPr>
        <w:t xml:space="preserve">рансмиттеров на его рецепторы, </w:t>
      </w:r>
      <w:r w:rsidRPr="0030741F">
        <w:rPr>
          <w:rFonts w:cs="Times New Roman"/>
          <w:shd w:val="clear" w:color="auto" w:fill="FFFFFF"/>
        </w:rPr>
        <w:t>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w:t>
      </w:r>
      <w:r>
        <w:rPr>
          <w:rFonts w:cs="Times New Roman"/>
          <w:shd w:val="clear" w:color="auto" w:fill="FFFFFF"/>
        </w:rPr>
        <w:t>н</w:t>
      </w:r>
      <w:r w:rsidRPr="0030741F">
        <w:rPr>
          <w:rFonts w:cs="Times New Roman"/>
          <w:shd w:val="clear" w:color="auto" w:fill="FFFFFF"/>
        </w:rPr>
        <w:t>ейрокинин-1</w:t>
      </w:r>
      <w:r>
        <w:rPr>
          <w:rFonts w:cs="Times New Roman"/>
          <w:shd w:val="clear" w:color="auto" w:fill="FFFFFF"/>
        </w:rPr>
        <w:t xml:space="preserve"> - </w:t>
      </w:r>
      <w:r w:rsidRPr="0030741F">
        <w:rPr>
          <w:rFonts w:cs="Times New Roman"/>
          <w:shd w:val="clear" w:color="auto" w:fill="FFFFFF"/>
          <w:lang w:val="en-US"/>
        </w:rPr>
        <w:t>NK</w:t>
      </w:r>
      <w:r w:rsidRPr="0030741F">
        <w:rPr>
          <w:rFonts w:cs="Times New Roman"/>
          <w:shd w:val="clear" w:color="auto" w:fill="FFFFFF"/>
        </w:rPr>
        <w:t>-1). Противорвотные препараты избирательно блокируют какой-либо из перечи</w:t>
      </w:r>
      <w:r>
        <w:rPr>
          <w:rFonts w:cs="Times New Roman"/>
          <w:shd w:val="clear" w:color="auto" w:fill="FFFFFF"/>
        </w:rPr>
        <w:t>сленных нейротрансмиттеров</w:t>
      </w:r>
      <w:r w:rsidRPr="0030741F">
        <w:rPr>
          <w:rFonts w:cs="Times New Roman"/>
          <w:shd w:val="clear" w:color="auto" w:fill="FFFFFF"/>
        </w:rPr>
        <w:t>.</w:t>
      </w:r>
    </w:p>
    <w:p w14:paraId="31541FB6" w14:textId="22A8B30B" w:rsidR="003C62C6" w:rsidRPr="003C62C6" w:rsidRDefault="003C62C6" w:rsidP="003C62C6">
      <w:pPr>
        <w:pStyle w:val="Normal1"/>
        <w:numPr>
          <w:ilvl w:val="3"/>
          <w:numId w:val="13"/>
        </w:numPr>
        <w:spacing w:line="360" w:lineRule="auto"/>
        <w:ind w:left="709"/>
        <w:jc w:val="both"/>
        <w:rPr>
          <w:rFonts w:cs="Times New Roman"/>
          <w:shd w:val="clear" w:color="auto" w:fill="FFFFFF"/>
        </w:rPr>
      </w:pPr>
      <w:r w:rsidRPr="00F35BFF">
        <w:rPr>
          <w:rFonts w:cs="Times New Roman"/>
          <w:b/>
          <w:shd w:val="clear" w:color="auto" w:fill="FFFFFF"/>
        </w:rPr>
        <w:t>Типы тошноты и рвоты</w:t>
      </w:r>
    </w:p>
    <w:p w14:paraId="03514956" w14:textId="77777777" w:rsidR="003C62C6" w:rsidRPr="000E4213" w:rsidRDefault="003C62C6" w:rsidP="00CE6C1C">
      <w:pPr>
        <w:pStyle w:val="Normal1"/>
        <w:numPr>
          <w:ilvl w:val="0"/>
          <w:numId w:val="79"/>
        </w:numPr>
        <w:tabs>
          <w:tab w:val="left" w:pos="0"/>
        </w:tabs>
        <w:spacing w:line="360" w:lineRule="auto"/>
        <w:jc w:val="both"/>
        <w:rPr>
          <w:rFonts w:cs="Times New Roman"/>
          <w:shd w:val="clear" w:color="auto" w:fill="FFFFFF"/>
        </w:rPr>
      </w:pPr>
      <w:r w:rsidRPr="0030741F">
        <w:rPr>
          <w:rFonts w:cs="Times New Roman"/>
          <w:shd w:val="clear" w:color="auto" w:fill="FFFFFF"/>
        </w:rPr>
        <w:t xml:space="preserve">Острая рвота </w:t>
      </w:r>
      <w:r>
        <w:rPr>
          <w:rFonts w:cs="Times New Roman"/>
          <w:shd w:val="clear" w:color="auto" w:fill="FFFFFF"/>
        </w:rPr>
        <w:t xml:space="preserve">– </w:t>
      </w:r>
      <w:r w:rsidRPr="000E4213">
        <w:rPr>
          <w:rFonts w:cs="Times New Roman"/>
          <w:shd w:val="clear" w:color="auto" w:fill="FFFFFF"/>
        </w:rPr>
        <w:t xml:space="preserve">развивается в </w:t>
      </w:r>
      <w:r>
        <w:rPr>
          <w:rFonts w:cs="Times New Roman"/>
          <w:shd w:val="clear" w:color="auto" w:fill="FFFFFF"/>
        </w:rPr>
        <w:t>первые 24 ч после ХТ;</w:t>
      </w:r>
      <w:r w:rsidRPr="000E4213">
        <w:rPr>
          <w:rFonts w:cs="Times New Roman"/>
          <w:shd w:val="clear" w:color="auto" w:fill="FFFFFF"/>
        </w:rPr>
        <w:t xml:space="preserve"> отличается высокой интенсивностью</w:t>
      </w:r>
      <w:r>
        <w:rPr>
          <w:rFonts w:cs="Times New Roman"/>
          <w:shd w:val="clear" w:color="auto" w:fill="FFFFFF"/>
        </w:rPr>
        <w:t>;</w:t>
      </w:r>
      <w:r w:rsidRPr="000E4213">
        <w:rPr>
          <w:rFonts w:cs="Times New Roman"/>
          <w:shd w:val="clear" w:color="auto" w:fill="FFFFFF"/>
        </w:rPr>
        <w:t xml:space="preserve"> редко сопровождается тошнотой.</w:t>
      </w:r>
    </w:p>
    <w:p w14:paraId="60770EE7" w14:textId="77777777" w:rsidR="003C62C6" w:rsidRPr="000E4213" w:rsidRDefault="003C62C6" w:rsidP="00CE6C1C">
      <w:pPr>
        <w:pStyle w:val="Normal1"/>
        <w:numPr>
          <w:ilvl w:val="0"/>
          <w:numId w:val="79"/>
        </w:numPr>
        <w:tabs>
          <w:tab w:val="left" w:pos="0"/>
        </w:tabs>
        <w:spacing w:line="360" w:lineRule="auto"/>
        <w:jc w:val="both"/>
        <w:rPr>
          <w:rFonts w:cs="Times New Roman"/>
          <w:shd w:val="clear" w:color="auto" w:fill="FFFFFF"/>
        </w:rPr>
      </w:pPr>
      <w:r w:rsidRPr="009C28FA">
        <w:rPr>
          <w:rFonts w:cs="Times New Roman"/>
          <w:shd w:val="clear" w:color="auto" w:fill="FFFFFF"/>
        </w:rPr>
        <w:t xml:space="preserve">Отсроченная рвота </w:t>
      </w:r>
      <w:r>
        <w:rPr>
          <w:rFonts w:cs="Times New Roman"/>
          <w:shd w:val="clear" w:color="auto" w:fill="FFFFFF"/>
        </w:rPr>
        <w:t xml:space="preserve">– </w:t>
      </w:r>
      <w:r w:rsidRPr="000E4213">
        <w:rPr>
          <w:rFonts w:cs="Times New Roman"/>
          <w:shd w:val="clear" w:color="auto" w:fill="FFFFFF"/>
        </w:rPr>
        <w:t>развивается на 2-5 сутки после начала ХТ</w:t>
      </w:r>
      <w:r>
        <w:rPr>
          <w:rFonts w:cs="Times New Roman"/>
          <w:shd w:val="clear" w:color="auto" w:fill="FFFFFF"/>
        </w:rPr>
        <w:t>;</w:t>
      </w:r>
      <w:r w:rsidRPr="000E4213">
        <w:rPr>
          <w:rFonts w:cs="Times New Roman"/>
          <w:shd w:val="clear" w:color="auto" w:fill="FFFFFF"/>
        </w:rPr>
        <w:t xml:space="preserve"> менее интенсивна, чем острая</w:t>
      </w:r>
      <w:r>
        <w:rPr>
          <w:rFonts w:cs="Times New Roman"/>
          <w:shd w:val="clear" w:color="auto" w:fill="FFFFFF"/>
        </w:rPr>
        <w:t>;</w:t>
      </w:r>
      <w:r w:rsidRPr="000E4213">
        <w:rPr>
          <w:rFonts w:cs="Times New Roman"/>
          <w:shd w:val="clear" w:color="auto" w:fill="FFFFFF"/>
        </w:rPr>
        <w:t xml:space="preserve"> </w:t>
      </w:r>
      <w:r>
        <w:rPr>
          <w:rFonts w:cs="Times New Roman"/>
          <w:shd w:val="clear" w:color="auto" w:fill="FFFFFF"/>
        </w:rPr>
        <w:t>часто</w:t>
      </w:r>
      <w:r w:rsidRPr="000E4213">
        <w:rPr>
          <w:rFonts w:cs="Times New Roman"/>
          <w:shd w:val="clear" w:color="auto" w:fill="FFFFFF"/>
        </w:rPr>
        <w:t xml:space="preserve"> сопровождается постоянной тошнотой.</w:t>
      </w:r>
    </w:p>
    <w:p w14:paraId="5283A9A2" w14:textId="77777777" w:rsidR="003C62C6" w:rsidRPr="000E4213" w:rsidRDefault="003C62C6" w:rsidP="00CE6C1C">
      <w:pPr>
        <w:pStyle w:val="Normal1"/>
        <w:numPr>
          <w:ilvl w:val="0"/>
          <w:numId w:val="79"/>
        </w:numPr>
        <w:tabs>
          <w:tab w:val="left" w:pos="0"/>
        </w:tabs>
        <w:spacing w:line="360" w:lineRule="auto"/>
        <w:jc w:val="both"/>
        <w:rPr>
          <w:rFonts w:cs="Times New Roman"/>
          <w:shd w:val="clear" w:color="auto" w:fill="FFFFFF"/>
        </w:rPr>
      </w:pPr>
      <w:r w:rsidRPr="009C28FA">
        <w:rPr>
          <w:rFonts w:cs="Times New Roman"/>
          <w:shd w:val="clear" w:color="auto" w:fill="FFFFFF"/>
        </w:rPr>
        <w:t>Условно-рефлекторная рвота</w:t>
      </w:r>
      <w:r>
        <w:rPr>
          <w:rFonts w:cs="Times New Roman"/>
          <w:shd w:val="clear" w:color="auto" w:fill="FFFFFF"/>
        </w:rPr>
        <w:t xml:space="preserve"> – развивается как </w:t>
      </w:r>
      <w:r w:rsidRPr="000E4213">
        <w:rPr>
          <w:rFonts w:cs="Times New Roman"/>
          <w:shd w:val="clear" w:color="auto" w:fill="FFFFFF"/>
        </w:rPr>
        <w:t>условный рефлекс на ХТ и/или сопутствующие ей манипуляции и окружающую обстановку</w:t>
      </w:r>
      <w:r>
        <w:rPr>
          <w:rFonts w:cs="Times New Roman"/>
          <w:shd w:val="clear" w:color="auto" w:fill="FFFFFF"/>
        </w:rPr>
        <w:t>; р</w:t>
      </w:r>
      <w:r w:rsidRPr="000E4213">
        <w:rPr>
          <w:rFonts w:cs="Times New Roman"/>
          <w:shd w:val="clear" w:color="auto" w:fill="FFFFFF"/>
        </w:rPr>
        <w:t xml:space="preserve">иск ее развития </w:t>
      </w:r>
      <w:r w:rsidRPr="000E4213">
        <w:rPr>
          <w:rFonts w:cs="Times New Roman"/>
          <w:shd w:val="clear" w:color="auto" w:fill="FFFFFF"/>
        </w:rPr>
        <w:lastRenderedPageBreak/>
        <w:t xml:space="preserve">увеличивается </w:t>
      </w:r>
      <w:r>
        <w:rPr>
          <w:rFonts w:cs="Times New Roman"/>
          <w:shd w:val="clear" w:color="auto" w:fill="FFFFFF"/>
        </w:rPr>
        <w:t>с</w:t>
      </w:r>
      <w:r w:rsidRPr="000E4213">
        <w:rPr>
          <w:rFonts w:cs="Times New Roman"/>
          <w:shd w:val="clear" w:color="auto" w:fill="FFFFFF"/>
        </w:rPr>
        <w:t xml:space="preserve"> </w:t>
      </w:r>
      <w:r>
        <w:rPr>
          <w:rFonts w:cs="Times New Roman"/>
          <w:shd w:val="clear" w:color="auto" w:fill="FFFFFF"/>
        </w:rPr>
        <w:t>количеством</w:t>
      </w:r>
      <w:r w:rsidRPr="000E4213">
        <w:rPr>
          <w:rFonts w:cs="Times New Roman"/>
          <w:shd w:val="clear" w:color="auto" w:fill="FFFFFF"/>
        </w:rPr>
        <w:t xml:space="preserve"> курсов</w:t>
      </w:r>
      <w:r>
        <w:rPr>
          <w:rFonts w:cs="Times New Roman"/>
          <w:shd w:val="clear" w:color="auto" w:fill="FFFFFF"/>
        </w:rPr>
        <w:t xml:space="preserve"> ХТ; </w:t>
      </w:r>
      <w:r w:rsidRPr="000E4213">
        <w:rPr>
          <w:rFonts w:cs="Times New Roman"/>
          <w:shd w:val="clear" w:color="auto" w:fill="FFFFFF"/>
        </w:rPr>
        <w:t>может сохраняться в течение длительного времени после окончания ХТ.</w:t>
      </w:r>
    </w:p>
    <w:p w14:paraId="200F840B" w14:textId="77777777" w:rsidR="003C62C6" w:rsidRPr="000E4213" w:rsidRDefault="003C62C6" w:rsidP="00CE6C1C">
      <w:pPr>
        <w:pStyle w:val="Normal1"/>
        <w:numPr>
          <w:ilvl w:val="0"/>
          <w:numId w:val="79"/>
        </w:numPr>
        <w:tabs>
          <w:tab w:val="left" w:pos="0"/>
        </w:tabs>
        <w:spacing w:line="360" w:lineRule="auto"/>
        <w:jc w:val="both"/>
        <w:rPr>
          <w:rFonts w:cs="Times New Roman"/>
          <w:shd w:val="clear" w:color="auto" w:fill="FFFFFF"/>
        </w:rPr>
      </w:pPr>
      <w:r w:rsidRPr="009C28FA">
        <w:rPr>
          <w:rFonts w:cs="Times New Roman"/>
          <w:shd w:val="clear" w:color="auto" w:fill="FFFFFF"/>
        </w:rPr>
        <w:t xml:space="preserve">Неконтролируемая тошнота и рвота </w:t>
      </w:r>
      <w:r>
        <w:rPr>
          <w:rFonts w:cs="Times New Roman"/>
          <w:shd w:val="clear" w:color="auto" w:fill="FFFFFF"/>
        </w:rPr>
        <w:t xml:space="preserve">– </w:t>
      </w:r>
      <w:r w:rsidRPr="000E4213">
        <w:rPr>
          <w:rFonts w:cs="Times New Roman"/>
          <w:shd w:val="clear" w:color="auto" w:fill="FFFFFF"/>
        </w:rPr>
        <w:t>развивается на фоне адекватной антиэметической профилактики и требует дополнительной коррекции.</w:t>
      </w:r>
    </w:p>
    <w:p w14:paraId="581FBBD2" w14:textId="77777777" w:rsidR="003C62C6" w:rsidRDefault="003C62C6" w:rsidP="00CE6C1C">
      <w:pPr>
        <w:pStyle w:val="Normal1"/>
        <w:numPr>
          <w:ilvl w:val="0"/>
          <w:numId w:val="79"/>
        </w:numPr>
        <w:tabs>
          <w:tab w:val="left" w:pos="0"/>
        </w:tabs>
        <w:spacing w:line="360" w:lineRule="auto"/>
        <w:jc w:val="both"/>
        <w:rPr>
          <w:rFonts w:cs="Times New Roman"/>
          <w:shd w:val="clear" w:color="auto" w:fill="FFFFFF"/>
        </w:rPr>
      </w:pPr>
      <w:r w:rsidRPr="009C28FA">
        <w:rPr>
          <w:rFonts w:cs="Times New Roman"/>
          <w:shd w:val="clear" w:color="auto" w:fill="FFFFFF"/>
        </w:rPr>
        <w:t xml:space="preserve">Рефрактерная рвота </w:t>
      </w:r>
      <w:r>
        <w:rPr>
          <w:rFonts w:cs="Times New Roman"/>
          <w:shd w:val="clear" w:color="auto" w:fill="FFFFFF"/>
        </w:rPr>
        <w:t xml:space="preserve">– </w:t>
      </w:r>
      <w:r w:rsidRPr="000E4213">
        <w:rPr>
          <w:rFonts w:cs="Times New Roman"/>
          <w:shd w:val="clear" w:color="auto" w:fill="FFFFFF"/>
        </w:rPr>
        <w:t>возникает на последующих курсах ХТ при неэффективности противорвотной профилактики и / или препаратов резерва на предыдущих курсах лечения.</w:t>
      </w:r>
    </w:p>
    <w:p w14:paraId="31BA1841" w14:textId="7F409F61" w:rsidR="003C62C6" w:rsidRPr="003C62C6" w:rsidRDefault="003C62C6" w:rsidP="003C62C6">
      <w:pPr>
        <w:pStyle w:val="Normal1"/>
        <w:numPr>
          <w:ilvl w:val="0"/>
          <w:numId w:val="13"/>
        </w:numPr>
        <w:tabs>
          <w:tab w:val="left" w:pos="0"/>
        </w:tabs>
        <w:spacing w:line="360" w:lineRule="auto"/>
        <w:jc w:val="both"/>
        <w:rPr>
          <w:rFonts w:cs="Times New Roman"/>
          <w:shd w:val="clear" w:color="auto" w:fill="FFFFFF"/>
        </w:rPr>
      </w:pPr>
      <w:r w:rsidRPr="003C62C6">
        <w:rPr>
          <w:rFonts w:cs="Times New Roman"/>
          <w:b/>
          <w:shd w:val="clear" w:color="auto" w:fill="FFFFFF"/>
        </w:rPr>
        <w:t>Эметогенный потенциал противоопухолевых препаратов</w:t>
      </w:r>
    </w:p>
    <w:p w14:paraId="4B413B99" w14:textId="77777777" w:rsidR="003C62C6" w:rsidRPr="0030741F" w:rsidRDefault="003C62C6" w:rsidP="003C62C6">
      <w:pPr>
        <w:pStyle w:val="Normal1"/>
        <w:tabs>
          <w:tab w:val="left" w:pos="0"/>
        </w:tabs>
        <w:spacing w:line="360" w:lineRule="auto"/>
        <w:jc w:val="both"/>
        <w:rPr>
          <w:rFonts w:cs="Times New Roman"/>
          <w:shd w:val="clear" w:color="auto" w:fill="FFFFFF"/>
        </w:rPr>
      </w:pPr>
      <w:r>
        <w:rPr>
          <w:rFonts w:cs="Times New Roman"/>
          <w:shd w:val="clear" w:color="auto" w:fill="FFFFFF"/>
        </w:rPr>
        <w:tab/>
      </w:r>
      <w:r>
        <w:rPr>
          <w:rFonts w:cs="Times New Roman"/>
          <w:shd w:val="clear" w:color="auto" w:fill="FFFFFF"/>
        </w:rPr>
        <w:tab/>
      </w:r>
      <w:r w:rsidRPr="0030741F">
        <w:rPr>
          <w:rFonts w:cs="Times New Roman"/>
          <w:shd w:val="clear" w:color="auto" w:fill="FFFFFF"/>
        </w:rPr>
        <w:t>Э</w:t>
      </w:r>
      <w:r>
        <w:rPr>
          <w:rFonts w:cs="Times New Roman"/>
          <w:shd w:val="clear" w:color="auto" w:fill="FFFFFF"/>
        </w:rPr>
        <w:t>метогенность</w:t>
      </w:r>
      <w:r w:rsidRPr="0030741F">
        <w:rPr>
          <w:rFonts w:cs="Times New Roman"/>
          <w:shd w:val="clear" w:color="auto" w:fill="FFFFFF"/>
        </w:rPr>
        <w:t xml:space="preserve"> – это риск развития рвоты у больных, получающих противоопухолевый препарат (в монорежиме</w:t>
      </w:r>
      <w:r>
        <w:rPr>
          <w:rFonts w:cs="Times New Roman"/>
          <w:shd w:val="clear" w:color="auto" w:fill="FFFFFF"/>
        </w:rPr>
        <w:t xml:space="preserve">, </w:t>
      </w:r>
      <w:r w:rsidRPr="0030741F">
        <w:rPr>
          <w:rFonts w:cs="Times New Roman"/>
          <w:shd w:val="clear" w:color="auto" w:fill="FFFFFF"/>
        </w:rPr>
        <w:t>без противорвотной терапии</w:t>
      </w:r>
      <w:r>
        <w:rPr>
          <w:rFonts w:cs="Times New Roman"/>
          <w:shd w:val="clear" w:color="auto" w:fill="FFFFFF"/>
        </w:rPr>
        <w:t>)</w:t>
      </w:r>
      <w:r w:rsidRPr="0030741F">
        <w:rPr>
          <w:rFonts w:cs="Times New Roman"/>
          <w:shd w:val="clear" w:color="auto" w:fill="FFFFFF"/>
        </w:rPr>
        <w:t>. Выделено 4 градации эметогенного</w:t>
      </w:r>
      <w:r>
        <w:rPr>
          <w:rFonts w:cs="Times New Roman"/>
          <w:shd w:val="clear" w:color="auto" w:fill="FFFFFF"/>
        </w:rPr>
        <w:t xml:space="preserve"> </w:t>
      </w:r>
      <w:r w:rsidRPr="0030741F">
        <w:rPr>
          <w:rFonts w:cs="Times New Roman"/>
          <w:shd w:val="clear" w:color="auto" w:fill="FFFFFF"/>
        </w:rPr>
        <w:t>потенциала:</w:t>
      </w:r>
    </w:p>
    <w:p w14:paraId="20982916" w14:textId="77777777" w:rsidR="003C62C6" w:rsidRPr="0030741F" w:rsidRDefault="003C62C6" w:rsidP="00CE6C1C">
      <w:pPr>
        <w:pStyle w:val="Normal1"/>
        <w:numPr>
          <w:ilvl w:val="0"/>
          <w:numId w:val="74"/>
        </w:numPr>
        <w:tabs>
          <w:tab w:val="left" w:pos="0"/>
        </w:tabs>
        <w:spacing w:line="360" w:lineRule="auto"/>
        <w:jc w:val="both"/>
        <w:rPr>
          <w:rFonts w:cs="Times New Roman"/>
          <w:shd w:val="clear" w:color="auto" w:fill="FFFFFF"/>
        </w:rPr>
      </w:pPr>
      <w:r w:rsidRPr="0030741F">
        <w:rPr>
          <w:rFonts w:cs="Times New Roman"/>
          <w:shd w:val="clear" w:color="auto" w:fill="FFFFFF"/>
        </w:rPr>
        <w:t>минимальный -  развитие рвоты менее чем у 10% больных;</w:t>
      </w:r>
    </w:p>
    <w:p w14:paraId="086CF5EE" w14:textId="77777777" w:rsidR="003C62C6" w:rsidRPr="0030741F" w:rsidRDefault="003C62C6" w:rsidP="00CE6C1C">
      <w:pPr>
        <w:pStyle w:val="Normal1"/>
        <w:numPr>
          <w:ilvl w:val="0"/>
          <w:numId w:val="74"/>
        </w:numPr>
        <w:tabs>
          <w:tab w:val="left" w:pos="0"/>
        </w:tabs>
        <w:spacing w:line="360" w:lineRule="auto"/>
        <w:jc w:val="both"/>
        <w:rPr>
          <w:rFonts w:cs="Times New Roman"/>
          <w:shd w:val="clear" w:color="auto" w:fill="FFFFFF"/>
        </w:rPr>
      </w:pPr>
      <w:r w:rsidRPr="0030741F">
        <w:rPr>
          <w:rFonts w:cs="Times New Roman"/>
          <w:shd w:val="clear" w:color="auto" w:fill="FFFFFF"/>
        </w:rPr>
        <w:t xml:space="preserve">низкий </w:t>
      </w:r>
      <w:r>
        <w:rPr>
          <w:rFonts w:cs="Times New Roman"/>
          <w:shd w:val="clear" w:color="auto" w:fill="FFFFFF"/>
        </w:rPr>
        <w:t xml:space="preserve">- </w:t>
      </w:r>
      <w:r w:rsidRPr="0030741F">
        <w:rPr>
          <w:rFonts w:cs="Times New Roman"/>
          <w:shd w:val="clear" w:color="auto" w:fill="FFFFFF"/>
        </w:rPr>
        <w:t>развитие рвоты у 10 - 30% больных;</w:t>
      </w:r>
    </w:p>
    <w:p w14:paraId="57236322" w14:textId="77777777" w:rsidR="003C62C6" w:rsidRPr="0030741F" w:rsidRDefault="003C62C6" w:rsidP="00CE6C1C">
      <w:pPr>
        <w:pStyle w:val="Normal1"/>
        <w:numPr>
          <w:ilvl w:val="0"/>
          <w:numId w:val="74"/>
        </w:numPr>
        <w:tabs>
          <w:tab w:val="left" w:pos="0"/>
        </w:tabs>
        <w:spacing w:line="360" w:lineRule="auto"/>
        <w:jc w:val="both"/>
        <w:rPr>
          <w:rFonts w:cs="Times New Roman"/>
          <w:shd w:val="clear" w:color="auto" w:fill="FFFFFF"/>
        </w:rPr>
      </w:pPr>
      <w:r>
        <w:rPr>
          <w:rFonts w:cs="Times New Roman"/>
          <w:shd w:val="clear" w:color="auto" w:fill="FFFFFF"/>
        </w:rPr>
        <w:t xml:space="preserve">средний - </w:t>
      </w:r>
      <w:r w:rsidRPr="0030741F">
        <w:rPr>
          <w:rFonts w:cs="Times New Roman"/>
          <w:shd w:val="clear" w:color="auto" w:fill="FFFFFF"/>
        </w:rPr>
        <w:t>развитие рвоты у 30 - 90% больных;</w:t>
      </w:r>
    </w:p>
    <w:p w14:paraId="039EE79F" w14:textId="77777777" w:rsidR="003C62C6" w:rsidRPr="0030741F" w:rsidRDefault="003C62C6" w:rsidP="00CE6C1C">
      <w:pPr>
        <w:pStyle w:val="Normal1"/>
        <w:numPr>
          <w:ilvl w:val="0"/>
          <w:numId w:val="74"/>
        </w:numPr>
        <w:tabs>
          <w:tab w:val="left" w:pos="0"/>
        </w:tabs>
        <w:spacing w:line="360" w:lineRule="auto"/>
        <w:jc w:val="both"/>
        <w:rPr>
          <w:rFonts w:cs="Times New Roman"/>
          <w:shd w:val="clear" w:color="auto" w:fill="FFFFFF"/>
        </w:rPr>
      </w:pPr>
      <w:r>
        <w:rPr>
          <w:rFonts w:cs="Times New Roman"/>
          <w:shd w:val="clear" w:color="auto" w:fill="FFFFFF"/>
        </w:rPr>
        <w:t xml:space="preserve">высокий - развитие рвоты </w:t>
      </w:r>
      <w:r w:rsidRPr="0030741F">
        <w:rPr>
          <w:rFonts w:cs="Times New Roman"/>
          <w:shd w:val="clear" w:color="auto" w:fill="FFFFFF"/>
        </w:rPr>
        <w:t>более чем у 90 % больных.</w:t>
      </w:r>
    </w:p>
    <w:p w14:paraId="02287131" w14:textId="77777777" w:rsidR="003C62C6" w:rsidRDefault="003C62C6" w:rsidP="003C62C6">
      <w:pPr>
        <w:pStyle w:val="Normal1"/>
        <w:tabs>
          <w:tab w:val="left" w:pos="0"/>
        </w:tabs>
        <w:spacing w:line="360" w:lineRule="auto"/>
        <w:jc w:val="both"/>
        <w:rPr>
          <w:rFonts w:cs="Times New Roman"/>
          <w:shd w:val="clear" w:color="auto" w:fill="FFFFFF"/>
        </w:rPr>
      </w:pPr>
      <w:r w:rsidRPr="00EB0443">
        <w:rPr>
          <w:rFonts w:cs="Times New Roman"/>
          <w:shd w:val="clear" w:color="auto" w:fill="FFFFFF"/>
        </w:rPr>
        <w:tab/>
      </w:r>
      <w:r w:rsidRPr="00EB0443">
        <w:rPr>
          <w:rFonts w:cs="Times New Roman"/>
          <w:shd w:val="clear" w:color="auto" w:fill="FFFFFF"/>
        </w:rPr>
        <w:tab/>
      </w:r>
      <w:r w:rsidRPr="0030741F">
        <w:rPr>
          <w:rFonts w:cs="Times New Roman"/>
          <w:shd w:val="clear" w:color="auto" w:fill="FFFFFF"/>
        </w:rPr>
        <w:t xml:space="preserve">Рекомендации экспертов по принципам противорвотного </w:t>
      </w:r>
      <w:r>
        <w:rPr>
          <w:rFonts w:cs="Times New Roman"/>
          <w:shd w:val="clear" w:color="auto" w:fill="FFFFFF"/>
        </w:rPr>
        <w:t xml:space="preserve">(антиэметогенного) </w:t>
      </w:r>
      <w:r w:rsidRPr="0030741F">
        <w:rPr>
          <w:rFonts w:cs="Times New Roman"/>
          <w:shd w:val="clear" w:color="auto" w:fill="FFFFFF"/>
        </w:rPr>
        <w:t>лечения основываются на том, в какую категорию эметогенного потенциала входит цитостатик</w:t>
      </w:r>
      <w:r>
        <w:rPr>
          <w:rFonts w:cs="Times New Roman"/>
          <w:shd w:val="clear" w:color="auto" w:fill="FFFFFF"/>
        </w:rPr>
        <w:t xml:space="preserve">. </w:t>
      </w:r>
      <w:r w:rsidRPr="0030741F">
        <w:rPr>
          <w:rFonts w:cs="Times New Roman"/>
          <w:shd w:val="clear" w:color="auto" w:fill="FFFFFF"/>
        </w:rPr>
        <w:t>Эметогенный потенциал препаратов для внутривенного введения определяется, как правило, для режима однодневного введения, то есть определ</w:t>
      </w:r>
      <w:r>
        <w:rPr>
          <w:rFonts w:cs="Times New Roman"/>
          <w:shd w:val="clear" w:color="auto" w:fill="FFFFFF"/>
        </w:rPr>
        <w:t>яется</w:t>
      </w:r>
      <w:r w:rsidRPr="0030741F">
        <w:rPr>
          <w:rFonts w:cs="Times New Roman"/>
          <w:shd w:val="clear" w:color="auto" w:fill="FFFFFF"/>
        </w:rPr>
        <w:t xml:space="preserve">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w:t>
      </w:r>
      <w:r>
        <w:rPr>
          <w:rFonts w:cs="Times New Roman"/>
          <w:shd w:val="clear" w:color="auto" w:fill="FFFFFF"/>
        </w:rPr>
        <w:t>-</w:t>
      </w:r>
      <w:r w:rsidRPr="0030741F">
        <w:rPr>
          <w:rFonts w:cs="Times New Roman"/>
          <w:shd w:val="clear" w:color="auto" w:fill="FFFFFF"/>
        </w:rPr>
        <w:t>эметогенных цитостатиков может повышать эметогенн</w:t>
      </w:r>
      <w:r>
        <w:rPr>
          <w:rFonts w:cs="Times New Roman"/>
          <w:shd w:val="clear" w:color="auto" w:fill="FFFFFF"/>
        </w:rPr>
        <w:t>ость режима в целом.</w:t>
      </w:r>
    </w:p>
    <w:p w14:paraId="48967D4D" w14:textId="77777777" w:rsidR="003C62C6" w:rsidRPr="0030741F" w:rsidRDefault="003C62C6" w:rsidP="00CE6C1C">
      <w:pPr>
        <w:pStyle w:val="Normal1"/>
        <w:numPr>
          <w:ilvl w:val="1"/>
          <w:numId w:val="81"/>
        </w:numPr>
        <w:tabs>
          <w:tab w:val="left" w:pos="0"/>
        </w:tabs>
        <w:spacing w:line="360" w:lineRule="auto"/>
        <w:jc w:val="both"/>
        <w:rPr>
          <w:rFonts w:cs="Times New Roman"/>
          <w:b/>
          <w:shd w:val="clear" w:color="auto" w:fill="FFFFFF"/>
        </w:rPr>
      </w:pPr>
      <w:r w:rsidRPr="0030741F">
        <w:rPr>
          <w:rFonts w:cs="Times New Roman"/>
          <w:b/>
          <w:shd w:val="clear" w:color="auto" w:fill="FFFFFF"/>
        </w:rPr>
        <w:t>Схемы противоопухолевого лечения, применяемые в гематологии</w:t>
      </w:r>
    </w:p>
    <w:p w14:paraId="5051D2F5" w14:textId="77777777" w:rsidR="003C62C6" w:rsidRPr="0030741F" w:rsidRDefault="003C62C6" w:rsidP="003C62C6">
      <w:pPr>
        <w:pStyle w:val="Normal1"/>
        <w:tabs>
          <w:tab w:val="left" w:pos="0"/>
        </w:tabs>
        <w:spacing w:line="360" w:lineRule="auto"/>
        <w:jc w:val="both"/>
        <w:rPr>
          <w:rFonts w:cs="Times New Roman"/>
          <w:shd w:val="clear" w:color="auto" w:fill="FFFFFF"/>
        </w:rPr>
      </w:pPr>
      <w:r>
        <w:rPr>
          <w:rFonts w:cs="Times New Roman"/>
          <w:shd w:val="clear" w:color="auto" w:fill="FFFFFF"/>
        </w:rPr>
        <w:tab/>
      </w:r>
      <w:r>
        <w:rPr>
          <w:rFonts w:cs="Times New Roman"/>
          <w:shd w:val="clear" w:color="auto" w:fill="FFFFFF"/>
        </w:rPr>
        <w:tab/>
      </w:r>
      <w:r w:rsidRPr="0030741F">
        <w:rPr>
          <w:rFonts w:cs="Times New Roman"/>
          <w:shd w:val="clear" w:color="auto" w:fill="FFFFFF"/>
        </w:rPr>
        <w:t xml:space="preserve">Курсы ХТ, применяющиеся в онкогематологии, как правило, относятся к категории среднего и высокого эметогенного потенциала. </w:t>
      </w:r>
    </w:p>
    <w:p w14:paraId="6E16CEA1" w14:textId="77777777" w:rsidR="003C62C6" w:rsidRDefault="003C62C6" w:rsidP="00CE6C1C">
      <w:pPr>
        <w:pStyle w:val="Normal1"/>
        <w:numPr>
          <w:ilvl w:val="0"/>
          <w:numId w:val="80"/>
        </w:numPr>
        <w:tabs>
          <w:tab w:val="left" w:pos="0"/>
        </w:tabs>
        <w:spacing w:line="360" w:lineRule="auto"/>
        <w:jc w:val="both"/>
        <w:rPr>
          <w:rFonts w:cs="Times New Roman"/>
          <w:shd w:val="clear" w:color="auto" w:fill="FFFFFF"/>
        </w:rPr>
      </w:pPr>
      <w:r w:rsidRPr="0030741F">
        <w:rPr>
          <w:rFonts w:cs="Times New Roman"/>
          <w:shd w:val="clear" w:color="auto" w:fill="FFFFFF"/>
        </w:rPr>
        <w:t xml:space="preserve">Примеры </w:t>
      </w:r>
      <w:r>
        <w:rPr>
          <w:rFonts w:cs="Times New Roman"/>
          <w:shd w:val="clear" w:color="auto" w:fill="FFFFFF"/>
        </w:rPr>
        <w:t>ХТ</w:t>
      </w:r>
      <w:r w:rsidRPr="0030741F">
        <w:rPr>
          <w:rFonts w:cs="Times New Roman"/>
          <w:shd w:val="clear" w:color="auto" w:fill="FFFFFF"/>
        </w:rPr>
        <w:t xml:space="preserve"> с высокой эметогенностью: CHOP,</w:t>
      </w:r>
      <w:r w:rsidRPr="0079248E">
        <w:rPr>
          <w:rFonts w:cs="Times New Roman"/>
          <w:shd w:val="clear" w:color="auto" w:fill="FFFFFF"/>
        </w:rPr>
        <w:t xml:space="preserve"> </w:t>
      </w:r>
      <w:r w:rsidRPr="0030741F">
        <w:rPr>
          <w:rFonts w:cs="Times New Roman"/>
          <w:shd w:val="clear" w:color="auto" w:fill="FFFFFF"/>
        </w:rPr>
        <w:t>ABVD,</w:t>
      </w:r>
      <w:r>
        <w:rPr>
          <w:rFonts w:cs="Times New Roman"/>
          <w:shd w:val="clear" w:color="auto" w:fill="FFFFFF"/>
        </w:rPr>
        <w:t xml:space="preserve"> </w:t>
      </w:r>
      <w:r w:rsidRPr="0030741F">
        <w:rPr>
          <w:rFonts w:cs="Times New Roman"/>
          <w:shd w:val="clear" w:color="auto" w:fill="FFFFFF"/>
        </w:rPr>
        <w:t xml:space="preserve">DHAP, </w:t>
      </w:r>
      <w:r w:rsidRPr="0079248E">
        <w:rPr>
          <w:rFonts w:eastAsia="Calibri" w:cs="Times New Roman"/>
          <w:lang w:val="en-US"/>
        </w:rPr>
        <w:t>ESHAP</w:t>
      </w:r>
      <w:r w:rsidRPr="0079248E">
        <w:rPr>
          <w:rFonts w:cs="Times New Roman"/>
          <w:shd w:val="clear" w:color="auto" w:fill="FFFFFF"/>
        </w:rPr>
        <w:t>,</w:t>
      </w:r>
      <w:r>
        <w:rPr>
          <w:rFonts w:cs="Times New Roman"/>
          <w:shd w:val="clear" w:color="auto" w:fill="FFFFFF"/>
        </w:rPr>
        <w:t xml:space="preserve"> </w:t>
      </w:r>
      <w:r w:rsidRPr="0030741F">
        <w:rPr>
          <w:rFonts w:cs="Times New Roman"/>
          <w:shd w:val="clear" w:color="auto" w:fill="FFFFFF"/>
        </w:rPr>
        <w:t>ICE, даунорубицин + цитарабин, применение высоких доз мелфалана, циклофосфана.</w:t>
      </w:r>
    </w:p>
    <w:p w14:paraId="7C01D738" w14:textId="77777777" w:rsidR="003C62C6" w:rsidRPr="0030741F" w:rsidRDefault="003C62C6" w:rsidP="00CE6C1C">
      <w:pPr>
        <w:pStyle w:val="Normal1"/>
        <w:numPr>
          <w:ilvl w:val="0"/>
          <w:numId w:val="80"/>
        </w:numPr>
        <w:tabs>
          <w:tab w:val="left" w:pos="0"/>
        </w:tabs>
        <w:spacing w:line="360" w:lineRule="auto"/>
        <w:jc w:val="both"/>
        <w:rPr>
          <w:rFonts w:cs="Times New Roman"/>
          <w:shd w:val="clear" w:color="auto" w:fill="FFFFFF"/>
        </w:rPr>
      </w:pPr>
      <w:r>
        <w:rPr>
          <w:rFonts w:cs="Times New Roman"/>
          <w:shd w:val="clear" w:color="auto" w:fill="FFFFFF"/>
        </w:rPr>
        <w:t>Примеры</w:t>
      </w:r>
      <w:r w:rsidRPr="0030741F">
        <w:rPr>
          <w:rFonts w:cs="Times New Roman"/>
          <w:shd w:val="clear" w:color="auto" w:fill="FFFFFF"/>
        </w:rPr>
        <w:t xml:space="preserve"> </w:t>
      </w:r>
      <w:r>
        <w:rPr>
          <w:rFonts w:cs="Times New Roman"/>
          <w:shd w:val="clear" w:color="auto" w:fill="FFFFFF"/>
        </w:rPr>
        <w:t>ХТ</w:t>
      </w:r>
      <w:r w:rsidRPr="0030741F">
        <w:rPr>
          <w:rFonts w:cs="Times New Roman"/>
          <w:shd w:val="clear" w:color="auto" w:fill="FFFFFF"/>
        </w:rPr>
        <w:t xml:space="preserve"> со средней эметогенностью: 7+3 (идарубицин+цитарабин), </w:t>
      </w:r>
      <w:r w:rsidRPr="0030741F">
        <w:rPr>
          <w:rFonts w:cs="Times New Roman"/>
          <w:shd w:val="clear" w:color="auto" w:fill="FFFFFF"/>
          <w:lang w:val="en-US"/>
        </w:rPr>
        <w:t>VCD</w:t>
      </w:r>
      <w:r w:rsidRPr="0030741F">
        <w:rPr>
          <w:rFonts w:cs="Times New Roman"/>
          <w:shd w:val="clear" w:color="auto" w:fill="FFFFFF"/>
        </w:rPr>
        <w:t xml:space="preserve">, </w:t>
      </w:r>
      <w:r>
        <w:rPr>
          <w:rFonts w:cs="Times New Roman"/>
          <w:shd w:val="clear" w:color="auto" w:fill="FFFFFF"/>
        </w:rPr>
        <w:t xml:space="preserve">НАМ, </w:t>
      </w:r>
      <w:r w:rsidRPr="0030741F">
        <w:rPr>
          <w:rFonts w:cs="Times New Roman"/>
          <w:shd w:val="clear" w:color="auto" w:fill="FFFFFF"/>
        </w:rPr>
        <w:t>комбинации с кармустином, комбинации с мелфаланом (в средних и низких дозах)</w:t>
      </w:r>
      <w:r>
        <w:rPr>
          <w:rFonts w:cs="Times New Roman"/>
          <w:shd w:val="clear" w:color="auto" w:fill="FFFFFF"/>
        </w:rPr>
        <w:t>, ВЕАСОРР</w:t>
      </w:r>
      <w:r w:rsidRPr="0030741F">
        <w:rPr>
          <w:rFonts w:cs="Times New Roman"/>
          <w:shd w:val="clear" w:color="auto" w:fill="FFFFFF"/>
        </w:rPr>
        <w:t>.</w:t>
      </w:r>
    </w:p>
    <w:p w14:paraId="6DAA6C5D" w14:textId="77777777" w:rsidR="003C62C6" w:rsidRDefault="003C62C6" w:rsidP="00CE6C1C">
      <w:pPr>
        <w:pStyle w:val="Normal1"/>
        <w:numPr>
          <w:ilvl w:val="0"/>
          <w:numId w:val="80"/>
        </w:numPr>
        <w:tabs>
          <w:tab w:val="left" w:pos="0"/>
        </w:tabs>
        <w:spacing w:line="360" w:lineRule="auto"/>
        <w:jc w:val="both"/>
        <w:rPr>
          <w:rFonts w:cs="Times New Roman"/>
          <w:shd w:val="clear" w:color="auto" w:fill="FFFFFF"/>
        </w:rPr>
      </w:pPr>
      <w:r>
        <w:rPr>
          <w:rFonts w:cs="Times New Roman"/>
          <w:shd w:val="clear" w:color="auto" w:fill="FFFFFF"/>
        </w:rPr>
        <w:lastRenderedPageBreak/>
        <w:t>Примеры ХТ с низкой эметогенностью: гидроксимочевина, этопозид, флударабин.</w:t>
      </w:r>
    </w:p>
    <w:p w14:paraId="3E0C10B7" w14:textId="77777777" w:rsidR="003C62C6" w:rsidRDefault="003C62C6" w:rsidP="00CE6C1C">
      <w:pPr>
        <w:pStyle w:val="Normal1"/>
        <w:numPr>
          <w:ilvl w:val="0"/>
          <w:numId w:val="80"/>
        </w:numPr>
        <w:tabs>
          <w:tab w:val="left" w:pos="0"/>
        </w:tabs>
        <w:spacing w:line="360" w:lineRule="auto"/>
        <w:jc w:val="both"/>
        <w:rPr>
          <w:rFonts w:cs="Times New Roman"/>
          <w:shd w:val="clear" w:color="auto" w:fill="FFFFFF"/>
        </w:rPr>
      </w:pPr>
      <w:r>
        <w:rPr>
          <w:rFonts w:cs="Times New Roman"/>
          <w:shd w:val="clear" w:color="auto" w:fill="FFFFFF"/>
        </w:rPr>
        <w:t xml:space="preserve">Примеры ХТ с минимальной эметогенностью: кладрибин, метотрексат, хлорамбуцил, ниволумаб, ритусимаб. </w:t>
      </w:r>
    </w:p>
    <w:p w14:paraId="00842F31" w14:textId="77777777" w:rsidR="003C62C6" w:rsidRPr="0030741F" w:rsidRDefault="003C62C6" w:rsidP="00CE6C1C">
      <w:pPr>
        <w:pStyle w:val="Normal1"/>
        <w:numPr>
          <w:ilvl w:val="1"/>
          <w:numId w:val="81"/>
        </w:numPr>
        <w:tabs>
          <w:tab w:val="left" w:pos="0"/>
        </w:tabs>
        <w:spacing w:line="360" w:lineRule="auto"/>
        <w:jc w:val="both"/>
        <w:rPr>
          <w:rFonts w:cs="Times New Roman"/>
          <w:b/>
        </w:rPr>
      </w:pPr>
      <w:r w:rsidRPr="0030741F">
        <w:rPr>
          <w:rFonts w:cs="Times New Roman"/>
          <w:b/>
        </w:rPr>
        <w:t>Противорвотные препараты</w:t>
      </w:r>
    </w:p>
    <w:p w14:paraId="6A131F9F" w14:textId="77777777" w:rsidR="003C62C6" w:rsidRPr="0030741F" w:rsidRDefault="003C62C6" w:rsidP="003C62C6">
      <w:pPr>
        <w:pStyle w:val="Normal1"/>
        <w:tabs>
          <w:tab w:val="left" w:pos="0"/>
        </w:tabs>
        <w:spacing w:line="360" w:lineRule="auto"/>
        <w:jc w:val="both"/>
        <w:rPr>
          <w:rFonts w:cs="Times New Roman"/>
        </w:rPr>
      </w:pPr>
      <w:r>
        <w:rPr>
          <w:rFonts w:cs="Times New Roman"/>
        </w:rPr>
        <w:tab/>
      </w:r>
      <w:r>
        <w:rPr>
          <w:rFonts w:cs="Times New Roman"/>
        </w:rPr>
        <w:tab/>
      </w:r>
      <w:r w:rsidRPr="0030741F">
        <w:rPr>
          <w:rFonts w:cs="Times New Roman"/>
        </w:rPr>
        <w:t>Для клинического применения используется 5 групп препаратов, обладающих противорвотным действием:</w:t>
      </w:r>
    </w:p>
    <w:p w14:paraId="7AB11923" w14:textId="77777777" w:rsidR="003C62C6" w:rsidRPr="0030741F" w:rsidRDefault="003C62C6" w:rsidP="00CE6C1C">
      <w:pPr>
        <w:pStyle w:val="Normal1"/>
        <w:numPr>
          <w:ilvl w:val="0"/>
          <w:numId w:val="75"/>
        </w:numPr>
        <w:tabs>
          <w:tab w:val="left" w:pos="0"/>
        </w:tabs>
        <w:spacing w:line="360" w:lineRule="auto"/>
        <w:jc w:val="both"/>
        <w:rPr>
          <w:rFonts w:cs="Times New Roman"/>
        </w:rPr>
      </w:pPr>
      <w:r w:rsidRPr="0030741F">
        <w:rPr>
          <w:rFonts w:cs="Times New Roman"/>
        </w:rPr>
        <w:t>Антагонисты 5-HT3-рецепторов (</w:t>
      </w:r>
      <w:r w:rsidRPr="0030741F">
        <w:rPr>
          <w:rFonts w:cs="Times New Roman"/>
          <w:lang w:val="en-US"/>
        </w:rPr>
        <w:t>HT</w:t>
      </w:r>
      <w:r w:rsidRPr="0030741F">
        <w:rPr>
          <w:rFonts w:cs="Times New Roman"/>
        </w:rPr>
        <w:t xml:space="preserve"> - гидрокситриптамин)</w:t>
      </w:r>
    </w:p>
    <w:p w14:paraId="771E3B1D" w14:textId="77777777" w:rsidR="003C62C6" w:rsidRPr="0030741F" w:rsidRDefault="003C62C6" w:rsidP="00CE6C1C">
      <w:pPr>
        <w:pStyle w:val="Normal1"/>
        <w:numPr>
          <w:ilvl w:val="0"/>
          <w:numId w:val="75"/>
        </w:numPr>
        <w:tabs>
          <w:tab w:val="left" w:pos="0"/>
        </w:tabs>
        <w:spacing w:line="360" w:lineRule="auto"/>
        <w:jc w:val="both"/>
        <w:rPr>
          <w:rFonts w:cs="Times New Roman"/>
        </w:rPr>
      </w:pPr>
      <w:r w:rsidRPr="0030741F">
        <w:rPr>
          <w:rFonts w:cs="Times New Roman"/>
          <w:bCs/>
        </w:rPr>
        <w:t>Кортикостероиды</w:t>
      </w:r>
    </w:p>
    <w:p w14:paraId="5DCEBAD9" w14:textId="77777777" w:rsidR="003C62C6" w:rsidRPr="0030741F" w:rsidRDefault="003C62C6" w:rsidP="00CE6C1C">
      <w:pPr>
        <w:pStyle w:val="Normal1"/>
        <w:numPr>
          <w:ilvl w:val="0"/>
          <w:numId w:val="75"/>
        </w:numPr>
        <w:tabs>
          <w:tab w:val="left" w:pos="0"/>
        </w:tabs>
        <w:spacing w:line="360" w:lineRule="auto"/>
        <w:jc w:val="both"/>
        <w:rPr>
          <w:rFonts w:cs="Times New Roman"/>
        </w:rPr>
      </w:pPr>
      <w:r w:rsidRPr="0030741F">
        <w:rPr>
          <w:rFonts w:cs="Times New Roman"/>
          <w:bCs/>
        </w:rPr>
        <w:t>Антагонисты рецепторов</w:t>
      </w:r>
      <w:r>
        <w:rPr>
          <w:rFonts w:cs="Times New Roman"/>
          <w:bCs/>
        </w:rPr>
        <w:t xml:space="preserve"> </w:t>
      </w:r>
      <w:r>
        <w:rPr>
          <w:rFonts w:cs="Times New Roman"/>
        </w:rPr>
        <w:t>н</w:t>
      </w:r>
      <w:r w:rsidRPr="0030741F">
        <w:rPr>
          <w:rFonts w:cs="Times New Roman"/>
        </w:rPr>
        <w:t>ейрокинин</w:t>
      </w:r>
      <w:r>
        <w:rPr>
          <w:rFonts w:cs="Times New Roman"/>
        </w:rPr>
        <w:t>а</w:t>
      </w:r>
      <w:r w:rsidRPr="0030741F">
        <w:rPr>
          <w:rFonts w:cs="Times New Roman"/>
        </w:rPr>
        <w:t>-1</w:t>
      </w:r>
      <w:r>
        <w:rPr>
          <w:rFonts w:cs="Times New Roman"/>
        </w:rPr>
        <w:t xml:space="preserve"> (</w:t>
      </w:r>
      <w:r w:rsidRPr="0030741F">
        <w:rPr>
          <w:rFonts w:cs="Times New Roman"/>
          <w:bCs/>
        </w:rPr>
        <w:t>NK</w:t>
      </w:r>
      <w:r>
        <w:rPr>
          <w:rFonts w:cs="Times New Roman"/>
          <w:bCs/>
        </w:rPr>
        <w:t>-</w:t>
      </w:r>
      <w:r w:rsidRPr="0030741F">
        <w:rPr>
          <w:rFonts w:cs="Times New Roman"/>
          <w:bCs/>
        </w:rPr>
        <w:t>1</w:t>
      </w:r>
      <w:r>
        <w:rPr>
          <w:rFonts w:cs="Times New Roman"/>
          <w:bCs/>
        </w:rPr>
        <w:t>)</w:t>
      </w:r>
    </w:p>
    <w:p w14:paraId="5EE305A6" w14:textId="77777777" w:rsidR="003C62C6" w:rsidRPr="0030741F" w:rsidRDefault="003C62C6" w:rsidP="00CE6C1C">
      <w:pPr>
        <w:pStyle w:val="Normal1"/>
        <w:numPr>
          <w:ilvl w:val="0"/>
          <w:numId w:val="75"/>
        </w:numPr>
        <w:tabs>
          <w:tab w:val="left" w:pos="0"/>
        </w:tabs>
        <w:spacing w:line="360" w:lineRule="auto"/>
        <w:jc w:val="both"/>
        <w:rPr>
          <w:rFonts w:cs="Times New Roman"/>
        </w:rPr>
      </w:pPr>
      <w:r w:rsidRPr="0030741F">
        <w:rPr>
          <w:rFonts w:cs="Times New Roman"/>
          <w:bCs/>
        </w:rPr>
        <w:t>Блокаторы рецепторов допамина</w:t>
      </w:r>
    </w:p>
    <w:p w14:paraId="465CA3F2" w14:textId="77777777" w:rsidR="003C62C6" w:rsidRPr="0030741F" w:rsidRDefault="003C62C6" w:rsidP="00CE6C1C">
      <w:pPr>
        <w:pStyle w:val="Normal1"/>
        <w:numPr>
          <w:ilvl w:val="0"/>
          <w:numId w:val="75"/>
        </w:numPr>
        <w:tabs>
          <w:tab w:val="left" w:pos="0"/>
        </w:tabs>
        <w:spacing w:line="360" w:lineRule="auto"/>
        <w:jc w:val="both"/>
        <w:rPr>
          <w:rFonts w:cs="Times New Roman"/>
        </w:rPr>
      </w:pPr>
      <w:r w:rsidRPr="0030741F">
        <w:rPr>
          <w:rFonts w:cs="Times New Roman"/>
          <w:bCs/>
        </w:rPr>
        <w:t>Нейролептики</w:t>
      </w:r>
    </w:p>
    <w:p w14:paraId="6B0A514E" w14:textId="77777777" w:rsidR="003C62C6" w:rsidRPr="0030741F" w:rsidRDefault="003C62C6" w:rsidP="003C62C6">
      <w:pPr>
        <w:pStyle w:val="Normal1"/>
        <w:tabs>
          <w:tab w:val="left" w:pos="0"/>
        </w:tabs>
        <w:spacing w:line="360" w:lineRule="auto"/>
        <w:jc w:val="both"/>
        <w:rPr>
          <w:rFonts w:cs="Times New Roman"/>
          <w:b/>
        </w:rPr>
      </w:pPr>
      <w:r>
        <w:rPr>
          <w:rFonts w:cs="Times New Roman"/>
          <w:b/>
        </w:rPr>
        <w:tab/>
        <w:t xml:space="preserve">3.2.1  </w:t>
      </w:r>
      <w:r w:rsidRPr="0030741F">
        <w:rPr>
          <w:rFonts w:cs="Times New Roman"/>
          <w:b/>
        </w:rPr>
        <w:t>Антагонисты 5-HT3-рецепторов</w:t>
      </w:r>
    </w:p>
    <w:p w14:paraId="05DE07BD" w14:textId="77777777" w:rsidR="003C62C6" w:rsidRPr="0030741F" w:rsidRDefault="003C62C6" w:rsidP="003C62C6">
      <w:pPr>
        <w:pStyle w:val="Normal1"/>
        <w:tabs>
          <w:tab w:val="left" w:pos="0"/>
        </w:tabs>
        <w:spacing w:line="360" w:lineRule="auto"/>
        <w:jc w:val="both"/>
        <w:rPr>
          <w:rFonts w:cs="Times New Roman"/>
        </w:rPr>
      </w:pPr>
      <w:r>
        <w:rPr>
          <w:rFonts w:cs="Times New Roman"/>
        </w:rPr>
        <w:tab/>
      </w:r>
      <w:r>
        <w:rPr>
          <w:rFonts w:cs="Times New Roman"/>
        </w:rPr>
        <w:tab/>
        <w:t>Эта</w:t>
      </w:r>
      <w:r w:rsidRPr="0030741F">
        <w:rPr>
          <w:rFonts w:cs="Times New Roman"/>
        </w:rPr>
        <w:t xml:space="preserve"> групп</w:t>
      </w:r>
      <w:r>
        <w:rPr>
          <w:rFonts w:cs="Times New Roman"/>
        </w:rPr>
        <w:t>а</w:t>
      </w:r>
      <w:r w:rsidRPr="0030741F">
        <w:rPr>
          <w:rFonts w:cs="Times New Roman"/>
        </w:rPr>
        <w:t xml:space="preserve"> препаратов в</w:t>
      </w:r>
      <w:r>
        <w:rPr>
          <w:rFonts w:cs="Times New Roman"/>
        </w:rPr>
        <w:t>ключает</w:t>
      </w:r>
      <w:r w:rsidRPr="0030741F">
        <w:rPr>
          <w:rFonts w:cs="Times New Roman"/>
        </w:rPr>
        <w:t xml:space="preserve"> ондансетрон, гранисетрон, трописетрон, палоносетрон. Механизм действия </w:t>
      </w:r>
      <w:r>
        <w:rPr>
          <w:rFonts w:cs="Times New Roman"/>
        </w:rPr>
        <w:t xml:space="preserve">препаратов </w:t>
      </w:r>
      <w:r w:rsidRPr="0030741F">
        <w:rPr>
          <w:rFonts w:cs="Times New Roman"/>
        </w:rPr>
        <w:t>обусловлен способностью селективно блокировать серотониновые 5-HT3-рецепторы</w:t>
      </w:r>
      <w:r>
        <w:rPr>
          <w:rFonts w:cs="Times New Roman"/>
        </w:rPr>
        <w:t>,</w:t>
      </w:r>
      <w:r w:rsidRPr="00835D9B">
        <w:rPr>
          <w:rFonts w:cs="Times New Roman"/>
        </w:rPr>
        <w:t xml:space="preserve"> </w:t>
      </w:r>
      <w:r w:rsidRPr="0030741F">
        <w:rPr>
          <w:rFonts w:cs="Times New Roman"/>
        </w:rPr>
        <w:t>предупрежда</w:t>
      </w:r>
      <w:r>
        <w:rPr>
          <w:rFonts w:cs="Times New Roman"/>
        </w:rPr>
        <w:t>я</w:t>
      </w:r>
      <w:r w:rsidRPr="0030741F">
        <w:rPr>
          <w:rFonts w:cs="Times New Roman"/>
        </w:rPr>
        <w:t xml:space="preserve"> возникновение рвотного рефлекса</w:t>
      </w:r>
      <w:r>
        <w:rPr>
          <w:rFonts w:cs="Times New Roman"/>
        </w:rPr>
        <w:t xml:space="preserve"> вследствие</w:t>
      </w:r>
      <w:r w:rsidRPr="0030741F">
        <w:rPr>
          <w:rFonts w:cs="Times New Roman"/>
        </w:rPr>
        <w:t xml:space="preserve"> стимуляци</w:t>
      </w:r>
      <w:r>
        <w:rPr>
          <w:rFonts w:cs="Times New Roman"/>
        </w:rPr>
        <w:t>и</w:t>
      </w:r>
      <w:r w:rsidRPr="0030741F">
        <w:rPr>
          <w:rFonts w:cs="Times New Roman"/>
        </w:rPr>
        <w:t xml:space="preserve"> афферентных волокон блуждающего нерва серотонином, выделяющимся из энтерохромаффинных клеток слизистой оболочки </w:t>
      </w:r>
      <w:r>
        <w:rPr>
          <w:rFonts w:cs="Times New Roman"/>
        </w:rPr>
        <w:t>желудочно-кишечного тракта (ЖКТ)</w:t>
      </w:r>
      <w:r w:rsidRPr="0030741F">
        <w:rPr>
          <w:rFonts w:cs="Times New Roman"/>
        </w:rPr>
        <w:t xml:space="preserve">. </w:t>
      </w:r>
      <w:r>
        <w:rPr>
          <w:rFonts w:cs="Times New Roman"/>
        </w:rPr>
        <w:t>А</w:t>
      </w:r>
      <w:r w:rsidRPr="0030741F">
        <w:rPr>
          <w:rFonts w:cs="Times New Roman"/>
        </w:rPr>
        <w:t xml:space="preserve">нтагонисты 5-HT3-рецепторов </w:t>
      </w:r>
      <w:r>
        <w:rPr>
          <w:rFonts w:cs="Times New Roman"/>
        </w:rPr>
        <w:t xml:space="preserve">также </w:t>
      </w:r>
      <w:r w:rsidRPr="0030741F">
        <w:rPr>
          <w:rFonts w:cs="Times New Roman"/>
        </w:rPr>
        <w:t>угнетают центральные звенья рвотного рефлекса, блокируя 5-HT3-рецепторы дна IV желудочка</w:t>
      </w:r>
      <w:r>
        <w:rPr>
          <w:rFonts w:cs="Times New Roman"/>
        </w:rPr>
        <w:t xml:space="preserve"> головного мозга</w:t>
      </w:r>
      <w:r w:rsidRPr="0030741F">
        <w:rPr>
          <w:rFonts w:cs="Times New Roman"/>
        </w:rPr>
        <w:t>. Препараты назначаются за 30-60 минут до ХТ.</w:t>
      </w:r>
      <w:r>
        <w:rPr>
          <w:rFonts w:cs="Times New Roman"/>
        </w:rPr>
        <w:t xml:space="preserve"> </w:t>
      </w:r>
      <w:r w:rsidRPr="0030741F">
        <w:rPr>
          <w:rFonts w:cs="Times New Roman"/>
        </w:rPr>
        <w:t xml:space="preserve">В таблице </w:t>
      </w:r>
      <w:r>
        <w:rPr>
          <w:rFonts w:cs="Times New Roman"/>
        </w:rPr>
        <w:t>2</w:t>
      </w:r>
      <w:r w:rsidRPr="0030741F">
        <w:rPr>
          <w:rFonts w:cs="Times New Roman"/>
        </w:rPr>
        <w:t xml:space="preserve"> указан режим дозирования антагонистов 5-HT3-рецепторов.</w:t>
      </w:r>
    </w:p>
    <w:p w14:paraId="31DB8E71" w14:textId="77777777" w:rsidR="003C62C6" w:rsidRPr="0030741F" w:rsidRDefault="003C62C6" w:rsidP="003C62C6">
      <w:pPr>
        <w:pStyle w:val="Normal1"/>
        <w:tabs>
          <w:tab w:val="left" w:pos="0"/>
        </w:tabs>
        <w:spacing w:line="360" w:lineRule="auto"/>
        <w:ind w:left="0" w:firstLine="0"/>
        <w:jc w:val="both"/>
        <w:rPr>
          <w:rFonts w:cs="Times New Roman"/>
          <w:b/>
        </w:rPr>
      </w:pPr>
      <w:r>
        <w:rPr>
          <w:rFonts w:cs="Times New Roman"/>
          <w:b/>
        </w:rPr>
        <w:tab/>
      </w:r>
      <w:r w:rsidRPr="0030741F">
        <w:rPr>
          <w:rFonts w:cs="Times New Roman"/>
          <w:b/>
        </w:rPr>
        <w:t xml:space="preserve">Таблица </w:t>
      </w:r>
      <w:r>
        <w:rPr>
          <w:rFonts w:cs="Times New Roman"/>
          <w:b/>
        </w:rPr>
        <w:t>2</w:t>
      </w:r>
      <w:r w:rsidRPr="0030741F">
        <w:rPr>
          <w:rFonts w:cs="Times New Roman"/>
          <w:b/>
        </w:rPr>
        <w:t xml:space="preserve"> . Режим дозирования антагонистов 5-HT3-рецепторов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756"/>
        <w:gridCol w:w="3557"/>
      </w:tblGrid>
      <w:tr w:rsidR="003C62C6" w:rsidRPr="0079248E" w14:paraId="3B3C97FD" w14:textId="77777777" w:rsidTr="00FD15FE">
        <w:trPr>
          <w:jc w:val="center"/>
        </w:trPr>
        <w:tc>
          <w:tcPr>
            <w:tcW w:w="2220" w:type="dxa"/>
          </w:tcPr>
          <w:p w14:paraId="4EF4420B" w14:textId="77777777" w:rsidR="003C62C6" w:rsidRPr="0079248E" w:rsidRDefault="003C62C6" w:rsidP="008372B8">
            <w:pPr>
              <w:tabs>
                <w:tab w:val="left" w:pos="0"/>
              </w:tabs>
              <w:jc w:val="center"/>
              <w:rPr>
                <w:szCs w:val="24"/>
                <w:lang w:eastAsia="ru-RU"/>
              </w:rPr>
            </w:pPr>
            <w:r w:rsidRPr="0079248E">
              <w:rPr>
                <w:szCs w:val="24"/>
                <w:lang w:eastAsia="ru-RU"/>
              </w:rPr>
              <w:t>Препарат</w:t>
            </w:r>
          </w:p>
        </w:tc>
        <w:tc>
          <w:tcPr>
            <w:tcW w:w="2756" w:type="dxa"/>
          </w:tcPr>
          <w:p w14:paraId="0B96744B" w14:textId="77777777" w:rsidR="003C62C6" w:rsidRPr="0079248E" w:rsidRDefault="003C62C6" w:rsidP="008372B8">
            <w:pPr>
              <w:tabs>
                <w:tab w:val="left" w:pos="0"/>
              </w:tabs>
              <w:jc w:val="center"/>
              <w:rPr>
                <w:szCs w:val="24"/>
                <w:lang w:eastAsia="ru-RU"/>
              </w:rPr>
            </w:pPr>
            <w:r w:rsidRPr="0079248E">
              <w:rPr>
                <w:szCs w:val="24"/>
                <w:lang w:eastAsia="ru-RU"/>
              </w:rPr>
              <w:t>Разовая доза, мг</w:t>
            </w:r>
          </w:p>
        </w:tc>
        <w:tc>
          <w:tcPr>
            <w:tcW w:w="3557" w:type="dxa"/>
          </w:tcPr>
          <w:p w14:paraId="25F821FC" w14:textId="77777777" w:rsidR="003C62C6" w:rsidRPr="0079248E" w:rsidRDefault="003C62C6" w:rsidP="008372B8">
            <w:pPr>
              <w:tabs>
                <w:tab w:val="left" w:pos="0"/>
              </w:tabs>
              <w:jc w:val="center"/>
              <w:rPr>
                <w:szCs w:val="24"/>
                <w:lang w:eastAsia="ru-RU"/>
              </w:rPr>
            </w:pPr>
            <w:r w:rsidRPr="00835D9B">
              <w:rPr>
                <w:szCs w:val="24"/>
                <w:lang w:eastAsia="ru-RU"/>
              </w:rPr>
              <w:t>Способ применения</w:t>
            </w:r>
            <w:r>
              <w:rPr>
                <w:szCs w:val="24"/>
                <w:lang w:eastAsia="ru-RU"/>
              </w:rPr>
              <w:t xml:space="preserve"> </w:t>
            </w:r>
          </w:p>
        </w:tc>
      </w:tr>
      <w:tr w:rsidR="003C62C6" w:rsidRPr="0030741F" w14:paraId="6F39AB27" w14:textId="77777777" w:rsidTr="00FD15FE">
        <w:trPr>
          <w:jc w:val="center"/>
        </w:trPr>
        <w:tc>
          <w:tcPr>
            <w:tcW w:w="2220" w:type="dxa"/>
          </w:tcPr>
          <w:p w14:paraId="1E9F9DC7" w14:textId="77777777" w:rsidR="003C62C6" w:rsidRPr="0030741F" w:rsidRDefault="003C62C6" w:rsidP="008372B8">
            <w:pPr>
              <w:tabs>
                <w:tab w:val="left" w:pos="0"/>
              </w:tabs>
              <w:rPr>
                <w:szCs w:val="24"/>
                <w:lang w:eastAsia="ru-RU"/>
              </w:rPr>
            </w:pPr>
            <w:r w:rsidRPr="0030741F">
              <w:rPr>
                <w:szCs w:val="24"/>
                <w:lang w:eastAsia="ru-RU"/>
              </w:rPr>
              <w:t>Ондансетрон</w:t>
            </w:r>
          </w:p>
        </w:tc>
        <w:tc>
          <w:tcPr>
            <w:tcW w:w="2756" w:type="dxa"/>
          </w:tcPr>
          <w:p w14:paraId="6C749F1A" w14:textId="77777777" w:rsidR="003C62C6" w:rsidRPr="0030741F" w:rsidRDefault="003C62C6" w:rsidP="008372B8">
            <w:pPr>
              <w:tabs>
                <w:tab w:val="left" w:pos="0"/>
              </w:tabs>
              <w:rPr>
                <w:szCs w:val="24"/>
                <w:lang w:eastAsia="ru-RU"/>
              </w:rPr>
            </w:pPr>
            <w:r w:rsidRPr="0030741F">
              <w:rPr>
                <w:szCs w:val="24"/>
                <w:lang w:eastAsia="ru-RU"/>
              </w:rPr>
              <w:t>8</w:t>
            </w:r>
          </w:p>
          <w:p w14:paraId="5108910B" w14:textId="77777777" w:rsidR="003C62C6" w:rsidRDefault="003C62C6" w:rsidP="008372B8">
            <w:pPr>
              <w:tabs>
                <w:tab w:val="left" w:pos="0"/>
              </w:tabs>
              <w:rPr>
                <w:szCs w:val="24"/>
                <w:lang w:eastAsia="ru-RU"/>
              </w:rPr>
            </w:pPr>
            <w:r w:rsidRPr="0030741F">
              <w:rPr>
                <w:szCs w:val="24"/>
                <w:lang w:eastAsia="ru-RU"/>
              </w:rPr>
              <w:t xml:space="preserve">16 </w:t>
            </w:r>
          </w:p>
          <w:p w14:paraId="50B142B7" w14:textId="77777777" w:rsidR="003C62C6" w:rsidRPr="0030741F" w:rsidRDefault="003C62C6" w:rsidP="008372B8">
            <w:pPr>
              <w:tabs>
                <w:tab w:val="left" w:pos="0"/>
              </w:tabs>
              <w:rPr>
                <w:szCs w:val="24"/>
                <w:lang w:eastAsia="ru-RU"/>
              </w:rPr>
            </w:pPr>
            <w:r>
              <w:rPr>
                <w:szCs w:val="24"/>
                <w:lang w:eastAsia="ru-RU"/>
              </w:rPr>
              <w:t>8</w:t>
            </w:r>
          </w:p>
        </w:tc>
        <w:tc>
          <w:tcPr>
            <w:tcW w:w="3557" w:type="dxa"/>
          </w:tcPr>
          <w:p w14:paraId="3B5939A7" w14:textId="77777777" w:rsidR="003C62C6" w:rsidRPr="00C36F88" w:rsidRDefault="003C62C6" w:rsidP="008372B8">
            <w:pPr>
              <w:tabs>
                <w:tab w:val="left" w:pos="0"/>
              </w:tabs>
              <w:rPr>
                <w:szCs w:val="24"/>
                <w:lang w:eastAsia="ru-RU"/>
              </w:rPr>
            </w:pPr>
            <w:r w:rsidRPr="00C36F88">
              <w:rPr>
                <w:szCs w:val="24"/>
                <w:lang w:eastAsia="ru-RU"/>
              </w:rPr>
              <w:t xml:space="preserve">в/в </w:t>
            </w:r>
          </w:p>
          <w:p w14:paraId="690586F8" w14:textId="77777777" w:rsidR="003C62C6" w:rsidRPr="00C36F88" w:rsidRDefault="003C62C6" w:rsidP="008372B8">
            <w:pPr>
              <w:tabs>
                <w:tab w:val="left" w:pos="0"/>
              </w:tabs>
              <w:rPr>
                <w:szCs w:val="24"/>
                <w:lang w:eastAsia="ru-RU"/>
              </w:rPr>
            </w:pPr>
            <w:r w:rsidRPr="00C36F88">
              <w:rPr>
                <w:szCs w:val="24"/>
                <w:lang w:eastAsia="ru-RU"/>
              </w:rPr>
              <w:t>внутрь</w:t>
            </w:r>
          </w:p>
          <w:p w14:paraId="1417C6FE" w14:textId="77777777" w:rsidR="003C62C6" w:rsidRPr="00C36F88" w:rsidRDefault="003C62C6" w:rsidP="008372B8">
            <w:pPr>
              <w:tabs>
                <w:tab w:val="left" w:pos="0"/>
              </w:tabs>
              <w:rPr>
                <w:szCs w:val="24"/>
                <w:lang w:eastAsia="ru-RU"/>
              </w:rPr>
            </w:pPr>
            <w:r w:rsidRPr="00C36F88">
              <w:rPr>
                <w:szCs w:val="24"/>
                <w:lang w:eastAsia="ru-RU"/>
              </w:rPr>
              <w:t>суппозитории ректальные</w:t>
            </w:r>
          </w:p>
        </w:tc>
      </w:tr>
      <w:tr w:rsidR="003C62C6" w:rsidRPr="0030741F" w14:paraId="72823659" w14:textId="77777777" w:rsidTr="00FD15FE">
        <w:trPr>
          <w:jc w:val="center"/>
        </w:trPr>
        <w:tc>
          <w:tcPr>
            <w:tcW w:w="2220" w:type="dxa"/>
          </w:tcPr>
          <w:p w14:paraId="1267EFCE" w14:textId="77777777" w:rsidR="003C62C6" w:rsidRPr="0030741F" w:rsidRDefault="003C62C6" w:rsidP="008372B8">
            <w:pPr>
              <w:tabs>
                <w:tab w:val="left" w:pos="0"/>
              </w:tabs>
              <w:rPr>
                <w:szCs w:val="24"/>
                <w:lang w:eastAsia="ru-RU"/>
              </w:rPr>
            </w:pPr>
            <w:r w:rsidRPr="0030741F">
              <w:rPr>
                <w:szCs w:val="24"/>
                <w:lang w:eastAsia="ru-RU"/>
              </w:rPr>
              <w:t>Гранисетрон</w:t>
            </w:r>
          </w:p>
        </w:tc>
        <w:tc>
          <w:tcPr>
            <w:tcW w:w="2756" w:type="dxa"/>
          </w:tcPr>
          <w:p w14:paraId="3867763F" w14:textId="77777777" w:rsidR="003C62C6" w:rsidRPr="0030741F" w:rsidRDefault="003C62C6" w:rsidP="008372B8">
            <w:pPr>
              <w:tabs>
                <w:tab w:val="left" w:pos="0"/>
              </w:tabs>
              <w:rPr>
                <w:szCs w:val="24"/>
                <w:lang w:eastAsia="ru-RU"/>
              </w:rPr>
            </w:pPr>
            <w:r w:rsidRPr="0030741F">
              <w:rPr>
                <w:szCs w:val="24"/>
                <w:lang w:eastAsia="ru-RU"/>
              </w:rPr>
              <w:t>1-3</w:t>
            </w:r>
          </w:p>
          <w:p w14:paraId="74302281" w14:textId="77777777" w:rsidR="003C62C6" w:rsidRPr="0030741F" w:rsidRDefault="003C62C6" w:rsidP="008372B8">
            <w:pPr>
              <w:tabs>
                <w:tab w:val="left" w:pos="0"/>
              </w:tabs>
              <w:rPr>
                <w:szCs w:val="24"/>
                <w:lang w:eastAsia="ru-RU"/>
              </w:rPr>
            </w:pPr>
            <w:r w:rsidRPr="0030741F">
              <w:rPr>
                <w:szCs w:val="24"/>
                <w:lang w:eastAsia="ru-RU"/>
              </w:rPr>
              <w:t>2</w:t>
            </w:r>
          </w:p>
        </w:tc>
        <w:tc>
          <w:tcPr>
            <w:tcW w:w="3557" w:type="dxa"/>
          </w:tcPr>
          <w:p w14:paraId="75A8A3F9" w14:textId="77777777" w:rsidR="003C62C6" w:rsidRPr="0030741F" w:rsidRDefault="003C62C6" w:rsidP="008372B8">
            <w:pPr>
              <w:tabs>
                <w:tab w:val="left" w:pos="0"/>
              </w:tabs>
              <w:rPr>
                <w:szCs w:val="24"/>
                <w:lang w:eastAsia="ru-RU"/>
              </w:rPr>
            </w:pPr>
            <w:r w:rsidRPr="0030741F">
              <w:rPr>
                <w:szCs w:val="24"/>
                <w:lang w:eastAsia="ru-RU"/>
              </w:rPr>
              <w:t xml:space="preserve">в/в  </w:t>
            </w:r>
          </w:p>
          <w:p w14:paraId="61A78410" w14:textId="77777777" w:rsidR="003C62C6" w:rsidRPr="0030741F" w:rsidRDefault="003C62C6" w:rsidP="008372B8">
            <w:pPr>
              <w:rPr>
                <w:szCs w:val="24"/>
              </w:rPr>
            </w:pPr>
            <w:r w:rsidRPr="0030741F">
              <w:rPr>
                <w:szCs w:val="24"/>
                <w:lang w:eastAsia="ru-RU"/>
              </w:rPr>
              <w:t>внутрь</w:t>
            </w:r>
          </w:p>
        </w:tc>
      </w:tr>
      <w:tr w:rsidR="003C62C6" w:rsidRPr="0030741F" w14:paraId="5E66F452" w14:textId="77777777" w:rsidTr="00FD15FE">
        <w:trPr>
          <w:jc w:val="center"/>
        </w:trPr>
        <w:tc>
          <w:tcPr>
            <w:tcW w:w="2220" w:type="dxa"/>
          </w:tcPr>
          <w:p w14:paraId="086BDAB0" w14:textId="77777777" w:rsidR="003C62C6" w:rsidRPr="0030741F" w:rsidRDefault="003C62C6" w:rsidP="008372B8">
            <w:pPr>
              <w:tabs>
                <w:tab w:val="left" w:pos="0"/>
              </w:tabs>
              <w:rPr>
                <w:szCs w:val="24"/>
                <w:lang w:eastAsia="ru-RU"/>
              </w:rPr>
            </w:pPr>
            <w:r w:rsidRPr="0030741F">
              <w:rPr>
                <w:szCs w:val="24"/>
                <w:lang w:eastAsia="ru-RU"/>
              </w:rPr>
              <w:t>Трописетрон</w:t>
            </w:r>
          </w:p>
        </w:tc>
        <w:tc>
          <w:tcPr>
            <w:tcW w:w="2756" w:type="dxa"/>
          </w:tcPr>
          <w:p w14:paraId="2CB14A0F" w14:textId="77777777" w:rsidR="003C62C6" w:rsidRPr="0030741F" w:rsidRDefault="003C62C6" w:rsidP="008372B8">
            <w:pPr>
              <w:tabs>
                <w:tab w:val="left" w:pos="0"/>
              </w:tabs>
              <w:rPr>
                <w:szCs w:val="24"/>
                <w:lang w:eastAsia="ru-RU"/>
              </w:rPr>
            </w:pPr>
            <w:r w:rsidRPr="0030741F">
              <w:rPr>
                <w:szCs w:val="24"/>
                <w:lang w:eastAsia="ru-RU"/>
              </w:rPr>
              <w:t xml:space="preserve">5 </w:t>
            </w:r>
          </w:p>
        </w:tc>
        <w:tc>
          <w:tcPr>
            <w:tcW w:w="3557" w:type="dxa"/>
          </w:tcPr>
          <w:p w14:paraId="2872FD2A" w14:textId="77777777" w:rsidR="003C62C6" w:rsidRPr="0030741F" w:rsidRDefault="003C62C6" w:rsidP="008372B8">
            <w:pPr>
              <w:rPr>
                <w:szCs w:val="24"/>
              </w:rPr>
            </w:pPr>
            <w:r w:rsidRPr="0030741F">
              <w:rPr>
                <w:szCs w:val="24"/>
                <w:lang w:eastAsia="ru-RU"/>
              </w:rPr>
              <w:t>в/в или внутрь</w:t>
            </w:r>
          </w:p>
        </w:tc>
      </w:tr>
      <w:tr w:rsidR="003C62C6" w:rsidRPr="0030741F" w14:paraId="68A1792C" w14:textId="77777777" w:rsidTr="00FD15FE">
        <w:trPr>
          <w:jc w:val="center"/>
        </w:trPr>
        <w:tc>
          <w:tcPr>
            <w:tcW w:w="2220" w:type="dxa"/>
          </w:tcPr>
          <w:p w14:paraId="2EB7D33E" w14:textId="77777777" w:rsidR="003C62C6" w:rsidRPr="0030741F" w:rsidRDefault="003C62C6" w:rsidP="008372B8">
            <w:pPr>
              <w:tabs>
                <w:tab w:val="left" w:pos="0"/>
              </w:tabs>
              <w:rPr>
                <w:szCs w:val="24"/>
                <w:lang w:eastAsia="ru-RU"/>
              </w:rPr>
            </w:pPr>
            <w:r w:rsidRPr="0030741F">
              <w:rPr>
                <w:szCs w:val="24"/>
              </w:rPr>
              <w:lastRenderedPageBreak/>
              <w:t>Палоносетрон</w:t>
            </w:r>
          </w:p>
        </w:tc>
        <w:tc>
          <w:tcPr>
            <w:tcW w:w="2756" w:type="dxa"/>
          </w:tcPr>
          <w:p w14:paraId="5D2FC91D" w14:textId="77777777" w:rsidR="003C62C6" w:rsidRPr="0030741F" w:rsidRDefault="003C62C6" w:rsidP="008372B8">
            <w:pPr>
              <w:tabs>
                <w:tab w:val="left" w:pos="0"/>
              </w:tabs>
              <w:rPr>
                <w:szCs w:val="24"/>
                <w:lang w:eastAsia="ru-RU"/>
              </w:rPr>
            </w:pPr>
            <w:r w:rsidRPr="0030741F">
              <w:rPr>
                <w:szCs w:val="24"/>
                <w:lang w:eastAsia="ru-RU"/>
              </w:rPr>
              <w:t>0,25</w:t>
            </w:r>
          </w:p>
        </w:tc>
        <w:tc>
          <w:tcPr>
            <w:tcW w:w="3557" w:type="dxa"/>
          </w:tcPr>
          <w:p w14:paraId="0D434457" w14:textId="77777777" w:rsidR="003C62C6" w:rsidRPr="0030741F" w:rsidRDefault="003C62C6" w:rsidP="008372B8">
            <w:pPr>
              <w:rPr>
                <w:szCs w:val="24"/>
              </w:rPr>
            </w:pPr>
            <w:r w:rsidRPr="0030741F">
              <w:rPr>
                <w:szCs w:val="24"/>
                <w:lang w:eastAsia="ru-RU"/>
              </w:rPr>
              <w:t>в/в</w:t>
            </w:r>
          </w:p>
        </w:tc>
      </w:tr>
    </w:tbl>
    <w:p w14:paraId="7A72838D" w14:textId="77777777" w:rsidR="003C62C6" w:rsidRPr="0030741F" w:rsidRDefault="003C62C6" w:rsidP="003C62C6">
      <w:pPr>
        <w:spacing w:before="0" w:after="0"/>
        <w:ind w:firstLine="708"/>
        <w:rPr>
          <w:szCs w:val="24"/>
          <w:lang w:eastAsia="ru-RU"/>
        </w:rPr>
      </w:pPr>
      <w:r w:rsidRPr="0030741F">
        <w:rPr>
          <w:szCs w:val="24"/>
          <w:lang w:eastAsia="ru-RU"/>
        </w:rPr>
        <w:t>Рекомендуется мониторинг ЭКГ, электролитов у больных с признаками кардиальных нарушений. Антагонисты 5-HT3-рецепторов могут удлинять интервал QT</w:t>
      </w:r>
      <w:r>
        <w:rPr>
          <w:szCs w:val="24"/>
          <w:lang w:eastAsia="ru-RU"/>
        </w:rPr>
        <w:t>, в связи с чем у</w:t>
      </w:r>
      <w:r w:rsidRPr="0030741F">
        <w:rPr>
          <w:szCs w:val="24"/>
          <w:lang w:eastAsia="ru-RU"/>
        </w:rPr>
        <w:t xml:space="preserve">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w:t>
      </w:r>
      <w:r>
        <w:rPr>
          <w:szCs w:val="24"/>
          <w:lang w:eastAsia="ru-RU"/>
        </w:rPr>
        <w:t>–</w:t>
      </w:r>
      <w:r w:rsidRPr="0030741F">
        <w:rPr>
          <w:szCs w:val="24"/>
          <w:lang w:eastAsia="ru-RU"/>
        </w:rPr>
        <w:t xml:space="preserve">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ХТ и через день - при многодневном курсе ХТ.</w:t>
      </w:r>
    </w:p>
    <w:p w14:paraId="162DAEE9" w14:textId="77777777" w:rsidR="003C62C6" w:rsidRPr="00F35BFF" w:rsidRDefault="003C62C6" w:rsidP="00CE6C1C">
      <w:pPr>
        <w:pStyle w:val="a6"/>
        <w:numPr>
          <w:ilvl w:val="2"/>
          <w:numId w:val="82"/>
        </w:numPr>
        <w:spacing w:before="0" w:after="0"/>
        <w:rPr>
          <w:b/>
          <w:szCs w:val="24"/>
          <w:lang w:eastAsia="ru-RU"/>
        </w:rPr>
      </w:pPr>
      <w:r w:rsidRPr="00F35BFF">
        <w:rPr>
          <w:b/>
          <w:szCs w:val="24"/>
          <w:lang w:eastAsia="ru-RU"/>
        </w:rPr>
        <w:t>Кортикостероиды (дексаметазон)</w:t>
      </w:r>
    </w:p>
    <w:p w14:paraId="719BEFB1" w14:textId="77777777" w:rsidR="003C62C6" w:rsidRDefault="003C62C6" w:rsidP="003C62C6">
      <w:pPr>
        <w:spacing w:before="0" w:after="0"/>
        <w:ind w:firstLine="360"/>
        <w:rPr>
          <w:szCs w:val="24"/>
          <w:lang w:eastAsia="ru-RU"/>
        </w:rPr>
      </w:pPr>
      <w:r w:rsidRPr="0030741F">
        <w:rPr>
          <w:szCs w:val="24"/>
          <w:lang w:eastAsia="ru-RU"/>
        </w:rPr>
        <w:t xml:space="preserve">Если схема ХТ содержит кортикостероиды, дополнительного назначения дексаметазона с противорвотной целью не требуется. </w:t>
      </w:r>
    </w:p>
    <w:p w14:paraId="06474B58" w14:textId="77777777" w:rsidR="003C62C6" w:rsidRPr="0030741F" w:rsidRDefault="003C62C6" w:rsidP="003C62C6">
      <w:pPr>
        <w:spacing w:before="0" w:after="0"/>
        <w:ind w:firstLine="360"/>
        <w:rPr>
          <w:szCs w:val="24"/>
          <w:lang w:eastAsia="ru-RU"/>
        </w:rPr>
      </w:pPr>
      <w:r w:rsidRPr="0030741F">
        <w:rPr>
          <w:szCs w:val="24"/>
          <w:lang w:eastAsia="ru-RU"/>
        </w:rPr>
        <w:t>Добавление дексаметазона к антагонистам серотониновых рецепторов позволяет уменьшить риск появления острой тошноты и рвоты</w:t>
      </w:r>
      <w:r>
        <w:rPr>
          <w:szCs w:val="24"/>
          <w:lang w:eastAsia="ru-RU"/>
        </w:rPr>
        <w:t xml:space="preserve"> и</w:t>
      </w:r>
      <w:r w:rsidRPr="0030741F">
        <w:rPr>
          <w:szCs w:val="24"/>
          <w:lang w:eastAsia="ru-RU"/>
        </w:rPr>
        <w:t xml:space="preserve">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w:t>
      </w:r>
      <w:r>
        <w:rPr>
          <w:szCs w:val="24"/>
          <w:lang w:eastAsia="ru-RU"/>
        </w:rPr>
        <w:t>Препарат н</w:t>
      </w:r>
      <w:r w:rsidRPr="0030741F">
        <w:rPr>
          <w:szCs w:val="24"/>
          <w:lang w:eastAsia="ru-RU"/>
        </w:rPr>
        <w:t>азначается в дозе 12</w:t>
      </w:r>
      <w:r w:rsidRPr="0030741F">
        <w:rPr>
          <w:szCs w:val="24"/>
        </w:rPr>
        <w:t xml:space="preserve"> </w:t>
      </w:r>
      <w:r w:rsidRPr="0030741F">
        <w:rPr>
          <w:szCs w:val="24"/>
          <w:lang w:eastAsia="ru-RU"/>
        </w:rPr>
        <w:t>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782233F9" w14:textId="77777777" w:rsidR="003C62C6" w:rsidRPr="00402F3B" w:rsidRDefault="003C62C6" w:rsidP="00CE6C1C">
      <w:pPr>
        <w:pStyle w:val="a6"/>
        <w:numPr>
          <w:ilvl w:val="2"/>
          <w:numId w:val="82"/>
        </w:numPr>
        <w:spacing w:before="0" w:after="200" w:line="276" w:lineRule="auto"/>
        <w:rPr>
          <w:b/>
          <w:szCs w:val="24"/>
          <w:lang w:eastAsia="ru-RU"/>
        </w:rPr>
      </w:pPr>
      <w:r w:rsidRPr="00402F3B">
        <w:rPr>
          <w:b/>
          <w:szCs w:val="24"/>
          <w:lang w:eastAsia="ru-RU"/>
        </w:rPr>
        <w:t>Антагонисты NK1-рецепторов</w:t>
      </w:r>
    </w:p>
    <w:p w14:paraId="5330E2D3" w14:textId="3972A4A3" w:rsidR="003C62C6" w:rsidRPr="0030741F" w:rsidRDefault="003C62C6" w:rsidP="00F93ED8">
      <w:pPr>
        <w:spacing w:before="0" w:after="0"/>
        <w:ind w:firstLine="708"/>
        <w:rPr>
          <w:bCs/>
          <w:szCs w:val="24"/>
        </w:rPr>
      </w:pPr>
      <w:r w:rsidRPr="0030741F">
        <w:rPr>
          <w:szCs w:val="24"/>
        </w:rPr>
        <w:t>В эту группу препаратов входят</w:t>
      </w:r>
      <w:r w:rsidRPr="0030741F">
        <w:rPr>
          <w:bCs/>
          <w:szCs w:val="24"/>
        </w:rPr>
        <w:t xml:space="preserve"> апрепитант и фосапрепитант</w:t>
      </w:r>
      <w:r>
        <w:rPr>
          <w:bCs/>
          <w:szCs w:val="24"/>
        </w:rPr>
        <w:t xml:space="preserve">. Апрепитант – </w:t>
      </w:r>
      <w:r w:rsidRPr="0030741F">
        <w:rPr>
          <w:bCs/>
          <w:szCs w:val="24"/>
        </w:rPr>
        <w:t>селективный высокоаффинный анта</w:t>
      </w:r>
      <w:r>
        <w:rPr>
          <w:bCs/>
          <w:szCs w:val="24"/>
        </w:rPr>
        <w:t xml:space="preserve">гонист рецепторов </w:t>
      </w:r>
      <w:r>
        <w:rPr>
          <w:szCs w:val="24"/>
        </w:rPr>
        <w:t xml:space="preserve">NK-1 </w:t>
      </w:r>
      <w:r w:rsidRPr="0030741F">
        <w:rPr>
          <w:bCs/>
          <w:szCs w:val="24"/>
        </w:rPr>
        <w:t>центрального механизма действия</w:t>
      </w:r>
      <w:r>
        <w:rPr>
          <w:bCs/>
          <w:szCs w:val="24"/>
        </w:rPr>
        <w:t xml:space="preserve"> (за счет связывания </w:t>
      </w:r>
      <w:r w:rsidRPr="0030741F">
        <w:rPr>
          <w:bCs/>
          <w:szCs w:val="24"/>
        </w:rPr>
        <w:t xml:space="preserve">с NK1-рецепторами </w:t>
      </w:r>
      <w:r>
        <w:rPr>
          <w:bCs/>
          <w:szCs w:val="24"/>
        </w:rPr>
        <w:t xml:space="preserve">головного </w:t>
      </w:r>
      <w:r w:rsidRPr="0030741F">
        <w:rPr>
          <w:bCs/>
          <w:szCs w:val="24"/>
        </w:rPr>
        <w:t>мозга</w:t>
      </w:r>
      <w:r>
        <w:rPr>
          <w:bCs/>
          <w:szCs w:val="24"/>
        </w:rPr>
        <w:t>)</w:t>
      </w:r>
      <w:r w:rsidRPr="0030741F">
        <w:rPr>
          <w:bCs/>
          <w:szCs w:val="24"/>
        </w:rPr>
        <w:t xml:space="preserve">.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w:t>
      </w:r>
      <w:r w:rsidRPr="0002704D">
        <w:rPr>
          <w:bCs/>
          <w:szCs w:val="24"/>
        </w:rPr>
        <w:t>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w:t>
      </w:r>
      <w:r>
        <w:rPr>
          <w:bCs/>
          <w:szCs w:val="24"/>
        </w:rPr>
        <w:t>так</w:t>
      </w:r>
      <w:r w:rsidRPr="0002704D">
        <w:rPr>
          <w:bCs/>
          <w:szCs w:val="24"/>
        </w:rPr>
        <w:t>, апрепитант снижает эффективность гормональных контрацептивов</w:t>
      </w:r>
      <w:r>
        <w:rPr>
          <w:bCs/>
          <w:szCs w:val="24"/>
        </w:rPr>
        <w:t xml:space="preserve">, </w:t>
      </w:r>
      <w:r w:rsidRPr="0002704D">
        <w:rPr>
          <w:bCs/>
          <w:szCs w:val="24"/>
        </w:rPr>
        <w:t>в связи с чем, необходимо использовать альтернативные методы контрацепции</w:t>
      </w:r>
      <w:r>
        <w:rPr>
          <w:bCs/>
          <w:szCs w:val="24"/>
        </w:rPr>
        <w:t>; а</w:t>
      </w:r>
      <w:r w:rsidRPr="0030741F">
        <w:rPr>
          <w:bCs/>
          <w:szCs w:val="24"/>
        </w:rPr>
        <w:t>препитант повышает концентрацию кортикостероидов</w:t>
      </w:r>
      <w:r>
        <w:rPr>
          <w:bCs/>
          <w:szCs w:val="24"/>
        </w:rPr>
        <w:t>, в связи с чем в</w:t>
      </w:r>
      <w:r w:rsidRPr="0030741F">
        <w:rPr>
          <w:bCs/>
          <w:szCs w:val="24"/>
        </w:rPr>
        <w:t xml:space="preserve"> комбинации с апрепитантом доза дексаметазона должна бы</w:t>
      </w:r>
      <w:r>
        <w:rPr>
          <w:bCs/>
          <w:szCs w:val="24"/>
        </w:rPr>
        <w:t xml:space="preserve">ть снижена </w:t>
      </w:r>
      <w:r>
        <w:rPr>
          <w:bCs/>
          <w:szCs w:val="24"/>
        </w:rPr>
        <w:lastRenderedPageBreak/>
        <w:t>приблизительно на 50</w:t>
      </w:r>
      <w:r w:rsidRPr="0030741F">
        <w:rPr>
          <w:bCs/>
          <w:szCs w:val="24"/>
        </w:rPr>
        <w:t>%</w:t>
      </w:r>
      <w:r>
        <w:rPr>
          <w:bCs/>
          <w:szCs w:val="24"/>
        </w:rPr>
        <w:t>; у</w:t>
      </w:r>
      <w:r w:rsidRPr="0030741F">
        <w:rPr>
          <w:bCs/>
          <w:szCs w:val="24"/>
        </w:rPr>
        <w:t xml:space="preserve"> пациентов, по</w:t>
      </w:r>
      <w:r w:rsidR="004C0C25">
        <w:rPr>
          <w:bCs/>
          <w:szCs w:val="24"/>
        </w:rPr>
        <w:t>л</w:t>
      </w:r>
      <w:r w:rsidRPr="0030741F">
        <w:rPr>
          <w:bCs/>
          <w:szCs w:val="24"/>
        </w:rPr>
        <w:t>учающих варфарин, необходимо дополнительно контролировать уровень международ</w:t>
      </w:r>
      <w:r>
        <w:rPr>
          <w:bCs/>
          <w:szCs w:val="24"/>
        </w:rPr>
        <w:t>ного нормализованного отношения)</w:t>
      </w:r>
      <w:r w:rsidRPr="0030741F">
        <w:rPr>
          <w:bCs/>
          <w:szCs w:val="24"/>
        </w:rPr>
        <w:t>.</w:t>
      </w:r>
    </w:p>
    <w:p w14:paraId="157A8CCD" w14:textId="77777777" w:rsidR="003C62C6" w:rsidRPr="0030741F" w:rsidRDefault="003C62C6" w:rsidP="00F93ED8">
      <w:pPr>
        <w:spacing w:before="0" w:after="0"/>
        <w:ind w:firstLine="708"/>
        <w:rPr>
          <w:bCs/>
          <w:szCs w:val="24"/>
        </w:rPr>
      </w:pPr>
      <w:r w:rsidRPr="0030741F">
        <w:rPr>
          <w:bCs/>
          <w:szCs w:val="24"/>
        </w:rPr>
        <w:t>Антагонисты NK1-рецепторов применяют в комбинации с кортикостероидами и а</w:t>
      </w:r>
      <w:r>
        <w:rPr>
          <w:bCs/>
          <w:szCs w:val="24"/>
        </w:rPr>
        <w:t>нта</w:t>
      </w:r>
      <w:r w:rsidRPr="0030741F">
        <w:rPr>
          <w:bCs/>
          <w:szCs w:val="24"/>
        </w:rPr>
        <w:t>гонистами серотониновых 5-НТ</w:t>
      </w:r>
      <w:r w:rsidRPr="0030741F">
        <w:rPr>
          <w:bCs/>
          <w:szCs w:val="24"/>
          <w:vertAlign w:val="subscript"/>
        </w:rPr>
        <w:t>3</w:t>
      </w:r>
      <w:r w:rsidRPr="0030741F">
        <w:rPr>
          <w:bCs/>
          <w:szCs w:val="24"/>
        </w:rPr>
        <w:t xml:space="preserve">-рецепторов. Апрепитант принимается за час до ХТ, фосапрепитант вводится за 30 минут до ХТ в дозах, представленных в таблице </w:t>
      </w:r>
      <w:r>
        <w:rPr>
          <w:bCs/>
          <w:szCs w:val="24"/>
        </w:rPr>
        <w:t>3</w:t>
      </w:r>
      <w:r w:rsidRPr="0030741F">
        <w:rPr>
          <w:bCs/>
          <w:szCs w:val="24"/>
        </w:rPr>
        <w:t xml:space="preserve">. </w:t>
      </w:r>
    </w:p>
    <w:p w14:paraId="19784747" w14:textId="77777777" w:rsidR="003C62C6" w:rsidRPr="0030741F" w:rsidRDefault="003C62C6" w:rsidP="00F93ED8">
      <w:pPr>
        <w:pStyle w:val="a6"/>
        <w:spacing w:before="0" w:after="0"/>
        <w:ind w:left="0" w:firstLine="708"/>
        <w:rPr>
          <w:b/>
          <w:szCs w:val="24"/>
          <w:lang w:eastAsia="ru-RU"/>
        </w:rPr>
      </w:pPr>
      <w:r w:rsidRPr="0030741F">
        <w:rPr>
          <w:b/>
          <w:szCs w:val="24"/>
        </w:rPr>
        <w:t xml:space="preserve">Таблица </w:t>
      </w:r>
      <w:r>
        <w:rPr>
          <w:b/>
          <w:szCs w:val="24"/>
        </w:rPr>
        <w:t>3</w:t>
      </w:r>
      <w:r w:rsidRPr="0030741F">
        <w:rPr>
          <w:b/>
          <w:szCs w:val="24"/>
        </w:rPr>
        <w:t xml:space="preserve"> . Режим дозирования антагонистов </w:t>
      </w:r>
      <w:r w:rsidRPr="0030741F">
        <w:rPr>
          <w:b/>
          <w:szCs w:val="24"/>
          <w:lang w:eastAsia="ru-RU"/>
        </w:rPr>
        <w:t>NK1-рецепторов</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1857"/>
        <w:gridCol w:w="4456"/>
      </w:tblGrid>
      <w:tr w:rsidR="003C62C6" w:rsidRPr="0030741F" w14:paraId="551EAAD0" w14:textId="77777777" w:rsidTr="00FD15FE">
        <w:trPr>
          <w:jc w:val="center"/>
        </w:trPr>
        <w:tc>
          <w:tcPr>
            <w:tcW w:w="2220" w:type="dxa"/>
          </w:tcPr>
          <w:p w14:paraId="3653281D" w14:textId="77777777" w:rsidR="003C62C6" w:rsidRPr="0030741F" w:rsidRDefault="003C62C6" w:rsidP="008372B8">
            <w:pPr>
              <w:tabs>
                <w:tab w:val="left" w:pos="0"/>
              </w:tabs>
              <w:rPr>
                <w:b/>
                <w:szCs w:val="24"/>
                <w:lang w:eastAsia="ru-RU"/>
              </w:rPr>
            </w:pPr>
            <w:r w:rsidRPr="0030741F">
              <w:rPr>
                <w:b/>
                <w:szCs w:val="24"/>
                <w:lang w:eastAsia="ru-RU"/>
              </w:rPr>
              <w:t>Препарат</w:t>
            </w:r>
          </w:p>
        </w:tc>
        <w:tc>
          <w:tcPr>
            <w:tcW w:w="1857" w:type="dxa"/>
          </w:tcPr>
          <w:p w14:paraId="2F36B8A7" w14:textId="77777777" w:rsidR="003C62C6" w:rsidRPr="0030741F" w:rsidRDefault="003C62C6" w:rsidP="008372B8">
            <w:pPr>
              <w:tabs>
                <w:tab w:val="left" w:pos="0"/>
              </w:tabs>
              <w:rPr>
                <w:b/>
                <w:szCs w:val="24"/>
                <w:lang w:eastAsia="ru-RU"/>
              </w:rPr>
            </w:pPr>
            <w:r w:rsidRPr="0030741F">
              <w:rPr>
                <w:b/>
                <w:szCs w:val="24"/>
                <w:lang w:eastAsia="ru-RU"/>
              </w:rPr>
              <w:t>Разовая доза, мг</w:t>
            </w:r>
          </w:p>
        </w:tc>
        <w:tc>
          <w:tcPr>
            <w:tcW w:w="4456" w:type="dxa"/>
          </w:tcPr>
          <w:p w14:paraId="6156A985" w14:textId="77777777" w:rsidR="003C62C6" w:rsidRDefault="003C62C6" w:rsidP="008372B8">
            <w:pPr>
              <w:tabs>
                <w:tab w:val="left" w:pos="0"/>
              </w:tabs>
              <w:rPr>
                <w:b/>
                <w:szCs w:val="24"/>
                <w:lang w:eastAsia="ru-RU"/>
              </w:rPr>
            </w:pPr>
            <w:r>
              <w:rPr>
                <w:b/>
                <w:szCs w:val="24"/>
                <w:lang w:eastAsia="ru-RU"/>
              </w:rPr>
              <w:t xml:space="preserve">Способ применения  / </w:t>
            </w:r>
          </w:p>
          <w:p w14:paraId="54B23EC3" w14:textId="77777777" w:rsidR="003C62C6" w:rsidRPr="0030741F" w:rsidRDefault="003C62C6" w:rsidP="008372B8">
            <w:pPr>
              <w:tabs>
                <w:tab w:val="left" w:pos="0"/>
              </w:tabs>
              <w:rPr>
                <w:b/>
                <w:szCs w:val="24"/>
                <w:lang w:eastAsia="ru-RU"/>
              </w:rPr>
            </w:pPr>
            <w:r w:rsidRPr="0030741F">
              <w:rPr>
                <w:b/>
                <w:szCs w:val="24"/>
                <w:lang w:eastAsia="ru-RU"/>
              </w:rPr>
              <w:t>Режим дозирования</w:t>
            </w:r>
          </w:p>
        </w:tc>
      </w:tr>
      <w:tr w:rsidR="003C62C6" w:rsidRPr="0030741F" w14:paraId="2BE0F69E" w14:textId="77777777" w:rsidTr="00FD15FE">
        <w:trPr>
          <w:jc w:val="center"/>
        </w:trPr>
        <w:tc>
          <w:tcPr>
            <w:tcW w:w="2220" w:type="dxa"/>
          </w:tcPr>
          <w:p w14:paraId="148BBD97" w14:textId="77777777" w:rsidR="003C62C6" w:rsidRPr="0030741F" w:rsidRDefault="003C62C6" w:rsidP="008372B8">
            <w:pPr>
              <w:tabs>
                <w:tab w:val="left" w:pos="0"/>
              </w:tabs>
              <w:rPr>
                <w:szCs w:val="24"/>
                <w:lang w:eastAsia="ru-RU"/>
              </w:rPr>
            </w:pPr>
            <w:r w:rsidRPr="0030741F">
              <w:rPr>
                <w:szCs w:val="24"/>
                <w:lang w:eastAsia="ru-RU"/>
              </w:rPr>
              <w:t>Апрепитант</w:t>
            </w:r>
          </w:p>
        </w:tc>
        <w:tc>
          <w:tcPr>
            <w:tcW w:w="1857" w:type="dxa"/>
          </w:tcPr>
          <w:p w14:paraId="4FF4FD08" w14:textId="77777777" w:rsidR="003C62C6" w:rsidRPr="0030741F" w:rsidRDefault="003C62C6" w:rsidP="008372B8">
            <w:pPr>
              <w:tabs>
                <w:tab w:val="left" w:pos="0"/>
              </w:tabs>
              <w:rPr>
                <w:szCs w:val="24"/>
                <w:lang w:eastAsia="ru-RU"/>
              </w:rPr>
            </w:pPr>
            <w:r w:rsidRPr="0030741F">
              <w:rPr>
                <w:szCs w:val="24"/>
                <w:lang w:eastAsia="ru-RU"/>
              </w:rPr>
              <w:t xml:space="preserve">125  </w:t>
            </w:r>
          </w:p>
          <w:p w14:paraId="049BF812" w14:textId="77777777" w:rsidR="003C62C6" w:rsidRPr="0030741F" w:rsidRDefault="003C62C6" w:rsidP="008372B8">
            <w:pPr>
              <w:tabs>
                <w:tab w:val="left" w:pos="0"/>
              </w:tabs>
              <w:rPr>
                <w:szCs w:val="24"/>
                <w:lang w:eastAsia="ru-RU"/>
              </w:rPr>
            </w:pPr>
            <w:r w:rsidRPr="0030741F">
              <w:rPr>
                <w:szCs w:val="24"/>
                <w:lang w:eastAsia="ru-RU"/>
              </w:rPr>
              <w:t xml:space="preserve">80 </w:t>
            </w:r>
          </w:p>
        </w:tc>
        <w:tc>
          <w:tcPr>
            <w:tcW w:w="4456" w:type="dxa"/>
          </w:tcPr>
          <w:p w14:paraId="6E888E0C" w14:textId="77777777" w:rsidR="003C62C6" w:rsidRPr="0030741F" w:rsidRDefault="003C62C6" w:rsidP="008372B8">
            <w:pPr>
              <w:tabs>
                <w:tab w:val="left" w:pos="0"/>
              </w:tabs>
              <w:rPr>
                <w:szCs w:val="24"/>
                <w:lang w:eastAsia="ru-RU"/>
              </w:rPr>
            </w:pPr>
            <w:r w:rsidRPr="0030741F">
              <w:rPr>
                <w:szCs w:val="24"/>
                <w:lang w:eastAsia="ru-RU"/>
              </w:rPr>
              <w:t>Внутрь в 1 день</w:t>
            </w:r>
          </w:p>
          <w:p w14:paraId="07BE5574" w14:textId="77777777" w:rsidR="003C62C6" w:rsidRPr="0030741F" w:rsidRDefault="003C62C6" w:rsidP="008372B8">
            <w:pPr>
              <w:tabs>
                <w:tab w:val="left" w:pos="0"/>
              </w:tabs>
              <w:rPr>
                <w:szCs w:val="24"/>
                <w:lang w:eastAsia="ru-RU"/>
              </w:rPr>
            </w:pPr>
            <w:r w:rsidRPr="0030741F">
              <w:rPr>
                <w:szCs w:val="24"/>
                <w:lang w:eastAsia="ru-RU"/>
              </w:rPr>
              <w:t>Внутрь во 2</w:t>
            </w:r>
            <w:r w:rsidRPr="0030741F">
              <w:rPr>
                <w:szCs w:val="24"/>
                <w:vertAlign w:val="superscript"/>
                <w:lang w:eastAsia="ru-RU"/>
              </w:rPr>
              <w:t>ой</w:t>
            </w:r>
            <w:r w:rsidRPr="0030741F">
              <w:rPr>
                <w:szCs w:val="24"/>
                <w:lang w:eastAsia="ru-RU"/>
              </w:rPr>
              <w:t xml:space="preserve"> и 3</w:t>
            </w:r>
            <w:r w:rsidRPr="0030741F">
              <w:rPr>
                <w:szCs w:val="24"/>
                <w:vertAlign w:val="superscript"/>
                <w:lang w:eastAsia="ru-RU"/>
              </w:rPr>
              <w:t>ий</w:t>
            </w:r>
            <w:r w:rsidRPr="0030741F">
              <w:rPr>
                <w:szCs w:val="24"/>
                <w:lang w:eastAsia="ru-RU"/>
              </w:rPr>
              <w:t xml:space="preserve">  дни ХТ</w:t>
            </w:r>
          </w:p>
        </w:tc>
      </w:tr>
      <w:tr w:rsidR="003C62C6" w:rsidRPr="0030741F" w14:paraId="68FA17A2" w14:textId="77777777" w:rsidTr="00FD15FE">
        <w:trPr>
          <w:jc w:val="center"/>
        </w:trPr>
        <w:tc>
          <w:tcPr>
            <w:tcW w:w="2220" w:type="dxa"/>
          </w:tcPr>
          <w:p w14:paraId="7061DD11" w14:textId="77777777" w:rsidR="003C62C6" w:rsidRPr="0030741F" w:rsidRDefault="003C62C6" w:rsidP="008372B8">
            <w:pPr>
              <w:tabs>
                <w:tab w:val="left" w:pos="0"/>
              </w:tabs>
              <w:rPr>
                <w:szCs w:val="24"/>
                <w:lang w:eastAsia="ru-RU"/>
              </w:rPr>
            </w:pPr>
            <w:r w:rsidRPr="0030741F">
              <w:rPr>
                <w:bCs/>
                <w:szCs w:val="24"/>
              </w:rPr>
              <w:t>Фосапрепитант</w:t>
            </w:r>
          </w:p>
        </w:tc>
        <w:tc>
          <w:tcPr>
            <w:tcW w:w="1857" w:type="dxa"/>
          </w:tcPr>
          <w:p w14:paraId="756AD4ED" w14:textId="77777777" w:rsidR="003C62C6" w:rsidRPr="0030741F" w:rsidRDefault="003C62C6" w:rsidP="008372B8">
            <w:pPr>
              <w:tabs>
                <w:tab w:val="left" w:pos="0"/>
              </w:tabs>
              <w:rPr>
                <w:szCs w:val="24"/>
                <w:lang w:eastAsia="ru-RU"/>
              </w:rPr>
            </w:pPr>
            <w:r w:rsidRPr="0030741F">
              <w:rPr>
                <w:szCs w:val="24"/>
                <w:lang w:eastAsia="ru-RU"/>
              </w:rPr>
              <w:t>150</w:t>
            </w:r>
          </w:p>
        </w:tc>
        <w:tc>
          <w:tcPr>
            <w:tcW w:w="4456" w:type="dxa"/>
          </w:tcPr>
          <w:p w14:paraId="1E777CC3" w14:textId="77777777" w:rsidR="003C62C6" w:rsidRPr="0030741F" w:rsidRDefault="003C62C6" w:rsidP="008372B8">
            <w:pPr>
              <w:tabs>
                <w:tab w:val="left" w:pos="0"/>
              </w:tabs>
              <w:rPr>
                <w:szCs w:val="24"/>
              </w:rPr>
            </w:pPr>
            <w:r w:rsidRPr="0030741F">
              <w:rPr>
                <w:szCs w:val="24"/>
                <w:lang w:eastAsia="ru-RU"/>
              </w:rPr>
              <w:t>В/в однократно</w:t>
            </w:r>
          </w:p>
        </w:tc>
      </w:tr>
    </w:tbl>
    <w:p w14:paraId="36D437C5" w14:textId="77777777" w:rsidR="003C62C6" w:rsidRPr="00402F3B" w:rsidRDefault="003C62C6" w:rsidP="00F93ED8">
      <w:pPr>
        <w:pStyle w:val="a6"/>
        <w:numPr>
          <w:ilvl w:val="2"/>
          <w:numId w:val="82"/>
        </w:numPr>
        <w:tabs>
          <w:tab w:val="left" w:pos="0"/>
        </w:tabs>
        <w:spacing w:before="0" w:after="0"/>
        <w:rPr>
          <w:b/>
          <w:szCs w:val="24"/>
        </w:rPr>
      </w:pPr>
      <w:r w:rsidRPr="00402F3B">
        <w:rPr>
          <w:b/>
          <w:szCs w:val="24"/>
        </w:rPr>
        <w:t xml:space="preserve">Блокаторы рецепторов допамина </w:t>
      </w:r>
    </w:p>
    <w:p w14:paraId="066C51F1" w14:textId="77777777" w:rsidR="003C62C6" w:rsidRPr="0030741F" w:rsidRDefault="003C62C6" w:rsidP="00F93ED8">
      <w:pPr>
        <w:tabs>
          <w:tab w:val="left" w:pos="0"/>
        </w:tabs>
        <w:spacing w:before="0" w:after="0"/>
        <w:rPr>
          <w:szCs w:val="24"/>
        </w:rPr>
      </w:pPr>
      <w:r>
        <w:rPr>
          <w:szCs w:val="24"/>
        </w:rPr>
        <w:tab/>
      </w:r>
      <w:r w:rsidRPr="0030741F">
        <w:rPr>
          <w:szCs w:val="24"/>
        </w:rPr>
        <w:t>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w:t>
      </w:r>
    </w:p>
    <w:p w14:paraId="4CE7FFA2" w14:textId="77777777" w:rsidR="003C62C6" w:rsidRDefault="003C62C6" w:rsidP="00F93ED8">
      <w:pPr>
        <w:tabs>
          <w:tab w:val="left" w:pos="0"/>
        </w:tabs>
        <w:spacing w:before="0" w:after="0"/>
        <w:rPr>
          <w:szCs w:val="24"/>
        </w:rPr>
      </w:pPr>
      <w:r>
        <w:rPr>
          <w:szCs w:val="24"/>
        </w:rPr>
        <w:tab/>
      </w:r>
      <w:r w:rsidRPr="0030741F">
        <w:rPr>
          <w:szCs w:val="24"/>
        </w:rPr>
        <w:t xml:space="preserve">Метоклопрамид, широко использовавшийся ранее в высоких дозах для профилактики острой тошноты и рвоты после высоко- </w:t>
      </w:r>
      <w:r>
        <w:rPr>
          <w:szCs w:val="24"/>
        </w:rPr>
        <w:t xml:space="preserve">и </w:t>
      </w:r>
      <w:r w:rsidRPr="0030741F">
        <w:rPr>
          <w:szCs w:val="24"/>
        </w:rPr>
        <w:t>среднеэметогенной 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w:t>
      </w:r>
    </w:p>
    <w:p w14:paraId="2E2992E3" w14:textId="7B46B54D" w:rsidR="003C62C6" w:rsidRPr="0030741F" w:rsidRDefault="003C62C6" w:rsidP="00F93ED8">
      <w:pPr>
        <w:tabs>
          <w:tab w:val="left" w:pos="0"/>
        </w:tabs>
        <w:spacing w:before="0" w:after="0"/>
        <w:ind w:firstLine="709"/>
        <w:rPr>
          <w:szCs w:val="24"/>
        </w:rPr>
      </w:pPr>
      <w:r w:rsidRPr="0030741F">
        <w:rPr>
          <w:szCs w:val="24"/>
        </w:rPr>
        <w:t xml:space="preserve">Добавление блокаторов рецепторов допамина к схеме противорвотной терапии проводится по показаниям на усмотрение лечащего врача. </w:t>
      </w:r>
    </w:p>
    <w:p w14:paraId="0BF4D8B9" w14:textId="77777777" w:rsidR="003C62C6" w:rsidRDefault="003C62C6" w:rsidP="00CE6C1C">
      <w:pPr>
        <w:pStyle w:val="a6"/>
        <w:numPr>
          <w:ilvl w:val="2"/>
          <w:numId w:val="82"/>
        </w:numPr>
        <w:tabs>
          <w:tab w:val="left" w:pos="0"/>
        </w:tabs>
        <w:spacing w:before="0" w:after="200"/>
        <w:rPr>
          <w:b/>
          <w:szCs w:val="24"/>
        </w:rPr>
      </w:pPr>
      <w:r w:rsidRPr="00402F3B">
        <w:rPr>
          <w:b/>
          <w:szCs w:val="24"/>
        </w:rPr>
        <w:t>Нейролептики</w:t>
      </w:r>
    </w:p>
    <w:p w14:paraId="4B2AE4E8" w14:textId="77777777" w:rsidR="003C62C6" w:rsidRPr="00F87DBD" w:rsidRDefault="003C62C6" w:rsidP="003C62C6">
      <w:pPr>
        <w:tabs>
          <w:tab w:val="left" w:pos="0"/>
        </w:tabs>
        <w:rPr>
          <w:szCs w:val="24"/>
        </w:rPr>
      </w:pPr>
      <w:r>
        <w:rPr>
          <w:szCs w:val="24"/>
        </w:rPr>
        <w:tab/>
      </w:r>
      <w:r w:rsidRPr="00F87DBD">
        <w:rPr>
          <w:szCs w:val="24"/>
        </w:rPr>
        <w:t>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w:t>
      </w:r>
      <w:r>
        <w:rPr>
          <w:szCs w:val="24"/>
        </w:rPr>
        <w:t xml:space="preserve"> –  о</w:t>
      </w:r>
      <w:r w:rsidRPr="0030741F">
        <w:rPr>
          <w:szCs w:val="24"/>
        </w:rPr>
        <w:t>л</w:t>
      </w:r>
      <w:r>
        <w:rPr>
          <w:szCs w:val="24"/>
        </w:rPr>
        <w:t>анзапин 5–10 мг в сутки внутрь</w:t>
      </w:r>
      <w:r w:rsidRPr="00F87DBD">
        <w:rPr>
          <w:szCs w:val="24"/>
        </w:rPr>
        <w:t xml:space="preserve">). </w:t>
      </w:r>
    </w:p>
    <w:p w14:paraId="479C7EDC" w14:textId="77777777" w:rsidR="003C62C6" w:rsidRPr="008A233A" w:rsidRDefault="003C62C6" w:rsidP="003C62C6">
      <w:pPr>
        <w:pStyle w:val="Normal1"/>
        <w:numPr>
          <w:ilvl w:val="0"/>
          <w:numId w:val="13"/>
        </w:numPr>
        <w:spacing w:line="360" w:lineRule="auto"/>
        <w:ind w:left="0" w:firstLine="0"/>
        <w:jc w:val="both"/>
        <w:rPr>
          <w:rFonts w:cs="Times New Roman"/>
          <w:b/>
          <w:shd w:val="clear" w:color="auto" w:fill="FFFFFF"/>
        </w:rPr>
      </w:pPr>
      <w:r w:rsidRPr="008A233A">
        <w:rPr>
          <w:rFonts w:cs="Times New Roman"/>
          <w:b/>
        </w:rPr>
        <w:lastRenderedPageBreak/>
        <w:t xml:space="preserve">Принципы профилактики и терапии тошноты и рвоты. </w:t>
      </w:r>
    </w:p>
    <w:p w14:paraId="59BB8AF2" w14:textId="77777777" w:rsidR="003C62C6" w:rsidRPr="0030741F" w:rsidRDefault="003C62C6" w:rsidP="003C62C6">
      <w:pPr>
        <w:tabs>
          <w:tab w:val="left" w:pos="0"/>
        </w:tabs>
        <w:rPr>
          <w:szCs w:val="24"/>
        </w:rPr>
      </w:pPr>
      <w:r>
        <w:rPr>
          <w:szCs w:val="24"/>
        </w:rPr>
        <w:t xml:space="preserve">Эксперты </w:t>
      </w:r>
      <w:r w:rsidRPr="0030741F">
        <w:rPr>
          <w:szCs w:val="24"/>
        </w:rPr>
        <w:t>Международн</w:t>
      </w:r>
      <w:r>
        <w:rPr>
          <w:szCs w:val="24"/>
        </w:rPr>
        <w:t>ой</w:t>
      </w:r>
      <w:r w:rsidRPr="0030741F">
        <w:rPr>
          <w:szCs w:val="24"/>
        </w:rPr>
        <w:t xml:space="preserve"> ассоциаци</w:t>
      </w:r>
      <w:r>
        <w:rPr>
          <w:szCs w:val="24"/>
        </w:rPr>
        <w:t>и</w:t>
      </w:r>
      <w:r w:rsidRPr="0030741F">
        <w:rPr>
          <w:szCs w:val="24"/>
        </w:rPr>
        <w:t xml:space="preserve"> по поддерживающему лечению в онкологии</w:t>
      </w:r>
      <w:r>
        <w:rPr>
          <w:szCs w:val="24"/>
        </w:rPr>
        <w:t xml:space="preserve"> (MASCC) разработали принципы антиэметической терапии, согласно которым используются следующие алогритм и методы профилактики тошноты и рвоты. </w:t>
      </w:r>
    </w:p>
    <w:p w14:paraId="0ACE5BA1" w14:textId="77777777" w:rsidR="003C62C6" w:rsidRDefault="003C62C6" w:rsidP="003C62C6">
      <w:pPr>
        <w:tabs>
          <w:tab w:val="left" w:pos="0"/>
        </w:tabs>
        <w:rPr>
          <w:b/>
          <w:szCs w:val="24"/>
        </w:rPr>
      </w:pPr>
      <w:r>
        <w:rPr>
          <w:b/>
          <w:szCs w:val="24"/>
        </w:rPr>
        <w:t xml:space="preserve">4.1 </w:t>
      </w:r>
      <w:r w:rsidRPr="00637009">
        <w:rPr>
          <w:b/>
          <w:szCs w:val="24"/>
        </w:rPr>
        <w:t>Алгоритм профилактики и терапии тошноты и рвоты</w:t>
      </w:r>
    </w:p>
    <w:p w14:paraId="299DF0AD" w14:textId="77777777" w:rsidR="003C62C6" w:rsidRDefault="003C62C6" w:rsidP="00CE6C1C">
      <w:pPr>
        <w:pStyle w:val="a6"/>
        <w:numPr>
          <w:ilvl w:val="0"/>
          <w:numId w:val="78"/>
        </w:numPr>
        <w:tabs>
          <w:tab w:val="left" w:pos="0"/>
        </w:tabs>
        <w:spacing w:before="0" w:after="200"/>
        <w:rPr>
          <w:szCs w:val="24"/>
        </w:rPr>
      </w:pPr>
      <w:r w:rsidRPr="0030741F">
        <w:rPr>
          <w:szCs w:val="24"/>
        </w:rPr>
        <w:t xml:space="preserve">Определить эметогенный потенциал назначенного режима ХТ </w:t>
      </w:r>
    </w:p>
    <w:p w14:paraId="2B26F7BD" w14:textId="77777777" w:rsidR="003C62C6" w:rsidRDefault="003C62C6" w:rsidP="00CE6C1C">
      <w:pPr>
        <w:pStyle w:val="a6"/>
        <w:numPr>
          <w:ilvl w:val="0"/>
          <w:numId w:val="78"/>
        </w:numPr>
        <w:tabs>
          <w:tab w:val="left" w:pos="0"/>
        </w:tabs>
        <w:spacing w:before="0" w:after="200"/>
        <w:rPr>
          <w:szCs w:val="24"/>
        </w:rPr>
      </w:pPr>
      <w:r w:rsidRPr="0030741F">
        <w:rPr>
          <w:szCs w:val="24"/>
        </w:rPr>
        <w:t>Назначить профилактическую терапию, исходя из эметогенности реж</w:t>
      </w:r>
      <w:r>
        <w:rPr>
          <w:szCs w:val="24"/>
        </w:rPr>
        <w:t>има ХТ, начиная с первого курса</w:t>
      </w:r>
    </w:p>
    <w:p w14:paraId="10FACDCD" w14:textId="77777777" w:rsidR="003C62C6" w:rsidRDefault="003C62C6" w:rsidP="00CE6C1C">
      <w:pPr>
        <w:pStyle w:val="a6"/>
        <w:numPr>
          <w:ilvl w:val="0"/>
          <w:numId w:val="78"/>
        </w:numPr>
        <w:tabs>
          <w:tab w:val="left" w:pos="0"/>
        </w:tabs>
        <w:spacing w:before="0" w:after="200"/>
        <w:rPr>
          <w:szCs w:val="24"/>
        </w:rPr>
      </w:pPr>
      <w:r w:rsidRPr="0030741F">
        <w:rPr>
          <w:szCs w:val="24"/>
        </w:rPr>
        <w:t>Назначить лечение в случае развития тошноты и рвоты на фоне профилактической терапии</w:t>
      </w:r>
    </w:p>
    <w:p w14:paraId="00B5F789" w14:textId="77777777" w:rsidR="003C62C6" w:rsidRDefault="003C62C6" w:rsidP="00CE6C1C">
      <w:pPr>
        <w:pStyle w:val="a6"/>
        <w:numPr>
          <w:ilvl w:val="0"/>
          <w:numId w:val="78"/>
        </w:numPr>
        <w:tabs>
          <w:tab w:val="left" w:pos="0"/>
        </w:tabs>
        <w:spacing w:before="0" w:after="200"/>
        <w:rPr>
          <w:szCs w:val="24"/>
        </w:rPr>
      </w:pPr>
      <w:r w:rsidRPr="0030741F">
        <w:rPr>
          <w:szCs w:val="24"/>
        </w:rPr>
        <w:t>В случае развития тошноты и рвоты внести изменения в профилактическую терапию на последующих циклах ХТ</w:t>
      </w:r>
    </w:p>
    <w:p w14:paraId="5FE5EFE0" w14:textId="77777777" w:rsidR="003C62C6" w:rsidRDefault="003C62C6" w:rsidP="00CE6C1C">
      <w:pPr>
        <w:pStyle w:val="a6"/>
        <w:numPr>
          <w:ilvl w:val="0"/>
          <w:numId w:val="78"/>
        </w:numPr>
        <w:tabs>
          <w:tab w:val="left" w:pos="0"/>
        </w:tabs>
        <w:spacing w:before="0" w:after="200"/>
        <w:rPr>
          <w:szCs w:val="24"/>
        </w:rPr>
      </w:pPr>
      <w:r w:rsidRPr="0030741F">
        <w:rPr>
          <w:szCs w:val="24"/>
        </w:rPr>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13304B8E" w14:textId="77777777" w:rsidR="003C62C6" w:rsidRPr="0006238A" w:rsidRDefault="003C62C6" w:rsidP="003C62C6">
      <w:pPr>
        <w:tabs>
          <w:tab w:val="left" w:pos="0"/>
        </w:tabs>
        <w:rPr>
          <w:b/>
          <w:szCs w:val="24"/>
        </w:rPr>
      </w:pPr>
      <w:r>
        <w:rPr>
          <w:b/>
          <w:szCs w:val="24"/>
        </w:rPr>
        <w:t xml:space="preserve">4.2 </w:t>
      </w:r>
      <w:r w:rsidRPr="0006238A">
        <w:rPr>
          <w:b/>
          <w:szCs w:val="24"/>
        </w:rPr>
        <w:t xml:space="preserve">Профилактика острой и отсроченной тошноты </w:t>
      </w:r>
      <w:r>
        <w:rPr>
          <w:b/>
          <w:szCs w:val="24"/>
        </w:rPr>
        <w:t>и</w:t>
      </w:r>
      <w:r w:rsidRPr="0006238A">
        <w:rPr>
          <w:b/>
          <w:szCs w:val="24"/>
        </w:rPr>
        <w:t xml:space="preserve"> рвоты при высоко-эметогенной ХТ</w:t>
      </w:r>
    </w:p>
    <w:p w14:paraId="3ECF4A19" w14:textId="3AA5C4F4" w:rsidR="003C62C6" w:rsidRPr="005D45BE" w:rsidRDefault="003C62C6" w:rsidP="003C62C6">
      <w:pPr>
        <w:tabs>
          <w:tab w:val="left" w:pos="0"/>
        </w:tabs>
        <w:rPr>
          <w:szCs w:val="24"/>
        </w:rPr>
      </w:pPr>
      <w:r>
        <w:rPr>
          <w:szCs w:val="24"/>
        </w:rPr>
        <w:tab/>
      </w:r>
      <w:r w:rsidRPr="00F87DBD">
        <w:rPr>
          <w:szCs w:val="24"/>
        </w:rPr>
        <w:t xml:space="preserve">Профилактика тошноты и рвоты должна начинаться до начала ХТ и проводиться не менее </w:t>
      </w:r>
      <w:r>
        <w:rPr>
          <w:szCs w:val="24"/>
        </w:rPr>
        <w:t>2-</w:t>
      </w:r>
      <w:r w:rsidRPr="00F87DBD">
        <w:rPr>
          <w:szCs w:val="24"/>
        </w:rPr>
        <w:t xml:space="preserve">3 дней после ее окончания. </w:t>
      </w:r>
      <w:r w:rsidRPr="0030741F">
        <w:rPr>
          <w:szCs w:val="24"/>
        </w:rPr>
        <w:t xml:space="preserve">Антиэметики назначают </w:t>
      </w:r>
      <w:r>
        <w:rPr>
          <w:szCs w:val="24"/>
        </w:rPr>
        <w:t>во все дни ХТ ежедневно (исключение:</w:t>
      </w:r>
      <w:r w:rsidRPr="0030741F">
        <w:rPr>
          <w:szCs w:val="24"/>
        </w:rPr>
        <w:t xml:space="preserve">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w:t>
      </w:r>
      <w:r>
        <w:rPr>
          <w:szCs w:val="24"/>
        </w:rPr>
        <w:t>компонента ХТ</w:t>
      </w:r>
      <w:r w:rsidRPr="0030741F">
        <w:rPr>
          <w:szCs w:val="24"/>
        </w:rPr>
        <w:t>, обладающего наибольшей эметогенностью.</w:t>
      </w:r>
      <w:r>
        <w:rPr>
          <w:szCs w:val="24"/>
        </w:rPr>
        <w:t xml:space="preserve"> </w:t>
      </w:r>
      <w:r w:rsidRPr="0030741F">
        <w:rPr>
          <w:szCs w:val="24"/>
        </w:rPr>
        <w:t>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w:t>
      </w:r>
      <w:r>
        <w:rPr>
          <w:szCs w:val="24"/>
        </w:rPr>
        <w:t xml:space="preserve"> (не добавляют при наличии дексаметазона в схеме ХТ). Дополнительно  </w:t>
      </w:r>
      <w:r w:rsidRPr="0030741F">
        <w:rPr>
          <w:szCs w:val="24"/>
        </w:rPr>
        <w:t>по показаниям на усмотрение лечащего врача</w:t>
      </w:r>
      <w:r>
        <w:rPr>
          <w:szCs w:val="24"/>
        </w:rPr>
        <w:t xml:space="preserve"> могут применяться бензодиазепины, </w:t>
      </w:r>
      <w:r w:rsidRPr="008E6893">
        <w:rPr>
          <w:rFonts w:eastAsia="GaramondC-Light"/>
          <w:color w:val="000000"/>
          <w:szCs w:val="24"/>
        </w:rPr>
        <w:t>блокатор</w:t>
      </w:r>
      <w:r>
        <w:rPr>
          <w:rFonts w:eastAsia="GaramondC-Light"/>
          <w:color w:val="000000"/>
          <w:szCs w:val="24"/>
        </w:rPr>
        <w:t>ы</w:t>
      </w:r>
      <w:r w:rsidRPr="008E6893">
        <w:rPr>
          <w:rFonts w:eastAsia="GaramondC-Light"/>
          <w:color w:val="000000"/>
          <w:szCs w:val="24"/>
        </w:rPr>
        <w:t xml:space="preserve"> H2-рецепторов гистамина</w:t>
      </w:r>
      <w:r>
        <w:rPr>
          <w:rFonts w:eastAsia="GaramondC-Light"/>
          <w:color w:val="000000"/>
          <w:szCs w:val="24"/>
        </w:rPr>
        <w:t>,</w:t>
      </w:r>
      <w:r w:rsidRPr="008E6893">
        <w:rPr>
          <w:rFonts w:eastAsia="GaramondC-Light"/>
          <w:color w:val="000000"/>
          <w:szCs w:val="24"/>
        </w:rPr>
        <w:t xml:space="preserve"> ингибитор</w:t>
      </w:r>
      <w:r>
        <w:rPr>
          <w:rFonts w:eastAsia="GaramondC-Light"/>
          <w:color w:val="000000"/>
          <w:szCs w:val="24"/>
        </w:rPr>
        <w:t>ы</w:t>
      </w:r>
      <w:r w:rsidRPr="008E6893">
        <w:rPr>
          <w:rFonts w:eastAsia="GaramondC-Light"/>
          <w:color w:val="000000"/>
          <w:szCs w:val="24"/>
        </w:rPr>
        <w:t xml:space="preserve"> протонной помпы</w:t>
      </w:r>
      <w:r>
        <w:rPr>
          <w:szCs w:val="24"/>
        </w:rPr>
        <w:t xml:space="preserve">. </w:t>
      </w:r>
      <w:r>
        <w:rPr>
          <w:rFonts w:eastAsia="GaramondC-Light"/>
          <w:color w:val="000000"/>
          <w:szCs w:val="24"/>
        </w:rPr>
        <w:t>М</w:t>
      </w:r>
      <w:r w:rsidRPr="005D45BE">
        <w:rPr>
          <w:rFonts w:eastAsia="GaramondC-Light"/>
          <w:color w:val="000000"/>
          <w:szCs w:val="24"/>
        </w:rPr>
        <w:t xml:space="preserve">ожет быть назначен </w:t>
      </w:r>
      <w:r>
        <w:rPr>
          <w:rFonts w:eastAsia="GaramondC-Light"/>
          <w:color w:val="000000"/>
          <w:szCs w:val="24"/>
        </w:rPr>
        <w:t>а</w:t>
      </w:r>
      <w:r w:rsidRPr="005D45BE">
        <w:rPr>
          <w:rFonts w:eastAsia="GaramondC-Light"/>
          <w:color w:val="000000"/>
          <w:szCs w:val="24"/>
        </w:rPr>
        <w:t xml:space="preserve">препитант в дозе 125 мг в 1 день и 80 мг в </w:t>
      </w:r>
      <w:r>
        <w:rPr>
          <w:rFonts w:eastAsia="GaramondC-Light"/>
          <w:color w:val="000000"/>
          <w:szCs w:val="24"/>
        </w:rPr>
        <w:t xml:space="preserve">последующие </w:t>
      </w:r>
      <w:r w:rsidRPr="005D45BE">
        <w:rPr>
          <w:rFonts w:eastAsia="GaramondC-Light"/>
          <w:color w:val="000000"/>
          <w:szCs w:val="24"/>
        </w:rPr>
        <w:t>дни.</w:t>
      </w:r>
    </w:p>
    <w:p w14:paraId="75337809" w14:textId="77777777" w:rsidR="003C62C6" w:rsidRPr="0006238A" w:rsidRDefault="003C62C6" w:rsidP="00CE6C1C">
      <w:pPr>
        <w:pStyle w:val="a6"/>
        <w:numPr>
          <w:ilvl w:val="1"/>
          <w:numId w:val="83"/>
        </w:numPr>
        <w:tabs>
          <w:tab w:val="left" w:pos="0"/>
        </w:tabs>
        <w:spacing w:before="0" w:after="200"/>
        <w:rPr>
          <w:b/>
          <w:szCs w:val="24"/>
        </w:rPr>
      </w:pPr>
      <w:r w:rsidRPr="0006238A">
        <w:rPr>
          <w:b/>
          <w:szCs w:val="24"/>
        </w:rPr>
        <w:t>Профилактика острой и отсроченной тошноты и рвоты при умеренно-эметогенной ХТ</w:t>
      </w:r>
    </w:p>
    <w:p w14:paraId="5290E94E" w14:textId="77777777" w:rsidR="003C62C6" w:rsidRPr="0030741F" w:rsidRDefault="003C62C6" w:rsidP="003C62C6">
      <w:pPr>
        <w:tabs>
          <w:tab w:val="left" w:pos="0"/>
        </w:tabs>
        <w:rPr>
          <w:szCs w:val="24"/>
        </w:rPr>
      </w:pPr>
      <w:r>
        <w:rPr>
          <w:szCs w:val="24"/>
        </w:rPr>
        <w:lastRenderedPageBreak/>
        <w:tab/>
      </w:r>
      <w:r w:rsidRPr="00F87DBD">
        <w:rPr>
          <w:szCs w:val="24"/>
        </w:rPr>
        <w:t xml:space="preserve">Профилактика тошноты и рвоты должна начинаться до начала ХТ и проводиться </w:t>
      </w:r>
      <w:r>
        <w:rPr>
          <w:szCs w:val="24"/>
        </w:rPr>
        <w:t>при необходимости</w:t>
      </w:r>
      <w:r w:rsidRPr="00F87DBD">
        <w:rPr>
          <w:szCs w:val="24"/>
        </w:rPr>
        <w:t xml:space="preserve"> </w:t>
      </w:r>
      <w:r>
        <w:rPr>
          <w:szCs w:val="24"/>
        </w:rPr>
        <w:t>еще 2-</w:t>
      </w:r>
      <w:r w:rsidRPr="00F87DBD">
        <w:rPr>
          <w:szCs w:val="24"/>
        </w:rPr>
        <w:t>3 дн</w:t>
      </w:r>
      <w:r>
        <w:rPr>
          <w:szCs w:val="24"/>
        </w:rPr>
        <w:t>я</w:t>
      </w:r>
      <w:r w:rsidRPr="00F87DBD">
        <w:rPr>
          <w:szCs w:val="24"/>
        </w:rPr>
        <w:t xml:space="preserve"> после ее окончания.</w:t>
      </w:r>
      <w:r>
        <w:rPr>
          <w:szCs w:val="24"/>
        </w:rPr>
        <w:t xml:space="preserve"> </w:t>
      </w:r>
      <w:r w:rsidRPr="0030741F">
        <w:rPr>
          <w:szCs w:val="24"/>
        </w:rPr>
        <w:t>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w:t>
      </w:r>
      <w:r>
        <w:rPr>
          <w:szCs w:val="24"/>
        </w:rPr>
        <w:t xml:space="preserve">. </w:t>
      </w:r>
      <w:r w:rsidRPr="0030741F">
        <w:rPr>
          <w:szCs w:val="24"/>
        </w:rPr>
        <w:t>При некоторых умеренно</w:t>
      </w:r>
      <w:r>
        <w:rPr>
          <w:szCs w:val="24"/>
        </w:rPr>
        <w:t>-</w:t>
      </w:r>
      <w:r w:rsidRPr="0030741F">
        <w:rPr>
          <w:szCs w:val="24"/>
        </w:rPr>
        <w:t>эметогенных режимах, включающих карбоплатин, рекомендовано назначение апрепитанта/фосапрепитанта в комбинации с 5-НТ3-антагонистом и дексаметазоном.</w:t>
      </w:r>
    </w:p>
    <w:p w14:paraId="1C532EBA" w14:textId="77777777" w:rsidR="003C62C6" w:rsidRPr="0006238A" w:rsidRDefault="003C62C6" w:rsidP="00CE6C1C">
      <w:pPr>
        <w:pStyle w:val="a6"/>
        <w:numPr>
          <w:ilvl w:val="1"/>
          <w:numId w:val="83"/>
        </w:numPr>
        <w:tabs>
          <w:tab w:val="left" w:pos="0"/>
        </w:tabs>
        <w:spacing w:before="0" w:after="200"/>
        <w:rPr>
          <w:b/>
          <w:szCs w:val="24"/>
        </w:rPr>
      </w:pPr>
      <w:r w:rsidRPr="0006238A">
        <w:rPr>
          <w:b/>
          <w:szCs w:val="24"/>
        </w:rPr>
        <w:t>Профилактика острой и отсроченной тошноты и рвоты при низко-эметогенной и минимально-эметогенной ХТ</w:t>
      </w:r>
    </w:p>
    <w:p w14:paraId="3E3463CC" w14:textId="77777777" w:rsidR="003C62C6" w:rsidRPr="00F87DBD" w:rsidRDefault="003C62C6" w:rsidP="003C62C6">
      <w:pPr>
        <w:tabs>
          <w:tab w:val="left" w:pos="0"/>
        </w:tabs>
        <w:rPr>
          <w:szCs w:val="24"/>
        </w:rPr>
      </w:pPr>
      <w:r>
        <w:rPr>
          <w:szCs w:val="24"/>
        </w:rPr>
        <w:tab/>
      </w:r>
      <w:r w:rsidRPr="00F87DBD">
        <w:rPr>
          <w:szCs w:val="24"/>
        </w:rPr>
        <w:t>Для профилактики тошноты и рвоты при химио</w:t>
      </w:r>
      <w:r>
        <w:rPr>
          <w:szCs w:val="24"/>
        </w:rPr>
        <w:t xml:space="preserve">терапии с низкой эметогенностью </w:t>
      </w:r>
      <w:r w:rsidRPr="00F87DBD">
        <w:rPr>
          <w:szCs w:val="24"/>
        </w:rPr>
        <w:t>следует использовать только один из препаратов: дексаметазон, антагонист 5-HT3-рецепторов или антагонист рецепторов допамина (например, метоклопрамид).</w:t>
      </w:r>
      <w:r>
        <w:rPr>
          <w:szCs w:val="24"/>
        </w:rPr>
        <w:t xml:space="preserve"> При минимально-эметогенной ХТ профилактика тошноты и рвоты не требуется.</w:t>
      </w:r>
    </w:p>
    <w:p w14:paraId="7AE554DC" w14:textId="77777777" w:rsidR="003C62C6" w:rsidRDefault="003C62C6" w:rsidP="00CE6C1C">
      <w:pPr>
        <w:pStyle w:val="a6"/>
        <w:numPr>
          <w:ilvl w:val="1"/>
          <w:numId w:val="83"/>
        </w:numPr>
        <w:tabs>
          <w:tab w:val="left" w:pos="0"/>
        </w:tabs>
        <w:spacing w:before="0" w:after="200"/>
        <w:rPr>
          <w:b/>
          <w:szCs w:val="24"/>
        </w:rPr>
      </w:pPr>
      <w:r w:rsidRPr="000B3CA9">
        <w:rPr>
          <w:b/>
          <w:szCs w:val="24"/>
        </w:rPr>
        <w:t xml:space="preserve">Профилактика тошноты и рвоты при лучевой терапии </w:t>
      </w:r>
    </w:p>
    <w:p w14:paraId="4AF56E43" w14:textId="77777777" w:rsidR="003C62C6" w:rsidRPr="00AE0413" w:rsidRDefault="003C62C6" w:rsidP="003C62C6">
      <w:pPr>
        <w:tabs>
          <w:tab w:val="left" w:pos="0"/>
        </w:tabs>
        <w:rPr>
          <w:rFonts w:eastAsia="GaramondC-Light"/>
          <w:color w:val="000000"/>
          <w:szCs w:val="24"/>
        </w:rPr>
      </w:pPr>
      <w:r>
        <w:rPr>
          <w:rFonts w:eastAsia="GaramondC-Light"/>
          <w:color w:val="000000"/>
          <w:szCs w:val="24"/>
        </w:rPr>
        <w:tab/>
      </w:r>
      <w:r w:rsidRPr="00AE0413">
        <w:rPr>
          <w:rFonts w:eastAsia="GaramondC-Light"/>
          <w:color w:val="000000"/>
          <w:szCs w:val="24"/>
        </w:rPr>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p>
    <w:p w14:paraId="4493E139" w14:textId="77777777" w:rsidR="003C62C6" w:rsidRPr="0006238A" w:rsidRDefault="003C62C6" w:rsidP="00CE6C1C">
      <w:pPr>
        <w:pStyle w:val="a6"/>
        <w:numPr>
          <w:ilvl w:val="1"/>
          <w:numId w:val="83"/>
        </w:numPr>
        <w:tabs>
          <w:tab w:val="left" w:pos="0"/>
        </w:tabs>
        <w:spacing w:before="0" w:after="200"/>
        <w:rPr>
          <w:b/>
          <w:szCs w:val="24"/>
        </w:rPr>
      </w:pPr>
      <w:r w:rsidRPr="0006238A">
        <w:rPr>
          <w:rFonts w:eastAsia="GaramondC-Light"/>
          <w:b/>
          <w:color w:val="000000"/>
          <w:szCs w:val="24"/>
        </w:rPr>
        <w:t>Терапия неконтролируемой тошноты и рвоты</w:t>
      </w:r>
    </w:p>
    <w:p w14:paraId="78341C39" w14:textId="77777777" w:rsidR="003C62C6" w:rsidRDefault="003C62C6" w:rsidP="003C62C6">
      <w:pPr>
        <w:tabs>
          <w:tab w:val="left" w:pos="0"/>
        </w:tabs>
        <w:spacing w:before="0" w:after="0"/>
        <w:rPr>
          <w:rFonts w:eastAsia="GaramondC-Light"/>
          <w:color w:val="000000"/>
          <w:szCs w:val="24"/>
        </w:rPr>
      </w:pPr>
      <w:r>
        <w:rPr>
          <w:rFonts w:eastAsia="GaramondC-Light"/>
          <w:color w:val="000000"/>
          <w:szCs w:val="24"/>
        </w:rPr>
        <w:tab/>
      </w:r>
      <w:r w:rsidRPr="0006238A">
        <w:rPr>
          <w:rFonts w:eastAsia="GaramondC-Light"/>
          <w:color w:val="000000"/>
          <w:szCs w:val="24"/>
        </w:rPr>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w:t>
      </w:r>
      <w:r>
        <w:rPr>
          <w:rFonts w:eastAsia="GaramondC-Light"/>
          <w:color w:val="000000"/>
          <w:szCs w:val="24"/>
        </w:rPr>
        <w:t xml:space="preserve">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w:t>
      </w:r>
      <w:r w:rsidRPr="0030741F">
        <w:rPr>
          <w:rFonts w:eastAsia="GaramondC-Light"/>
          <w:color w:val="000000"/>
          <w:szCs w:val="24"/>
        </w:rPr>
        <w:t>В случае их исключения необходимо перевести</w:t>
      </w:r>
      <w:r>
        <w:rPr>
          <w:rFonts w:eastAsia="GaramondC-Light"/>
          <w:color w:val="000000"/>
          <w:szCs w:val="24"/>
        </w:rPr>
        <w:t xml:space="preserve"> пациента на схему профилактики</w:t>
      </w:r>
      <w:r w:rsidRPr="0030741F">
        <w:rPr>
          <w:rFonts w:eastAsia="GaramondC-Light"/>
          <w:color w:val="000000"/>
          <w:szCs w:val="24"/>
        </w:rPr>
        <w:t xml:space="preserve"> с низко</w:t>
      </w:r>
      <w:r>
        <w:rPr>
          <w:rFonts w:eastAsia="GaramondC-Light"/>
          <w:color w:val="000000"/>
          <w:szCs w:val="24"/>
        </w:rPr>
        <w:t>-</w:t>
      </w:r>
      <w:r w:rsidRPr="0030741F">
        <w:rPr>
          <w:rFonts w:eastAsia="GaramondC-Light"/>
          <w:color w:val="000000"/>
          <w:szCs w:val="24"/>
        </w:rPr>
        <w:t xml:space="preserve">эметогенного </w:t>
      </w:r>
      <w:r>
        <w:rPr>
          <w:rFonts w:eastAsia="GaramondC-Light"/>
          <w:color w:val="000000"/>
          <w:szCs w:val="24"/>
        </w:rPr>
        <w:t>потенциала на умеренно</w:t>
      </w:r>
      <w:r w:rsidRPr="0030741F">
        <w:rPr>
          <w:rFonts w:eastAsia="GaramondC-Light"/>
          <w:color w:val="000000"/>
          <w:szCs w:val="24"/>
        </w:rPr>
        <w:t>-эметогенный и с умеренно-эметогенного на высоко-эметогенный.</w:t>
      </w:r>
      <w:r>
        <w:rPr>
          <w:rFonts w:eastAsia="GaramondC-Light"/>
          <w:color w:val="000000"/>
          <w:szCs w:val="24"/>
        </w:rPr>
        <w:t xml:space="preserve"> </w:t>
      </w:r>
      <w:r w:rsidRPr="0006238A">
        <w:rPr>
          <w:rFonts w:eastAsia="GaramondC-Light"/>
          <w:color w:val="000000"/>
          <w:szCs w:val="24"/>
        </w:rPr>
        <w:t xml:space="preserve">При возникновении неконтролируемой тошноты и рвоты на фоне стандартных противорвотных схем (без </w:t>
      </w:r>
      <w:r w:rsidRPr="0006238A">
        <w:rPr>
          <w:rFonts w:eastAsia="GaramondC-Light"/>
          <w:color w:val="000000"/>
          <w:szCs w:val="24"/>
        </w:rPr>
        <w:lastRenderedPageBreak/>
        <w:t xml:space="preserve">использования апрепитанта или фосапрепитанта) необходимо при последующих курсах ввести в противорвотный режим апрепитант или фосапрепитант. </w:t>
      </w:r>
    </w:p>
    <w:p w14:paraId="022BB2B8" w14:textId="77777777" w:rsidR="003C62C6" w:rsidRPr="00AE0413" w:rsidRDefault="003C62C6" w:rsidP="003C62C6">
      <w:pPr>
        <w:tabs>
          <w:tab w:val="left" w:pos="0"/>
        </w:tabs>
        <w:spacing w:before="0" w:after="0"/>
        <w:rPr>
          <w:rFonts w:eastAsia="GaramondC-Light"/>
          <w:color w:val="000000"/>
          <w:szCs w:val="24"/>
        </w:rPr>
      </w:pPr>
      <w:r>
        <w:rPr>
          <w:rFonts w:eastAsia="GaramondC-Light"/>
          <w:color w:val="000000"/>
          <w:szCs w:val="24"/>
        </w:rPr>
        <w:tab/>
        <w:t>Р</w:t>
      </w:r>
      <w:r w:rsidRPr="00AE0413">
        <w:rPr>
          <w:rFonts w:eastAsia="GaramondC-Light"/>
          <w:color w:val="000000"/>
          <w:szCs w:val="24"/>
        </w:rPr>
        <w:t>азвитие неконтролируемой или рефрактерной рвоты</w:t>
      </w:r>
      <w:r>
        <w:rPr>
          <w:rFonts w:eastAsia="GaramondC-Light"/>
          <w:color w:val="000000"/>
          <w:szCs w:val="24"/>
        </w:rPr>
        <w:t xml:space="preserve"> может развиться у</w:t>
      </w:r>
      <w:r w:rsidRPr="00AE0413">
        <w:rPr>
          <w:rFonts w:eastAsia="GaramondC-Light"/>
          <w:color w:val="000000"/>
          <w:szCs w:val="24"/>
        </w:rPr>
        <w:t xml:space="preserve"> пациентов с так называемым сверхбыстрым метаболическим фенотипом </w:t>
      </w:r>
      <w:r>
        <w:rPr>
          <w:rFonts w:eastAsia="GaramondC-Light"/>
          <w:color w:val="000000"/>
          <w:szCs w:val="24"/>
        </w:rPr>
        <w:t>(ускоренный метаболизм антагонистов</w:t>
      </w:r>
      <w:r w:rsidRPr="00AE0413">
        <w:rPr>
          <w:rFonts w:eastAsia="GaramondC-Light"/>
          <w:color w:val="000000"/>
          <w:szCs w:val="24"/>
        </w:rPr>
        <w:t xml:space="preserve"> 5-HT3-рецепторов в печени</w:t>
      </w:r>
      <w:r>
        <w:rPr>
          <w:rFonts w:eastAsia="GaramondC-Light"/>
          <w:color w:val="000000"/>
          <w:szCs w:val="24"/>
        </w:rPr>
        <w:t xml:space="preserve">). </w:t>
      </w:r>
      <w:r w:rsidRPr="00AE0413">
        <w:rPr>
          <w:rFonts w:eastAsia="GaramondC-Light"/>
          <w:color w:val="000000"/>
          <w:szCs w:val="24"/>
        </w:rPr>
        <w:t xml:space="preserve">В </w:t>
      </w:r>
      <w:r>
        <w:rPr>
          <w:rFonts w:eastAsia="GaramondC-Light"/>
          <w:color w:val="000000"/>
          <w:szCs w:val="24"/>
        </w:rPr>
        <w:t>таком случае</w:t>
      </w:r>
      <w:r w:rsidRPr="00AE0413">
        <w:rPr>
          <w:rFonts w:eastAsia="GaramondC-Light"/>
          <w:color w:val="000000"/>
          <w:szCs w:val="24"/>
        </w:rPr>
        <w:t xml:space="preserve"> целесообразна смена 5-HT3-блокатора </w:t>
      </w:r>
      <w:r>
        <w:rPr>
          <w:rFonts w:eastAsia="GaramondC-Light"/>
          <w:color w:val="000000"/>
          <w:szCs w:val="24"/>
        </w:rPr>
        <w:t>на другой</w:t>
      </w:r>
      <w:r w:rsidRPr="00AE0413">
        <w:rPr>
          <w:rFonts w:eastAsia="GaramondC-Light"/>
          <w:color w:val="000000"/>
          <w:szCs w:val="24"/>
        </w:rPr>
        <w:t xml:space="preserve"> </w:t>
      </w:r>
      <w:r>
        <w:rPr>
          <w:rFonts w:eastAsia="GaramondC-Light"/>
          <w:color w:val="000000"/>
          <w:szCs w:val="24"/>
        </w:rPr>
        <w:t>антиэметик</w:t>
      </w:r>
      <w:r w:rsidRPr="00AE0413">
        <w:rPr>
          <w:rFonts w:eastAsia="GaramondC-Light"/>
          <w:color w:val="000000"/>
          <w:szCs w:val="24"/>
        </w:rPr>
        <w:t xml:space="preserve"> данного класса препаратов.</w:t>
      </w:r>
    </w:p>
    <w:p w14:paraId="6173E1A2" w14:textId="77777777" w:rsidR="003C62C6" w:rsidRPr="0030741F" w:rsidRDefault="003C62C6" w:rsidP="003C62C6">
      <w:pPr>
        <w:autoSpaceDE w:val="0"/>
        <w:autoSpaceDN w:val="0"/>
        <w:adjustRightInd w:val="0"/>
        <w:spacing w:before="0" w:after="0"/>
        <w:ind w:firstLine="567"/>
        <w:rPr>
          <w:rFonts w:eastAsia="GaramondC-Light"/>
          <w:color w:val="000000"/>
          <w:szCs w:val="24"/>
        </w:rPr>
      </w:pPr>
      <w:r w:rsidRPr="0030741F">
        <w:rPr>
          <w:rFonts w:eastAsia="GaramondC-Light"/>
          <w:color w:val="000000"/>
          <w:szCs w:val="24"/>
        </w:rPr>
        <w:t>Кроме того, следует выполнять ряд общих принципов профилактики и лечения тошноты и рвоты:</w:t>
      </w:r>
    </w:p>
    <w:p w14:paraId="35A3E4D0" w14:textId="77777777" w:rsidR="003C62C6" w:rsidRPr="0030741F" w:rsidRDefault="003C62C6" w:rsidP="00CE6C1C">
      <w:pPr>
        <w:pStyle w:val="a6"/>
        <w:numPr>
          <w:ilvl w:val="0"/>
          <w:numId w:val="76"/>
        </w:numPr>
        <w:autoSpaceDE w:val="0"/>
        <w:autoSpaceDN w:val="0"/>
        <w:adjustRightInd w:val="0"/>
        <w:spacing w:before="0" w:after="0" w:line="288" w:lineRule="auto"/>
        <w:ind w:left="993" w:hanging="426"/>
        <w:rPr>
          <w:rFonts w:eastAsia="GaramondC-Light"/>
          <w:color w:val="000000"/>
          <w:szCs w:val="24"/>
        </w:rPr>
      </w:pPr>
      <w:r w:rsidRPr="0030741F">
        <w:rPr>
          <w:rFonts w:eastAsia="GaramondC-Light"/>
          <w:color w:val="000000"/>
          <w:szCs w:val="24"/>
        </w:rPr>
        <w:t>Назначать антиэметики строго по часам, а не при появлении тошноты или рвоты.</w:t>
      </w:r>
    </w:p>
    <w:p w14:paraId="6B8DCBB0" w14:textId="77777777" w:rsidR="003C62C6" w:rsidRPr="0030741F" w:rsidRDefault="003C62C6" w:rsidP="00CE6C1C">
      <w:pPr>
        <w:pStyle w:val="a6"/>
        <w:numPr>
          <w:ilvl w:val="0"/>
          <w:numId w:val="76"/>
        </w:numPr>
        <w:autoSpaceDE w:val="0"/>
        <w:autoSpaceDN w:val="0"/>
        <w:adjustRightInd w:val="0"/>
        <w:spacing w:before="0" w:after="0" w:line="288" w:lineRule="auto"/>
        <w:ind w:left="993" w:hanging="426"/>
        <w:rPr>
          <w:rFonts w:eastAsia="GaramondC-Light"/>
          <w:color w:val="000000"/>
          <w:szCs w:val="24"/>
        </w:rPr>
      </w:pPr>
      <w:r>
        <w:rPr>
          <w:rFonts w:eastAsia="GaramondC-Light"/>
          <w:color w:val="000000"/>
          <w:szCs w:val="24"/>
        </w:rPr>
        <w:t>Оценивать п</w:t>
      </w:r>
      <w:r w:rsidRPr="0030741F">
        <w:rPr>
          <w:rFonts w:eastAsia="GaramondC-Light"/>
          <w:color w:val="000000"/>
          <w:szCs w:val="24"/>
        </w:rPr>
        <w:t>редпочтительны</w:t>
      </w:r>
      <w:r>
        <w:rPr>
          <w:rFonts w:eastAsia="GaramondC-Light"/>
          <w:color w:val="000000"/>
          <w:szCs w:val="24"/>
        </w:rPr>
        <w:t>й</w:t>
      </w:r>
      <w:r w:rsidRPr="0030741F">
        <w:rPr>
          <w:rFonts w:eastAsia="GaramondC-Light"/>
          <w:color w:val="000000"/>
          <w:szCs w:val="24"/>
        </w:rPr>
        <w:t xml:space="preserve"> путь введения препаратов</w:t>
      </w:r>
      <w:r>
        <w:rPr>
          <w:rFonts w:eastAsia="GaramondC-Light"/>
          <w:color w:val="000000"/>
          <w:szCs w:val="24"/>
        </w:rPr>
        <w:t xml:space="preserve"> (парентерально, </w:t>
      </w:r>
      <w:r w:rsidRPr="0030741F">
        <w:rPr>
          <w:rFonts w:eastAsia="GaramondC-Light"/>
          <w:color w:val="000000"/>
          <w:szCs w:val="24"/>
        </w:rPr>
        <w:t xml:space="preserve">в ректальных </w:t>
      </w:r>
      <w:r>
        <w:rPr>
          <w:rFonts w:eastAsia="GaramondC-Light"/>
          <w:color w:val="000000"/>
          <w:szCs w:val="24"/>
        </w:rPr>
        <w:t>суппозиториях, или внутрь)</w:t>
      </w:r>
      <w:r w:rsidRPr="0030741F">
        <w:rPr>
          <w:rFonts w:eastAsia="GaramondC-Light"/>
          <w:color w:val="000000"/>
          <w:szCs w:val="24"/>
        </w:rPr>
        <w:t xml:space="preserve">. </w:t>
      </w:r>
    </w:p>
    <w:p w14:paraId="39CC0DC2" w14:textId="77777777" w:rsidR="003C62C6" w:rsidRPr="0030741F" w:rsidRDefault="003C62C6" w:rsidP="00CE6C1C">
      <w:pPr>
        <w:pStyle w:val="a6"/>
        <w:numPr>
          <w:ilvl w:val="0"/>
          <w:numId w:val="76"/>
        </w:numPr>
        <w:autoSpaceDE w:val="0"/>
        <w:autoSpaceDN w:val="0"/>
        <w:adjustRightInd w:val="0"/>
        <w:spacing w:before="0" w:after="0" w:line="288" w:lineRule="auto"/>
        <w:ind w:left="993" w:hanging="426"/>
        <w:rPr>
          <w:rFonts w:eastAsia="GaramondC-Light"/>
          <w:color w:val="000000"/>
          <w:szCs w:val="24"/>
        </w:rPr>
      </w:pPr>
      <w:r w:rsidRPr="0030741F">
        <w:rPr>
          <w:rFonts w:eastAsia="GaramondC-Light"/>
          <w:color w:val="000000"/>
          <w:szCs w:val="24"/>
        </w:rPr>
        <w:t>Осуществлять адекватную гидратацию и коррекцию электролитов.</w:t>
      </w:r>
    </w:p>
    <w:p w14:paraId="643897D4" w14:textId="77777777" w:rsidR="003C62C6" w:rsidRPr="0030741F" w:rsidRDefault="003C62C6" w:rsidP="00CE6C1C">
      <w:pPr>
        <w:pStyle w:val="a6"/>
        <w:numPr>
          <w:ilvl w:val="0"/>
          <w:numId w:val="76"/>
        </w:numPr>
        <w:autoSpaceDE w:val="0"/>
        <w:autoSpaceDN w:val="0"/>
        <w:adjustRightInd w:val="0"/>
        <w:spacing w:before="0" w:after="0" w:line="288" w:lineRule="auto"/>
        <w:ind w:left="993" w:hanging="426"/>
        <w:rPr>
          <w:rFonts w:eastAsia="GaramondC-Light"/>
          <w:color w:val="000000"/>
          <w:szCs w:val="24"/>
        </w:rPr>
      </w:pPr>
      <w:r>
        <w:rPr>
          <w:rFonts w:eastAsia="GaramondC-Light"/>
          <w:color w:val="000000"/>
          <w:szCs w:val="24"/>
        </w:rPr>
        <w:t xml:space="preserve">Добавлять при диспепсии </w:t>
      </w:r>
      <w:r w:rsidRPr="0030741F">
        <w:rPr>
          <w:rFonts w:eastAsia="GaramondC-Light"/>
          <w:color w:val="000000"/>
          <w:szCs w:val="24"/>
        </w:rPr>
        <w:t>Н2-блокаторы или блокаторы протонной помпы.</w:t>
      </w:r>
    </w:p>
    <w:p w14:paraId="3B47B227" w14:textId="77777777" w:rsidR="003C62C6" w:rsidRPr="0006238A" w:rsidRDefault="003C62C6" w:rsidP="003C62C6">
      <w:pPr>
        <w:tabs>
          <w:tab w:val="left" w:pos="0"/>
        </w:tabs>
        <w:rPr>
          <w:rFonts w:eastAsia="GaramondC-Light"/>
          <w:color w:val="000000"/>
          <w:szCs w:val="24"/>
        </w:rPr>
      </w:pPr>
      <w:r>
        <w:rPr>
          <w:rFonts w:eastAsia="GaramondC-Light"/>
          <w:color w:val="000000"/>
          <w:szCs w:val="24"/>
        </w:rPr>
        <w:tab/>
      </w: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488A59AF" w14:textId="77777777" w:rsidR="003C62C6" w:rsidRPr="00134561" w:rsidRDefault="003C62C6" w:rsidP="003C62C6">
      <w:pPr>
        <w:autoSpaceDE w:val="0"/>
        <w:autoSpaceDN w:val="0"/>
        <w:adjustRightInd w:val="0"/>
        <w:spacing w:after="0" w:line="288" w:lineRule="auto"/>
        <w:rPr>
          <w:rFonts w:eastAsia="GaramondC-Light"/>
          <w:color w:val="000000"/>
          <w:szCs w:val="24"/>
        </w:rPr>
      </w:pPr>
      <w:r>
        <w:rPr>
          <w:rFonts w:eastAsia="GaramondC-Light"/>
          <w:color w:val="000000"/>
          <w:szCs w:val="24"/>
        </w:rPr>
        <w:t xml:space="preserve">1) </w:t>
      </w:r>
      <w:r w:rsidRPr="00134561">
        <w:rPr>
          <w:rFonts w:eastAsia="GaramondC-Light"/>
          <w:color w:val="000000"/>
          <w:szCs w:val="24"/>
        </w:rPr>
        <w:t>бензодиазепины (например, лоразепам по 0,5–2 мг каждые 4–6 ч);</w:t>
      </w:r>
    </w:p>
    <w:p w14:paraId="7E9F6E67" w14:textId="77777777" w:rsidR="003C62C6" w:rsidRPr="00134561" w:rsidRDefault="003C62C6" w:rsidP="003C62C6">
      <w:pPr>
        <w:autoSpaceDE w:val="0"/>
        <w:autoSpaceDN w:val="0"/>
        <w:adjustRightInd w:val="0"/>
        <w:spacing w:after="0" w:line="288" w:lineRule="auto"/>
        <w:rPr>
          <w:rFonts w:eastAsia="GaramondC-Light"/>
          <w:color w:val="000000"/>
          <w:szCs w:val="24"/>
        </w:rPr>
      </w:pPr>
      <w:r>
        <w:rPr>
          <w:rFonts w:eastAsia="GaramondC-Light"/>
          <w:color w:val="000000"/>
          <w:szCs w:val="24"/>
        </w:rPr>
        <w:t xml:space="preserve">2) </w:t>
      </w:r>
      <w:r w:rsidRPr="00134561">
        <w:rPr>
          <w:rFonts w:eastAsia="GaramondC-Light"/>
          <w:color w:val="000000"/>
          <w:szCs w:val="24"/>
        </w:rPr>
        <w:t>блокаторы рецепторов допамина (например, метоклопрамид по 20 мг каждые 6 ч);</w:t>
      </w:r>
    </w:p>
    <w:p w14:paraId="455B71D5" w14:textId="77777777" w:rsidR="003C62C6" w:rsidRPr="00134561" w:rsidRDefault="003C62C6" w:rsidP="003C62C6">
      <w:pPr>
        <w:autoSpaceDE w:val="0"/>
        <w:autoSpaceDN w:val="0"/>
        <w:adjustRightInd w:val="0"/>
        <w:spacing w:after="0" w:line="288" w:lineRule="auto"/>
        <w:rPr>
          <w:rFonts w:eastAsia="GaramondC-Light"/>
          <w:color w:val="000000"/>
          <w:szCs w:val="24"/>
        </w:rPr>
      </w:pPr>
      <w:r>
        <w:rPr>
          <w:rFonts w:eastAsia="GaramondC-Light"/>
          <w:color w:val="000000"/>
          <w:szCs w:val="24"/>
        </w:rPr>
        <w:t xml:space="preserve">3) </w:t>
      </w:r>
      <w:r w:rsidRPr="00134561">
        <w:rPr>
          <w:rFonts w:eastAsia="GaramondC-Light"/>
          <w:color w:val="000000"/>
          <w:szCs w:val="24"/>
        </w:rPr>
        <w:t>фенотиазины (например, аминазин 25 мг 4 раза в сутки);</w:t>
      </w:r>
    </w:p>
    <w:p w14:paraId="602AE15A" w14:textId="77777777" w:rsidR="003C62C6" w:rsidRPr="00134561" w:rsidRDefault="003C62C6" w:rsidP="003C62C6">
      <w:pPr>
        <w:autoSpaceDE w:val="0"/>
        <w:autoSpaceDN w:val="0"/>
        <w:adjustRightInd w:val="0"/>
        <w:spacing w:after="0" w:line="288" w:lineRule="auto"/>
        <w:rPr>
          <w:rFonts w:eastAsia="GaramondC-Light"/>
          <w:color w:val="000000"/>
          <w:szCs w:val="24"/>
        </w:rPr>
      </w:pPr>
      <w:r>
        <w:rPr>
          <w:rFonts w:eastAsia="GaramondC-Light"/>
          <w:color w:val="000000"/>
          <w:szCs w:val="24"/>
        </w:rPr>
        <w:t xml:space="preserve">4) </w:t>
      </w:r>
      <w:r w:rsidRPr="00134561">
        <w:rPr>
          <w:rFonts w:eastAsia="GaramondC-Light"/>
          <w:color w:val="000000"/>
          <w:szCs w:val="24"/>
        </w:rPr>
        <w:t>бутирофеноны (например, галоперидол 1–2 мг каждые 4–6 ч).</w:t>
      </w:r>
    </w:p>
    <w:p w14:paraId="67FE80C1" w14:textId="77777777" w:rsidR="003C62C6" w:rsidRPr="0030741F" w:rsidRDefault="003C62C6" w:rsidP="003C62C6">
      <w:pPr>
        <w:autoSpaceDE w:val="0"/>
        <w:autoSpaceDN w:val="0"/>
        <w:adjustRightInd w:val="0"/>
        <w:spacing w:after="0"/>
        <w:ind w:firstLine="567"/>
        <w:rPr>
          <w:rFonts w:eastAsia="GaramondC-Light"/>
          <w:color w:val="000000"/>
          <w:szCs w:val="24"/>
        </w:rPr>
      </w:pPr>
      <w:r w:rsidRPr="0030741F">
        <w:rPr>
          <w:rFonts w:eastAsia="GaramondC-Light"/>
          <w:color w:val="000000"/>
          <w:szCs w:val="24"/>
        </w:rPr>
        <w:t>Возможно также использование альтернативного варианта профилактики тошноты и рвоты:</w:t>
      </w:r>
    </w:p>
    <w:p w14:paraId="299E5FA8" w14:textId="77777777" w:rsidR="003C62C6" w:rsidRPr="0030741F" w:rsidRDefault="003C62C6" w:rsidP="00CE6C1C">
      <w:pPr>
        <w:pStyle w:val="a6"/>
        <w:numPr>
          <w:ilvl w:val="0"/>
          <w:numId w:val="77"/>
        </w:numPr>
        <w:autoSpaceDE w:val="0"/>
        <w:autoSpaceDN w:val="0"/>
        <w:adjustRightInd w:val="0"/>
        <w:spacing w:before="0" w:after="0" w:line="288" w:lineRule="auto"/>
        <w:ind w:left="993" w:hanging="426"/>
        <w:rPr>
          <w:rFonts w:eastAsia="GaramondC-Light"/>
          <w:color w:val="000000"/>
          <w:szCs w:val="24"/>
        </w:rPr>
      </w:pPr>
      <w:r w:rsidRPr="0030741F">
        <w:rPr>
          <w:rFonts w:eastAsia="GaramondC-Light"/>
          <w:color w:val="000000"/>
          <w:szCs w:val="24"/>
        </w:rPr>
        <w:t>оланзапин 5–10 мг в сутки внутрь с 1 по 3 дни;</w:t>
      </w:r>
    </w:p>
    <w:p w14:paraId="3BC866F4" w14:textId="77777777" w:rsidR="003C62C6" w:rsidRPr="0030741F" w:rsidRDefault="003C62C6" w:rsidP="00CE6C1C">
      <w:pPr>
        <w:pStyle w:val="a6"/>
        <w:numPr>
          <w:ilvl w:val="0"/>
          <w:numId w:val="77"/>
        </w:numPr>
        <w:autoSpaceDE w:val="0"/>
        <w:autoSpaceDN w:val="0"/>
        <w:adjustRightInd w:val="0"/>
        <w:spacing w:before="0" w:after="0" w:line="288" w:lineRule="auto"/>
        <w:ind w:left="993" w:hanging="426"/>
        <w:rPr>
          <w:rFonts w:eastAsia="GaramondC-Light"/>
          <w:color w:val="000000"/>
          <w:szCs w:val="24"/>
        </w:rPr>
      </w:pPr>
      <w:r w:rsidRPr="0030741F">
        <w:rPr>
          <w:rFonts w:eastAsia="GaramondC-Light"/>
          <w:color w:val="000000"/>
          <w:szCs w:val="24"/>
        </w:rPr>
        <w:t>палоносетрон 0,25 мг в/в за 60 минут до ХТ в 1 день однократно;</w:t>
      </w:r>
    </w:p>
    <w:p w14:paraId="12227DF4" w14:textId="77777777" w:rsidR="003C62C6" w:rsidRPr="0030741F" w:rsidRDefault="003C62C6" w:rsidP="00CE6C1C">
      <w:pPr>
        <w:pStyle w:val="a6"/>
        <w:numPr>
          <w:ilvl w:val="0"/>
          <w:numId w:val="77"/>
        </w:numPr>
        <w:autoSpaceDE w:val="0"/>
        <w:autoSpaceDN w:val="0"/>
        <w:adjustRightInd w:val="0"/>
        <w:spacing w:before="0" w:after="0" w:line="288" w:lineRule="auto"/>
        <w:ind w:left="993" w:hanging="426"/>
        <w:rPr>
          <w:rFonts w:eastAsia="GaramondC-Light"/>
          <w:color w:val="000000"/>
          <w:szCs w:val="24"/>
        </w:rPr>
      </w:pPr>
      <w:r w:rsidRPr="0030741F">
        <w:rPr>
          <w:rFonts w:eastAsia="GaramondC-Light"/>
          <w:color w:val="000000"/>
          <w:szCs w:val="24"/>
        </w:rPr>
        <w:t>дексаметазон 20 мг в/в за 30 минут до ХТ в 1 день.</w:t>
      </w:r>
    </w:p>
    <w:p w14:paraId="42B12677" w14:textId="77777777" w:rsidR="003C62C6" w:rsidRDefault="003C62C6" w:rsidP="00CE6C1C">
      <w:pPr>
        <w:pStyle w:val="a6"/>
        <w:numPr>
          <w:ilvl w:val="1"/>
          <w:numId w:val="83"/>
        </w:numPr>
        <w:autoSpaceDE w:val="0"/>
        <w:autoSpaceDN w:val="0"/>
        <w:adjustRightInd w:val="0"/>
        <w:spacing w:before="0" w:after="200" w:line="276" w:lineRule="auto"/>
        <w:rPr>
          <w:rFonts w:eastAsia="GaramondC-Light"/>
          <w:b/>
          <w:color w:val="000000"/>
          <w:szCs w:val="24"/>
        </w:rPr>
      </w:pPr>
      <w:r w:rsidRPr="0030741F">
        <w:rPr>
          <w:rFonts w:eastAsia="GaramondC-Light"/>
          <w:b/>
          <w:color w:val="000000"/>
          <w:szCs w:val="24"/>
        </w:rPr>
        <w:t>Профилактика и терапия условно-рефлекторной рвоты</w:t>
      </w:r>
    </w:p>
    <w:p w14:paraId="211D8CCF" w14:textId="77777777" w:rsidR="003C62C6" w:rsidRDefault="003C62C6" w:rsidP="003C62C6">
      <w:pPr>
        <w:autoSpaceDE w:val="0"/>
        <w:autoSpaceDN w:val="0"/>
        <w:adjustRightInd w:val="0"/>
        <w:ind w:firstLine="708"/>
        <w:rPr>
          <w:rFonts w:eastAsia="GaramondC-Light"/>
          <w:color w:val="000000"/>
          <w:szCs w:val="24"/>
        </w:rPr>
      </w:pPr>
      <w:r w:rsidRPr="00B01492">
        <w:rPr>
          <w:rFonts w:eastAsia="GaramondC-Light"/>
          <w:color w:val="000000"/>
          <w:szCs w:val="24"/>
        </w:rPr>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p>
    <w:p w14:paraId="3B82E70C" w14:textId="4BFAB76A" w:rsidR="003C62C6" w:rsidRPr="007F5246" w:rsidRDefault="003C62C6" w:rsidP="003C62C6">
      <w:pPr>
        <w:pStyle w:val="Normal1"/>
        <w:tabs>
          <w:tab w:val="left" w:pos="0"/>
        </w:tabs>
        <w:spacing w:line="360" w:lineRule="auto"/>
        <w:jc w:val="center"/>
        <w:rPr>
          <w:rFonts w:cs="Times New Roman"/>
          <w:b/>
          <w:shd w:val="clear" w:color="auto" w:fill="FFFFFF"/>
        </w:rPr>
      </w:pPr>
      <w:r>
        <w:rPr>
          <w:rFonts w:cs="Times New Roman"/>
          <w:b/>
          <w:shd w:val="clear" w:color="auto" w:fill="FFFFFF"/>
        </w:rPr>
        <w:t xml:space="preserve">Таблица 4. </w:t>
      </w:r>
      <w:r w:rsidRPr="007F5246">
        <w:rPr>
          <w:rFonts w:cs="Times New Roman"/>
          <w:b/>
          <w:shd w:val="clear" w:color="auto" w:fill="FFFFFF"/>
        </w:rPr>
        <w:t xml:space="preserve">Эметогенный потенциал противоопухолевых </w:t>
      </w:r>
      <w:r w:rsidRPr="0046237C">
        <w:rPr>
          <w:rFonts w:cs="Times New Roman"/>
          <w:b/>
          <w:shd w:val="clear" w:color="auto" w:fill="FFFFFF"/>
        </w:rPr>
        <w:t>препаратов.</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9"/>
        <w:gridCol w:w="4820"/>
        <w:gridCol w:w="2942"/>
      </w:tblGrid>
      <w:tr w:rsidR="003C62C6" w14:paraId="26B27F71" w14:textId="77777777" w:rsidTr="00F93ED8">
        <w:tc>
          <w:tcPr>
            <w:tcW w:w="1799" w:type="dxa"/>
          </w:tcPr>
          <w:p w14:paraId="27E68789" w14:textId="77777777" w:rsidR="003C62C6" w:rsidRPr="00DE20E4" w:rsidRDefault="003C62C6" w:rsidP="008372B8">
            <w:pPr>
              <w:pStyle w:val="Normal1"/>
              <w:shd w:val="clear" w:color="auto" w:fill="auto"/>
              <w:tabs>
                <w:tab w:val="left" w:pos="0"/>
              </w:tabs>
              <w:spacing w:line="360" w:lineRule="auto"/>
              <w:ind w:left="0" w:firstLine="0"/>
              <w:jc w:val="both"/>
              <w:rPr>
                <w:rFonts w:cs="Times New Roman"/>
                <w:b/>
                <w:sz w:val="22"/>
                <w:szCs w:val="22"/>
                <w:shd w:val="clear" w:color="auto" w:fill="FFFFFF"/>
              </w:rPr>
            </w:pPr>
            <w:r w:rsidRPr="00DE20E4">
              <w:rPr>
                <w:rFonts w:cs="Times New Roman"/>
                <w:b/>
                <w:sz w:val="22"/>
                <w:szCs w:val="22"/>
                <w:shd w:val="clear" w:color="auto" w:fill="FFFFFF"/>
              </w:rPr>
              <w:t xml:space="preserve">Уровень </w:t>
            </w:r>
            <w:r w:rsidRPr="00DE20E4">
              <w:rPr>
                <w:rFonts w:cs="Times New Roman"/>
                <w:b/>
                <w:sz w:val="22"/>
                <w:szCs w:val="22"/>
                <w:shd w:val="clear" w:color="auto" w:fill="FFFFFF"/>
              </w:rPr>
              <w:lastRenderedPageBreak/>
              <w:t>эметогенности</w:t>
            </w:r>
          </w:p>
        </w:tc>
        <w:tc>
          <w:tcPr>
            <w:tcW w:w="4820" w:type="dxa"/>
          </w:tcPr>
          <w:p w14:paraId="51EA53E2" w14:textId="77777777" w:rsidR="003C62C6" w:rsidRPr="00DE20E4" w:rsidRDefault="003C62C6" w:rsidP="008372B8">
            <w:pPr>
              <w:pStyle w:val="Normal1"/>
              <w:shd w:val="clear" w:color="auto" w:fill="auto"/>
              <w:tabs>
                <w:tab w:val="left" w:pos="0"/>
              </w:tabs>
              <w:spacing w:line="360" w:lineRule="auto"/>
              <w:ind w:left="0" w:firstLine="0"/>
              <w:jc w:val="both"/>
              <w:rPr>
                <w:rFonts w:cs="Times New Roman"/>
                <w:b/>
                <w:sz w:val="22"/>
                <w:szCs w:val="22"/>
                <w:shd w:val="clear" w:color="auto" w:fill="FFFFFF"/>
              </w:rPr>
            </w:pPr>
            <w:r w:rsidRPr="00DE20E4">
              <w:rPr>
                <w:rFonts w:cs="Times New Roman"/>
                <w:b/>
                <w:sz w:val="22"/>
                <w:szCs w:val="22"/>
                <w:shd w:val="clear" w:color="auto" w:fill="FFFFFF"/>
              </w:rPr>
              <w:lastRenderedPageBreak/>
              <w:t xml:space="preserve">Противоопухолевые препараты для </w:t>
            </w:r>
            <w:r w:rsidRPr="00DE20E4">
              <w:rPr>
                <w:rFonts w:cs="Times New Roman"/>
                <w:b/>
                <w:sz w:val="22"/>
                <w:szCs w:val="22"/>
                <w:shd w:val="clear" w:color="auto" w:fill="FFFFFF"/>
              </w:rPr>
              <w:lastRenderedPageBreak/>
              <w:t>внутривенного введения</w:t>
            </w:r>
          </w:p>
        </w:tc>
        <w:tc>
          <w:tcPr>
            <w:tcW w:w="2942" w:type="dxa"/>
          </w:tcPr>
          <w:p w14:paraId="25A0D906" w14:textId="77777777" w:rsidR="003C62C6" w:rsidRPr="00DE20E4" w:rsidRDefault="003C62C6" w:rsidP="008372B8">
            <w:pPr>
              <w:pStyle w:val="Normal1"/>
              <w:shd w:val="clear" w:color="auto" w:fill="auto"/>
              <w:tabs>
                <w:tab w:val="left" w:pos="0"/>
              </w:tabs>
              <w:spacing w:line="360" w:lineRule="auto"/>
              <w:ind w:left="0" w:firstLine="0"/>
              <w:jc w:val="both"/>
              <w:rPr>
                <w:rFonts w:cs="Times New Roman"/>
                <w:b/>
                <w:sz w:val="22"/>
                <w:szCs w:val="22"/>
                <w:shd w:val="clear" w:color="auto" w:fill="FFFFFF"/>
              </w:rPr>
            </w:pPr>
            <w:r w:rsidRPr="00DE20E4">
              <w:rPr>
                <w:rFonts w:cs="Times New Roman"/>
                <w:b/>
                <w:sz w:val="22"/>
                <w:szCs w:val="22"/>
                <w:shd w:val="clear" w:color="auto" w:fill="FFFFFF"/>
              </w:rPr>
              <w:lastRenderedPageBreak/>
              <w:t xml:space="preserve">Противоопухолевые </w:t>
            </w:r>
            <w:r w:rsidRPr="00DE20E4">
              <w:rPr>
                <w:rFonts w:cs="Times New Roman"/>
                <w:b/>
                <w:sz w:val="22"/>
                <w:szCs w:val="22"/>
                <w:shd w:val="clear" w:color="auto" w:fill="FFFFFF"/>
              </w:rPr>
              <w:lastRenderedPageBreak/>
              <w:t xml:space="preserve">препараты для перорального приема </w:t>
            </w:r>
          </w:p>
        </w:tc>
      </w:tr>
      <w:tr w:rsidR="003C62C6" w14:paraId="60452358" w14:textId="77777777" w:rsidTr="00F93ED8">
        <w:tc>
          <w:tcPr>
            <w:tcW w:w="1799" w:type="dxa"/>
          </w:tcPr>
          <w:p w14:paraId="28CFD7BC" w14:textId="77777777" w:rsidR="003C62C6" w:rsidRDefault="003C62C6" w:rsidP="008372B8">
            <w:pPr>
              <w:pStyle w:val="Normal1"/>
              <w:shd w:val="clear" w:color="auto" w:fill="auto"/>
              <w:tabs>
                <w:tab w:val="left" w:pos="0"/>
              </w:tabs>
              <w:spacing w:line="360" w:lineRule="auto"/>
              <w:ind w:left="0" w:firstLine="0"/>
              <w:jc w:val="both"/>
              <w:rPr>
                <w:sz w:val="22"/>
                <w:szCs w:val="22"/>
              </w:rPr>
            </w:pPr>
            <w:r w:rsidRPr="00DE20E4">
              <w:rPr>
                <w:sz w:val="22"/>
                <w:szCs w:val="22"/>
              </w:rPr>
              <w:lastRenderedPageBreak/>
              <w:t xml:space="preserve">Высокий </w:t>
            </w:r>
          </w:p>
          <w:p w14:paraId="48941E4A" w14:textId="77777777" w:rsidR="003C62C6" w:rsidRPr="00DE20E4" w:rsidRDefault="003C62C6" w:rsidP="008372B8">
            <w:pPr>
              <w:pStyle w:val="Normal1"/>
              <w:shd w:val="clear" w:color="auto" w:fill="auto"/>
              <w:tabs>
                <w:tab w:val="left" w:pos="0"/>
              </w:tabs>
              <w:spacing w:line="360" w:lineRule="auto"/>
              <w:ind w:left="0" w:firstLine="0"/>
              <w:jc w:val="both"/>
              <w:rPr>
                <w:rFonts w:cs="Times New Roman"/>
                <w:sz w:val="22"/>
                <w:szCs w:val="22"/>
                <w:shd w:val="clear" w:color="auto" w:fill="FFFFFF"/>
              </w:rPr>
            </w:pPr>
            <w:r w:rsidRPr="00DE20E4">
              <w:rPr>
                <w:sz w:val="22"/>
                <w:szCs w:val="22"/>
              </w:rPr>
              <w:t>(</w:t>
            </w:r>
            <w:r w:rsidRPr="00DE20E4">
              <w:rPr>
                <w:rFonts w:cs="Times New Roman"/>
                <w:sz w:val="22"/>
                <w:szCs w:val="22"/>
                <w:shd w:val="clear" w:color="auto" w:fill="FFFFFF"/>
              </w:rPr>
              <w:t>&gt;</w:t>
            </w:r>
            <w:r>
              <w:rPr>
                <w:sz w:val="22"/>
                <w:szCs w:val="22"/>
              </w:rPr>
              <w:t>90 %</w:t>
            </w:r>
            <w:r w:rsidRPr="00DE20E4">
              <w:rPr>
                <w:sz w:val="22"/>
                <w:szCs w:val="22"/>
              </w:rPr>
              <w:t>)</w:t>
            </w:r>
          </w:p>
        </w:tc>
        <w:tc>
          <w:tcPr>
            <w:tcW w:w="4820" w:type="dxa"/>
          </w:tcPr>
          <w:p w14:paraId="755AD24C" w14:textId="77777777" w:rsidR="003C62C6" w:rsidRPr="00DE20E4" w:rsidRDefault="003C62C6" w:rsidP="00CE6C1C">
            <w:pPr>
              <w:pStyle w:val="Normal1"/>
              <w:numPr>
                <w:ilvl w:val="0"/>
                <w:numId w:val="84"/>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 xml:space="preserve">комбинация антрациклин / циклофосфамид </w:t>
            </w:r>
          </w:p>
          <w:p w14:paraId="3842B083" w14:textId="77777777" w:rsidR="003C62C6" w:rsidRPr="00DE20E4" w:rsidRDefault="003C62C6" w:rsidP="00CE6C1C">
            <w:pPr>
              <w:pStyle w:val="Normal1"/>
              <w:numPr>
                <w:ilvl w:val="0"/>
                <w:numId w:val="84"/>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дакарбазин</w:t>
            </w:r>
          </w:p>
          <w:p w14:paraId="717A51A7" w14:textId="77777777" w:rsidR="003C62C6" w:rsidRPr="00DE20E4" w:rsidRDefault="003C62C6" w:rsidP="00CE6C1C">
            <w:pPr>
              <w:pStyle w:val="Normal1"/>
              <w:numPr>
                <w:ilvl w:val="0"/>
                <w:numId w:val="84"/>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кармустин</w:t>
            </w:r>
          </w:p>
          <w:p w14:paraId="6EB6D1DA" w14:textId="3D6397F4" w:rsidR="003C62C6" w:rsidRPr="00DE20E4" w:rsidRDefault="003C62C6" w:rsidP="00CE6C1C">
            <w:pPr>
              <w:pStyle w:val="Normal1"/>
              <w:numPr>
                <w:ilvl w:val="0"/>
                <w:numId w:val="84"/>
              </w:numPr>
              <w:tabs>
                <w:tab w:val="left" w:pos="0"/>
              </w:tabs>
              <w:spacing w:line="360" w:lineRule="auto"/>
              <w:jc w:val="both"/>
              <w:rPr>
                <w:rFonts w:cs="Times New Roman"/>
                <w:sz w:val="22"/>
                <w:szCs w:val="22"/>
                <w:shd w:val="clear" w:color="auto" w:fill="FFFFFF"/>
              </w:rPr>
            </w:pPr>
            <w:r>
              <w:rPr>
                <w:rFonts w:cs="Times New Roman"/>
                <w:sz w:val="22"/>
                <w:szCs w:val="22"/>
                <w:shd w:val="clear" w:color="auto" w:fill="FFFFFF"/>
              </w:rPr>
              <w:t>алкеран</w:t>
            </w:r>
          </w:p>
          <w:p w14:paraId="769D7F12" w14:textId="77777777" w:rsidR="003C62C6" w:rsidRPr="00DE20E4" w:rsidRDefault="003C62C6" w:rsidP="00CE6C1C">
            <w:pPr>
              <w:pStyle w:val="Normal1"/>
              <w:numPr>
                <w:ilvl w:val="0"/>
                <w:numId w:val="84"/>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циклофосфамид ≥ 1500 мг / м2</w:t>
            </w:r>
          </w:p>
          <w:p w14:paraId="1320BE84" w14:textId="77777777" w:rsidR="003C62C6" w:rsidRPr="00DE20E4" w:rsidRDefault="003C62C6" w:rsidP="00CE6C1C">
            <w:pPr>
              <w:pStyle w:val="Normal1"/>
              <w:numPr>
                <w:ilvl w:val="0"/>
                <w:numId w:val="84"/>
              </w:numPr>
              <w:shd w:val="clear" w:color="auto" w:fill="auto"/>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цисплатин</w:t>
            </w:r>
          </w:p>
        </w:tc>
        <w:tc>
          <w:tcPr>
            <w:tcW w:w="2942" w:type="dxa"/>
          </w:tcPr>
          <w:p w14:paraId="6A3993DC" w14:textId="77777777" w:rsidR="003C62C6" w:rsidRPr="00DE20E4" w:rsidRDefault="003C62C6" w:rsidP="00CE6C1C">
            <w:pPr>
              <w:pStyle w:val="Normal1"/>
              <w:numPr>
                <w:ilvl w:val="0"/>
                <w:numId w:val="84"/>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гексаметилмеламин</w:t>
            </w:r>
          </w:p>
          <w:p w14:paraId="3DEA4AD2" w14:textId="77777777" w:rsidR="003C62C6" w:rsidRPr="00DE20E4" w:rsidRDefault="003C62C6" w:rsidP="00CE6C1C">
            <w:pPr>
              <w:pStyle w:val="Normal1"/>
              <w:numPr>
                <w:ilvl w:val="0"/>
                <w:numId w:val="84"/>
              </w:numPr>
              <w:shd w:val="clear" w:color="auto" w:fill="auto"/>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прокарбазин</w:t>
            </w:r>
          </w:p>
        </w:tc>
      </w:tr>
      <w:tr w:rsidR="003C62C6" w14:paraId="7690A9EE" w14:textId="77777777" w:rsidTr="00F93ED8">
        <w:tc>
          <w:tcPr>
            <w:tcW w:w="1799" w:type="dxa"/>
          </w:tcPr>
          <w:p w14:paraId="5769C4A1" w14:textId="77777777" w:rsidR="003C62C6" w:rsidRPr="00DE20E4" w:rsidRDefault="003C62C6" w:rsidP="008372B8">
            <w:pPr>
              <w:pStyle w:val="Normal1"/>
              <w:shd w:val="clear" w:color="auto" w:fill="auto"/>
              <w:tabs>
                <w:tab w:val="left" w:pos="0"/>
              </w:tabs>
              <w:spacing w:line="360" w:lineRule="auto"/>
              <w:ind w:left="0" w:firstLine="0"/>
              <w:jc w:val="both"/>
              <w:rPr>
                <w:rFonts w:cs="Times New Roman"/>
                <w:sz w:val="22"/>
                <w:szCs w:val="22"/>
                <w:shd w:val="clear" w:color="auto" w:fill="FFFFFF"/>
              </w:rPr>
            </w:pPr>
            <w:r w:rsidRPr="00DE20E4">
              <w:rPr>
                <w:sz w:val="22"/>
                <w:szCs w:val="22"/>
              </w:rPr>
              <w:t>Умеренный (30–90 %)</w:t>
            </w:r>
          </w:p>
        </w:tc>
        <w:tc>
          <w:tcPr>
            <w:tcW w:w="4820" w:type="dxa"/>
          </w:tcPr>
          <w:p w14:paraId="70B0B1FB" w14:textId="77777777" w:rsidR="003C62C6" w:rsidRPr="00DE20E4" w:rsidRDefault="003C62C6" w:rsidP="00CE6C1C">
            <w:pPr>
              <w:pStyle w:val="Normal1"/>
              <w:numPr>
                <w:ilvl w:val="0"/>
                <w:numId w:val="85"/>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бендамустин</w:t>
            </w:r>
          </w:p>
          <w:p w14:paraId="45A8E883" w14:textId="77777777" w:rsidR="003C62C6" w:rsidRPr="00DE20E4" w:rsidRDefault="003C62C6" w:rsidP="00CE6C1C">
            <w:pPr>
              <w:pStyle w:val="Normal1"/>
              <w:numPr>
                <w:ilvl w:val="0"/>
                <w:numId w:val="85"/>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бусульфан</w:t>
            </w:r>
          </w:p>
          <w:p w14:paraId="467C5456" w14:textId="77777777" w:rsidR="003C62C6" w:rsidRPr="00DE20E4" w:rsidRDefault="003C62C6" w:rsidP="00CE6C1C">
            <w:pPr>
              <w:pStyle w:val="Normal1"/>
              <w:numPr>
                <w:ilvl w:val="0"/>
                <w:numId w:val="85"/>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доксорубицин</w:t>
            </w:r>
          </w:p>
          <w:p w14:paraId="5C2A980D" w14:textId="77777777" w:rsidR="003C62C6" w:rsidRPr="00DE20E4" w:rsidRDefault="003C62C6" w:rsidP="00CE6C1C">
            <w:pPr>
              <w:pStyle w:val="Normal1"/>
              <w:numPr>
                <w:ilvl w:val="0"/>
                <w:numId w:val="85"/>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ифосфамид</w:t>
            </w:r>
          </w:p>
          <w:p w14:paraId="69181172" w14:textId="77777777" w:rsidR="003C62C6" w:rsidRPr="00DE20E4" w:rsidRDefault="003C62C6" w:rsidP="00CE6C1C">
            <w:pPr>
              <w:pStyle w:val="Normal1"/>
              <w:numPr>
                <w:ilvl w:val="0"/>
                <w:numId w:val="85"/>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карбоплатин</w:t>
            </w:r>
          </w:p>
          <w:p w14:paraId="28D92BFE" w14:textId="77777777" w:rsidR="003C62C6" w:rsidRPr="00DE20E4" w:rsidRDefault="003C62C6" w:rsidP="00CE6C1C">
            <w:pPr>
              <w:pStyle w:val="Normal1"/>
              <w:numPr>
                <w:ilvl w:val="0"/>
                <w:numId w:val="85"/>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циклофосфамид &lt;1500 мг / м2</w:t>
            </w:r>
          </w:p>
          <w:p w14:paraId="2E798837" w14:textId="77777777" w:rsidR="003C62C6" w:rsidRPr="00DE20E4" w:rsidRDefault="003C62C6" w:rsidP="00CE6C1C">
            <w:pPr>
              <w:pStyle w:val="Normal1"/>
              <w:numPr>
                <w:ilvl w:val="0"/>
                <w:numId w:val="85"/>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цитарабин</w:t>
            </w:r>
            <w:r>
              <w:rPr>
                <w:rFonts w:cs="Times New Roman"/>
                <w:sz w:val="22"/>
                <w:szCs w:val="22"/>
                <w:shd w:val="clear" w:color="auto" w:fill="FFFFFF"/>
              </w:rPr>
              <w:t xml:space="preserve"> </w:t>
            </w:r>
            <w:r w:rsidRPr="00DE20E4">
              <w:rPr>
                <w:rFonts w:cs="Times New Roman"/>
                <w:sz w:val="22"/>
                <w:szCs w:val="22"/>
                <w:shd w:val="clear" w:color="auto" w:fill="FFFFFF"/>
              </w:rPr>
              <w:t>&gt;1000 мг / м2</w:t>
            </w:r>
          </w:p>
          <w:p w14:paraId="076B70C3" w14:textId="30C93D77" w:rsidR="003C62C6" w:rsidRPr="00DE20E4" w:rsidRDefault="003C62C6" w:rsidP="00CE6C1C">
            <w:pPr>
              <w:pStyle w:val="Normal1"/>
              <w:numPr>
                <w:ilvl w:val="0"/>
                <w:numId w:val="85"/>
              </w:numPr>
              <w:shd w:val="clear" w:color="auto" w:fill="auto"/>
              <w:tabs>
                <w:tab w:val="left" w:pos="0"/>
              </w:tabs>
              <w:spacing w:line="360" w:lineRule="auto"/>
              <w:jc w:val="both"/>
              <w:rPr>
                <w:rFonts w:cs="Times New Roman"/>
                <w:sz w:val="22"/>
                <w:szCs w:val="22"/>
                <w:shd w:val="clear" w:color="auto" w:fill="FFFFFF"/>
              </w:rPr>
            </w:pPr>
          </w:p>
        </w:tc>
        <w:tc>
          <w:tcPr>
            <w:tcW w:w="2942" w:type="dxa"/>
          </w:tcPr>
          <w:p w14:paraId="2D6E2BBD" w14:textId="77777777" w:rsidR="003C62C6" w:rsidRPr="00DE20E4" w:rsidRDefault="003C62C6" w:rsidP="00CE6C1C">
            <w:pPr>
              <w:pStyle w:val="Normal1"/>
              <w:numPr>
                <w:ilvl w:val="0"/>
                <w:numId w:val="85"/>
              </w:numPr>
              <w:shd w:val="clear" w:color="auto" w:fill="auto"/>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циклофосфамид</w:t>
            </w:r>
          </w:p>
        </w:tc>
      </w:tr>
      <w:tr w:rsidR="003C62C6" w14:paraId="786080E6" w14:textId="77777777" w:rsidTr="00F93ED8">
        <w:tc>
          <w:tcPr>
            <w:tcW w:w="1799" w:type="dxa"/>
          </w:tcPr>
          <w:p w14:paraId="26D3F91D" w14:textId="77777777" w:rsidR="003C62C6" w:rsidRDefault="003C62C6" w:rsidP="008372B8">
            <w:pPr>
              <w:pStyle w:val="Normal1"/>
              <w:shd w:val="clear" w:color="auto" w:fill="auto"/>
              <w:tabs>
                <w:tab w:val="left" w:pos="0"/>
              </w:tabs>
              <w:spacing w:line="360" w:lineRule="auto"/>
              <w:ind w:left="0" w:firstLine="0"/>
              <w:jc w:val="both"/>
              <w:rPr>
                <w:sz w:val="22"/>
                <w:szCs w:val="22"/>
              </w:rPr>
            </w:pPr>
            <w:r w:rsidRPr="00DE20E4">
              <w:rPr>
                <w:sz w:val="22"/>
                <w:szCs w:val="22"/>
              </w:rPr>
              <w:t xml:space="preserve">Низкий </w:t>
            </w:r>
          </w:p>
          <w:p w14:paraId="2D08855C" w14:textId="77777777" w:rsidR="003C62C6" w:rsidRPr="00DE20E4" w:rsidRDefault="003C62C6" w:rsidP="008372B8">
            <w:pPr>
              <w:pStyle w:val="Normal1"/>
              <w:shd w:val="clear" w:color="auto" w:fill="auto"/>
              <w:tabs>
                <w:tab w:val="left" w:pos="0"/>
              </w:tabs>
              <w:spacing w:line="360" w:lineRule="auto"/>
              <w:ind w:left="0" w:firstLine="0"/>
              <w:jc w:val="both"/>
              <w:rPr>
                <w:rFonts w:cs="Times New Roman"/>
                <w:sz w:val="22"/>
                <w:szCs w:val="22"/>
                <w:shd w:val="clear" w:color="auto" w:fill="FFFFFF"/>
              </w:rPr>
            </w:pPr>
            <w:r w:rsidRPr="00DE20E4">
              <w:rPr>
                <w:sz w:val="22"/>
                <w:szCs w:val="22"/>
              </w:rPr>
              <w:t>(10–30 %)</w:t>
            </w:r>
          </w:p>
        </w:tc>
        <w:tc>
          <w:tcPr>
            <w:tcW w:w="4820" w:type="dxa"/>
          </w:tcPr>
          <w:p w14:paraId="272EC15B"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бортезомиб</w:t>
            </w:r>
          </w:p>
          <w:p w14:paraId="500C6EB7"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доксорубицин пегилированный липосомальный</w:t>
            </w:r>
          </w:p>
          <w:p w14:paraId="4B5ECC74"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карфилзомиб</w:t>
            </w:r>
          </w:p>
          <w:p w14:paraId="533E8439"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метотрексат</w:t>
            </w:r>
          </w:p>
          <w:p w14:paraId="6DEADE8E"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цитарабин ≤ 1000 мг / м2</w:t>
            </w:r>
          </w:p>
          <w:p w14:paraId="6668E1CC"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элотузумаб</w:t>
            </w:r>
          </w:p>
          <w:p w14:paraId="257C13D8"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этопозид</w:t>
            </w:r>
          </w:p>
          <w:p w14:paraId="2411F9FF" w14:textId="3347BF32" w:rsidR="003C62C6" w:rsidRPr="00DE20E4" w:rsidRDefault="003C62C6" w:rsidP="003C62C6">
            <w:pPr>
              <w:pStyle w:val="Normal1"/>
              <w:shd w:val="clear" w:color="auto" w:fill="auto"/>
              <w:tabs>
                <w:tab w:val="left" w:pos="0"/>
              </w:tabs>
              <w:spacing w:line="360" w:lineRule="auto"/>
              <w:ind w:left="720" w:firstLine="0"/>
              <w:jc w:val="both"/>
              <w:rPr>
                <w:rFonts w:cs="Times New Roman"/>
                <w:sz w:val="22"/>
                <w:szCs w:val="22"/>
                <w:shd w:val="clear" w:color="auto" w:fill="FFFFFF"/>
              </w:rPr>
            </w:pPr>
          </w:p>
        </w:tc>
        <w:tc>
          <w:tcPr>
            <w:tcW w:w="2942" w:type="dxa"/>
          </w:tcPr>
          <w:p w14:paraId="046096C6" w14:textId="77777777" w:rsidR="003C62C6" w:rsidRPr="00015EAB"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015EAB">
              <w:rPr>
                <w:rFonts w:cs="Times New Roman"/>
                <w:sz w:val="22"/>
                <w:szCs w:val="22"/>
                <w:shd w:val="clear" w:color="auto" w:fill="FFFFFF"/>
              </w:rPr>
              <w:t>иксазомиб</w:t>
            </w:r>
          </w:p>
          <w:p w14:paraId="4398E083" w14:textId="77777777" w:rsidR="003C62C6" w:rsidRPr="00015EAB"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015EAB">
              <w:rPr>
                <w:rFonts w:cs="Times New Roman"/>
                <w:sz w:val="22"/>
                <w:szCs w:val="22"/>
                <w:shd w:val="clear" w:color="auto" w:fill="FFFFFF"/>
              </w:rPr>
              <w:t>леналидомид</w:t>
            </w:r>
          </w:p>
          <w:p w14:paraId="4BB03F0A" w14:textId="77777777" w:rsidR="003C62C6" w:rsidRPr="00DE20E4" w:rsidRDefault="003C62C6" w:rsidP="00CE6C1C">
            <w:pPr>
              <w:pStyle w:val="Normal1"/>
              <w:numPr>
                <w:ilvl w:val="0"/>
                <w:numId w:val="86"/>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флударабин</w:t>
            </w:r>
          </w:p>
          <w:p w14:paraId="1FB185A3" w14:textId="77777777" w:rsidR="003C62C6" w:rsidRPr="00DE20E4" w:rsidRDefault="003C62C6" w:rsidP="00CE6C1C">
            <w:pPr>
              <w:pStyle w:val="Normal1"/>
              <w:numPr>
                <w:ilvl w:val="0"/>
                <w:numId w:val="86"/>
              </w:numPr>
              <w:shd w:val="clear" w:color="auto" w:fill="auto"/>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 xml:space="preserve">этопозид </w:t>
            </w:r>
          </w:p>
        </w:tc>
      </w:tr>
      <w:tr w:rsidR="003C62C6" w14:paraId="6E2ADD83" w14:textId="77777777" w:rsidTr="00F93ED8">
        <w:tc>
          <w:tcPr>
            <w:tcW w:w="1799" w:type="dxa"/>
          </w:tcPr>
          <w:p w14:paraId="293DEAB9" w14:textId="77777777" w:rsidR="003C62C6" w:rsidRPr="00DE20E4" w:rsidRDefault="003C62C6" w:rsidP="008372B8">
            <w:pPr>
              <w:pStyle w:val="Normal1"/>
              <w:shd w:val="clear" w:color="auto" w:fill="auto"/>
              <w:tabs>
                <w:tab w:val="left" w:pos="0"/>
              </w:tabs>
              <w:spacing w:line="360" w:lineRule="auto"/>
              <w:ind w:left="0" w:firstLine="0"/>
              <w:jc w:val="both"/>
              <w:rPr>
                <w:rFonts w:cs="Times New Roman"/>
                <w:sz w:val="22"/>
                <w:szCs w:val="22"/>
                <w:shd w:val="clear" w:color="auto" w:fill="FFFFFF"/>
              </w:rPr>
            </w:pPr>
            <w:r w:rsidRPr="00DE20E4">
              <w:rPr>
                <w:sz w:val="22"/>
                <w:szCs w:val="22"/>
              </w:rPr>
              <w:t>Минимальный (&lt;10 %)</w:t>
            </w:r>
          </w:p>
        </w:tc>
        <w:tc>
          <w:tcPr>
            <w:tcW w:w="4820" w:type="dxa"/>
          </w:tcPr>
          <w:p w14:paraId="7C438238" w14:textId="77777777" w:rsidR="003C62C6" w:rsidRPr="00DE20E4" w:rsidRDefault="003C62C6" w:rsidP="00CE6C1C">
            <w:pPr>
              <w:pStyle w:val="Normal1"/>
              <w:numPr>
                <w:ilvl w:val="0"/>
                <w:numId w:val="87"/>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даратумумаб</w:t>
            </w:r>
          </w:p>
          <w:p w14:paraId="0F058EB7" w14:textId="627EA725" w:rsidR="003C62C6" w:rsidRPr="00DE20E4" w:rsidRDefault="003C62C6" w:rsidP="003C62C6">
            <w:pPr>
              <w:pStyle w:val="Normal1"/>
              <w:shd w:val="clear" w:color="auto" w:fill="auto"/>
              <w:tabs>
                <w:tab w:val="left" w:pos="0"/>
              </w:tabs>
              <w:spacing w:line="360" w:lineRule="auto"/>
              <w:ind w:left="0" w:firstLine="0"/>
              <w:jc w:val="both"/>
              <w:rPr>
                <w:rFonts w:cs="Times New Roman"/>
                <w:sz w:val="22"/>
                <w:szCs w:val="22"/>
                <w:shd w:val="clear" w:color="auto" w:fill="FFFFFF"/>
              </w:rPr>
            </w:pPr>
          </w:p>
        </w:tc>
        <w:tc>
          <w:tcPr>
            <w:tcW w:w="2942" w:type="dxa"/>
          </w:tcPr>
          <w:p w14:paraId="6340B834" w14:textId="77777777" w:rsidR="003C62C6" w:rsidRPr="00DE20E4" w:rsidRDefault="003C62C6" w:rsidP="00CE6C1C">
            <w:pPr>
              <w:pStyle w:val="Normal1"/>
              <w:numPr>
                <w:ilvl w:val="0"/>
                <w:numId w:val="87"/>
              </w:numPr>
              <w:tabs>
                <w:tab w:val="left" w:pos="0"/>
              </w:tabs>
              <w:spacing w:line="360" w:lineRule="auto"/>
              <w:jc w:val="both"/>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усульфан</w:t>
            </w:r>
          </w:p>
          <w:p w14:paraId="23663785" w14:textId="77777777" w:rsidR="003C62C6" w:rsidRPr="00DE20E4" w:rsidRDefault="003C62C6" w:rsidP="00CE6C1C">
            <w:pPr>
              <w:pStyle w:val="Normal1"/>
              <w:numPr>
                <w:ilvl w:val="0"/>
                <w:numId w:val="87"/>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мелфалан</w:t>
            </w:r>
          </w:p>
          <w:p w14:paraId="236C9DF5" w14:textId="77777777" w:rsidR="003C62C6" w:rsidRPr="00DE20E4" w:rsidRDefault="003C62C6" w:rsidP="00CE6C1C">
            <w:pPr>
              <w:pStyle w:val="Normal1"/>
              <w:numPr>
                <w:ilvl w:val="0"/>
                <w:numId w:val="87"/>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метотрексат</w:t>
            </w:r>
          </w:p>
          <w:p w14:paraId="3BD4CF8B" w14:textId="4D2E3269" w:rsidR="003C62C6" w:rsidRPr="003C62C6" w:rsidRDefault="003C62C6" w:rsidP="00CE6C1C">
            <w:pPr>
              <w:pStyle w:val="Normal1"/>
              <w:numPr>
                <w:ilvl w:val="0"/>
                <w:numId w:val="87"/>
              </w:numPr>
              <w:tabs>
                <w:tab w:val="left" w:pos="0"/>
              </w:tabs>
              <w:spacing w:line="360" w:lineRule="auto"/>
              <w:jc w:val="both"/>
              <w:rPr>
                <w:rFonts w:cs="Times New Roman"/>
                <w:sz w:val="22"/>
                <w:szCs w:val="22"/>
                <w:shd w:val="clear" w:color="auto" w:fill="FFFFFF"/>
              </w:rPr>
            </w:pPr>
            <w:r w:rsidRPr="00DE20E4">
              <w:rPr>
                <w:rFonts w:cs="Times New Roman"/>
                <w:sz w:val="22"/>
                <w:szCs w:val="22"/>
                <w:shd w:val="clear" w:color="auto" w:fill="FFFFFF"/>
              </w:rPr>
              <w:t>помалидомид</w:t>
            </w:r>
          </w:p>
        </w:tc>
      </w:tr>
    </w:tbl>
    <w:p w14:paraId="52FEDF0C" w14:textId="77777777" w:rsidR="003C62C6" w:rsidRPr="003C62C6" w:rsidRDefault="003C62C6" w:rsidP="003C62C6">
      <w:pPr>
        <w:pStyle w:val="a6"/>
        <w:tabs>
          <w:tab w:val="left" w:pos="0"/>
        </w:tabs>
        <w:ind w:left="360"/>
        <w:rPr>
          <w:b/>
          <w:szCs w:val="24"/>
        </w:rPr>
      </w:pPr>
      <w:r w:rsidRPr="003C62C6">
        <w:rPr>
          <w:b/>
          <w:szCs w:val="24"/>
        </w:rPr>
        <w:t>Список литературы</w:t>
      </w:r>
    </w:p>
    <w:p w14:paraId="16BFB7E3"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Navari</w:t>
      </w:r>
      <w:r w:rsidRPr="00C262B9">
        <w:rPr>
          <w:szCs w:val="24"/>
          <w:lang w:val="en-US"/>
        </w:rPr>
        <w:t xml:space="preserve"> </w:t>
      </w:r>
      <w:r w:rsidRPr="0030741F">
        <w:rPr>
          <w:szCs w:val="24"/>
          <w:lang w:val="en-US"/>
        </w:rPr>
        <w:t>RM</w:t>
      </w:r>
      <w:r w:rsidRPr="00C262B9">
        <w:rPr>
          <w:szCs w:val="24"/>
          <w:lang w:val="en-US"/>
        </w:rPr>
        <w:t xml:space="preserve"> </w:t>
      </w:r>
      <w:r w:rsidRPr="0030741F">
        <w:rPr>
          <w:szCs w:val="24"/>
          <w:lang w:val="en-US"/>
        </w:rPr>
        <w:t>and</w:t>
      </w:r>
      <w:r w:rsidRPr="00C262B9">
        <w:rPr>
          <w:szCs w:val="24"/>
          <w:lang w:val="en-US"/>
        </w:rPr>
        <w:t xml:space="preserve"> </w:t>
      </w:r>
      <w:r w:rsidRPr="0030741F">
        <w:rPr>
          <w:szCs w:val="24"/>
          <w:lang w:val="en-US"/>
        </w:rPr>
        <w:t>Aapro</w:t>
      </w:r>
      <w:r w:rsidRPr="00C262B9">
        <w:rPr>
          <w:szCs w:val="24"/>
          <w:lang w:val="en-US"/>
        </w:rPr>
        <w:t xml:space="preserve"> </w:t>
      </w:r>
      <w:r w:rsidRPr="0030741F">
        <w:rPr>
          <w:szCs w:val="24"/>
          <w:lang w:val="en-US"/>
        </w:rPr>
        <w:t>M</w:t>
      </w:r>
      <w:r w:rsidRPr="00C262B9">
        <w:rPr>
          <w:szCs w:val="24"/>
          <w:lang w:val="en-US"/>
        </w:rPr>
        <w:t xml:space="preserve">: </w:t>
      </w:r>
      <w:r w:rsidRPr="0030741F">
        <w:rPr>
          <w:szCs w:val="24"/>
          <w:lang w:val="en-US"/>
        </w:rPr>
        <w:t>Antiemetic</w:t>
      </w:r>
      <w:r w:rsidRPr="00C262B9">
        <w:rPr>
          <w:szCs w:val="24"/>
          <w:lang w:val="en-US"/>
        </w:rPr>
        <w:t xml:space="preserve"> </w:t>
      </w:r>
      <w:r w:rsidRPr="0030741F">
        <w:rPr>
          <w:szCs w:val="24"/>
          <w:lang w:val="en-US"/>
        </w:rPr>
        <w:t>prophylaxis</w:t>
      </w:r>
      <w:r w:rsidRPr="00C262B9">
        <w:rPr>
          <w:szCs w:val="24"/>
          <w:lang w:val="en-US"/>
        </w:rPr>
        <w:t xml:space="preserve"> </w:t>
      </w:r>
      <w:r w:rsidRPr="0030741F">
        <w:rPr>
          <w:szCs w:val="24"/>
          <w:lang w:val="en-US"/>
        </w:rPr>
        <w:t>for</w:t>
      </w:r>
      <w:r w:rsidRPr="00C262B9">
        <w:rPr>
          <w:szCs w:val="24"/>
          <w:lang w:val="en-US"/>
        </w:rPr>
        <w:t xml:space="preserve"> </w:t>
      </w:r>
      <w:r w:rsidRPr="0030741F">
        <w:rPr>
          <w:szCs w:val="24"/>
          <w:lang w:val="en-US"/>
        </w:rPr>
        <w:t>chemotherapy</w:t>
      </w:r>
      <w:r w:rsidRPr="00C262B9">
        <w:rPr>
          <w:szCs w:val="24"/>
          <w:lang w:val="en-US"/>
        </w:rPr>
        <w:t>-</w:t>
      </w:r>
      <w:r w:rsidRPr="0030741F">
        <w:rPr>
          <w:szCs w:val="24"/>
          <w:lang w:val="en-US"/>
        </w:rPr>
        <w:t>induced</w:t>
      </w:r>
      <w:r w:rsidRPr="00C262B9">
        <w:rPr>
          <w:szCs w:val="24"/>
          <w:lang w:val="en-US"/>
        </w:rPr>
        <w:t xml:space="preserve"> </w:t>
      </w:r>
      <w:r w:rsidRPr="0030741F">
        <w:rPr>
          <w:szCs w:val="24"/>
          <w:lang w:val="en-US"/>
        </w:rPr>
        <w:t>nausea</w:t>
      </w:r>
      <w:r w:rsidRPr="00C262B9">
        <w:rPr>
          <w:szCs w:val="24"/>
          <w:lang w:val="en-US"/>
        </w:rPr>
        <w:t xml:space="preserve"> </w:t>
      </w:r>
      <w:r w:rsidRPr="0030741F">
        <w:rPr>
          <w:szCs w:val="24"/>
          <w:lang w:val="en-US"/>
        </w:rPr>
        <w:t>and</w:t>
      </w:r>
      <w:r w:rsidRPr="00C262B9">
        <w:rPr>
          <w:szCs w:val="24"/>
          <w:lang w:val="en-US"/>
        </w:rPr>
        <w:t xml:space="preserve"> </w:t>
      </w:r>
      <w:r w:rsidRPr="0030741F">
        <w:rPr>
          <w:szCs w:val="24"/>
          <w:lang w:val="en-US"/>
        </w:rPr>
        <w:t>vomiting</w:t>
      </w:r>
      <w:r w:rsidRPr="00C262B9">
        <w:rPr>
          <w:szCs w:val="24"/>
          <w:lang w:val="en-US"/>
        </w:rPr>
        <w:t xml:space="preserve">. </w:t>
      </w:r>
      <w:r w:rsidRPr="0030741F">
        <w:rPr>
          <w:szCs w:val="24"/>
          <w:lang w:val="en-US"/>
        </w:rPr>
        <w:t>N</w:t>
      </w:r>
      <w:r w:rsidRPr="0030741F">
        <w:rPr>
          <w:szCs w:val="24"/>
        </w:rPr>
        <w:t xml:space="preserve"> </w:t>
      </w:r>
      <w:r w:rsidRPr="0030741F">
        <w:rPr>
          <w:szCs w:val="24"/>
          <w:lang w:val="en-US"/>
        </w:rPr>
        <w:t>Engl</w:t>
      </w:r>
      <w:r w:rsidRPr="0030741F">
        <w:rPr>
          <w:szCs w:val="24"/>
        </w:rPr>
        <w:t xml:space="preserve"> </w:t>
      </w:r>
      <w:r w:rsidRPr="0030741F">
        <w:rPr>
          <w:szCs w:val="24"/>
          <w:lang w:val="en-US"/>
        </w:rPr>
        <w:t>J</w:t>
      </w:r>
      <w:r w:rsidRPr="0030741F">
        <w:rPr>
          <w:szCs w:val="24"/>
        </w:rPr>
        <w:t xml:space="preserve"> </w:t>
      </w:r>
      <w:r w:rsidRPr="0030741F">
        <w:rPr>
          <w:szCs w:val="24"/>
          <w:lang w:val="en-US"/>
        </w:rPr>
        <w:t>Med</w:t>
      </w:r>
      <w:r w:rsidRPr="0030741F">
        <w:rPr>
          <w:szCs w:val="24"/>
        </w:rPr>
        <w:t xml:space="preserve"> 3</w:t>
      </w:r>
      <w:r w:rsidRPr="0030741F">
        <w:rPr>
          <w:szCs w:val="24"/>
          <w:lang w:val="en-US"/>
        </w:rPr>
        <w:t>74(14): 1356-1367, 2016</w:t>
      </w:r>
    </w:p>
    <w:p w14:paraId="53FE41DA"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DeVita VT Jr. and Chu E: A history of cancer chemotherapy. Cancer Res 68(21): 8643-8653, 2008.</w:t>
      </w:r>
    </w:p>
    <w:p w14:paraId="5C311F7C"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lastRenderedPageBreak/>
        <w:t>Hesketh PJ. Chemotherapy-induced nausea and vomiting. N Engl J Med 2008;358:</w:t>
      </w:r>
      <w:r w:rsidRPr="0030741F">
        <w:rPr>
          <w:szCs w:val="24"/>
        </w:rPr>
        <w:t xml:space="preserve"> </w:t>
      </w:r>
      <w:r w:rsidRPr="0030741F">
        <w:rPr>
          <w:szCs w:val="24"/>
          <w:lang w:val="en-US"/>
        </w:rPr>
        <w:t>2482–2494.</w:t>
      </w:r>
    </w:p>
    <w:p w14:paraId="6391C956"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Mitchelson F. Pharmacological agents affecting emesis. A review (Part I). Drugs 1992;43:295–315.</w:t>
      </w:r>
    </w:p>
    <w:p w14:paraId="6AE5DAA8"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Bountra C, Gale JD, Gardner CJ et al. Towards understanding the aetiology and pathophysiology of the emetic reflex: Novel approaches to antiemetic drugs. Oncology 1996;</w:t>
      </w:r>
      <w:r w:rsidRPr="009F7EB8">
        <w:rPr>
          <w:szCs w:val="24"/>
          <w:lang w:val="en-US"/>
        </w:rPr>
        <w:t xml:space="preserve"> </w:t>
      </w:r>
      <w:r w:rsidRPr="0030741F">
        <w:rPr>
          <w:szCs w:val="24"/>
          <w:lang w:val="en-US"/>
        </w:rPr>
        <w:t>53(suppl 1):102–109.</w:t>
      </w:r>
    </w:p>
    <w:p w14:paraId="0F0246E3"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Leslie RA. Neuroactive substances in the dorsal vagal complex of the medulla oblongata: Nucleus of the tractus solitarius, area postrema, and dorsal motor nucleus of the vagus. Neurochem Int 1985;7:191–211.</w:t>
      </w:r>
    </w:p>
    <w:p w14:paraId="65661C7F" w14:textId="7076479B"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National Comprehensive Cancer Network. NCCN Clinical Practice Guidelines in Oncology for An</w:t>
      </w:r>
      <w:r>
        <w:rPr>
          <w:szCs w:val="24"/>
          <w:lang w:val="en-US"/>
        </w:rPr>
        <w:t>tiemesis. Version 2.2017. 2017.</w:t>
      </w:r>
    </w:p>
    <w:p w14:paraId="19603085"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 xml:space="preserve"> Roila F, Hesketh PJ, Herrstedt J; Antiemetic Subcommitte of the Multinational Association of Supportive Care in Cancer. Prevention of chemotherapy- and radiotherapy-induced emesis: Results of the 2004 Perugia International Antiemetic Consensus Conference. Ann Oncol</w:t>
      </w:r>
      <w:r w:rsidRPr="0030741F">
        <w:rPr>
          <w:szCs w:val="24"/>
        </w:rPr>
        <w:t xml:space="preserve"> </w:t>
      </w:r>
      <w:r w:rsidRPr="0030741F">
        <w:rPr>
          <w:szCs w:val="24"/>
          <w:lang w:val="en-US"/>
        </w:rPr>
        <w:t>2006;17:20–28.</w:t>
      </w:r>
    </w:p>
    <w:p w14:paraId="1A3225E0"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Basch E, Prestrud AA, Hesketh PJ et al. Antiemetics: American Society of Clinical Oncology clinical practice guideline update. J</w:t>
      </w:r>
      <w:r w:rsidRPr="00C262B9">
        <w:rPr>
          <w:szCs w:val="24"/>
          <w:lang w:val="en-US"/>
        </w:rPr>
        <w:t xml:space="preserve"> </w:t>
      </w:r>
      <w:r w:rsidRPr="0030741F">
        <w:rPr>
          <w:szCs w:val="24"/>
          <w:lang w:val="en-US"/>
        </w:rPr>
        <w:t>Clin Oncol 2011;29:4189–4198.</w:t>
      </w:r>
    </w:p>
    <w:p w14:paraId="10E3C7C3" w14:textId="77777777" w:rsidR="003C62C6" w:rsidRPr="0030741F" w:rsidRDefault="003C62C6" w:rsidP="00CE6C1C">
      <w:pPr>
        <w:pStyle w:val="a6"/>
        <w:numPr>
          <w:ilvl w:val="0"/>
          <w:numId w:val="73"/>
        </w:numPr>
        <w:tabs>
          <w:tab w:val="left" w:pos="0"/>
        </w:tabs>
        <w:spacing w:after="0"/>
        <w:ind w:left="0" w:firstLine="0"/>
        <w:rPr>
          <w:szCs w:val="24"/>
          <w:lang w:val="en-US"/>
        </w:rPr>
      </w:pPr>
      <w:r w:rsidRPr="0030741F">
        <w:rPr>
          <w:szCs w:val="24"/>
          <w:lang w:val="en-US"/>
        </w:rPr>
        <w:t xml:space="preserve">Patel P, Leeder JS, Piquette-Miller M, Dupuis LL. Aprepitant and fosaprepitant drug interactions: a systematic review. Br J Clin Pharmacol. 2017;83(10):2148-2162. </w:t>
      </w:r>
    </w:p>
    <w:p w14:paraId="0D733EF6" w14:textId="77777777" w:rsidR="003C62C6" w:rsidRDefault="003C62C6" w:rsidP="00CE6C1C">
      <w:pPr>
        <w:pStyle w:val="a6"/>
        <w:numPr>
          <w:ilvl w:val="0"/>
          <w:numId w:val="73"/>
        </w:numPr>
        <w:tabs>
          <w:tab w:val="left" w:pos="0"/>
        </w:tabs>
        <w:spacing w:after="0"/>
        <w:ind w:left="0" w:firstLine="0"/>
        <w:rPr>
          <w:szCs w:val="24"/>
          <w:lang w:val="en-US"/>
        </w:rPr>
      </w:pPr>
      <w:r w:rsidRPr="0030741F">
        <w:rPr>
          <w:szCs w:val="24"/>
          <w:lang w:val="en-US"/>
        </w:rPr>
        <w:t xml:space="preserve">Razvi Y, Chan S, McFarlane T, et al. ASCO, NCCN, MASCC/ESMO: a comparison of antiemetic guidelines for the treatment of chemotherapy-induced nausea and vomiting in adult patients. Support Care Cancer. 2019;27(1):87-95. </w:t>
      </w:r>
    </w:p>
    <w:p w14:paraId="194322E9" w14:textId="77777777" w:rsidR="003C62C6" w:rsidRPr="0046237C" w:rsidRDefault="003C62C6" w:rsidP="00CE6C1C">
      <w:pPr>
        <w:pStyle w:val="a6"/>
        <w:widowControl w:val="0"/>
        <w:numPr>
          <w:ilvl w:val="0"/>
          <w:numId w:val="73"/>
        </w:numPr>
        <w:autoSpaceDE w:val="0"/>
        <w:autoSpaceDN w:val="0"/>
        <w:adjustRightInd w:val="0"/>
        <w:spacing w:after="0"/>
        <w:ind w:left="0" w:firstLine="0"/>
        <w:rPr>
          <w:noProof/>
          <w:szCs w:val="24"/>
        </w:rPr>
      </w:pPr>
      <w:r w:rsidRPr="0046237C">
        <w:rPr>
          <w:noProof/>
          <w:szCs w:val="24"/>
          <w:lang w:val="en-US"/>
        </w:rPr>
        <w:t xml:space="preserve">P. J. Hesketh </w:t>
      </w:r>
      <w:r w:rsidRPr="0046237C">
        <w:rPr>
          <w:i/>
          <w:iCs/>
          <w:noProof/>
          <w:szCs w:val="24"/>
          <w:lang w:val="en-US"/>
        </w:rPr>
        <w:t>et al.</w:t>
      </w:r>
      <w:r w:rsidRPr="0046237C">
        <w:rPr>
          <w:noProof/>
          <w:szCs w:val="24"/>
          <w:lang w:val="en-US"/>
        </w:rPr>
        <w:t xml:space="preserve">, “Antiemetics: American Society of Clinical Oncology clinical practice guideline update,” </w:t>
      </w:r>
      <w:r w:rsidRPr="0046237C">
        <w:rPr>
          <w:i/>
          <w:iCs/>
          <w:noProof/>
          <w:szCs w:val="24"/>
          <w:lang w:val="en-US"/>
        </w:rPr>
        <w:t>Journal of Clinical Oncology</w:t>
      </w:r>
      <w:r w:rsidRPr="0046237C">
        <w:rPr>
          <w:noProof/>
          <w:szCs w:val="24"/>
          <w:lang w:val="en-US"/>
        </w:rPr>
        <w:t xml:space="preserve">. </w:t>
      </w:r>
      <w:r w:rsidRPr="0046237C">
        <w:rPr>
          <w:noProof/>
          <w:szCs w:val="24"/>
        </w:rPr>
        <w:t>2017, doi: 10.1200/JCO.2017.74.4789.</w:t>
      </w:r>
    </w:p>
    <w:p w14:paraId="3F9EF952" w14:textId="7F47D5B5" w:rsidR="003C62C6" w:rsidRPr="0046237C" w:rsidRDefault="003C62C6" w:rsidP="00CE6C1C">
      <w:pPr>
        <w:pStyle w:val="a6"/>
        <w:widowControl w:val="0"/>
        <w:numPr>
          <w:ilvl w:val="0"/>
          <w:numId w:val="73"/>
        </w:numPr>
        <w:autoSpaceDE w:val="0"/>
        <w:autoSpaceDN w:val="0"/>
        <w:adjustRightInd w:val="0"/>
        <w:spacing w:after="0"/>
        <w:ind w:left="0" w:firstLine="0"/>
        <w:rPr>
          <w:noProof/>
        </w:rPr>
      </w:pPr>
      <w:r w:rsidRPr="0046237C">
        <w:rPr>
          <w:noProof/>
          <w:szCs w:val="24"/>
        </w:rPr>
        <w:t xml:space="preserve">Владимирова Л.Ю., Гладков О.А., Когония Л.М., Королева И.А., “Практические рекомендации по профилактике и лечению тошноты и рвоты у онкологических больных,” </w:t>
      </w:r>
      <w:r w:rsidRPr="0046237C">
        <w:rPr>
          <w:i/>
          <w:iCs/>
          <w:noProof/>
          <w:szCs w:val="24"/>
        </w:rPr>
        <w:t>RUSSCO</w:t>
      </w:r>
      <w:r w:rsidRPr="0046237C">
        <w:rPr>
          <w:noProof/>
          <w:szCs w:val="24"/>
        </w:rPr>
        <w:t>, vol. 8, pp. 503–504, 2018.</w:t>
      </w:r>
    </w:p>
    <w:p w14:paraId="74129207" w14:textId="04A5F960" w:rsidR="003C62C6" w:rsidRDefault="003C62C6">
      <w:pPr>
        <w:spacing w:before="0" w:after="0" w:line="240" w:lineRule="auto"/>
        <w:jc w:val="left"/>
      </w:pPr>
      <w:r>
        <w:br w:type="page"/>
      </w:r>
    </w:p>
    <w:p w14:paraId="6E5C9949" w14:textId="761DA709" w:rsidR="008372B8" w:rsidRDefault="003C62C6" w:rsidP="008372B8">
      <w:pPr>
        <w:pStyle w:val="1"/>
      </w:pPr>
      <w:bookmarkStart w:id="78" w:name="_Toc53140925"/>
      <w:r w:rsidRPr="005961D4">
        <w:lastRenderedPageBreak/>
        <w:t>Приложение Г</w:t>
      </w:r>
      <w:r>
        <w:t>5</w:t>
      </w:r>
      <w:r w:rsidRPr="003C62C6">
        <w:t xml:space="preserve">. </w:t>
      </w:r>
      <w:r w:rsidR="008372B8" w:rsidRPr="008372B8">
        <w:t>«Профилактик</w:t>
      </w:r>
      <w:r w:rsidR="008372B8">
        <w:t>а язвенной болезни желудка и 12-</w:t>
      </w:r>
      <w:r w:rsidR="008372B8" w:rsidRPr="008372B8">
        <w:t>перстной кишки на фоне терапии глюкокортикостероидами»</w:t>
      </w:r>
      <w:bookmarkEnd w:id="78"/>
    </w:p>
    <w:p w14:paraId="249BF586" w14:textId="77777777" w:rsidR="008372B8" w:rsidRPr="008372B8" w:rsidRDefault="008372B8" w:rsidP="008372B8">
      <w:pPr>
        <w:spacing w:before="0" w:after="0"/>
        <w:rPr>
          <w:b/>
        </w:rPr>
      </w:pPr>
      <w:r w:rsidRPr="008372B8">
        <w:rPr>
          <w:b/>
        </w:rPr>
        <w:t>Список сокращений</w:t>
      </w:r>
    </w:p>
    <w:p w14:paraId="0E26D080" w14:textId="77777777" w:rsidR="008372B8" w:rsidRDefault="008372B8" w:rsidP="008372B8">
      <w:pPr>
        <w:spacing w:before="0" w:after="0"/>
      </w:pPr>
      <w:r>
        <w:t>ГКС – глюкокортикостероиды</w:t>
      </w:r>
    </w:p>
    <w:p w14:paraId="02198889" w14:textId="77777777" w:rsidR="008372B8" w:rsidRDefault="008372B8" w:rsidP="008372B8">
      <w:pPr>
        <w:spacing w:before="0" w:after="0"/>
      </w:pPr>
      <w:r>
        <w:t>ЖКТ – желудочно-кишечный тракт</w:t>
      </w:r>
    </w:p>
    <w:p w14:paraId="28978E91" w14:textId="77777777" w:rsidR="008372B8" w:rsidRDefault="008372B8" w:rsidP="008372B8">
      <w:pPr>
        <w:spacing w:before="0" w:after="0"/>
      </w:pPr>
      <w:r>
        <w:t>ИПП - ингибиторы протоновой помпы</w:t>
      </w:r>
    </w:p>
    <w:p w14:paraId="59451D41" w14:textId="77777777" w:rsidR="008372B8" w:rsidRDefault="008372B8" w:rsidP="008372B8">
      <w:pPr>
        <w:spacing w:before="0" w:after="0"/>
      </w:pPr>
      <w:r>
        <w:t>1.</w:t>
      </w:r>
      <w:r>
        <w:tab/>
      </w:r>
      <w:r w:rsidRPr="008372B8">
        <w:rPr>
          <w:b/>
        </w:rPr>
        <w:t>Общие сведения</w:t>
      </w:r>
      <w:r>
        <w:t xml:space="preserve"> </w:t>
      </w:r>
    </w:p>
    <w:p w14:paraId="4B802985" w14:textId="1EBAEF8A" w:rsidR="008372B8" w:rsidRDefault="008372B8" w:rsidP="008372B8">
      <w:pPr>
        <w:spacing w:before="0" w:after="0"/>
        <w:ind w:firstLine="567"/>
      </w:pPr>
      <w:r>
        <w:t xml:space="preserve">В большинство протоколов противоопухолевого лечения множественной миеломы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ГКС с нестероидными противовоспалительными средствами и антикоагулянтами риск развития стероидных язв возрастает. В связи с ульцерогенностью, при использовании ГКС необходимо проводить антисекреторную терапию с целью профилактики стероидных язв. </w:t>
      </w:r>
    </w:p>
    <w:p w14:paraId="0EC5A42B" w14:textId="1D5B83CE" w:rsidR="008372B8" w:rsidRDefault="008372B8" w:rsidP="008372B8">
      <w:pPr>
        <w:spacing w:before="0" w:after="0"/>
      </w:pPr>
      <w:r>
        <w:t>2.</w:t>
      </w:r>
      <w:r>
        <w:tab/>
      </w:r>
      <w:r w:rsidRPr="008372B8">
        <w:rPr>
          <w:b/>
        </w:rPr>
        <w:t xml:space="preserve">Диагностика язвенной болезни желудка и 12-перстной кишки </w:t>
      </w:r>
    </w:p>
    <w:p w14:paraId="1B83450D" w14:textId="77B95E17" w:rsidR="008372B8" w:rsidRDefault="008372B8" w:rsidP="008372B8">
      <w:pPr>
        <w:spacing w:before="0" w:after="0"/>
        <w:ind w:firstLine="567"/>
      </w:pPr>
      <w:r>
        <w:t>Формирование язв ЖКТ может проявляться диспепсическими явлениями и абдоминальными болями, но нередко протекает и бессимптомно, манифестируя кровотечением или перфорацией. Для диагностики язвенного поражения ЖКТ применяются эндоскопические методы исследования: эзофагодуоденоскопия, при необходимости с биопсийным исследованием и тестом на наличие H. Pylori.</w:t>
      </w:r>
    </w:p>
    <w:p w14:paraId="5DDF5E9E" w14:textId="77777777" w:rsidR="008372B8" w:rsidRPr="008372B8" w:rsidRDefault="008372B8" w:rsidP="008372B8">
      <w:pPr>
        <w:spacing w:before="0" w:after="0"/>
        <w:rPr>
          <w:b/>
        </w:rPr>
      </w:pPr>
      <w:r>
        <w:t>3.</w:t>
      </w:r>
      <w:r>
        <w:tab/>
      </w:r>
      <w:r w:rsidRPr="008372B8">
        <w:rPr>
          <w:b/>
        </w:rPr>
        <w:t>Профилактика язвенной болезни желудка и 12-перстной кишки при применении ГКС</w:t>
      </w:r>
    </w:p>
    <w:p w14:paraId="5D3DAAEA" w14:textId="4DE15470" w:rsidR="008372B8" w:rsidRDefault="008372B8" w:rsidP="008372B8">
      <w:pPr>
        <w:spacing w:before="0" w:after="0"/>
      </w:pPr>
      <w:r>
        <w:tab/>
        <w:t xml:space="preserve">По результатам мета-анализа 300 работ (Burget и соавторы, 1990г.)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ИПП). Согласно одному из последних мета-анализов, при использовании ИПП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w:t>
      </w:r>
      <w:r>
        <w:lastRenderedPageBreak/>
        <w:t xml:space="preserve">поддерживать необходимую рН-среду желудка, при которой происходит заживление гастродуоденальных язв. </w:t>
      </w:r>
    </w:p>
    <w:p w14:paraId="21D2B2D8" w14:textId="77777777" w:rsidR="008372B8" w:rsidRDefault="008372B8" w:rsidP="008372B8">
      <w:pPr>
        <w:spacing w:before="0" w:after="0"/>
        <w:ind w:firstLine="709"/>
      </w:pPr>
      <w:r>
        <w:t>В настоящее время с антисекреторной целью для профилактики язвенной болезни желудка и двенадцатиперстной кишки, в том числе на фоне терапии глюкокортикостероидами, применяются два класса препаратов: ингибиторы протонной помпы и блокаторы Н2-гистаминовых рецепторов.</w:t>
      </w:r>
    </w:p>
    <w:p w14:paraId="2B23C829" w14:textId="77777777" w:rsidR="008372B8" w:rsidRPr="008372B8" w:rsidRDefault="008372B8" w:rsidP="008372B8">
      <w:pPr>
        <w:spacing w:before="0" w:after="0"/>
        <w:rPr>
          <w:b/>
        </w:rPr>
      </w:pPr>
      <w:r w:rsidRPr="008372B8">
        <w:rPr>
          <w:b/>
        </w:rPr>
        <w:t>3.1</w:t>
      </w:r>
      <w:r w:rsidRPr="008372B8">
        <w:rPr>
          <w:b/>
        </w:rPr>
        <w:tab/>
        <w:t>Ингибиторы протонной помпы (ИПП)</w:t>
      </w:r>
    </w:p>
    <w:p w14:paraId="16C28F82" w14:textId="77777777" w:rsidR="008372B8" w:rsidRDefault="008372B8" w:rsidP="008372B8">
      <w:pPr>
        <w:spacing w:before="0" w:after="0"/>
        <w:ind w:firstLine="709"/>
      </w:pPr>
      <w:r>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 путем проникновения в париетальные клетки слизистой оболочки желудка, концентрации в секреторных канальцах, и активации при кислом значении рН. При активации ИПП образуют прочные ковалентные связи с меркаптогруппами цистеиновых остатков Н+/К+-АТФазы, блокируя действие протонной помпы так, что она необратимо исключается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 В группу препаратов ИПП входят омепразол, лансопразол, пантопразол, рабепразол, зомепразол, применяемые во время проведения курсов специфической противоопухолевой терапии, включающей системные ГКС, в указанных в таблице 1 дозах. </w:t>
      </w:r>
    </w:p>
    <w:p w14:paraId="5B57E03D" w14:textId="77777777" w:rsidR="008372B8" w:rsidRDefault="008372B8" w:rsidP="008372B8">
      <w:pPr>
        <w:pStyle w:val="Normal1"/>
        <w:tabs>
          <w:tab w:val="left" w:pos="0"/>
        </w:tabs>
        <w:spacing w:line="360" w:lineRule="auto"/>
        <w:ind w:left="0" w:firstLine="0"/>
        <w:jc w:val="both"/>
        <w:rPr>
          <w:rFonts w:cs="Times New Roman"/>
          <w:b/>
        </w:rPr>
      </w:pPr>
      <w:r>
        <w:tab/>
      </w:r>
      <w:r w:rsidRPr="00C96416">
        <w:rPr>
          <w:rFonts w:cs="Times New Roman"/>
          <w:b/>
        </w:rPr>
        <w:t>Таблица 1 . Режим дозирования ИПП</w:t>
      </w:r>
      <w:r>
        <w:rPr>
          <w:rFonts w:cs="Times New Roman"/>
          <w:b/>
        </w:rPr>
        <w:t xml:space="preserve"> с целью профилактики язвенной болезн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44"/>
        <w:gridCol w:w="3713"/>
      </w:tblGrid>
      <w:tr w:rsidR="008372B8" w:rsidRPr="00C96416" w14:paraId="51DD3136" w14:textId="77777777" w:rsidTr="00FD15FE">
        <w:trPr>
          <w:jc w:val="center"/>
        </w:trPr>
        <w:tc>
          <w:tcPr>
            <w:tcW w:w="2220" w:type="dxa"/>
          </w:tcPr>
          <w:p w14:paraId="554263C5" w14:textId="77777777" w:rsidR="008372B8" w:rsidRPr="00C96416" w:rsidRDefault="008372B8" w:rsidP="008372B8">
            <w:pPr>
              <w:tabs>
                <w:tab w:val="left" w:pos="0"/>
              </w:tabs>
              <w:jc w:val="center"/>
              <w:rPr>
                <w:b/>
                <w:szCs w:val="24"/>
                <w:lang w:eastAsia="ru-RU"/>
              </w:rPr>
            </w:pPr>
            <w:r>
              <w:rPr>
                <w:b/>
                <w:szCs w:val="24"/>
                <w:lang w:eastAsia="ru-RU"/>
              </w:rPr>
              <w:t>Препарат</w:t>
            </w:r>
          </w:p>
        </w:tc>
        <w:tc>
          <w:tcPr>
            <w:tcW w:w="2344" w:type="dxa"/>
          </w:tcPr>
          <w:p w14:paraId="6EFA4DB6" w14:textId="77777777" w:rsidR="008372B8" w:rsidRPr="00C96416" w:rsidRDefault="008372B8" w:rsidP="008372B8">
            <w:pPr>
              <w:tabs>
                <w:tab w:val="left" w:pos="0"/>
              </w:tabs>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13843475" w14:textId="77777777" w:rsidR="008372B8" w:rsidRPr="00C96416" w:rsidRDefault="008372B8" w:rsidP="008372B8">
            <w:pPr>
              <w:tabs>
                <w:tab w:val="left" w:pos="0"/>
              </w:tabs>
              <w:jc w:val="center"/>
              <w:rPr>
                <w:b/>
                <w:szCs w:val="24"/>
                <w:lang w:eastAsia="ru-RU"/>
              </w:rPr>
            </w:pPr>
            <w:r>
              <w:rPr>
                <w:b/>
                <w:szCs w:val="24"/>
                <w:lang w:eastAsia="ru-RU"/>
              </w:rPr>
              <w:t>Способ применения и р</w:t>
            </w:r>
            <w:r w:rsidRPr="00C96416">
              <w:rPr>
                <w:b/>
                <w:szCs w:val="24"/>
                <w:lang w:eastAsia="ru-RU"/>
              </w:rPr>
              <w:t>ежим дозирования</w:t>
            </w:r>
          </w:p>
        </w:tc>
      </w:tr>
      <w:tr w:rsidR="008372B8" w:rsidRPr="00C96416" w14:paraId="0A72BB49" w14:textId="77777777" w:rsidTr="00FD15FE">
        <w:trPr>
          <w:jc w:val="center"/>
        </w:trPr>
        <w:tc>
          <w:tcPr>
            <w:tcW w:w="2220" w:type="dxa"/>
          </w:tcPr>
          <w:p w14:paraId="2DB5D41D" w14:textId="77777777" w:rsidR="008372B8" w:rsidRPr="00C96416" w:rsidRDefault="008372B8" w:rsidP="008372B8">
            <w:pPr>
              <w:tabs>
                <w:tab w:val="left" w:pos="0"/>
              </w:tabs>
              <w:rPr>
                <w:szCs w:val="24"/>
                <w:lang w:eastAsia="ru-RU"/>
              </w:rPr>
            </w:pPr>
            <w:r w:rsidRPr="00C96416">
              <w:rPr>
                <w:szCs w:val="24"/>
                <w:lang w:eastAsia="ru-RU"/>
              </w:rPr>
              <w:t>Омепразол</w:t>
            </w:r>
          </w:p>
        </w:tc>
        <w:tc>
          <w:tcPr>
            <w:tcW w:w="2344" w:type="dxa"/>
          </w:tcPr>
          <w:p w14:paraId="33971ACD" w14:textId="77777777" w:rsidR="008372B8" w:rsidRDefault="008372B8" w:rsidP="008372B8">
            <w:pPr>
              <w:tabs>
                <w:tab w:val="left" w:pos="0"/>
              </w:tabs>
              <w:jc w:val="center"/>
              <w:rPr>
                <w:szCs w:val="24"/>
                <w:lang w:eastAsia="ru-RU"/>
              </w:rPr>
            </w:pPr>
            <w:r w:rsidRPr="00C96416">
              <w:rPr>
                <w:szCs w:val="24"/>
                <w:lang w:eastAsia="ru-RU"/>
              </w:rPr>
              <w:t>20</w:t>
            </w:r>
          </w:p>
          <w:p w14:paraId="46EC0223" w14:textId="77777777" w:rsidR="008372B8" w:rsidRPr="00C96416" w:rsidRDefault="008372B8" w:rsidP="008372B8">
            <w:pPr>
              <w:tabs>
                <w:tab w:val="left" w:pos="0"/>
              </w:tabs>
              <w:jc w:val="center"/>
              <w:rPr>
                <w:szCs w:val="24"/>
                <w:lang w:eastAsia="ru-RU"/>
              </w:rPr>
            </w:pPr>
            <w:r>
              <w:rPr>
                <w:szCs w:val="24"/>
                <w:lang w:eastAsia="ru-RU"/>
              </w:rPr>
              <w:t>40</w:t>
            </w:r>
          </w:p>
        </w:tc>
        <w:tc>
          <w:tcPr>
            <w:tcW w:w="3713" w:type="dxa"/>
          </w:tcPr>
          <w:p w14:paraId="671AE67C" w14:textId="77777777" w:rsidR="008372B8" w:rsidRPr="00B56E4C" w:rsidRDefault="008372B8" w:rsidP="008372B8">
            <w:pPr>
              <w:tabs>
                <w:tab w:val="left" w:pos="0"/>
              </w:tabs>
              <w:rPr>
                <w:szCs w:val="24"/>
                <w:lang w:eastAsia="ru-RU"/>
              </w:rPr>
            </w:pPr>
            <w:r>
              <w:rPr>
                <w:szCs w:val="24"/>
                <w:lang w:eastAsia="ru-RU"/>
              </w:rPr>
              <w:t>Внутрь, 1 раз в сутки;</w:t>
            </w:r>
          </w:p>
          <w:p w14:paraId="0E0900DC" w14:textId="77777777" w:rsidR="008372B8" w:rsidRPr="00D221D8" w:rsidRDefault="008372B8" w:rsidP="008372B8">
            <w:pPr>
              <w:tabs>
                <w:tab w:val="left" w:pos="0"/>
              </w:tabs>
              <w:rPr>
                <w:szCs w:val="24"/>
                <w:lang w:eastAsia="ru-RU"/>
              </w:rPr>
            </w:pPr>
            <w:r>
              <w:rPr>
                <w:szCs w:val="24"/>
                <w:lang w:eastAsia="ru-RU"/>
              </w:rPr>
              <w:t xml:space="preserve"> в/в, 1 раз в сутки</w:t>
            </w:r>
          </w:p>
        </w:tc>
      </w:tr>
      <w:tr w:rsidR="008372B8" w:rsidRPr="00C96416" w14:paraId="77DD8111" w14:textId="77777777" w:rsidTr="00FD15FE">
        <w:trPr>
          <w:jc w:val="center"/>
        </w:trPr>
        <w:tc>
          <w:tcPr>
            <w:tcW w:w="2220" w:type="dxa"/>
          </w:tcPr>
          <w:p w14:paraId="6E879E4F" w14:textId="77777777" w:rsidR="008372B8" w:rsidRPr="00C96416" w:rsidRDefault="008372B8" w:rsidP="008372B8">
            <w:pPr>
              <w:tabs>
                <w:tab w:val="left" w:pos="0"/>
              </w:tabs>
              <w:rPr>
                <w:szCs w:val="24"/>
                <w:lang w:eastAsia="ru-RU"/>
              </w:rPr>
            </w:pPr>
            <w:r w:rsidRPr="00C96416">
              <w:rPr>
                <w:szCs w:val="24"/>
                <w:lang w:eastAsia="ru-RU"/>
              </w:rPr>
              <w:t>Лансопразол</w:t>
            </w:r>
          </w:p>
        </w:tc>
        <w:tc>
          <w:tcPr>
            <w:tcW w:w="2344" w:type="dxa"/>
          </w:tcPr>
          <w:p w14:paraId="63D11EC7" w14:textId="77777777" w:rsidR="008372B8" w:rsidRPr="00C96416" w:rsidRDefault="008372B8" w:rsidP="008372B8">
            <w:pPr>
              <w:tabs>
                <w:tab w:val="left" w:pos="0"/>
              </w:tabs>
              <w:jc w:val="center"/>
              <w:rPr>
                <w:szCs w:val="24"/>
                <w:lang w:eastAsia="ru-RU"/>
              </w:rPr>
            </w:pPr>
            <w:r w:rsidRPr="00C96416">
              <w:rPr>
                <w:szCs w:val="24"/>
                <w:lang w:eastAsia="ru-RU"/>
              </w:rPr>
              <w:t>30</w:t>
            </w:r>
          </w:p>
        </w:tc>
        <w:tc>
          <w:tcPr>
            <w:tcW w:w="3713" w:type="dxa"/>
          </w:tcPr>
          <w:p w14:paraId="6896AFA7" w14:textId="77777777" w:rsidR="008372B8" w:rsidRDefault="008372B8" w:rsidP="008372B8">
            <w:r w:rsidRPr="00826EC3">
              <w:rPr>
                <w:szCs w:val="24"/>
                <w:lang w:eastAsia="ru-RU"/>
              </w:rPr>
              <w:t>Внутрь, 1 раз в сутки</w:t>
            </w:r>
          </w:p>
        </w:tc>
      </w:tr>
      <w:tr w:rsidR="008372B8" w:rsidRPr="00C96416" w14:paraId="14D79983" w14:textId="77777777" w:rsidTr="00FD15FE">
        <w:trPr>
          <w:jc w:val="center"/>
        </w:trPr>
        <w:tc>
          <w:tcPr>
            <w:tcW w:w="2220" w:type="dxa"/>
          </w:tcPr>
          <w:p w14:paraId="07AD5C7F" w14:textId="77777777" w:rsidR="008372B8" w:rsidRPr="00C96416" w:rsidRDefault="008372B8" w:rsidP="008372B8">
            <w:pPr>
              <w:tabs>
                <w:tab w:val="left" w:pos="0"/>
              </w:tabs>
              <w:rPr>
                <w:szCs w:val="24"/>
                <w:lang w:eastAsia="ru-RU"/>
              </w:rPr>
            </w:pPr>
            <w:r>
              <w:rPr>
                <w:szCs w:val="24"/>
                <w:lang w:eastAsia="ru-RU"/>
              </w:rPr>
              <w:t>П</w:t>
            </w:r>
            <w:r w:rsidRPr="00C96416">
              <w:rPr>
                <w:szCs w:val="24"/>
                <w:lang w:eastAsia="ru-RU"/>
              </w:rPr>
              <w:t>антопразол</w:t>
            </w:r>
          </w:p>
        </w:tc>
        <w:tc>
          <w:tcPr>
            <w:tcW w:w="2344" w:type="dxa"/>
          </w:tcPr>
          <w:p w14:paraId="20C2163B" w14:textId="77777777" w:rsidR="008372B8" w:rsidRPr="00C96416" w:rsidRDefault="008372B8" w:rsidP="008372B8">
            <w:pPr>
              <w:tabs>
                <w:tab w:val="left" w:pos="0"/>
              </w:tabs>
              <w:jc w:val="center"/>
              <w:rPr>
                <w:szCs w:val="24"/>
                <w:lang w:eastAsia="ru-RU"/>
              </w:rPr>
            </w:pPr>
            <w:r w:rsidRPr="00C96416">
              <w:rPr>
                <w:szCs w:val="24"/>
                <w:lang w:eastAsia="ru-RU"/>
              </w:rPr>
              <w:t>40</w:t>
            </w:r>
          </w:p>
        </w:tc>
        <w:tc>
          <w:tcPr>
            <w:tcW w:w="3713" w:type="dxa"/>
          </w:tcPr>
          <w:p w14:paraId="50DBA1B6" w14:textId="77777777" w:rsidR="008372B8" w:rsidRDefault="008372B8" w:rsidP="008372B8">
            <w:r w:rsidRPr="00826EC3">
              <w:rPr>
                <w:szCs w:val="24"/>
                <w:lang w:eastAsia="ru-RU"/>
              </w:rPr>
              <w:t>Внутрь, 1 раз в сутки</w:t>
            </w:r>
          </w:p>
        </w:tc>
      </w:tr>
      <w:tr w:rsidR="008372B8" w:rsidRPr="00C96416" w14:paraId="44BB52BE" w14:textId="77777777" w:rsidTr="00FD15FE">
        <w:trPr>
          <w:jc w:val="center"/>
        </w:trPr>
        <w:tc>
          <w:tcPr>
            <w:tcW w:w="2220" w:type="dxa"/>
          </w:tcPr>
          <w:p w14:paraId="2E28FAA0" w14:textId="77777777" w:rsidR="008372B8" w:rsidRPr="00C96416" w:rsidRDefault="008372B8" w:rsidP="008372B8">
            <w:pPr>
              <w:tabs>
                <w:tab w:val="left" w:pos="0"/>
              </w:tabs>
              <w:rPr>
                <w:szCs w:val="24"/>
                <w:lang w:eastAsia="ru-RU"/>
              </w:rPr>
            </w:pPr>
            <w:r>
              <w:rPr>
                <w:szCs w:val="24"/>
              </w:rPr>
              <w:t>Р</w:t>
            </w:r>
            <w:r w:rsidRPr="00C96416">
              <w:rPr>
                <w:szCs w:val="24"/>
              </w:rPr>
              <w:t>абепразол</w:t>
            </w:r>
          </w:p>
        </w:tc>
        <w:tc>
          <w:tcPr>
            <w:tcW w:w="2344" w:type="dxa"/>
          </w:tcPr>
          <w:p w14:paraId="7523A344" w14:textId="77777777" w:rsidR="008372B8" w:rsidRPr="00C96416" w:rsidRDefault="008372B8" w:rsidP="008372B8">
            <w:pPr>
              <w:tabs>
                <w:tab w:val="left" w:pos="0"/>
              </w:tabs>
              <w:jc w:val="center"/>
              <w:rPr>
                <w:szCs w:val="24"/>
                <w:lang w:eastAsia="ru-RU"/>
              </w:rPr>
            </w:pPr>
            <w:r w:rsidRPr="00C96416">
              <w:rPr>
                <w:szCs w:val="24"/>
                <w:lang w:eastAsia="ru-RU"/>
              </w:rPr>
              <w:t>20</w:t>
            </w:r>
          </w:p>
        </w:tc>
        <w:tc>
          <w:tcPr>
            <w:tcW w:w="3713" w:type="dxa"/>
          </w:tcPr>
          <w:p w14:paraId="733B4B0E" w14:textId="77777777" w:rsidR="008372B8" w:rsidRDefault="008372B8" w:rsidP="008372B8">
            <w:r w:rsidRPr="00826EC3">
              <w:rPr>
                <w:szCs w:val="24"/>
                <w:lang w:eastAsia="ru-RU"/>
              </w:rPr>
              <w:t>Внутрь, 1 раз в сутки</w:t>
            </w:r>
          </w:p>
        </w:tc>
      </w:tr>
      <w:tr w:rsidR="008372B8" w:rsidRPr="00C96416" w14:paraId="54DB3802" w14:textId="77777777" w:rsidTr="00FD15FE">
        <w:trPr>
          <w:jc w:val="center"/>
        </w:trPr>
        <w:tc>
          <w:tcPr>
            <w:tcW w:w="2220" w:type="dxa"/>
          </w:tcPr>
          <w:p w14:paraId="61622A33" w14:textId="77777777" w:rsidR="008372B8" w:rsidRPr="00C96416" w:rsidRDefault="008372B8" w:rsidP="008372B8">
            <w:pPr>
              <w:tabs>
                <w:tab w:val="left" w:pos="0"/>
              </w:tabs>
              <w:rPr>
                <w:szCs w:val="24"/>
              </w:rPr>
            </w:pPr>
            <w:r>
              <w:rPr>
                <w:szCs w:val="24"/>
              </w:rPr>
              <w:lastRenderedPageBreak/>
              <w:t>Э</w:t>
            </w:r>
            <w:r w:rsidRPr="00C96416">
              <w:rPr>
                <w:szCs w:val="24"/>
              </w:rPr>
              <w:t>зомепразол</w:t>
            </w:r>
          </w:p>
        </w:tc>
        <w:tc>
          <w:tcPr>
            <w:tcW w:w="2344" w:type="dxa"/>
          </w:tcPr>
          <w:p w14:paraId="0DF9C4F1" w14:textId="77777777" w:rsidR="008372B8" w:rsidRPr="00C96416" w:rsidRDefault="008372B8" w:rsidP="008372B8">
            <w:pPr>
              <w:tabs>
                <w:tab w:val="left" w:pos="0"/>
              </w:tabs>
              <w:jc w:val="center"/>
              <w:rPr>
                <w:szCs w:val="24"/>
                <w:lang w:eastAsia="ru-RU"/>
              </w:rPr>
            </w:pPr>
            <w:r w:rsidRPr="00C96416">
              <w:rPr>
                <w:szCs w:val="24"/>
                <w:lang w:eastAsia="ru-RU"/>
              </w:rPr>
              <w:t>20</w:t>
            </w:r>
          </w:p>
        </w:tc>
        <w:tc>
          <w:tcPr>
            <w:tcW w:w="3713" w:type="dxa"/>
          </w:tcPr>
          <w:p w14:paraId="4204FFEE" w14:textId="77777777" w:rsidR="008372B8" w:rsidRDefault="008372B8" w:rsidP="008372B8">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790089CD" w14:textId="77777777" w:rsidR="008372B8" w:rsidRDefault="008372B8" w:rsidP="008372B8">
      <w:pPr>
        <w:pStyle w:val="Normal1"/>
        <w:tabs>
          <w:tab w:val="left" w:pos="0"/>
        </w:tabs>
        <w:spacing w:line="360" w:lineRule="auto"/>
        <w:ind w:left="0" w:firstLine="0"/>
        <w:jc w:val="both"/>
        <w:rPr>
          <w:rFonts w:cs="Times New Roman"/>
        </w:rPr>
      </w:pPr>
    </w:p>
    <w:p w14:paraId="0540E11A" w14:textId="151A0553" w:rsidR="008372B8" w:rsidRDefault="008372B8" w:rsidP="008372B8">
      <w:pPr>
        <w:spacing w:before="0" w:after="0"/>
      </w:pPr>
      <w:r>
        <w:tab/>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25085014" w14:textId="77777777" w:rsidR="008372B8" w:rsidRPr="008372B8" w:rsidRDefault="008372B8" w:rsidP="008372B8">
      <w:pPr>
        <w:spacing w:before="0" w:after="0"/>
        <w:rPr>
          <w:b/>
        </w:rPr>
      </w:pPr>
      <w:r w:rsidRPr="008372B8">
        <w:rPr>
          <w:b/>
        </w:rPr>
        <w:t xml:space="preserve">3.2 Блокаторы Н2-гистаминовых рецепторов </w:t>
      </w:r>
    </w:p>
    <w:p w14:paraId="4AF4DA7E" w14:textId="77777777" w:rsidR="008372B8" w:rsidRDefault="008372B8" w:rsidP="008372B8">
      <w:pPr>
        <w:spacing w:before="0" w:after="0"/>
        <w:ind w:firstLine="709"/>
      </w:pPr>
      <w:r>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2E6EFBB3" w14:textId="77777777" w:rsidR="008372B8" w:rsidRDefault="008372B8" w:rsidP="008372B8">
      <w:pPr>
        <w:spacing w:before="0" w:after="0"/>
        <w:ind w:firstLine="709"/>
      </w:pPr>
      <w:r>
        <w:t>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2 дозах.</w:t>
      </w:r>
    </w:p>
    <w:p w14:paraId="01A14574" w14:textId="77777777" w:rsidR="008372B8" w:rsidRPr="00C96416" w:rsidRDefault="008372B8" w:rsidP="008372B8">
      <w:pPr>
        <w:tabs>
          <w:tab w:val="left" w:pos="0"/>
        </w:tabs>
        <w:ind w:firstLine="567"/>
        <w:rPr>
          <w:b/>
          <w:szCs w:val="24"/>
        </w:rPr>
      </w:pPr>
      <w:r w:rsidRPr="00C96416">
        <w:rPr>
          <w:b/>
          <w:szCs w:val="24"/>
        </w:rPr>
        <w:t xml:space="preserve">Таблица </w:t>
      </w:r>
      <w:r>
        <w:rPr>
          <w:b/>
          <w:szCs w:val="24"/>
        </w:rPr>
        <w:t>2</w:t>
      </w:r>
      <w:r w:rsidRPr="00C96416">
        <w:rPr>
          <w:b/>
          <w:szCs w:val="24"/>
        </w:rPr>
        <w:t xml:space="preserve"> . Режим дозирования </w:t>
      </w:r>
      <w:r>
        <w:rPr>
          <w:b/>
          <w:szCs w:val="24"/>
        </w:rPr>
        <w:t>б</w:t>
      </w:r>
      <w:r w:rsidRPr="00C96416">
        <w:rPr>
          <w:b/>
          <w:szCs w:val="24"/>
        </w:rPr>
        <w:t>локатор</w:t>
      </w:r>
      <w:r>
        <w:rPr>
          <w:b/>
          <w:szCs w:val="24"/>
        </w:rPr>
        <w:t>ов</w:t>
      </w:r>
      <w:r w:rsidRPr="00C96416">
        <w:rPr>
          <w:b/>
          <w:szCs w:val="24"/>
        </w:rPr>
        <w:t xml:space="preserve"> Н2-гистаминовых рецепторов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2268"/>
        <w:gridCol w:w="3358"/>
      </w:tblGrid>
      <w:tr w:rsidR="008372B8" w:rsidRPr="00C96416" w14:paraId="1096226C" w14:textId="77777777" w:rsidTr="00FD15FE">
        <w:trPr>
          <w:jc w:val="center"/>
        </w:trPr>
        <w:tc>
          <w:tcPr>
            <w:tcW w:w="1942" w:type="dxa"/>
          </w:tcPr>
          <w:p w14:paraId="22F2300F" w14:textId="77777777" w:rsidR="008372B8" w:rsidRPr="00C96416" w:rsidRDefault="008372B8" w:rsidP="008372B8">
            <w:pPr>
              <w:tabs>
                <w:tab w:val="left" w:pos="0"/>
              </w:tabs>
              <w:rPr>
                <w:b/>
                <w:szCs w:val="24"/>
                <w:lang w:eastAsia="ru-RU"/>
              </w:rPr>
            </w:pPr>
            <w:r w:rsidRPr="00C96416">
              <w:rPr>
                <w:b/>
                <w:szCs w:val="24"/>
                <w:lang w:eastAsia="ru-RU"/>
              </w:rPr>
              <w:t>Препараты</w:t>
            </w:r>
          </w:p>
        </w:tc>
        <w:tc>
          <w:tcPr>
            <w:tcW w:w="2268" w:type="dxa"/>
          </w:tcPr>
          <w:p w14:paraId="402A7CC7" w14:textId="77777777" w:rsidR="008372B8" w:rsidRPr="00C96416" w:rsidRDefault="008372B8" w:rsidP="008372B8">
            <w:pPr>
              <w:tabs>
                <w:tab w:val="left" w:pos="0"/>
              </w:tabs>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3901AEA8" w14:textId="77777777" w:rsidR="008372B8" w:rsidRPr="00C96416" w:rsidRDefault="008372B8" w:rsidP="008372B8">
            <w:pPr>
              <w:tabs>
                <w:tab w:val="left" w:pos="0"/>
              </w:tabs>
              <w:jc w:val="center"/>
              <w:rPr>
                <w:b/>
                <w:szCs w:val="24"/>
                <w:lang w:eastAsia="ru-RU"/>
              </w:rPr>
            </w:pPr>
            <w:r w:rsidRPr="00C96416">
              <w:rPr>
                <w:b/>
                <w:szCs w:val="24"/>
                <w:lang w:eastAsia="ru-RU"/>
              </w:rPr>
              <w:t>Режим дозирования</w:t>
            </w:r>
          </w:p>
        </w:tc>
      </w:tr>
      <w:tr w:rsidR="008372B8" w:rsidRPr="00C96416" w14:paraId="6D10C093" w14:textId="77777777" w:rsidTr="00FD15FE">
        <w:trPr>
          <w:jc w:val="center"/>
        </w:trPr>
        <w:tc>
          <w:tcPr>
            <w:tcW w:w="1942" w:type="dxa"/>
          </w:tcPr>
          <w:p w14:paraId="6AB35655" w14:textId="77777777" w:rsidR="008372B8" w:rsidRPr="00C96416" w:rsidRDefault="008372B8" w:rsidP="008372B8">
            <w:pPr>
              <w:tabs>
                <w:tab w:val="left" w:pos="0"/>
              </w:tabs>
              <w:rPr>
                <w:szCs w:val="24"/>
                <w:lang w:eastAsia="ru-RU"/>
              </w:rPr>
            </w:pPr>
            <w:r>
              <w:rPr>
                <w:szCs w:val="24"/>
                <w:lang w:eastAsia="ru-RU"/>
              </w:rPr>
              <w:t>Ранитидин</w:t>
            </w:r>
          </w:p>
        </w:tc>
        <w:tc>
          <w:tcPr>
            <w:tcW w:w="2268" w:type="dxa"/>
          </w:tcPr>
          <w:p w14:paraId="7D03F78E" w14:textId="77777777" w:rsidR="008372B8" w:rsidRPr="00C96416" w:rsidRDefault="008372B8" w:rsidP="008372B8">
            <w:pPr>
              <w:tabs>
                <w:tab w:val="left" w:pos="0"/>
              </w:tabs>
              <w:rPr>
                <w:szCs w:val="24"/>
                <w:lang w:eastAsia="ru-RU"/>
              </w:rPr>
            </w:pPr>
            <w:r>
              <w:rPr>
                <w:szCs w:val="24"/>
                <w:lang w:eastAsia="ru-RU"/>
              </w:rPr>
              <w:t>150</w:t>
            </w:r>
          </w:p>
        </w:tc>
        <w:tc>
          <w:tcPr>
            <w:tcW w:w="3358" w:type="dxa"/>
          </w:tcPr>
          <w:p w14:paraId="1C3D0C62" w14:textId="77777777" w:rsidR="008372B8" w:rsidRPr="00C96416" w:rsidRDefault="008372B8" w:rsidP="008372B8">
            <w:pPr>
              <w:tabs>
                <w:tab w:val="left" w:pos="0"/>
              </w:tabs>
              <w:rPr>
                <w:szCs w:val="24"/>
                <w:lang w:eastAsia="ru-RU"/>
              </w:rPr>
            </w:pPr>
            <w:r>
              <w:rPr>
                <w:szCs w:val="24"/>
                <w:lang w:eastAsia="ru-RU"/>
              </w:rPr>
              <w:t>Внутрь, 1 раз в сутки, на ночь</w:t>
            </w:r>
          </w:p>
        </w:tc>
      </w:tr>
      <w:tr w:rsidR="008372B8" w:rsidRPr="00C96416" w14:paraId="38F22D68" w14:textId="77777777" w:rsidTr="00FD15FE">
        <w:trPr>
          <w:jc w:val="center"/>
        </w:trPr>
        <w:tc>
          <w:tcPr>
            <w:tcW w:w="1942" w:type="dxa"/>
          </w:tcPr>
          <w:p w14:paraId="36B8B15A" w14:textId="77777777" w:rsidR="008372B8" w:rsidRPr="00C96416" w:rsidRDefault="008372B8" w:rsidP="008372B8">
            <w:pPr>
              <w:tabs>
                <w:tab w:val="left" w:pos="0"/>
              </w:tabs>
              <w:rPr>
                <w:szCs w:val="24"/>
                <w:lang w:eastAsia="ru-RU"/>
              </w:rPr>
            </w:pPr>
            <w:r>
              <w:rPr>
                <w:szCs w:val="24"/>
                <w:lang w:eastAsia="ru-RU"/>
              </w:rPr>
              <w:t>Фамотидин</w:t>
            </w:r>
          </w:p>
        </w:tc>
        <w:tc>
          <w:tcPr>
            <w:tcW w:w="2268" w:type="dxa"/>
          </w:tcPr>
          <w:p w14:paraId="66789D63" w14:textId="77777777" w:rsidR="008372B8" w:rsidRPr="00C96416" w:rsidRDefault="008372B8" w:rsidP="008372B8">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3C3ADB0C" w14:textId="77777777" w:rsidR="008372B8" w:rsidRDefault="008372B8" w:rsidP="008372B8">
            <w:r w:rsidRPr="00826EC3">
              <w:rPr>
                <w:szCs w:val="24"/>
                <w:lang w:eastAsia="ru-RU"/>
              </w:rPr>
              <w:t>Внутрь, 1 раз в сутки</w:t>
            </w:r>
            <w:r>
              <w:rPr>
                <w:szCs w:val="24"/>
                <w:lang w:eastAsia="ru-RU"/>
              </w:rPr>
              <w:t>, на ночь</w:t>
            </w:r>
          </w:p>
        </w:tc>
      </w:tr>
    </w:tbl>
    <w:p w14:paraId="7E00F332" w14:textId="77777777" w:rsidR="008372B8" w:rsidRPr="008372B8" w:rsidRDefault="008372B8" w:rsidP="008372B8">
      <w:pPr>
        <w:spacing w:before="0" w:after="0"/>
        <w:rPr>
          <w:b/>
        </w:rPr>
      </w:pPr>
      <w:r w:rsidRPr="008372B8">
        <w:rPr>
          <w:b/>
        </w:rPr>
        <w:t>Список литературы</w:t>
      </w:r>
    </w:p>
    <w:p w14:paraId="057EB111" w14:textId="77777777" w:rsidR="008372B8" w:rsidRPr="008372B8" w:rsidRDefault="008372B8" w:rsidP="008372B8">
      <w:pPr>
        <w:spacing w:before="0" w:after="0"/>
        <w:rPr>
          <w:lang w:val="en-US"/>
        </w:rPr>
      </w:pPr>
      <w:r>
        <w:t>1.</w:t>
      </w:r>
      <w:r>
        <w:tab/>
        <w:t xml:space="preserve">Ивашкин В.Т., Маев И.В., Царьков П.В., Королев М.П., Андреев Д.Н., Баранская Е.К., Бурков С.Г., Деринов А.А., Ефетов С.К., Лапина Т.Л., Павлов П.В., Пирогов С.С., Ткачев А.В., Трухманов А.С., Федоров Е.Д., Шептулин А.А.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w:t>
      </w:r>
      <w:r>
        <w:lastRenderedPageBreak/>
        <w:t>Российского эндоскопического общества). Российский</w:t>
      </w:r>
      <w:r w:rsidRPr="008372B8">
        <w:rPr>
          <w:lang w:val="en-US"/>
        </w:rPr>
        <w:t xml:space="preserve"> </w:t>
      </w:r>
      <w:r>
        <w:t>журнал</w:t>
      </w:r>
      <w:r w:rsidRPr="008372B8">
        <w:rPr>
          <w:lang w:val="en-US"/>
        </w:rPr>
        <w:t xml:space="preserve"> </w:t>
      </w:r>
      <w:r>
        <w:t>гастроэнтерологии</w:t>
      </w:r>
      <w:r w:rsidRPr="008372B8">
        <w:rPr>
          <w:lang w:val="en-US"/>
        </w:rPr>
        <w:t xml:space="preserve">, </w:t>
      </w:r>
      <w:r>
        <w:t>гепатологии</w:t>
      </w:r>
      <w:r w:rsidRPr="008372B8">
        <w:rPr>
          <w:lang w:val="en-US"/>
        </w:rPr>
        <w:t xml:space="preserve">, </w:t>
      </w:r>
      <w:r>
        <w:t>колопроктологии</w:t>
      </w:r>
      <w:r w:rsidRPr="008372B8">
        <w:rPr>
          <w:lang w:val="en-US"/>
        </w:rPr>
        <w:t xml:space="preserve">. 2020;30(1):49-70. </w:t>
      </w:r>
    </w:p>
    <w:p w14:paraId="685B7BDE" w14:textId="77777777" w:rsidR="008372B8" w:rsidRPr="008372B8" w:rsidRDefault="008372B8" w:rsidP="008372B8">
      <w:pPr>
        <w:spacing w:before="0" w:after="0"/>
        <w:rPr>
          <w:lang w:val="en-US"/>
        </w:rPr>
      </w:pPr>
      <w:r w:rsidRPr="008372B8">
        <w:rPr>
          <w:lang w:val="en-US"/>
        </w:rPr>
        <w:t>2.</w:t>
      </w:r>
      <w:r w:rsidRPr="008372B8">
        <w:rPr>
          <w:lang w:val="en-US"/>
        </w:rPr>
        <w:tab/>
        <w:t xml:space="preserve">Narum S, Westergren T, Klemp M. Corticosteroids and risk of gastrointestinal bleeding: a systematic review and meta-analysis. BMJ Open. 2014;4(5):e004587 </w:t>
      </w:r>
    </w:p>
    <w:p w14:paraId="18ABD150" w14:textId="77777777" w:rsidR="008372B8" w:rsidRPr="008372B8" w:rsidRDefault="008372B8" w:rsidP="008372B8">
      <w:pPr>
        <w:spacing w:before="0" w:after="0"/>
        <w:rPr>
          <w:lang w:val="en-US"/>
        </w:rPr>
      </w:pPr>
      <w:r w:rsidRPr="008372B8">
        <w:rPr>
          <w:lang w:val="en-US"/>
        </w:rPr>
        <w:t>3.</w:t>
      </w:r>
      <w:r w:rsidRPr="008372B8">
        <w:rPr>
          <w:lang w:val="en-US"/>
        </w:rPr>
        <w:tab/>
        <w:t>Conn HO, Poynard T. Corticosteroids and peptic ulcer: meta-analysis of adverse events during steroid therapy. J Intern Med 1994;236:619–32</w:t>
      </w:r>
    </w:p>
    <w:p w14:paraId="12899F7D" w14:textId="77777777" w:rsidR="008372B8" w:rsidRPr="008372B8" w:rsidRDefault="008372B8" w:rsidP="008372B8">
      <w:pPr>
        <w:spacing w:before="0" w:after="0"/>
        <w:rPr>
          <w:lang w:val="en-US"/>
        </w:rPr>
      </w:pPr>
      <w:r w:rsidRPr="008372B8">
        <w:rPr>
          <w:lang w:val="en-US"/>
        </w:rPr>
        <w:t>4.</w:t>
      </w:r>
      <w:r w:rsidRPr="008372B8">
        <w:rPr>
          <w:lang w:val="en-US"/>
        </w:rPr>
        <w:tab/>
        <w:t>Burget D.W., Chiverton K.D., Hunt R.H. Is there an optimal degree of acid supression for healing of duodenal ulcers? A model of the relationship between ulcer healing and acid suppression. Gastroenterology. 1990;99:345–51</w:t>
      </w:r>
    </w:p>
    <w:p w14:paraId="44B84571" w14:textId="77777777" w:rsidR="008372B8" w:rsidRPr="008372B8" w:rsidRDefault="008372B8" w:rsidP="008372B8">
      <w:pPr>
        <w:spacing w:before="0" w:after="0"/>
        <w:rPr>
          <w:lang w:val="en-US"/>
        </w:rPr>
      </w:pPr>
      <w:r w:rsidRPr="008372B8">
        <w:rPr>
          <w:lang w:val="en-US"/>
        </w:rPr>
        <w:t>5.</w:t>
      </w:r>
      <w:r w:rsidRPr="008372B8">
        <w:rPr>
          <w:lang w:val="en-US"/>
        </w:rPr>
        <w:tab/>
        <w:t>Scally B., Emberson J.R., Spata E., et al. Effects of gastroprotectant drugs for the prevention and treatment of peptic ulcer disease and its complications: a meta-analysis of randomized trials. Lancet Gastroenterol Hepatol. 2018;3(4):231–41.</w:t>
      </w:r>
    </w:p>
    <w:p w14:paraId="6C4CE161" w14:textId="77777777" w:rsidR="008372B8" w:rsidRPr="008372B8" w:rsidRDefault="008372B8" w:rsidP="008372B8">
      <w:pPr>
        <w:spacing w:before="0" w:after="0"/>
        <w:rPr>
          <w:lang w:val="en-US"/>
        </w:rPr>
      </w:pPr>
      <w:r w:rsidRPr="008372B8">
        <w:rPr>
          <w:lang w:val="en-US"/>
        </w:rPr>
        <w:t>6.</w:t>
      </w:r>
      <w:r w:rsidRPr="008372B8">
        <w:rPr>
          <w:lang w:val="en-US"/>
        </w:rPr>
        <w:tab/>
        <w:t>Poinard T., Lemaire M., Agostini H. Meta-analysis of randomized clinical trials comparing lansoprazole with ranitidine or famotidine in the treatment of acute duodenal ulcer. Eur J Gastroenterol Hepatol. 1995;7:661–5.</w:t>
      </w:r>
    </w:p>
    <w:p w14:paraId="5C6F4491" w14:textId="77777777" w:rsidR="008372B8" w:rsidRPr="00FD15FE" w:rsidRDefault="008372B8" w:rsidP="008372B8">
      <w:pPr>
        <w:spacing w:before="0" w:after="0"/>
        <w:rPr>
          <w:lang w:val="en-US"/>
        </w:rPr>
      </w:pPr>
      <w:r w:rsidRPr="008372B8">
        <w:rPr>
          <w:lang w:val="en-US"/>
        </w:rPr>
        <w:t>7.</w:t>
      </w:r>
      <w:r w:rsidRPr="008372B8">
        <w:rPr>
          <w:lang w:val="en-US"/>
        </w:rPr>
        <w:tab/>
        <w:t xml:space="preserve">Hu Z.H., Shi A.M., Hu D.M., Bao J.J. Efficacy of proton pump inhibitors for patients with duodenal ulcers: A pairwise and network meta-analysis of randomized controlled trial. </w:t>
      </w:r>
      <w:r w:rsidRPr="00FD15FE">
        <w:rPr>
          <w:lang w:val="en-US"/>
        </w:rPr>
        <w:t>Saudi J Gastroenterol. 2017;23(1):11–9.</w:t>
      </w:r>
    </w:p>
    <w:p w14:paraId="6A9DE958" w14:textId="33A651F5" w:rsidR="005961D4" w:rsidRDefault="008372B8" w:rsidP="008372B8">
      <w:pPr>
        <w:spacing w:before="0" w:after="0"/>
      </w:pPr>
      <w:r w:rsidRPr="008372B8">
        <w:rPr>
          <w:lang w:val="en-US"/>
        </w:rPr>
        <w:t>8.</w:t>
      </w:r>
      <w:r w:rsidRPr="008372B8">
        <w:rPr>
          <w:lang w:val="en-US"/>
        </w:rPr>
        <w:tab/>
        <w:t xml:space="preserve">Lanas A., Chan F.K.L. Peptic ulcer disease. </w:t>
      </w:r>
      <w:r>
        <w:t>Lancet. 2017;390(10094):613–24.</w:t>
      </w:r>
    </w:p>
    <w:p w14:paraId="13CA9C34" w14:textId="5ED72139" w:rsidR="003E0025" w:rsidRDefault="008372B8" w:rsidP="003E0025">
      <w:pPr>
        <w:pStyle w:val="msonormalmrcssattr"/>
        <w:shd w:val="clear" w:color="auto" w:fill="FFFFFF"/>
        <w:rPr>
          <w:rFonts w:ascii="Arial" w:hAnsi="Arial" w:cs="Arial"/>
          <w:color w:val="333333"/>
          <w:sz w:val="23"/>
          <w:szCs w:val="23"/>
        </w:rPr>
      </w:pPr>
      <w:r w:rsidRPr="00FD15FE">
        <w:br w:type="page"/>
      </w:r>
    </w:p>
    <w:p w14:paraId="5C412624" w14:textId="0F679E5D" w:rsidR="003E0025" w:rsidRPr="003E0025" w:rsidRDefault="003E0025" w:rsidP="003E0025">
      <w:pPr>
        <w:pStyle w:val="1"/>
      </w:pPr>
      <w:bookmarkStart w:id="79" w:name="_Toc44926641"/>
      <w:bookmarkStart w:id="80" w:name="_Toc53140926"/>
      <w:r w:rsidRPr="003E0025">
        <w:lastRenderedPageBreak/>
        <w:t>Приложение Г6. «Нутритивная терапия</w:t>
      </w:r>
      <w:bookmarkEnd w:id="79"/>
      <w:r w:rsidRPr="003E0025">
        <w:t>»</w:t>
      </w:r>
      <w:bookmarkEnd w:id="80"/>
    </w:p>
    <w:p w14:paraId="3B85F3AA" w14:textId="77777777" w:rsidR="003E0025" w:rsidRPr="003E0025" w:rsidRDefault="003E0025" w:rsidP="003E0025">
      <w:pPr>
        <w:spacing w:before="0" w:after="0"/>
        <w:ind w:firstLine="851"/>
        <w:rPr>
          <w:szCs w:val="24"/>
        </w:rPr>
      </w:pPr>
      <w:r w:rsidRPr="003E0025">
        <w:rPr>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1CE1A70A" w14:textId="77777777" w:rsidR="003E0025" w:rsidRPr="003E0025" w:rsidRDefault="003E0025" w:rsidP="003E0025">
      <w:pPr>
        <w:spacing w:before="0" w:after="0"/>
        <w:ind w:firstLine="851"/>
        <w:rPr>
          <w:szCs w:val="24"/>
        </w:rPr>
      </w:pPr>
      <w:r w:rsidRPr="003E0025">
        <w:rPr>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w:t>
      </w:r>
    </w:p>
    <w:p w14:paraId="17D1E741" w14:textId="1AA4D4FA" w:rsidR="003E0025" w:rsidRPr="003E0025" w:rsidRDefault="003E0025" w:rsidP="003E0025">
      <w:pPr>
        <w:spacing w:before="0" w:after="0"/>
        <w:ind w:firstLine="851"/>
        <w:rPr>
          <w:szCs w:val="24"/>
        </w:rPr>
      </w:pPr>
      <w:r w:rsidRPr="003E0025">
        <w:rPr>
          <w:szCs w:val="24"/>
        </w:rPr>
        <w:t>По данным ESPEN от 46 до 88% больных онкологического профиля в процессе противоопухолевого лечения требуют дополнительной нутритивной поддержк</w:t>
      </w:r>
      <w:r w:rsidR="004C0C25">
        <w:rPr>
          <w:szCs w:val="24"/>
        </w:rPr>
        <w:t>и</w:t>
      </w:r>
      <w:r w:rsidRPr="003E0025">
        <w:rPr>
          <w:szCs w:val="24"/>
        </w:rPr>
        <w:t xml:space="preserve">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mendeley":{"formattedCitation":"[1]","plainTextFormattedCitation":"[1]","previouslyFormattedCitation":"[3]"},"properties":{"noteIndex":0},"schema":"https://github.com/citation-style-language/schema/raw/master/csl-citation.json"}</w:instrText>
      </w:r>
      <w:r w:rsidRPr="003E0025">
        <w:rPr>
          <w:szCs w:val="24"/>
        </w:rPr>
        <w:fldChar w:fldCharType="separate"/>
      </w:r>
      <w:r w:rsidRPr="003E0025">
        <w:rPr>
          <w:noProof/>
          <w:szCs w:val="24"/>
        </w:rPr>
        <w:t>[1]</w:t>
      </w:r>
      <w:r w:rsidRPr="003E0025">
        <w:rPr>
          <w:szCs w:val="24"/>
        </w:rPr>
        <w:fldChar w:fldCharType="end"/>
      </w:r>
      <w:r w:rsidRPr="003E0025">
        <w:rPr>
          <w:szCs w:val="24"/>
        </w:rPr>
        <w:t>.</w:t>
      </w:r>
    </w:p>
    <w:p w14:paraId="6AA15A10" w14:textId="77777777" w:rsidR="003E0025" w:rsidRPr="003E0025" w:rsidRDefault="003E0025" w:rsidP="003E0025">
      <w:pPr>
        <w:spacing w:before="0" w:after="0"/>
        <w:ind w:firstLine="851"/>
        <w:rPr>
          <w:szCs w:val="24"/>
        </w:rPr>
      </w:pPr>
      <w:r w:rsidRPr="003E0025">
        <w:rPr>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2a76c704-6c26-3663-97b2-de4da274aff7","http://www.mendeley.com/documents/?uuid=b37f7a4f-c193-47c9-8d52-643880058eba","http://www.mendeley.com/documents/?uuid=e6d2b792-474d-4443-8733-96188600ddfb","http://www.mendeley.com/documents/?uuid=d3f8f4e1-d953-4d1a-aa5d-79416736ad5c","http://www.mendeley.com/documents/?uuid=e630a116-d7ec-4a1c-b664-044aef3e48b1","http://www.mendeley.com/documents/?uuid=36077b4c-f370-4a6b-b0e1-4b1e9c1d43b5"]}],"mendeley":{"formattedCitation":"[3]","plainTextFormattedCitation":"[3]","previouslyFormattedCitation":"[19]"},"properties":{"noteIndex":0},"schema":"https://github.com/citation-style-language/schema/raw/master/csl-citation.json"}</w:instrText>
      </w:r>
      <w:r w:rsidRPr="003E0025">
        <w:rPr>
          <w:szCs w:val="24"/>
        </w:rPr>
        <w:fldChar w:fldCharType="separate"/>
      </w:r>
      <w:r w:rsidRPr="003E0025">
        <w:rPr>
          <w:noProof/>
          <w:szCs w:val="24"/>
        </w:rPr>
        <w:t>[3]</w:t>
      </w:r>
      <w:r w:rsidRPr="003E0025">
        <w:rPr>
          <w:szCs w:val="24"/>
        </w:rPr>
        <w:fldChar w:fldCharType="end"/>
      </w:r>
      <w:r w:rsidRPr="003E0025">
        <w:rPr>
          <w:szCs w:val="24"/>
        </w:rPr>
        <w:t>.</w:t>
      </w:r>
    </w:p>
    <w:p w14:paraId="4B091385" w14:textId="77777777" w:rsidR="003E0025" w:rsidRPr="003E0025" w:rsidRDefault="003E0025" w:rsidP="003E0025">
      <w:pPr>
        <w:spacing w:before="0" w:after="0"/>
        <w:ind w:firstLine="851"/>
        <w:rPr>
          <w:szCs w:val="24"/>
        </w:rPr>
      </w:pPr>
      <w:r w:rsidRPr="003E0025">
        <w:rPr>
          <w:b/>
          <w:szCs w:val="24"/>
        </w:rPr>
        <w:t>Цели нутритивной поддержки</w:t>
      </w:r>
      <w:r w:rsidRPr="003E0025">
        <w:rPr>
          <w:szCs w:val="24"/>
        </w:rPr>
        <w:t xml:space="preserve">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 xml:space="preserve">. </w:t>
      </w:r>
    </w:p>
    <w:p w14:paraId="363EAAE3" w14:textId="77777777" w:rsidR="003E0025" w:rsidRPr="003E0025" w:rsidRDefault="003E0025" w:rsidP="003E0025">
      <w:pPr>
        <w:spacing w:before="0" w:after="0"/>
        <w:ind w:firstLine="142"/>
        <w:rPr>
          <w:szCs w:val="24"/>
        </w:rPr>
      </w:pPr>
      <w:r w:rsidRPr="003E0025">
        <w:rPr>
          <w:szCs w:val="24"/>
        </w:rPr>
        <w:t>• Поддержание оптимальной массы тела.</w:t>
      </w:r>
    </w:p>
    <w:p w14:paraId="1D2E8A94" w14:textId="77777777" w:rsidR="003E0025" w:rsidRPr="003E0025" w:rsidRDefault="003E0025" w:rsidP="003E0025">
      <w:pPr>
        <w:spacing w:before="0" w:after="0"/>
        <w:ind w:firstLine="142"/>
        <w:rPr>
          <w:szCs w:val="24"/>
        </w:rPr>
      </w:pPr>
      <w:r w:rsidRPr="003E0025">
        <w:rPr>
          <w:szCs w:val="24"/>
        </w:rPr>
        <w:t>• Предотвращение или коррекция дефицита макро- и микронутриентов.</w:t>
      </w:r>
    </w:p>
    <w:p w14:paraId="1D870784" w14:textId="77777777" w:rsidR="003E0025" w:rsidRPr="003E0025" w:rsidRDefault="003E0025" w:rsidP="003E0025">
      <w:pPr>
        <w:spacing w:before="0" w:after="0"/>
        <w:ind w:firstLine="142"/>
        <w:rPr>
          <w:szCs w:val="24"/>
        </w:rPr>
      </w:pPr>
      <w:r w:rsidRPr="003E0025">
        <w:rPr>
          <w:szCs w:val="24"/>
        </w:rPr>
        <w:t>• Повышение переносимости высокодозной ХТ.</w:t>
      </w:r>
    </w:p>
    <w:p w14:paraId="60380BD2" w14:textId="77777777" w:rsidR="003E0025" w:rsidRPr="003E0025" w:rsidRDefault="003E0025" w:rsidP="003E0025">
      <w:pPr>
        <w:spacing w:before="0" w:after="0"/>
        <w:ind w:firstLine="142"/>
        <w:rPr>
          <w:szCs w:val="24"/>
        </w:rPr>
      </w:pPr>
      <w:r w:rsidRPr="003E0025">
        <w:rPr>
          <w:szCs w:val="24"/>
        </w:rPr>
        <w:t>• Снижение выраженности побочных эффектов ХТ.</w:t>
      </w:r>
    </w:p>
    <w:p w14:paraId="612A7252" w14:textId="77777777" w:rsidR="003E0025" w:rsidRPr="003E0025" w:rsidRDefault="003E0025" w:rsidP="003E0025">
      <w:pPr>
        <w:spacing w:before="0" w:after="0"/>
        <w:ind w:firstLine="142"/>
        <w:rPr>
          <w:szCs w:val="24"/>
        </w:rPr>
      </w:pPr>
      <w:r w:rsidRPr="003E0025">
        <w:rPr>
          <w:szCs w:val="24"/>
        </w:rPr>
        <w:t>• Повышение качества жизни.</w:t>
      </w:r>
    </w:p>
    <w:p w14:paraId="3470975F" w14:textId="77777777" w:rsidR="003E0025" w:rsidRPr="003E0025" w:rsidRDefault="003E0025" w:rsidP="003E0025">
      <w:pPr>
        <w:spacing w:before="0" w:after="0"/>
        <w:ind w:firstLine="851"/>
        <w:rPr>
          <w:b/>
          <w:szCs w:val="24"/>
        </w:rPr>
      </w:pPr>
      <w:r w:rsidRPr="003E0025">
        <w:rPr>
          <w:b/>
          <w:szCs w:val="24"/>
        </w:rPr>
        <w:t xml:space="preserve">Показания к нутритивной поддержке </w:t>
      </w:r>
    </w:p>
    <w:p w14:paraId="5E6BDA59" w14:textId="77777777" w:rsidR="003E0025" w:rsidRPr="003E0025" w:rsidRDefault="003E0025" w:rsidP="003E0025">
      <w:pPr>
        <w:spacing w:before="0" w:after="0"/>
        <w:ind w:firstLine="851"/>
        <w:rPr>
          <w:szCs w:val="24"/>
        </w:rPr>
      </w:pPr>
      <w:r w:rsidRPr="003E0025">
        <w:rPr>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6AA46311" w14:textId="77777777" w:rsidR="003E0025" w:rsidRPr="003E0025" w:rsidRDefault="003E0025" w:rsidP="00CE6C1C">
      <w:pPr>
        <w:pStyle w:val="a6"/>
        <w:numPr>
          <w:ilvl w:val="0"/>
          <w:numId w:val="88"/>
        </w:numPr>
        <w:spacing w:before="0" w:after="0"/>
        <w:ind w:left="567" w:hanging="425"/>
        <w:rPr>
          <w:szCs w:val="24"/>
        </w:rPr>
      </w:pPr>
      <w:r w:rsidRPr="003E0025">
        <w:rPr>
          <w:szCs w:val="24"/>
        </w:rPr>
        <w:t>индекс массы тела &lt; 20 кг/м2;</w:t>
      </w:r>
    </w:p>
    <w:p w14:paraId="3F79821B" w14:textId="77777777" w:rsidR="003E0025" w:rsidRPr="003E0025" w:rsidRDefault="003E0025" w:rsidP="00CE6C1C">
      <w:pPr>
        <w:pStyle w:val="a6"/>
        <w:numPr>
          <w:ilvl w:val="0"/>
          <w:numId w:val="88"/>
        </w:numPr>
        <w:spacing w:before="0" w:after="0"/>
        <w:ind w:left="567" w:hanging="425"/>
        <w:rPr>
          <w:szCs w:val="24"/>
        </w:rPr>
      </w:pPr>
      <w:r w:rsidRPr="003E0025">
        <w:rPr>
          <w:szCs w:val="24"/>
        </w:rPr>
        <w:t>темп потери массы тела;</w:t>
      </w:r>
    </w:p>
    <w:p w14:paraId="3381141C" w14:textId="77777777" w:rsidR="003E0025" w:rsidRPr="003E0025" w:rsidRDefault="003E0025" w:rsidP="00CE6C1C">
      <w:pPr>
        <w:pStyle w:val="a6"/>
        <w:numPr>
          <w:ilvl w:val="0"/>
          <w:numId w:val="88"/>
        </w:numPr>
        <w:spacing w:before="0" w:after="0"/>
        <w:ind w:left="567" w:hanging="425"/>
        <w:rPr>
          <w:szCs w:val="24"/>
        </w:rPr>
      </w:pPr>
      <w:r w:rsidRPr="003E0025">
        <w:rPr>
          <w:szCs w:val="24"/>
        </w:rPr>
        <w:t>гипопротеинемия &lt; 60 г/л или гипоальбуминемия &lt; 30 г/л.;</w:t>
      </w:r>
    </w:p>
    <w:p w14:paraId="79ED48E4" w14:textId="77777777" w:rsidR="003E0025" w:rsidRPr="003E0025" w:rsidRDefault="003E0025" w:rsidP="00CE6C1C">
      <w:pPr>
        <w:pStyle w:val="a6"/>
        <w:numPr>
          <w:ilvl w:val="0"/>
          <w:numId w:val="88"/>
        </w:numPr>
        <w:spacing w:before="0" w:after="0"/>
        <w:ind w:left="567" w:hanging="425"/>
        <w:rPr>
          <w:szCs w:val="24"/>
        </w:rPr>
      </w:pPr>
      <w:r w:rsidRPr="003E0025">
        <w:rPr>
          <w:szCs w:val="24"/>
        </w:rPr>
        <w:t>невозможность адекватного энтерального питания;</w:t>
      </w:r>
    </w:p>
    <w:p w14:paraId="1F12410D" w14:textId="77777777" w:rsidR="003E0025" w:rsidRPr="003E0025" w:rsidRDefault="003E0025" w:rsidP="00CE6C1C">
      <w:pPr>
        <w:pStyle w:val="a6"/>
        <w:numPr>
          <w:ilvl w:val="0"/>
          <w:numId w:val="88"/>
        </w:numPr>
        <w:spacing w:before="0" w:after="0"/>
        <w:ind w:left="567" w:hanging="425"/>
        <w:rPr>
          <w:szCs w:val="24"/>
        </w:rPr>
      </w:pPr>
      <w:r w:rsidRPr="003E0025">
        <w:rPr>
          <w:szCs w:val="24"/>
        </w:rPr>
        <w:t xml:space="preserve">побочные проявления высокодозной химиотерапии: </w:t>
      </w:r>
    </w:p>
    <w:p w14:paraId="1A564AB2" w14:textId="77777777" w:rsidR="003E0025" w:rsidRPr="003E0025" w:rsidRDefault="003E0025" w:rsidP="00CE6C1C">
      <w:pPr>
        <w:pStyle w:val="a6"/>
        <w:numPr>
          <w:ilvl w:val="0"/>
          <w:numId w:val="88"/>
        </w:numPr>
        <w:spacing w:before="0" w:after="0"/>
        <w:ind w:left="567" w:hanging="425"/>
        <w:rPr>
          <w:szCs w:val="24"/>
        </w:rPr>
      </w:pPr>
      <w:r w:rsidRPr="003E0025">
        <w:rPr>
          <w:szCs w:val="24"/>
        </w:rPr>
        <w:t>тошнота,</w:t>
      </w:r>
    </w:p>
    <w:p w14:paraId="7B7C4043" w14:textId="77777777" w:rsidR="003E0025" w:rsidRPr="003E0025" w:rsidRDefault="003E0025" w:rsidP="00CE6C1C">
      <w:pPr>
        <w:pStyle w:val="a6"/>
        <w:numPr>
          <w:ilvl w:val="0"/>
          <w:numId w:val="88"/>
        </w:numPr>
        <w:spacing w:before="0" w:after="0"/>
        <w:ind w:left="567" w:hanging="425"/>
        <w:rPr>
          <w:szCs w:val="24"/>
        </w:rPr>
      </w:pPr>
      <w:r w:rsidRPr="003E0025">
        <w:rPr>
          <w:szCs w:val="24"/>
        </w:rPr>
        <w:t xml:space="preserve">рвота, </w:t>
      </w:r>
    </w:p>
    <w:p w14:paraId="68BA53FB" w14:textId="77777777" w:rsidR="003E0025" w:rsidRPr="003E0025" w:rsidRDefault="003E0025" w:rsidP="00CE6C1C">
      <w:pPr>
        <w:pStyle w:val="a6"/>
        <w:numPr>
          <w:ilvl w:val="0"/>
          <w:numId w:val="88"/>
        </w:numPr>
        <w:spacing w:before="0" w:after="0"/>
        <w:ind w:left="567" w:hanging="425"/>
        <w:rPr>
          <w:szCs w:val="24"/>
        </w:rPr>
      </w:pPr>
      <w:r w:rsidRPr="003E0025">
        <w:rPr>
          <w:szCs w:val="24"/>
        </w:rPr>
        <w:lastRenderedPageBreak/>
        <w:t xml:space="preserve">потеря аппетита, </w:t>
      </w:r>
    </w:p>
    <w:p w14:paraId="4F34B7F2" w14:textId="77777777" w:rsidR="003E0025" w:rsidRPr="003E0025" w:rsidRDefault="003E0025" w:rsidP="00CE6C1C">
      <w:pPr>
        <w:pStyle w:val="a6"/>
        <w:numPr>
          <w:ilvl w:val="0"/>
          <w:numId w:val="88"/>
        </w:numPr>
        <w:spacing w:before="0" w:after="0"/>
        <w:ind w:left="567" w:hanging="425"/>
        <w:rPr>
          <w:szCs w:val="24"/>
        </w:rPr>
      </w:pPr>
      <w:r w:rsidRPr="003E0025">
        <w:rPr>
          <w:szCs w:val="24"/>
        </w:rPr>
        <w:t xml:space="preserve">дисфагия, </w:t>
      </w:r>
    </w:p>
    <w:p w14:paraId="3481B11B" w14:textId="77777777" w:rsidR="003E0025" w:rsidRPr="003E0025" w:rsidRDefault="003E0025" w:rsidP="00CE6C1C">
      <w:pPr>
        <w:pStyle w:val="a6"/>
        <w:numPr>
          <w:ilvl w:val="0"/>
          <w:numId w:val="88"/>
        </w:numPr>
        <w:spacing w:before="0" w:after="0"/>
        <w:ind w:left="567" w:hanging="425"/>
        <w:rPr>
          <w:szCs w:val="24"/>
        </w:rPr>
      </w:pPr>
      <w:r w:rsidRPr="003E0025">
        <w:rPr>
          <w:szCs w:val="24"/>
        </w:rPr>
        <w:t>мукозиты различной степени тяжести,</w:t>
      </w:r>
    </w:p>
    <w:p w14:paraId="6E742BC0" w14:textId="77777777" w:rsidR="003E0025" w:rsidRPr="003E0025" w:rsidRDefault="003E0025" w:rsidP="00CE6C1C">
      <w:pPr>
        <w:pStyle w:val="a6"/>
        <w:numPr>
          <w:ilvl w:val="0"/>
          <w:numId w:val="88"/>
        </w:numPr>
        <w:spacing w:before="0" w:after="0"/>
        <w:ind w:left="567" w:hanging="425"/>
        <w:rPr>
          <w:szCs w:val="24"/>
        </w:rPr>
      </w:pPr>
      <w:r w:rsidRPr="003E0025">
        <w:rPr>
          <w:szCs w:val="24"/>
        </w:rPr>
        <w:t xml:space="preserve">нарушения вкуса и обоняния, </w:t>
      </w:r>
    </w:p>
    <w:p w14:paraId="79BF67DF" w14:textId="77777777" w:rsidR="003E0025" w:rsidRPr="003E0025" w:rsidRDefault="003E0025" w:rsidP="00CE6C1C">
      <w:pPr>
        <w:pStyle w:val="a6"/>
        <w:numPr>
          <w:ilvl w:val="0"/>
          <w:numId w:val="88"/>
        </w:numPr>
        <w:spacing w:before="0" w:after="0"/>
        <w:ind w:left="567" w:hanging="425"/>
        <w:rPr>
          <w:szCs w:val="24"/>
        </w:rPr>
      </w:pPr>
      <w:r w:rsidRPr="003E0025">
        <w:rPr>
          <w:szCs w:val="24"/>
        </w:rPr>
        <w:t>некротическая энтеропатия средней и тяжелой степени.</w:t>
      </w:r>
    </w:p>
    <w:p w14:paraId="3F00D145" w14:textId="77777777" w:rsidR="003E0025" w:rsidRPr="003E0025" w:rsidRDefault="003E0025" w:rsidP="003E0025">
      <w:pPr>
        <w:spacing w:before="0" w:after="0"/>
        <w:ind w:firstLine="851"/>
        <w:rPr>
          <w:szCs w:val="24"/>
        </w:rPr>
      </w:pPr>
      <w:r w:rsidRPr="003E0025">
        <w:rPr>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plainTextFormattedCitation":"[1]","previouslyFormattedCitation":"[3]"},"properties":{"noteIndex":0},"schema":"https://github.com/citation-style-language/schema/raw/master/csl-citation.json"}</w:instrText>
      </w:r>
      <w:r w:rsidRPr="003E0025">
        <w:rPr>
          <w:szCs w:val="24"/>
        </w:rPr>
        <w:fldChar w:fldCharType="separate"/>
      </w:r>
      <w:r w:rsidRPr="003E0025">
        <w:rPr>
          <w:noProof/>
          <w:szCs w:val="24"/>
        </w:rPr>
        <w:t>[1]</w:t>
      </w:r>
      <w:r w:rsidRPr="003E0025">
        <w:rPr>
          <w:szCs w:val="24"/>
        </w:rPr>
        <w:fldChar w:fldCharType="end"/>
      </w:r>
      <w:r w:rsidRPr="003E0025">
        <w:rPr>
          <w:szCs w:val="24"/>
        </w:rPr>
        <w:t xml:space="preserve">. </w:t>
      </w:r>
    </w:p>
    <w:p w14:paraId="1D691644" w14:textId="77777777" w:rsidR="003E0025" w:rsidRPr="003E0025" w:rsidRDefault="003E0025" w:rsidP="003E0025">
      <w:pPr>
        <w:spacing w:before="0" w:after="0"/>
        <w:ind w:firstLine="851"/>
        <w:rPr>
          <w:szCs w:val="24"/>
        </w:rPr>
      </w:pPr>
      <w:r w:rsidRPr="003E0025">
        <w:rPr>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3E0025">
        <w:rPr>
          <w:szCs w:val="24"/>
        </w:rPr>
        <w:fldChar w:fldCharType="begin" w:fldLock="1"/>
      </w:r>
      <w:r w:rsidRPr="003E0025">
        <w:rPr>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mendeley":{"formattedCitation":"[5]","plainTextFormattedCitation":"[5]","previouslyFormattedCitation":"[27]"},"properties":{"noteIndex":0},"schema":"https://github.com/citation-style-language/schema/raw/master/csl-citation.json"}</w:instrText>
      </w:r>
      <w:r w:rsidRPr="003E0025">
        <w:rPr>
          <w:szCs w:val="24"/>
        </w:rPr>
        <w:fldChar w:fldCharType="separate"/>
      </w:r>
      <w:r w:rsidRPr="003E0025">
        <w:rPr>
          <w:noProof/>
          <w:szCs w:val="24"/>
        </w:rPr>
        <w:t>[5]</w:t>
      </w:r>
      <w:r w:rsidRPr="003E0025">
        <w:rPr>
          <w:szCs w:val="24"/>
        </w:rPr>
        <w:fldChar w:fldCharType="end"/>
      </w:r>
      <w:r w:rsidRPr="003E0025">
        <w:rPr>
          <w:szCs w:val="24"/>
        </w:rPr>
        <w:t xml:space="preserve">. Доставка белка должна быть не менее 1 г/кг/сут, однако при возможности нужно стремиться к 1,5 г/кг/сут. </w:t>
      </w:r>
    </w:p>
    <w:p w14:paraId="6387EC24" w14:textId="77777777" w:rsidR="003E0025" w:rsidRPr="003E0025" w:rsidRDefault="003E0025" w:rsidP="003E0025">
      <w:pPr>
        <w:spacing w:before="0" w:after="0"/>
        <w:ind w:firstLine="851"/>
        <w:rPr>
          <w:szCs w:val="24"/>
        </w:rPr>
      </w:pPr>
      <w:r w:rsidRPr="003E0025">
        <w:rPr>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w:t>
      </w:r>
    </w:p>
    <w:p w14:paraId="707B1F2E" w14:textId="77777777" w:rsidR="003E0025" w:rsidRPr="003E0025" w:rsidRDefault="003E0025" w:rsidP="003E0025">
      <w:pPr>
        <w:spacing w:before="0" w:after="0"/>
        <w:ind w:firstLine="851"/>
        <w:rPr>
          <w:szCs w:val="24"/>
        </w:rPr>
      </w:pPr>
      <w:r w:rsidRPr="003E0025">
        <w:rPr>
          <w:b/>
          <w:szCs w:val="24"/>
        </w:rPr>
        <w:t>Виды нутритивной поддержки</w:t>
      </w:r>
      <w:r w:rsidRPr="003E0025">
        <w:rPr>
          <w:szCs w:val="24"/>
        </w:rPr>
        <w:t xml:space="preserve">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36077b4c-f370-4a6b-b0e1-4b1e9c1d43b5","http://www.mendeley.com/documents/?uuid=e630a116-d7ec-4a1c-b664-044aef3e48b1","http://www.mendeley.com/documents/?uuid=d3f8f4e1-d953-4d1a-aa5d-79416736ad5c","http://www.mendeley.com/documents/?uuid=e6d2b792-474d-4443-8733-96188600ddfb","http://www.mendeley.com/documents/?uuid=b37f7a4f-c193-47c9-8d52-643880058eba","http://www.mendeley.com/documents/?uuid=2a76c704-6c26-3663-97b2-de4da274aff7"]}],"mendeley":{"formattedCitation":"[3]","plainTextFormattedCitation":"[3]","previouslyFormattedCitation":"[19]"},"properties":{"noteIndex":0},"schema":"https://github.com/citation-style-language/schema/raw/master/csl-citation.json"}</w:instrText>
      </w:r>
      <w:r w:rsidRPr="003E0025">
        <w:rPr>
          <w:szCs w:val="24"/>
        </w:rPr>
        <w:fldChar w:fldCharType="separate"/>
      </w:r>
      <w:r w:rsidRPr="003E0025">
        <w:rPr>
          <w:noProof/>
          <w:szCs w:val="24"/>
        </w:rPr>
        <w:t>[3]</w:t>
      </w:r>
      <w:r w:rsidRPr="003E0025">
        <w:rPr>
          <w:szCs w:val="24"/>
        </w:rPr>
        <w:fldChar w:fldCharType="end"/>
      </w:r>
    </w:p>
    <w:p w14:paraId="3E681C73" w14:textId="77777777" w:rsidR="003E0025" w:rsidRPr="003E0025" w:rsidRDefault="003E0025" w:rsidP="003E0025">
      <w:pPr>
        <w:spacing w:before="0" w:after="0"/>
        <w:ind w:firstLine="851"/>
        <w:rPr>
          <w:szCs w:val="24"/>
        </w:rPr>
      </w:pPr>
      <w:r w:rsidRPr="003E0025">
        <w:rPr>
          <w:szCs w:val="24"/>
        </w:rPr>
        <w:t xml:space="preserve">Выделяют три вида нутритивной поддержки: </w:t>
      </w:r>
    </w:p>
    <w:p w14:paraId="3B184178" w14:textId="77777777" w:rsidR="003E0025" w:rsidRPr="003E0025" w:rsidRDefault="003E0025" w:rsidP="003E0025">
      <w:pPr>
        <w:spacing w:before="0" w:after="0"/>
        <w:ind w:firstLine="567"/>
        <w:rPr>
          <w:szCs w:val="24"/>
        </w:rPr>
      </w:pPr>
      <w:r w:rsidRPr="003E0025">
        <w:rPr>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2C945C55" w14:textId="77777777" w:rsidR="003E0025" w:rsidRPr="003E0025" w:rsidRDefault="003E0025" w:rsidP="003E0025">
      <w:pPr>
        <w:spacing w:before="0" w:after="0"/>
        <w:ind w:firstLine="567"/>
        <w:rPr>
          <w:szCs w:val="24"/>
        </w:rPr>
      </w:pPr>
      <w:r w:rsidRPr="003E0025">
        <w:rPr>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52A6E425" w14:textId="77777777" w:rsidR="003E0025" w:rsidRPr="003E0025" w:rsidRDefault="003E0025" w:rsidP="003E0025">
      <w:pPr>
        <w:spacing w:before="0" w:after="0"/>
        <w:ind w:firstLine="567"/>
        <w:rPr>
          <w:szCs w:val="24"/>
        </w:rPr>
      </w:pPr>
      <w:r w:rsidRPr="003E0025">
        <w:rPr>
          <w:szCs w:val="24"/>
        </w:rPr>
        <w:t xml:space="preserve">• парентеральное питание. </w:t>
      </w:r>
    </w:p>
    <w:p w14:paraId="678B5347" w14:textId="77777777" w:rsidR="003E0025" w:rsidRPr="003E0025" w:rsidRDefault="003E0025" w:rsidP="003E0025">
      <w:pPr>
        <w:spacing w:before="0" w:after="0"/>
        <w:ind w:firstLine="851"/>
        <w:rPr>
          <w:szCs w:val="24"/>
        </w:rPr>
      </w:pPr>
      <w:r w:rsidRPr="003E0025">
        <w:rPr>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6706C3F3" w14:textId="77777777" w:rsidR="003E0025" w:rsidRPr="003E0025" w:rsidRDefault="003E0025" w:rsidP="003E0025">
      <w:pPr>
        <w:spacing w:before="0" w:after="0"/>
        <w:ind w:firstLine="851"/>
        <w:rPr>
          <w:szCs w:val="24"/>
        </w:rPr>
      </w:pPr>
      <w:r w:rsidRPr="003E0025">
        <w:rPr>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09983678" w14:textId="77777777" w:rsidR="003E0025" w:rsidRPr="003E0025" w:rsidRDefault="003E0025" w:rsidP="003E0025">
      <w:pPr>
        <w:spacing w:before="0" w:after="0"/>
        <w:ind w:firstLine="851"/>
        <w:rPr>
          <w:szCs w:val="24"/>
        </w:rPr>
      </w:pPr>
      <w:r w:rsidRPr="003E0025">
        <w:rPr>
          <w:szCs w:val="24"/>
        </w:rPr>
        <w:t xml:space="preserve">Классификация смесей для энтерального питания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p>
    <w:p w14:paraId="2F6E505E" w14:textId="77777777" w:rsidR="003E0025" w:rsidRPr="003E0025" w:rsidRDefault="003E0025" w:rsidP="003E0025">
      <w:pPr>
        <w:spacing w:before="0" w:after="0"/>
        <w:ind w:firstLine="567"/>
        <w:rPr>
          <w:szCs w:val="24"/>
        </w:rPr>
      </w:pPr>
      <w:r w:rsidRPr="003E0025">
        <w:rPr>
          <w:szCs w:val="24"/>
        </w:rPr>
        <w:t xml:space="preserve">• полимерные: состоят из неизмененных белков, жиров и углеводов; </w:t>
      </w:r>
    </w:p>
    <w:p w14:paraId="360DF786" w14:textId="77777777" w:rsidR="003E0025" w:rsidRPr="003E0025" w:rsidRDefault="003E0025" w:rsidP="003E0025">
      <w:pPr>
        <w:spacing w:before="0" w:after="0"/>
        <w:ind w:firstLine="567"/>
        <w:rPr>
          <w:szCs w:val="24"/>
        </w:rPr>
      </w:pPr>
      <w:r w:rsidRPr="003E0025">
        <w:rPr>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50DD8D32" w14:textId="77777777" w:rsidR="003E0025" w:rsidRPr="003E0025" w:rsidRDefault="003E0025" w:rsidP="003E0025">
      <w:pPr>
        <w:spacing w:before="0" w:after="0"/>
        <w:ind w:firstLine="567"/>
        <w:rPr>
          <w:szCs w:val="24"/>
        </w:rPr>
      </w:pPr>
      <w:r w:rsidRPr="003E0025">
        <w:rPr>
          <w:szCs w:val="24"/>
        </w:rPr>
        <w:lastRenderedPageBreak/>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5E7E95DF" w14:textId="77777777" w:rsidR="003E0025" w:rsidRPr="003E0025" w:rsidRDefault="003E0025" w:rsidP="003E0025">
      <w:pPr>
        <w:spacing w:before="0" w:after="0"/>
        <w:ind w:firstLine="851"/>
        <w:rPr>
          <w:szCs w:val="24"/>
        </w:rPr>
      </w:pPr>
      <w:r w:rsidRPr="003E0025">
        <w:rPr>
          <w:szCs w:val="24"/>
        </w:rPr>
        <w:t xml:space="preserve">Противопоказания к энтеральному питанию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plainTextFormattedCitation":"[1]","previouslyFormattedCitation":"[3]"},"properties":{"noteIndex":0},"schema":"https://github.com/citation-style-language/schema/raw/master/csl-citation.json"}</w:instrText>
      </w:r>
      <w:r w:rsidRPr="003E0025">
        <w:rPr>
          <w:szCs w:val="24"/>
        </w:rPr>
        <w:fldChar w:fldCharType="separate"/>
      </w:r>
      <w:r w:rsidRPr="003E0025">
        <w:rPr>
          <w:noProof/>
          <w:szCs w:val="24"/>
        </w:rPr>
        <w:t>[1]</w:t>
      </w:r>
      <w:r w:rsidRPr="003E0025">
        <w:rPr>
          <w:szCs w:val="24"/>
        </w:rPr>
        <w:fldChar w:fldCharType="end"/>
      </w:r>
    </w:p>
    <w:p w14:paraId="39487CA1" w14:textId="77777777" w:rsidR="003E0025" w:rsidRPr="003E0025" w:rsidRDefault="003E0025" w:rsidP="003E0025">
      <w:pPr>
        <w:spacing w:before="0" w:after="0"/>
        <w:ind w:firstLine="567"/>
        <w:rPr>
          <w:szCs w:val="24"/>
        </w:rPr>
      </w:pPr>
      <w:r w:rsidRPr="003E0025">
        <w:rPr>
          <w:szCs w:val="24"/>
        </w:rPr>
        <w:t xml:space="preserve">• механическая кишечная непроходимость; </w:t>
      </w:r>
    </w:p>
    <w:p w14:paraId="2CE2068E" w14:textId="77777777" w:rsidR="003E0025" w:rsidRPr="003E0025" w:rsidRDefault="003E0025" w:rsidP="003E0025">
      <w:pPr>
        <w:spacing w:before="0" w:after="0"/>
        <w:ind w:firstLine="567"/>
        <w:rPr>
          <w:szCs w:val="24"/>
        </w:rPr>
      </w:pPr>
      <w:r w:rsidRPr="003E0025">
        <w:rPr>
          <w:szCs w:val="24"/>
        </w:rPr>
        <w:t xml:space="preserve">• выраженная тошнота и рвота, не купирующаяся антиэметической терапией; </w:t>
      </w:r>
    </w:p>
    <w:p w14:paraId="762235CC" w14:textId="77777777" w:rsidR="003E0025" w:rsidRPr="003E0025" w:rsidRDefault="003E0025" w:rsidP="003E0025">
      <w:pPr>
        <w:spacing w:before="0" w:after="0"/>
        <w:ind w:firstLine="567"/>
        <w:rPr>
          <w:szCs w:val="24"/>
        </w:rPr>
      </w:pPr>
      <w:r w:rsidRPr="003E0025">
        <w:rPr>
          <w:szCs w:val="24"/>
        </w:rPr>
        <w:t xml:space="preserve">• гипоксия (раО2 70 мм рт. ст.). </w:t>
      </w:r>
    </w:p>
    <w:p w14:paraId="1976C680" w14:textId="77777777" w:rsidR="003E0025" w:rsidRPr="003E0025" w:rsidRDefault="003E0025" w:rsidP="003E0025">
      <w:pPr>
        <w:spacing w:before="0" w:after="0"/>
        <w:jc w:val="center"/>
        <w:rPr>
          <w:b/>
          <w:szCs w:val="24"/>
        </w:rPr>
      </w:pPr>
      <w:r w:rsidRPr="003E0025">
        <w:rPr>
          <w:b/>
          <w:szCs w:val="24"/>
        </w:rPr>
        <w:t>Парентеральное питание</w:t>
      </w:r>
    </w:p>
    <w:p w14:paraId="7CA9EBD8" w14:textId="77777777" w:rsidR="003E0025" w:rsidRPr="003E0025" w:rsidRDefault="003E0025" w:rsidP="003E0025">
      <w:pPr>
        <w:spacing w:before="0" w:after="0"/>
        <w:ind w:firstLine="851"/>
        <w:rPr>
          <w:szCs w:val="24"/>
        </w:rPr>
      </w:pPr>
      <w:r w:rsidRPr="003E0025">
        <w:rPr>
          <w:szCs w:val="24"/>
        </w:rPr>
        <w:t xml:space="preserve">Показанием к парентеральному питанию является невозможность адекватного энтерального питания более 3 суток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 В зависимости от продолжительности парентеральное питание подразделяется на:</w:t>
      </w:r>
    </w:p>
    <w:p w14:paraId="1DC9CB63" w14:textId="77777777" w:rsidR="003E0025" w:rsidRPr="003E0025" w:rsidRDefault="003E0025" w:rsidP="003E0025">
      <w:pPr>
        <w:spacing w:before="0" w:after="0"/>
        <w:ind w:firstLine="567"/>
        <w:rPr>
          <w:szCs w:val="24"/>
        </w:rPr>
      </w:pPr>
      <w:r w:rsidRPr="003E0025">
        <w:rPr>
          <w:szCs w:val="24"/>
        </w:rPr>
        <w:t>• краткосрочное ПП (10–15 суток):</w:t>
      </w:r>
    </w:p>
    <w:p w14:paraId="618C497D" w14:textId="77777777" w:rsidR="003E0025" w:rsidRPr="003E0025" w:rsidRDefault="003E0025" w:rsidP="003E0025">
      <w:pPr>
        <w:spacing w:before="0" w:after="0"/>
        <w:ind w:firstLine="567"/>
        <w:rPr>
          <w:szCs w:val="24"/>
        </w:rPr>
      </w:pPr>
      <w:r w:rsidRPr="003E0025">
        <w:rPr>
          <w:szCs w:val="24"/>
        </w:rPr>
        <w:t>– острый и тяжелый мукозит, илеус, некупируемая рвота;</w:t>
      </w:r>
    </w:p>
    <w:p w14:paraId="5DEC26E9" w14:textId="77777777" w:rsidR="003E0025" w:rsidRPr="003E0025" w:rsidRDefault="003E0025" w:rsidP="003E0025">
      <w:pPr>
        <w:spacing w:before="0" w:after="0"/>
        <w:ind w:firstLine="567"/>
        <w:rPr>
          <w:szCs w:val="24"/>
        </w:rPr>
      </w:pPr>
      <w:r w:rsidRPr="003E0025">
        <w:rPr>
          <w:szCs w:val="24"/>
        </w:rPr>
        <w:t>• длительное (более 30 суток):</w:t>
      </w:r>
    </w:p>
    <w:p w14:paraId="479DA511" w14:textId="77777777" w:rsidR="003E0025" w:rsidRPr="003E0025" w:rsidRDefault="003E0025" w:rsidP="003E0025">
      <w:pPr>
        <w:spacing w:before="0" w:after="0"/>
        <w:ind w:firstLine="567"/>
        <w:rPr>
          <w:szCs w:val="24"/>
        </w:rPr>
      </w:pPr>
      <w:r w:rsidRPr="003E0025">
        <w:rPr>
          <w:szCs w:val="24"/>
        </w:rPr>
        <w:t>– тяжелая мальабсорбция;</w:t>
      </w:r>
    </w:p>
    <w:p w14:paraId="05D250A6" w14:textId="77777777" w:rsidR="003E0025" w:rsidRPr="003E0025" w:rsidRDefault="003E0025" w:rsidP="003E0025">
      <w:pPr>
        <w:spacing w:before="0" w:after="0"/>
        <w:ind w:firstLine="567"/>
        <w:rPr>
          <w:szCs w:val="24"/>
        </w:rPr>
      </w:pPr>
      <w:r w:rsidRPr="003E0025">
        <w:rPr>
          <w:szCs w:val="24"/>
        </w:rPr>
        <w:t>– подострый или хронический энтерит;</w:t>
      </w:r>
    </w:p>
    <w:p w14:paraId="706CB11D" w14:textId="77777777" w:rsidR="003E0025" w:rsidRPr="003E0025" w:rsidRDefault="003E0025" w:rsidP="003E0025">
      <w:pPr>
        <w:spacing w:before="0" w:after="0"/>
        <w:ind w:firstLine="567"/>
        <w:rPr>
          <w:szCs w:val="24"/>
        </w:rPr>
      </w:pPr>
      <w:r w:rsidRPr="003E0025">
        <w:rPr>
          <w:szCs w:val="24"/>
        </w:rPr>
        <w:t xml:space="preserve">– тяжелая энтеропатия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mendeley":{"formattedCitation":"[4]","plainTextFormattedCitation":"[4]","previouslyFormattedCitation":"[21]"},"properties":{"noteIndex":0},"schema":"https://github.com/citation-style-language/schema/raw/master/csl-citation.json"}</w:instrText>
      </w:r>
      <w:r w:rsidRPr="003E0025">
        <w:rPr>
          <w:szCs w:val="24"/>
        </w:rPr>
        <w:fldChar w:fldCharType="separate"/>
      </w:r>
      <w:r w:rsidRPr="003E0025">
        <w:rPr>
          <w:noProof/>
          <w:szCs w:val="24"/>
        </w:rPr>
        <w:t>[4]</w:t>
      </w:r>
      <w:r w:rsidRPr="003E0025">
        <w:rPr>
          <w:szCs w:val="24"/>
        </w:rPr>
        <w:fldChar w:fldCharType="end"/>
      </w:r>
      <w:r w:rsidRPr="003E0025">
        <w:rPr>
          <w:szCs w:val="24"/>
        </w:rPr>
        <w:t>.</w:t>
      </w:r>
    </w:p>
    <w:p w14:paraId="14D3AA50" w14:textId="422F7250" w:rsidR="003E0025" w:rsidRPr="003E0025" w:rsidRDefault="003E0025" w:rsidP="003E0025">
      <w:pPr>
        <w:spacing w:before="0" w:after="0"/>
        <w:ind w:firstLine="851"/>
        <w:rPr>
          <w:szCs w:val="24"/>
        </w:rPr>
      </w:pPr>
      <w:r w:rsidRPr="003E0025">
        <w:rPr>
          <w:szCs w:val="24"/>
        </w:rPr>
        <w:t xml:space="preserve">Необходимые организму нутриенты вводятся </w:t>
      </w:r>
      <w:r w:rsidR="00F93ED8">
        <w:rPr>
          <w:szCs w:val="24"/>
        </w:rPr>
        <w:t>внутривенно</w:t>
      </w:r>
      <w:r w:rsidRPr="003E0025">
        <w:rPr>
          <w:szCs w:val="24"/>
        </w:rPr>
        <w:t xml:space="preserve">. Основными составляющими парентерального питания являются: </w:t>
      </w:r>
    </w:p>
    <w:p w14:paraId="17396D72" w14:textId="77777777" w:rsidR="003E0025" w:rsidRPr="003E0025" w:rsidRDefault="003E0025" w:rsidP="003E0025">
      <w:pPr>
        <w:spacing w:before="0" w:after="0"/>
        <w:ind w:firstLine="567"/>
        <w:rPr>
          <w:szCs w:val="24"/>
        </w:rPr>
      </w:pPr>
      <w:r w:rsidRPr="003E0025">
        <w:rPr>
          <w:szCs w:val="24"/>
        </w:rPr>
        <w:t xml:space="preserve">• источники энергии: 10–20% растворы углеводов, жировые эмульсии; </w:t>
      </w:r>
    </w:p>
    <w:p w14:paraId="1128729A" w14:textId="77777777" w:rsidR="003E0025" w:rsidRPr="003E0025" w:rsidRDefault="003E0025" w:rsidP="003E0025">
      <w:pPr>
        <w:spacing w:before="0" w:after="0"/>
        <w:ind w:firstLine="567"/>
        <w:rPr>
          <w:szCs w:val="24"/>
        </w:rPr>
      </w:pPr>
      <w:r w:rsidRPr="003E0025">
        <w:rPr>
          <w:szCs w:val="24"/>
        </w:rPr>
        <w:t xml:space="preserve">• источники пластического материала: растворы кристаллических аминокислот; </w:t>
      </w:r>
    </w:p>
    <w:p w14:paraId="57C13CA9" w14:textId="77777777" w:rsidR="003E0025" w:rsidRPr="003E0025" w:rsidRDefault="003E0025" w:rsidP="003E0025">
      <w:pPr>
        <w:spacing w:before="0" w:after="0"/>
        <w:ind w:firstLine="567"/>
        <w:rPr>
          <w:szCs w:val="24"/>
        </w:rPr>
      </w:pPr>
      <w:r w:rsidRPr="003E0025">
        <w:rPr>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3E0025">
        <w:rPr>
          <w:szCs w:val="24"/>
        </w:rPr>
        <w:fldChar w:fldCharType="begin" w:fldLock="1"/>
      </w:r>
      <w:r w:rsidRPr="003E0025">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6]","plainTextFormattedCitation":"[6]","previouslyFormattedCitation":"[72]"},"properties":{"noteIndex":0},"schema":"https://github.com/citation-style-language/schema/raw/master/csl-citation.json"}</w:instrText>
      </w:r>
      <w:r w:rsidRPr="003E0025">
        <w:rPr>
          <w:szCs w:val="24"/>
        </w:rPr>
        <w:fldChar w:fldCharType="separate"/>
      </w:r>
      <w:r w:rsidRPr="003E0025">
        <w:rPr>
          <w:noProof/>
          <w:szCs w:val="24"/>
        </w:rPr>
        <w:t>[6]</w:t>
      </w:r>
      <w:r w:rsidRPr="003E0025">
        <w:rPr>
          <w:szCs w:val="24"/>
        </w:rPr>
        <w:fldChar w:fldCharType="end"/>
      </w:r>
      <w:r w:rsidRPr="003E0025">
        <w:rPr>
          <w:szCs w:val="24"/>
        </w:rPr>
        <w:t xml:space="preserve">. </w:t>
      </w:r>
    </w:p>
    <w:p w14:paraId="2B40FA82" w14:textId="77777777" w:rsidR="003E0025" w:rsidRPr="003E0025" w:rsidRDefault="003E0025" w:rsidP="003E0025">
      <w:pPr>
        <w:spacing w:before="0" w:after="0"/>
        <w:ind w:firstLine="851"/>
        <w:rPr>
          <w:szCs w:val="24"/>
        </w:rPr>
      </w:pPr>
      <w:r w:rsidRPr="003E0025">
        <w:rPr>
          <w:szCs w:val="24"/>
        </w:rPr>
        <w:t xml:space="preserve">Системы парентерального питания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36077b4c-f370-4a6b-b0e1-4b1e9c1d43b5","http://www.mendeley.com/documents/?uuid=e630a116-d7ec-4a1c-b664-044aef3e48b1","http://www.mendeley.com/documents/?uuid=d3f8f4e1-d953-4d1a-aa5d-79416736ad5c","http://www.mendeley.com/documents/?uuid=e6d2b792-474d-4443-8733-96188600ddfb","http://www.mendeley.com/documents/?uuid=b37f7a4f-c193-47c9-8d52-643880058eba","http://www.mendeley.com/documents/?uuid=2a76c704-6c26-3663-97b2-de4da274aff7"]}],"mendeley":{"formattedCitation":"[3]","plainTextFormattedCitation":"[3]","previouslyFormattedCitation":"[19]"},"properties":{"noteIndex":0},"schema":"https://github.com/citation-style-language/schema/raw/master/csl-citation.json"}</w:instrText>
      </w:r>
      <w:r w:rsidRPr="003E0025">
        <w:rPr>
          <w:szCs w:val="24"/>
        </w:rPr>
        <w:fldChar w:fldCharType="separate"/>
      </w:r>
      <w:r w:rsidRPr="003E0025">
        <w:rPr>
          <w:noProof/>
          <w:szCs w:val="24"/>
        </w:rPr>
        <w:t>[3]</w:t>
      </w:r>
      <w:r w:rsidRPr="003E0025">
        <w:rPr>
          <w:szCs w:val="24"/>
        </w:rPr>
        <w:fldChar w:fldCharType="end"/>
      </w:r>
    </w:p>
    <w:p w14:paraId="76D72244" w14:textId="77777777" w:rsidR="003E0025" w:rsidRPr="003E0025" w:rsidRDefault="003E0025" w:rsidP="003E0025">
      <w:pPr>
        <w:spacing w:before="0" w:after="0"/>
        <w:ind w:firstLine="851"/>
        <w:rPr>
          <w:szCs w:val="24"/>
        </w:rPr>
      </w:pPr>
      <w:r w:rsidRPr="003E0025">
        <w:rPr>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364A9120" w14:textId="77777777" w:rsidR="003E0025" w:rsidRPr="003E0025" w:rsidRDefault="003E0025" w:rsidP="003E0025">
      <w:pPr>
        <w:spacing w:before="0" w:after="0"/>
        <w:ind w:firstLine="851"/>
        <w:rPr>
          <w:szCs w:val="24"/>
        </w:rPr>
      </w:pPr>
      <w:r w:rsidRPr="003E0025">
        <w:rPr>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65AE4D38" w14:textId="77777777" w:rsidR="003E0025" w:rsidRPr="003E0025" w:rsidRDefault="003E0025" w:rsidP="003E0025">
      <w:pPr>
        <w:spacing w:before="0" w:after="0"/>
        <w:ind w:firstLine="851"/>
        <w:rPr>
          <w:szCs w:val="24"/>
        </w:rPr>
      </w:pPr>
      <w:r w:rsidRPr="003E0025">
        <w:rPr>
          <w:szCs w:val="24"/>
        </w:rPr>
        <w:t xml:space="preserve">Противопоказания к парентеральному питанию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2"]]},"page":"11-48","publisher":"Churchill Livingstone","title":"ESPEN guidelines on nutrition in cancer patients","type":"article-journal","volume":"36"},"uris":["http://www.mendeley.com/documents/?uuid=36077b4c-f370-4a6b-b0e1-4b1e9c1d43b5","http://www.mendeley.com/documents/?uuid=e630a116-d7ec-4a1c-b664-044aef3e48b1","http://www.mendeley.com/documents/?uuid=d3f8f4e1-d953-4d1a-aa5d-79416736ad5c","http://www.mendeley.com/documents/?uuid=e6d2b792-474d-4443-8733-96188600ddfb","http://www.mendeley.com/documents/?uuid=b37f7a4f-c193-47c9-8d52-643880058eba","http://www.mendeley.com/documents/?uuid=2a76c704-6c26-3663-97b2-de4da274aff7"]}],"mendeley":{"formattedCitation":"[3]","plainTextFormattedCitation":"[3]","previouslyFormattedCitation":"[19]"},"properties":{"noteIndex":0},"schema":"https://github.com/citation-style-language/schema/raw/master/csl-citation.json"}</w:instrText>
      </w:r>
      <w:r w:rsidRPr="003E0025">
        <w:rPr>
          <w:szCs w:val="24"/>
        </w:rPr>
        <w:fldChar w:fldCharType="separate"/>
      </w:r>
      <w:r w:rsidRPr="003E0025">
        <w:rPr>
          <w:noProof/>
          <w:szCs w:val="24"/>
        </w:rPr>
        <w:t>[3]</w:t>
      </w:r>
      <w:r w:rsidRPr="003E0025">
        <w:rPr>
          <w:szCs w:val="24"/>
        </w:rPr>
        <w:fldChar w:fldCharType="end"/>
      </w:r>
    </w:p>
    <w:p w14:paraId="6AD539F4" w14:textId="77777777" w:rsidR="003E0025" w:rsidRPr="003E0025" w:rsidRDefault="003E0025" w:rsidP="003E0025">
      <w:pPr>
        <w:spacing w:before="0" w:after="0"/>
        <w:ind w:firstLine="851"/>
        <w:rPr>
          <w:szCs w:val="24"/>
        </w:rPr>
      </w:pPr>
      <w:r w:rsidRPr="003E0025">
        <w:rPr>
          <w:szCs w:val="24"/>
        </w:rPr>
        <w:t>• возможность энтерального питания;</w:t>
      </w:r>
    </w:p>
    <w:p w14:paraId="111D32F7" w14:textId="77777777" w:rsidR="003E0025" w:rsidRPr="003E0025" w:rsidRDefault="003E0025" w:rsidP="003E0025">
      <w:pPr>
        <w:spacing w:before="0" w:after="0"/>
        <w:ind w:firstLine="851"/>
        <w:rPr>
          <w:szCs w:val="24"/>
        </w:rPr>
      </w:pPr>
      <w:r w:rsidRPr="003E0025">
        <w:rPr>
          <w:szCs w:val="24"/>
        </w:rPr>
        <w:lastRenderedPageBreak/>
        <w:t xml:space="preserve">• невозможность обеспечения адекватного сосудистого доступа; </w:t>
      </w:r>
    </w:p>
    <w:p w14:paraId="2838E1CF" w14:textId="77777777" w:rsidR="003E0025" w:rsidRPr="003E0025" w:rsidRDefault="003E0025" w:rsidP="003E0025">
      <w:pPr>
        <w:spacing w:before="0" w:after="0"/>
        <w:ind w:firstLine="851"/>
        <w:rPr>
          <w:szCs w:val="24"/>
        </w:rPr>
      </w:pPr>
      <w:r w:rsidRPr="003E0025">
        <w:rPr>
          <w:szCs w:val="24"/>
        </w:rPr>
        <w:t xml:space="preserve">• отсутствие признаков белково-энергетической недостаточности; </w:t>
      </w:r>
    </w:p>
    <w:p w14:paraId="293B7EE5" w14:textId="77777777" w:rsidR="003E0025" w:rsidRPr="003E0025" w:rsidRDefault="003E0025" w:rsidP="003E0025">
      <w:pPr>
        <w:spacing w:before="0" w:after="0"/>
        <w:ind w:firstLine="851"/>
        <w:rPr>
          <w:szCs w:val="24"/>
        </w:rPr>
      </w:pPr>
      <w:r w:rsidRPr="003E0025">
        <w:rPr>
          <w:szCs w:val="24"/>
        </w:rPr>
        <w:t xml:space="preserve">• гипоксия (раО2 70 мм рт. ст., сывороточный лактат &gt; 3 ммоль/л); </w:t>
      </w:r>
    </w:p>
    <w:p w14:paraId="6A7FCF9C" w14:textId="77777777" w:rsidR="003E0025" w:rsidRPr="003E0025" w:rsidRDefault="003E0025" w:rsidP="003E0025">
      <w:pPr>
        <w:spacing w:before="0" w:after="0"/>
        <w:ind w:firstLine="851"/>
        <w:rPr>
          <w:szCs w:val="24"/>
        </w:rPr>
      </w:pPr>
      <w:r w:rsidRPr="003E0025">
        <w:rPr>
          <w:szCs w:val="24"/>
        </w:rPr>
        <w:t xml:space="preserve">• анурия или гипергидратация без диализа. </w:t>
      </w:r>
    </w:p>
    <w:p w14:paraId="444C8B42" w14:textId="77777777" w:rsidR="003E0025" w:rsidRPr="003E0025" w:rsidRDefault="003E0025" w:rsidP="003E0025">
      <w:pPr>
        <w:spacing w:before="0" w:after="0"/>
        <w:ind w:firstLine="851"/>
        <w:rPr>
          <w:szCs w:val="24"/>
        </w:rPr>
      </w:pPr>
      <w:r w:rsidRPr="003E0025">
        <w:rPr>
          <w:szCs w:val="24"/>
        </w:rPr>
        <w:t xml:space="preserve">Смешанное питание </w:t>
      </w:r>
      <w:r w:rsidRPr="003E0025">
        <w:rPr>
          <w:szCs w:val="24"/>
        </w:rPr>
        <w:fldChar w:fldCharType="begin" w:fldLock="1"/>
      </w:r>
      <w:r w:rsidRPr="003E0025">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note":"a","page":"524-532","title":"Практические рекомендации по нутритивной поддержке онкологических больных","type":"article-journal"},"uris":["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plainTextFormattedCitation":"[2]","previouslyFormattedCitation":"[11]"},"properties":{"noteIndex":0},"schema":"https://github.com/citation-style-language/schema/raw/master/csl-citation.json"}</w:instrText>
      </w:r>
      <w:r w:rsidRPr="003E0025">
        <w:rPr>
          <w:szCs w:val="24"/>
        </w:rPr>
        <w:fldChar w:fldCharType="separate"/>
      </w:r>
      <w:r w:rsidRPr="003E0025">
        <w:rPr>
          <w:noProof/>
          <w:szCs w:val="24"/>
        </w:rPr>
        <w:t>[2]</w:t>
      </w:r>
      <w:r w:rsidRPr="003E0025">
        <w:rPr>
          <w:szCs w:val="24"/>
        </w:rPr>
        <w:fldChar w:fldCharType="end"/>
      </w:r>
      <w:r w:rsidRPr="003E0025">
        <w:rPr>
          <w:szCs w:val="24"/>
        </w:rPr>
        <w:t xml:space="preserve"> </w:t>
      </w:r>
      <w:r w:rsidRPr="003E0025">
        <w:rPr>
          <w:szCs w:val="24"/>
        </w:rPr>
        <w:fldChar w:fldCharType="begin" w:fldLock="1"/>
      </w:r>
      <w:r w:rsidRPr="003E0025">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note":"a","title":"Клинические рекомендации по нутритивной поддержке при химиотерапии и/или лучевой терапии","type":"report"},"uris":["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plainTextFormattedCitation":"[1]","previouslyFormattedCitation":"[3]"},"properties":{"noteIndex":0},"schema":"https://github.com/citation-style-language/schema/raw/master/csl-citation.json"}</w:instrText>
      </w:r>
      <w:r w:rsidRPr="003E0025">
        <w:rPr>
          <w:szCs w:val="24"/>
        </w:rPr>
        <w:fldChar w:fldCharType="separate"/>
      </w:r>
      <w:r w:rsidRPr="003E0025">
        <w:rPr>
          <w:noProof/>
          <w:szCs w:val="24"/>
        </w:rPr>
        <w:t>[1]</w:t>
      </w:r>
      <w:r w:rsidRPr="003E0025">
        <w:rPr>
          <w:szCs w:val="24"/>
        </w:rPr>
        <w:fldChar w:fldCharType="end"/>
      </w:r>
    </w:p>
    <w:p w14:paraId="478738EB" w14:textId="77777777" w:rsidR="003E0025" w:rsidRPr="003E0025" w:rsidRDefault="003E0025" w:rsidP="003E0025">
      <w:pPr>
        <w:spacing w:before="0" w:after="0"/>
        <w:ind w:firstLine="851"/>
        <w:rPr>
          <w:szCs w:val="24"/>
        </w:rPr>
      </w:pPr>
      <w:r w:rsidRPr="003E0025">
        <w:rPr>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299F7653" w14:textId="77777777" w:rsidR="003E0025" w:rsidRPr="003E0025" w:rsidRDefault="003E0025" w:rsidP="003E0025">
      <w:pPr>
        <w:spacing w:before="0" w:after="0"/>
        <w:ind w:firstLine="851"/>
        <w:rPr>
          <w:szCs w:val="24"/>
        </w:rPr>
      </w:pPr>
      <w:r w:rsidRPr="003E0025">
        <w:rPr>
          <w:szCs w:val="24"/>
        </w:rPr>
        <w:t xml:space="preserve">Мониторинг эффективности нутритивной поддержки </w:t>
      </w:r>
    </w:p>
    <w:p w14:paraId="658B17A8" w14:textId="77777777" w:rsidR="003E0025" w:rsidRPr="003E0025" w:rsidRDefault="003E0025" w:rsidP="003E0025">
      <w:pPr>
        <w:spacing w:before="0" w:after="0"/>
        <w:ind w:firstLine="851"/>
        <w:rPr>
          <w:szCs w:val="24"/>
        </w:rPr>
      </w:pPr>
      <w:r w:rsidRPr="003E0025">
        <w:rPr>
          <w:szCs w:val="24"/>
        </w:rPr>
        <w:t>Частота исследования данных показателей может изменяться в зависимости от конкретной клинической ситуации.</w:t>
      </w:r>
    </w:p>
    <w:p w14:paraId="24176924" w14:textId="77777777" w:rsidR="003E0025" w:rsidRPr="003E0025" w:rsidRDefault="003E0025" w:rsidP="003E0025">
      <w:pPr>
        <w:spacing w:before="0" w:after="0"/>
        <w:ind w:firstLine="851"/>
        <w:rPr>
          <w:szCs w:val="24"/>
        </w:rPr>
      </w:pPr>
      <w:r w:rsidRPr="003E0025">
        <w:rPr>
          <w:szCs w:val="24"/>
        </w:rPr>
        <w:t>• Общий белок сыворотки крови 1 раз в 5–7 дней.</w:t>
      </w:r>
    </w:p>
    <w:p w14:paraId="31294D24" w14:textId="77777777" w:rsidR="003E0025" w:rsidRPr="003E0025" w:rsidRDefault="003E0025" w:rsidP="003E0025">
      <w:pPr>
        <w:spacing w:before="0" w:after="0"/>
        <w:ind w:firstLine="851"/>
        <w:rPr>
          <w:szCs w:val="24"/>
        </w:rPr>
      </w:pPr>
      <w:r w:rsidRPr="003E0025">
        <w:rPr>
          <w:szCs w:val="24"/>
        </w:rPr>
        <w:t>• Альбумин сыворотки крови 1 раз в 5–7 дней.</w:t>
      </w:r>
    </w:p>
    <w:p w14:paraId="1881275C" w14:textId="77777777" w:rsidR="003E0025" w:rsidRPr="003E0025" w:rsidRDefault="003E0025" w:rsidP="003E0025">
      <w:pPr>
        <w:spacing w:before="0" w:after="0"/>
        <w:ind w:firstLine="851"/>
        <w:rPr>
          <w:szCs w:val="24"/>
        </w:rPr>
      </w:pPr>
      <w:r w:rsidRPr="003E0025">
        <w:rPr>
          <w:szCs w:val="24"/>
        </w:rPr>
        <w:t>• Гемоглобин 1 раз в 5–7 дней.</w:t>
      </w:r>
    </w:p>
    <w:p w14:paraId="2DCFC0A0" w14:textId="77777777" w:rsidR="003E0025" w:rsidRPr="003E0025" w:rsidRDefault="003E0025" w:rsidP="003E0025">
      <w:pPr>
        <w:spacing w:before="0" w:after="0"/>
        <w:ind w:firstLine="851"/>
        <w:rPr>
          <w:szCs w:val="24"/>
        </w:rPr>
      </w:pPr>
      <w:r w:rsidRPr="003E0025">
        <w:rPr>
          <w:szCs w:val="24"/>
        </w:rPr>
        <w:t>• Лимфоциты периферической крови 1 раз в 5–7 дней.</w:t>
      </w:r>
    </w:p>
    <w:p w14:paraId="161D898D" w14:textId="77777777" w:rsidR="003E0025" w:rsidRDefault="003E0025" w:rsidP="003E0025">
      <w:pPr>
        <w:spacing w:before="0" w:after="0"/>
        <w:ind w:firstLine="851"/>
        <w:rPr>
          <w:szCs w:val="24"/>
        </w:rPr>
      </w:pPr>
      <w:r w:rsidRPr="003E0025">
        <w:rPr>
          <w:szCs w:val="24"/>
        </w:rPr>
        <w:t>• Масса тела и ИМТ тела 1 раз в 7–10 дней.</w:t>
      </w:r>
    </w:p>
    <w:p w14:paraId="3B032764" w14:textId="3A981038" w:rsidR="003E0025" w:rsidRPr="003E0025" w:rsidRDefault="003E0025" w:rsidP="003E0025">
      <w:pPr>
        <w:spacing w:before="0" w:after="0"/>
        <w:rPr>
          <w:b/>
        </w:rPr>
      </w:pPr>
      <w:r w:rsidRPr="008372B8">
        <w:rPr>
          <w:b/>
        </w:rPr>
        <w:t>Список л</w:t>
      </w:r>
      <w:r>
        <w:rPr>
          <w:b/>
        </w:rPr>
        <w:t>итературы</w:t>
      </w:r>
    </w:p>
    <w:p w14:paraId="0632AE62" w14:textId="77777777" w:rsidR="003E0025" w:rsidRPr="003E0025" w:rsidRDefault="003E0025" w:rsidP="003E0025">
      <w:pPr>
        <w:widowControl w:val="0"/>
        <w:autoSpaceDE w:val="0"/>
        <w:autoSpaceDN w:val="0"/>
        <w:adjustRightInd w:val="0"/>
        <w:rPr>
          <w:noProof/>
          <w:szCs w:val="24"/>
        </w:rPr>
      </w:pPr>
      <w:r w:rsidRPr="003E0025">
        <w:rPr>
          <w:szCs w:val="24"/>
        </w:rPr>
        <w:fldChar w:fldCharType="begin" w:fldLock="1"/>
      </w:r>
      <w:r w:rsidRPr="003E0025">
        <w:rPr>
          <w:szCs w:val="24"/>
        </w:rPr>
        <w:instrText xml:space="preserve">ADDIN Mendeley Bibliography CSL_BIBLIOGRAPHY </w:instrText>
      </w:r>
      <w:r w:rsidRPr="003E0025">
        <w:rPr>
          <w:szCs w:val="24"/>
        </w:rPr>
        <w:fldChar w:fldCharType="separate"/>
      </w:r>
      <w:r w:rsidRPr="003E0025">
        <w:rPr>
          <w:noProof/>
          <w:szCs w:val="24"/>
        </w:rPr>
        <w:t>1. Бесова Н.С., Борисова Т.Н., Ларионова В.Б., Лейдерман И.Н., Обухова О.А., Попова Т.С., Салтанов А.И., Сельчук В.Ю., Снеговой А.В., Ткачев С.И., Тюляндин С.А. Ш.А.И.Клинические рекомендации по нутритивной поддержке при химиотерапии и/или лучевой терапии / Ш. А. И. Бесова Н.С., Борисова Т.Н., Ларионова В.Б., Лейдерман И.Н., Обухова О.А., Попова Т.С., Салтанов А.И., Сельчук В.Ю., Снеговой А.В., Ткачев С.И., Тюляндин С.А. – , 2014.</w:t>
      </w:r>
    </w:p>
    <w:p w14:paraId="61589601" w14:textId="77777777" w:rsidR="003E0025" w:rsidRPr="003E0025" w:rsidRDefault="003E0025" w:rsidP="003E0025">
      <w:pPr>
        <w:widowControl w:val="0"/>
        <w:autoSpaceDE w:val="0"/>
        <w:autoSpaceDN w:val="0"/>
        <w:adjustRightInd w:val="0"/>
        <w:rPr>
          <w:noProof/>
          <w:szCs w:val="24"/>
        </w:rPr>
      </w:pPr>
      <w:r w:rsidRPr="003E0025">
        <w:rPr>
          <w:noProof/>
          <w:szCs w:val="24"/>
        </w:rPr>
        <w:t>2. Сытов А.В., Лейдерман И.Н., Ломидзе С.В., Нехаев И.В. Х.А.Ж.. Практические рекомендации по нутритивной поддержке онкологических больных / Х. А. Ж. . Сытов А.В., Лейдерман И.Н., Ломидзе С.В., Нехаев И.В. // RUSSCO – 2017. – 524–532с.</w:t>
      </w:r>
    </w:p>
    <w:p w14:paraId="1E7F8B3E" w14:textId="77777777" w:rsidR="003E0025" w:rsidRPr="003E0025" w:rsidRDefault="003E0025" w:rsidP="003E0025">
      <w:pPr>
        <w:widowControl w:val="0"/>
        <w:autoSpaceDE w:val="0"/>
        <w:autoSpaceDN w:val="0"/>
        <w:adjustRightInd w:val="0"/>
        <w:rPr>
          <w:noProof/>
          <w:szCs w:val="24"/>
          <w:lang w:val="en-US"/>
        </w:rPr>
      </w:pPr>
      <w:r w:rsidRPr="003E0025">
        <w:rPr>
          <w:noProof/>
          <w:szCs w:val="24"/>
          <w:lang w:val="en-US"/>
        </w:rPr>
        <w:t xml:space="preserve">3. Arends J. ESPEN guidelines on nutrition in cancer patients / J. Arends, P. Bachmann, V. Baracos, N. Barthelemy, H. Bertz, F. Bozzetti, K. Fearon, E. Hütterer, E. Isenring, S. Kaasa, Z. Krznaric, B. Laird, M. Larsson, A. Laviano, S. Mühlebach, M. Muscaritoli, L. Oldervoll, P. Ravasco, T. Solheim, F. Strasser, M. de van der Schueren, J. C. Preiser // Clin. Nutr. – 2017. – </w:t>
      </w:r>
      <w:r w:rsidRPr="003E0025">
        <w:rPr>
          <w:noProof/>
          <w:szCs w:val="24"/>
        </w:rPr>
        <w:t>Т</w:t>
      </w:r>
      <w:r w:rsidRPr="003E0025">
        <w:rPr>
          <w:noProof/>
          <w:szCs w:val="24"/>
          <w:lang w:val="en-US"/>
        </w:rPr>
        <w:t>. 36 – № 1 – 11–48</w:t>
      </w:r>
      <w:r w:rsidRPr="003E0025">
        <w:rPr>
          <w:noProof/>
          <w:szCs w:val="24"/>
        </w:rPr>
        <w:t>с</w:t>
      </w:r>
      <w:r w:rsidRPr="003E0025">
        <w:rPr>
          <w:noProof/>
          <w:szCs w:val="24"/>
          <w:lang w:val="en-US"/>
        </w:rPr>
        <w:t>.</w:t>
      </w:r>
    </w:p>
    <w:p w14:paraId="1E0D8C10" w14:textId="77777777" w:rsidR="003E0025" w:rsidRPr="003E0025" w:rsidRDefault="003E0025" w:rsidP="003E0025">
      <w:pPr>
        <w:widowControl w:val="0"/>
        <w:autoSpaceDE w:val="0"/>
        <w:autoSpaceDN w:val="0"/>
        <w:adjustRightInd w:val="0"/>
        <w:rPr>
          <w:noProof/>
          <w:szCs w:val="24"/>
          <w:lang w:val="en-US"/>
        </w:rPr>
      </w:pPr>
      <w:r w:rsidRPr="003E0025">
        <w:rPr>
          <w:noProof/>
          <w:szCs w:val="24"/>
          <w:lang w:val="en-US"/>
        </w:rPr>
        <w:t xml:space="preserve">4. Baiu I. Parenteral Nutrition // JAMA - J. Am. Med. Assoc. – 2019. – </w:t>
      </w:r>
      <w:r w:rsidRPr="003E0025">
        <w:rPr>
          <w:noProof/>
          <w:szCs w:val="24"/>
        </w:rPr>
        <w:t>Т</w:t>
      </w:r>
      <w:r w:rsidRPr="003E0025">
        <w:rPr>
          <w:noProof/>
          <w:szCs w:val="24"/>
          <w:lang w:val="en-US"/>
        </w:rPr>
        <w:t>. 321. – № 21. – 2142</w:t>
      </w:r>
      <w:r w:rsidRPr="003E0025">
        <w:rPr>
          <w:noProof/>
          <w:szCs w:val="24"/>
        </w:rPr>
        <w:t>с</w:t>
      </w:r>
      <w:r w:rsidRPr="003E0025">
        <w:rPr>
          <w:noProof/>
          <w:szCs w:val="24"/>
          <w:lang w:val="en-US"/>
        </w:rPr>
        <w:t>.</w:t>
      </w:r>
    </w:p>
    <w:p w14:paraId="08C300AE" w14:textId="77777777" w:rsidR="003E0025" w:rsidRPr="003E0025" w:rsidRDefault="003E0025" w:rsidP="003E0025">
      <w:pPr>
        <w:widowControl w:val="0"/>
        <w:autoSpaceDE w:val="0"/>
        <w:autoSpaceDN w:val="0"/>
        <w:adjustRightInd w:val="0"/>
        <w:rPr>
          <w:noProof/>
          <w:szCs w:val="24"/>
          <w:lang w:val="en-US"/>
        </w:rPr>
      </w:pPr>
      <w:r w:rsidRPr="003E0025">
        <w:rPr>
          <w:noProof/>
          <w:szCs w:val="24"/>
          <w:lang w:val="en-US"/>
        </w:rPr>
        <w:lastRenderedPageBreak/>
        <w:t xml:space="preserve">5. Camblor-Álvarez M. Soporte nutricional y nutrición parenteral en el paciente oncológico: informe de consenso de un grupo de expertos / M. Camblor-Álvarez, M. J. Ocón-Bretón, L. M. Luengo-Pérez, J. A. Viruzuela, M. J. Sendrós-Maroño, M. Cervera-Peris, E. Grande, J. Álvarez-Hernández, P. Jiménez-Fonseca // Nutr. Hosp. – 2018. – </w:t>
      </w:r>
      <w:r w:rsidRPr="003E0025">
        <w:rPr>
          <w:noProof/>
          <w:szCs w:val="24"/>
        </w:rPr>
        <w:t>Т</w:t>
      </w:r>
      <w:r w:rsidRPr="003E0025">
        <w:rPr>
          <w:noProof/>
          <w:szCs w:val="24"/>
          <w:lang w:val="en-US"/>
        </w:rPr>
        <w:t>. 35 – № 1.</w:t>
      </w:r>
    </w:p>
    <w:p w14:paraId="3BFDD5E6" w14:textId="77777777" w:rsidR="003E0025" w:rsidRPr="003E0025" w:rsidRDefault="003E0025" w:rsidP="003E0025">
      <w:pPr>
        <w:widowControl w:val="0"/>
        <w:autoSpaceDE w:val="0"/>
        <w:autoSpaceDN w:val="0"/>
        <w:adjustRightInd w:val="0"/>
        <w:rPr>
          <w:noProof/>
          <w:szCs w:val="24"/>
        </w:rPr>
      </w:pPr>
      <w:r w:rsidRPr="003E0025">
        <w:rPr>
          <w:noProof/>
          <w:szCs w:val="24"/>
          <w:lang w:val="en-US"/>
        </w:rPr>
        <w:t xml:space="preserve">6. Virizuela J.A. Nutritional support and parenteral nutrition in cancer patients: an expert consensus report / J. A. Virizuela, M. Camblor-Álvarez, L. M. Luengo-Pérez, E. Grande, J. Álvarez-Hernández, M. J. Sendrós-Madroño, P. Jiménez-Fonseca, M. Cervera-Peris, M. J. Ocón-Bretón // Clin. </w:t>
      </w:r>
      <w:r w:rsidRPr="003E0025">
        <w:rPr>
          <w:noProof/>
          <w:szCs w:val="24"/>
        </w:rPr>
        <w:t>Transl. Oncol. – 2018. – Т. 20 – № 5 – 619–629с.</w:t>
      </w:r>
    </w:p>
    <w:p w14:paraId="6C933E2F" w14:textId="4C114FAB" w:rsidR="003E0025" w:rsidRDefault="003E0025" w:rsidP="00FD15FE">
      <w:pPr>
        <w:spacing w:before="0" w:after="0"/>
        <w:rPr>
          <w:szCs w:val="24"/>
        </w:rPr>
      </w:pPr>
      <w:r w:rsidRPr="003E0025">
        <w:rPr>
          <w:szCs w:val="24"/>
        </w:rPr>
        <w:fldChar w:fldCharType="end"/>
      </w:r>
      <w:r>
        <w:rPr>
          <w:szCs w:val="24"/>
        </w:rPr>
        <w:br w:type="page"/>
      </w:r>
    </w:p>
    <w:p w14:paraId="5994A178" w14:textId="65D461DD" w:rsidR="003E0025" w:rsidRPr="003E0025" w:rsidRDefault="003E0025" w:rsidP="003E0025">
      <w:pPr>
        <w:pStyle w:val="1"/>
      </w:pPr>
      <w:bookmarkStart w:id="81" w:name="_Toc53140927"/>
      <w:r w:rsidRPr="003E0025">
        <w:lastRenderedPageBreak/>
        <w:t>Приложение Г</w:t>
      </w:r>
      <w:r>
        <w:t xml:space="preserve">7. </w:t>
      </w:r>
      <w:r w:rsidRPr="003E0025">
        <w:t>«Профилактика, диагностика и лечение геморрагических осложнений при множественной миеломе»</w:t>
      </w:r>
      <w:bookmarkEnd w:id="81"/>
    </w:p>
    <w:p w14:paraId="1466CE88" w14:textId="77777777" w:rsidR="003E0025" w:rsidRPr="006B7A7D" w:rsidRDefault="003E0025" w:rsidP="003E0025">
      <w:pPr>
        <w:pStyle w:val="a6"/>
        <w:ind w:left="360"/>
        <w:rPr>
          <w:rFonts w:eastAsia="Times New Roman"/>
          <w:b/>
          <w:i/>
          <w:szCs w:val="24"/>
          <w:lang w:eastAsia="ru-RU"/>
        </w:rPr>
      </w:pPr>
      <w:r w:rsidRPr="006B7A7D">
        <w:rPr>
          <w:rFonts w:eastAsia="Times New Roman"/>
          <w:b/>
          <w:i/>
          <w:szCs w:val="24"/>
          <w:lang w:eastAsia="ru-RU"/>
        </w:rPr>
        <w:t>Список сокращений</w:t>
      </w:r>
    </w:p>
    <w:p w14:paraId="470E028F" w14:textId="77777777" w:rsidR="003E0025" w:rsidRPr="006B7A7D" w:rsidRDefault="003E0025" w:rsidP="003E0025">
      <w:pPr>
        <w:pStyle w:val="a6"/>
        <w:ind w:left="360"/>
        <w:rPr>
          <w:szCs w:val="24"/>
        </w:rPr>
      </w:pPr>
      <w:r>
        <w:rPr>
          <w:szCs w:val="24"/>
        </w:rPr>
        <w:t xml:space="preserve">АЧТВ – </w:t>
      </w:r>
      <w:r w:rsidRPr="006B7A7D">
        <w:rPr>
          <w:szCs w:val="24"/>
        </w:rPr>
        <w:t xml:space="preserve">активированное частичное тромбопластиновое время </w:t>
      </w:r>
    </w:p>
    <w:p w14:paraId="7F8508E7" w14:textId="77777777" w:rsidR="003E0025" w:rsidRPr="006B7A7D" w:rsidRDefault="003E0025" w:rsidP="003E0025">
      <w:pPr>
        <w:pStyle w:val="a6"/>
        <w:ind w:left="360"/>
        <w:rPr>
          <w:szCs w:val="24"/>
        </w:rPr>
      </w:pPr>
      <w:r>
        <w:rPr>
          <w:szCs w:val="24"/>
        </w:rPr>
        <w:t xml:space="preserve">АВК – </w:t>
      </w:r>
      <w:r w:rsidRPr="006B7A7D">
        <w:rPr>
          <w:szCs w:val="24"/>
        </w:rPr>
        <w:t xml:space="preserve">антагонисты витамина К </w:t>
      </w:r>
    </w:p>
    <w:p w14:paraId="5B6C6229" w14:textId="77777777" w:rsidR="003E0025" w:rsidRPr="006B7A7D" w:rsidRDefault="003E0025" w:rsidP="003E0025">
      <w:pPr>
        <w:pStyle w:val="a6"/>
        <w:ind w:left="360"/>
        <w:rPr>
          <w:szCs w:val="24"/>
        </w:rPr>
      </w:pPr>
      <w:r>
        <w:rPr>
          <w:szCs w:val="24"/>
        </w:rPr>
        <w:t xml:space="preserve">АТ </w:t>
      </w:r>
      <w:r>
        <w:rPr>
          <w:szCs w:val="24"/>
          <w:lang w:val="en-US"/>
        </w:rPr>
        <w:t>III</w:t>
      </w:r>
      <w:r>
        <w:rPr>
          <w:szCs w:val="24"/>
        </w:rPr>
        <w:t xml:space="preserve"> – </w:t>
      </w:r>
      <w:r w:rsidRPr="006B7A7D">
        <w:rPr>
          <w:szCs w:val="24"/>
        </w:rPr>
        <w:t xml:space="preserve">антитромбин </w:t>
      </w:r>
      <w:r w:rsidRPr="006B7A7D">
        <w:rPr>
          <w:szCs w:val="24"/>
          <w:lang w:val="en-US"/>
        </w:rPr>
        <w:t>III</w:t>
      </w:r>
    </w:p>
    <w:p w14:paraId="7B5A1953" w14:textId="77777777" w:rsidR="003E0025" w:rsidRPr="006B7A7D" w:rsidRDefault="003E0025" w:rsidP="003E0025">
      <w:pPr>
        <w:pStyle w:val="a6"/>
        <w:ind w:left="360"/>
        <w:rPr>
          <w:szCs w:val="24"/>
        </w:rPr>
      </w:pPr>
      <w:r>
        <w:rPr>
          <w:szCs w:val="24"/>
        </w:rPr>
        <w:t xml:space="preserve">ДВС-синдром – </w:t>
      </w:r>
      <w:r w:rsidRPr="006B7A7D">
        <w:rPr>
          <w:szCs w:val="24"/>
        </w:rPr>
        <w:t>синдром диссеминированного свертывания крови</w:t>
      </w:r>
    </w:p>
    <w:p w14:paraId="4A8A7B04" w14:textId="77777777" w:rsidR="003E0025" w:rsidRPr="006B7A7D" w:rsidRDefault="003E0025" w:rsidP="003E0025">
      <w:pPr>
        <w:pStyle w:val="a6"/>
        <w:ind w:left="360"/>
        <w:rPr>
          <w:szCs w:val="24"/>
        </w:rPr>
      </w:pPr>
      <w:r>
        <w:rPr>
          <w:szCs w:val="24"/>
        </w:rPr>
        <w:t xml:space="preserve">ЖКК – </w:t>
      </w:r>
      <w:r w:rsidRPr="006B7A7D">
        <w:rPr>
          <w:szCs w:val="24"/>
        </w:rPr>
        <w:t xml:space="preserve">желудочно-кишечное кровотечение </w:t>
      </w:r>
    </w:p>
    <w:p w14:paraId="74FE3B48" w14:textId="77777777" w:rsidR="003E0025" w:rsidRDefault="003E0025" w:rsidP="003E0025">
      <w:pPr>
        <w:pStyle w:val="a6"/>
        <w:ind w:left="360"/>
        <w:rPr>
          <w:szCs w:val="24"/>
        </w:rPr>
      </w:pPr>
      <w:r>
        <w:rPr>
          <w:szCs w:val="24"/>
        </w:rPr>
        <w:t xml:space="preserve">КТ – </w:t>
      </w:r>
      <w:r w:rsidRPr="006B7A7D">
        <w:rPr>
          <w:szCs w:val="24"/>
        </w:rPr>
        <w:t xml:space="preserve">компьютерная томография </w:t>
      </w:r>
    </w:p>
    <w:p w14:paraId="088B025A" w14:textId="77777777" w:rsidR="003E0025" w:rsidRPr="006B7A7D" w:rsidRDefault="003E0025" w:rsidP="003E0025">
      <w:pPr>
        <w:pStyle w:val="a6"/>
        <w:ind w:left="360"/>
        <w:rPr>
          <w:szCs w:val="24"/>
        </w:rPr>
      </w:pPr>
      <w:r>
        <w:rPr>
          <w:szCs w:val="24"/>
        </w:rPr>
        <w:t xml:space="preserve">МРТ – </w:t>
      </w:r>
      <w:r w:rsidRPr="006B7A7D">
        <w:rPr>
          <w:szCs w:val="24"/>
        </w:rPr>
        <w:t xml:space="preserve">магнитно-резонансная томография </w:t>
      </w:r>
    </w:p>
    <w:p w14:paraId="2978159E" w14:textId="77777777" w:rsidR="003E0025" w:rsidRPr="006B7A7D" w:rsidRDefault="003E0025" w:rsidP="003E0025">
      <w:pPr>
        <w:pStyle w:val="a6"/>
        <w:ind w:left="360"/>
        <w:rPr>
          <w:szCs w:val="24"/>
        </w:rPr>
      </w:pPr>
      <w:r>
        <w:rPr>
          <w:szCs w:val="24"/>
        </w:rPr>
        <w:t xml:space="preserve">НФГ – </w:t>
      </w:r>
      <w:r w:rsidRPr="006B7A7D">
        <w:rPr>
          <w:szCs w:val="24"/>
        </w:rPr>
        <w:t xml:space="preserve">нефракционированный гепарин </w:t>
      </w:r>
    </w:p>
    <w:p w14:paraId="7EE20BD6" w14:textId="77777777" w:rsidR="003E0025" w:rsidRDefault="003E0025" w:rsidP="003E0025">
      <w:pPr>
        <w:pStyle w:val="a6"/>
        <w:ind w:left="360"/>
        <w:rPr>
          <w:szCs w:val="24"/>
        </w:rPr>
      </w:pPr>
      <w:r>
        <w:rPr>
          <w:szCs w:val="24"/>
        </w:rPr>
        <w:t xml:space="preserve">НМГ – </w:t>
      </w:r>
      <w:r w:rsidRPr="006B7A7D">
        <w:rPr>
          <w:szCs w:val="24"/>
        </w:rPr>
        <w:t xml:space="preserve">низкомолекулярные гепарины </w:t>
      </w:r>
    </w:p>
    <w:p w14:paraId="40ED0ED9" w14:textId="77777777" w:rsidR="003E0025" w:rsidRPr="006B7A7D" w:rsidRDefault="003E0025" w:rsidP="003E0025">
      <w:pPr>
        <w:pStyle w:val="a6"/>
        <w:ind w:left="360"/>
        <w:rPr>
          <w:szCs w:val="24"/>
        </w:rPr>
      </w:pPr>
      <w:r>
        <w:rPr>
          <w:szCs w:val="24"/>
        </w:rPr>
        <w:t>ПОАК – прямые оральные антикоагулянты</w:t>
      </w:r>
    </w:p>
    <w:p w14:paraId="615F6948" w14:textId="77777777" w:rsidR="003E0025" w:rsidRPr="006B7A7D" w:rsidRDefault="003E0025" w:rsidP="003E0025">
      <w:pPr>
        <w:pStyle w:val="a6"/>
        <w:ind w:left="360"/>
        <w:rPr>
          <w:szCs w:val="24"/>
        </w:rPr>
      </w:pPr>
      <w:r w:rsidRPr="00265211">
        <w:rPr>
          <w:szCs w:val="24"/>
        </w:rPr>
        <w:t xml:space="preserve">ПЭТ </w:t>
      </w:r>
      <w:r>
        <w:rPr>
          <w:szCs w:val="24"/>
        </w:rPr>
        <w:t xml:space="preserve">– </w:t>
      </w:r>
      <w:r w:rsidRPr="006B7A7D">
        <w:rPr>
          <w:szCs w:val="24"/>
        </w:rPr>
        <w:t>поз</w:t>
      </w:r>
      <w:r>
        <w:rPr>
          <w:szCs w:val="24"/>
        </w:rPr>
        <w:t xml:space="preserve">итронно-эмиссионная томография </w:t>
      </w:r>
      <w:r w:rsidRPr="006B7A7D">
        <w:rPr>
          <w:szCs w:val="24"/>
        </w:rPr>
        <w:t xml:space="preserve"> </w:t>
      </w:r>
    </w:p>
    <w:p w14:paraId="2456CFD1" w14:textId="77777777" w:rsidR="003E0025" w:rsidRPr="006B7A7D" w:rsidRDefault="003E0025" w:rsidP="003E0025">
      <w:pPr>
        <w:pStyle w:val="a6"/>
        <w:ind w:left="360"/>
        <w:rPr>
          <w:szCs w:val="24"/>
        </w:rPr>
      </w:pPr>
      <w:r>
        <w:rPr>
          <w:szCs w:val="24"/>
        </w:rPr>
        <w:t xml:space="preserve">СЗП – </w:t>
      </w:r>
      <w:r w:rsidRPr="006B7A7D">
        <w:rPr>
          <w:szCs w:val="24"/>
        </w:rPr>
        <w:t xml:space="preserve">свежезамороженная плазма </w:t>
      </w:r>
    </w:p>
    <w:p w14:paraId="14A54424" w14:textId="77777777" w:rsidR="003E0025" w:rsidRPr="006B7A7D" w:rsidRDefault="003E0025" w:rsidP="003E0025">
      <w:pPr>
        <w:pStyle w:val="a6"/>
        <w:ind w:left="360"/>
        <w:rPr>
          <w:szCs w:val="24"/>
        </w:rPr>
      </w:pPr>
      <w:r w:rsidRPr="00265211">
        <w:rPr>
          <w:szCs w:val="24"/>
        </w:rPr>
        <w:t>УЗИ</w:t>
      </w:r>
      <w:r>
        <w:rPr>
          <w:szCs w:val="24"/>
        </w:rPr>
        <w:t xml:space="preserve"> – </w:t>
      </w:r>
      <w:r w:rsidRPr="006B7A7D">
        <w:rPr>
          <w:szCs w:val="24"/>
        </w:rPr>
        <w:t xml:space="preserve">ультразвуковое исследование </w:t>
      </w:r>
    </w:p>
    <w:p w14:paraId="18998E76" w14:textId="77777777" w:rsidR="003E0025" w:rsidRPr="006B7A7D" w:rsidRDefault="003E0025" w:rsidP="003E0025">
      <w:pPr>
        <w:pStyle w:val="a6"/>
        <w:ind w:left="360"/>
        <w:rPr>
          <w:szCs w:val="24"/>
        </w:rPr>
      </w:pPr>
      <w:r w:rsidRPr="00265211">
        <w:rPr>
          <w:szCs w:val="24"/>
        </w:rPr>
        <w:t xml:space="preserve">ХТ </w:t>
      </w:r>
      <w:r>
        <w:rPr>
          <w:szCs w:val="24"/>
        </w:rPr>
        <w:t xml:space="preserve">– </w:t>
      </w:r>
      <w:r w:rsidRPr="006B7A7D">
        <w:rPr>
          <w:szCs w:val="24"/>
        </w:rPr>
        <w:t xml:space="preserve">химиотерапия </w:t>
      </w:r>
    </w:p>
    <w:p w14:paraId="55FB1590" w14:textId="77777777" w:rsidR="003E0025" w:rsidRPr="006B7A7D" w:rsidRDefault="003E0025" w:rsidP="003E0025">
      <w:pPr>
        <w:pStyle w:val="a6"/>
        <w:ind w:left="360"/>
        <w:rPr>
          <w:szCs w:val="24"/>
        </w:rPr>
      </w:pPr>
      <w:r>
        <w:rPr>
          <w:szCs w:val="24"/>
        </w:rPr>
        <w:t>ХБП</w:t>
      </w:r>
      <w:r w:rsidRPr="00C731E3">
        <w:rPr>
          <w:szCs w:val="24"/>
        </w:rPr>
        <w:t xml:space="preserve"> </w:t>
      </w:r>
      <w:r>
        <w:rPr>
          <w:szCs w:val="24"/>
        </w:rPr>
        <w:t xml:space="preserve">– </w:t>
      </w:r>
      <w:r w:rsidRPr="006B7A7D">
        <w:rPr>
          <w:szCs w:val="24"/>
        </w:rPr>
        <w:t xml:space="preserve">хроническая болезнь почек </w:t>
      </w:r>
    </w:p>
    <w:p w14:paraId="1C772735" w14:textId="77777777" w:rsidR="003E0025" w:rsidRPr="006B7A7D" w:rsidRDefault="003E0025" w:rsidP="003E0025">
      <w:pPr>
        <w:pStyle w:val="a6"/>
        <w:ind w:left="360"/>
        <w:rPr>
          <w:szCs w:val="24"/>
        </w:rPr>
      </w:pPr>
      <w:r>
        <w:rPr>
          <w:szCs w:val="24"/>
        </w:rPr>
        <w:t xml:space="preserve">ЦНС – </w:t>
      </w:r>
      <w:r w:rsidRPr="006B7A7D">
        <w:rPr>
          <w:szCs w:val="24"/>
        </w:rPr>
        <w:t xml:space="preserve">центральная нервная система </w:t>
      </w:r>
    </w:p>
    <w:p w14:paraId="2227D354" w14:textId="77777777" w:rsidR="003E0025" w:rsidRPr="006B7A7D" w:rsidRDefault="003E0025" w:rsidP="003E0025">
      <w:pPr>
        <w:pStyle w:val="a6"/>
        <w:ind w:left="360"/>
        <w:rPr>
          <w:szCs w:val="24"/>
        </w:rPr>
      </w:pPr>
      <w:r>
        <w:rPr>
          <w:szCs w:val="24"/>
        </w:rPr>
        <w:t xml:space="preserve">ЭФГДС – </w:t>
      </w:r>
      <w:r w:rsidRPr="006B7A7D">
        <w:rPr>
          <w:szCs w:val="24"/>
        </w:rPr>
        <w:t>эзофагогастродуоденоскопия</w:t>
      </w:r>
    </w:p>
    <w:p w14:paraId="34AE6C10" w14:textId="77777777" w:rsidR="003E0025" w:rsidRPr="00B81EE6" w:rsidRDefault="003E0025" w:rsidP="003E0025">
      <w:pPr>
        <w:ind w:firstLine="567"/>
        <w:rPr>
          <w:rFonts w:eastAsia="Times New Roman"/>
          <w:b/>
          <w:szCs w:val="24"/>
          <w:lang w:eastAsia="ru-RU"/>
        </w:rPr>
      </w:pPr>
      <w:r w:rsidRPr="00B81EE6">
        <w:rPr>
          <w:rFonts w:eastAsia="Times New Roman"/>
          <w:b/>
          <w:szCs w:val="24"/>
          <w:lang w:eastAsia="ru-RU"/>
        </w:rPr>
        <w:t>1. Общие сведения о геморрагических нарушениях.</w:t>
      </w:r>
    </w:p>
    <w:p w14:paraId="227464F3" w14:textId="75F33F7B" w:rsidR="003E0025" w:rsidRDefault="003E0025" w:rsidP="003E0025">
      <w:pPr>
        <w:ind w:firstLine="567"/>
        <w:rPr>
          <w:rFonts w:eastAsia="Times New Roman"/>
          <w:szCs w:val="24"/>
          <w:lang w:eastAsia="ru-RU"/>
        </w:rPr>
      </w:pPr>
      <w:r w:rsidRPr="00C731E3">
        <w:rPr>
          <w:rFonts w:eastAsia="Times New Roman"/>
          <w:szCs w:val="24"/>
          <w:lang w:eastAsia="ru-RU"/>
        </w:rPr>
        <w:t xml:space="preserve">Геморрагические </w:t>
      </w:r>
      <w:r>
        <w:rPr>
          <w:rFonts w:eastAsia="Times New Roman"/>
          <w:szCs w:val="24"/>
          <w:lang w:eastAsia="ru-RU"/>
        </w:rPr>
        <w:t>проявления</w:t>
      </w:r>
      <w:r w:rsidRPr="00C731E3">
        <w:rPr>
          <w:rFonts w:eastAsia="Times New Roman"/>
          <w:szCs w:val="24"/>
          <w:lang w:eastAsia="ru-RU"/>
        </w:rPr>
        <w:t xml:space="preserve"> </w:t>
      </w:r>
      <w:r>
        <w:rPr>
          <w:rFonts w:eastAsia="Times New Roman"/>
          <w:szCs w:val="24"/>
          <w:lang w:eastAsia="ru-RU"/>
        </w:rPr>
        <w:t xml:space="preserve">у гематологических пациентов отличаются многообразием и могут быть </w:t>
      </w:r>
      <w:r w:rsidRPr="00B81EE6">
        <w:rPr>
          <w:rFonts w:eastAsia="Times New Roman"/>
          <w:szCs w:val="24"/>
          <w:lang w:eastAsia="ru-RU"/>
        </w:rPr>
        <w:t xml:space="preserve">обусловлены как самим заболеванием, так и его осложнениями, </w:t>
      </w:r>
      <w:r>
        <w:rPr>
          <w:rFonts w:eastAsia="Times New Roman"/>
          <w:szCs w:val="24"/>
          <w:lang w:eastAsia="ru-RU"/>
        </w:rPr>
        <w:t>в том числе вследствие</w:t>
      </w:r>
      <w:r w:rsidRPr="00B81EE6">
        <w:rPr>
          <w:rFonts w:eastAsia="Times New Roman"/>
          <w:szCs w:val="24"/>
          <w:lang w:eastAsia="ru-RU"/>
        </w:rPr>
        <w:t xml:space="preserve"> проведения </w:t>
      </w:r>
      <w:r>
        <w:rPr>
          <w:rFonts w:eastAsia="Times New Roman"/>
          <w:szCs w:val="24"/>
          <w:lang w:eastAsia="ru-RU"/>
        </w:rPr>
        <w:t xml:space="preserve">специфической терапии, а также появиться в результате проводимой антитромботической терапии. </w:t>
      </w:r>
      <w:r w:rsidRPr="00C731E3">
        <w:rPr>
          <w:rFonts w:eastAsia="Times New Roman"/>
          <w:szCs w:val="24"/>
          <w:lang w:eastAsia="ru-RU"/>
        </w:rPr>
        <w:t xml:space="preserve">Геморрагические </w:t>
      </w:r>
      <w:r>
        <w:rPr>
          <w:rFonts w:eastAsia="Times New Roman"/>
          <w:szCs w:val="24"/>
          <w:lang w:eastAsia="ru-RU"/>
        </w:rPr>
        <w:t xml:space="preserve">проявления могут встречаться на любом этапе диагностики и лечения у пациентов с любым гематологическим заболеванием. </w:t>
      </w:r>
      <w:r w:rsidRPr="0096696C">
        <w:rPr>
          <w:rFonts w:eastAsia="Times New Roman"/>
          <w:szCs w:val="24"/>
          <w:lang w:eastAsia="ru-RU"/>
        </w:rPr>
        <w:t xml:space="preserve">Для предотвращения </w:t>
      </w:r>
      <w:r>
        <w:rPr>
          <w:rFonts w:eastAsia="Times New Roman"/>
          <w:szCs w:val="24"/>
          <w:lang w:eastAsia="ru-RU"/>
        </w:rPr>
        <w:t>геморрагических нарушений</w:t>
      </w:r>
      <w:r w:rsidRPr="0096696C">
        <w:rPr>
          <w:rFonts w:eastAsia="Times New Roman"/>
          <w:szCs w:val="24"/>
          <w:lang w:eastAsia="ru-RU"/>
        </w:rPr>
        <w:t xml:space="preserve"> требуется </w:t>
      </w:r>
      <w:r>
        <w:rPr>
          <w:rFonts w:eastAsia="Times New Roman"/>
          <w:szCs w:val="24"/>
          <w:lang w:eastAsia="ru-RU"/>
        </w:rPr>
        <w:t xml:space="preserve">динамический лабораторный контроль </w:t>
      </w:r>
      <w:r w:rsidRPr="0096696C">
        <w:rPr>
          <w:rFonts w:eastAsia="Times New Roman"/>
          <w:szCs w:val="24"/>
          <w:lang w:eastAsia="ru-RU"/>
        </w:rPr>
        <w:t xml:space="preserve">за показателями </w:t>
      </w:r>
      <w:r>
        <w:rPr>
          <w:rFonts w:eastAsia="Times New Roman"/>
          <w:szCs w:val="24"/>
          <w:lang w:eastAsia="ru-RU"/>
        </w:rPr>
        <w:t xml:space="preserve">периферической </w:t>
      </w:r>
      <w:r w:rsidRPr="0096696C">
        <w:rPr>
          <w:rFonts w:eastAsia="Times New Roman"/>
          <w:szCs w:val="24"/>
          <w:lang w:eastAsia="ru-RU"/>
        </w:rPr>
        <w:t>крови и коагулограммы.</w:t>
      </w:r>
      <w:r w:rsidRPr="00D61164">
        <w:rPr>
          <w:rFonts w:eastAsia="Times New Roman"/>
          <w:szCs w:val="24"/>
          <w:lang w:eastAsia="ru-RU"/>
        </w:rPr>
        <w:t xml:space="preserve"> </w:t>
      </w:r>
      <w:r w:rsidRPr="00C731E3">
        <w:rPr>
          <w:rFonts w:eastAsia="Times New Roman"/>
          <w:szCs w:val="24"/>
          <w:lang w:eastAsia="ru-RU"/>
        </w:rPr>
        <w:t xml:space="preserve">Если появляются ранние признаки геморрагического синдрома или лабораторные </w:t>
      </w:r>
      <w:r>
        <w:rPr>
          <w:rFonts w:eastAsia="Times New Roman"/>
          <w:szCs w:val="24"/>
          <w:lang w:eastAsia="ru-RU"/>
        </w:rPr>
        <w:t>параметры</w:t>
      </w:r>
      <w:r w:rsidRPr="00C731E3">
        <w:rPr>
          <w:rFonts w:eastAsia="Times New Roman"/>
          <w:szCs w:val="24"/>
          <w:lang w:eastAsia="ru-RU"/>
        </w:rPr>
        <w:t xml:space="preserve"> указывают на выраженную гипокоагуляцию, </w:t>
      </w:r>
      <w:r>
        <w:rPr>
          <w:rFonts w:eastAsia="Times New Roman"/>
          <w:szCs w:val="24"/>
          <w:lang w:eastAsia="ru-RU"/>
        </w:rPr>
        <w:t>необходимо решить вопрос о прекращении антикоагулянтной терапии в случае ее проведения или снижении доз препаратов.</w:t>
      </w:r>
    </w:p>
    <w:p w14:paraId="66518E86" w14:textId="77777777" w:rsidR="003E0025" w:rsidRPr="00161BD9" w:rsidRDefault="003E0025" w:rsidP="003E0025">
      <w:pPr>
        <w:ind w:firstLine="567"/>
        <w:rPr>
          <w:rFonts w:eastAsia="Times New Roman"/>
          <w:b/>
          <w:szCs w:val="24"/>
          <w:lang w:eastAsia="ru-RU"/>
        </w:rPr>
      </w:pPr>
      <w:r w:rsidRPr="00161BD9">
        <w:rPr>
          <w:rFonts w:eastAsia="Times New Roman"/>
          <w:b/>
          <w:szCs w:val="24"/>
          <w:lang w:eastAsia="ru-RU"/>
        </w:rPr>
        <w:lastRenderedPageBreak/>
        <w:t>2. Клинические проявления.</w:t>
      </w:r>
    </w:p>
    <w:p w14:paraId="61D5991F" w14:textId="77777777" w:rsidR="003E0025" w:rsidRDefault="003E0025" w:rsidP="003E0025">
      <w:pPr>
        <w:pStyle w:val="a6"/>
        <w:ind w:left="0" w:firstLine="720"/>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p>
    <w:p w14:paraId="372E8A3C" w14:textId="77777777" w:rsidR="003E0025" w:rsidRPr="00161BD9" w:rsidRDefault="003E0025" w:rsidP="00CE6C1C">
      <w:pPr>
        <w:pStyle w:val="a6"/>
        <w:numPr>
          <w:ilvl w:val="0"/>
          <w:numId w:val="91"/>
        </w:numPr>
        <w:tabs>
          <w:tab w:val="left" w:pos="851"/>
        </w:tabs>
        <w:spacing w:before="0" w:after="200"/>
        <w:rPr>
          <w:rFonts w:eastAsia="Times New Roman"/>
          <w:b/>
          <w:szCs w:val="24"/>
          <w:lang w:eastAsia="ru-RU"/>
        </w:rPr>
      </w:pPr>
      <w:r w:rsidRPr="00161BD9">
        <w:rPr>
          <w:rFonts w:eastAsia="Times New Roman"/>
          <w:b/>
          <w:szCs w:val="24"/>
          <w:lang w:eastAsia="ru-RU"/>
        </w:rPr>
        <w:t>Лабораторная диагностика.</w:t>
      </w:r>
    </w:p>
    <w:p w14:paraId="0F79E1F6" w14:textId="77777777" w:rsidR="003E0025" w:rsidRDefault="003E0025" w:rsidP="003E0025">
      <w:pPr>
        <w:spacing w:after="0"/>
        <w:ind w:firstLine="709"/>
        <w:rPr>
          <w:szCs w:val="24"/>
        </w:rPr>
      </w:pPr>
      <w:r>
        <w:rPr>
          <w:szCs w:val="24"/>
        </w:rPr>
        <w:t>Для определения конкретного нарушения, вследствие которого появились геморрагические проявления</w:t>
      </w:r>
      <w:r w:rsidRPr="006E084C">
        <w:rPr>
          <w:szCs w:val="24"/>
        </w:rPr>
        <w:t>,</w:t>
      </w:r>
      <w:r>
        <w:rPr>
          <w:szCs w:val="24"/>
        </w:rPr>
        <w:t xml:space="preserve"> помимо тщательного сбора анамнеза и жалоб, а также оценки проводимой специфической терапии, в том числе химиотерапии (ХТ</w:t>
      </w:r>
      <w:r w:rsidRPr="006E084C">
        <w:rPr>
          <w:szCs w:val="24"/>
        </w:rPr>
        <w:t>),</w:t>
      </w:r>
      <w:r>
        <w:rPr>
          <w:szCs w:val="24"/>
        </w:rPr>
        <w:t xml:space="preserve">  </w:t>
      </w:r>
      <w:r w:rsidRPr="004308D7">
        <w:rPr>
          <w:szCs w:val="24"/>
        </w:rPr>
        <w:t>обязательно проведение поэтапного лабораторного исследования.</w:t>
      </w:r>
      <w:r>
        <w:rPr>
          <w:szCs w:val="24"/>
        </w:rPr>
        <w:t xml:space="preserve"> </w:t>
      </w:r>
    </w:p>
    <w:p w14:paraId="51DE5CC1" w14:textId="77777777" w:rsidR="003E0025" w:rsidRPr="009F1473" w:rsidRDefault="003E0025" w:rsidP="003E0025">
      <w:pPr>
        <w:spacing w:after="0"/>
        <w:ind w:firstLine="709"/>
        <w:rPr>
          <w:szCs w:val="24"/>
        </w:rPr>
      </w:pPr>
      <w:r w:rsidRPr="009F1473">
        <w:rPr>
          <w:szCs w:val="24"/>
        </w:rPr>
        <w:t xml:space="preserve">Необходимо проведение следующих исследований: </w:t>
      </w:r>
    </w:p>
    <w:p w14:paraId="5A992F67" w14:textId="77777777" w:rsidR="003E0025" w:rsidRPr="007F5229" w:rsidRDefault="003E0025" w:rsidP="003E0025">
      <w:pPr>
        <w:spacing w:after="0"/>
        <w:ind w:firstLine="709"/>
        <w:rPr>
          <w:szCs w:val="24"/>
        </w:rPr>
      </w:pPr>
      <w:r>
        <w:t>1)</w:t>
      </w:r>
      <w:r w:rsidRPr="00227F8D">
        <w:t xml:space="preserve"> </w:t>
      </w:r>
      <w:r>
        <w:rPr>
          <w:szCs w:val="24"/>
        </w:rPr>
        <w:t>И</w:t>
      </w:r>
      <w:r w:rsidRPr="009336FC">
        <w:rPr>
          <w:szCs w:val="24"/>
        </w:rPr>
        <w:t xml:space="preserve">сследование периферической крови с подсчетом количества эритроцитов, гемоглобина и гематокрита, тромбоцитов (с подсчетом </w:t>
      </w:r>
      <w:r>
        <w:rPr>
          <w:szCs w:val="24"/>
        </w:rPr>
        <w:t xml:space="preserve">в мазке </w:t>
      </w:r>
      <w:r w:rsidRPr="009336FC">
        <w:rPr>
          <w:szCs w:val="24"/>
        </w:rPr>
        <w:t xml:space="preserve">по Фонио), лейкоцитов, лейкоцитарной формулы – </w:t>
      </w:r>
      <w:r>
        <w:rPr>
          <w:szCs w:val="24"/>
        </w:rPr>
        <w:t xml:space="preserve">обязательно </w:t>
      </w:r>
      <w:r w:rsidRPr="009336FC">
        <w:rPr>
          <w:szCs w:val="24"/>
        </w:rPr>
        <w:t xml:space="preserve">при диагностике, далее </w:t>
      </w:r>
      <w:r>
        <w:rPr>
          <w:szCs w:val="24"/>
        </w:rPr>
        <w:t xml:space="preserve">- </w:t>
      </w:r>
      <w:r w:rsidRPr="009336FC">
        <w:rPr>
          <w:szCs w:val="24"/>
        </w:rPr>
        <w:t xml:space="preserve">по показаниям с целью оценки динамики гематологических показателей и для контроля эффективности  </w:t>
      </w:r>
      <w:r>
        <w:rPr>
          <w:szCs w:val="24"/>
        </w:rPr>
        <w:t>лечения</w:t>
      </w:r>
      <w:r>
        <w:t xml:space="preserve">. </w:t>
      </w:r>
      <w:r w:rsidRPr="007F5229">
        <w:rPr>
          <w:szCs w:val="24"/>
        </w:rPr>
        <w:t>При снижении количества тромбоцитов ≤ 20х10</w:t>
      </w:r>
      <w:r w:rsidRPr="007F5229">
        <w:rPr>
          <w:szCs w:val="24"/>
          <w:vertAlign w:val="superscript"/>
        </w:rPr>
        <w:t>9</w:t>
      </w:r>
      <w:r w:rsidRPr="007F5229">
        <w:rPr>
          <w:szCs w:val="24"/>
        </w:rPr>
        <w:t xml:space="preserve"> мкл</w:t>
      </w:r>
      <w:r>
        <w:rPr>
          <w:szCs w:val="24"/>
        </w:rPr>
        <w:t xml:space="preserve"> геморрагические осложнения высоковероятны. Однако</w:t>
      </w:r>
      <w:r w:rsidRPr="006E084C">
        <w:rPr>
          <w:szCs w:val="24"/>
        </w:rPr>
        <w:t xml:space="preserve"> </w:t>
      </w:r>
      <w:r>
        <w:rPr>
          <w:szCs w:val="24"/>
        </w:rPr>
        <w:t>не всегда тяжесть геморрагических проявлений прямо коррелирует со степенью тромбоцитопении.</w:t>
      </w:r>
    </w:p>
    <w:p w14:paraId="41BC73B6" w14:textId="77777777" w:rsidR="003E0025" w:rsidRPr="00227F8D" w:rsidRDefault="003E0025" w:rsidP="003E0025">
      <w:pPr>
        <w:ind w:firstLine="567"/>
        <w:rPr>
          <w:szCs w:val="24"/>
        </w:rPr>
      </w:pPr>
      <w:r>
        <w:rPr>
          <w:szCs w:val="24"/>
        </w:rPr>
        <w:t>2) К</w:t>
      </w:r>
      <w:r w:rsidRPr="00227F8D">
        <w:rPr>
          <w:szCs w:val="24"/>
        </w:rPr>
        <w:t>оагулограмма с определением следующих показателей</w:t>
      </w:r>
      <w:r>
        <w:rPr>
          <w:szCs w:val="24"/>
        </w:rPr>
        <w:t>:</w:t>
      </w:r>
    </w:p>
    <w:p w14:paraId="75AFD92B" w14:textId="77777777" w:rsidR="003E0025" w:rsidRPr="00227F8D" w:rsidRDefault="003E0025" w:rsidP="00CE6C1C">
      <w:pPr>
        <w:pStyle w:val="a6"/>
        <w:widowControl w:val="0"/>
        <w:numPr>
          <w:ilvl w:val="0"/>
          <w:numId w:val="89"/>
        </w:numPr>
        <w:autoSpaceDE w:val="0"/>
        <w:autoSpaceDN w:val="0"/>
        <w:adjustRightInd w:val="0"/>
        <w:spacing w:before="0" w:after="0"/>
        <w:ind w:left="567" w:hanging="567"/>
        <w:rPr>
          <w:szCs w:val="24"/>
        </w:rPr>
      </w:pPr>
      <w:r w:rsidRPr="00227F8D">
        <w:rPr>
          <w:szCs w:val="24"/>
        </w:rPr>
        <w:t>активированное частичное тромбопластиновое время (АЧТВ);</w:t>
      </w:r>
    </w:p>
    <w:p w14:paraId="762B2E78" w14:textId="77777777" w:rsidR="003E0025" w:rsidRPr="00227F8D" w:rsidRDefault="003E0025" w:rsidP="00CE6C1C">
      <w:pPr>
        <w:pStyle w:val="a6"/>
        <w:widowControl w:val="0"/>
        <w:numPr>
          <w:ilvl w:val="0"/>
          <w:numId w:val="89"/>
        </w:numPr>
        <w:autoSpaceDE w:val="0"/>
        <w:autoSpaceDN w:val="0"/>
        <w:adjustRightInd w:val="0"/>
        <w:spacing w:before="0" w:after="0"/>
        <w:ind w:left="567" w:hanging="567"/>
        <w:rPr>
          <w:szCs w:val="24"/>
        </w:rPr>
      </w:pPr>
      <w:r w:rsidRPr="00227F8D">
        <w:rPr>
          <w:szCs w:val="24"/>
        </w:rPr>
        <w:t>тромбиновое время</w:t>
      </w:r>
      <w:r>
        <w:rPr>
          <w:szCs w:val="24"/>
        </w:rPr>
        <w:t xml:space="preserve"> (ТВ)</w:t>
      </w:r>
      <w:r w:rsidRPr="00227F8D">
        <w:rPr>
          <w:szCs w:val="24"/>
        </w:rPr>
        <w:t>;</w:t>
      </w:r>
    </w:p>
    <w:p w14:paraId="71A2A85A" w14:textId="77777777" w:rsidR="003E0025" w:rsidRPr="00227F8D" w:rsidRDefault="003E0025" w:rsidP="00CE6C1C">
      <w:pPr>
        <w:pStyle w:val="a6"/>
        <w:widowControl w:val="0"/>
        <w:numPr>
          <w:ilvl w:val="0"/>
          <w:numId w:val="89"/>
        </w:numPr>
        <w:autoSpaceDE w:val="0"/>
        <w:autoSpaceDN w:val="0"/>
        <w:adjustRightInd w:val="0"/>
        <w:spacing w:before="0" w:after="0"/>
        <w:ind w:left="567" w:hanging="567"/>
        <w:rPr>
          <w:szCs w:val="24"/>
        </w:rPr>
      </w:pPr>
      <w:r>
        <w:rPr>
          <w:szCs w:val="24"/>
        </w:rPr>
        <w:t>протромбин по Квику</w:t>
      </w:r>
      <w:r w:rsidRPr="00227F8D">
        <w:rPr>
          <w:szCs w:val="24"/>
        </w:rPr>
        <w:t xml:space="preserve"> </w:t>
      </w:r>
      <w:r>
        <w:rPr>
          <w:szCs w:val="24"/>
        </w:rPr>
        <w:t>(международное нормализованное отношение - МНО</w:t>
      </w:r>
      <w:r w:rsidRPr="00227F8D">
        <w:rPr>
          <w:szCs w:val="24"/>
        </w:rPr>
        <w:t>);</w:t>
      </w:r>
    </w:p>
    <w:p w14:paraId="08218128" w14:textId="77777777" w:rsidR="003E0025" w:rsidRDefault="003E0025" w:rsidP="00CE6C1C">
      <w:pPr>
        <w:pStyle w:val="a6"/>
        <w:widowControl w:val="0"/>
        <w:numPr>
          <w:ilvl w:val="0"/>
          <w:numId w:val="89"/>
        </w:numPr>
        <w:autoSpaceDE w:val="0"/>
        <w:autoSpaceDN w:val="0"/>
        <w:adjustRightInd w:val="0"/>
        <w:spacing w:before="0" w:after="0"/>
        <w:ind w:left="567" w:hanging="567"/>
        <w:rPr>
          <w:szCs w:val="24"/>
        </w:rPr>
      </w:pPr>
      <w:r w:rsidRPr="00227F8D">
        <w:rPr>
          <w:szCs w:val="24"/>
        </w:rPr>
        <w:t>плазменная концентрация фибриногена;</w:t>
      </w:r>
    </w:p>
    <w:p w14:paraId="086483C5" w14:textId="77777777" w:rsidR="003E0025" w:rsidRPr="004C0C25" w:rsidRDefault="003E0025" w:rsidP="00CE6C1C">
      <w:pPr>
        <w:pStyle w:val="a6"/>
        <w:widowControl w:val="0"/>
        <w:numPr>
          <w:ilvl w:val="0"/>
          <w:numId w:val="89"/>
        </w:numPr>
        <w:autoSpaceDE w:val="0"/>
        <w:autoSpaceDN w:val="0"/>
        <w:adjustRightInd w:val="0"/>
        <w:spacing w:before="0" w:after="0"/>
        <w:ind w:left="567" w:hanging="567"/>
        <w:rPr>
          <w:szCs w:val="24"/>
        </w:rPr>
      </w:pPr>
      <w:r>
        <w:rPr>
          <w:szCs w:val="24"/>
        </w:rPr>
        <w:t>активность фактора Виллебранда (</w:t>
      </w:r>
      <w:r>
        <w:rPr>
          <w:szCs w:val="24"/>
          <w:lang w:val="en-US"/>
        </w:rPr>
        <w:t>vWF</w:t>
      </w:r>
      <w:r>
        <w:rPr>
          <w:szCs w:val="24"/>
        </w:rPr>
        <w:t xml:space="preserve">) и антигена  </w:t>
      </w:r>
      <w:r>
        <w:rPr>
          <w:szCs w:val="24"/>
          <w:lang w:val="en-US"/>
        </w:rPr>
        <w:t>vWF</w:t>
      </w:r>
      <w:r w:rsidRPr="00C800B3">
        <w:rPr>
          <w:szCs w:val="24"/>
        </w:rPr>
        <w:t xml:space="preserve"> (</w:t>
      </w:r>
      <w:r>
        <w:rPr>
          <w:szCs w:val="24"/>
          <w:lang w:val="en-US"/>
        </w:rPr>
        <w:t>ag</w:t>
      </w:r>
      <w:r w:rsidRPr="004C0C25">
        <w:rPr>
          <w:szCs w:val="24"/>
        </w:rPr>
        <w:t>-</w:t>
      </w:r>
      <w:r w:rsidRPr="004C0C25">
        <w:rPr>
          <w:szCs w:val="24"/>
          <w:lang w:val="en-US"/>
        </w:rPr>
        <w:t>vWF</w:t>
      </w:r>
      <w:r w:rsidRPr="004C0C25">
        <w:rPr>
          <w:szCs w:val="24"/>
        </w:rPr>
        <w:t>) – по показаниям;</w:t>
      </w:r>
    </w:p>
    <w:p w14:paraId="131FE4CD" w14:textId="77777777" w:rsidR="003E0025" w:rsidRPr="004C0C25" w:rsidRDefault="003E0025" w:rsidP="00CE6C1C">
      <w:pPr>
        <w:pStyle w:val="a6"/>
        <w:widowControl w:val="0"/>
        <w:numPr>
          <w:ilvl w:val="0"/>
          <w:numId w:val="89"/>
        </w:numPr>
        <w:autoSpaceDE w:val="0"/>
        <w:autoSpaceDN w:val="0"/>
        <w:adjustRightInd w:val="0"/>
        <w:spacing w:before="0" w:after="0"/>
        <w:ind w:left="567" w:hanging="567"/>
        <w:rPr>
          <w:szCs w:val="24"/>
        </w:rPr>
      </w:pPr>
      <w:r w:rsidRPr="004C0C25">
        <w:rPr>
          <w:szCs w:val="24"/>
        </w:rPr>
        <w:t xml:space="preserve">плазменная концентрация антитромбина III (АТ </w:t>
      </w:r>
      <w:r w:rsidRPr="004C0C25">
        <w:rPr>
          <w:szCs w:val="24"/>
          <w:lang w:val="en-US"/>
        </w:rPr>
        <w:t>III</w:t>
      </w:r>
      <w:r w:rsidRPr="004C0C25">
        <w:rPr>
          <w:szCs w:val="24"/>
        </w:rPr>
        <w:t>) – по показаниям;</w:t>
      </w:r>
    </w:p>
    <w:p w14:paraId="499943D8" w14:textId="77777777" w:rsidR="003E0025" w:rsidRPr="004C0C25" w:rsidRDefault="003E0025" w:rsidP="00CE6C1C">
      <w:pPr>
        <w:pStyle w:val="a6"/>
        <w:widowControl w:val="0"/>
        <w:numPr>
          <w:ilvl w:val="0"/>
          <w:numId w:val="89"/>
        </w:numPr>
        <w:autoSpaceDE w:val="0"/>
        <w:autoSpaceDN w:val="0"/>
        <w:adjustRightInd w:val="0"/>
        <w:spacing w:before="0" w:after="0"/>
        <w:ind w:left="567" w:hanging="567"/>
        <w:rPr>
          <w:szCs w:val="24"/>
        </w:rPr>
      </w:pPr>
      <w:r w:rsidRPr="004C0C25">
        <w:rPr>
          <w:szCs w:val="24"/>
        </w:rPr>
        <w:t xml:space="preserve">агрегация тромбоцитов, индуцированная АДФ, адреналином, ристомицином, </w:t>
      </w:r>
      <w:r w:rsidRPr="004C0C25">
        <w:rPr>
          <w:szCs w:val="24"/>
        </w:rPr>
        <w:lastRenderedPageBreak/>
        <w:t>коллагеном, арахидоновой кислотой – по показаниям;</w:t>
      </w:r>
    </w:p>
    <w:p w14:paraId="17CC983A" w14:textId="77777777" w:rsidR="003E0025" w:rsidRPr="004C0C25" w:rsidRDefault="003E0025" w:rsidP="00CE6C1C">
      <w:pPr>
        <w:pStyle w:val="a6"/>
        <w:widowControl w:val="0"/>
        <w:numPr>
          <w:ilvl w:val="0"/>
          <w:numId w:val="89"/>
        </w:numPr>
        <w:autoSpaceDE w:val="0"/>
        <w:autoSpaceDN w:val="0"/>
        <w:adjustRightInd w:val="0"/>
        <w:spacing w:before="0" w:after="0"/>
        <w:ind w:left="567" w:hanging="567"/>
        <w:rPr>
          <w:szCs w:val="24"/>
        </w:rPr>
      </w:pPr>
      <w:r w:rsidRPr="004C0C25">
        <w:rPr>
          <w:szCs w:val="24"/>
        </w:rPr>
        <w:t xml:space="preserve">активность факторов свертывания крови </w:t>
      </w:r>
      <w:r w:rsidRPr="004C0C25">
        <w:rPr>
          <w:szCs w:val="24"/>
          <w:lang w:val="en-US"/>
        </w:rPr>
        <w:t>II</w:t>
      </w:r>
      <w:r w:rsidRPr="004C0C25">
        <w:rPr>
          <w:szCs w:val="24"/>
        </w:rPr>
        <w:t xml:space="preserve">, </w:t>
      </w:r>
      <w:r w:rsidRPr="004C0C25">
        <w:rPr>
          <w:szCs w:val="24"/>
          <w:lang w:val="en-US"/>
        </w:rPr>
        <w:t>V</w:t>
      </w:r>
      <w:r w:rsidRPr="004C0C25">
        <w:rPr>
          <w:szCs w:val="24"/>
        </w:rPr>
        <w:t xml:space="preserve">, </w:t>
      </w:r>
      <w:r w:rsidRPr="004C0C25">
        <w:rPr>
          <w:szCs w:val="24"/>
          <w:lang w:val="en-US"/>
        </w:rPr>
        <w:t>VII</w:t>
      </w:r>
      <w:r w:rsidRPr="004C0C25">
        <w:rPr>
          <w:szCs w:val="24"/>
        </w:rPr>
        <w:t xml:space="preserve">, </w:t>
      </w:r>
      <w:r w:rsidRPr="004C0C25">
        <w:rPr>
          <w:szCs w:val="24"/>
          <w:lang w:val="en-US"/>
        </w:rPr>
        <w:t>VIII</w:t>
      </w:r>
      <w:r w:rsidRPr="004C0C25">
        <w:rPr>
          <w:szCs w:val="24"/>
        </w:rPr>
        <w:t xml:space="preserve">, </w:t>
      </w:r>
      <w:r w:rsidRPr="004C0C25">
        <w:rPr>
          <w:szCs w:val="24"/>
          <w:lang w:val="en-US"/>
        </w:rPr>
        <w:t>IX</w:t>
      </w:r>
      <w:r w:rsidRPr="004C0C25">
        <w:rPr>
          <w:szCs w:val="24"/>
        </w:rPr>
        <w:t xml:space="preserve">, </w:t>
      </w:r>
      <w:r w:rsidRPr="004C0C25">
        <w:rPr>
          <w:szCs w:val="24"/>
          <w:lang w:val="en-US"/>
        </w:rPr>
        <w:t>X</w:t>
      </w:r>
      <w:r w:rsidRPr="004C0C25">
        <w:rPr>
          <w:szCs w:val="24"/>
        </w:rPr>
        <w:t xml:space="preserve">, </w:t>
      </w:r>
      <w:r w:rsidRPr="004C0C25">
        <w:rPr>
          <w:szCs w:val="24"/>
          <w:lang w:val="en-US"/>
        </w:rPr>
        <w:t>XI</w:t>
      </w:r>
      <w:r w:rsidRPr="004C0C25">
        <w:rPr>
          <w:szCs w:val="24"/>
        </w:rPr>
        <w:t xml:space="preserve">, </w:t>
      </w:r>
      <w:r w:rsidRPr="004C0C25">
        <w:rPr>
          <w:szCs w:val="24"/>
          <w:lang w:val="en-US"/>
        </w:rPr>
        <w:t>XII</w:t>
      </w:r>
      <w:r w:rsidRPr="004C0C25">
        <w:rPr>
          <w:szCs w:val="24"/>
        </w:rPr>
        <w:t xml:space="preserve">, </w:t>
      </w:r>
      <w:r w:rsidRPr="004C0C25">
        <w:rPr>
          <w:szCs w:val="24"/>
          <w:lang w:val="en-US"/>
        </w:rPr>
        <w:t>XIII</w:t>
      </w:r>
      <w:r w:rsidRPr="004C0C25">
        <w:rPr>
          <w:szCs w:val="24"/>
        </w:rPr>
        <w:t xml:space="preserve"> – по показаниям;</w:t>
      </w:r>
    </w:p>
    <w:p w14:paraId="1EF8ABFC" w14:textId="77777777" w:rsidR="003E0025" w:rsidRPr="004C0C25" w:rsidRDefault="003E0025" w:rsidP="00CE6C1C">
      <w:pPr>
        <w:pStyle w:val="a6"/>
        <w:widowControl w:val="0"/>
        <w:numPr>
          <w:ilvl w:val="0"/>
          <w:numId w:val="89"/>
        </w:numPr>
        <w:autoSpaceDE w:val="0"/>
        <w:autoSpaceDN w:val="0"/>
        <w:adjustRightInd w:val="0"/>
        <w:spacing w:before="0" w:after="0"/>
        <w:ind w:left="567" w:hanging="567"/>
        <w:rPr>
          <w:szCs w:val="24"/>
        </w:rPr>
      </w:pPr>
      <w:r w:rsidRPr="004C0C25">
        <w:rPr>
          <w:szCs w:val="24"/>
        </w:rPr>
        <w:t>XIIa-зависимый фибринолиз.</w:t>
      </w:r>
    </w:p>
    <w:p w14:paraId="44EA9DE4" w14:textId="505C5B02" w:rsidR="003E0025" w:rsidRPr="006B7A7D" w:rsidRDefault="003E0025" w:rsidP="003E0025">
      <w:pPr>
        <w:widowControl w:val="0"/>
        <w:autoSpaceDE w:val="0"/>
        <w:autoSpaceDN w:val="0"/>
        <w:adjustRightInd w:val="0"/>
        <w:spacing w:after="0"/>
        <w:ind w:firstLine="567"/>
        <w:rPr>
          <w:szCs w:val="24"/>
        </w:rPr>
      </w:pPr>
      <w:r w:rsidRPr="00227F8D">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w:t>
      </w:r>
      <w:r>
        <w:rPr>
          <w:szCs w:val="24"/>
        </w:rPr>
        <w:t xml:space="preserve"> должно </w:t>
      </w:r>
      <w:r w:rsidRPr="00227F8D">
        <w:rPr>
          <w:szCs w:val="24"/>
        </w:rPr>
        <w:t>проводит</w:t>
      </w:r>
      <w:r>
        <w:rPr>
          <w:szCs w:val="24"/>
        </w:rPr>
        <w:t>ь</w:t>
      </w:r>
      <w:r w:rsidRPr="00227F8D">
        <w:rPr>
          <w:szCs w:val="24"/>
        </w:rPr>
        <w:t xml:space="preserve">ся </w:t>
      </w:r>
      <w:r w:rsidRPr="006E084C">
        <w:rPr>
          <w:szCs w:val="24"/>
        </w:rPr>
        <w:t>не позднее</w:t>
      </w:r>
      <w:r>
        <w:rPr>
          <w:szCs w:val="24"/>
        </w:rPr>
        <w:t xml:space="preserve"> 2-х часов после забора крови. </w:t>
      </w:r>
      <w:r w:rsidRPr="00227F8D">
        <w:rPr>
          <w:szCs w:val="24"/>
        </w:rPr>
        <w:t>Достоверность результатов агрегабельности тромбоцитов можно оценить только при содержании в крови тромбоцитов ≥</w:t>
      </w:r>
      <w:r w:rsidRPr="00C15B82">
        <w:rPr>
          <w:szCs w:val="24"/>
        </w:rPr>
        <w:t xml:space="preserve"> </w:t>
      </w:r>
      <w:r w:rsidRPr="00227F8D">
        <w:rPr>
          <w:szCs w:val="24"/>
        </w:rPr>
        <w:t>100</w:t>
      </w:r>
      <w:r>
        <w:rPr>
          <w:szCs w:val="24"/>
        </w:rPr>
        <w:t>х10</w:t>
      </w:r>
      <w:r>
        <w:rPr>
          <w:szCs w:val="24"/>
          <w:vertAlign w:val="superscript"/>
        </w:rPr>
        <w:t>9</w:t>
      </w:r>
      <w:r>
        <w:rPr>
          <w:szCs w:val="24"/>
        </w:rPr>
        <w:t>/л</w:t>
      </w:r>
      <w:r w:rsidRPr="00227F8D">
        <w:rPr>
          <w:szCs w:val="24"/>
        </w:rPr>
        <w:t>.</w:t>
      </w:r>
    </w:p>
    <w:p w14:paraId="79D2EF38" w14:textId="77777777" w:rsidR="003E0025" w:rsidRPr="000E3106" w:rsidRDefault="003E0025" w:rsidP="003E0025">
      <w:pPr>
        <w:autoSpaceDE w:val="0"/>
        <w:autoSpaceDN w:val="0"/>
        <w:adjustRightInd w:val="0"/>
        <w:spacing w:after="0"/>
        <w:ind w:firstLine="709"/>
        <w:rPr>
          <w:szCs w:val="24"/>
        </w:rPr>
      </w:pPr>
      <w:r w:rsidRPr="00A44C0D">
        <w:rPr>
          <w:b/>
          <w:szCs w:val="24"/>
        </w:rPr>
        <w:t>4.</w:t>
      </w:r>
      <w:r w:rsidRPr="000E3106">
        <w:rPr>
          <w:rStyle w:val="ac"/>
          <w:rFonts w:eastAsia="Times New Roman"/>
          <w:szCs w:val="24"/>
        </w:rPr>
        <w:t xml:space="preserve"> Инструментальная диагностика. </w:t>
      </w:r>
    </w:p>
    <w:p w14:paraId="2C30330E" w14:textId="77777777" w:rsidR="003E0025" w:rsidRPr="000E3106" w:rsidRDefault="003E0025" w:rsidP="003E0025">
      <w:pPr>
        <w:pStyle w:val="af4"/>
        <w:spacing w:line="360" w:lineRule="auto"/>
        <w:ind w:firstLine="708"/>
        <w:contextualSpacing/>
        <w:rPr>
          <w:sz w:val="24"/>
          <w:szCs w:val="24"/>
        </w:rPr>
      </w:pPr>
      <w:r w:rsidRPr="000E3106">
        <w:rPr>
          <w:sz w:val="24"/>
          <w:szCs w:val="24"/>
        </w:rPr>
        <w:t xml:space="preserve">Рекомендуется 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w:t>
      </w:r>
      <w:r>
        <w:rPr>
          <w:sz w:val="24"/>
          <w:szCs w:val="24"/>
        </w:rPr>
        <w:t>позволяет мониторировать проводимую терапию</w:t>
      </w:r>
      <w:r w:rsidRPr="000E3106">
        <w:rPr>
          <w:sz w:val="24"/>
          <w:szCs w:val="24"/>
        </w:rPr>
        <w:t xml:space="preserve"> геморрагического синдрома.</w:t>
      </w:r>
    </w:p>
    <w:p w14:paraId="50235D9A" w14:textId="6E401632" w:rsidR="003E0025" w:rsidRPr="000E3106" w:rsidRDefault="003E0025" w:rsidP="003E0025">
      <w:pPr>
        <w:pStyle w:val="af4"/>
        <w:spacing w:line="360" w:lineRule="auto"/>
        <w:ind w:firstLine="708"/>
        <w:contextualSpacing/>
        <w:rPr>
          <w:sz w:val="24"/>
          <w:szCs w:val="24"/>
        </w:rPr>
      </w:pPr>
      <w:r w:rsidRPr="000E3106">
        <w:rPr>
          <w:sz w:val="24"/>
          <w:szCs w:val="24"/>
        </w:rPr>
        <w:t>По показаниям 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001C0EE0">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w:t>
      </w:r>
    </w:p>
    <w:p w14:paraId="77CABBA7" w14:textId="77777777" w:rsidR="003E0025" w:rsidRPr="00C7304C" w:rsidRDefault="003E0025" w:rsidP="00CE6C1C">
      <w:pPr>
        <w:pStyle w:val="a6"/>
        <w:numPr>
          <w:ilvl w:val="0"/>
          <w:numId w:val="90"/>
        </w:numPr>
        <w:spacing w:before="0" w:after="200"/>
        <w:rPr>
          <w:rFonts w:eastAsia="Times New Roman"/>
          <w:b/>
          <w:szCs w:val="24"/>
          <w:lang w:eastAsia="ru-RU"/>
        </w:rPr>
      </w:pPr>
      <w:r>
        <w:rPr>
          <w:rFonts w:eastAsia="Times New Roman"/>
          <w:b/>
          <w:szCs w:val="24"/>
          <w:lang w:eastAsia="ru-RU"/>
        </w:rPr>
        <w:t>Медикаментозная терапия</w:t>
      </w:r>
      <w:r w:rsidRPr="00C7304C">
        <w:rPr>
          <w:rFonts w:eastAsia="Times New Roman"/>
          <w:b/>
          <w:szCs w:val="24"/>
          <w:lang w:eastAsia="ru-RU"/>
        </w:rPr>
        <w:t>.</w:t>
      </w:r>
    </w:p>
    <w:p w14:paraId="378DE649" w14:textId="77777777" w:rsidR="003E0025" w:rsidRPr="005600F6" w:rsidRDefault="003E0025" w:rsidP="003E0025">
      <w:pPr>
        <w:ind w:firstLine="567"/>
        <w:rPr>
          <w:rFonts w:eastAsia="Times New Roman"/>
          <w:szCs w:val="24"/>
          <w:u w:val="single"/>
          <w:lang w:eastAsia="ru-RU"/>
        </w:rPr>
      </w:pPr>
      <w:r w:rsidRPr="005600F6">
        <w:rPr>
          <w:rFonts w:eastAsia="Times New Roman"/>
          <w:szCs w:val="24"/>
          <w:u w:val="single"/>
          <w:lang w:eastAsia="ru-RU"/>
        </w:rPr>
        <w:t>5.1. Геморрагические осложнения при проведении антикоагулянтной терапии</w:t>
      </w:r>
    </w:p>
    <w:p w14:paraId="59C858A8" w14:textId="77777777" w:rsidR="003E0025" w:rsidRPr="00C731E3" w:rsidRDefault="003E0025" w:rsidP="001C0EE0">
      <w:pPr>
        <w:spacing w:before="0" w:after="0"/>
        <w:ind w:firstLine="567"/>
        <w:rPr>
          <w:rFonts w:eastAsia="Times New Roman"/>
          <w:szCs w:val="24"/>
          <w:lang w:eastAsia="ru-RU"/>
        </w:rPr>
      </w:pPr>
      <w:r w:rsidRPr="00C731E3">
        <w:rPr>
          <w:rFonts w:eastAsia="Times New Roman"/>
          <w:szCs w:val="24"/>
          <w:lang w:eastAsia="ru-RU"/>
        </w:rPr>
        <w:t xml:space="preserve">Тяжелые </w:t>
      </w:r>
      <w:r w:rsidRPr="005600F6">
        <w:rPr>
          <w:rFonts w:eastAsia="Times New Roman"/>
          <w:szCs w:val="24"/>
          <w:lang w:eastAsia="ru-RU"/>
        </w:rPr>
        <w:t xml:space="preserve">геморрагические осложнения при проведении антикоагулянтной терапии </w:t>
      </w:r>
      <w:r w:rsidRPr="00C731E3">
        <w:rPr>
          <w:rFonts w:eastAsia="Times New Roman"/>
          <w:szCs w:val="24"/>
          <w:lang w:eastAsia="ru-RU"/>
        </w:rPr>
        <w:t>диктуют необходимость применения антидотов. При передозировке гепаринов в качестве антидота используют протамина сульфат: 1 мг его нейтрализует 80</w:t>
      </w:r>
      <w:r w:rsidRPr="00C731E3">
        <w:rPr>
          <w:i/>
          <w:szCs w:val="24"/>
        </w:rPr>
        <w:t>—</w:t>
      </w:r>
      <w:r>
        <w:rPr>
          <w:rFonts w:eastAsia="Times New Roman"/>
          <w:szCs w:val="24"/>
          <w:lang w:eastAsia="ru-RU"/>
        </w:rPr>
        <w:t>120 Е</w:t>
      </w:r>
      <w:r w:rsidRPr="00C731E3">
        <w:rPr>
          <w:rFonts w:eastAsia="Times New Roman"/>
          <w:szCs w:val="24"/>
          <w:lang w:eastAsia="ru-RU"/>
        </w:rPr>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szCs w:val="24"/>
        </w:rPr>
        <w:t>—</w:t>
      </w:r>
      <w:r w:rsidRPr="00C731E3">
        <w:rPr>
          <w:rFonts w:eastAsia="Times New Roman"/>
          <w:szCs w:val="24"/>
          <w:lang w:eastAsia="ru-RU"/>
        </w:rPr>
        <w:t xml:space="preserve">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w:t>
      </w:r>
      <w:r w:rsidRPr="00C731E3">
        <w:rPr>
          <w:rFonts w:eastAsia="Times New Roman"/>
          <w:szCs w:val="24"/>
          <w:lang w:eastAsia="ru-RU"/>
        </w:rPr>
        <w:lastRenderedPageBreak/>
        <w:t>активность. Если НФГ вводился в/в капельно, необходимо прекратить его инфузию и ввести 25</w:t>
      </w:r>
      <w:r w:rsidRPr="00C731E3">
        <w:rPr>
          <w:i/>
          <w:szCs w:val="24"/>
        </w:rPr>
        <w:t>—</w:t>
      </w:r>
      <w:r w:rsidRPr="00C731E3">
        <w:rPr>
          <w:rFonts w:eastAsia="Times New Roman"/>
          <w:szCs w:val="24"/>
          <w:lang w:eastAsia="ru-RU"/>
        </w:rPr>
        <w:t>30 мг протамина сульфата.</w:t>
      </w:r>
    </w:p>
    <w:p w14:paraId="75FE1293" w14:textId="77777777" w:rsidR="003E0025" w:rsidRDefault="003E0025" w:rsidP="001C0EE0">
      <w:pPr>
        <w:spacing w:before="0" w:after="0"/>
        <w:ind w:firstLine="567"/>
        <w:rPr>
          <w:rFonts w:eastAsia="Times New Roman"/>
          <w:szCs w:val="24"/>
          <w:lang w:eastAsia="ru-RU"/>
        </w:rPr>
      </w:pPr>
      <w:r w:rsidRPr="00C731E3">
        <w:rPr>
          <w:rFonts w:eastAsia="Times New Roman"/>
          <w:szCs w:val="24"/>
          <w:lang w:eastAsia="ru-RU"/>
        </w:rPr>
        <w:t>При передозировке варфарина и значительном увеличении МНО (больше 3,5</w:t>
      </w:r>
      <w:r w:rsidRPr="00C731E3">
        <w:rPr>
          <w:i/>
          <w:szCs w:val="24"/>
        </w:rPr>
        <w:t>—</w:t>
      </w:r>
      <w:r w:rsidRPr="00C731E3">
        <w:rPr>
          <w:rFonts w:eastAsia="Times New Roman"/>
          <w:szCs w:val="24"/>
          <w:lang w:eastAsia="ru-RU"/>
        </w:rPr>
        <w:t>4) без геморрагических проявлений корректируют дозу варфарина. Назначают препараты витамина К</w:t>
      </w:r>
      <w:r w:rsidRPr="00C731E3">
        <w:rPr>
          <w:rFonts w:eastAsia="Times New Roman"/>
          <w:szCs w:val="24"/>
          <w:vertAlign w:val="subscript"/>
          <w:lang w:eastAsia="ru-RU"/>
        </w:rPr>
        <w:t>1</w:t>
      </w:r>
      <w:r w:rsidRPr="00C731E3">
        <w:rPr>
          <w:rFonts w:eastAsia="Times New Roman"/>
          <w:szCs w:val="24"/>
          <w:lang w:eastAsia="ru-RU"/>
        </w:rPr>
        <w:t>.</w:t>
      </w:r>
      <w:r>
        <w:rPr>
          <w:rFonts w:eastAsia="Times New Roman"/>
          <w:szCs w:val="24"/>
          <w:lang w:eastAsia="ru-RU"/>
        </w:rPr>
        <w:t xml:space="preserve"> </w:t>
      </w:r>
      <w:r w:rsidRPr="00C731E3">
        <w:rPr>
          <w:rFonts w:eastAsia="Times New Roman"/>
          <w:szCs w:val="24"/>
          <w:lang w:eastAsia="ru-RU"/>
        </w:rPr>
        <w:t>Для купирования геморрагического синдрома при передозировке варфарина используют концентрат</w:t>
      </w:r>
      <w:r>
        <w:rPr>
          <w:rFonts w:eastAsia="Times New Roman"/>
          <w:szCs w:val="24"/>
          <w:lang w:eastAsia="ru-RU"/>
        </w:rPr>
        <w:t>ы</w:t>
      </w:r>
      <w:r w:rsidRPr="00C731E3">
        <w:rPr>
          <w:rFonts w:eastAsia="Times New Roman"/>
          <w:szCs w:val="24"/>
          <w:lang w:eastAsia="ru-RU"/>
        </w:rPr>
        <w:t xml:space="preserve"> факторов </w:t>
      </w:r>
      <w:r>
        <w:rPr>
          <w:rFonts w:eastAsia="Times New Roman"/>
          <w:szCs w:val="24"/>
          <w:lang w:eastAsia="ru-RU"/>
        </w:rPr>
        <w:t xml:space="preserve">протромбинового комплекса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VIIa</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sidRPr="00084FAC">
        <w:rPr>
          <w:rFonts w:eastAsia="Times New Roman"/>
          <w:szCs w:val="24"/>
          <w:lang w:eastAsia="ru-RU"/>
        </w:rPr>
        <w:t>)</w:t>
      </w:r>
      <w:r>
        <w:rPr>
          <w:rFonts w:eastAsia="Times New Roman"/>
          <w:szCs w:val="24"/>
          <w:lang w:eastAsia="ru-RU"/>
        </w:rPr>
        <w:t>, которые</w:t>
      </w:r>
      <w:r w:rsidRPr="00C731E3">
        <w:rPr>
          <w:rFonts w:eastAsia="Times New Roman"/>
          <w:szCs w:val="24"/>
          <w:lang w:eastAsia="ru-RU"/>
        </w:rPr>
        <w:t xml:space="preserve"> вводят в/в в дозе </w:t>
      </w:r>
      <w:r>
        <w:rPr>
          <w:rFonts w:eastAsia="Times New Roman"/>
          <w:szCs w:val="24"/>
          <w:lang w:eastAsia="ru-RU"/>
        </w:rPr>
        <w:t>20-50 МЕ/кг массы тела пациента</w:t>
      </w:r>
      <w:r w:rsidRPr="00C731E3">
        <w:rPr>
          <w:rFonts w:eastAsia="Times New Roman"/>
          <w:szCs w:val="24"/>
          <w:lang w:eastAsia="ru-RU"/>
        </w:rPr>
        <w:t xml:space="preserve">. Альтернативой введения </w:t>
      </w:r>
      <w:r>
        <w:rPr>
          <w:rFonts w:eastAsia="Times New Roman"/>
          <w:szCs w:val="24"/>
          <w:lang w:eastAsia="ru-RU"/>
        </w:rPr>
        <w:t>концентратов факторов протромбинового комплекса</w:t>
      </w:r>
      <w:r w:rsidRPr="00C731E3">
        <w:rPr>
          <w:rFonts w:eastAsia="Times New Roman"/>
          <w:szCs w:val="24"/>
          <w:lang w:eastAsia="ru-RU"/>
        </w:rPr>
        <w:t xml:space="preserve"> является </w:t>
      </w:r>
      <w:r>
        <w:rPr>
          <w:rFonts w:eastAsia="Times New Roman"/>
          <w:szCs w:val="24"/>
          <w:lang w:eastAsia="ru-RU"/>
        </w:rPr>
        <w:t>свежезамороженная плазма (</w:t>
      </w:r>
      <w:r w:rsidRPr="00C731E3">
        <w:rPr>
          <w:rFonts w:eastAsia="Times New Roman"/>
          <w:szCs w:val="24"/>
          <w:lang w:eastAsia="ru-RU"/>
        </w:rPr>
        <w:t>СЗП</w:t>
      </w:r>
      <w:r>
        <w:rPr>
          <w:rFonts w:eastAsia="Times New Roman"/>
          <w:szCs w:val="24"/>
          <w:lang w:eastAsia="ru-RU"/>
        </w:rPr>
        <w:t>)</w:t>
      </w:r>
      <w:r w:rsidRPr="00C731E3">
        <w:rPr>
          <w:rFonts w:eastAsia="Times New Roman"/>
          <w:szCs w:val="24"/>
          <w:lang w:eastAsia="ru-RU"/>
        </w:rPr>
        <w:t xml:space="preserve"> в дозе 20</w:t>
      </w:r>
      <w:r w:rsidRPr="00C731E3">
        <w:rPr>
          <w:i/>
          <w:szCs w:val="24"/>
        </w:rPr>
        <w:t>—</w:t>
      </w:r>
      <w:r w:rsidRPr="00C731E3">
        <w:rPr>
          <w:rFonts w:eastAsia="Times New Roman"/>
          <w:szCs w:val="24"/>
          <w:lang w:eastAsia="ru-RU"/>
        </w:rPr>
        <w:t>25 мл</w:t>
      </w:r>
      <w:r>
        <w:rPr>
          <w:rFonts w:eastAsia="Times New Roman"/>
          <w:szCs w:val="24"/>
          <w:lang w:eastAsia="ru-RU"/>
        </w:rPr>
        <w:t>/</w:t>
      </w:r>
      <w:r w:rsidRPr="00C731E3">
        <w:rPr>
          <w:rFonts w:eastAsia="Times New Roman"/>
          <w:szCs w:val="24"/>
          <w:lang w:eastAsia="ru-RU"/>
        </w:rPr>
        <w:t>кг массы тела. При тяжелых кровотечениях СЗП можно вводить в дозе 30</w:t>
      </w:r>
      <w:r w:rsidRPr="00C731E3">
        <w:rPr>
          <w:i/>
          <w:szCs w:val="24"/>
        </w:rPr>
        <w:t>—</w:t>
      </w:r>
      <w:r w:rsidRPr="00C731E3">
        <w:rPr>
          <w:rFonts w:eastAsia="Times New Roman"/>
          <w:szCs w:val="24"/>
          <w:lang w:eastAsia="ru-RU"/>
        </w:rPr>
        <w:t xml:space="preserve">45 мл на кг массы тела. </w:t>
      </w:r>
      <w:r>
        <w:rPr>
          <w:rFonts w:eastAsia="Times New Roman"/>
          <w:szCs w:val="24"/>
          <w:lang w:eastAsia="ru-RU"/>
        </w:rPr>
        <w:t>Для купирования геморрагического синдрома в некоторых случаях и</w:t>
      </w:r>
      <w:r w:rsidRPr="00C731E3">
        <w:rPr>
          <w:rFonts w:eastAsia="Times New Roman"/>
          <w:szCs w:val="24"/>
          <w:lang w:eastAsia="ru-RU"/>
        </w:rPr>
        <w:t>спользуют также и эптаког альфа (активированный).</w:t>
      </w:r>
    </w:p>
    <w:p w14:paraId="2F1B80AC" w14:textId="77777777" w:rsidR="003E0025" w:rsidRDefault="003E0025" w:rsidP="001C0EE0">
      <w:pPr>
        <w:spacing w:before="0" w:after="0"/>
        <w:ind w:firstLine="567"/>
        <w:rPr>
          <w:rFonts w:eastAsia="Times New Roman"/>
          <w:szCs w:val="24"/>
          <w:lang w:eastAsia="ru-RU"/>
        </w:rPr>
      </w:pPr>
      <w:r>
        <w:rPr>
          <w:rFonts w:eastAsia="Times New Roman"/>
          <w:szCs w:val="24"/>
          <w:lang w:eastAsia="ru-RU"/>
        </w:rPr>
        <w:t xml:space="preserve">При передозировке прямых ингибиторов фактора свертывания крови </w:t>
      </w:r>
      <w:r>
        <w:rPr>
          <w:rFonts w:eastAsia="Times New Roman"/>
          <w:szCs w:val="24"/>
          <w:lang w:val="en-US" w:eastAsia="ru-RU"/>
        </w:rPr>
        <w:t>Xa</w:t>
      </w:r>
      <w:r>
        <w:rPr>
          <w:rFonts w:eastAsia="Times New Roman"/>
          <w:szCs w:val="24"/>
          <w:lang w:eastAsia="ru-RU"/>
        </w:rP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4D241648" w14:textId="77777777" w:rsidR="003E0025" w:rsidRDefault="003E0025" w:rsidP="001C0EE0">
      <w:pPr>
        <w:spacing w:before="0" w:after="0"/>
        <w:ind w:firstLine="567"/>
        <w:rPr>
          <w:rFonts w:eastAsia="Times New Roman"/>
          <w:szCs w:val="24"/>
          <w:lang w:eastAsia="ru-RU"/>
        </w:rPr>
      </w:pPr>
      <w:r>
        <w:rPr>
          <w:rFonts w:eastAsia="Times New Roman"/>
          <w:szCs w:val="24"/>
          <w:lang w:eastAsia="ru-RU"/>
        </w:rPr>
        <w:t xml:space="preserve">Антидот дабигатрана этексилата – </w:t>
      </w:r>
      <w:r w:rsidRPr="009F787D">
        <w:rPr>
          <w:rFonts w:eastAsia="Times New Roman"/>
          <w:szCs w:val="24"/>
          <w:lang w:eastAsia="ru-RU"/>
        </w:rPr>
        <w:t>идаруцизумаб</w:t>
      </w:r>
      <w:r>
        <w:rPr>
          <w:rFonts w:eastAsia="Times New Roman"/>
          <w:szCs w:val="24"/>
          <w:lang w:eastAsia="ru-RU"/>
        </w:rPr>
        <w:t>: вводится по 2,5 мг в/в дважды с интервалом в 15 мин.</w:t>
      </w:r>
    </w:p>
    <w:p w14:paraId="7C77B327" w14:textId="77777777" w:rsidR="003E0025" w:rsidRPr="00C731E3" w:rsidRDefault="003E0025" w:rsidP="001C0EE0">
      <w:pPr>
        <w:spacing w:before="0" w:after="0"/>
        <w:ind w:firstLine="567"/>
        <w:rPr>
          <w:rFonts w:eastAsia="Times New Roman"/>
          <w:szCs w:val="24"/>
          <w:lang w:eastAsia="ru-RU"/>
        </w:rPr>
      </w:pPr>
      <w:r>
        <w:rPr>
          <w:rFonts w:eastAsia="Times New Roman"/>
          <w:szCs w:val="24"/>
          <w:lang w:eastAsia="ru-RU"/>
        </w:rPr>
        <w:t xml:space="preserve">Разработан универсальный антидот для всех ПОАК и гепаринов – </w:t>
      </w:r>
      <w:r w:rsidRPr="009F787D">
        <w:rPr>
          <w:rFonts w:eastAsia="Times New Roman"/>
          <w:szCs w:val="24"/>
          <w:lang w:eastAsia="ru-RU"/>
        </w:rPr>
        <w:t>цирапарантаг</w:t>
      </w:r>
      <w:r>
        <w:rPr>
          <w:rFonts w:eastAsia="Times New Roman"/>
          <w:szCs w:val="24"/>
          <w:lang w:eastAsia="ru-RU"/>
        </w:rPr>
        <w:t xml:space="preserve"> – вводится однократно 100,0 мг в/в.</w:t>
      </w:r>
    </w:p>
    <w:p w14:paraId="1720C7B2" w14:textId="77777777" w:rsidR="003E0025" w:rsidRDefault="003E0025" w:rsidP="001C0EE0">
      <w:pPr>
        <w:spacing w:before="0" w:after="0"/>
        <w:ind w:firstLine="567"/>
        <w:rPr>
          <w:rFonts w:eastAsia="Times New Roman"/>
          <w:szCs w:val="24"/>
          <w:lang w:eastAsia="ru-RU"/>
        </w:rPr>
      </w:pPr>
      <w:r w:rsidRPr="00C731E3">
        <w:rPr>
          <w:rFonts w:eastAsia="Times New Roman"/>
          <w:szCs w:val="24"/>
          <w:lang w:eastAsia="ru-RU"/>
        </w:rPr>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rPr>
          <w:rFonts w:eastAsia="Times New Roman"/>
          <w:szCs w:val="24"/>
          <w:lang w:eastAsia="ru-RU"/>
        </w:rPr>
        <w:t>у каждого конкретного больного.</w:t>
      </w:r>
    </w:p>
    <w:p w14:paraId="5F99BA20" w14:textId="0B0EC8E9" w:rsidR="003E0025" w:rsidRPr="001C0EE0" w:rsidRDefault="001C0EE0" w:rsidP="001C0EE0">
      <w:pPr>
        <w:spacing w:before="0" w:after="0"/>
        <w:ind w:firstLine="567"/>
        <w:rPr>
          <w:rFonts w:eastAsia="Times New Roman"/>
          <w:szCs w:val="24"/>
          <w:lang w:eastAsia="ru-RU"/>
        </w:rPr>
      </w:pPr>
      <w:r w:rsidRPr="001C0EE0">
        <w:rPr>
          <w:rFonts w:eastAsia="Times New Roman"/>
          <w:szCs w:val="24"/>
          <w:lang w:eastAsia="ru-RU"/>
        </w:rPr>
        <w:t xml:space="preserve">5.2 </w:t>
      </w:r>
      <w:r w:rsidR="003E0025" w:rsidRPr="001C0EE0">
        <w:rPr>
          <w:rFonts w:eastAsia="Times New Roman"/>
          <w:szCs w:val="24"/>
          <w:lang w:eastAsia="ru-RU"/>
        </w:rPr>
        <w:t>Геморрагический синдром у пациентов с гематологическими заболеваниями в экстренных ситуациях</w:t>
      </w:r>
    </w:p>
    <w:p w14:paraId="27863BE3" w14:textId="77777777" w:rsidR="003E0025" w:rsidRDefault="003E0025" w:rsidP="001C0EE0">
      <w:pPr>
        <w:spacing w:before="0" w:after="0"/>
        <w:ind w:firstLine="567"/>
        <w:rPr>
          <w:rFonts w:eastAsia="Times New Roman"/>
          <w:szCs w:val="24"/>
          <w:lang w:eastAsia="ru-RU"/>
        </w:rPr>
      </w:pPr>
      <w:r>
        <w:rPr>
          <w:rFonts w:eastAsia="Times New Roman"/>
          <w:szCs w:val="24"/>
          <w:lang w:eastAsia="ru-RU"/>
        </w:rPr>
        <w:t>В случае развития геморрагического синдрома у пациентов с гематологическими заболеваниями в экстренных ситуациях используются по показаниям:</w:t>
      </w:r>
    </w:p>
    <w:p w14:paraId="1ECC1DA8" w14:textId="5C658CD2" w:rsidR="003E0025" w:rsidRDefault="003E0025" w:rsidP="001C0EE0">
      <w:pPr>
        <w:spacing w:before="0" w:after="0"/>
        <w:rPr>
          <w:rFonts w:eastAsia="Times New Roman"/>
          <w:szCs w:val="24"/>
          <w:lang w:eastAsia="ru-RU"/>
        </w:rPr>
      </w:pPr>
      <w:r>
        <w:rPr>
          <w:rFonts w:eastAsia="Times New Roman"/>
          <w:szCs w:val="24"/>
          <w:lang w:eastAsia="ru-RU"/>
        </w:rPr>
        <w:tab/>
      </w:r>
      <w:r w:rsidR="001C0EE0">
        <w:rPr>
          <w:rFonts w:eastAsia="Times New Roman"/>
          <w:szCs w:val="24"/>
          <w:lang w:eastAsia="ru-RU"/>
        </w:rPr>
        <w:t>1</w:t>
      </w:r>
      <w:r>
        <w:rPr>
          <w:rFonts w:eastAsia="Times New Roman"/>
          <w:szCs w:val="24"/>
          <w:lang w:eastAsia="ru-RU"/>
        </w:rPr>
        <w:t>) Трансфузии компонентов крови (дозы и режимы введения зависят от ситуации):</w:t>
      </w:r>
    </w:p>
    <w:p w14:paraId="179A6BFB" w14:textId="77777777" w:rsidR="003E0025" w:rsidRDefault="003E0025" w:rsidP="001C0EE0">
      <w:pPr>
        <w:spacing w:before="0" w:after="0"/>
        <w:rPr>
          <w:rFonts w:eastAsia="Times New Roman"/>
          <w:szCs w:val="24"/>
          <w:lang w:eastAsia="ru-RU"/>
        </w:rPr>
      </w:pPr>
      <w:r>
        <w:rPr>
          <w:rFonts w:eastAsia="Times New Roman"/>
          <w:szCs w:val="24"/>
          <w:lang w:eastAsia="ru-RU"/>
        </w:rPr>
        <w:tab/>
        <w:t>- СЗП;</w:t>
      </w:r>
    </w:p>
    <w:p w14:paraId="1A2D4DA2" w14:textId="77777777" w:rsidR="003E0025" w:rsidRDefault="003E0025" w:rsidP="001C0EE0">
      <w:pPr>
        <w:spacing w:before="0" w:after="0"/>
        <w:rPr>
          <w:rFonts w:eastAsia="Times New Roman"/>
          <w:szCs w:val="24"/>
          <w:lang w:eastAsia="ru-RU"/>
        </w:rPr>
      </w:pPr>
      <w:r>
        <w:rPr>
          <w:rFonts w:eastAsia="Times New Roman"/>
          <w:szCs w:val="24"/>
          <w:lang w:eastAsia="ru-RU"/>
        </w:rPr>
        <w:tab/>
        <w:t>- криопреципитат;</w:t>
      </w:r>
    </w:p>
    <w:p w14:paraId="57080456" w14:textId="77777777" w:rsidR="003E0025" w:rsidRDefault="003E0025" w:rsidP="001C0EE0">
      <w:pPr>
        <w:spacing w:before="0" w:after="0"/>
        <w:rPr>
          <w:rFonts w:eastAsia="Times New Roman"/>
          <w:szCs w:val="24"/>
          <w:lang w:eastAsia="ru-RU"/>
        </w:rPr>
      </w:pPr>
      <w:r>
        <w:rPr>
          <w:rFonts w:eastAsia="Times New Roman"/>
          <w:szCs w:val="24"/>
          <w:lang w:eastAsia="ru-RU"/>
        </w:rPr>
        <w:tab/>
        <w:t>- концентрат нативной плазмы;</w:t>
      </w:r>
    </w:p>
    <w:p w14:paraId="699B31D4" w14:textId="77777777" w:rsidR="003E0025" w:rsidRDefault="003E0025" w:rsidP="001C0EE0">
      <w:pPr>
        <w:spacing w:before="0" w:after="0"/>
        <w:rPr>
          <w:rFonts w:eastAsia="Times New Roman"/>
          <w:szCs w:val="24"/>
          <w:lang w:eastAsia="ru-RU"/>
        </w:rPr>
      </w:pPr>
      <w:r>
        <w:rPr>
          <w:rFonts w:eastAsia="Times New Roman"/>
          <w:szCs w:val="24"/>
          <w:lang w:eastAsia="ru-RU"/>
        </w:rPr>
        <w:tab/>
        <w:t>- тромбоконцентрат.</w:t>
      </w:r>
    </w:p>
    <w:p w14:paraId="4BDE9AE4" w14:textId="098AB5D7" w:rsidR="003E0025" w:rsidRPr="00A070A3" w:rsidRDefault="001C0EE0" w:rsidP="001C0EE0">
      <w:pPr>
        <w:spacing w:before="0" w:after="0"/>
        <w:ind w:firstLine="567"/>
        <w:rPr>
          <w:rFonts w:eastAsia="Times New Roman"/>
          <w:szCs w:val="24"/>
          <w:lang w:eastAsia="ru-RU"/>
        </w:rPr>
      </w:pPr>
      <w:r>
        <w:rPr>
          <w:rFonts w:eastAsia="Times New Roman"/>
          <w:szCs w:val="24"/>
          <w:lang w:eastAsia="ru-RU"/>
        </w:rPr>
        <w:lastRenderedPageBreak/>
        <w:t>2</w:t>
      </w:r>
      <w:r w:rsidR="003E0025">
        <w:rPr>
          <w:rFonts w:eastAsia="Times New Roman"/>
          <w:szCs w:val="24"/>
          <w:lang w:eastAsia="ru-RU"/>
        </w:rPr>
        <w:t xml:space="preserve">) Антифибринолитические препараты: транексамовая кислота по 750 мг х 2-3 раза в сут </w:t>
      </w:r>
      <w:r w:rsidR="003E0025">
        <w:rPr>
          <w:rFonts w:eastAsia="Times New Roman"/>
          <w:szCs w:val="24"/>
          <w:lang w:val="en-US" w:eastAsia="ru-RU"/>
        </w:rPr>
        <w:t>per</w:t>
      </w:r>
      <w:r w:rsidR="003E0025" w:rsidRPr="00A070A3">
        <w:rPr>
          <w:rFonts w:eastAsia="Times New Roman"/>
          <w:szCs w:val="24"/>
          <w:lang w:eastAsia="ru-RU"/>
        </w:rPr>
        <w:t xml:space="preserve"> </w:t>
      </w:r>
      <w:r w:rsidR="003E0025">
        <w:rPr>
          <w:rFonts w:eastAsia="Times New Roman"/>
          <w:szCs w:val="24"/>
          <w:lang w:val="en-US" w:eastAsia="ru-RU"/>
        </w:rPr>
        <w:t>os</w:t>
      </w:r>
      <w:r w:rsidR="003E0025">
        <w:rPr>
          <w:rFonts w:eastAsia="Times New Roman"/>
          <w:szCs w:val="24"/>
          <w:lang w:eastAsia="ru-RU"/>
        </w:rPr>
        <w:t xml:space="preserve"> или 10-15 мг/кг массы тела пациента в/в каждые 8 часов до купирования кровотечения.</w:t>
      </w:r>
    </w:p>
    <w:p w14:paraId="4A8BB413" w14:textId="77777777" w:rsidR="003E0025" w:rsidRPr="00212350" w:rsidRDefault="003E0025" w:rsidP="001C0EE0">
      <w:pPr>
        <w:pStyle w:val="a4"/>
        <w:spacing w:before="0" w:beforeAutospacing="0" w:after="0" w:afterAutospacing="0" w:line="360" w:lineRule="auto"/>
        <w:jc w:val="both"/>
        <w:rPr>
          <w:rFonts w:eastAsia="Calibri"/>
          <w:b/>
          <w:i/>
        </w:rPr>
      </w:pPr>
      <w:r w:rsidRPr="00212350">
        <w:rPr>
          <w:b/>
          <w:i/>
        </w:rPr>
        <w:t>Список ли</w:t>
      </w:r>
      <w:r>
        <w:rPr>
          <w:rFonts w:eastAsia="Calibri"/>
          <w:b/>
          <w:i/>
        </w:rPr>
        <w:t>тературы</w:t>
      </w:r>
    </w:p>
    <w:p w14:paraId="6C8808CD" w14:textId="296EB580" w:rsidR="003E0025" w:rsidRPr="007A2960" w:rsidRDefault="003E0025" w:rsidP="001C0EE0">
      <w:pPr>
        <w:pStyle w:val="aff3"/>
        <w:spacing w:after="0" w:line="360" w:lineRule="auto"/>
        <w:ind w:left="567" w:hanging="567"/>
        <w:jc w:val="both"/>
        <w:rPr>
          <w:i w:val="0"/>
          <w:shd w:val="clear" w:color="auto" w:fill="FFFFFF"/>
          <w:lang w:val="ru-RU"/>
        </w:rPr>
      </w:pPr>
      <w:r w:rsidRPr="007A2960">
        <w:rPr>
          <w:i w:val="0"/>
          <w:lang w:val="ru-RU"/>
        </w:rPr>
        <w:t xml:space="preserve">1. Савченко В. Г. </w:t>
      </w:r>
      <w:r>
        <w:rPr>
          <w:i w:val="0"/>
          <w:lang w:val="ru-RU"/>
        </w:rPr>
        <w:t xml:space="preserve">и </w:t>
      </w:r>
      <w:r w:rsidRPr="007A2960">
        <w:rPr>
          <w:i w:val="0"/>
          <w:lang w:val="ru-RU"/>
        </w:rPr>
        <w:t xml:space="preserve">соавт. </w:t>
      </w:r>
      <w:r w:rsidRPr="007A2960">
        <w:rPr>
          <w:i w:val="0"/>
          <w:shd w:val="clear" w:color="auto" w:fill="FFFFFF"/>
          <w:lang w:val="ru-RU"/>
        </w:rPr>
        <w:t>Алгоритмы диагностики и протоколы лечения заболеваний системы крови. Том</w:t>
      </w:r>
      <w:r w:rsidRPr="007A2960">
        <w:rPr>
          <w:i w:val="0"/>
          <w:shd w:val="clear" w:color="auto" w:fill="FFFFFF"/>
        </w:rPr>
        <w:t> </w:t>
      </w:r>
      <w:r w:rsidRPr="007A2960">
        <w:rPr>
          <w:i w:val="0"/>
          <w:shd w:val="clear" w:color="auto" w:fill="FFFFFF"/>
          <w:lang w:val="ru-RU"/>
        </w:rPr>
        <w:t>1,</w:t>
      </w:r>
      <w:r w:rsidRPr="007A2960">
        <w:rPr>
          <w:i w:val="0"/>
          <w:shd w:val="clear" w:color="auto" w:fill="FFFFFF"/>
        </w:rPr>
        <w:t> </w:t>
      </w:r>
      <w:r w:rsidRPr="007A2960">
        <w:rPr>
          <w:i w:val="0"/>
          <w:shd w:val="clear" w:color="auto" w:fill="FFFFFF"/>
          <w:lang w:val="ru-RU"/>
        </w:rPr>
        <w:t>2. Издательский дом "Практика", Москва, 2018.</w:t>
      </w:r>
    </w:p>
    <w:p w14:paraId="39C6A0C0" w14:textId="1735B26A" w:rsidR="003E0025" w:rsidRPr="007A2960" w:rsidRDefault="003E0025" w:rsidP="001C0EE0">
      <w:pPr>
        <w:pStyle w:val="aff3"/>
        <w:spacing w:after="0" w:line="360" w:lineRule="auto"/>
        <w:ind w:left="567" w:hanging="567"/>
        <w:jc w:val="both"/>
        <w:rPr>
          <w:i w:val="0"/>
          <w:lang w:val="ru-RU"/>
        </w:rPr>
      </w:pPr>
      <w:r w:rsidRPr="007A2960">
        <w:rPr>
          <w:i w:val="0"/>
          <w:shd w:val="clear" w:color="auto" w:fill="FFFFFF"/>
          <w:lang w:val="ru-RU"/>
        </w:rPr>
        <w:t xml:space="preserve">2. </w:t>
      </w:r>
      <w:r w:rsidRPr="007A2960">
        <w:rPr>
          <w:i w:val="0"/>
          <w:lang w:val="ru-RU"/>
        </w:rPr>
        <w:t>Воробьев А. И. Руководство по гематологии в трех томах. Том</w:t>
      </w:r>
      <w:r w:rsidRPr="007A2960">
        <w:rPr>
          <w:i w:val="0"/>
        </w:rPr>
        <w:t> </w:t>
      </w:r>
      <w:r w:rsidRPr="007A2960">
        <w:rPr>
          <w:i w:val="0"/>
          <w:lang w:val="ru-RU"/>
        </w:rPr>
        <w:t>1-3.</w:t>
      </w:r>
      <w:r w:rsidRPr="007A2960">
        <w:rPr>
          <w:i w:val="0"/>
        </w:rPr>
        <w:t> </w:t>
      </w:r>
      <w:r w:rsidRPr="007A2960">
        <w:rPr>
          <w:i w:val="0"/>
          <w:lang w:val="ru-RU"/>
        </w:rPr>
        <w:t>— М.: Ньюдиамед,  2005.</w:t>
      </w:r>
    </w:p>
    <w:p w14:paraId="1411BE65" w14:textId="77777777" w:rsidR="003E0025" w:rsidRPr="008922C4" w:rsidRDefault="003E0025" w:rsidP="001C0EE0">
      <w:pPr>
        <w:pStyle w:val="aff3"/>
        <w:spacing w:after="0" w:line="360" w:lineRule="auto"/>
        <w:ind w:left="567" w:hanging="567"/>
        <w:jc w:val="both"/>
        <w:rPr>
          <w:i w:val="0"/>
        </w:rPr>
      </w:pPr>
      <w:r w:rsidRPr="007A2960">
        <w:rPr>
          <w:i w:val="0"/>
          <w:lang w:val="de-DE"/>
        </w:rPr>
        <w:t>2</w:t>
      </w:r>
      <w:r w:rsidRPr="007A2960">
        <w:rPr>
          <w:i w:val="0"/>
          <w:lang w:val="ru-RU"/>
        </w:rPr>
        <w:t>.</w:t>
      </w:r>
      <w:r w:rsidRPr="007A2960">
        <w:rPr>
          <w:i w:val="0"/>
          <w:lang w:val="ru-RU"/>
        </w:rPr>
        <w:tab/>
        <w:t xml:space="preserve">Пантелеев М. А, Васильев С. А., Синауридзе Е. И. и др. Практическая коагулология. — М.: Практическая медицина, 2011. </w:t>
      </w:r>
      <w:r w:rsidRPr="008922C4">
        <w:rPr>
          <w:i w:val="0"/>
        </w:rPr>
        <w:t>192 </w:t>
      </w:r>
      <w:r w:rsidRPr="007A2960">
        <w:rPr>
          <w:i w:val="0"/>
          <w:lang w:val="ru-RU"/>
        </w:rPr>
        <w:t>с</w:t>
      </w:r>
      <w:r w:rsidRPr="008922C4">
        <w:rPr>
          <w:i w:val="0"/>
        </w:rPr>
        <w:t xml:space="preserve">. </w:t>
      </w:r>
    </w:p>
    <w:p w14:paraId="07C1D79A" w14:textId="209B6493" w:rsidR="003E0025" w:rsidRDefault="003E0025" w:rsidP="001C0EE0">
      <w:pPr>
        <w:pStyle w:val="aff3"/>
        <w:spacing w:after="0" w:line="360" w:lineRule="auto"/>
        <w:ind w:left="567" w:hanging="567"/>
        <w:jc w:val="both"/>
        <w:rPr>
          <w:i w:val="0"/>
          <w:lang w:val="ru-RU"/>
        </w:rPr>
      </w:pPr>
      <w:r w:rsidRPr="00212350">
        <w:rPr>
          <w:i w:val="0"/>
        </w:rPr>
        <w:t xml:space="preserve">3. Anna Falanga. Management of Thrombohemorrhagic Syndromes (THS) in Hematologic Malignancies. </w:t>
      </w:r>
      <w:r w:rsidRPr="00FD15FE">
        <w:rPr>
          <w:i w:val="0"/>
          <w:bdr w:val="none" w:sz="0" w:space="0" w:color="auto" w:frame="1"/>
        </w:rPr>
        <w:t>Hematology</w:t>
      </w:r>
      <w:r w:rsidRPr="00212350">
        <w:rPr>
          <w:i w:val="0"/>
        </w:rPr>
        <w:t> </w:t>
      </w:r>
      <w:r w:rsidRPr="00212350">
        <w:rPr>
          <w:i w:val="0"/>
          <w:lang w:val="ru-RU"/>
        </w:rPr>
        <w:t>2007(1):165-71.</w:t>
      </w:r>
      <w:r>
        <w:rPr>
          <w:i w:val="0"/>
          <w:lang w:val="ru-RU"/>
        </w:rPr>
        <w:t xml:space="preserve"> </w:t>
      </w:r>
    </w:p>
    <w:p w14:paraId="3278D72F" w14:textId="77777777" w:rsidR="003E0025" w:rsidRPr="006B7A7D" w:rsidRDefault="003E0025" w:rsidP="001C0EE0">
      <w:pPr>
        <w:pStyle w:val="aff3"/>
        <w:spacing w:after="0" w:line="360" w:lineRule="auto"/>
        <w:ind w:left="567" w:hanging="567"/>
        <w:jc w:val="both"/>
        <w:rPr>
          <w:lang w:val="ru-RU"/>
        </w:rPr>
      </w:pPr>
      <w:r w:rsidRPr="00212350">
        <w:rPr>
          <w:i w:val="0"/>
          <w:lang w:val="ru-RU"/>
        </w:rPr>
        <w:t xml:space="preserve">4. Зозуля Н.И. Диагностика и лечение ингибиторной формы гемофилии: Автореф. дис…д-ра мед. наук. </w:t>
      </w:r>
      <w:r w:rsidRPr="00375AB9">
        <w:rPr>
          <w:i w:val="0"/>
          <w:lang w:val="ru-RU"/>
        </w:rPr>
        <w:t>М., 2010</w:t>
      </w:r>
      <w:r w:rsidRPr="006B7A7D">
        <w:rPr>
          <w:lang w:val="ru-RU"/>
        </w:rPr>
        <w:t>.</w:t>
      </w:r>
    </w:p>
    <w:p w14:paraId="60E3EE4E" w14:textId="77777777" w:rsidR="003E0025" w:rsidRDefault="003E0025" w:rsidP="001C0EE0">
      <w:pPr>
        <w:pStyle w:val="a4"/>
        <w:spacing w:before="0" w:beforeAutospacing="0" w:after="0" w:afterAutospacing="0" w:line="360" w:lineRule="auto"/>
        <w:jc w:val="both"/>
        <w:rPr>
          <w:lang w:val="en-US"/>
        </w:rPr>
      </w:pPr>
      <w:r w:rsidRPr="006B7A7D">
        <w:t xml:space="preserve">5. </w:t>
      </w:r>
      <w:r w:rsidRPr="007A2960">
        <w:t>Момот</w:t>
      </w:r>
      <w:r w:rsidRPr="006B7A7D">
        <w:t xml:space="preserve"> </w:t>
      </w:r>
      <w:r w:rsidRPr="007A2960">
        <w:t>А</w:t>
      </w:r>
      <w:r w:rsidRPr="006B7A7D">
        <w:t>.</w:t>
      </w:r>
      <w:r w:rsidRPr="007A2960">
        <w:t>П</w:t>
      </w:r>
      <w:r w:rsidRPr="006B7A7D">
        <w:t xml:space="preserve">. </w:t>
      </w:r>
      <w:r w:rsidRPr="007A2960">
        <w:t>Принципы</w:t>
      </w:r>
      <w:r w:rsidRPr="006B7A7D">
        <w:t xml:space="preserve"> </w:t>
      </w:r>
      <w:r w:rsidRPr="007A2960">
        <w:t>и</w:t>
      </w:r>
      <w:r w:rsidRPr="006B7A7D">
        <w:t xml:space="preserve"> </w:t>
      </w:r>
      <w:r w:rsidRPr="007A2960">
        <w:t>алгоритмы</w:t>
      </w:r>
      <w:r w:rsidRPr="006B7A7D">
        <w:t xml:space="preserve"> </w:t>
      </w:r>
      <w:r w:rsidRPr="007A2960">
        <w:t>клинико</w:t>
      </w:r>
      <w:r w:rsidRPr="006B7A7D">
        <w:t>-</w:t>
      </w:r>
      <w:r w:rsidRPr="007A2960">
        <w:t>лабораторной</w:t>
      </w:r>
      <w:r w:rsidRPr="006B7A7D">
        <w:t xml:space="preserve"> </w:t>
      </w:r>
      <w:r w:rsidRPr="007A2960">
        <w:t>диагностики</w:t>
      </w:r>
      <w:r w:rsidRPr="006B7A7D">
        <w:t xml:space="preserve">. </w:t>
      </w:r>
      <w:r w:rsidRPr="007A2960">
        <w:t>СПб</w:t>
      </w:r>
      <w:r>
        <w:rPr>
          <w:lang w:val="en-US"/>
        </w:rPr>
        <w:t>. 2006.</w:t>
      </w:r>
    </w:p>
    <w:p w14:paraId="233A0413" w14:textId="77777777" w:rsidR="003E0025" w:rsidRDefault="003E0025" w:rsidP="001C0EE0">
      <w:pPr>
        <w:pStyle w:val="a4"/>
        <w:spacing w:before="0" w:beforeAutospacing="0" w:after="0" w:afterAutospacing="0" w:line="360" w:lineRule="auto"/>
        <w:jc w:val="both"/>
        <w:rPr>
          <w:rFonts w:eastAsiaTheme="minorHAnsi"/>
          <w:shd w:val="clear" w:color="auto" w:fill="FFFFFF"/>
          <w:lang w:val="en-US"/>
        </w:rPr>
      </w:pPr>
      <w:r>
        <w:rPr>
          <w:lang w:val="en-US"/>
        </w:rPr>
        <w:t xml:space="preserve">6. </w:t>
      </w:r>
      <w:r w:rsidRPr="007A2960">
        <w:rPr>
          <w:rFonts w:eastAsiaTheme="minorHAnsi"/>
          <w:shd w:val="clear" w:color="auto" w:fill="FFFFFF"/>
          <w:lang w:val="en-US"/>
        </w:rPr>
        <w:t>J. Mahlangu et al. Emicizumab Prophylaxis in Patients Who Have Hemophilia A</w:t>
      </w:r>
      <w:r w:rsidRPr="007A2960">
        <w:rPr>
          <w:rFonts w:eastAsiaTheme="minorHAnsi"/>
          <w:lang w:val="en-US"/>
        </w:rPr>
        <w:br/>
      </w:r>
      <w:r w:rsidRPr="007A2960">
        <w:rPr>
          <w:rFonts w:eastAsiaTheme="minorHAnsi"/>
          <w:shd w:val="clear" w:color="auto" w:fill="FFFFFF"/>
          <w:lang w:val="en-US"/>
        </w:rPr>
        <w:t>without Inhibitors // N Engl J Med 2018; 379: 811-22.</w:t>
      </w:r>
    </w:p>
    <w:p w14:paraId="03BB094C" w14:textId="77777777" w:rsidR="003E0025" w:rsidRDefault="003E0025" w:rsidP="001C0EE0">
      <w:pPr>
        <w:pStyle w:val="a4"/>
        <w:spacing w:before="0" w:beforeAutospacing="0" w:after="0" w:afterAutospacing="0" w:line="360" w:lineRule="auto"/>
        <w:jc w:val="both"/>
        <w:rPr>
          <w:shd w:val="clear" w:color="auto" w:fill="FFFFFF"/>
          <w:lang w:val="en-US"/>
        </w:rPr>
      </w:pPr>
      <w:r>
        <w:rPr>
          <w:rFonts w:eastAsiaTheme="minorHAnsi"/>
          <w:shd w:val="clear" w:color="auto" w:fill="FFFFFF"/>
          <w:lang w:val="en-US"/>
        </w:rPr>
        <w:t xml:space="preserve">7. </w:t>
      </w:r>
      <w:r w:rsidRPr="007A2960">
        <w:rPr>
          <w:shd w:val="clear" w:color="auto" w:fill="FFFFFF"/>
          <w:lang w:val="en-US"/>
        </w:rPr>
        <w:t>Ch. Nakar, A. Shapiro Hemophilia A with inhibitor: Immune tolerance induction (ITI) in the mirror of time. Transfusion</w:t>
      </w:r>
      <w:r w:rsidRPr="007A2960">
        <w:rPr>
          <w:rFonts w:eastAsiaTheme="minorHAnsi"/>
          <w:shd w:val="clear" w:color="auto" w:fill="FFFFFF"/>
          <w:lang w:val="en-US"/>
        </w:rPr>
        <w:t xml:space="preserve"> </w:t>
      </w:r>
      <w:r w:rsidRPr="007A2960">
        <w:rPr>
          <w:shd w:val="clear" w:color="auto" w:fill="FFFFFF"/>
          <w:lang w:val="en-US"/>
        </w:rPr>
        <w:t>and</w:t>
      </w:r>
      <w:r w:rsidRPr="007A2960">
        <w:rPr>
          <w:rFonts w:eastAsiaTheme="minorHAnsi"/>
          <w:shd w:val="clear" w:color="auto" w:fill="FFFFFF"/>
          <w:lang w:val="en-US"/>
        </w:rPr>
        <w:t xml:space="preserve"> </w:t>
      </w:r>
      <w:r w:rsidRPr="007A2960">
        <w:rPr>
          <w:shd w:val="clear" w:color="auto" w:fill="FFFFFF"/>
          <w:lang w:val="en-US"/>
        </w:rPr>
        <w:t>Apheresis</w:t>
      </w:r>
      <w:r w:rsidRPr="006B7A7D">
        <w:rPr>
          <w:rFonts w:eastAsiaTheme="minorHAnsi"/>
          <w:shd w:val="clear" w:color="auto" w:fill="FFFFFF"/>
          <w:lang w:val="en-US"/>
        </w:rPr>
        <w:t xml:space="preserve"> </w:t>
      </w:r>
      <w:r w:rsidRPr="007A2960">
        <w:rPr>
          <w:shd w:val="clear" w:color="auto" w:fill="FFFFFF"/>
          <w:lang w:val="en-US"/>
        </w:rPr>
        <w:t>Science</w:t>
      </w:r>
      <w:r w:rsidRPr="006B7A7D">
        <w:rPr>
          <w:rFonts w:eastAsiaTheme="minorHAnsi"/>
          <w:shd w:val="clear" w:color="auto" w:fill="FFFFFF"/>
          <w:lang w:val="en-US"/>
        </w:rPr>
        <w:t>.</w:t>
      </w:r>
      <w:r w:rsidRPr="007A2960">
        <w:rPr>
          <w:shd w:val="clear" w:color="auto" w:fill="FFFFFF"/>
          <w:lang w:val="en-US"/>
        </w:rPr>
        <w:t xml:space="preserve"> 2019;</w:t>
      </w:r>
      <w:r w:rsidRPr="006B7A7D">
        <w:rPr>
          <w:rFonts w:eastAsiaTheme="minorHAnsi"/>
          <w:shd w:val="clear" w:color="auto" w:fill="FFFFFF"/>
          <w:lang w:val="en-US"/>
        </w:rPr>
        <w:t xml:space="preserve"> 5</w:t>
      </w:r>
      <w:r w:rsidRPr="007A2960">
        <w:rPr>
          <w:shd w:val="clear" w:color="auto" w:fill="FFFFFF"/>
          <w:lang w:val="en-US"/>
        </w:rPr>
        <w:t>8 (5): 578-89.</w:t>
      </w:r>
    </w:p>
    <w:p w14:paraId="39606B85" w14:textId="77777777" w:rsidR="003E0025" w:rsidRDefault="003E0025" w:rsidP="001C0EE0">
      <w:pPr>
        <w:pStyle w:val="a4"/>
        <w:spacing w:before="0" w:beforeAutospacing="0" w:after="0" w:afterAutospacing="0" w:line="360" w:lineRule="auto"/>
        <w:jc w:val="both"/>
        <w:rPr>
          <w:lang w:val="en-US"/>
        </w:rPr>
      </w:pPr>
      <w:r>
        <w:rPr>
          <w:shd w:val="clear" w:color="auto" w:fill="FFFFFF"/>
          <w:lang w:val="en-US"/>
        </w:rPr>
        <w:t xml:space="preserve">8. </w:t>
      </w:r>
      <w:r w:rsidRPr="007A2960">
        <w:rPr>
          <w:lang w:val="en-US"/>
        </w:rPr>
        <w:t>C.P.M. Hayward. Yow I investigate for bleeding disordes. J. Lab Hem. 2018. 40(Suppl.1):6-14.</w:t>
      </w:r>
    </w:p>
    <w:p w14:paraId="4309AF06" w14:textId="004323E1" w:rsidR="003E0025" w:rsidRDefault="003E0025" w:rsidP="001C0EE0">
      <w:pPr>
        <w:pStyle w:val="a4"/>
        <w:spacing w:before="0" w:beforeAutospacing="0" w:after="0" w:afterAutospacing="0" w:line="360" w:lineRule="auto"/>
        <w:jc w:val="both"/>
        <w:rPr>
          <w:rStyle w:val="cit"/>
          <w:lang w:val="en-US"/>
        </w:rPr>
      </w:pPr>
      <w:r>
        <w:rPr>
          <w:lang w:val="en-US"/>
        </w:rPr>
        <w:t xml:space="preserve">9. </w:t>
      </w:r>
      <w:r w:rsidRPr="001C0EE0">
        <w:rPr>
          <w:rFonts w:eastAsia="ＭＳ 明朝 (Основной т・"/>
          <w:lang w:val="en-US"/>
        </w:rPr>
        <w:t>Oana Roxana Scripcă</w:t>
      </w:r>
      <w:r w:rsidRPr="007A2960">
        <w:rPr>
          <w:lang w:val="en-US"/>
        </w:rPr>
        <w:t>, </w:t>
      </w:r>
      <w:r w:rsidRPr="001C0EE0">
        <w:rPr>
          <w:rFonts w:eastAsia="ＭＳ 明朝 (Основной т・"/>
          <w:lang w:val="en-US"/>
        </w:rPr>
        <w:t>Cristina Pădurariu</w:t>
      </w:r>
      <w:r w:rsidRPr="007A2960">
        <w:rPr>
          <w:lang w:val="en-US"/>
        </w:rPr>
        <w:t>, </w:t>
      </w:r>
      <w:r w:rsidRPr="001C0EE0">
        <w:rPr>
          <w:rFonts w:eastAsia="ＭＳ 明朝 (Основной т・"/>
          <w:lang w:val="en-US"/>
        </w:rPr>
        <w:t>Neacșu Gheorghe Boricean</w:t>
      </w:r>
      <w:r w:rsidRPr="007A2960">
        <w:rPr>
          <w:lang w:val="en-US"/>
        </w:rPr>
        <w:t>,</w:t>
      </w:r>
      <w:r w:rsidRPr="00B53585">
        <w:rPr>
          <w:vertAlign w:val="superscript"/>
          <w:lang w:val="en-US"/>
        </w:rPr>
        <w:t xml:space="preserve"> </w:t>
      </w:r>
      <w:r w:rsidRPr="007A2960">
        <w:rPr>
          <w:lang w:val="en-US"/>
        </w:rPr>
        <w:t>and </w:t>
      </w:r>
      <w:r w:rsidRPr="001C0EE0">
        <w:rPr>
          <w:rFonts w:eastAsia="ＭＳ 明朝 (Основной т・"/>
          <w:lang w:val="en-US"/>
        </w:rPr>
        <w:t>Loredana Botoș</w:t>
      </w:r>
      <w:r w:rsidRPr="007A2960">
        <w:rPr>
          <w:lang w:val="en-US"/>
        </w:rPr>
        <w:t xml:space="preserve">. Leukemic retinophaty, the first manifestation in a case of acute myelogenous leukemia. </w:t>
      </w:r>
      <w:r w:rsidRPr="001C0EE0">
        <w:rPr>
          <w:rFonts w:eastAsia="ＭＳ 明朝 (Основной т・"/>
          <w:lang w:val="en-US"/>
        </w:rPr>
        <w:t>Rom J Ophthalmol</w:t>
      </w:r>
      <w:r w:rsidRPr="007A2960">
        <w:rPr>
          <w:rStyle w:val="cit"/>
          <w:lang w:val="en-US"/>
        </w:rPr>
        <w:t>. 2018; 62(1):72–77.</w:t>
      </w:r>
    </w:p>
    <w:p w14:paraId="658C4D9F" w14:textId="414D4A8F" w:rsidR="003E0025" w:rsidRDefault="003E0025" w:rsidP="001C0EE0">
      <w:pPr>
        <w:pStyle w:val="a4"/>
        <w:spacing w:before="0" w:beforeAutospacing="0" w:after="0" w:afterAutospacing="0" w:line="360" w:lineRule="auto"/>
        <w:jc w:val="both"/>
        <w:rPr>
          <w:shd w:val="clear" w:color="auto" w:fill="FFFFFF"/>
          <w:lang w:val="en-US"/>
        </w:rPr>
      </w:pPr>
      <w:r>
        <w:rPr>
          <w:rStyle w:val="cit"/>
          <w:lang w:val="en-US"/>
        </w:rPr>
        <w:t xml:space="preserve">10. </w:t>
      </w:r>
      <w:r w:rsidRPr="001C0EE0">
        <w:rPr>
          <w:rFonts w:eastAsia="ＭＳ 明朝 (Основной т・"/>
          <w:bdr w:val="none" w:sz="0" w:space="0" w:color="auto" w:frame="1"/>
          <w:lang w:val="en-US"/>
        </w:rPr>
        <w:t>F. W. Gunz</w:t>
      </w:r>
      <w:r w:rsidRPr="007A2960">
        <w:rPr>
          <w:lang w:val="en-US"/>
        </w:rPr>
        <w:t xml:space="preserve">. Hemorrhagic Thrombocythemia: A Critical Review. </w:t>
      </w:r>
      <w:r w:rsidRPr="007A2960">
        <w:rPr>
          <w:shd w:val="clear" w:color="auto" w:fill="FFFFFF"/>
          <w:lang w:val="en-US"/>
        </w:rPr>
        <w:t>Blood. 1960;15:706</w:t>
      </w:r>
    </w:p>
    <w:p w14:paraId="528AC1CD" w14:textId="5FDE0AE6" w:rsidR="003E0025" w:rsidRPr="00FD15FE" w:rsidRDefault="003E0025" w:rsidP="001C0EE0">
      <w:pPr>
        <w:pStyle w:val="a4"/>
        <w:spacing w:before="0" w:beforeAutospacing="0" w:after="0" w:afterAutospacing="0" w:line="360" w:lineRule="auto"/>
        <w:jc w:val="both"/>
        <w:rPr>
          <w:shd w:val="clear" w:color="auto" w:fill="FFFFFF"/>
          <w:lang w:val="en-US"/>
        </w:rPr>
      </w:pPr>
      <w:r>
        <w:rPr>
          <w:shd w:val="clear" w:color="auto" w:fill="FFFFFF"/>
          <w:lang w:val="en-US"/>
        </w:rPr>
        <w:t>11</w:t>
      </w:r>
      <w:r w:rsidRPr="007A2960">
        <w:rPr>
          <w:shd w:val="clear" w:color="auto" w:fill="FFFFFF"/>
          <w:lang w:val="en-US"/>
        </w:rPr>
        <w:t xml:space="preserve">. </w:t>
      </w:r>
      <w:r w:rsidRPr="001C0EE0">
        <w:rPr>
          <w:rFonts w:eastAsia="ＭＳ 明朝 (Основной т・"/>
          <w:bdr w:val="none" w:sz="0" w:space="0" w:color="auto" w:frame="1"/>
          <w:lang w:val="en-US"/>
        </w:rPr>
        <w:t>Cindy Neunert</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Deirdra R. Terrell</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Donald M. Arnold</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George Buchanan</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Douglas B. Cines</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Nichola Cooper</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Adam Cuker</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Jenny M. Despotovic</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James N. George</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Rachael F. Grace</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Thomas Kühne</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David J. Kuter</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Wendy Lim</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Keith R. McCrae</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Barbara Pruitt</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Hayley Shimanek</w:t>
      </w:r>
      <w:r w:rsidRPr="007A2960">
        <w:rPr>
          <w:rStyle w:val="al-author-delim"/>
          <w:bdr w:val="none" w:sz="0" w:space="0" w:color="auto" w:frame="1"/>
          <w:lang w:val="en-US"/>
        </w:rPr>
        <w:t xml:space="preserve">, </w:t>
      </w:r>
      <w:r w:rsidRPr="001C0EE0">
        <w:rPr>
          <w:rFonts w:eastAsia="ＭＳ 明朝 (Основной т・"/>
          <w:bdr w:val="none" w:sz="0" w:space="0" w:color="auto" w:frame="1"/>
          <w:lang w:val="en-US"/>
        </w:rPr>
        <w:t>Sara K. Vesely</w:t>
      </w:r>
      <w:r w:rsidRPr="007A2960">
        <w:rPr>
          <w:lang w:val="en-US"/>
        </w:rPr>
        <w:t xml:space="preserve">. American Society of Hematology 2019 guidelines for immune thrombocytopenia. </w:t>
      </w:r>
      <w:r w:rsidRPr="007A2960">
        <w:rPr>
          <w:rStyle w:val="a5"/>
          <w:bdr w:val="none" w:sz="0" w:space="0" w:color="auto" w:frame="1"/>
          <w:shd w:val="clear" w:color="auto" w:fill="FFFFFF"/>
          <w:lang w:val="en-US"/>
        </w:rPr>
        <w:t>Blood</w:t>
      </w:r>
      <w:r w:rsidRPr="008922C4">
        <w:rPr>
          <w:rStyle w:val="a5"/>
          <w:bdr w:val="none" w:sz="0" w:space="0" w:color="auto" w:frame="1"/>
          <w:shd w:val="clear" w:color="auto" w:fill="FFFFFF"/>
          <w:lang w:val="en-US"/>
        </w:rPr>
        <w:t xml:space="preserve"> </w:t>
      </w:r>
      <w:r w:rsidRPr="007A2960">
        <w:rPr>
          <w:rStyle w:val="a5"/>
          <w:bdr w:val="none" w:sz="0" w:space="0" w:color="auto" w:frame="1"/>
          <w:shd w:val="clear" w:color="auto" w:fill="FFFFFF"/>
          <w:lang w:val="en-US"/>
        </w:rPr>
        <w:t>Adv</w:t>
      </w:r>
      <w:r w:rsidRPr="007A2960">
        <w:rPr>
          <w:shd w:val="clear" w:color="auto" w:fill="FFFFFF"/>
          <w:lang w:val="en-US"/>
        </w:rPr>
        <w:t> </w:t>
      </w:r>
      <w:r w:rsidRPr="008922C4">
        <w:rPr>
          <w:shd w:val="clear" w:color="auto" w:fill="FFFFFF"/>
          <w:lang w:val="en-US"/>
        </w:rPr>
        <w:t>(2019) 3 (23): 3829–3866.</w:t>
      </w:r>
    </w:p>
    <w:p w14:paraId="6454F14B" w14:textId="29B9BEFC" w:rsidR="001C0EE0" w:rsidRPr="00FD15FE" w:rsidRDefault="001C0EE0">
      <w:pPr>
        <w:spacing w:before="0" w:after="0" w:line="240" w:lineRule="auto"/>
        <w:jc w:val="left"/>
        <w:rPr>
          <w:rFonts w:eastAsia="Times New Roman"/>
          <w:szCs w:val="24"/>
          <w:shd w:val="clear" w:color="auto" w:fill="FFFFFF"/>
          <w:lang w:val="en-US" w:eastAsia="ru-RU"/>
        </w:rPr>
      </w:pPr>
      <w:r w:rsidRPr="00FD15FE">
        <w:rPr>
          <w:shd w:val="clear" w:color="auto" w:fill="FFFFFF"/>
          <w:lang w:val="en-US"/>
        </w:rPr>
        <w:br w:type="page"/>
      </w:r>
    </w:p>
    <w:p w14:paraId="0A302FE4" w14:textId="137F4090" w:rsidR="00DC556E" w:rsidRPr="00DC556E" w:rsidRDefault="00DC556E" w:rsidP="00DC556E">
      <w:pPr>
        <w:pStyle w:val="1"/>
      </w:pPr>
      <w:bookmarkStart w:id="82" w:name="_Toc53140928"/>
      <w:r w:rsidRPr="003E0025">
        <w:lastRenderedPageBreak/>
        <w:t>Приложение Г</w:t>
      </w:r>
      <w:r>
        <w:t xml:space="preserve">8. </w:t>
      </w:r>
      <w:r w:rsidRPr="00DC556E">
        <w:t>«О</w:t>
      </w:r>
      <w:r>
        <w:t>беспечение сосудистого доступа</w:t>
      </w:r>
      <w:r w:rsidRPr="00DC556E">
        <w:t>»</w:t>
      </w:r>
      <w:bookmarkEnd w:id="82"/>
    </w:p>
    <w:p w14:paraId="722FCDE0" w14:textId="77777777" w:rsidR="00643A32" w:rsidRPr="00DC556E" w:rsidRDefault="00643A32" w:rsidP="00643A32">
      <w:pPr>
        <w:spacing w:before="0" w:after="0"/>
        <w:ind w:firstLine="708"/>
        <w:rPr>
          <w:b/>
          <w:i/>
          <w:szCs w:val="24"/>
        </w:rPr>
      </w:pPr>
      <w:r w:rsidRPr="00DC556E">
        <w:rPr>
          <w:b/>
          <w:i/>
          <w:szCs w:val="24"/>
        </w:rPr>
        <w:t>Список сокращений</w:t>
      </w:r>
    </w:p>
    <w:p w14:paraId="2EFA06AF"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АЧТВ</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активированное частичное тромбопластиновое время</w:t>
      </w:r>
    </w:p>
    <w:p w14:paraId="48DF283D"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ВПВ</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верхняя полая вена</w:t>
      </w:r>
    </w:p>
    <w:p w14:paraId="34177CA2"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ВЯВ</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внутренняя яремная вена</w:t>
      </w:r>
    </w:p>
    <w:p w14:paraId="04152FD7"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ГСК</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гемопоэтические стволовые клетки</w:t>
      </w:r>
    </w:p>
    <w:p w14:paraId="3BD90E8B"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КАИК</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катетер-ассоциированная инфекция крови</w:t>
      </w:r>
    </w:p>
    <w:p w14:paraId="110FB042"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КАС</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катетер-ассоциированный стеноз</w:t>
      </w:r>
    </w:p>
    <w:p w14:paraId="21E98B93"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КАТ</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катетер-ассоциированный тромбоз</w:t>
      </w:r>
    </w:p>
    <w:p w14:paraId="179C57B4"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КТ</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компьютерная томография</w:t>
      </w:r>
    </w:p>
    <w:p w14:paraId="63DD4AF0"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МРТ</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магнитно-резонансная томография</w:t>
      </w:r>
    </w:p>
    <w:p w14:paraId="3B90BC05"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НПВ</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нижняя полая вена</w:t>
      </w:r>
    </w:p>
    <w:p w14:paraId="3A89D5B2"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ПИЦВК</w:t>
      </w:r>
      <w:r w:rsidRPr="00DC556E">
        <w:rPr>
          <w:bCs/>
          <w:szCs w:val="24"/>
          <w:shd w:val="clear" w:color="auto" w:fill="FFFFFF"/>
        </w:rPr>
        <w:tab/>
        <w:t>–</w:t>
      </w:r>
      <w:r w:rsidRPr="00DC556E">
        <w:rPr>
          <w:bCs/>
          <w:szCs w:val="24"/>
          <w:shd w:val="clear" w:color="auto" w:fill="FFFFFF"/>
        </w:rPr>
        <w:tab/>
        <w:t>периферически имплантируемый центральный венозный катетер</w:t>
      </w:r>
    </w:p>
    <w:p w14:paraId="54D7EB40"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ТГСК</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трансплантация гемопоэтических стволовых клеток</w:t>
      </w:r>
    </w:p>
    <w:p w14:paraId="7A68CB11"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УЗИ</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ультразвуковое исследование</w:t>
      </w:r>
    </w:p>
    <w:p w14:paraId="21433CB2"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ЦВК</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центральный венозный катетер</w:t>
      </w:r>
    </w:p>
    <w:p w14:paraId="2B7C3356"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Cs/>
          <w:szCs w:val="24"/>
          <w:shd w:val="clear" w:color="auto" w:fill="FFFFFF"/>
        </w:rPr>
      </w:pPr>
      <w:r w:rsidRPr="00DC556E">
        <w:rPr>
          <w:bCs/>
          <w:szCs w:val="24"/>
          <w:shd w:val="clear" w:color="auto" w:fill="FFFFFF"/>
        </w:rPr>
        <w:t>ЭКГ</w:t>
      </w:r>
      <w:r w:rsidRPr="00DC556E">
        <w:rPr>
          <w:bCs/>
          <w:szCs w:val="24"/>
          <w:shd w:val="clear" w:color="auto" w:fill="FFFFFF"/>
        </w:rPr>
        <w:tab/>
      </w:r>
      <w:r w:rsidRPr="00DC556E">
        <w:rPr>
          <w:bCs/>
          <w:szCs w:val="24"/>
          <w:shd w:val="clear" w:color="auto" w:fill="FFFFFF"/>
        </w:rPr>
        <w:tab/>
        <w:t>–</w:t>
      </w:r>
      <w:r w:rsidRPr="00DC556E">
        <w:rPr>
          <w:bCs/>
          <w:szCs w:val="24"/>
          <w:shd w:val="clear" w:color="auto" w:fill="FFFFFF"/>
        </w:rPr>
        <w:tab/>
        <w:t>электрокардиография</w:t>
      </w:r>
    </w:p>
    <w:p w14:paraId="242D7EA5" w14:textId="77777777" w:rsidR="00643A32" w:rsidRPr="00DC556E" w:rsidRDefault="00643A32" w:rsidP="00643A32">
      <w:pPr>
        <w:pBdr>
          <w:top w:val="none" w:sz="4" w:space="0" w:color="000000"/>
          <w:left w:val="none" w:sz="4" w:space="0" w:color="000000"/>
          <w:bottom w:val="none" w:sz="4" w:space="0" w:color="000000"/>
          <w:right w:val="none" w:sz="4" w:space="0" w:color="000000"/>
          <w:between w:val="none" w:sz="4" w:space="0" w:color="000000"/>
        </w:pBdr>
        <w:spacing w:before="0" w:after="0"/>
        <w:rPr>
          <w:b/>
          <w:bCs/>
          <w:szCs w:val="24"/>
          <w:shd w:val="clear" w:color="auto" w:fill="FFFFFF"/>
        </w:rPr>
      </w:pPr>
      <w:r w:rsidRPr="00DC556E">
        <w:rPr>
          <w:b/>
          <w:bCs/>
          <w:szCs w:val="24"/>
          <w:shd w:val="clear" w:color="auto" w:fill="FFFFFF"/>
        </w:rPr>
        <w:t xml:space="preserve">ОБЩИЕ СВЕДЕНИЯ </w:t>
      </w:r>
    </w:p>
    <w:p w14:paraId="00604BC6" w14:textId="77777777" w:rsidR="00643A32" w:rsidRPr="00DC556E" w:rsidRDefault="00643A32" w:rsidP="00643A32">
      <w:pPr>
        <w:spacing w:before="0" w:after="0"/>
        <w:ind w:firstLine="709"/>
        <w:rPr>
          <w:szCs w:val="24"/>
          <w:shd w:val="clear" w:color="auto" w:fill="FFFFFF"/>
        </w:rPr>
      </w:pPr>
      <w:r w:rsidRPr="00DC556E">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DC556E">
        <w:rPr>
          <w:szCs w:val="24"/>
        </w:rPr>
        <w:t xml:space="preserve">. </w:t>
      </w:r>
      <w:r w:rsidRPr="00DC556E">
        <w:rPr>
          <w:szCs w:val="24"/>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д. </w:t>
      </w:r>
    </w:p>
    <w:p w14:paraId="09479784" w14:textId="3692EA3F" w:rsidR="00643A32" w:rsidRPr="00DC556E" w:rsidRDefault="00643A32" w:rsidP="00643A32">
      <w:pPr>
        <w:spacing w:before="0" w:after="0"/>
        <w:ind w:firstLine="709"/>
        <w:rPr>
          <w:szCs w:val="24"/>
        </w:rPr>
      </w:pPr>
      <w:r w:rsidRPr="00DC556E">
        <w:rPr>
          <w:szCs w:val="24"/>
        </w:rPr>
        <w:t>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w:t>
      </w:r>
      <w:r w:rsidR="004C0C25" w:rsidRPr="004C0C25">
        <w:rPr>
          <w:szCs w:val="24"/>
        </w:rPr>
        <w:t>,</w:t>
      </w:r>
      <w:r w:rsidRPr="00DC556E">
        <w:rPr>
          <w:szCs w:val="24"/>
        </w:rPr>
        <w:t xml:space="preserve"> сдавление крупных венозных сосудов увеличенными лимфатическими узлами и/или опухолевой массой, </w:t>
      </w:r>
      <w:r w:rsidRPr="00DC556E">
        <w:rPr>
          <w:rFonts w:eastAsia="Times New Roman"/>
          <w:szCs w:val="24"/>
        </w:rPr>
        <w:t>как с внутригрудным, так и с внутрибрюшным поражением,</w:t>
      </w:r>
      <w:r w:rsidRPr="00DC556E">
        <w:rPr>
          <w:szCs w:val="24"/>
        </w:rPr>
        <w:t xml:space="preserve"> что значительно затрудняет задачу обеспечения сосудистого доступа </w:t>
      </w:r>
      <w:r w:rsidRPr="00DC556E">
        <w:rPr>
          <w:szCs w:val="24"/>
        </w:rPr>
        <w:fldChar w:fldCharType="begin" w:fldLock="1"/>
      </w:r>
      <w:r>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fb8931ce-1ebb-424a-951e-713e3f6039a8"]}],"mendeley":{"formattedCitation":"[13]","plainTextFormattedCitation":"[13]","previouslyFormattedCitation":"[1]"},"properties":{"noteIndex":0},"schema":"https://github.com/citation-style-language/schema/raw/master/csl-citation.json"}</w:instrText>
      </w:r>
      <w:r w:rsidRPr="00DC556E">
        <w:rPr>
          <w:szCs w:val="24"/>
        </w:rPr>
        <w:fldChar w:fldCharType="separate"/>
      </w:r>
      <w:r w:rsidRPr="00440A23">
        <w:rPr>
          <w:noProof/>
          <w:szCs w:val="24"/>
        </w:rPr>
        <w:t>[13]</w:t>
      </w:r>
      <w:r w:rsidRPr="00DC556E">
        <w:rPr>
          <w:szCs w:val="24"/>
        </w:rPr>
        <w:fldChar w:fldCharType="end"/>
      </w:r>
      <w:r w:rsidRPr="00DC556E">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w:t>
      </w:r>
      <w:r w:rsidRPr="00DC556E">
        <w:rPr>
          <w:szCs w:val="24"/>
        </w:rPr>
        <w:lastRenderedPageBreak/>
        <w:t xml:space="preserve">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DC556E">
        <w:rPr>
          <w:szCs w:val="24"/>
        </w:rPr>
        <w:fldChar w:fldCharType="begin" w:fldLock="1"/>
      </w:r>
      <w:r>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c68b929c-03c4-4e97-a7f2-a77565a8b80c"]}],"mendeley":{"formattedCitation":"[11]","plainTextFormattedCitation":"[11]","previouslyFormattedCitation":"[2]"},"properties":{"noteIndex":0},"schema":"https://github.com/citation-style-language/schema/raw/master/csl-citation.json"}</w:instrText>
      </w:r>
      <w:r w:rsidRPr="00DC556E">
        <w:rPr>
          <w:szCs w:val="24"/>
        </w:rPr>
        <w:fldChar w:fldCharType="separate"/>
      </w:r>
      <w:r w:rsidRPr="00440A23">
        <w:rPr>
          <w:noProof/>
          <w:szCs w:val="24"/>
        </w:rPr>
        <w:t>[11]</w:t>
      </w:r>
      <w:r w:rsidRPr="00DC556E">
        <w:rPr>
          <w:szCs w:val="24"/>
        </w:rPr>
        <w:fldChar w:fldCharType="end"/>
      </w:r>
      <w:r w:rsidRPr="00DC556E">
        <w:rPr>
          <w:szCs w:val="24"/>
        </w:rPr>
        <w:t>. Помимо этого, у многих больных вследствие проводимой ранее химиотерапии нередко отсутствуют доступные периферические вены.</w:t>
      </w:r>
    </w:p>
    <w:p w14:paraId="1A8C595B" w14:textId="77777777" w:rsidR="00643A32" w:rsidRPr="00DC556E" w:rsidRDefault="00643A32" w:rsidP="00643A32">
      <w:pPr>
        <w:spacing w:before="0" w:after="0"/>
        <w:ind w:firstLine="709"/>
        <w:rPr>
          <w:szCs w:val="24"/>
        </w:rPr>
      </w:pPr>
      <w:r w:rsidRPr="00DC556E">
        <w:rPr>
          <w:b/>
          <w:bCs/>
          <w:szCs w:val="24"/>
        </w:rPr>
        <w:t>Показания к катетеризации центральных вен.</w:t>
      </w:r>
    </w:p>
    <w:p w14:paraId="154CB4F8" w14:textId="77777777" w:rsidR="00643A32" w:rsidRPr="00DC556E" w:rsidRDefault="00643A32" w:rsidP="00CE6C1C">
      <w:pPr>
        <w:pStyle w:val="a6"/>
        <w:numPr>
          <w:ilvl w:val="0"/>
          <w:numId w:val="92"/>
        </w:numPr>
        <w:spacing w:before="0" w:after="0"/>
        <w:ind w:left="993" w:hanging="284"/>
        <w:rPr>
          <w:rFonts w:eastAsia="Times New Roman"/>
          <w:szCs w:val="24"/>
          <w:lang w:eastAsia="ru-RU"/>
        </w:rPr>
      </w:pPr>
      <w:r w:rsidRPr="00DC556E">
        <w:rPr>
          <w:rFonts w:eastAsia="Times New Roman"/>
          <w:szCs w:val="24"/>
          <w:lang w:eastAsia="ru-RU"/>
        </w:rPr>
        <w:t>ограниченный доступ к периферическим венам,</w:t>
      </w:r>
    </w:p>
    <w:p w14:paraId="3AC74C2C" w14:textId="77777777" w:rsidR="00643A32" w:rsidRPr="00DC556E" w:rsidRDefault="00643A32" w:rsidP="00CE6C1C">
      <w:pPr>
        <w:pStyle w:val="a6"/>
        <w:numPr>
          <w:ilvl w:val="0"/>
          <w:numId w:val="92"/>
        </w:numPr>
        <w:spacing w:before="0" w:after="0"/>
        <w:ind w:left="993" w:hanging="284"/>
        <w:rPr>
          <w:rFonts w:eastAsia="Times New Roman"/>
          <w:szCs w:val="24"/>
          <w:lang w:eastAsia="ru-RU"/>
        </w:rPr>
      </w:pPr>
      <w:r w:rsidRPr="00DC556E">
        <w:rPr>
          <w:rFonts w:eastAsia="Times New Roman"/>
          <w:szCs w:val="24"/>
          <w:lang w:eastAsia="ru-RU"/>
        </w:rPr>
        <w:t>необходимость проведения химиотерапии или парентерального питания, массивная инфузионная терапия,</w:t>
      </w:r>
    </w:p>
    <w:p w14:paraId="0AC20D6A" w14:textId="77777777" w:rsidR="00643A32" w:rsidRPr="00DC556E" w:rsidRDefault="00643A32" w:rsidP="00CE6C1C">
      <w:pPr>
        <w:pStyle w:val="a6"/>
        <w:numPr>
          <w:ilvl w:val="0"/>
          <w:numId w:val="92"/>
        </w:numPr>
        <w:spacing w:before="0" w:after="0"/>
        <w:ind w:left="993" w:hanging="284"/>
        <w:rPr>
          <w:rFonts w:eastAsia="Times New Roman"/>
          <w:szCs w:val="24"/>
          <w:lang w:eastAsia="ru-RU"/>
        </w:rPr>
      </w:pPr>
      <w:r w:rsidRPr="00DC556E">
        <w:rPr>
          <w:rFonts w:eastAsia="Times New Roman"/>
          <w:szCs w:val="24"/>
          <w:lang w:eastAsia="ru-RU"/>
        </w:rPr>
        <w:t>необходимость мониторинга гемодинамики (центральное венозное давление),</w:t>
      </w:r>
    </w:p>
    <w:p w14:paraId="51895A12" w14:textId="77777777" w:rsidR="00643A32" w:rsidRPr="00DC556E" w:rsidRDefault="00643A32" w:rsidP="00CE6C1C">
      <w:pPr>
        <w:pStyle w:val="a6"/>
        <w:numPr>
          <w:ilvl w:val="0"/>
          <w:numId w:val="92"/>
        </w:numPr>
        <w:spacing w:before="0" w:after="0"/>
        <w:ind w:left="993" w:hanging="284"/>
        <w:rPr>
          <w:rFonts w:eastAsia="Times New Roman"/>
          <w:szCs w:val="24"/>
          <w:lang w:eastAsia="ru-RU"/>
        </w:rPr>
      </w:pPr>
      <w:r w:rsidRPr="00DC556E">
        <w:rPr>
          <w:rFonts w:eastAsia="Times New Roman"/>
          <w:szCs w:val="24"/>
          <w:lang w:eastAsia="ru-RU"/>
        </w:rPr>
        <w:t>необходимость мониторинга давления в легочной артерии,</w:t>
      </w:r>
    </w:p>
    <w:p w14:paraId="1D515815" w14:textId="77777777" w:rsidR="00643A32" w:rsidRPr="00DC556E" w:rsidRDefault="00643A32" w:rsidP="00CE6C1C">
      <w:pPr>
        <w:pStyle w:val="a6"/>
        <w:numPr>
          <w:ilvl w:val="0"/>
          <w:numId w:val="92"/>
        </w:numPr>
        <w:spacing w:before="0" w:after="0"/>
        <w:ind w:left="993" w:hanging="284"/>
        <w:rPr>
          <w:rFonts w:eastAsia="Times New Roman"/>
          <w:szCs w:val="24"/>
          <w:lang w:eastAsia="ru-RU"/>
        </w:rPr>
      </w:pPr>
      <w:r w:rsidRPr="00DC556E">
        <w:rPr>
          <w:rFonts w:eastAsia="Times New Roman"/>
          <w:szCs w:val="24"/>
          <w:lang w:eastAsia="ru-RU"/>
        </w:rPr>
        <w:t>установка кардиостимулятора,</w:t>
      </w:r>
    </w:p>
    <w:p w14:paraId="54ACD48D" w14:textId="77777777" w:rsidR="00643A32" w:rsidRPr="00DC556E" w:rsidRDefault="00643A32" w:rsidP="00CE6C1C">
      <w:pPr>
        <w:pStyle w:val="a6"/>
        <w:numPr>
          <w:ilvl w:val="0"/>
          <w:numId w:val="92"/>
        </w:numPr>
        <w:spacing w:before="0" w:after="0"/>
        <w:ind w:left="993" w:hanging="284"/>
        <w:rPr>
          <w:rFonts w:eastAsia="Times New Roman"/>
          <w:szCs w:val="24"/>
          <w:lang w:eastAsia="ru-RU"/>
        </w:rPr>
      </w:pPr>
      <w:r w:rsidRPr="00DC556E">
        <w:rPr>
          <w:rFonts w:eastAsia="Times New Roman"/>
          <w:szCs w:val="24"/>
          <w:lang w:eastAsia="ru-RU"/>
        </w:rPr>
        <w:t>необходимость проведения заместительной почечной терапии.</w:t>
      </w:r>
    </w:p>
    <w:p w14:paraId="05630489" w14:textId="77777777" w:rsidR="00643A32" w:rsidRPr="00DC556E" w:rsidRDefault="00643A32" w:rsidP="00643A32">
      <w:pPr>
        <w:spacing w:before="0" w:after="0"/>
        <w:ind w:firstLine="709"/>
        <w:rPr>
          <w:b/>
          <w:bCs/>
          <w:szCs w:val="24"/>
        </w:rPr>
      </w:pPr>
      <w:r w:rsidRPr="00DC556E">
        <w:rPr>
          <w:b/>
          <w:bCs/>
          <w:szCs w:val="24"/>
        </w:rPr>
        <w:t>Противопоказания к катетеризации центральных вен</w:t>
      </w:r>
    </w:p>
    <w:p w14:paraId="42B1B10B" w14:textId="77777777" w:rsidR="00643A32" w:rsidRPr="00DC556E" w:rsidRDefault="00643A32" w:rsidP="00643A32">
      <w:pPr>
        <w:spacing w:before="0" w:after="0"/>
        <w:ind w:firstLine="709"/>
        <w:rPr>
          <w:rFonts w:eastAsia="Times New Roman"/>
          <w:szCs w:val="24"/>
          <w:lang w:eastAsia="ru-RU"/>
        </w:rPr>
      </w:pPr>
      <w:r w:rsidRPr="00DC556E">
        <w:rPr>
          <w:rFonts w:eastAsia="Times New Roman"/>
          <w:i/>
          <w:szCs w:val="24"/>
          <w:lang w:eastAsia="ru-RU"/>
        </w:rPr>
        <w:t>Абсолютные</w:t>
      </w:r>
      <w:r w:rsidRPr="00DC556E">
        <w:rPr>
          <w:rFonts w:eastAsia="Times New Roman"/>
          <w:szCs w:val="24"/>
          <w:lang w:eastAsia="ru-RU"/>
        </w:rPr>
        <w:t>:</w:t>
      </w:r>
    </w:p>
    <w:p w14:paraId="35E1D275" w14:textId="77777777" w:rsidR="00643A32" w:rsidRPr="00DC556E" w:rsidRDefault="00643A32" w:rsidP="00643A32">
      <w:pPr>
        <w:spacing w:before="0" w:after="0"/>
        <w:ind w:firstLine="709"/>
        <w:rPr>
          <w:rFonts w:eastAsia="Times New Roman"/>
          <w:szCs w:val="24"/>
          <w:lang w:eastAsia="ru-RU"/>
        </w:rPr>
      </w:pPr>
      <w:r w:rsidRPr="00DC556E">
        <w:rPr>
          <w:rFonts w:eastAsia="Times New Roman"/>
          <w:szCs w:val="24"/>
          <w:lang w:eastAsia="ru-RU"/>
        </w:rPr>
        <w:t>- воспаление в планируемом месте доступа</w:t>
      </w:r>
    </w:p>
    <w:p w14:paraId="335395B7" w14:textId="77777777" w:rsidR="00643A32" w:rsidRPr="00DC556E" w:rsidRDefault="00643A32" w:rsidP="00643A32">
      <w:pPr>
        <w:spacing w:before="0" w:after="0"/>
        <w:ind w:firstLine="709"/>
        <w:rPr>
          <w:rFonts w:eastAsia="Times New Roman"/>
          <w:szCs w:val="24"/>
          <w:lang w:eastAsia="ru-RU"/>
        </w:rPr>
      </w:pPr>
      <w:r w:rsidRPr="00DC556E">
        <w:rPr>
          <w:rFonts w:eastAsia="Times New Roman"/>
          <w:szCs w:val="24"/>
          <w:lang w:eastAsia="ru-RU"/>
        </w:rPr>
        <w:t>- недавно проведенное оперативное вмешательство в месте доступа</w:t>
      </w:r>
    </w:p>
    <w:p w14:paraId="28A364B3" w14:textId="77777777" w:rsidR="00643A32" w:rsidRPr="00DC556E" w:rsidRDefault="00643A32" w:rsidP="00643A32">
      <w:pPr>
        <w:spacing w:before="0" w:after="0"/>
        <w:ind w:firstLine="709"/>
        <w:rPr>
          <w:rFonts w:eastAsia="Times New Roman"/>
          <w:i/>
          <w:iCs/>
          <w:szCs w:val="24"/>
          <w:lang w:eastAsia="ru-RU"/>
        </w:rPr>
      </w:pPr>
      <w:r w:rsidRPr="00DC556E">
        <w:rPr>
          <w:rFonts w:eastAsia="Times New Roman"/>
          <w:i/>
          <w:iCs/>
          <w:szCs w:val="24"/>
          <w:lang w:eastAsia="ru-RU"/>
        </w:rPr>
        <w:t>Относительные</w:t>
      </w:r>
    </w:p>
    <w:p w14:paraId="1F5AEAFD" w14:textId="77777777" w:rsidR="00643A32" w:rsidRPr="00DC556E" w:rsidRDefault="00643A32" w:rsidP="00643A32">
      <w:pPr>
        <w:spacing w:before="0" w:after="0"/>
        <w:ind w:firstLine="709"/>
        <w:rPr>
          <w:rFonts w:eastAsia="Times New Roman"/>
          <w:szCs w:val="24"/>
          <w:lang w:eastAsia="ru-RU"/>
        </w:rPr>
      </w:pPr>
      <w:r w:rsidRPr="00DC556E">
        <w:rPr>
          <w:rFonts w:eastAsia="Times New Roman"/>
          <w:szCs w:val="24"/>
          <w:lang w:eastAsia="ru-RU"/>
        </w:rPr>
        <w:t>- выраженный геморрагический синдром (вследствие тромбоцитопении, гипофибриногенемии, наследственных или приобретенных коагулопатий).</w:t>
      </w:r>
    </w:p>
    <w:p w14:paraId="7DF5BC14" w14:textId="77777777" w:rsidR="00643A32" w:rsidRPr="00DC556E" w:rsidRDefault="00643A32" w:rsidP="00643A32">
      <w:pPr>
        <w:pStyle w:val="Default"/>
        <w:spacing w:line="360" w:lineRule="auto"/>
        <w:ind w:firstLine="709"/>
        <w:jc w:val="both"/>
        <w:rPr>
          <w:color w:val="auto"/>
        </w:rPr>
      </w:pPr>
      <w:r w:rsidRPr="00DC556E">
        <w:rPr>
          <w:i/>
          <w:color w:val="auto"/>
        </w:rPr>
        <w:t>Тромбоцитопения</w:t>
      </w:r>
      <w:r w:rsidRPr="00DC556E">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DC556E">
        <w:rPr>
          <w:color w:val="auto"/>
          <w:vertAlign w:val="superscript"/>
        </w:rPr>
        <w:t>9</w:t>
      </w:r>
      <w:r w:rsidRPr="00DC556E">
        <w:rPr>
          <w:color w:val="auto"/>
        </w:rPr>
        <w:t>/л.</w:t>
      </w:r>
    </w:p>
    <w:p w14:paraId="573D591B" w14:textId="77777777" w:rsidR="00643A32" w:rsidRPr="00DC556E" w:rsidRDefault="00643A32" w:rsidP="00643A32">
      <w:pPr>
        <w:spacing w:before="0" w:after="0"/>
        <w:ind w:firstLine="709"/>
        <w:rPr>
          <w:szCs w:val="24"/>
        </w:rPr>
      </w:pPr>
      <w:r w:rsidRPr="00DC556E">
        <w:rPr>
          <w:i/>
          <w:szCs w:val="24"/>
        </w:rPr>
        <w:t>Плазменная концентрация фибриногена</w:t>
      </w:r>
      <w:r w:rsidRPr="00DC556E">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DC556E">
        <w:rPr>
          <w:szCs w:val="24"/>
        </w:rPr>
        <w:fldChar w:fldCharType="begin" w:fldLock="1"/>
      </w:r>
      <w:r>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a7c457d6-1692-46ac-ac10-7c73ef86ec8f","http://www.mendeley.com/documents/?uuid=73bc1d07-b157-44d1-83c8-13261148057d"]}],"mendeley":{"formattedCitation":"[18]","plainTextFormattedCitation":"[18]","previouslyFormattedCitation":"[3]"},"properties":{"noteIndex":0},"schema":"https://github.com/citation-style-language/schema/raw/master/csl-citation.json"}</w:instrText>
      </w:r>
      <w:r w:rsidRPr="00DC556E">
        <w:rPr>
          <w:szCs w:val="24"/>
        </w:rPr>
        <w:fldChar w:fldCharType="separate"/>
      </w:r>
      <w:r w:rsidRPr="00440A23">
        <w:rPr>
          <w:noProof/>
          <w:szCs w:val="24"/>
        </w:rPr>
        <w:t>[18]</w:t>
      </w:r>
      <w:r w:rsidRPr="00DC556E">
        <w:rPr>
          <w:szCs w:val="24"/>
        </w:rPr>
        <w:fldChar w:fldCharType="end"/>
      </w:r>
      <w:r w:rsidRPr="00DC556E">
        <w:rPr>
          <w:szCs w:val="24"/>
        </w:rPr>
        <w:t>.</w:t>
      </w:r>
    </w:p>
    <w:p w14:paraId="679034CD" w14:textId="77777777" w:rsidR="00643A32" w:rsidRPr="00DC556E" w:rsidRDefault="00643A32" w:rsidP="00643A32">
      <w:pPr>
        <w:spacing w:before="0" w:after="0"/>
        <w:ind w:firstLine="709"/>
        <w:rPr>
          <w:b/>
          <w:bCs/>
          <w:szCs w:val="24"/>
        </w:rPr>
      </w:pPr>
      <w:r w:rsidRPr="00DC556E">
        <w:rPr>
          <w:b/>
          <w:bCs/>
          <w:szCs w:val="24"/>
        </w:rPr>
        <w:t>Типы катетеров</w:t>
      </w:r>
    </w:p>
    <w:p w14:paraId="22468E11" w14:textId="77777777" w:rsidR="00643A32" w:rsidRPr="00DC556E" w:rsidRDefault="00643A32" w:rsidP="00643A32">
      <w:pPr>
        <w:spacing w:before="0" w:after="0"/>
        <w:ind w:firstLine="708"/>
        <w:contextualSpacing/>
        <w:rPr>
          <w:szCs w:val="24"/>
        </w:rPr>
      </w:pPr>
      <w:r w:rsidRPr="00DC556E">
        <w:rPr>
          <w:i/>
          <w:szCs w:val="24"/>
        </w:rPr>
        <w:t>ЦВК</w:t>
      </w:r>
      <w:r w:rsidRPr="00DC556E">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w:t>
      </w:r>
      <w:r w:rsidRPr="00DC556E">
        <w:rPr>
          <w:szCs w:val="24"/>
        </w:rPr>
        <w:lastRenderedPageBreak/>
        <w:t xml:space="preserve">иметь один или несколько просветов, для возможности проведения одновременных инфузий несовместимых между собой растворов. </w:t>
      </w:r>
    </w:p>
    <w:p w14:paraId="07C4E3BE" w14:textId="77777777" w:rsidR="00643A32" w:rsidRPr="00DC556E" w:rsidRDefault="00643A32" w:rsidP="00643A32">
      <w:pPr>
        <w:spacing w:before="0" w:after="0"/>
        <w:ind w:firstLine="700"/>
        <w:rPr>
          <w:rFonts w:eastAsia="Times New Roman"/>
          <w:i/>
          <w:szCs w:val="24"/>
          <w:lang w:eastAsia="ru-RU"/>
        </w:rPr>
      </w:pPr>
      <w:r w:rsidRPr="00DC556E">
        <w:rPr>
          <w:rFonts w:eastAsia="Times New Roman"/>
          <w:i/>
          <w:szCs w:val="24"/>
          <w:lang w:eastAsia="ru-RU"/>
        </w:rPr>
        <w:t>Нетуннелируемые катетеры</w:t>
      </w:r>
    </w:p>
    <w:p w14:paraId="2761A107" w14:textId="427E64C9" w:rsidR="00643A32" w:rsidRPr="00DC556E" w:rsidRDefault="00643A32" w:rsidP="00643A32">
      <w:pPr>
        <w:spacing w:before="0" w:after="0"/>
        <w:ind w:firstLine="700"/>
        <w:rPr>
          <w:rFonts w:eastAsia="Times New Roman"/>
          <w:strike/>
          <w:szCs w:val="24"/>
        </w:rPr>
      </w:pPr>
      <w:r w:rsidRPr="00DC556E">
        <w:rPr>
          <w:rFonts w:eastAsia="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DC556E">
        <w:rPr>
          <w:rFonts w:eastAsia="Times New Roman"/>
          <w:szCs w:val="24"/>
          <w:lang w:val="en-US" w:eastAsia="ru-RU"/>
        </w:rPr>
        <w:t>Fr</w:t>
      </w:r>
      <w:r w:rsidRPr="00DC556E">
        <w:rPr>
          <w:rFonts w:eastAsia="Times New Roman"/>
          <w:szCs w:val="24"/>
          <w:lang w:eastAsia="ru-RU"/>
        </w:rPr>
        <w:t xml:space="preserve">,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DC556E">
        <w:rPr>
          <w:rFonts w:eastAsia="Times New Roman"/>
          <w:szCs w:val="24"/>
          <w:lang w:eastAsia="ru-RU"/>
        </w:rPr>
        <w:fldChar w:fldCharType="begin" w:fldLock="1"/>
      </w:r>
      <w:r>
        <w:rPr>
          <w:rFonts w:eastAsia="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e5dbff00-80d2-446b-ae88-664d8dc3ab8d"]}],"mendeley":{"formattedCitation":"[19]","plainTextFormattedCitation":"[19]","previouslyFormattedCitation":"[4]"},"properties":{"noteIndex":0},"schema":"https://github.com/citation-style-language/schema/raw/master/csl-citation.json"}</w:instrText>
      </w:r>
      <w:r w:rsidRPr="00DC556E">
        <w:rPr>
          <w:rFonts w:eastAsia="Times New Roman"/>
          <w:szCs w:val="24"/>
          <w:lang w:eastAsia="ru-RU"/>
        </w:rPr>
        <w:fldChar w:fldCharType="separate"/>
      </w:r>
      <w:r w:rsidRPr="00440A23">
        <w:rPr>
          <w:rFonts w:eastAsia="Times New Roman"/>
          <w:noProof/>
          <w:szCs w:val="24"/>
          <w:lang w:eastAsia="ru-RU"/>
        </w:rPr>
        <w:t>[19]</w:t>
      </w:r>
      <w:r w:rsidRPr="00DC556E">
        <w:rPr>
          <w:rFonts w:eastAsia="Times New Roman"/>
          <w:szCs w:val="24"/>
          <w:lang w:eastAsia="ru-RU"/>
        </w:rPr>
        <w:fldChar w:fldCharType="end"/>
      </w:r>
      <w:r w:rsidR="00D9248B">
        <w:rPr>
          <w:rFonts w:eastAsia="Times New Roman"/>
          <w:szCs w:val="24"/>
          <w:lang w:eastAsia="ru-RU"/>
        </w:rPr>
        <w:t xml:space="preserve">. </w:t>
      </w:r>
      <w:r w:rsidRPr="00DC556E">
        <w:rPr>
          <w:rFonts w:eastAsia="Times New Roman"/>
          <w:szCs w:val="24"/>
          <w:lang w:eastAsia="ru-RU"/>
        </w:rPr>
        <w:t xml:space="preserve">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676B5B70" w14:textId="77777777" w:rsidR="00643A32" w:rsidRPr="00DC556E" w:rsidRDefault="00643A32" w:rsidP="00643A32">
      <w:pPr>
        <w:spacing w:before="0" w:after="0"/>
        <w:ind w:firstLine="708"/>
        <w:rPr>
          <w:rFonts w:eastAsia="Times New Roman"/>
          <w:i/>
          <w:szCs w:val="24"/>
          <w:lang w:eastAsia="ru-RU"/>
        </w:rPr>
      </w:pPr>
      <w:r w:rsidRPr="00DC556E">
        <w:rPr>
          <w:rFonts w:eastAsia="Times New Roman"/>
          <w:i/>
          <w:szCs w:val="24"/>
          <w:lang w:eastAsia="ru-RU"/>
        </w:rPr>
        <w:t xml:space="preserve">Туннелируемые катетеры </w:t>
      </w:r>
    </w:p>
    <w:p w14:paraId="1C9FC5FC" w14:textId="77777777" w:rsidR="00643A32" w:rsidRPr="00DC556E" w:rsidRDefault="00643A32" w:rsidP="00643A32">
      <w:pPr>
        <w:spacing w:before="0" w:after="0"/>
        <w:ind w:firstLine="708"/>
        <w:rPr>
          <w:rFonts w:eastAsia="Times New Roman"/>
          <w:strike/>
          <w:szCs w:val="24"/>
          <w:lang w:eastAsia="ru-RU"/>
        </w:rPr>
      </w:pPr>
      <w:r w:rsidRPr="00DC556E">
        <w:rPr>
          <w:rFonts w:eastAsia="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DC556E">
        <w:rPr>
          <w:rFonts w:eastAsia="Times New Roman"/>
          <w:szCs w:val="24"/>
          <w:lang w:eastAsia="ru-RU"/>
        </w:rPr>
        <w:fldChar w:fldCharType="begin" w:fldLock="1"/>
      </w:r>
      <w:r>
        <w:rPr>
          <w:rFonts w:eastAsia="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3dd81980-62fb-4da6-8a41-d3922a9bc85b"]}],"mendeley":{"formattedCitation":"[3]","plainTextFormattedCitation":"[3]","previouslyFormattedCitation":"[5]"},"properties":{"noteIndex":0},"schema":"https://github.com/citation-style-language/schema/raw/master/csl-citation.json"}</w:instrText>
      </w:r>
      <w:r w:rsidRPr="00DC556E">
        <w:rPr>
          <w:rFonts w:eastAsia="Times New Roman"/>
          <w:szCs w:val="24"/>
          <w:lang w:eastAsia="ru-RU"/>
        </w:rPr>
        <w:fldChar w:fldCharType="separate"/>
      </w:r>
      <w:r w:rsidRPr="00440A23">
        <w:rPr>
          <w:rFonts w:eastAsia="Times New Roman"/>
          <w:noProof/>
          <w:szCs w:val="24"/>
          <w:lang w:eastAsia="ru-RU"/>
        </w:rPr>
        <w:t>[3]</w:t>
      </w:r>
      <w:r w:rsidRPr="00DC556E">
        <w:rPr>
          <w:rFonts w:eastAsia="Times New Roman"/>
          <w:szCs w:val="24"/>
          <w:lang w:eastAsia="ru-RU"/>
        </w:rPr>
        <w:fldChar w:fldCharType="end"/>
      </w:r>
      <w:r w:rsidRPr="00DC556E">
        <w:rPr>
          <w:rFonts w:eastAsia="Times New Roman"/>
          <w:szCs w:val="24"/>
          <w:lang w:eastAsia="ru-RU"/>
        </w:rPr>
        <w:t xml:space="preserve">. </w:t>
      </w:r>
    </w:p>
    <w:p w14:paraId="387B1669" w14:textId="77777777" w:rsidR="00643A32" w:rsidRPr="00DC556E" w:rsidRDefault="00643A32" w:rsidP="00643A32">
      <w:pPr>
        <w:spacing w:before="0" w:after="0"/>
        <w:ind w:firstLine="708"/>
        <w:rPr>
          <w:rFonts w:eastAsia="Times New Roman"/>
          <w:szCs w:val="24"/>
          <w:lang w:eastAsia="ru-RU"/>
        </w:rPr>
      </w:pPr>
      <w:r w:rsidRPr="00DC556E">
        <w:rPr>
          <w:rFonts w:eastAsia="Times New Roman"/>
          <w:szCs w:val="24"/>
          <w:lang w:eastAsia="ru-RU"/>
        </w:rPr>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DC556E">
        <w:rPr>
          <w:rFonts w:eastAsia="Times New Roman"/>
          <w:szCs w:val="24"/>
          <w:lang w:eastAsia="ru-RU"/>
        </w:rPr>
        <w:fldChar w:fldCharType="begin" w:fldLock="1"/>
      </w:r>
      <w:r>
        <w:rPr>
          <w:rFonts w:eastAsia="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1947d1e7-3ca3-461c-bf33-f53ea0280cb3"]}],"mendeley":{"formattedCitation":"[17]","plainTextFormattedCitation":"[17]","previouslyFormattedCitation":"[6]"},"properties":{"noteIndex":0},"schema":"https://github.com/citation-style-language/schema/raw/master/csl-citation.json"}</w:instrText>
      </w:r>
      <w:r w:rsidRPr="00DC556E">
        <w:rPr>
          <w:rFonts w:eastAsia="Times New Roman"/>
          <w:szCs w:val="24"/>
          <w:lang w:eastAsia="ru-RU"/>
        </w:rPr>
        <w:fldChar w:fldCharType="separate"/>
      </w:r>
      <w:r w:rsidRPr="00440A23">
        <w:rPr>
          <w:rFonts w:eastAsia="Times New Roman"/>
          <w:noProof/>
          <w:szCs w:val="24"/>
          <w:lang w:eastAsia="ru-RU"/>
        </w:rPr>
        <w:t>[17]</w:t>
      </w:r>
      <w:r w:rsidRPr="00DC556E">
        <w:rPr>
          <w:rFonts w:eastAsia="Times New Roman"/>
          <w:szCs w:val="24"/>
          <w:lang w:eastAsia="ru-RU"/>
        </w:rPr>
        <w:fldChar w:fldCharType="end"/>
      </w:r>
      <w:r w:rsidRPr="00DC556E">
        <w:rPr>
          <w:rFonts w:eastAsia="Times New Roman"/>
          <w:szCs w:val="24"/>
          <w:lang w:eastAsia="ru-RU"/>
        </w:rPr>
        <w:t xml:space="preserve">. </w:t>
      </w:r>
    </w:p>
    <w:p w14:paraId="65178705" w14:textId="77777777" w:rsidR="00643A32" w:rsidRPr="00DC556E" w:rsidRDefault="00643A32" w:rsidP="00643A32">
      <w:pPr>
        <w:spacing w:before="0" w:after="0"/>
        <w:ind w:firstLine="708"/>
        <w:rPr>
          <w:rFonts w:eastAsia="Times New Roman"/>
          <w:i/>
          <w:szCs w:val="24"/>
          <w:lang w:eastAsia="ru-RU"/>
        </w:rPr>
      </w:pPr>
      <w:r w:rsidRPr="00DC556E">
        <w:rPr>
          <w:rFonts w:eastAsia="Times New Roman"/>
          <w:i/>
          <w:szCs w:val="24"/>
          <w:lang w:eastAsia="ru-RU"/>
        </w:rPr>
        <w:t xml:space="preserve">Порт-системы </w:t>
      </w:r>
    </w:p>
    <w:p w14:paraId="52A3B297" w14:textId="77777777" w:rsidR="00643A32" w:rsidRPr="00DC556E" w:rsidRDefault="00643A32" w:rsidP="00643A32">
      <w:pPr>
        <w:spacing w:before="0" w:after="0"/>
        <w:ind w:firstLine="708"/>
        <w:rPr>
          <w:rFonts w:eastAsia="Times New Roman"/>
          <w:szCs w:val="24"/>
          <w:lang w:eastAsia="ru-RU"/>
        </w:rPr>
      </w:pPr>
      <w:r w:rsidRPr="00DC556E">
        <w:rPr>
          <w:rFonts w:eastAsia="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DC556E">
        <w:rPr>
          <w:rFonts w:eastAsia="Times New Roman"/>
          <w:strike/>
          <w:szCs w:val="24"/>
          <w:lang w:eastAsia="ru-RU"/>
        </w:rPr>
        <w:t xml:space="preserve"> </w:t>
      </w:r>
      <w:r w:rsidRPr="00DC556E">
        <w:rPr>
          <w:rFonts w:eastAsia="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DC556E">
        <w:rPr>
          <w:rFonts w:eastAsia="Times New Roman"/>
          <w:szCs w:val="24"/>
          <w:lang w:eastAsia="ru-RU"/>
        </w:rPr>
        <w:fldChar w:fldCharType="begin" w:fldLock="1"/>
      </w:r>
      <w:r>
        <w:rPr>
          <w:rFonts w:eastAsia="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d705737b-3152-45f1-afcb-aec5b7f21950"]}],"mendeley":{"formattedCitation":"[9]","plainTextFormattedCitation":"[9]","previouslyFormattedCitation":"[7]"},"properties":{"noteIndex":0},"schema":"https://github.com/citation-style-language/schema/raw/master/csl-citation.json"}</w:instrText>
      </w:r>
      <w:r w:rsidRPr="00DC556E">
        <w:rPr>
          <w:rFonts w:eastAsia="Times New Roman"/>
          <w:szCs w:val="24"/>
          <w:lang w:eastAsia="ru-RU"/>
        </w:rPr>
        <w:fldChar w:fldCharType="separate"/>
      </w:r>
      <w:r w:rsidRPr="00440A23">
        <w:rPr>
          <w:rFonts w:eastAsia="Times New Roman"/>
          <w:noProof/>
          <w:szCs w:val="24"/>
          <w:lang w:eastAsia="ru-RU"/>
        </w:rPr>
        <w:t>[9]</w:t>
      </w:r>
      <w:r w:rsidRPr="00DC556E">
        <w:rPr>
          <w:rFonts w:eastAsia="Times New Roman"/>
          <w:szCs w:val="24"/>
          <w:lang w:eastAsia="ru-RU"/>
        </w:rPr>
        <w:fldChar w:fldCharType="end"/>
      </w:r>
      <w:r w:rsidRPr="00DC556E">
        <w:rPr>
          <w:rFonts w:eastAsia="Times New Roman"/>
          <w:szCs w:val="24"/>
          <w:lang w:eastAsia="ru-RU"/>
        </w:rPr>
        <w:t xml:space="preserve">. </w:t>
      </w:r>
    </w:p>
    <w:p w14:paraId="6D073AA5" w14:textId="77777777" w:rsidR="00643A32" w:rsidRPr="00DC556E" w:rsidRDefault="00643A32" w:rsidP="00643A32">
      <w:pPr>
        <w:spacing w:before="0" w:after="0"/>
        <w:ind w:firstLine="708"/>
        <w:rPr>
          <w:rFonts w:eastAsia="Times New Roman"/>
          <w:szCs w:val="24"/>
          <w:lang w:eastAsia="ru-RU"/>
        </w:rPr>
      </w:pPr>
      <w:r w:rsidRPr="00DC556E">
        <w:rPr>
          <w:rFonts w:eastAsia="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4961CC71" w14:textId="77777777" w:rsidR="00643A32" w:rsidRPr="00DC556E" w:rsidRDefault="00643A32" w:rsidP="00643A32">
      <w:pPr>
        <w:spacing w:before="0" w:after="0"/>
        <w:ind w:firstLine="708"/>
        <w:rPr>
          <w:rFonts w:eastAsia="Times New Roman"/>
          <w:i/>
          <w:szCs w:val="24"/>
          <w:lang w:eastAsia="ru-RU"/>
        </w:rPr>
      </w:pPr>
      <w:r w:rsidRPr="00DC556E">
        <w:rPr>
          <w:rFonts w:eastAsia="Times New Roman"/>
          <w:i/>
          <w:szCs w:val="24"/>
          <w:lang w:eastAsia="ru-RU"/>
        </w:rPr>
        <w:lastRenderedPageBreak/>
        <w:t>Периферически имплантируемые центральные венозные катетеры.</w:t>
      </w:r>
    </w:p>
    <w:p w14:paraId="47ECF8AC" w14:textId="77777777" w:rsidR="00643A32" w:rsidRPr="00DC556E" w:rsidRDefault="00643A32" w:rsidP="00643A32">
      <w:pPr>
        <w:spacing w:before="0" w:after="0"/>
        <w:ind w:firstLine="708"/>
        <w:rPr>
          <w:rFonts w:eastAsia="Times New Roman"/>
          <w:szCs w:val="24"/>
          <w:lang w:eastAsia="ru-RU"/>
        </w:rPr>
      </w:pPr>
      <w:r w:rsidRPr="00DC556E">
        <w:rPr>
          <w:rFonts w:eastAsia="Times New Roman"/>
          <w:szCs w:val="24"/>
          <w:lang w:eastAsia="ru-RU"/>
        </w:rPr>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DC556E">
        <w:rPr>
          <w:rFonts w:eastAsia="Times New Roman"/>
          <w:szCs w:val="24"/>
          <w:lang w:eastAsia="ru-RU"/>
        </w:rPr>
        <w:fldChar w:fldCharType="begin" w:fldLock="1"/>
      </w:r>
      <w:r>
        <w:rPr>
          <w:rFonts w:eastAsia="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8da71f-90e1-487c-82f9-898b87dee2ad"]}],"mendeley":{"formattedCitation":"[4]","plainTextFormattedCitation":"[4]","previouslyFormattedCitation":"[8]"},"properties":{"noteIndex":0},"schema":"https://github.com/citation-style-language/schema/raw/master/csl-citation.json"}</w:instrText>
      </w:r>
      <w:r w:rsidRPr="00DC556E">
        <w:rPr>
          <w:rFonts w:eastAsia="Times New Roman"/>
          <w:szCs w:val="24"/>
          <w:lang w:eastAsia="ru-RU"/>
        </w:rPr>
        <w:fldChar w:fldCharType="separate"/>
      </w:r>
      <w:r w:rsidRPr="00440A23">
        <w:rPr>
          <w:rFonts w:eastAsia="Times New Roman"/>
          <w:noProof/>
          <w:szCs w:val="24"/>
          <w:lang w:eastAsia="ru-RU"/>
        </w:rPr>
        <w:t>[4]</w:t>
      </w:r>
      <w:r w:rsidRPr="00DC556E">
        <w:rPr>
          <w:rFonts w:eastAsia="Times New Roman"/>
          <w:szCs w:val="24"/>
          <w:lang w:eastAsia="ru-RU"/>
        </w:rPr>
        <w:fldChar w:fldCharType="end"/>
      </w:r>
      <w:r w:rsidRPr="00DC556E">
        <w:rPr>
          <w:rFonts w:eastAsia="Times New Roman"/>
          <w:szCs w:val="24"/>
          <w:lang w:eastAsia="ru-RU"/>
        </w:rPr>
        <w:fldChar w:fldCharType="begin" w:fldLock="1"/>
      </w:r>
      <w:r>
        <w:rPr>
          <w:rFonts w:eastAsia="Times New Roman"/>
          <w:szCs w:val="24"/>
          <w:lang w:val="en-US" w:eastAsia="ru-RU"/>
        </w:rPr>
        <w:instrText>ADDIN</w:instrText>
      </w:r>
      <w:r w:rsidRPr="00440A23">
        <w:rPr>
          <w:rFonts w:eastAsia="Times New Roman"/>
          <w:szCs w:val="24"/>
          <w:lang w:eastAsia="ru-RU"/>
        </w:rPr>
        <w:instrText xml:space="preserve"> </w:instrText>
      </w:r>
      <w:r>
        <w:rPr>
          <w:rFonts w:eastAsia="Times New Roman"/>
          <w:szCs w:val="24"/>
          <w:lang w:val="en-US" w:eastAsia="ru-RU"/>
        </w:rPr>
        <w:instrText>CSL</w:instrText>
      </w:r>
      <w:r w:rsidRPr="00440A23">
        <w:rPr>
          <w:rFonts w:eastAsia="Times New Roman"/>
          <w:szCs w:val="24"/>
          <w:lang w:eastAsia="ru-RU"/>
        </w:rPr>
        <w:instrText>_</w:instrText>
      </w:r>
      <w:r>
        <w:rPr>
          <w:rFonts w:eastAsia="Times New Roman"/>
          <w:szCs w:val="24"/>
          <w:lang w:val="en-US" w:eastAsia="ru-RU"/>
        </w:rPr>
        <w:instrText>CITATION</w:instrText>
      </w:r>
      <w:r w:rsidRPr="00440A23">
        <w:rPr>
          <w:rFonts w:eastAsia="Times New Roman"/>
          <w:szCs w:val="24"/>
          <w:lang w:eastAsia="ru-RU"/>
        </w:rPr>
        <w:instrText xml:space="preserve"> {"</w:instrText>
      </w:r>
      <w:r>
        <w:rPr>
          <w:rFonts w:eastAsia="Times New Roman"/>
          <w:szCs w:val="24"/>
          <w:lang w:val="en-US" w:eastAsia="ru-RU"/>
        </w:rPr>
        <w:instrText>citationItems</w:instrText>
      </w:r>
      <w:r w:rsidRPr="00440A23">
        <w:rPr>
          <w:rFonts w:eastAsia="Times New Roman"/>
          <w:szCs w:val="24"/>
          <w:lang w:eastAsia="ru-RU"/>
        </w:rPr>
        <w:instrText>":[{"</w:instrText>
      </w:r>
      <w:r>
        <w:rPr>
          <w:rFonts w:eastAsia="Times New Roman"/>
          <w:szCs w:val="24"/>
          <w:lang w:val="en-US" w:eastAsia="ru-RU"/>
        </w:rPr>
        <w:instrText>id</w:instrText>
      </w:r>
      <w:r w:rsidRPr="00440A23">
        <w:rPr>
          <w:rFonts w:eastAsia="Times New Roman"/>
          <w:szCs w:val="24"/>
          <w:lang w:eastAsia="ru-RU"/>
        </w:rPr>
        <w:instrText>":"</w:instrText>
      </w:r>
      <w:r>
        <w:rPr>
          <w:rFonts w:eastAsia="Times New Roman"/>
          <w:szCs w:val="24"/>
          <w:lang w:val="en-US" w:eastAsia="ru-RU"/>
        </w:rPr>
        <w:instrText>ITEM</w:instrText>
      </w:r>
      <w:r w:rsidRPr="00440A23">
        <w:rPr>
          <w:rFonts w:eastAsia="Times New Roman"/>
          <w:szCs w:val="24"/>
          <w:lang w:eastAsia="ru-RU"/>
        </w:rPr>
        <w:instrText>-1","</w:instrText>
      </w:r>
      <w:r>
        <w:rPr>
          <w:rFonts w:eastAsia="Times New Roman"/>
          <w:szCs w:val="24"/>
          <w:lang w:val="en-US" w:eastAsia="ru-RU"/>
        </w:rPr>
        <w:instrText>itemData</w:instrText>
      </w:r>
      <w:r w:rsidRPr="00440A23">
        <w:rPr>
          <w:rFonts w:eastAsia="Times New Roman"/>
          <w:szCs w:val="24"/>
          <w:lang w:eastAsia="ru-RU"/>
        </w:rPr>
        <w:instrText>":{"</w:instrText>
      </w:r>
      <w:r>
        <w:rPr>
          <w:rFonts w:eastAsia="Times New Roman"/>
          <w:szCs w:val="24"/>
          <w:lang w:val="en-US" w:eastAsia="ru-RU"/>
        </w:rPr>
        <w:instrText>DOI</w:instrText>
      </w:r>
      <w:r w:rsidRPr="00440A23">
        <w:rPr>
          <w:rFonts w:eastAsia="Times New Roman"/>
          <w:szCs w:val="24"/>
          <w:lang w:eastAsia="ru-RU"/>
        </w:rPr>
        <w:instrText>":"10.1007/978-88-470-5665-7_1","</w:instrText>
      </w:r>
      <w:r>
        <w:rPr>
          <w:rFonts w:eastAsia="Times New Roman"/>
          <w:szCs w:val="24"/>
          <w:lang w:val="en-US" w:eastAsia="ru-RU"/>
        </w:rPr>
        <w:instrText>author</w:instrText>
      </w:r>
      <w:r w:rsidRPr="00440A23">
        <w:rPr>
          <w:rFonts w:eastAsia="Times New Roman"/>
          <w:szCs w:val="24"/>
          <w:lang w:eastAsia="ru-RU"/>
        </w:rPr>
        <w:instrText>":[{"</w:instrText>
      </w:r>
      <w:r>
        <w:rPr>
          <w:rFonts w:eastAsia="Times New Roman"/>
          <w:szCs w:val="24"/>
          <w:lang w:val="en-US" w:eastAsia="ru-RU"/>
        </w:rPr>
        <w:instrText>dropping</w:instrText>
      </w:r>
      <w:r w:rsidRPr="00440A23">
        <w:rPr>
          <w:rFonts w:eastAsia="Times New Roman"/>
          <w:szCs w:val="24"/>
          <w:lang w:eastAsia="ru-RU"/>
        </w:rPr>
        <w:instrText>-</w:instrText>
      </w:r>
      <w:r>
        <w:rPr>
          <w:rFonts w:eastAsia="Times New Roman"/>
          <w:szCs w:val="24"/>
          <w:lang w:val="en-US" w:eastAsia="ru-RU"/>
        </w:rPr>
        <w:instrText>particle</w:instrText>
      </w:r>
      <w:r w:rsidRPr="00440A23">
        <w:rPr>
          <w:rFonts w:eastAsia="Times New Roman"/>
          <w:szCs w:val="24"/>
          <w:lang w:eastAsia="ru-RU"/>
        </w:rPr>
        <w:instrText>":"","</w:instrText>
      </w:r>
      <w:r>
        <w:rPr>
          <w:rFonts w:eastAsia="Times New Roman"/>
          <w:szCs w:val="24"/>
          <w:lang w:val="en-US" w:eastAsia="ru-RU"/>
        </w:rPr>
        <w:instrText>family</w:instrText>
      </w:r>
      <w:r w:rsidRPr="00440A23">
        <w:rPr>
          <w:rFonts w:eastAsia="Times New Roman"/>
          <w:szCs w:val="24"/>
          <w:lang w:eastAsia="ru-RU"/>
        </w:rPr>
        <w:instrText>":"</w:instrText>
      </w:r>
      <w:r>
        <w:rPr>
          <w:rFonts w:eastAsia="Times New Roman"/>
          <w:szCs w:val="24"/>
          <w:lang w:val="en-US" w:eastAsia="ru-RU"/>
        </w:rPr>
        <w:instrText>Biffi</w:instrText>
      </w:r>
      <w:r w:rsidRPr="00440A23">
        <w:rPr>
          <w:rFonts w:eastAsia="Times New Roman"/>
          <w:szCs w:val="24"/>
          <w:lang w:eastAsia="ru-RU"/>
        </w:rPr>
        <w:instrText>","</w:instrText>
      </w:r>
      <w:r>
        <w:rPr>
          <w:rFonts w:eastAsia="Times New Roman"/>
          <w:szCs w:val="24"/>
          <w:lang w:val="en-US" w:eastAsia="ru-RU"/>
        </w:rPr>
        <w:instrText>given</w:instrText>
      </w:r>
      <w:r w:rsidRPr="00440A23">
        <w:rPr>
          <w:rFonts w:eastAsia="Times New Roman"/>
          <w:szCs w:val="24"/>
          <w:lang w:eastAsia="ru-RU"/>
        </w:rPr>
        <w:instrText>":"</w:instrText>
      </w:r>
      <w:r>
        <w:rPr>
          <w:rFonts w:eastAsia="Times New Roman"/>
          <w:szCs w:val="24"/>
          <w:lang w:val="en-US" w:eastAsia="ru-RU"/>
        </w:rPr>
        <w:instrText>Roberto</w:instrText>
      </w:r>
      <w:r w:rsidRPr="00440A23">
        <w:rPr>
          <w:rFonts w:eastAsia="Times New Roman"/>
          <w:szCs w:val="24"/>
          <w:lang w:eastAsia="ru-RU"/>
        </w:rPr>
        <w:instrText>","</w:instrText>
      </w:r>
      <w:r>
        <w:rPr>
          <w:rFonts w:eastAsia="Times New Roman"/>
          <w:szCs w:val="24"/>
          <w:lang w:val="en-US" w:eastAsia="ru-RU"/>
        </w:rPr>
        <w:instrText>non</w:instrText>
      </w:r>
      <w:r w:rsidRPr="00440A23">
        <w:rPr>
          <w:rFonts w:eastAsia="Times New Roman"/>
          <w:szCs w:val="24"/>
          <w:lang w:eastAsia="ru-RU"/>
        </w:rPr>
        <w:instrText>-</w:instrText>
      </w:r>
      <w:r>
        <w:rPr>
          <w:rFonts w:eastAsia="Times New Roman"/>
          <w:szCs w:val="24"/>
          <w:lang w:val="en-US" w:eastAsia="ru-RU"/>
        </w:rPr>
        <w:instrText>dropping</w:instrText>
      </w:r>
      <w:r w:rsidRPr="00440A23">
        <w:rPr>
          <w:rFonts w:eastAsia="Times New Roman"/>
          <w:szCs w:val="24"/>
          <w:lang w:eastAsia="ru-RU"/>
        </w:rPr>
        <w:instrText>-</w:instrText>
      </w:r>
      <w:r>
        <w:rPr>
          <w:rFonts w:eastAsia="Times New Roman"/>
          <w:szCs w:val="24"/>
          <w:lang w:val="en-US" w:eastAsia="ru-RU"/>
        </w:rPr>
        <w:instrText>particle</w:instrText>
      </w:r>
      <w:r w:rsidRPr="00440A23">
        <w:rPr>
          <w:rFonts w:eastAsia="Times New Roman"/>
          <w:szCs w:val="24"/>
          <w:lang w:eastAsia="ru-RU"/>
        </w:rPr>
        <w:instrText>":"","</w:instrText>
      </w:r>
      <w:r>
        <w:rPr>
          <w:rFonts w:eastAsia="Times New Roman"/>
          <w:szCs w:val="24"/>
          <w:lang w:val="en-US" w:eastAsia="ru-RU"/>
        </w:rPr>
        <w:instrText>parse</w:instrText>
      </w:r>
      <w:r w:rsidRPr="00440A23">
        <w:rPr>
          <w:rFonts w:eastAsia="Times New Roman"/>
          <w:szCs w:val="24"/>
          <w:lang w:eastAsia="ru-RU"/>
        </w:rPr>
        <w:instrText>-</w:instrText>
      </w:r>
      <w:r>
        <w:rPr>
          <w:rFonts w:eastAsia="Times New Roman"/>
          <w:szCs w:val="24"/>
          <w:lang w:val="en-US" w:eastAsia="ru-RU"/>
        </w:rPr>
        <w:instrText>names</w:instrText>
      </w:r>
      <w:r w:rsidRPr="00440A23">
        <w:rPr>
          <w:rFonts w:eastAsia="Times New Roman"/>
          <w:szCs w:val="24"/>
          <w:lang w:eastAsia="ru-RU"/>
        </w:rPr>
        <w:instrText>":</w:instrText>
      </w:r>
      <w:r>
        <w:rPr>
          <w:rFonts w:eastAsia="Times New Roman"/>
          <w:szCs w:val="24"/>
          <w:lang w:val="en-US" w:eastAsia="ru-RU"/>
        </w:rPr>
        <w:instrText>false</w:instrText>
      </w:r>
      <w:r w:rsidRPr="00440A23">
        <w:rPr>
          <w:rFonts w:eastAsia="Times New Roman"/>
          <w:szCs w:val="24"/>
          <w:lang w:eastAsia="ru-RU"/>
        </w:rPr>
        <w:instrText>,"</w:instrText>
      </w:r>
      <w:r>
        <w:rPr>
          <w:rFonts w:eastAsia="Times New Roman"/>
          <w:szCs w:val="24"/>
          <w:lang w:val="en-US" w:eastAsia="ru-RU"/>
        </w:rPr>
        <w:instrText>suffix</w:instrText>
      </w:r>
      <w:r w:rsidRPr="00440A23">
        <w:rPr>
          <w:rFonts w:eastAsia="Times New Roman"/>
          <w:szCs w:val="24"/>
          <w:lang w:eastAsia="ru-RU"/>
        </w:rPr>
        <w:instrText>":""}],"</w:instrText>
      </w:r>
      <w:r>
        <w:rPr>
          <w:rFonts w:eastAsia="Times New Roman"/>
          <w:szCs w:val="24"/>
          <w:lang w:val="en-US" w:eastAsia="ru-RU"/>
        </w:rPr>
        <w:instrText>container</w:instrText>
      </w:r>
      <w:r w:rsidRPr="00440A23">
        <w:rPr>
          <w:rFonts w:eastAsia="Times New Roman"/>
          <w:szCs w:val="24"/>
          <w:lang w:eastAsia="ru-RU"/>
        </w:rPr>
        <w:instrText>-</w:instrText>
      </w:r>
      <w:r>
        <w:rPr>
          <w:rFonts w:eastAsia="Times New Roman"/>
          <w:szCs w:val="24"/>
          <w:lang w:val="en-US" w:eastAsia="ru-RU"/>
        </w:rPr>
        <w:instrText>title</w:instrText>
      </w:r>
      <w:r w:rsidRPr="00440A23">
        <w:rPr>
          <w:rFonts w:eastAsia="Times New Roman"/>
          <w:szCs w:val="24"/>
          <w:lang w:eastAsia="ru-RU"/>
        </w:rPr>
        <w:instrText>":"</w:instrText>
      </w:r>
      <w:r>
        <w:rPr>
          <w:rFonts w:eastAsia="Times New Roman"/>
          <w:szCs w:val="24"/>
          <w:lang w:val="en-US" w:eastAsia="ru-RU"/>
        </w:rPr>
        <w:instrText>Peripherally</w:instrText>
      </w:r>
      <w:r w:rsidRPr="00440A23">
        <w:rPr>
          <w:rFonts w:eastAsia="Times New Roman"/>
          <w:szCs w:val="24"/>
          <w:lang w:eastAsia="ru-RU"/>
        </w:rPr>
        <w:instrText xml:space="preserve"> </w:instrText>
      </w:r>
      <w:r>
        <w:rPr>
          <w:rFonts w:eastAsia="Times New Roman"/>
          <w:szCs w:val="24"/>
          <w:lang w:val="en-US" w:eastAsia="ru-RU"/>
        </w:rPr>
        <w:instrText>Inserted</w:instrText>
      </w:r>
      <w:r w:rsidRPr="00440A23">
        <w:rPr>
          <w:rFonts w:eastAsia="Times New Roman"/>
          <w:szCs w:val="24"/>
          <w:lang w:eastAsia="ru-RU"/>
        </w:rPr>
        <w:instrText xml:space="preserve"> </w:instrText>
      </w:r>
      <w:r>
        <w:rPr>
          <w:rFonts w:eastAsia="Times New Roman"/>
          <w:szCs w:val="24"/>
          <w:lang w:val="en-US" w:eastAsia="ru-RU"/>
        </w:rPr>
        <w:instrText>Central</w:instrText>
      </w:r>
      <w:r w:rsidRPr="00440A23">
        <w:rPr>
          <w:rFonts w:eastAsia="Times New Roman"/>
          <w:szCs w:val="24"/>
          <w:lang w:eastAsia="ru-RU"/>
        </w:rPr>
        <w:instrText xml:space="preserve"> </w:instrText>
      </w:r>
      <w:r>
        <w:rPr>
          <w:rFonts w:eastAsia="Times New Roman"/>
          <w:szCs w:val="24"/>
          <w:lang w:val="en-US" w:eastAsia="ru-RU"/>
        </w:rPr>
        <w:instrText>Venous</w:instrText>
      </w:r>
      <w:r w:rsidRPr="00440A23">
        <w:rPr>
          <w:rFonts w:eastAsia="Times New Roman"/>
          <w:szCs w:val="24"/>
          <w:lang w:eastAsia="ru-RU"/>
        </w:rPr>
        <w:instrText xml:space="preserve"> </w:instrText>
      </w:r>
      <w:r>
        <w:rPr>
          <w:rFonts w:eastAsia="Times New Roman"/>
          <w:szCs w:val="24"/>
          <w:lang w:val="en-US" w:eastAsia="ru-RU"/>
        </w:rPr>
        <w:instrText>Catheters</w:instrText>
      </w:r>
      <w:r w:rsidRPr="00440A23">
        <w:rPr>
          <w:rFonts w:eastAsia="Times New Roman"/>
          <w:szCs w:val="24"/>
          <w:lang w:eastAsia="ru-RU"/>
        </w:rPr>
        <w:instrText>","</w:instrText>
      </w:r>
      <w:r>
        <w:rPr>
          <w:rFonts w:eastAsia="Times New Roman"/>
          <w:szCs w:val="24"/>
          <w:lang w:val="en-US" w:eastAsia="ru-RU"/>
        </w:rPr>
        <w:instrText>id</w:instrText>
      </w:r>
      <w:r w:rsidRPr="00440A23">
        <w:rPr>
          <w:rFonts w:eastAsia="Times New Roman"/>
          <w:szCs w:val="24"/>
          <w:lang w:eastAsia="ru-RU"/>
        </w:rPr>
        <w:instrText>":"</w:instrText>
      </w:r>
      <w:r>
        <w:rPr>
          <w:rFonts w:eastAsia="Times New Roman"/>
          <w:szCs w:val="24"/>
          <w:lang w:val="en-US" w:eastAsia="ru-RU"/>
        </w:rPr>
        <w:instrText>ITEM</w:instrText>
      </w:r>
      <w:r w:rsidRPr="00440A23">
        <w:rPr>
          <w:rFonts w:eastAsia="Times New Roman"/>
          <w:szCs w:val="24"/>
          <w:lang w:eastAsia="ru-RU"/>
        </w:rPr>
        <w:instrText>-1","</w:instrText>
      </w:r>
      <w:r>
        <w:rPr>
          <w:rFonts w:eastAsia="Times New Roman"/>
          <w:szCs w:val="24"/>
          <w:lang w:val="en-US" w:eastAsia="ru-RU"/>
        </w:rPr>
        <w:instrText>issued</w:instrText>
      </w:r>
      <w:r w:rsidRPr="00440A23">
        <w:rPr>
          <w:rFonts w:eastAsia="Times New Roman"/>
          <w:szCs w:val="24"/>
          <w:lang w:eastAsia="ru-RU"/>
        </w:rPr>
        <w:instrText>":{"</w:instrText>
      </w:r>
      <w:r>
        <w:rPr>
          <w:rFonts w:eastAsia="Times New Roman"/>
          <w:szCs w:val="24"/>
          <w:lang w:val="en-US" w:eastAsia="ru-RU"/>
        </w:rPr>
        <w:instrText>date</w:instrText>
      </w:r>
      <w:r w:rsidRPr="00440A23">
        <w:rPr>
          <w:rFonts w:eastAsia="Times New Roman"/>
          <w:szCs w:val="24"/>
          <w:lang w:eastAsia="ru-RU"/>
        </w:rPr>
        <w:instrText>-</w:instrText>
      </w:r>
      <w:r>
        <w:rPr>
          <w:rFonts w:eastAsia="Times New Roman"/>
          <w:szCs w:val="24"/>
          <w:lang w:val="en-US" w:eastAsia="ru-RU"/>
        </w:rPr>
        <w:instrText>parts</w:instrText>
      </w:r>
      <w:r w:rsidRPr="00440A23">
        <w:rPr>
          <w:rFonts w:eastAsia="Times New Roman"/>
          <w:szCs w:val="24"/>
          <w:lang w:eastAsia="ru-RU"/>
        </w:rPr>
        <w:instrText>":[["2014"]]},"</w:instrText>
      </w:r>
      <w:r>
        <w:rPr>
          <w:rFonts w:eastAsia="Times New Roman"/>
          <w:szCs w:val="24"/>
          <w:lang w:val="en-US" w:eastAsia="ru-RU"/>
        </w:rPr>
        <w:instrText>page</w:instrText>
      </w:r>
      <w:r w:rsidRPr="00440A23">
        <w:rPr>
          <w:rFonts w:eastAsia="Times New Roman"/>
          <w:szCs w:val="24"/>
          <w:lang w:eastAsia="ru-RU"/>
        </w:rPr>
        <w:instrText>":"1-6","</w:instrText>
      </w:r>
      <w:r>
        <w:rPr>
          <w:rFonts w:eastAsia="Times New Roman"/>
          <w:szCs w:val="24"/>
          <w:lang w:val="en-US" w:eastAsia="ru-RU"/>
        </w:rPr>
        <w:instrText>publisher</w:instrText>
      </w:r>
      <w:r w:rsidRPr="00440A23">
        <w:rPr>
          <w:rFonts w:eastAsia="Times New Roman"/>
          <w:szCs w:val="24"/>
          <w:lang w:eastAsia="ru-RU"/>
        </w:rPr>
        <w:instrText>":"</w:instrText>
      </w:r>
      <w:r>
        <w:rPr>
          <w:rFonts w:eastAsia="Times New Roman"/>
          <w:szCs w:val="24"/>
          <w:lang w:val="en-US" w:eastAsia="ru-RU"/>
        </w:rPr>
        <w:instrText>Springer</w:instrText>
      </w:r>
      <w:r w:rsidRPr="00440A23">
        <w:rPr>
          <w:rFonts w:eastAsia="Times New Roman"/>
          <w:szCs w:val="24"/>
          <w:lang w:eastAsia="ru-RU"/>
        </w:rPr>
        <w:instrText xml:space="preserve"> </w:instrText>
      </w:r>
      <w:r>
        <w:rPr>
          <w:rFonts w:eastAsia="Times New Roman"/>
          <w:szCs w:val="24"/>
          <w:lang w:val="en-US" w:eastAsia="ru-RU"/>
        </w:rPr>
        <w:instrText>Milan</w:instrText>
      </w:r>
      <w:r w:rsidRPr="00440A23">
        <w:rPr>
          <w:rFonts w:eastAsia="Times New Roman"/>
          <w:szCs w:val="24"/>
          <w:lang w:eastAsia="ru-RU"/>
        </w:rPr>
        <w:instrText>","</w:instrText>
      </w:r>
      <w:r>
        <w:rPr>
          <w:rFonts w:eastAsia="Times New Roman"/>
          <w:szCs w:val="24"/>
          <w:lang w:val="en-US" w:eastAsia="ru-RU"/>
        </w:rPr>
        <w:instrText>publisher</w:instrText>
      </w:r>
      <w:r w:rsidRPr="00440A23">
        <w:rPr>
          <w:rFonts w:eastAsia="Times New Roman"/>
          <w:szCs w:val="24"/>
          <w:lang w:eastAsia="ru-RU"/>
        </w:rPr>
        <w:instrText>-</w:instrText>
      </w:r>
      <w:r>
        <w:rPr>
          <w:rFonts w:eastAsia="Times New Roman"/>
          <w:szCs w:val="24"/>
          <w:lang w:val="en-US" w:eastAsia="ru-RU"/>
        </w:rPr>
        <w:instrText>place</w:instrText>
      </w:r>
      <w:r w:rsidRPr="00440A23">
        <w:rPr>
          <w:rFonts w:eastAsia="Times New Roman"/>
          <w:szCs w:val="24"/>
          <w:lang w:eastAsia="ru-RU"/>
        </w:rPr>
        <w:instrText>":"</w:instrText>
      </w:r>
      <w:r>
        <w:rPr>
          <w:rFonts w:eastAsia="Times New Roman"/>
          <w:szCs w:val="24"/>
          <w:lang w:val="en-US" w:eastAsia="ru-RU"/>
        </w:rPr>
        <w:instrText>Milano</w:instrText>
      </w:r>
      <w:r w:rsidRPr="00440A23">
        <w:rPr>
          <w:rFonts w:eastAsia="Times New Roman"/>
          <w:szCs w:val="24"/>
          <w:lang w:eastAsia="ru-RU"/>
        </w:rPr>
        <w:instrText>","</w:instrText>
      </w:r>
      <w:r>
        <w:rPr>
          <w:rFonts w:eastAsia="Times New Roman"/>
          <w:szCs w:val="24"/>
          <w:lang w:val="en-US" w:eastAsia="ru-RU"/>
        </w:rPr>
        <w:instrText>title</w:instrText>
      </w:r>
      <w:r w:rsidRPr="00440A23">
        <w:rPr>
          <w:rFonts w:eastAsia="Times New Roman"/>
          <w:szCs w:val="24"/>
          <w:lang w:eastAsia="ru-RU"/>
        </w:rPr>
        <w:instrText>":"</w:instrText>
      </w:r>
      <w:r>
        <w:rPr>
          <w:rFonts w:eastAsia="Times New Roman"/>
          <w:szCs w:val="24"/>
          <w:lang w:val="en-US" w:eastAsia="ru-RU"/>
        </w:rPr>
        <w:instrText>Introduction</w:instrText>
      </w:r>
      <w:r w:rsidRPr="00440A23">
        <w:rPr>
          <w:rFonts w:eastAsia="Times New Roman"/>
          <w:szCs w:val="24"/>
          <w:lang w:eastAsia="ru-RU"/>
        </w:rPr>
        <w:instrText xml:space="preserve"> </w:instrText>
      </w:r>
      <w:r>
        <w:rPr>
          <w:rFonts w:eastAsia="Times New Roman"/>
          <w:szCs w:val="24"/>
          <w:lang w:val="en-US" w:eastAsia="ru-RU"/>
        </w:rPr>
        <w:instrText>and</w:instrText>
      </w:r>
      <w:r w:rsidRPr="00440A23">
        <w:rPr>
          <w:rFonts w:eastAsia="Times New Roman"/>
          <w:szCs w:val="24"/>
          <w:lang w:eastAsia="ru-RU"/>
        </w:rPr>
        <w:instrText xml:space="preserve"> </w:instrText>
      </w:r>
      <w:r>
        <w:rPr>
          <w:rFonts w:eastAsia="Times New Roman"/>
          <w:szCs w:val="24"/>
          <w:lang w:val="en-US" w:eastAsia="ru-RU"/>
        </w:rPr>
        <w:instrText>Overview</w:instrText>
      </w:r>
      <w:r w:rsidRPr="00440A23">
        <w:rPr>
          <w:rFonts w:eastAsia="Times New Roman"/>
          <w:szCs w:val="24"/>
          <w:lang w:eastAsia="ru-RU"/>
        </w:rPr>
        <w:instrText xml:space="preserve"> </w:instrText>
      </w:r>
      <w:r>
        <w:rPr>
          <w:rFonts w:eastAsia="Times New Roman"/>
          <w:szCs w:val="24"/>
          <w:lang w:val="en-US" w:eastAsia="ru-RU"/>
        </w:rPr>
        <w:instrText>of</w:instrText>
      </w:r>
      <w:r w:rsidRPr="00440A23">
        <w:rPr>
          <w:rFonts w:eastAsia="Times New Roman"/>
          <w:szCs w:val="24"/>
          <w:lang w:eastAsia="ru-RU"/>
        </w:rPr>
        <w:instrText xml:space="preserve"> </w:instrText>
      </w:r>
      <w:r>
        <w:rPr>
          <w:rFonts w:eastAsia="Times New Roman"/>
          <w:szCs w:val="24"/>
          <w:lang w:val="en-US" w:eastAsia="ru-RU"/>
        </w:rPr>
        <w:instrText>PICC</w:instrText>
      </w:r>
      <w:r w:rsidRPr="00440A23">
        <w:rPr>
          <w:rFonts w:eastAsia="Times New Roman"/>
          <w:szCs w:val="24"/>
          <w:lang w:eastAsia="ru-RU"/>
        </w:rPr>
        <w:instrText xml:space="preserve"> </w:instrText>
      </w:r>
      <w:r>
        <w:rPr>
          <w:rFonts w:eastAsia="Times New Roman"/>
          <w:szCs w:val="24"/>
          <w:lang w:val="en-US" w:eastAsia="ru-RU"/>
        </w:rPr>
        <w:instrText>History</w:instrText>
      </w:r>
      <w:r w:rsidRPr="00440A23">
        <w:rPr>
          <w:rFonts w:eastAsia="Times New Roman"/>
          <w:szCs w:val="24"/>
          <w:lang w:eastAsia="ru-RU"/>
        </w:rPr>
        <w:instrText>","</w:instrText>
      </w:r>
      <w:r>
        <w:rPr>
          <w:rFonts w:eastAsia="Times New Roman"/>
          <w:szCs w:val="24"/>
          <w:lang w:val="en-US" w:eastAsia="ru-RU"/>
        </w:rPr>
        <w:instrText>type</w:instrText>
      </w:r>
      <w:r w:rsidRPr="00440A23">
        <w:rPr>
          <w:rFonts w:eastAsia="Times New Roman"/>
          <w:szCs w:val="24"/>
          <w:lang w:eastAsia="ru-RU"/>
        </w:rPr>
        <w:instrText>":"</w:instrText>
      </w:r>
      <w:r>
        <w:rPr>
          <w:rFonts w:eastAsia="Times New Roman"/>
          <w:szCs w:val="24"/>
          <w:lang w:val="en-US" w:eastAsia="ru-RU"/>
        </w:rPr>
        <w:instrText>chapter</w:instrText>
      </w:r>
      <w:r w:rsidRPr="00440A23">
        <w:rPr>
          <w:rFonts w:eastAsia="Times New Roman"/>
          <w:szCs w:val="24"/>
          <w:lang w:eastAsia="ru-RU"/>
        </w:rPr>
        <w:instrText>"},"</w:instrText>
      </w:r>
      <w:r>
        <w:rPr>
          <w:rFonts w:eastAsia="Times New Roman"/>
          <w:szCs w:val="24"/>
          <w:lang w:val="en-US" w:eastAsia="ru-RU"/>
        </w:rPr>
        <w:instrText>uris</w:instrText>
      </w:r>
      <w:r w:rsidRPr="00440A23">
        <w:rPr>
          <w:rFonts w:eastAsia="Times New Roman"/>
          <w:szCs w:val="24"/>
          <w:lang w:eastAsia="ru-RU"/>
        </w:rPr>
        <w:instrText>":["</w:instrText>
      </w:r>
      <w:r>
        <w:rPr>
          <w:rFonts w:eastAsia="Times New Roman"/>
          <w:szCs w:val="24"/>
          <w:lang w:val="en-US" w:eastAsia="ru-RU"/>
        </w:rPr>
        <w:instrText>http</w:instrText>
      </w:r>
      <w:r w:rsidRPr="00440A23">
        <w:rPr>
          <w:rFonts w:eastAsia="Times New Roman"/>
          <w:szCs w:val="24"/>
          <w:lang w:eastAsia="ru-RU"/>
        </w:rPr>
        <w:instrText>://</w:instrText>
      </w:r>
      <w:r>
        <w:rPr>
          <w:rFonts w:eastAsia="Times New Roman"/>
          <w:szCs w:val="24"/>
          <w:lang w:val="en-US" w:eastAsia="ru-RU"/>
        </w:rPr>
        <w:instrText>www</w:instrText>
      </w:r>
      <w:r w:rsidRPr="00440A23">
        <w:rPr>
          <w:rFonts w:eastAsia="Times New Roman"/>
          <w:szCs w:val="24"/>
          <w:lang w:eastAsia="ru-RU"/>
        </w:rPr>
        <w:instrText>.</w:instrText>
      </w:r>
      <w:r>
        <w:rPr>
          <w:rFonts w:eastAsia="Times New Roman"/>
          <w:szCs w:val="24"/>
          <w:lang w:val="en-US" w:eastAsia="ru-RU"/>
        </w:rPr>
        <w:instrText>mendeley</w:instrText>
      </w:r>
      <w:r w:rsidRPr="00440A23">
        <w:rPr>
          <w:rFonts w:eastAsia="Times New Roman"/>
          <w:szCs w:val="24"/>
          <w:lang w:eastAsia="ru-RU"/>
        </w:rPr>
        <w:instrText>.</w:instrText>
      </w:r>
      <w:r>
        <w:rPr>
          <w:rFonts w:eastAsia="Times New Roman"/>
          <w:szCs w:val="24"/>
          <w:lang w:val="en-US" w:eastAsia="ru-RU"/>
        </w:rPr>
        <w:instrText>com</w:instrText>
      </w:r>
      <w:r w:rsidRPr="00440A23">
        <w:rPr>
          <w:rFonts w:eastAsia="Times New Roman"/>
          <w:szCs w:val="24"/>
          <w:lang w:eastAsia="ru-RU"/>
        </w:rPr>
        <w:instrText>/</w:instrText>
      </w:r>
      <w:r>
        <w:rPr>
          <w:rFonts w:eastAsia="Times New Roman"/>
          <w:szCs w:val="24"/>
          <w:lang w:val="en-US" w:eastAsia="ru-RU"/>
        </w:rPr>
        <w:instrText>documents</w:instrText>
      </w:r>
      <w:r w:rsidRPr="00440A23">
        <w:rPr>
          <w:rFonts w:eastAsia="Times New Roman"/>
          <w:szCs w:val="24"/>
          <w:lang w:eastAsia="ru-RU"/>
        </w:rPr>
        <w:instrText>/?</w:instrText>
      </w:r>
      <w:r>
        <w:rPr>
          <w:rFonts w:eastAsia="Times New Roman"/>
          <w:szCs w:val="24"/>
          <w:lang w:val="en-US" w:eastAsia="ru-RU"/>
        </w:rPr>
        <w:instrText>uuid</w:instrText>
      </w:r>
      <w:r w:rsidRPr="00440A23">
        <w:rPr>
          <w:rFonts w:eastAsia="Times New Roman"/>
          <w:szCs w:val="24"/>
          <w:lang w:eastAsia="ru-RU"/>
        </w:rPr>
        <w:instrText>=7</w:instrText>
      </w:r>
      <w:r>
        <w:rPr>
          <w:rFonts w:eastAsia="Times New Roman"/>
          <w:szCs w:val="24"/>
          <w:lang w:val="en-US" w:eastAsia="ru-RU"/>
        </w:rPr>
        <w:instrText>dba</w:instrText>
      </w:r>
      <w:r w:rsidRPr="00440A23">
        <w:rPr>
          <w:rFonts w:eastAsia="Times New Roman"/>
          <w:szCs w:val="24"/>
          <w:lang w:eastAsia="ru-RU"/>
        </w:rPr>
        <w:instrText>9</w:instrText>
      </w:r>
      <w:r>
        <w:rPr>
          <w:rFonts w:eastAsia="Times New Roman"/>
          <w:szCs w:val="24"/>
          <w:lang w:val="en-US" w:eastAsia="ru-RU"/>
        </w:rPr>
        <w:instrText>d</w:instrText>
      </w:r>
      <w:r w:rsidRPr="00440A23">
        <w:rPr>
          <w:rFonts w:eastAsia="Times New Roman"/>
          <w:szCs w:val="24"/>
          <w:lang w:eastAsia="ru-RU"/>
        </w:rPr>
        <w:instrText>59-13</w:instrText>
      </w:r>
      <w:r>
        <w:rPr>
          <w:rFonts w:eastAsia="Times New Roman"/>
          <w:szCs w:val="24"/>
          <w:lang w:val="en-US" w:eastAsia="ru-RU"/>
        </w:rPr>
        <w:instrText>c</w:instrText>
      </w:r>
      <w:r w:rsidRPr="00440A23">
        <w:rPr>
          <w:rFonts w:eastAsia="Times New Roman"/>
          <w:szCs w:val="24"/>
          <w:lang w:eastAsia="ru-RU"/>
        </w:rPr>
        <w:instrText>1-354</w:instrText>
      </w:r>
      <w:r>
        <w:rPr>
          <w:rFonts w:eastAsia="Times New Roman"/>
          <w:szCs w:val="24"/>
          <w:lang w:val="en-US" w:eastAsia="ru-RU"/>
        </w:rPr>
        <w:instrText>f</w:instrText>
      </w:r>
      <w:r w:rsidRPr="00440A23">
        <w:rPr>
          <w:rFonts w:eastAsia="Times New Roman"/>
          <w:szCs w:val="24"/>
          <w:lang w:eastAsia="ru-RU"/>
        </w:rPr>
        <w:instrText>-9</w:instrText>
      </w:r>
      <w:r>
        <w:rPr>
          <w:rFonts w:eastAsia="Times New Roman"/>
          <w:szCs w:val="24"/>
          <w:lang w:val="en-US" w:eastAsia="ru-RU"/>
        </w:rPr>
        <w:instrText>c</w:instrText>
      </w:r>
      <w:r w:rsidRPr="00440A23">
        <w:rPr>
          <w:rFonts w:eastAsia="Times New Roman"/>
          <w:szCs w:val="24"/>
          <w:lang w:eastAsia="ru-RU"/>
        </w:rPr>
        <w:instrText>32-</w:instrText>
      </w:r>
      <w:r>
        <w:rPr>
          <w:rFonts w:eastAsia="Times New Roman"/>
          <w:szCs w:val="24"/>
          <w:lang w:val="en-US" w:eastAsia="ru-RU"/>
        </w:rPr>
        <w:instrText>ced</w:instrText>
      </w:r>
      <w:r w:rsidRPr="00440A23">
        <w:rPr>
          <w:rFonts w:eastAsia="Times New Roman"/>
          <w:szCs w:val="24"/>
          <w:lang w:eastAsia="ru-RU"/>
        </w:rPr>
        <w:instrText>4</w:instrText>
      </w:r>
      <w:r>
        <w:rPr>
          <w:rFonts w:eastAsia="Times New Roman"/>
          <w:szCs w:val="24"/>
          <w:lang w:val="en-US" w:eastAsia="ru-RU"/>
        </w:rPr>
        <w:instrText>c</w:instrText>
      </w:r>
      <w:r w:rsidRPr="00440A23">
        <w:rPr>
          <w:rFonts w:eastAsia="Times New Roman"/>
          <w:szCs w:val="24"/>
          <w:lang w:eastAsia="ru-RU"/>
        </w:rPr>
        <w:instrText>0</w:instrText>
      </w:r>
      <w:r>
        <w:rPr>
          <w:rFonts w:eastAsia="Times New Roman"/>
          <w:szCs w:val="24"/>
          <w:lang w:val="en-US" w:eastAsia="ru-RU"/>
        </w:rPr>
        <w:instrText>b</w:instrText>
      </w:r>
      <w:r w:rsidRPr="00440A23">
        <w:rPr>
          <w:rFonts w:eastAsia="Times New Roman"/>
          <w:szCs w:val="24"/>
          <w:lang w:eastAsia="ru-RU"/>
        </w:rPr>
        <w:instrText>75</w:instrText>
      </w:r>
      <w:r>
        <w:rPr>
          <w:rFonts w:eastAsia="Times New Roman"/>
          <w:szCs w:val="24"/>
          <w:lang w:val="en-US" w:eastAsia="ru-RU"/>
        </w:rPr>
        <w:instrText>a</w:instrText>
      </w:r>
      <w:r w:rsidRPr="00440A23">
        <w:rPr>
          <w:rFonts w:eastAsia="Times New Roman"/>
          <w:szCs w:val="24"/>
          <w:lang w:eastAsia="ru-RU"/>
        </w:rPr>
        <w:instrText>01","</w:instrText>
      </w:r>
      <w:r>
        <w:rPr>
          <w:rFonts w:eastAsia="Times New Roman"/>
          <w:szCs w:val="24"/>
          <w:lang w:val="en-US" w:eastAsia="ru-RU"/>
        </w:rPr>
        <w:instrText>http</w:instrText>
      </w:r>
      <w:r w:rsidRPr="00440A23">
        <w:rPr>
          <w:rFonts w:eastAsia="Times New Roman"/>
          <w:szCs w:val="24"/>
          <w:lang w:eastAsia="ru-RU"/>
        </w:rPr>
        <w:instrText>://</w:instrText>
      </w:r>
      <w:r>
        <w:rPr>
          <w:rFonts w:eastAsia="Times New Roman"/>
          <w:szCs w:val="24"/>
          <w:lang w:val="en-US" w:eastAsia="ru-RU"/>
        </w:rPr>
        <w:instrText>www</w:instrText>
      </w:r>
      <w:r w:rsidRPr="00440A23">
        <w:rPr>
          <w:rFonts w:eastAsia="Times New Roman"/>
          <w:szCs w:val="24"/>
          <w:lang w:eastAsia="ru-RU"/>
        </w:rPr>
        <w:instrText>.</w:instrText>
      </w:r>
      <w:r>
        <w:rPr>
          <w:rFonts w:eastAsia="Times New Roman"/>
          <w:szCs w:val="24"/>
          <w:lang w:val="en-US" w:eastAsia="ru-RU"/>
        </w:rPr>
        <w:instrText>mendeley</w:instrText>
      </w:r>
      <w:r w:rsidRPr="00440A23">
        <w:rPr>
          <w:rFonts w:eastAsia="Times New Roman"/>
          <w:szCs w:val="24"/>
          <w:lang w:eastAsia="ru-RU"/>
        </w:rPr>
        <w:instrText>.</w:instrText>
      </w:r>
      <w:r>
        <w:rPr>
          <w:rFonts w:eastAsia="Times New Roman"/>
          <w:szCs w:val="24"/>
          <w:lang w:val="en-US" w:eastAsia="ru-RU"/>
        </w:rPr>
        <w:instrText>com</w:instrText>
      </w:r>
      <w:r w:rsidRPr="00440A23">
        <w:rPr>
          <w:rFonts w:eastAsia="Times New Roman"/>
          <w:szCs w:val="24"/>
          <w:lang w:eastAsia="ru-RU"/>
        </w:rPr>
        <w:instrText>/</w:instrText>
      </w:r>
      <w:r>
        <w:rPr>
          <w:rFonts w:eastAsia="Times New Roman"/>
          <w:szCs w:val="24"/>
          <w:lang w:val="en-US" w:eastAsia="ru-RU"/>
        </w:rPr>
        <w:instrText>documents</w:instrText>
      </w:r>
      <w:r w:rsidRPr="00440A23">
        <w:rPr>
          <w:rFonts w:eastAsia="Times New Roman"/>
          <w:szCs w:val="24"/>
          <w:lang w:eastAsia="ru-RU"/>
        </w:rPr>
        <w:instrText>/?</w:instrText>
      </w:r>
      <w:r>
        <w:rPr>
          <w:rFonts w:eastAsia="Times New Roman"/>
          <w:szCs w:val="24"/>
          <w:lang w:val="en-US" w:eastAsia="ru-RU"/>
        </w:rPr>
        <w:instrText>uuid</w:instrText>
      </w:r>
      <w:r w:rsidRPr="00440A23">
        <w:rPr>
          <w:rFonts w:eastAsia="Times New Roman"/>
          <w:szCs w:val="24"/>
          <w:lang w:eastAsia="ru-RU"/>
        </w:rPr>
        <w:instrText>=769943</w:instrText>
      </w:r>
      <w:r>
        <w:rPr>
          <w:rFonts w:eastAsia="Times New Roman"/>
          <w:szCs w:val="24"/>
          <w:lang w:val="en-US" w:eastAsia="ru-RU"/>
        </w:rPr>
        <w:instrText>d</w:instrText>
      </w:r>
      <w:r w:rsidRPr="00440A23">
        <w:rPr>
          <w:rFonts w:eastAsia="Times New Roman"/>
          <w:szCs w:val="24"/>
          <w:lang w:eastAsia="ru-RU"/>
        </w:rPr>
        <w:instrText>7-</w:instrText>
      </w:r>
      <w:r>
        <w:rPr>
          <w:rFonts w:eastAsia="Times New Roman"/>
          <w:szCs w:val="24"/>
          <w:lang w:val="en-US" w:eastAsia="ru-RU"/>
        </w:rPr>
        <w:instrText>e</w:instrText>
      </w:r>
      <w:r w:rsidRPr="00440A23">
        <w:rPr>
          <w:rFonts w:eastAsia="Times New Roman"/>
          <w:szCs w:val="24"/>
          <w:lang w:eastAsia="ru-RU"/>
        </w:rPr>
        <w:instrText>749-4</w:instrText>
      </w:r>
      <w:r>
        <w:rPr>
          <w:rFonts w:eastAsia="Times New Roman"/>
          <w:szCs w:val="24"/>
          <w:lang w:val="en-US" w:eastAsia="ru-RU"/>
        </w:rPr>
        <w:instrText>fb</w:instrText>
      </w:r>
      <w:r w:rsidRPr="00440A23">
        <w:rPr>
          <w:rFonts w:eastAsia="Times New Roman"/>
          <w:szCs w:val="24"/>
          <w:lang w:eastAsia="ru-RU"/>
        </w:rPr>
        <w:instrText>5-</w:instrText>
      </w:r>
      <w:r>
        <w:rPr>
          <w:rFonts w:eastAsia="Times New Roman"/>
          <w:szCs w:val="24"/>
          <w:lang w:val="en-US" w:eastAsia="ru-RU"/>
        </w:rPr>
        <w:instrText>b</w:instrText>
      </w:r>
      <w:r w:rsidRPr="00440A23">
        <w:rPr>
          <w:rFonts w:eastAsia="Times New Roman"/>
          <w:szCs w:val="24"/>
          <w:lang w:eastAsia="ru-RU"/>
        </w:rPr>
        <w:instrText>3</w:instrText>
      </w:r>
      <w:r>
        <w:rPr>
          <w:rFonts w:eastAsia="Times New Roman"/>
          <w:szCs w:val="24"/>
          <w:lang w:val="en-US" w:eastAsia="ru-RU"/>
        </w:rPr>
        <w:instrText>a</w:instrText>
      </w:r>
      <w:r w:rsidRPr="00440A23">
        <w:rPr>
          <w:rFonts w:eastAsia="Times New Roman"/>
          <w:szCs w:val="24"/>
          <w:lang w:eastAsia="ru-RU"/>
        </w:rPr>
        <w:instrText>4-95</w:instrText>
      </w:r>
      <w:r>
        <w:rPr>
          <w:rFonts w:eastAsia="Times New Roman"/>
          <w:szCs w:val="24"/>
          <w:lang w:val="en-US" w:eastAsia="ru-RU"/>
        </w:rPr>
        <w:instrText>af</w:instrText>
      </w:r>
      <w:r w:rsidRPr="00440A23">
        <w:rPr>
          <w:rFonts w:eastAsia="Times New Roman"/>
          <w:szCs w:val="24"/>
          <w:lang w:eastAsia="ru-RU"/>
        </w:rPr>
        <w:instrText>1807</w:instrText>
      </w:r>
      <w:r>
        <w:rPr>
          <w:rFonts w:eastAsia="Times New Roman"/>
          <w:szCs w:val="24"/>
          <w:lang w:val="en-US" w:eastAsia="ru-RU"/>
        </w:rPr>
        <w:instrText>fec</w:instrText>
      </w:r>
      <w:r w:rsidRPr="00440A23">
        <w:rPr>
          <w:rFonts w:eastAsia="Times New Roman"/>
          <w:szCs w:val="24"/>
          <w:lang w:eastAsia="ru-RU"/>
        </w:rPr>
        <w:instrText>9"]}],"</w:instrText>
      </w:r>
      <w:r>
        <w:rPr>
          <w:rFonts w:eastAsia="Times New Roman"/>
          <w:szCs w:val="24"/>
          <w:lang w:val="en-US" w:eastAsia="ru-RU"/>
        </w:rPr>
        <w:instrText>mendeley</w:instrText>
      </w:r>
      <w:r w:rsidRPr="00440A23">
        <w:rPr>
          <w:rFonts w:eastAsia="Times New Roman"/>
          <w:szCs w:val="24"/>
          <w:lang w:eastAsia="ru-RU"/>
        </w:rPr>
        <w:instrText>":{"</w:instrText>
      </w:r>
      <w:r>
        <w:rPr>
          <w:rFonts w:eastAsia="Times New Roman"/>
          <w:szCs w:val="24"/>
          <w:lang w:val="en-US" w:eastAsia="ru-RU"/>
        </w:rPr>
        <w:instrText>formattedCitation</w:instrText>
      </w:r>
      <w:r w:rsidRPr="00440A23">
        <w:rPr>
          <w:rFonts w:eastAsia="Times New Roman"/>
          <w:szCs w:val="24"/>
          <w:lang w:eastAsia="ru-RU"/>
        </w:rPr>
        <w:instrText>":"[2]","</w:instrText>
      </w:r>
      <w:r>
        <w:rPr>
          <w:rFonts w:eastAsia="Times New Roman"/>
          <w:szCs w:val="24"/>
          <w:lang w:val="en-US" w:eastAsia="ru-RU"/>
        </w:rPr>
        <w:instrText>plainTextFormattedCitation</w:instrText>
      </w:r>
      <w:r w:rsidRPr="00440A23">
        <w:rPr>
          <w:rFonts w:eastAsia="Times New Roman"/>
          <w:szCs w:val="24"/>
          <w:lang w:eastAsia="ru-RU"/>
        </w:rPr>
        <w:instrText>":"[2]","</w:instrText>
      </w:r>
      <w:r>
        <w:rPr>
          <w:rFonts w:eastAsia="Times New Roman"/>
          <w:szCs w:val="24"/>
          <w:lang w:val="en-US" w:eastAsia="ru-RU"/>
        </w:rPr>
        <w:instrText>previouslyFormattedCitation</w:instrText>
      </w:r>
      <w:r w:rsidRPr="00440A23">
        <w:rPr>
          <w:rFonts w:eastAsia="Times New Roman"/>
          <w:szCs w:val="24"/>
          <w:lang w:eastAsia="ru-RU"/>
        </w:rPr>
        <w:instrText>":"[9]"},"</w:instrText>
      </w:r>
      <w:r>
        <w:rPr>
          <w:rFonts w:eastAsia="Times New Roman"/>
          <w:szCs w:val="24"/>
          <w:lang w:val="en-US" w:eastAsia="ru-RU"/>
        </w:rPr>
        <w:instrText>properties</w:instrText>
      </w:r>
      <w:r w:rsidRPr="00440A23">
        <w:rPr>
          <w:rFonts w:eastAsia="Times New Roman"/>
          <w:szCs w:val="24"/>
          <w:lang w:eastAsia="ru-RU"/>
        </w:rPr>
        <w:instrText>":{"</w:instrText>
      </w:r>
      <w:r>
        <w:rPr>
          <w:rFonts w:eastAsia="Times New Roman"/>
          <w:szCs w:val="24"/>
          <w:lang w:val="en-US" w:eastAsia="ru-RU"/>
        </w:rPr>
        <w:instrText>noteIndex</w:instrText>
      </w:r>
      <w:r w:rsidRPr="00440A23">
        <w:rPr>
          <w:rFonts w:eastAsia="Times New Roman"/>
          <w:szCs w:val="24"/>
          <w:lang w:eastAsia="ru-RU"/>
        </w:rPr>
        <w:instrText>":0},"</w:instrText>
      </w:r>
      <w:r>
        <w:rPr>
          <w:rFonts w:eastAsia="Times New Roman"/>
          <w:szCs w:val="24"/>
          <w:lang w:val="en-US" w:eastAsia="ru-RU"/>
        </w:rPr>
        <w:instrText>schema</w:instrText>
      </w:r>
      <w:r w:rsidRPr="00440A23">
        <w:rPr>
          <w:rFonts w:eastAsia="Times New Roman"/>
          <w:szCs w:val="24"/>
          <w:lang w:eastAsia="ru-RU"/>
        </w:rPr>
        <w:instrText>":"</w:instrText>
      </w:r>
      <w:r>
        <w:rPr>
          <w:rFonts w:eastAsia="Times New Roman"/>
          <w:szCs w:val="24"/>
          <w:lang w:val="en-US" w:eastAsia="ru-RU"/>
        </w:rPr>
        <w:instrText>https</w:instrText>
      </w:r>
      <w:r w:rsidRPr="00440A23">
        <w:rPr>
          <w:rFonts w:eastAsia="Times New Roman"/>
          <w:szCs w:val="24"/>
          <w:lang w:eastAsia="ru-RU"/>
        </w:rPr>
        <w:instrText>://</w:instrText>
      </w:r>
      <w:r>
        <w:rPr>
          <w:rFonts w:eastAsia="Times New Roman"/>
          <w:szCs w:val="24"/>
          <w:lang w:val="en-US" w:eastAsia="ru-RU"/>
        </w:rPr>
        <w:instrText>github</w:instrText>
      </w:r>
      <w:r w:rsidRPr="00440A23">
        <w:rPr>
          <w:rFonts w:eastAsia="Times New Roman"/>
          <w:szCs w:val="24"/>
          <w:lang w:eastAsia="ru-RU"/>
        </w:rPr>
        <w:instrText>.</w:instrText>
      </w:r>
      <w:r>
        <w:rPr>
          <w:rFonts w:eastAsia="Times New Roman"/>
          <w:szCs w:val="24"/>
          <w:lang w:val="en-US" w:eastAsia="ru-RU"/>
        </w:rPr>
        <w:instrText>com</w:instrText>
      </w:r>
      <w:r w:rsidRPr="00440A23">
        <w:rPr>
          <w:rFonts w:eastAsia="Times New Roman"/>
          <w:szCs w:val="24"/>
          <w:lang w:eastAsia="ru-RU"/>
        </w:rPr>
        <w:instrText>/</w:instrText>
      </w:r>
      <w:r>
        <w:rPr>
          <w:rFonts w:eastAsia="Times New Roman"/>
          <w:szCs w:val="24"/>
          <w:lang w:val="en-US" w:eastAsia="ru-RU"/>
        </w:rPr>
        <w:instrText>citation</w:instrText>
      </w:r>
      <w:r w:rsidRPr="00440A23">
        <w:rPr>
          <w:rFonts w:eastAsia="Times New Roman"/>
          <w:szCs w:val="24"/>
          <w:lang w:eastAsia="ru-RU"/>
        </w:rPr>
        <w:instrText>-</w:instrText>
      </w:r>
      <w:r>
        <w:rPr>
          <w:rFonts w:eastAsia="Times New Roman"/>
          <w:szCs w:val="24"/>
          <w:lang w:val="en-US" w:eastAsia="ru-RU"/>
        </w:rPr>
        <w:instrText>style</w:instrText>
      </w:r>
      <w:r w:rsidRPr="00440A23">
        <w:rPr>
          <w:rFonts w:eastAsia="Times New Roman"/>
          <w:szCs w:val="24"/>
          <w:lang w:eastAsia="ru-RU"/>
        </w:rPr>
        <w:instrText>-</w:instrText>
      </w:r>
      <w:r>
        <w:rPr>
          <w:rFonts w:eastAsia="Times New Roman"/>
          <w:szCs w:val="24"/>
          <w:lang w:val="en-US" w:eastAsia="ru-RU"/>
        </w:rPr>
        <w:instrText>language</w:instrText>
      </w:r>
      <w:r w:rsidRPr="00440A23">
        <w:rPr>
          <w:rFonts w:eastAsia="Times New Roman"/>
          <w:szCs w:val="24"/>
          <w:lang w:eastAsia="ru-RU"/>
        </w:rPr>
        <w:instrText>/</w:instrText>
      </w:r>
      <w:r>
        <w:rPr>
          <w:rFonts w:eastAsia="Times New Roman"/>
          <w:szCs w:val="24"/>
          <w:lang w:val="en-US" w:eastAsia="ru-RU"/>
        </w:rPr>
        <w:instrText>schema</w:instrText>
      </w:r>
      <w:r w:rsidRPr="00440A23">
        <w:rPr>
          <w:rFonts w:eastAsia="Times New Roman"/>
          <w:szCs w:val="24"/>
          <w:lang w:eastAsia="ru-RU"/>
        </w:rPr>
        <w:instrText>/</w:instrText>
      </w:r>
      <w:r>
        <w:rPr>
          <w:rFonts w:eastAsia="Times New Roman"/>
          <w:szCs w:val="24"/>
          <w:lang w:val="en-US" w:eastAsia="ru-RU"/>
        </w:rPr>
        <w:instrText>raw</w:instrText>
      </w:r>
      <w:r w:rsidRPr="00440A23">
        <w:rPr>
          <w:rFonts w:eastAsia="Times New Roman"/>
          <w:szCs w:val="24"/>
          <w:lang w:eastAsia="ru-RU"/>
        </w:rPr>
        <w:instrText>/</w:instrText>
      </w:r>
      <w:r>
        <w:rPr>
          <w:rFonts w:eastAsia="Times New Roman"/>
          <w:szCs w:val="24"/>
          <w:lang w:val="en-US" w:eastAsia="ru-RU"/>
        </w:rPr>
        <w:instrText>master</w:instrText>
      </w:r>
      <w:r w:rsidRPr="00440A23">
        <w:rPr>
          <w:rFonts w:eastAsia="Times New Roman"/>
          <w:szCs w:val="24"/>
          <w:lang w:eastAsia="ru-RU"/>
        </w:rPr>
        <w:instrText>/</w:instrText>
      </w:r>
      <w:r>
        <w:rPr>
          <w:rFonts w:eastAsia="Times New Roman"/>
          <w:szCs w:val="24"/>
          <w:lang w:val="en-US" w:eastAsia="ru-RU"/>
        </w:rPr>
        <w:instrText>csl</w:instrText>
      </w:r>
      <w:r w:rsidRPr="00440A23">
        <w:rPr>
          <w:rFonts w:eastAsia="Times New Roman"/>
          <w:szCs w:val="24"/>
          <w:lang w:eastAsia="ru-RU"/>
        </w:rPr>
        <w:instrText>-</w:instrText>
      </w:r>
      <w:r>
        <w:rPr>
          <w:rFonts w:eastAsia="Times New Roman"/>
          <w:szCs w:val="24"/>
          <w:lang w:val="en-US" w:eastAsia="ru-RU"/>
        </w:rPr>
        <w:instrText>citation</w:instrText>
      </w:r>
      <w:r w:rsidRPr="00440A23">
        <w:rPr>
          <w:rFonts w:eastAsia="Times New Roman"/>
          <w:szCs w:val="24"/>
          <w:lang w:eastAsia="ru-RU"/>
        </w:rPr>
        <w:instrText>.</w:instrText>
      </w:r>
      <w:r>
        <w:rPr>
          <w:rFonts w:eastAsia="Times New Roman"/>
          <w:szCs w:val="24"/>
          <w:lang w:val="en-US" w:eastAsia="ru-RU"/>
        </w:rPr>
        <w:instrText>json</w:instrText>
      </w:r>
      <w:r w:rsidRPr="00440A23">
        <w:rPr>
          <w:rFonts w:eastAsia="Times New Roman"/>
          <w:szCs w:val="24"/>
          <w:lang w:eastAsia="ru-RU"/>
        </w:rPr>
        <w:instrText>"}</w:instrText>
      </w:r>
      <w:r w:rsidRPr="00DC556E">
        <w:rPr>
          <w:rFonts w:eastAsia="Times New Roman"/>
          <w:szCs w:val="24"/>
          <w:lang w:eastAsia="ru-RU"/>
        </w:rPr>
        <w:fldChar w:fldCharType="separate"/>
      </w:r>
      <w:r w:rsidRPr="00440A23">
        <w:rPr>
          <w:rFonts w:eastAsia="Times New Roman"/>
          <w:noProof/>
          <w:szCs w:val="24"/>
          <w:lang w:eastAsia="ru-RU"/>
        </w:rPr>
        <w:t>[2]</w:t>
      </w:r>
      <w:r w:rsidRPr="00DC556E">
        <w:rPr>
          <w:rFonts w:eastAsia="Times New Roman"/>
          <w:szCs w:val="24"/>
          <w:lang w:eastAsia="ru-RU"/>
        </w:rPr>
        <w:fldChar w:fldCharType="end"/>
      </w:r>
      <w:r w:rsidRPr="00DC556E">
        <w:rPr>
          <w:rFonts w:eastAsia="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690CAE5B" w14:textId="77777777" w:rsidR="00643A32" w:rsidRPr="00DC556E" w:rsidRDefault="00643A32" w:rsidP="00643A32">
      <w:pPr>
        <w:spacing w:before="0" w:after="0"/>
        <w:ind w:firstLine="708"/>
        <w:rPr>
          <w:rFonts w:eastAsia="Times New Roman"/>
          <w:i/>
          <w:szCs w:val="24"/>
          <w:lang w:eastAsia="ru-RU"/>
        </w:rPr>
      </w:pPr>
      <w:r w:rsidRPr="00DC556E">
        <w:rPr>
          <w:rFonts w:eastAsia="Times New Roman"/>
          <w:i/>
          <w:szCs w:val="24"/>
          <w:lang w:eastAsia="ru-RU"/>
        </w:rPr>
        <w:t>Диализные катетеры.</w:t>
      </w:r>
    </w:p>
    <w:p w14:paraId="2689CB07" w14:textId="77777777" w:rsidR="00643A32" w:rsidRPr="00DC556E" w:rsidRDefault="00643A32" w:rsidP="00643A32">
      <w:pPr>
        <w:spacing w:before="0" w:after="0"/>
        <w:ind w:firstLine="700"/>
        <w:rPr>
          <w:szCs w:val="24"/>
        </w:rPr>
      </w:pPr>
      <w:r w:rsidRPr="00DC556E">
        <w:rPr>
          <w:rFonts w:eastAsia="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DC556E">
        <w:rPr>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0F3E8996" w14:textId="77777777" w:rsidR="00643A32" w:rsidRPr="00DC556E" w:rsidRDefault="00643A32" w:rsidP="00643A32">
      <w:pPr>
        <w:spacing w:before="0" w:after="0"/>
        <w:ind w:firstLine="709"/>
        <w:rPr>
          <w:b/>
          <w:bCs/>
          <w:szCs w:val="24"/>
        </w:rPr>
      </w:pPr>
      <w:r w:rsidRPr="00DC556E">
        <w:rPr>
          <w:b/>
          <w:bCs/>
          <w:szCs w:val="24"/>
        </w:rPr>
        <w:t>Осложнения</w:t>
      </w:r>
      <w:r w:rsidRPr="00DC556E">
        <w:rPr>
          <w:rFonts w:eastAsia="Times New Roman"/>
          <w:b/>
          <w:bCs/>
          <w:szCs w:val="24"/>
          <w:lang w:eastAsia="ru-RU"/>
        </w:rPr>
        <w:t xml:space="preserve"> катетеризации центральных вен</w:t>
      </w:r>
    </w:p>
    <w:p w14:paraId="6D310240" w14:textId="77777777" w:rsidR="00643A32" w:rsidRPr="00DC556E" w:rsidRDefault="00643A32" w:rsidP="00643A32">
      <w:pPr>
        <w:spacing w:before="0" w:after="0"/>
        <w:ind w:firstLine="709"/>
        <w:rPr>
          <w:rFonts w:eastAsia="Times New Roman"/>
          <w:szCs w:val="24"/>
          <w:lang w:eastAsia="ru-RU"/>
        </w:rPr>
      </w:pPr>
      <w:r w:rsidRPr="00DC556E">
        <w:rPr>
          <w:rFonts w:eastAsia="Times New Roman"/>
          <w:i/>
          <w:szCs w:val="24"/>
          <w:lang w:eastAsia="ru-RU"/>
        </w:rPr>
        <w:t>К ранним осложнениям</w:t>
      </w:r>
      <w:r w:rsidRPr="00DC556E">
        <w:rPr>
          <w:rFonts w:eastAsia="Times New Roman"/>
          <w:szCs w:val="24"/>
          <w:lang w:eastAsia="ru-RU"/>
        </w:rPr>
        <w:t xml:space="preserve"> относят возникшие во время проведения манипуляции:</w:t>
      </w:r>
    </w:p>
    <w:p w14:paraId="0C304B63" w14:textId="77777777" w:rsidR="00643A32" w:rsidRPr="00DC556E" w:rsidRDefault="00643A32" w:rsidP="00CE6C1C">
      <w:pPr>
        <w:pStyle w:val="a6"/>
        <w:numPr>
          <w:ilvl w:val="0"/>
          <w:numId w:val="93"/>
        </w:numPr>
        <w:spacing w:before="0" w:after="0"/>
        <w:ind w:left="993" w:hanging="284"/>
        <w:rPr>
          <w:rFonts w:eastAsia="Times New Roman"/>
          <w:szCs w:val="24"/>
          <w:lang w:eastAsia="ru-RU"/>
        </w:rPr>
      </w:pPr>
      <w:r w:rsidRPr="00DC556E">
        <w:rPr>
          <w:rFonts w:eastAsia="Times New Roman"/>
          <w:szCs w:val="24"/>
          <w:lang w:eastAsia="ru-RU"/>
        </w:rPr>
        <w:t xml:space="preserve">ранение магистральных артерий, </w:t>
      </w:r>
    </w:p>
    <w:p w14:paraId="33C8CB4A" w14:textId="77777777" w:rsidR="00643A32" w:rsidRPr="00DC556E" w:rsidRDefault="00643A32" w:rsidP="00CE6C1C">
      <w:pPr>
        <w:pStyle w:val="a6"/>
        <w:numPr>
          <w:ilvl w:val="0"/>
          <w:numId w:val="93"/>
        </w:numPr>
        <w:spacing w:before="0" w:after="0"/>
        <w:ind w:left="993" w:hanging="284"/>
        <w:rPr>
          <w:rFonts w:eastAsia="Times New Roman"/>
          <w:szCs w:val="24"/>
          <w:lang w:eastAsia="ru-RU"/>
        </w:rPr>
      </w:pPr>
      <w:r w:rsidRPr="00DC556E">
        <w:rPr>
          <w:rFonts w:eastAsia="Times New Roman"/>
          <w:szCs w:val="24"/>
          <w:lang w:eastAsia="ru-RU"/>
        </w:rPr>
        <w:t>развитие гематомы в месте пункции сосуда</w:t>
      </w:r>
    </w:p>
    <w:p w14:paraId="392BA3CF" w14:textId="77777777" w:rsidR="00643A32" w:rsidRPr="00DC556E" w:rsidRDefault="00643A32" w:rsidP="00CE6C1C">
      <w:pPr>
        <w:pStyle w:val="a6"/>
        <w:numPr>
          <w:ilvl w:val="0"/>
          <w:numId w:val="93"/>
        </w:numPr>
        <w:spacing w:before="0" w:after="0"/>
        <w:ind w:left="993" w:hanging="284"/>
        <w:rPr>
          <w:rFonts w:eastAsia="Times New Roman"/>
          <w:szCs w:val="24"/>
          <w:lang w:eastAsia="ru-RU"/>
        </w:rPr>
      </w:pPr>
      <w:r w:rsidRPr="00DC556E">
        <w:rPr>
          <w:rFonts w:eastAsia="Times New Roman"/>
          <w:szCs w:val="24"/>
          <w:lang w:eastAsia="ru-RU"/>
        </w:rPr>
        <w:t xml:space="preserve">развитие пневмоторакса, гемоторакса, </w:t>
      </w:r>
    </w:p>
    <w:p w14:paraId="5A381271" w14:textId="77777777" w:rsidR="00643A32" w:rsidRPr="00DC556E" w:rsidRDefault="00643A32" w:rsidP="00CE6C1C">
      <w:pPr>
        <w:pStyle w:val="a6"/>
        <w:numPr>
          <w:ilvl w:val="0"/>
          <w:numId w:val="93"/>
        </w:numPr>
        <w:spacing w:before="0" w:after="0"/>
        <w:ind w:left="993" w:hanging="284"/>
        <w:rPr>
          <w:rFonts w:eastAsia="Times New Roman"/>
          <w:szCs w:val="24"/>
          <w:lang w:eastAsia="ru-RU"/>
        </w:rPr>
      </w:pPr>
      <w:r w:rsidRPr="00DC556E">
        <w:rPr>
          <w:rFonts w:eastAsia="Times New Roman"/>
          <w:szCs w:val="24"/>
          <w:lang w:eastAsia="ru-RU"/>
        </w:rPr>
        <w:t xml:space="preserve">ранение грудного лимфатического протока, </w:t>
      </w:r>
    </w:p>
    <w:p w14:paraId="34285583" w14:textId="77777777" w:rsidR="00643A32" w:rsidRPr="00DC556E" w:rsidRDefault="00643A32" w:rsidP="00CE6C1C">
      <w:pPr>
        <w:pStyle w:val="a6"/>
        <w:numPr>
          <w:ilvl w:val="0"/>
          <w:numId w:val="93"/>
        </w:numPr>
        <w:spacing w:before="0" w:after="0"/>
        <w:ind w:left="993" w:hanging="284"/>
        <w:rPr>
          <w:rFonts w:eastAsia="Times New Roman"/>
          <w:szCs w:val="24"/>
          <w:lang w:eastAsia="ru-RU"/>
        </w:rPr>
      </w:pPr>
      <w:r w:rsidRPr="00DC556E">
        <w:rPr>
          <w:rFonts w:eastAsia="Times New Roman"/>
          <w:szCs w:val="24"/>
          <w:lang w:eastAsia="ru-RU"/>
        </w:rPr>
        <w:t xml:space="preserve">повреждение нервных сплетений, </w:t>
      </w:r>
    </w:p>
    <w:p w14:paraId="0A6561FA" w14:textId="77777777" w:rsidR="00643A32" w:rsidRPr="00DC556E" w:rsidRDefault="00643A32" w:rsidP="00CE6C1C">
      <w:pPr>
        <w:pStyle w:val="a6"/>
        <w:numPr>
          <w:ilvl w:val="0"/>
          <w:numId w:val="93"/>
        </w:numPr>
        <w:spacing w:before="0" w:after="0"/>
        <w:ind w:left="993" w:hanging="284"/>
        <w:rPr>
          <w:rFonts w:eastAsia="Times New Roman"/>
          <w:szCs w:val="24"/>
          <w:lang w:eastAsia="ru-RU"/>
        </w:rPr>
      </w:pPr>
      <w:r w:rsidRPr="00DC556E">
        <w:rPr>
          <w:rFonts w:eastAsia="Times New Roman"/>
          <w:szCs w:val="24"/>
          <w:lang w:eastAsia="ru-RU"/>
        </w:rPr>
        <w:t>неправильная установка катетера</w:t>
      </w:r>
    </w:p>
    <w:p w14:paraId="6E6C700F" w14:textId="77777777" w:rsidR="00643A32" w:rsidRPr="00DC556E" w:rsidRDefault="00643A32" w:rsidP="00643A32">
      <w:pPr>
        <w:spacing w:before="0" w:after="0"/>
        <w:ind w:firstLine="709"/>
        <w:rPr>
          <w:szCs w:val="24"/>
        </w:rPr>
      </w:pPr>
      <w:r w:rsidRPr="00DC556E">
        <w:rPr>
          <w:i/>
          <w:iCs/>
          <w:szCs w:val="24"/>
        </w:rPr>
        <w:t>Поздние осложнения,</w:t>
      </w:r>
      <w:r w:rsidRPr="00DC556E">
        <w:rPr>
          <w:szCs w:val="24"/>
        </w:rPr>
        <w:t xml:space="preserve"> возникающие во время или после эксплуатации катетера, бывают тромботическими, стенотическими и инфекционными.</w:t>
      </w:r>
    </w:p>
    <w:p w14:paraId="5113F126" w14:textId="77777777" w:rsidR="00643A32" w:rsidRPr="00DC556E" w:rsidRDefault="00643A32" w:rsidP="00643A32">
      <w:pPr>
        <w:spacing w:before="0" w:after="0"/>
        <w:ind w:firstLine="708"/>
        <w:rPr>
          <w:szCs w:val="24"/>
        </w:rPr>
      </w:pPr>
      <w:r w:rsidRPr="00DC556E">
        <w:rPr>
          <w:szCs w:val="24"/>
        </w:rPr>
        <w:lastRenderedPageBreak/>
        <w:t>Под катетер-ассоциированным тромбозом (</w:t>
      </w:r>
      <w:r w:rsidRPr="00DC556E">
        <w:rPr>
          <w:i/>
          <w:szCs w:val="24"/>
        </w:rPr>
        <w:t xml:space="preserve">КАТ) </w:t>
      </w:r>
      <w:r w:rsidRPr="00DC556E">
        <w:rPr>
          <w:szCs w:val="24"/>
        </w:rPr>
        <w:t xml:space="preserve">понимают сочетание клинических и инструментальных признаков тромбоза. </w:t>
      </w:r>
    </w:p>
    <w:p w14:paraId="051728D5" w14:textId="77777777" w:rsidR="00643A32" w:rsidRPr="00DC556E" w:rsidRDefault="00643A32" w:rsidP="00CE6C1C">
      <w:pPr>
        <w:pStyle w:val="a6"/>
        <w:numPr>
          <w:ilvl w:val="0"/>
          <w:numId w:val="97"/>
        </w:numPr>
        <w:spacing w:before="0" w:after="0"/>
        <w:ind w:left="0" w:firstLine="349"/>
        <w:rPr>
          <w:szCs w:val="24"/>
        </w:rPr>
      </w:pPr>
      <w:r w:rsidRPr="00DC556E">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648627AD" w14:textId="77777777" w:rsidR="00643A32" w:rsidRPr="00DC556E" w:rsidRDefault="00643A32" w:rsidP="00CE6C1C">
      <w:pPr>
        <w:pStyle w:val="a6"/>
        <w:numPr>
          <w:ilvl w:val="0"/>
          <w:numId w:val="97"/>
        </w:numPr>
        <w:spacing w:before="0" w:after="0"/>
        <w:ind w:left="0" w:firstLine="349"/>
        <w:rPr>
          <w:szCs w:val="24"/>
        </w:rPr>
      </w:pPr>
      <w:r w:rsidRPr="00DC556E">
        <w:rPr>
          <w:szCs w:val="24"/>
        </w:rPr>
        <w:t xml:space="preserve">Инструментальные признаки: выявление при </w:t>
      </w:r>
      <w:r w:rsidRPr="00DC556E">
        <w:rPr>
          <w:i/>
          <w:szCs w:val="24"/>
        </w:rPr>
        <w:t>УЗИ</w:t>
      </w:r>
      <w:r w:rsidRPr="00DC556E">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DC556E">
        <w:rPr>
          <w:i/>
          <w:szCs w:val="24"/>
        </w:rPr>
        <w:t>КТ-ангиографии или прямой ангиографии</w:t>
      </w:r>
      <w:r w:rsidRPr="00DC556E">
        <w:rPr>
          <w:szCs w:val="24"/>
        </w:rPr>
        <w:t>.</w:t>
      </w:r>
    </w:p>
    <w:p w14:paraId="09AD0FD0" w14:textId="77777777" w:rsidR="00643A32" w:rsidRPr="00DC556E" w:rsidRDefault="00643A32" w:rsidP="00643A32">
      <w:pPr>
        <w:pStyle w:val="a4"/>
        <w:spacing w:before="0" w:beforeAutospacing="0" w:after="0" w:afterAutospacing="0"/>
      </w:pPr>
      <w:r w:rsidRPr="00DC556E">
        <w:t xml:space="preserve">Тромботические осложнения, ассоциированные с ЦВК, можно разделить на три вида: </w:t>
      </w:r>
    </w:p>
    <w:p w14:paraId="4F444A9F" w14:textId="77777777" w:rsidR="00643A32" w:rsidRPr="00DC556E" w:rsidRDefault="00643A32" w:rsidP="00CE6C1C">
      <w:pPr>
        <w:pStyle w:val="a4"/>
        <w:numPr>
          <w:ilvl w:val="0"/>
          <w:numId w:val="94"/>
        </w:numPr>
        <w:spacing w:before="0" w:beforeAutospacing="0" w:after="0" w:afterAutospacing="0" w:line="360" w:lineRule="auto"/>
        <w:jc w:val="both"/>
      </w:pPr>
      <w:r w:rsidRPr="00DC556E">
        <w:t xml:space="preserve">«фибриновый чехол», </w:t>
      </w:r>
    </w:p>
    <w:p w14:paraId="09EF881D" w14:textId="77777777" w:rsidR="00643A32" w:rsidRPr="00DC556E" w:rsidRDefault="00643A32" w:rsidP="00CE6C1C">
      <w:pPr>
        <w:pStyle w:val="a4"/>
        <w:numPr>
          <w:ilvl w:val="0"/>
          <w:numId w:val="94"/>
        </w:numPr>
        <w:spacing w:before="0" w:beforeAutospacing="0" w:after="0" w:afterAutospacing="0" w:line="360" w:lineRule="auto"/>
        <w:jc w:val="both"/>
      </w:pPr>
      <w:r w:rsidRPr="00DC556E">
        <w:t>обструкция катетера</w:t>
      </w:r>
    </w:p>
    <w:p w14:paraId="4545658D" w14:textId="77777777" w:rsidR="00643A32" w:rsidRPr="00DC556E" w:rsidRDefault="00643A32" w:rsidP="00CE6C1C">
      <w:pPr>
        <w:pStyle w:val="a4"/>
        <w:numPr>
          <w:ilvl w:val="0"/>
          <w:numId w:val="94"/>
        </w:numPr>
        <w:spacing w:before="0" w:beforeAutospacing="0" w:after="0" w:afterAutospacing="0" w:line="360" w:lineRule="auto"/>
        <w:jc w:val="both"/>
      </w:pPr>
      <w:r w:rsidRPr="00DC556E">
        <w:t>пристеночный или обтурирующий внутрисосудистый тромбоз.</w:t>
      </w:r>
    </w:p>
    <w:p w14:paraId="1255A1BA" w14:textId="77777777" w:rsidR="00643A32" w:rsidRPr="00DC556E" w:rsidRDefault="00643A32" w:rsidP="00643A32">
      <w:pPr>
        <w:pStyle w:val="a4"/>
        <w:spacing w:before="0" w:beforeAutospacing="0" w:after="0" w:afterAutospacing="0"/>
      </w:pPr>
      <w:r w:rsidRPr="00DC556E">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DC556E">
        <w:fldChar w:fldCharType="begin" w:fldLock="1"/>
      </w:r>
      <w:r>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82b3989-9ab6-378c-ab98-7165a9711a35","http://www.mendeley.com/documents/?uuid=7632a04e-23dd-4503-a6b0-4eabe81c45d5"]},{"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3ae0d75a-2123-3b1e-9d02-67fd72c273cb","http://www.mendeley.com/documents/?uuid=5a73bd9b-f925-4367-a997-38c307aa1fec"]}],"mendeley":{"formattedCitation":"[5, 7]","plainTextFormattedCitation":"[5, 7]","previouslyFormattedCitation":"[10,11]"},"properties":{"noteIndex":0},"schema":"https://github.com/citation-style-language/schema/raw/master/csl-citation.json"}</w:instrText>
      </w:r>
      <w:r w:rsidRPr="00DC556E">
        <w:fldChar w:fldCharType="separate"/>
      </w:r>
      <w:r w:rsidRPr="00440A23">
        <w:rPr>
          <w:noProof/>
        </w:rPr>
        <w:t>[5, 7]</w:t>
      </w:r>
      <w:r w:rsidRPr="00DC556E">
        <w:fldChar w:fldCharType="end"/>
      </w:r>
      <w:r w:rsidRPr="00DC556E">
        <w:t xml:space="preserve">. Факторы, предрасполагающие к развитию КАТ, разделяют на три группы: </w:t>
      </w:r>
    </w:p>
    <w:p w14:paraId="7A2A0554" w14:textId="77777777" w:rsidR="00643A32" w:rsidRPr="00DC556E" w:rsidRDefault="00643A32" w:rsidP="00CE6C1C">
      <w:pPr>
        <w:pStyle w:val="a4"/>
        <w:numPr>
          <w:ilvl w:val="1"/>
          <w:numId w:val="94"/>
        </w:numPr>
        <w:spacing w:before="0" w:beforeAutospacing="0" w:after="0" w:afterAutospacing="0" w:line="360" w:lineRule="auto"/>
        <w:ind w:left="709" w:firstLine="371"/>
        <w:jc w:val="both"/>
      </w:pPr>
      <w:r w:rsidRPr="00DC556E">
        <w:t xml:space="preserve">связанные с пациентом (пол, возраст, наличие опухолевого заболевания, тромбофилии); </w:t>
      </w:r>
    </w:p>
    <w:p w14:paraId="391B6087" w14:textId="77777777" w:rsidR="00643A32" w:rsidRPr="00DC556E" w:rsidRDefault="00643A32" w:rsidP="00CE6C1C">
      <w:pPr>
        <w:pStyle w:val="a4"/>
        <w:numPr>
          <w:ilvl w:val="1"/>
          <w:numId w:val="94"/>
        </w:numPr>
        <w:spacing w:before="0" w:beforeAutospacing="0" w:after="0" w:afterAutospacing="0" w:line="360" w:lineRule="auto"/>
        <w:ind w:left="709" w:firstLine="371"/>
        <w:jc w:val="both"/>
      </w:pPr>
      <w:r w:rsidRPr="00DC556E">
        <w:t xml:space="preserve">связанные с катетером (большой диаметр, материал катетера, т.е. «жесткий» катетер); </w:t>
      </w:r>
    </w:p>
    <w:p w14:paraId="6A52DC01" w14:textId="77777777" w:rsidR="00643A32" w:rsidRPr="00DC556E" w:rsidRDefault="00643A32" w:rsidP="00CE6C1C">
      <w:pPr>
        <w:pStyle w:val="a4"/>
        <w:numPr>
          <w:ilvl w:val="1"/>
          <w:numId w:val="94"/>
        </w:numPr>
        <w:spacing w:before="0" w:beforeAutospacing="0" w:after="0" w:afterAutospacing="0" w:line="360" w:lineRule="auto"/>
        <w:ind w:left="709" w:firstLine="371"/>
        <w:jc w:val="both"/>
      </w:pPr>
      <w:r w:rsidRPr="00DC556E">
        <w:t xml:space="preserve">связанные с лечением (химиотерапия, парентеральное питание и введение других раздражающих веществ). </w:t>
      </w:r>
    </w:p>
    <w:p w14:paraId="07CEFEB7" w14:textId="77777777" w:rsidR="00643A32" w:rsidRPr="00DC556E" w:rsidRDefault="00643A32" w:rsidP="00643A32">
      <w:pPr>
        <w:spacing w:before="0" w:after="0"/>
        <w:ind w:firstLine="708"/>
        <w:rPr>
          <w:strike/>
          <w:szCs w:val="24"/>
        </w:rPr>
      </w:pPr>
      <w:r w:rsidRPr="00DC556E">
        <w:rPr>
          <w:szCs w:val="24"/>
        </w:rPr>
        <w:t>Наличие опухолевого заболевания увеличивает риск тромбоза.</w:t>
      </w:r>
    </w:p>
    <w:p w14:paraId="2B0E589F" w14:textId="161C69B3" w:rsidR="00643A32" w:rsidRPr="00DC556E" w:rsidRDefault="00643A32" w:rsidP="00643A32">
      <w:pPr>
        <w:spacing w:before="0" w:after="0"/>
        <w:ind w:firstLine="708"/>
        <w:rPr>
          <w:szCs w:val="24"/>
        </w:rPr>
      </w:pPr>
      <w:r w:rsidRPr="00DC556E">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DC556E">
        <w:rPr>
          <w:szCs w:val="24"/>
        </w:rPr>
        <w:fldChar w:fldCharType="begin" w:fldLock="1"/>
      </w:r>
      <w:r>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10ae31e1-aaed-4ec1-8382-6f831f897e24"]}],"mendeley":{"formattedCitation":"[23]","plainTextFormattedCitation":"[23]","previouslyFormattedCitation":"[12]"},"properties":{"noteIndex":0},"schema":"https://github.com/citation-style-language/schema/raw/master/csl-citation.json"}</w:instrText>
      </w:r>
      <w:r w:rsidRPr="00DC556E">
        <w:rPr>
          <w:szCs w:val="24"/>
        </w:rPr>
        <w:fldChar w:fldCharType="separate"/>
      </w:r>
      <w:r w:rsidRPr="00440A23">
        <w:rPr>
          <w:noProof/>
          <w:szCs w:val="24"/>
        </w:rPr>
        <w:t>[23]</w:t>
      </w:r>
      <w:r w:rsidRPr="00DC556E">
        <w:rPr>
          <w:szCs w:val="24"/>
        </w:rPr>
        <w:fldChar w:fldCharType="end"/>
      </w:r>
      <w:r w:rsidRPr="00DC556E">
        <w:rPr>
          <w:szCs w:val="24"/>
        </w:rPr>
        <w:t xml:space="preserve">. При сравнении силиконовых и полиуретановых катетеров, установленных в вены плеча, значимой разницы в частоте развития КАТ не выявили, но отмечен факт повреждения эндотелия, способствующего развитию тромбоза </w:t>
      </w:r>
      <w:r w:rsidRPr="00DC556E">
        <w:rPr>
          <w:szCs w:val="24"/>
        </w:rPr>
        <w:fldChar w:fldCharType="begin" w:fldLock="1"/>
      </w:r>
      <w:r>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70932ff8-6b54-47d1-be56-ba29a98d7f54"]}],"mendeley":{"formattedCitation":"[6]","plainTextFormattedCitation":"[6]","previouslyFormattedCitation":"[13]"},"properties":{"noteIndex":0},"schema":"https://github.com/citation-style-language/schema/raw/master/csl-citation.json"}</w:instrText>
      </w:r>
      <w:r w:rsidRPr="00DC556E">
        <w:rPr>
          <w:szCs w:val="24"/>
        </w:rPr>
        <w:fldChar w:fldCharType="separate"/>
      </w:r>
      <w:r w:rsidRPr="00440A23">
        <w:rPr>
          <w:noProof/>
          <w:szCs w:val="24"/>
        </w:rPr>
        <w:t>[6]</w:t>
      </w:r>
      <w:r w:rsidRPr="00DC556E">
        <w:rPr>
          <w:szCs w:val="24"/>
        </w:rPr>
        <w:fldChar w:fldCharType="end"/>
      </w:r>
      <w:r w:rsidRPr="00DC556E">
        <w:rPr>
          <w:szCs w:val="24"/>
        </w:rPr>
        <w:t xml:space="preserve">. Также в патогенезе развития КАТ значимы такие факторы, как травматичность установки </w:t>
      </w:r>
      <w:r w:rsidRPr="00DC556E">
        <w:rPr>
          <w:strike/>
          <w:szCs w:val="24"/>
        </w:rPr>
        <w:t>катетера</w:t>
      </w:r>
      <w:r w:rsidRPr="00DC556E">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DC556E">
        <w:rPr>
          <w:rFonts w:eastAsia="Times New Roman"/>
          <w:szCs w:val="24"/>
          <w:lang w:eastAsia="ru-RU"/>
        </w:rPr>
        <w:t xml:space="preserve">Одним из факторов </w:t>
      </w:r>
      <w:r w:rsidRPr="00DC556E">
        <w:rPr>
          <w:rFonts w:eastAsia="Times New Roman"/>
          <w:szCs w:val="24"/>
          <w:lang w:eastAsia="ru-RU"/>
        </w:rPr>
        <w:lastRenderedPageBreak/>
        <w:t xml:space="preserve">развития венозных тромбозов является наличие венозных клапанов, создающих турбулентный поток. </w:t>
      </w:r>
      <w:r w:rsidRPr="00DC556E">
        <w:rPr>
          <w:rFonts w:eastAsia="Arial Unicode MS"/>
          <w:szCs w:val="24"/>
        </w:rPr>
        <w:t>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введение раздражающих растворов способствуют травме венозной стенк</w:t>
      </w:r>
      <w:r w:rsidR="004C0C25">
        <w:rPr>
          <w:rFonts w:eastAsia="Arial Unicode MS"/>
          <w:szCs w:val="24"/>
        </w:rPr>
        <w:t>и</w:t>
      </w:r>
      <w:r w:rsidRPr="00DC556E">
        <w:rPr>
          <w:rFonts w:eastAsia="Arial Unicode MS"/>
          <w:szCs w:val="24"/>
        </w:rPr>
        <w:t xml:space="preserve"> </w:t>
      </w:r>
      <w:r w:rsidRPr="00DC556E">
        <w:rPr>
          <w:rFonts w:eastAsia="Arial Unicode MS"/>
          <w:szCs w:val="24"/>
        </w:rPr>
        <w:fldChar w:fldCharType="begin" w:fldLock="1"/>
      </w:r>
      <w:r>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6e51621a-ab7c-41bc-b25b-4909c5dc8707"]}],"mendeley":{"formattedCitation":"[16]","plainTextFormattedCitation":"[16]","previouslyFormattedCitation":"[14]"},"properties":{"noteIndex":0},"schema":"https://github.com/citation-style-language/schema/raw/master/csl-citation.json"}</w:instrText>
      </w:r>
      <w:r w:rsidRPr="00DC556E">
        <w:rPr>
          <w:rFonts w:eastAsia="Arial Unicode MS"/>
          <w:szCs w:val="24"/>
        </w:rPr>
        <w:fldChar w:fldCharType="separate"/>
      </w:r>
      <w:r w:rsidRPr="00440A23">
        <w:rPr>
          <w:rFonts w:eastAsia="Arial Unicode MS"/>
          <w:noProof/>
          <w:szCs w:val="24"/>
        </w:rPr>
        <w:t>[16]</w:t>
      </w:r>
      <w:r w:rsidRPr="00DC556E">
        <w:rPr>
          <w:rFonts w:eastAsia="Arial Unicode MS"/>
          <w:szCs w:val="24"/>
        </w:rPr>
        <w:fldChar w:fldCharType="end"/>
      </w:r>
      <w:r w:rsidRPr="00DC556E">
        <w:rPr>
          <w:rFonts w:eastAsia="Arial Unicode MS"/>
          <w:szCs w:val="24"/>
        </w:rPr>
        <w:t xml:space="preserve">. </w:t>
      </w:r>
      <w:r w:rsidRPr="00DC556E">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DC556E">
        <w:rPr>
          <w:szCs w:val="24"/>
        </w:rPr>
        <w:fldChar w:fldCharType="begin" w:fldLock="1"/>
      </w:r>
      <w:r>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76d86219-5266-4fcc-a479-78ab668a0e58"]}],"mendeley":{"formattedCitation":"[14]","plainTextFormattedCitation":"[14]","previouslyFormattedCitation":"[15]"},"properties":{"noteIndex":0},"schema":"https://github.com/citation-style-language/schema/raw/master/csl-citation.json"}</w:instrText>
      </w:r>
      <w:r w:rsidRPr="00DC556E">
        <w:rPr>
          <w:szCs w:val="24"/>
        </w:rPr>
        <w:fldChar w:fldCharType="separate"/>
      </w:r>
      <w:r w:rsidRPr="00440A23">
        <w:rPr>
          <w:noProof/>
          <w:szCs w:val="24"/>
        </w:rPr>
        <w:t>[14]</w:t>
      </w:r>
      <w:r w:rsidRPr="00DC556E">
        <w:rPr>
          <w:szCs w:val="24"/>
        </w:rPr>
        <w:fldChar w:fldCharType="end"/>
      </w:r>
      <w:r w:rsidRPr="00DC556E">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DC556E">
        <w:rPr>
          <w:szCs w:val="24"/>
        </w:rPr>
        <w:fldChar w:fldCharType="begin" w:fldLock="1"/>
      </w:r>
      <w:r>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acfe14ab-096a-43a2-a557-2aa5801ef7ad"]}],"mendeley":{"formattedCitation":"[8]","plainTextFormattedCitation":"[8]","previouslyFormattedCitation":"[16]"},"properties":{"noteIndex":0},"schema":"https://github.com/citation-style-language/schema/raw/master/csl-citation.json"}</w:instrText>
      </w:r>
      <w:r w:rsidRPr="00DC556E">
        <w:rPr>
          <w:szCs w:val="24"/>
        </w:rPr>
        <w:fldChar w:fldCharType="separate"/>
      </w:r>
      <w:r w:rsidRPr="00440A23">
        <w:rPr>
          <w:noProof/>
          <w:szCs w:val="24"/>
        </w:rPr>
        <w:t>[8]</w:t>
      </w:r>
      <w:r w:rsidRPr="00DC556E">
        <w:rPr>
          <w:szCs w:val="24"/>
        </w:rPr>
        <w:fldChar w:fldCharType="end"/>
      </w:r>
      <w:r w:rsidRPr="00DC556E">
        <w:rPr>
          <w:szCs w:val="24"/>
        </w:rPr>
        <w:t>, что особенно важно при диагностике катетерассоциированного стеноза (КА</w:t>
      </w:r>
      <w:r w:rsidRPr="00DC556E">
        <w:rPr>
          <w:szCs w:val="24"/>
          <w:lang w:val="en-US"/>
        </w:rPr>
        <w:t>C</w:t>
      </w:r>
      <w:r w:rsidRPr="00DC556E">
        <w:rPr>
          <w:szCs w:val="24"/>
        </w:rPr>
        <w:t xml:space="preserve">). </w:t>
      </w:r>
    </w:p>
    <w:p w14:paraId="606A90B2" w14:textId="77777777" w:rsidR="00643A32" w:rsidRPr="00DC556E" w:rsidRDefault="00643A32" w:rsidP="00643A32">
      <w:pPr>
        <w:spacing w:before="0" w:after="0"/>
        <w:ind w:firstLine="708"/>
        <w:rPr>
          <w:b/>
          <w:szCs w:val="24"/>
        </w:rPr>
      </w:pPr>
      <w:r w:rsidRPr="00DC556E">
        <w:rPr>
          <w:szCs w:val="24"/>
        </w:rPr>
        <w:t>Катетер-ассоциированый стеноз (</w:t>
      </w:r>
      <w:r w:rsidRPr="00DC556E">
        <w:rPr>
          <w:i/>
          <w:szCs w:val="24"/>
        </w:rPr>
        <w:t>КАС)</w:t>
      </w:r>
      <w:r w:rsidRPr="00DC556E">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DC556E">
        <w:rPr>
          <w:szCs w:val="24"/>
        </w:rPr>
        <w:fldChar w:fldCharType="begin" w:fldLock="1"/>
      </w:r>
      <w:r>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6ae62e5-f788-48d7-a5ae-6b8e5e9ed93c"]}],"mendeley":{"formattedCitation":"[24]","plainTextFormattedCitation":"[24]","previouslyFormattedCitation":"[17]"},"properties":{"noteIndex":0},"schema":"https://github.com/citation-style-language/schema/raw/master/csl-citation.json"}</w:instrText>
      </w:r>
      <w:r w:rsidRPr="00DC556E">
        <w:rPr>
          <w:szCs w:val="24"/>
        </w:rPr>
        <w:fldChar w:fldCharType="separate"/>
      </w:r>
      <w:r w:rsidRPr="00440A23">
        <w:rPr>
          <w:noProof/>
          <w:szCs w:val="24"/>
        </w:rPr>
        <w:t>[24]</w:t>
      </w:r>
      <w:r w:rsidRPr="00DC556E">
        <w:rPr>
          <w:szCs w:val="24"/>
        </w:rPr>
        <w:fldChar w:fldCharType="end"/>
      </w:r>
      <w:r w:rsidRPr="00DC556E">
        <w:rPr>
          <w:szCs w:val="24"/>
        </w:rPr>
        <w:t>.</w:t>
      </w:r>
    </w:p>
    <w:p w14:paraId="733DDAB2" w14:textId="115FC6F3" w:rsidR="00643A32" w:rsidRPr="00DC556E" w:rsidRDefault="00643A32" w:rsidP="00643A32">
      <w:pPr>
        <w:spacing w:before="0" w:after="0"/>
        <w:ind w:firstLine="708"/>
        <w:rPr>
          <w:szCs w:val="24"/>
        </w:rPr>
      </w:pPr>
      <w:r w:rsidRPr="00DC556E">
        <w:rPr>
          <w:szCs w:val="24"/>
        </w:rPr>
        <w:t>Катетер-ассоциированная инфекция кровотока (</w:t>
      </w:r>
      <w:r w:rsidRPr="00DC556E">
        <w:rPr>
          <w:i/>
          <w:szCs w:val="24"/>
        </w:rPr>
        <w:t>КАИК)</w:t>
      </w:r>
      <w:r w:rsidRPr="00DC556E">
        <w:rPr>
          <w:szCs w:val="24"/>
        </w:rPr>
        <w:t xml:space="preserve"> – выявление положительной гемокультуры в образце </w:t>
      </w:r>
      <w:r w:rsidRPr="004C0C25">
        <w:rPr>
          <w:szCs w:val="24"/>
        </w:rPr>
        <w:t>крови</w:t>
      </w:r>
      <w:r w:rsidR="00704B70" w:rsidRPr="004C0C25">
        <w:rPr>
          <w:szCs w:val="24"/>
        </w:rPr>
        <w:t>,</w:t>
      </w:r>
      <w:r w:rsidRPr="004C0C25">
        <w:rPr>
          <w:szCs w:val="24"/>
        </w:rPr>
        <w:t xml:space="preserve"> взятой из катетера</w:t>
      </w:r>
      <w:r w:rsidR="00704B70" w:rsidRPr="004C0C25">
        <w:rPr>
          <w:szCs w:val="24"/>
        </w:rPr>
        <w:t>,</w:t>
      </w:r>
      <w:r w:rsidRPr="004C0C25">
        <w:rPr>
          <w:szCs w:val="24"/>
        </w:rPr>
        <w:t xml:space="preserve"> на</w:t>
      </w:r>
      <w:r w:rsidRPr="00DC556E">
        <w:rPr>
          <w:szCs w:val="24"/>
        </w:rPr>
        <w:t xml:space="preserve">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DC556E">
        <w:rPr>
          <w:szCs w:val="24"/>
        </w:rPr>
        <w:fldChar w:fldCharType="begin" w:fldLock="1"/>
      </w:r>
      <w:r>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6b5df2a0-a8b7-4c53-9ce3-73be92c99dcf"]}],"mendeley":{"formattedCitation":"[20]","plainTextFormattedCitation":"[20]","previouslyFormattedCitation":"[18]"},"properties":{"noteIndex":0},"schema":"https://github.com/citation-style-language/schema/raw/master/csl-citation.json"}</w:instrText>
      </w:r>
      <w:r w:rsidRPr="00DC556E">
        <w:rPr>
          <w:szCs w:val="24"/>
        </w:rPr>
        <w:fldChar w:fldCharType="separate"/>
      </w:r>
      <w:r w:rsidRPr="00440A23">
        <w:rPr>
          <w:noProof/>
          <w:szCs w:val="24"/>
        </w:rPr>
        <w:t>[20]</w:t>
      </w:r>
      <w:r w:rsidRPr="00DC556E">
        <w:rPr>
          <w:szCs w:val="24"/>
        </w:rPr>
        <w:fldChar w:fldCharType="end"/>
      </w:r>
      <w:r w:rsidRPr="00DC556E">
        <w:rPr>
          <w:szCs w:val="24"/>
        </w:rPr>
        <w:t>.</w:t>
      </w:r>
    </w:p>
    <w:p w14:paraId="26FBDD4B" w14:textId="77777777" w:rsidR="00643A32" w:rsidRPr="00DC556E" w:rsidRDefault="00643A32" w:rsidP="00643A32">
      <w:pPr>
        <w:spacing w:before="0" w:after="0"/>
        <w:ind w:left="360"/>
        <w:rPr>
          <w:szCs w:val="24"/>
        </w:rPr>
      </w:pPr>
      <w:r w:rsidRPr="00DC556E">
        <w:rPr>
          <w:szCs w:val="24"/>
        </w:rPr>
        <w:t>При применении туннелируемых катетеров могут возникать следующие виды инфицирования:</w:t>
      </w:r>
    </w:p>
    <w:p w14:paraId="27655F0A" w14:textId="77777777" w:rsidR="00643A32" w:rsidRPr="00DC556E" w:rsidRDefault="00643A32" w:rsidP="00CE6C1C">
      <w:pPr>
        <w:pStyle w:val="a6"/>
        <w:numPr>
          <w:ilvl w:val="0"/>
          <w:numId w:val="96"/>
        </w:numPr>
        <w:spacing w:before="0" w:after="0"/>
        <w:rPr>
          <w:i/>
          <w:szCs w:val="24"/>
        </w:rPr>
      </w:pPr>
      <w:r w:rsidRPr="00DC556E">
        <w:rPr>
          <w:i/>
          <w:szCs w:val="24"/>
        </w:rPr>
        <w:t xml:space="preserve">Туннельная инфекция – </w:t>
      </w:r>
      <w:r w:rsidRPr="00DC556E">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DC556E">
        <w:rPr>
          <w:iCs/>
          <w:szCs w:val="24"/>
        </w:rPr>
        <w:t>области фиксации манжеты</w:t>
      </w:r>
      <w:r w:rsidRPr="00DC556E">
        <w:rPr>
          <w:i/>
          <w:szCs w:val="24"/>
        </w:rPr>
        <w:t>.</w:t>
      </w:r>
    </w:p>
    <w:p w14:paraId="76FBBF79" w14:textId="77777777" w:rsidR="00643A32" w:rsidRPr="00DC556E" w:rsidRDefault="00643A32" w:rsidP="00CE6C1C">
      <w:pPr>
        <w:pStyle w:val="a6"/>
        <w:numPr>
          <w:ilvl w:val="0"/>
          <w:numId w:val="96"/>
        </w:numPr>
        <w:spacing w:before="0" w:after="0"/>
        <w:rPr>
          <w:szCs w:val="24"/>
        </w:rPr>
      </w:pPr>
      <w:r w:rsidRPr="00DC556E">
        <w:rPr>
          <w:i/>
          <w:szCs w:val="24"/>
        </w:rPr>
        <w:t xml:space="preserve">Инфекция выходного отверстия – </w:t>
      </w:r>
      <w:r w:rsidRPr="00DC556E">
        <w:rPr>
          <w:szCs w:val="24"/>
        </w:rPr>
        <w:t>местное воспаление, с локализацией только в месте выхода катетера на поверхность кожи.</w:t>
      </w:r>
    </w:p>
    <w:p w14:paraId="32ED71AE" w14:textId="77777777" w:rsidR="00643A32" w:rsidRPr="00DC556E" w:rsidRDefault="00643A32" w:rsidP="00CE6C1C">
      <w:pPr>
        <w:pStyle w:val="a6"/>
        <w:numPr>
          <w:ilvl w:val="0"/>
          <w:numId w:val="96"/>
        </w:numPr>
        <w:spacing w:before="0" w:after="0"/>
        <w:rPr>
          <w:szCs w:val="24"/>
        </w:rPr>
      </w:pPr>
      <w:r w:rsidRPr="00DC556E">
        <w:rPr>
          <w:i/>
          <w:szCs w:val="24"/>
        </w:rPr>
        <w:t xml:space="preserve">Инфекция подкожного кармана – </w:t>
      </w:r>
      <w:r w:rsidRPr="00DC556E">
        <w:rPr>
          <w:szCs w:val="24"/>
        </w:rPr>
        <w:t xml:space="preserve">местное воспаление, локализующееся в месте установки камеры порт-системы. </w:t>
      </w:r>
    </w:p>
    <w:p w14:paraId="5A2EE944" w14:textId="77777777" w:rsidR="00643A32" w:rsidRPr="00DC556E" w:rsidRDefault="00643A32" w:rsidP="00643A32">
      <w:pPr>
        <w:spacing w:before="0" w:after="0"/>
        <w:ind w:firstLine="709"/>
        <w:rPr>
          <w:rFonts w:eastAsia="Arial Unicode MS"/>
          <w:b/>
          <w:bCs/>
          <w:szCs w:val="24"/>
          <w:lang w:eastAsia="ru-RU"/>
        </w:rPr>
      </w:pPr>
      <w:r w:rsidRPr="00DC556E">
        <w:rPr>
          <w:rFonts w:eastAsia="Arial Unicode MS"/>
          <w:b/>
          <w:bCs/>
          <w:szCs w:val="24"/>
          <w:lang w:eastAsia="ru-RU"/>
        </w:rPr>
        <w:t>Способы контроля дистального конца ЦВК</w:t>
      </w:r>
    </w:p>
    <w:p w14:paraId="54B7B35D" w14:textId="77777777" w:rsidR="00643A32" w:rsidRPr="00DC556E" w:rsidRDefault="00643A32" w:rsidP="00643A32">
      <w:pPr>
        <w:spacing w:before="0" w:after="0"/>
        <w:ind w:firstLine="709"/>
        <w:rPr>
          <w:rFonts w:eastAsia="Arial Unicode MS"/>
          <w:b/>
          <w:bCs/>
          <w:szCs w:val="24"/>
          <w:lang w:eastAsia="ru-RU"/>
        </w:rPr>
      </w:pPr>
      <w:r w:rsidRPr="00DC556E">
        <w:rPr>
          <w:rFonts w:eastAsia="Arial Unicode MS"/>
          <w:b/>
          <w:bCs/>
          <w:szCs w:val="24"/>
          <w:lang w:eastAsia="ru-RU"/>
        </w:rPr>
        <w:lastRenderedPageBreak/>
        <w:t>Электрокардиографический метод</w:t>
      </w:r>
    </w:p>
    <w:p w14:paraId="2668D293" w14:textId="77777777" w:rsidR="00643A32" w:rsidRPr="00DC556E" w:rsidRDefault="00643A32" w:rsidP="00643A32">
      <w:pPr>
        <w:spacing w:before="0" w:after="0"/>
        <w:ind w:firstLine="709"/>
        <w:rPr>
          <w:rFonts w:eastAsia="Arial Unicode MS"/>
          <w:strike/>
          <w:szCs w:val="24"/>
          <w:lang w:eastAsia="ru-RU"/>
        </w:rPr>
      </w:pPr>
      <w:r w:rsidRPr="00DC556E">
        <w:rPr>
          <w:rFonts w:eastAsia="Arial Unicode MS"/>
          <w:szCs w:val="24"/>
          <w:lang w:eastAsia="ru-RU"/>
        </w:rPr>
        <w:t xml:space="preserve">Для контроля положения ЦВК, снабженных штатным электродом, используют эндовенозную </w:t>
      </w:r>
      <w:r w:rsidRPr="00DC556E">
        <w:rPr>
          <w:szCs w:val="24"/>
        </w:rPr>
        <w:t>электрокардиографию (</w:t>
      </w:r>
      <w:r w:rsidRPr="00DC556E">
        <w:rPr>
          <w:rFonts w:eastAsia="Arial Unicode MS"/>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1E631870" w14:textId="77777777" w:rsidR="00643A32" w:rsidRPr="00DC556E" w:rsidRDefault="00643A32" w:rsidP="00643A32">
      <w:pPr>
        <w:spacing w:before="0" w:after="0"/>
        <w:ind w:firstLine="709"/>
        <w:rPr>
          <w:rFonts w:eastAsia="ＭＳ 明朝 (Основной текст темы (ази"/>
          <w:b/>
          <w:bCs/>
          <w:szCs w:val="24"/>
          <w:lang w:eastAsia="ru-RU"/>
        </w:rPr>
      </w:pPr>
      <w:r w:rsidRPr="00DC556E">
        <w:rPr>
          <w:rFonts w:eastAsia="ＭＳ 明朝 (Основной текст темы (ази"/>
          <w:b/>
          <w:bCs/>
          <w:szCs w:val="24"/>
          <w:lang w:eastAsia="ru-RU"/>
        </w:rPr>
        <w:t xml:space="preserve">Рентгенологический метод </w:t>
      </w:r>
    </w:p>
    <w:p w14:paraId="5AAD3BA8" w14:textId="77777777" w:rsidR="00643A32" w:rsidRPr="00DC556E" w:rsidRDefault="00643A32" w:rsidP="00643A32">
      <w:pPr>
        <w:spacing w:before="0" w:after="0"/>
        <w:ind w:firstLine="709"/>
        <w:rPr>
          <w:strike/>
          <w:szCs w:val="24"/>
        </w:rPr>
      </w:pPr>
      <w:r w:rsidRPr="00DC556E">
        <w:rPr>
          <w:rFonts w:eastAsia="ＭＳ 明朝 (Основной текст темы (ази"/>
          <w:szCs w:val="24"/>
          <w:lang w:eastAsia="ru-RU"/>
        </w:rPr>
        <w:t xml:space="preserve">При установке туннелируемых ЦВК, ПИЦВК, порт-систем, а также в </w:t>
      </w:r>
      <w:r w:rsidRPr="00DC556E">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DC556E">
        <w:rPr>
          <w:strike/>
          <w:szCs w:val="24"/>
        </w:rPr>
        <w:t xml:space="preserve"> </w:t>
      </w:r>
    </w:p>
    <w:p w14:paraId="42D673FF" w14:textId="77777777" w:rsidR="00643A32" w:rsidRPr="00DC556E" w:rsidRDefault="00643A32" w:rsidP="00643A32">
      <w:pPr>
        <w:spacing w:before="0" w:after="0"/>
        <w:ind w:firstLine="709"/>
        <w:rPr>
          <w:szCs w:val="24"/>
        </w:rPr>
      </w:pPr>
      <w:r w:rsidRPr="00DC556E">
        <w:rPr>
          <w:szCs w:val="24"/>
        </w:rPr>
        <w:t xml:space="preserve">- на </w:t>
      </w:r>
      <w:r w:rsidRPr="00DC556E">
        <w:rPr>
          <w:bCs/>
          <w:szCs w:val="24"/>
        </w:rPr>
        <w:t xml:space="preserve">рентгенограмме грудной клетки дистальный конец ЦВК должен был находиться между </w:t>
      </w:r>
      <w:r w:rsidRPr="00DC556E">
        <w:rPr>
          <w:bCs/>
          <w:szCs w:val="24"/>
          <w:lang w:val="en-US"/>
        </w:rPr>
        <w:t>V</w:t>
      </w:r>
      <w:r w:rsidRPr="00DC556E">
        <w:rPr>
          <w:bCs/>
          <w:szCs w:val="24"/>
        </w:rPr>
        <w:t xml:space="preserve"> и </w:t>
      </w:r>
      <w:r w:rsidRPr="00DC556E">
        <w:rPr>
          <w:bCs/>
          <w:szCs w:val="24"/>
          <w:lang w:val="en-US"/>
        </w:rPr>
        <w:t>VI</w:t>
      </w:r>
      <w:r w:rsidRPr="00DC556E">
        <w:rPr>
          <w:bCs/>
          <w:szCs w:val="24"/>
        </w:rPr>
        <w:t xml:space="preserve"> грудными позвонками. </w:t>
      </w:r>
    </w:p>
    <w:p w14:paraId="382CE0EB" w14:textId="77777777" w:rsidR="00643A32" w:rsidRPr="00DC556E" w:rsidRDefault="00643A32" w:rsidP="00643A32">
      <w:pPr>
        <w:widowControl w:val="0"/>
        <w:spacing w:before="0" w:after="0"/>
        <w:ind w:firstLine="708"/>
        <w:rPr>
          <w:szCs w:val="24"/>
        </w:rPr>
      </w:pPr>
      <w:r w:rsidRPr="00DC556E">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2CBD64B3" w14:textId="77777777" w:rsidR="00643A32" w:rsidRPr="00DC556E" w:rsidRDefault="00643A32" w:rsidP="00643A32">
      <w:pPr>
        <w:widowControl w:val="0"/>
        <w:spacing w:before="0" w:after="0"/>
        <w:ind w:firstLine="708"/>
        <w:rPr>
          <w:szCs w:val="24"/>
        </w:rPr>
      </w:pPr>
      <w:r w:rsidRPr="00DC556E">
        <w:rPr>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78CCEBE2" w14:textId="77777777" w:rsidR="00643A32" w:rsidRPr="00DC556E" w:rsidRDefault="00643A32" w:rsidP="00643A32">
      <w:pPr>
        <w:spacing w:before="0" w:after="0"/>
        <w:rPr>
          <w:b/>
          <w:bCs/>
          <w:szCs w:val="24"/>
        </w:rPr>
      </w:pPr>
      <w:r w:rsidRPr="00DC556E">
        <w:rPr>
          <w:b/>
          <w:bCs/>
          <w:szCs w:val="24"/>
        </w:rPr>
        <w:t>ОБСЛЕДОВАНИЕ ПАЦИЕНТА, ПОДГОТОВКА К МАНИПУЛЯЦИИ</w:t>
      </w:r>
    </w:p>
    <w:p w14:paraId="68823A88" w14:textId="77777777" w:rsidR="00643A32" w:rsidRPr="00DC556E" w:rsidRDefault="00643A32" w:rsidP="00643A32">
      <w:pPr>
        <w:spacing w:before="0" w:after="0"/>
        <w:ind w:firstLine="708"/>
        <w:rPr>
          <w:szCs w:val="24"/>
        </w:rPr>
      </w:pPr>
      <w:r w:rsidRPr="00DC556E">
        <w:rPr>
          <w:szCs w:val="24"/>
        </w:rPr>
        <w:t xml:space="preserve">Для обеспечения сосудистого доступа необходима консультация врачом-анестезиологом-реаниматологом. </w:t>
      </w:r>
    </w:p>
    <w:p w14:paraId="670C4FCA" w14:textId="77777777" w:rsidR="00643A32" w:rsidRPr="00DC556E" w:rsidRDefault="00643A32" w:rsidP="00643A32">
      <w:pPr>
        <w:spacing w:before="0" w:after="0"/>
        <w:ind w:firstLine="708"/>
        <w:rPr>
          <w:szCs w:val="24"/>
        </w:rPr>
      </w:pPr>
      <w:r w:rsidRPr="00DC556E">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5E5DF729" w14:textId="77777777" w:rsidR="00643A32" w:rsidRPr="00DC556E" w:rsidRDefault="00643A32" w:rsidP="00643A32">
      <w:pPr>
        <w:spacing w:before="0" w:after="0"/>
        <w:ind w:firstLine="708"/>
        <w:rPr>
          <w:szCs w:val="24"/>
          <w:shd w:val="clear" w:color="auto" w:fill="FFFFFF"/>
        </w:rPr>
      </w:pPr>
      <w:r w:rsidRPr="00DC556E">
        <w:rPr>
          <w:b/>
          <w:bCs/>
          <w:szCs w:val="24"/>
          <w:shd w:val="clear" w:color="auto" w:fill="FFFFFF"/>
        </w:rPr>
        <w:t>Лабораторная диагностика</w:t>
      </w:r>
      <w:r w:rsidRPr="00DC556E">
        <w:rPr>
          <w:szCs w:val="24"/>
          <w:shd w:val="clear" w:color="auto" w:fill="FFFFFF"/>
        </w:rPr>
        <w:t>.</w:t>
      </w:r>
    </w:p>
    <w:p w14:paraId="55DFC69F" w14:textId="77777777" w:rsidR="00643A32" w:rsidRPr="00DC556E" w:rsidRDefault="00643A32" w:rsidP="00643A32">
      <w:pPr>
        <w:spacing w:before="0" w:after="0"/>
        <w:rPr>
          <w:szCs w:val="24"/>
          <w:shd w:val="clear" w:color="auto" w:fill="FFFFFF"/>
        </w:rPr>
      </w:pPr>
      <w:r w:rsidRPr="00DC556E">
        <w:rPr>
          <w:szCs w:val="24"/>
          <w:shd w:val="clear" w:color="auto" w:fill="FFFFFF"/>
        </w:rPr>
        <w:t>Перед установкой ЦВК необходимо выполнить:</w:t>
      </w:r>
    </w:p>
    <w:p w14:paraId="04D39CBB" w14:textId="4321D506" w:rsidR="00643A32" w:rsidRPr="00DC556E" w:rsidRDefault="00643A32" w:rsidP="00CE6C1C">
      <w:pPr>
        <w:pStyle w:val="a6"/>
        <w:numPr>
          <w:ilvl w:val="0"/>
          <w:numId w:val="99"/>
        </w:numPr>
        <w:spacing w:before="0" w:after="0"/>
        <w:rPr>
          <w:i/>
          <w:szCs w:val="24"/>
          <w:shd w:val="clear" w:color="auto" w:fill="FFFFFF"/>
        </w:rPr>
      </w:pPr>
      <w:r w:rsidRPr="00DC556E">
        <w:rPr>
          <w:szCs w:val="24"/>
        </w:rPr>
        <w:t xml:space="preserve">общий (клинический) анализ крови развернутый (при необходимости – с исследованием </w:t>
      </w:r>
      <w:r w:rsidR="004C0C25">
        <w:rPr>
          <w:szCs w:val="24"/>
        </w:rPr>
        <w:t>количества</w:t>
      </w:r>
      <w:r w:rsidRPr="00DC556E">
        <w:rPr>
          <w:szCs w:val="24"/>
        </w:rPr>
        <w:t xml:space="preserve"> тромбоцитов в крови по мазку)</w:t>
      </w:r>
    </w:p>
    <w:p w14:paraId="453052AD" w14:textId="77777777" w:rsidR="00643A32" w:rsidRPr="00DC556E" w:rsidRDefault="00643A32" w:rsidP="00CE6C1C">
      <w:pPr>
        <w:pStyle w:val="a6"/>
        <w:numPr>
          <w:ilvl w:val="0"/>
          <w:numId w:val="98"/>
        </w:numPr>
        <w:spacing w:before="0" w:after="0"/>
        <w:rPr>
          <w:szCs w:val="24"/>
        </w:rPr>
      </w:pPr>
      <w:r w:rsidRPr="00DC556E">
        <w:rPr>
          <w:szCs w:val="24"/>
          <w:shd w:val="clear" w:color="auto" w:fill="FFFFFF"/>
        </w:rPr>
        <w:lastRenderedPageBreak/>
        <w:t>коагулограмма с определением АЧТВ, протромбинового индекса, фибриногена, при необходимости – с и</w:t>
      </w:r>
      <w:r w:rsidRPr="00DC556E">
        <w:rPr>
          <w:szCs w:val="24"/>
        </w:rPr>
        <w:t>сследованием агрегации тромбоцитов</w:t>
      </w:r>
    </w:p>
    <w:p w14:paraId="69E09F25" w14:textId="77777777" w:rsidR="00643A32" w:rsidRPr="00DC556E" w:rsidRDefault="00643A32" w:rsidP="00CE6C1C">
      <w:pPr>
        <w:pStyle w:val="a6"/>
        <w:numPr>
          <w:ilvl w:val="0"/>
          <w:numId w:val="98"/>
        </w:numPr>
        <w:spacing w:before="0" w:after="0"/>
        <w:rPr>
          <w:szCs w:val="24"/>
        </w:rPr>
      </w:pPr>
      <w:r w:rsidRPr="00DC556E">
        <w:rPr>
          <w:szCs w:val="24"/>
        </w:rPr>
        <w:t xml:space="preserve">определение активности факторов </w:t>
      </w:r>
      <w:r w:rsidRPr="00DC556E">
        <w:rPr>
          <w:szCs w:val="24"/>
          <w:lang w:val="en-US"/>
        </w:rPr>
        <w:t>VIII</w:t>
      </w:r>
      <w:r w:rsidRPr="00DC556E">
        <w:rPr>
          <w:szCs w:val="24"/>
        </w:rPr>
        <w:t xml:space="preserve">, </w:t>
      </w:r>
      <w:r w:rsidRPr="00DC556E">
        <w:rPr>
          <w:szCs w:val="24"/>
          <w:lang w:val="en-US"/>
        </w:rPr>
        <w:t>IX</w:t>
      </w:r>
      <w:r w:rsidRPr="00DC556E">
        <w:rPr>
          <w:szCs w:val="24"/>
        </w:rPr>
        <w:t xml:space="preserve"> и иных в сыворотке крови – по показаниям</w:t>
      </w:r>
    </w:p>
    <w:p w14:paraId="694648A6" w14:textId="16B37397" w:rsidR="00643A32" w:rsidRPr="00DC556E" w:rsidRDefault="00643A32" w:rsidP="00CE6C1C">
      <w:pPr>
        <w:pStyle w:val="a6"/>
        <w:numPr>
          <w:ilvl w:val="0"/>
          <w:numId w:val="98"/>
        </w:numPr>
        <w:spacing w:before="0" w:after="0"/>
        <w:rPr>
          <w:szCs w:val="24"/>
        </w:rPr>
      </w:pPr>
      <w:r w:rsidRPr="00DC556E">
        <w:rPr>
          <w:szCs w:val="24"/>
        </w:rPr>
        <w:t xml:space="preserve">определение основных групп крови, определение подгруппы </w:t>
      </w:r>
      <w:r w:rsidR="004C0C25">
        <w:rPr>
          <w:szCs w:val="24"/>
        </w:rPr>
        <w:t>и</w:t>
      </w:r>
      <w:r w:rsidRPr="00DC556E">
        <w:rPr>
          <w:szCs w:val="24"/>
        </w:rPr>
        <w:t>других групп крови меньшего значения, определение резус-фактора</w:t>
      </w:r>
    </w:p>
    <w:p w14:paraId="485DEBF6" w14:textId="77777777" w:rsidR="00643A32" w:rsidRPr="00DC556E" w:rsidRDefault="00643A32" w:rsidP="00643A32">
      <w:pPr>
        <w:spacing w:before="0" w:after="0"/>
        <w:ind w:firstLine="708"/>
        <w:rPr>
          <w:b/>
          <w:bCs/>
          <w:szCs w:val="24"/>
        </w:rPr>
      </w:pPr>
      <w:r w:rsidRPr="00DC556E">
        <w:rPr>
          <w:b/>
          <w:bCs/>
          <w:szCs w:val="24"/>
        </w:rPr>
        <w:t>Инструментальная диагностика</w:t>
      </w:r>
    </w:p>
    <w:p w14:paraId="5632062C" w14:textId="77777777" w:rsidR="00643A32" w:rsidRPr="00DC556E" w:rsidRDefault="00643A32" w:rsidP="00643A32">
      <w:pPr>
        <w:spacing w:before="0" w:after="0"/>
        <w:rPr>
          <w:szCs w:val="24"/>
        </w:rPr>
      </w:pPr>
      <w:r w:rsidRPr="00DC556E">
        <w:rPr>
          <w:szCs w:val="24"/>
        </w:rPr>
        <w:t>Перед выполнением катетеризации необходимо выполнить:</w:t>
      </w:r>
    </w:p>
    <w:p w14:paraId="58239C9A" w14:textId="77777777" w:rsidR="00643A32" w:rsidRPr="00DC556E" w:rsidRDefault="00643A32" w:rsidP="00CE6C1C">
      <w:pPr>
        <w:pStyle w:val="a6"/>
        <w:numPr>
          <w:ilvl w:val="0"/>
          <w:numId w:val="98"/>
        </w:numPr>
        <w:spacing w:before="0" w:after="0"/>
        <w:rPr>
          <w:szCs w:val="24"/>
        </w:rPr>
      </w:pPr>
      <w:r w:rsidRPr="00DC556E">
        <w:rPr>
          <w:szCs w:val="24"/>
        </w:rPr>
        <w:t xml:space="preserve">рентгенография органов грудной клетки или </w:t>
      </w:r>
      <w:r w:rsidRPr="00DC556E">
        <w:rPr>
          <w:szCs w:val="24"/>
          <w:shd w:val="clear" w:color="auto" w:fill="FFFFFF" w:themeFill="background1"/>
        </w:rPr>
        <w:t>– предпочтительно</w:t>
      </w:r>
      <w:r w:rsidRPr="00DC556E">
        <w:rPr>
          <w:szCs w:val="24"/>
        </w:rPr>
        <w:t xml:space="preserve"> – компьютерная томография органов грудной клетки (КТ)</w:t>
      </w:r>
      <w:r w:rsidRPr="00DC556E">
        <w:rPr>
          <w:szCs w:val="24"/>
          <w:shd w:val="clear" w:color="auto" w:fill="FFFFFF" w:themeFill="background1"/>
        </w:rPr>
        <w:t>, с болюсным контрастным усилением (по показаниям)</w:t>
      </w:r>
    </w:p>
    <w:p w14:paraId="693B98E2" w14:textId="77777777" w:rsidR="00643A32" w:rsidRPr="00DC556E" w:rsidRDefault="00643A32" w:rsidP="00CE6C1C">
      <w:pPr>
        <w:pStyle w:val="a6"/>
        <w:numPr>
          <w:ilvl w:val="0"/>
          <w:numId w:val="98"/>
        </w:numPr>
        <w:spacing w:before="0" w:after="0"/>
        <w:rPr>
          <w:szCs w:val="24"/>
        </w:rPr>
      </w:pPr>
      <w:r w:rsidRPr="00DC556E">
        <w:rPr>
          <w:szCs w:val="24"/>
        </w:rPr>
        <w:t xml:space="preserve">ультразвуковое агиосканирование </w:t>
      </w:r>
    </w:p>
    <w:p w14:paraId="2E65073F" w14:textId="77777777" w:rsidR="00643A32" w:rsidRPr="00DC556E" w:rsidRDefault="00643A32" w:rsidP="00CE6C1C">
      <w:pPr>
        <w:pStyle w:val="a6"/>
        <w:numPr>
          <w:ilvl w:val="0"/>
          <w:numId w:val="98"/>
        </w:numPr>
        <w:spacing w:before="0" w:after="0"/>
        <w:rPr>
          <w:szCs w:val="24"/>
        </w:rPr>
      </w:pPr>
      <w:r w:rsidRPr="00DC556E">
        <w:rPr>
          <w:szCs w:val="24"/>
        </w:rPr>
        <w:t>ЭКГ</w:t>
      </w:r>
    </w:p>
    <w:p w14:paraId="74D3BA00" w14:textId="77777777" w:rsidR="00643A32" w:rsidRPr="00DC556E" w:rsidRDefault="00643A32" w:rsidP="00643A32">
      <w:pPr>
        <w:spacing w:before="0" w:after="0"/>
        <w:ind w:firstLine="700"/>
        <w:rPr>
          <w:rFonts w:eastAsia="Times New Roman"/>
          <w:szCs w:val="24"/>
          <w:lang w:eastAsia="ru-RU"/>
        </w:rPr>
      </w:pPr>
      <w:r w:rsidRPr="00DC556E">
        <w:rPr>
          <w:rFonts w:eastAsia="Times New Roman"/>
          <w:szCs w:val="24"/>
          <w:lang w:eastAsia="ru-RU"/>
        </w:rPr>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DC556E">
        <w:rPr>
          <w:rFonts w:eastAsia="Times New Roman"/>
          <w:szCs w:val="24"/>
          <w:lang w:eastAsia="ru-RU"/>
        </w:rPr>
        <w:fldChar w:fldCharType="begin" w:fldLock="1"/>
      </w:r>
      <w:r>
        <w:rPr>
          <w:rFonts w:eastAsia="Times New Roman"/>
          <w:szCs w:val="24"/>
          <w:lang w:eastAsia="ru-RU"/>
        </w:rPr>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9aa48fe-c406-4fff-9ca6-6b45883f5416"]}],"mendeley":{"formattedCitation":"[1]","plainTextFormattedCitation":"[1]","previouslyFormattedCitation":"[19]"},"properties":{"noteIndex":0},"schema":"https://github.com/citation-style-language/schema/raw/master/csl-citation.json"}</w:instrText>
      </w:r>
      <w:r w:rsidRPr="00DC556E">
        <w:rPr>
          <w:rFonts w:eastAsia="Times New Roman"/>
          <w:szCs w:val="24"/>
          <w:lang w:eastAsia="ru-RU"/>
        </w:rPr>
        <w:fldChar w:fldCharType="separate"/>
      </w:r>
      <w:r w:rsidRPr="00440A23">
        <w:rPr>
          <w:rFonts w:eastAsia="Times New Roman"/>
          <w:noProof/>
          <w:szCs w:val="24"/>
          <w:lang w:eastAsia="ru-RU"/>
        </w:rPr>
        <w:t>[1]</w:t>
      </w:r>
      <w:r w:rsidRPr="00DC556E">
        <w:rPr>
          <w:rFonts w:eastAsia="Times New Roman"/>
          <w:szCs w:val="24"/>
          <w:lang w:eastAsia="ru-RU"/>
        </w:rPr>
        <w:fldChar w:fldCharType="end"/>
      </w:r>
      <w:r w:rsidRPr="00DC556E">
        <w:rPr>
          <w:rFonts w:eastAsia="Times New Roman"/>
          <w:szCs w:val="24"/>
          <w:lang w:eastAsia="ru-RU"/>
        </w:rPr>
        <w:t>.</w:t>
      </w:r>
    </w:p>
    <w:p w14:paraId="79938217" w14:textId="77777777" w:rsidR="00643A32" w:rsidRPr="00DC556E" w:rsidRDefault="00643A32" w:rsidP="00643A32">
      <w:pPr>
        <w:spacing w:before="0" w:after="0"/>
        <w:ind w:firstLine="700"/>
        <w:rPr>
          <w:rFonts w:eastAsia="Times New Roman"/>
          <w:szCs w:val="24"/>
          <w:lang w:eastAsia="ru-RU"/>
        </w:rPr>
      </w:pPr>
      <w:r w:rsidRPr="00DC556E">
        <w:rPr>
          <w:rFonts w:eastAsia="Times New Roman"/>
          <w:szCs w:val="24"/>
          <w:lang w:eastAsia="ru-RU"/>
        </w:rPr>
        <w:t>Использование ультразвукового сопровождения даже при установке ЦВК при тромбоцитопении менее 20х109/л позволяет избежать серьезных геморрагических осложнений.</w:t>
      </w:r>
    </w:p>
    <w:p w14:paraId="2AF2A25F" w14:textId="77777777" w:rsidR="00643A32" w:rsidRPr="00DC556E" w:rsidRDefault="00643A32" w:rsidP="00643A32">
      <w:pPr>
        <w:spacing w:before="0" w:after="0"/>
        <w:ind w:firstLine="700"/>
        <w:rPr>
          <w:rFonts w:eastAsia="Times New Roman"/>
          <w:szCs w:val="24"/>
          <w:lang w:eastAsia="ru-RU"/>
        </w:rPr>
      </w:pPr>
      <w:r w:rsidRPr="00DC556E">
        <w:rPr>
          <w:rFonts w:eastAsia="Times New Roman"/>
          <w:szCs w:val="24"/>
          <w:lang w:eastAsia="ru-RU"/>
        </w:rPr>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DC556E">
        <w:rPr>
          <w:rFonts w:eastAsia="Times New Roman"/>
          <w:szCs w:val="24"/>
          <w:lang w:eastAsia="ru-RU"/>
        </w:rPr>
        <w:fldChar w:fldCharType="begin" w:fldLock="1"/>
      </w:r>
      <w:r>
        <w:rPr>
          <w:rFonts w:eastAsia="Times New Roman"/>
          <w:szCs w:val="24"/>
          <w:lang w:eastAsia="ru-RU"/>
        </w:rPr>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09789e1a-ee58-4cc1-947d-5f5206b3db5b"]}],"mendeley":{"formattedCitation":"[10]","plainTextFormattedCitation":"[10]","previouslyFormattedCitation":"[20]"},"properties":{"noteIndex":0},"schema":"https://github.com/citation-style-language/schema/raw/master/csl-citation.json"}</w:instrText>
      </w:r>
      <w:r w:rsidRPr="00DC556E">
        <w:rPr>
          <w:rFonts w:eastAsia="Times New Roman"/>
          <w:szCs w:val="24"/>
          <w:lang w:eastAsia="ru-RU"/>
        </w:rPr>
        <w:fldChar w:fldCharType="separate"/>
      </w:r>
      <w:r w:rsidRPr="00440A23">
        <w:rPr>
          <w:rFonts w:eastAsia="Times New Roman"/>
          <w:noProof/>
          <w:szCs w:val="24"/>
          <w:lang w:eastAsia="ru-RU"/>
        </w:rPr>
        <w:t>[10]</w:t>
      </w:r>
      <w:r w:rsidRPr="00DC556E">
        <w:rPr>
          <w:rFonts w:eastAsia="Times New Roman"/>
          <w:szCs w:val="24"/>
          <w:lang w:eastAsia="ru-RU"/>
        </w:rPr>
        <w:fldChar w:fldCharType="end"/>
      </w:r>
      <w:r w:rsidRPr="00DC556E">
        <w:rPr>
          <w:rFonts w:eastAsia="Times New Roman"/>
          <w:szCs w:val="24"/>
          <w:lang w:eastAsia="ru-RU"/>
        </w:rPr>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394BCD49" w14:textId="77777777" w:rsidR="00643A32" w:rsidRPr="00DC556E" w:rsidRDefault="00643A32" w:rsidP="00643A32">
      <w:pPr>
        <w:spacing w:before="0" w:after="0"/>
        <w:ind w:firstLine="700"/>
        <w:rPr>
          <w:rFonts w:eastAsia="Times New Roman"/>
          <w:szCs w:val="24"/>
          <w:lang w:eastAsia="ru-RU"/>
        </w:rPr>
      </w:pPr>
      <w:r w:rsidRPr="00DC556E">
        <w:rPr>
          <w:rFonts w:eastAsia="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2C0F3AE5" w14:textId="77777777" w:rsidR="00643A32" w:rsidRPr="00DC556E" w:rsidRDefault="00643A32" w:rsidP="00643A32">
      <w:pPr>
        <w:spacing w:before="0" w:after="0"/>
        <w:ind w:firstLine="708"/>
        <w:rPr>
          <w:szCs w:val="24"/>
        </w:rPr>
      </w:pPr>
      <w:r w:rsidRPr="00DC556E">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5F5320B5" w14:textId="77777777" w:rsidR="00643A32" w:rsidRPr="00DC556E" w:rsidRDefault="00643A32" w:rsidP="00643A32">
      <w:pPr>
        <w:spacing w:before="0" w:after="0"/>
        <w:ind w:firstLine="709"/>
        <w:rPr>
          <w:b/>
          <w:bCs/>
          <w:szCs w:val="24"/>
        </w:rPr>
      </w:pPr>
      <w:r w:rsidRPr="00DC556E">
        <w:rPr>
          <w:b/>
          <w:bCs/>
          <w:szCs w:val="24"/>
        </w:rPr>
        <w:lastRenderedPageBreak/>
        <w:t xml:space="preserve">Выбор типа ЦВК </w:t>
      </w:r>
    </w:p>
    <w:p w14:paraId="131A9E77" w14:textId="05ED4EBC" w:rsidR="00643A32" w:rsidRPr="00DC556E" w:rsidRDefault="00643A32" w:rsidP="00643A32">
      <w:pPr>
        <w:spacing w:before="0" w:after="0"/>
        <w:ind w:firstLine="708"/>
        <w:rPr>
          <w:szCs w:val="24"/>
        </w:rPr>
      </w:pPr>
      <w:r w:rsidRPr="00DC556E">
        <w:rPr>
          <w:szCs w:val="24"/>
        </w:rPr>
        <w:t xml:space="preserve">Важной задачей является обеспечение сосудистого доступа </w:t>
      </w:r>
      <w:r w:rsidRPr="00DC556E">
        <w:rPr>
          <w:b/>
          <w:szCs w:val="24"/>
        </w:rPr>
        <w:t>при проведении трансплантации гемопоэтических стволовых клеток</w:t>
      </w:r>
      <w:r w:rsidRPr="00DC556E">
        <w:rPr>
          <w:szCs w:val="24"/>
        </w:rPr>
        <w:t xml:space="preserve"> (ТГСК). При трансплантации аутологичных ГСК достаточно установки нетуннелируемого катетера. </w:t>
      </w:r>
    </w:p>
    <w:p w14:paraId="7F3E057B" w14:textId="77777777" w:rsidR="00643A32" w:rsidRPr="00DC556E" w:rsidRDefault="00643A32" w:rsidP="00643A32">
      <w:pPr>
        <w:spacing w:before="0" w:after="0"/>
        <w:ind w:firstLine="708"/>
        <w:rPr>
          <w:szCs w:val="24"/>
        </w:rPr>
      </w:pPr>
      <w:r>
        <w:rPr>
          <w:szCs w:val="24"/>
        </w:rPr>
        <w:t xml:space="preserve">У </w:t>
      </w:r>
      <w:r w:rsidRPr="00DC556E">
        <w:rPr>
          <w:szCs w:val="24"/>
        </w:rPr>
        <w:t xml:space="preserve">больных </w:t>
      </w:r>
      <w:r w:rsidRPr="00DC556E">
        <w:rPr>
          <w:b/>
          <w:szCs w:val="24"/>
        </w:rPr>
        <w:t>множественной миеломой</w:t>
      </w:r>
      <w:r w:rsidRPr="00DC556E">
        <w:rPr>
          <w:szCs w:val="24"/>
        </w:rPr>
        <w:t xml:space="preserve"> в зависимости от интенсивности планируемого лечения могут быть установлены нетуннелируемый катетер, порт-система, ПИЦВК. Учитывая, что многие пациенты получают химиотерапию в амбулаторном режиме, либо при кратковременных повторных госпитализациях, следует отдать предпочтение долговременной катетеризации (порт-система, ПИЦВК). Установка порт-систем с титановой камерой не рекомендуется больным, которым планируется лучевая терапия на область средостения, если область облучения захватывает место установки резервуара порт-системы. В этих случаях следует отдать предпочтение порт-системам с пластиковым резервуаром, а если их нет, вывести резервуар порта из предполагаемой зоны облучения (установить с противоположной стороны, на плече, либо установить порт-систему через бедренную вену, выведя резервуар на бедро). ПИЦВК являются также методом выбора при наличии у больных изменений в зоне катетеризации яремных или подключичных вен (пакеты лимфоузлов, рана после биопсии узлов), но сохранной проходимости крупных сосудов и верхней полой вены.</w:t>
      </w:r>
    </w:p>
    <w:p w14:paraId="0965401D" w14:textId="77777777" w:rsidR="00643A32" w:rsidRPr="00DC556E" w:rsidRDefault="00643A32" w:rsidP="00643A32">
      <w:pPr>
        <w:spacing w:before="0" w:after="0"/>
        <w:ind w:firstLine="700"/>
        <w:rPr>
          <w:szCs w:val="24"/>
        </w:rPr>
      </w:pPr>
      <w:r w:rsidRPr="00DC556E">
        <w:rPr>
          <w:szCs w:val="24"/>
        </w:rPr>
        <w:t>Сочетание тяжелой сердечной недостаточности и потребность в лечении программным</w:t>
      </w:r>
      <w:r w:rsidRPr="00DC556E">
        <w:rPr>
          <w:b/>
          <w:bCs/>
          <w:szCs w:val="24"/>
        </w:rPr>
        <w:t xml:space="preserve"> гемодиализом</w:t>
      </w:r>
      <w:r w:rsidRPr="00DC556E">
        <w:rPr>
          <w:szCs w:val="24"/>
        </w:rPr>
        <w:t xml:space="preserve"> больного </w:t>
      </w:r>
      <w:r w:rsidRPr="00DC556E">
        <w:rPr>
          <w:b/>
          <w:bCs/>
          <w:szCs w:val="24"/>
        </w:rPr>
        <w:t>множественной миеломой</w:t>
      </w:r>
      <w:r w:rsidRPr="00DC556E">
        <w:rPr>
          <w:szCs w:val="24"/>
        </w:rPr>
        <w:t xml:space="preserve"> требует индивидуального подхода к обеспечению сосудистого доступа. При множественной миеломе нарушение функции почек часто встречается уже на этапе установления диагноза. Кроме того, множественная миелома часто осложняется амилоидозом, что увеличивает риск развития как почечной, так сердечной недостаточности. По Европейским рекомендациям </w:t>
      </w:r>
      <w:r w:rsidRPr="00DC556E">
        <w:rPr>
          <w:szCs w:val="24"/>
        </w:rPr>
        <w:fldChar w:fldCharType="begin" w:fldLock="1"/>
      </w:r>
      <w:r>
        <w:rPr>
          <w:szCs w:val="24"/>
        </w:rPr>
        <w:instrText>ADDIN CSL_CITATION {"citationItems":[{"id":"ITEM-1","itemData":{"DOI":"10.1093/ndt/gfm021","ISSN":"0931-0509","author":[{"dropping-particle":"","family":"Tordoir","given":"J.","non-dropping-particle":"","parse-names":false,"suffix":""},{"dropping-particle":"","family":"Canaud","given":"B.","non-dropping-particle":"","parse-names":false,"suffix":""},{"dropping-particle":"","family":"Haage","given":"P.","non-dropping-particle":"","parse-names":false,"suffix":""},{"dropping-particle":"","family":"Konner","given":"K.","non-dropping-particle":"","parse-names":false,"suffix":""},{"dropping-particle":"","family":"Basci","given":"A.","non-dropping-particle":"","parse-names":false,"suffix":""},{"dropping-particle":"","family":"Fouque","given":"D.","non-dropping-particle":"","parse-names":false,"suffix":""},{"dropping-particle":"","family":"Kooman","given":"J.","non-dropping-particle":"","parse-names":false,"suffix":""},{"dropping-particle":"","family":"Martin-Malo","given":"A.","non-dropping-particle":"","parse-names":false,"suffix":""},{"dropping-particle":"","family":"Pedrini","given":"L.","non-dropping-particle":"","parse-names":false,"suffix":""},{"dropping-particle":"","family":"Pizzarelli","given":"F.","non-dropping-particle":"","parse-names":false,"suffix":""},{"dropping-particle":"","family":"Tattersall","given":"J.","non-dropping-particle":"","parse-names":false,"suffix":""},{"dropping-particle":"","family":"Vennegoor","given":"M.","non-dropping-particle":"","parse-names":false,"suffix":""},{"dropping-particle":"","family":"Wanner","given":"C.","non-dropping-particle":"","parse-names":false,"suffix":""},{"dropping-particle":"","family":"Wee","given":"P.","non-dropping-particle":"ter","parse-names":false,"suffix":""},{"dropping-particle":"","family":"Vanholder","given":"R.","non-dropping-particle":"","parse-names":false,"suffix":""}],"container-title":"Nephrology Dialysis Transplantation","id":"ITEM-1","issue":"Supplement 2","issued":{"date-parts":[["2007","5"]]},"page":"ii88-ii117","publisher":"Oxford University Press","title":"EBPG on Vascular Access","type":"article-journal","volume":"22"},"uris":["http://www.mendeley.com/documents/?uuid=16d2d2c7-4b5c-3196-84aa-8b107bd8a8ae","http://www.mendeley.com/documents/?uuid=0c28780b-84fb-4320-b58e-9b8eb156efce"]}],"mendeley":{"formattedCitation":"[15]","plainTextFormattedCitation":"[15]","previouslyFormattedCitation":"[21]"},"properties":{"noteIndex":0},"schema":"https://github.com/citation-style-language/schema/raw/master/csl-citation.json"}</w:instrText>
      </w:r>
      <w:r w:rsidRPr="00DC556E">
        <w:rPr>
          <w:szCs w:val="24"/>
        </w:rPr>
        <w:fldChar w:fldCharType="separate"/>
      </w:r>
      <w:r w:rsidRPr="00440A23">
        <w:rPr>
          <w:noProof/>
          <w:szCs w:val="24"/>
        </w:rPr>
        <w:t>[15]</w:t>
      </w:r>
      <w:r w:rsidRPr="00DC556E">
        <w:rPr>
          <w:szCs w:val="24"/>
        </w:rPr>
        <w:fldChar w:fldCharType="end"/>
      </w:r>
      <w:r w:rsidRPr="00DC556E">
        <w:rPr>
          <w:szCs w:val="24"/>
        </w:rPr>
        <w:t xml:space="preserve">, при переходе больного на программный гемодиализ выбор сосудистого доступа должен быть следующим: артерио-венозная фистула, артериовенозный протез, туннелируемый катетер. При фракции выброса левого желудочка ≤30% методом выбора обеспечения сосудистого доступа для гемодиализа является туннелируемые (перманентные) катетеры </w:t>
      </w:r>
      <w:r w:rsidRPr="00DC556E">
        <w:rPr>
          <w:szCs w:val="24"/>
        </w:rPr>
        <w:fldChar w:fldCharType="begin" w:fldLock="1"/>
      </w:r>
      <w:r>
        <w:rPr>
          <w:szCs w:val="24"/>
        </w:rPr>
        <w:instrText>ADDIN CSL_CITATION {"citationItems":[{"id":"ITEM-1","itemData":{"DOI":"10.5301/jva.5000511","ISSN":"1129-7298","abstract":"Heart failure (HF) is the most frequent cardiovascular disease associated with chronic kidney disease and represents a high risk for cardiovascular mortality in incident hemodialysis (HD) patients. This risk is especially high during the arteriovenous fistula (AVF) maturation period due to the marked hemodynamic changes related to the large increase in the blood flow and also within the first 120 days after HD inception because in this period the highest mortality rate occurs. When planning the vascular access for each incident HF patient, the risk of aggravating HF after AVF creation must be evaluated carefully alongside the risk of catheter-related complications, but avoiding a non-selective ‘catheter first’ approach for all these patients. HF patients classified within the New York Heart Association (NYHA) Class I-II and the American College of Cardiology/American Heart Association (ACC/AHA) Stage A-B could initiate HD through a distal arm AVF. High-flow brachial artery-based AVF creation must be avoid...","author":[{"dropping-particle":"","family":"Roca-Tey","given":"Ramon","non-dropping-particle":"","parse-names":false,"suffix":""}],"container-title":"The Journal of Vascular Access","id":"ITEM-1","issue":"1_suppl","issued":{"date-parts":[["2016","3"]]},"page":"23-29","publisher":"SAGE PublicationsSage UK: London, England","title":"Permanent Arteriovenous Fistula or Catheter Dialysis for Heart Failure Patients","type":"article-journal","volume":"17"},"uris":["http://www.mendeley.com/documents/?uuid=56cf907a-5e15-32c5-b601-66fd83039f55","http://www.mendeley.com/documents/?uuid=d599b505-6d8a-40fb-a8d9-a61f8f73a332"]}],"mendeley":{"formattedCitation":"[12]","plainTextFormattedCitation":"[12]","previouslyFormattedCitation":"[22]"},"properties":{"noteIndex":0},"schema":"https://github.com/citation-style-language/schema/raw/master/csl-citation.json"}</w:instrText>
      </w:r>
      <w:r w:rsidRPr="00DC556E">
        <w:rPr>
          <w:szCs w:val="24"/>
        </w:rPr>
        <w:fldChar w:fldCharType="separate"/>
      </w:r>
      <w:r w:rsidRPr="00440A23">
        <w:rPr>
          <w:noProof/>
          <w:szCs w:val="24"/>
        </w:rPr>
        <w:t>[12]</w:t>
      </w:r>
      <w:r w:rsidRPr="00DC556E">
        <w:rPr>
          <w:szCs w:val="24"/>
        </w:rPr>
        <w:fldChar w:fldCharType="end"/>
      </w:r>
      <w:r w:rsidRPr="00DC556E">
        <w:rPr>
          <w:szCs w:val="24"/>
        </w:rPr>
        <w:t>.</w:t>
      </w:r>
    </w:p>
    <w:p w14:paraId="0C5958C1" w14:textId="77777777" w:rsidR="00643A32" w:rsidRPr="00DC556E" w:rsidRDefault="00643A32" w:rsidP="00643A32">
      <w:pPr>
        <w:spacing w:before="0" w:after="0"/>
        <w:ind w:firstLine="708"/>
        <w:rPr>
          <w:b/>
          <w:bCs/>
          <w:szCs w:val="24"/>
        </w:rPr>
      </w:pPr>
      <w:r w:rsidRPr="00DC556E">
        <w:rPr>
          <w:b/>
          <w:bCs/>
          <w:szCs w:val="24"/>
        </w:rPr>
        <w:t>ПРОФИЛАКТИКА ОСЛОЖНЕНИЙ</w:t>
      </w:r>
    </w:p>
    <w:p w14:paraId="5AAE8AC6" w14:textId="77777777" w:rsidR="00643A32" w:rsidRPr="00DC556E" w:rsidRDefault="00643A32" w:rsidP="00643A32">
      <w:pPr>
        <w:spacing w:before="0" w:after="0"/>
        <w:ind w:firstLine="708"/>
        <w:rPr>
          <w:b/>
          <w:bCs/>
          <w:szCs w:val="24"/>
        </w:rPr>
      </w:pPr>
      <w:r w:rsidRPr="00DC556E">
        <w:rPr>
          <w:b/>
          <w:bCs/>
          <w:szCs w:val="24"/>
        </w:rPr>
        <w:t>Методы профилактики ранних осложнений</w:t>
      </w:r>
    </w:p>
    <w:p w14:paraId="750EC3A4" w14:textId="77777777" w:rsidR="00643A32" w:rsidRPr="00DC556E" w:rsidRDefault="00643A32" w:rsidP="00CE6C1C">
      <w:pPr>
        <w:pStyle w:val="a6"/>
        <w:numPr>
          <w:ilvl w:val="0"/>
          <w:numId w:val="100"/>
        </w:numPr>
        <w:tabs>
          <w:tab w:val="left" w:pos="709"/>
        </w:tabs>
        <w:spacing w:before="0" w:after="0"/>
        <w:ind w:left="709"/>
        <w:rPr>
          <w:szCs w:val="24"/>
        </w:rPr>
      </w:pPr>
      <w:r w:rsidRPr="00DC556E">
        <w:rPr>
          <w:szCs w:val="24"/>
        </w:rPr>
        <w:t>Ультразвуковое сопровождение катетеризации центральных вен</w:t>
      </w:r>
    </w:p>
    <w:p w14:paraId="52745221" w14:textId="77777777" w:rsidR="00643A32" w:rsidRPr="00DC556E" w:rsidRDefault="00643A32" w:rsidP="00643A32">
      <w:pPr>
        <w:spacing w:before="0" w:after="0"/>
        <w:ind w:firstLine="708"/>
        <w:rPr>
          <w:strike/>
          <w:szCs w:val="24"/>
        </w:rPr>
      </w:pPr>
      <w:r w:rsidRPr="00DC556E">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537F96E0" w14:textId="77777777" w:rsidR="00643A32" w:rsidRPr="00DC556E" w:rsidRDefault="00643A32" w:rsidP="00643A32">
      <w:pPr>
        <w:spacing w:before="0" w:after="0"/>
        <w:ind w:firstLine="708"/>
        <w:rPr>
          <w:szCs w:val="24"/>
        </w:rPr>
      </w:pPr>
      <w:r w:rsidRPr="00DC556E">
        <w:rPr>
          <w:szCs w:val="24"/>
        </w:rPr>
        <w:lastRenderedPageBreak/>
        <w:t>Пункцию вены осуществляют в режиме постоянной визуализации острия иглы.</w:t>
      </w:r>
    </w:p>
    <w:p w14:paraId="60CBF5E0" w14:textId="77777777" w:rsidR="00643A32" w:rsidRPr="00DC556E" w:rsidRDefault="00643A32" w:rsidP="00643A32">
      <w:pPr>
        <w:spacing w:before="0" w:after="0"/>
        <w:ind w:firstLine="708"/>
        <w:rPr>
          <w:szCs w:val="24"/>
        </w:rPr>
      </w:pPr>
      <w:r w:rsidRPr="00DC556E">
        <w:rPr>
          <w:szCs w:val="24"/>
        </w:rPr>
        <w:t xml:space="preserve">Нарушения гемостаза компенсируются с помощью заместительной терапии компонентами крови. </w:t>
      </w:r>
    </w:p>
    <w:p w14:paraId="0BA47ECD" w14:textId="77777777" w:rsidR="00643A32" w:rsidRPr="00DC556E" w:rsidRDefault="00643A32" w:rsidP="00643A32">
      <w:pPr>
        <w:spacing w:before="0" w:after="0"/>
        <w:ind w:firstLine="708"/>
        <w:rPr>
          <w:rFonts w:eastAsia="ＭＳ 明朝 (Основной текст темы (ази"/>
          <w:szCs w:val="24"/>
          <w:lang w:eastAsia="ru-RU"/>
        </w:rPr>
      </w:pPr>
      <w:r w:rsidRPr="00DC556E">
        <w:rPr>
          <w:szCs w:val="24"/>
        </w:rPr>
        <w:t>Трансфузию концентратов тромбоцитов выполняют при снижении их концентрации в периферической крови ниже 20х10</w:t>
      </w:r>
      <w:r w:rsidRPr="00DC556E">
        <w:rPr>
          <w:szCs w:val="24"/>
          <w:vertAlign w:val="superscript"/>
        </w:rPr>
        <w:t>9</w:t>
      </w:r>
      <w:r w:rsidRPr="00DC556E">
        <w:rPr>
          <w:szCs w:val="24"/>
        </w:rPr>
        <w:t xml:space="preserve">/л </w:t>
      </w:r>
      <w:r w:rsidRPr="00DC556E">
        <w:rPr>
          <w:rFonts w:eastAsia="ＭＳ 明朝 (Основной текст темы (ази"/>
          <w:szCs w:val="24"/>
          <w:lang w:eastAsia="ru-RU"/>
        </w:rPr>
        <w:t>из расчета 1 ед. или 0,6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0 кг массы тела либо 1 терапевтическая доза (2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 м</w:t>
      </w:r>
      <w:r w:rsidRPr="00DC556E">
        <w:rPr>
          <w:rFonts w:eastAsia="ＭＳ 明朝 (Основной текст темы (ази"/>
          <w:szCs w:val="24"/>
          <w:vertAlign w:val="superscript"/>
          <w:lang w:eastAsia="ru-RU"/>
        </w:rPr>
        <w:t>2</w:t>
      </w:r>
      <w:r w:rsidRPr="00DC556E">
        <w:rPr>
          <w:rFonts w:eastAsia="ＭＳ 明朝 (Основной текст темы (ази"/>
          <w:szCs w:val="24"/>
          <w:lang w:eastAsia="ru-RU"/>
        </w:rPr>
        <w:t xml:space="preserve"> поверхности тела.</w:t>
      </w:r>
    </w:p>
    <w:p w14:paraId="40A12B94" w14:textId="77777777" w:rsidR="00643A32" w:rsidRPr="00DC556E" w:rsidRDefault="00643A32" w:rsidP="00643A32">
      <w:pPr>
        <w:spacing w:before="0" w:after="0"/>
        <w:ind w:firstLine="708"/>
        <w:rPr>
          <w:szCs w:val="24"/>
        </w:rPr>
      </w:pPr>
      <w:r w:rsidRPr="00DC556E">
        <w:rPr>
          <w:rFonts w:eastAsia="ＭＳ 明朝 (Основной текст темы (ази"/>
          <w:szCs w:val="24"/>
          <w:lang w:eastAsia="ru-RU"/>
        </w:rPr>
        <w:t>Трансфузии</w:t>
      </w:r>
      <w:r w:rsidRPr="00DC556E">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0211B3F2" w14:textId="77777777" w:rsidR="00643A32" w:rsidRPr="00DC556E" w:rsidRDefault="00643A32" w:rsidP="00643A32">
      <w:pPr>
        <w:spacing w:before="0" w:after="0"/>
        <w:ind w:firstLine="708"/>
        <w:rPr>
          <w:rFonts w:eastAsia="ＭＳ 明朝 (Основной текст темы (ази"/>
          <w:szCs w:val="24"/>
          <w:lang w:eastAsia="ru-RU"/>
        </w:rPr>
      </w:pPr>
      <w:r w:rsidRPr="00DC556E">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40A97104" w14:textId="19094CB1" w:rsidR="00643A32" w:rsidRPr="00DC556E" w:rsidRDefault="00643A32" w:rsidP="00643A32">
      <w:pPr>
        <w:pStyle w:val="Default"/>
        <w:spacing w:line="360" w:lineRule="auto"/>
        <w:ind w:firstLine="709"/>
        <w:jc w:val="both"/>
        <w:rPr>
          <w:color w:val="auto"/>
        </w:rPr>
      </w:pPr>
      <w:r w:rsidRPr="00DC556E">
        <w:rPr>
          <w:color w:val="auto"/>
        </w:rPr>
        <w:t>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w:t>
      </w:r>
      <w:r w:rsidR="00D9248B">
        <w:rPr>
          <w:color w:val="auto"/>
        </w:rPr>
        <w:t xml:space="preserve">ральной вены проводится только </w:t>
      </w:r>
      <w:r w:rsidRPr="00DC556E">
        <w:rPr>
          <w:color w:val="auto"/>
        </w:rPr>
        <w:t>под контролем ультразвука.</w:t>
      </w:r>
    </w:p>
    <w:p w14:paraId="3F617FFE" w14:textId="77777777" w:rsidR="00643A32" w:rsidRPr="00DC556E" w:rsidRDefault="00643A32" w:rsidP="00643A32">
      <w:pPr>
        <w:spacing w:before="0" w:after="0"/>
        <w:ind w:firstLine="708"/>
        <w:rPr>
          <w:b/>
          <w:bCs/>
          <w:szCs w:val="24"/>
        </w:rPr>
      </w:pPr>
      <w:r w:rsidRPr="00DC556E">
        <w:rPr>
          <w:b/>
          <w:bCs/>
          <w:szCs w:val="24"/>
        </w:rPr>
        <w:t>Методы профилактики поздних осложнений</w:t>
      </w:r>
    </w:p>
    <w:p w14:paraId="1A780F70" w14:textId="77777777" w:rsidR="00643A32" w:rsidRPr="00DC556E" w:rsidRDefault="00643A32" w:rsidP="00643A32">
      <w:pPr>
        <w:spacing w:before="0" w:after="0"/>
        <w:ind w:firstLine="708"/>
        <w:rPr>
          <w:szCs w:val="24"/>
        </w:rPr>
      </w:pPr>
      <w:r w:rsidRPr="00DC556E">
        <w:rPr>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0AF4FF34" w14:textId="77777777" w:rsidR="00643A32" w:rsidRPr="00DC556E" w:rsidRDefault="00643A32" w:rsidP="00643A32">
      <w:pPr>
        <w:spacing w:before="0" w:after="0"/>
        <w:ind w:firstLine="708"/>
        <w:rPr>
          <w:rFonts w:eastAsia="ＭＳ 明朝 (Основной текст темы (ази"/>
          <w:szCs w:val="24"/>
        </w:rPr>
      </w:pPr>
      <w:r w:rsidRPr="00DC556E">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73EF1440" w14:textId="77777777" w:rsidR="00643A32" w:rsidRDefault="00643A32" w:rsidP="00643A32">
      <w:pPr>
        <w:spacing w:before="0" w:after="0"/>
        <w:ind w:firstLine="708"/>
        <w:rPr>
          <w:rFonts w:eastAsia="ＭＳ 明朝 (Основной текст темы (ази"/>
          <w:szCs w:val="24"/>
        </w:rPr>
      </w:pPr>
      <w:r w:rsidRPr="00DC556E">
        <w:rPr>
          <w:rFonts w:eastAsia="ＭＳ 明朝 (Основной текст темы (ази"/>
          <w:szCs w:val="24"/>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7BF2425B" w14:textId="77777777" w:rsidR="00D9248B" w:rsidRPr="00DC556E" w:rsidRDefault="00D9248B" w:rsidP="00643A32">
      <w:pPr>
        <w:spacing w:before="0" w:after="0"/>
        <w:ind w:firstLine="708"/>
        <w:rPr>
          <w:szCs w:val="24"/>
        </w:rPr>
      </w:pPr>
    </w:p>
    <w:p w14:paraId="35E8DB74" w14:textId="77777777" w:rsidR="00643A32" w:rsidRPr="00DC556E" w:rsidRDefault="00643A32" w:rsidP="00643A32">
      <w:pPr>
        <w:spacing w:before="0" w:after="0"/>
        <w:ind w:firstLine="708"/>
        <w:rPr>
          <w:szCs w:val="24"/>
        </w:rPr>
      </w:pPr>
      <w:r w:rsidRPr="00DC556E">
        <w:rPr>
          <w:szCs w:val="24"/>
        </w:rPr>
        <w:lastRenderedPageBreak/>
        <w:t>Таблица 1.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
        <w:gridCol w:w="2008"/>
        <w:gridCol w:w="6915"/>
      </w:tblGrid>
      <w:tr w:rsidR="00643A32" w:rsidRPr="00DC556E" w14:paraId="5F87749A" w14:textId="77777777" w:rsidTr="00643A32">
        <w:trPr>
          <w:cantSplit/>
          <w:trHeight w:val="2220"/>
        </w:trPr>
        <w:tc>
          <w:tcPr>
            <w:tcW w:w="534" w:type="dxa"/>
            <w:vMerge w:val="restart"/>
            <w:textDirection w:val="btLr"/>
          </w:tcPr>
          <w:p w14:paraId="4137C2E3" w14:textId="77777777" w:rsidR="00643A32" w:rsidRPr="00DC556E" w:rsidRDefault="00643A32" w:rsidP="00643A32">
            <w:pPr>
              <w:spacing w:before="0" w:after="0"/>
              <w:ind w:left="113" w:right="113"/>
              <w:rPr>
                <w:rFonts w:eastAsia="ＭＳ 明朝 (Основной текст темы (ази"/>
                <w:szCs w:val="24"/>
              </w:rPr>
            </w:pPr>
            <w:r w:rsidRPr="00DC556E">
              <w:rPr>
                <w:rFonts w:eastAsia="ＭＳ 明朝 (Основной текст темы (ази"/>
                <w:szCs w:val="24"/>
              </w:rPr>
              <w:t>Промывание катетера</w:t>
            </w:r>
          </w:p>
        </w:tc>
        <w:tc>
          <w:tcPr>
            <w:tcW w:w="2011" w:type="dxa"/>
            <w:shd w:val="clear" w:color="auto" w:fill="auto"/>
          </w:tcPr>
          <w:p w14:paraId="133C5ED3"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Введение препаратов</w:t>
            </w:r>
          </w:p>
        </w:tc>
        <w:tc>
          <w:tcPr>
            <w:tcW w:w="7026" w:type="dxa"/>
            <w:shd w:val="clear" w:color="auto" w:fill="auto"/>
          </w:tcPr>
          <w:p w14:paraId="0E0E8EC3"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643A32" w:rsidRPr="00DC556E" w14:paraId="710A554C" w14:textId="77777777" w:rsidTr="00643A32">
        <w:trPr>
          <w:cantSplit/>
          <w:trHeight w:val="1920"/>
        </w:trPr>
        <w:tc>
          <w:tcPr>
            <w:tcW w:w="534" w:type="dxa"/>
            <w:vMerge/>
            <w:textDirection w:val="btLr"/>
          </w:tcPr>
          <w:p w14:paraId="6A9126C3" w14:textId="77777777" w:rsidR="00643A32" w:rsidRPr="00DC556E" w:rsidRDefault="00643A32" w:rsidP="00643A32">
            <w:pPr>
              <w:spacing w:before="0" w:after="0"/>
              <w:ind w:left="113" w:right="113"/>
              <w:rPr>
                <w:rFonts w:eastAsia="ＭＳ 明朝 (Основной текст темы (ази"/>
                <w:szCs w:val="24"/>
              </w:rPr>
            </w:pPr>
          </w:p>
        </w:tc>
        <w:tc>
          <w:tcPr>
            <w:tcW w:w="2011" w:type="dxa"/>
            <w:shd w:val="clear" w:color="auto" w:fill="auto"/>
          </w:tcPr>
          <w:p w14:paraId="5D88F97B"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Парентеральное питание, компоненты крови</w:t>
            </w:r>
          </w:p>
        </w:tc>
        <w:tc>
          <w:tcPr>
            <w:tcW w:w="7026" w:type="dxa"/>
            <w:shd w:val="clear" w:color="auto" w:fill="auto"/>
          </w:tcPr>
          <w:p w14:paraId="6AD7BA13" w14:textId="5D8F2AF5"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После введения в катетер компонентов крови или парентерально питания использовать 20 мл</w:t>
            </w:r>
            <w:r w:rsidR="0036326F">
              <w:rPr>
                <w:rFonts w:eastAsia="ＭＳ 明朝 (Основной текст темы (ази"/>
                <w:szCs w:val="24"/>
              </w:rPr>
              <w:t xml:space="preserve"> </w:t>
            </w:r>
            <w:r w:rsidRPr="00DC556E">
              <w:rPr>
                <w:rFonts w:eastAsia="ＭＳ 明朝 (Основной текст темы (ази"/>
                <w:szCs w:val="24"/>
              </w:rPr>
              <w:t>(10 мл х 2) для промывания катетера. Промывать необходимо чередуя импульсный режим и струйное болюсное введение.</w:t>
            </w:r>
          </w:p>
        </w:tc>
      </w:tr>
      <w:tr w:rsidR="00643A32" w:rsidRPr="00DC556E" w14:paraId="73F1B83F" w14:textId="77777777" w:rsidTr="00643A32">
        <w:trPr>
          <w:cantSplit/>
          <w:trHeight w:val="1134"/>
        </w:trPr>
        <w:tc>
          <w:tcPr>
            <w:tcW w:w="534" w:type="dxa"/>
            <w:vMerge w:val="restart"/>
            <w:textDirection w:val="btLr"/>
          </w:tcPr>
          <w:p w14:paraId="3477421E" w14:textId="77777777" w:rsidR="00643A32" w:rsidRPr="00DC556E" w:rsidRDefault="00643A32" w:rsidP="00643A32">
            <w:pPr>
              <w:spacing w:before="0" w:after="0"/>
              <w:ind w:left="113" w:right="113"/>
              <w:rPr>
                <w:rFonts w:eastAsia="ＭＳ 明朝 (Основной текст темы (ази"/>
                <w:szCs w:val="24"/>
              </w:rPr>
            </w:pPr>
            <w:r w:rsidRPr="00DC556E">
              <w:rPr>
                <w:rFonts w:eastAsia="ＭＳ 明朝 (Основной текст темы (ази"/>
                <w:szCs w:val="24"/>
              </w:rPr>
              <w:t>Закрытие катетера</w:t>
            </w:r>
          </w:p>
        </w:tc>
        <w:tc>
          <w:tcPr>
            <w:tcW w:w="2011" w:type="dxa"/>
            <w:shd w:val="clear" w:color="auto" w:fill="auto"/>
          </w:tcPr>
          <w:p w14:paraId="5E3035F7"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 xml:space="preserve">Объем </w:t>
            </w:r>
          </w:p>
        </w:tc>
        <w:tc>
          <w:tcPr>
            <w:tcW w:w="7026" w:type="dxa"/>
            <w:shd w:val="clear" w:color="auto" w:fill="auto"/>
          </w:tcPr>
          <w:p w14:paraId="7A931FFD"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1 мл для периферических катетеров</w:t>
            </w:r>
          </w:p>
          <w:p w14:paraId="793F3640"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 xml:space="preserve">1,5 мл для катетеров типа </w:t>
            </w:r>
            <w:r w:rsidRPr="00DC556E">
              <w:rPr>
                <w:rFonts w:eastAsia="ＭＳ 明朝 (Основной текст темы (ази"/>
                <w:szCs w:val="24"/>
                <w:lang w:val="en-US"/>
              </w:rPr>
              <w:t>MidLine</w:t>
            </w:r>
            <w:r w:rsidRPr="00DC556E">
              <w:rPr>
                <w:rFonts w:eastAsia="ＭＳ 明朝 (Основной текст темы (ази"/>
                <w:szCs w:val="24"/>
              </w:rPr>
              <w:t>, ПИЦВК, нетуннелируемых ЦВК и туннелируемых ЦВК с не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w:t>
            </w:r>
          </w:p>
          <w:p w14:paraId="09113382"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2,0-2,5 мл для туннелируемых ЦВК с 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в каждый ход), порт систем</w:t>
            </w:r>
          </w:p>
        </w:tc>
      </w:tr>
      <w:tr w:rsidR="00643A32" w:rsidRPr="00DC556E" w14:paraId="11558C14" w14:textId="77777777" w:rsidTr="00643A32">
        <w:trPr>
          <w:cantSplit/>
          <w:trHeight w:val="1134"/>
        </w:trPr>
        <w:tc>
          <w:tcPr>
            <w:tcW w:w="534" w:type="dxa"/>
            <w:vMerge/>
            <w:textDirection w:val="btLr"/>
          </w:tcPr>
          <w:p w14:paraId="1B3647AB" w14:textId="77777777" w:rsidR="00643A32" w:rsidRPr="00DC556E" w:rsidRDefault="00643A32" w:rsidP="00643A32">
            <w:pPr>
              <w:spacing w:before="0" w:after="0"/>
              <w:ind w:left="113" w:right="113"/>
              <w:rPr>
                <w:rFonts w:eastAsia="ＭＳ 明朝 (Основной текст темы (ази"/>
                <w:szCs w:val="24"/>
              </w:rPr>
            </w:pPr>
          </w:p>
        </w:tc>
        <w:tc>
          <w:tcPr>
            <w:tcW w:w="2011" w:type="dxa"/>
            <w:shd w:val="clear" w:color="auto" w:fill="auto"/>
          </w:tcPr>
          <w:p w14:paraId="0C682B7D"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Режимы</w:t>
            </w:r>
          </w:p>
        </w:tc>
        <w:tc>
          <w:tcPr>
            <w:tcW w:w="7026" w:type="dxa"/>
            <w:shd w:val="clear" w:color="auto" w:fill="auto"/>
          </w:tcPr>
          <w:p w14:paraId="13590F03"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Каждые 8-24 ч для кратковременных ЦВК</w:t>
            </w:r>
          </w:p>
          <w:p w14:paraId="5AA1AD32"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Еженедельно – для туннелируемых ЦВК и ПИЦВК</w:t>
            </w:r>
          </w:p>
          <w:p w14:paraId="077E3F78" w14:textId="77777777" w:rsidR="00643A32" w:rsidRPr="00DC556E" w:rsidRDefault="00643A32" w:rsidP="00643A32">
            <w:pPr>
              <w:spacing w:before="0" w:after="0"/>
              <w:rPr>
                <w:rFonts w:eastAsia="ＭＳ 明朝 (Основной текст темы (ази"/>
                <w:szCs w:val="24"/>
              </w:rPr>
            </w:pPr>
            <w:r w:rsidRPr="00DC556E">
              <w:rPr>
                <w:rFonts w:eastAsia="ＭＳ 明朝 (Основной текст темы (ази"/>
                <w:szCs w:val="24"/>
              </w:rPr>
              <w:t>Каждые 6-8 недель для порт-систем</w:t>
            </w:r>
          </w:p>
        </w:tc>
      </w:tr>
    </w:tbl>
    <w:p w14:paraId="19EB988F" w14:textId="77777777" w:rsidR="00643A32" w:rsidRPr="00DC556E" w:rsidRDefault="00643A32" w:rsidP="00643A32">
      <w:pPr>
        <w:spacing w:before="0" w:after="0"/>
        <w:rPr>
          <w:b/>
          <w:bCs/>
          <w:szCs w:val="24"/>
        </w:rPr>
      </w:pPr>
    </w:p>
    <w:p w14:paraId="7E486FC0" w14:textId="77777777" w:rsidR="00643A32" w:rsidRPr="00DC556E" w:rsidRDefault="00643A32" w:rsidP="00643A32">
      <w:pPr>
        <w:spacing w:before="0" w:after="0"/>
        <w:rPr>
          <w:b/>
          <w:szCs w:val="24"/>
        </w:rPr>
      </w:pPr>
      <w:r w:rsidRPr="00DC556E">
        <w:rPr>
          <w:b/>
          <w:szCs w:val="24"/>
        </w:rPr>
        <w:t>Лекарственные препараты, применяемые при обеспечении сосудистого доступа:</w:t>
      </w:r>
    </w:p>
    <w:p w14:paraId="3BF415BB"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Новокаина 0,5% </w:t>
      </w:r>
    </w:p>
    <w:p w14:paraId="1DF27FE0"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Лидокаина 2%  </w:t>
      </w:r>
    </w:p>
    <w:p w14:paraId="7B207F26"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Лидокаина 10% </w:t>
      </w:r>
    </w:p>
    <w:p w14:paraId="28BADFA6"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Амиодарона 150 мг </w:t>
      </w:r>
    </w:p>
    <w:p w14:paraId="2422AD1C"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Новокаинамида 10% </w:t>
      </w:r>
    </w:p>
    <w:p w14:paraId="6157E1CA" w14:textId="77777777" w:rsidR="00643A32" w:rsidRPr="00DC556E" w:rsidRDefault="00643A32" w:rsidP="00CE6C1C">
      <w:pPr>
        <w:pStyle w:val="a6"/>
        <w:numPr>
          <w:ilvl w:val="0"/>
          <w:numId w:val="101"/>
        </w:numPr>
        <w:spacing w:before="0" w:after="0"/>
        <w:rPr>
          <w:szCs w:val="24"/>
        </w:rPr>
      </w:pPr>
      <w:r w:rsidRPr="00DC556E">
        <w:rPr>
          <w:szCs w:val="24"/>
        </w:rPr>
        <w:t>Раствор Аденозинтрифосфата</w:t>
      </w:r>
    </w:p>
    <w:p w14:paraId="037DDB54"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Верапамила 2%  </w:t>
      </w:r>
    </w:p>
    <w:p w14:paraId="0E53C9EF" w14:textId="77777777" w:rsidR="00643A32" w:rsidRPr="00DC556E" w:rsidRDefault="00643A32" w:rsidP="00CE6C1C">
      <w:pPr>
        <w:pStyle w:val="a6"/>
        <w:numPr>
          <w:ilvl w:val="0"/>
          <w:numId w:val="101"/>
        </w:numPr>
        <w:spacing w:before="0" w:after="0"/>
        <w:rPr>
          <w:szCs w:val="24"/>
        </w:rPr>
      </w:pPr>
      <w:r w:rsidRPr="00DC556E">
        <w:rPr>
          <w:szCs w:val="24"/>
        </w:rPr>
        <w:t>Гепарин  25000 мл</w:t>
      </w:r>
    </w:p>
    <w:p w14:paraId="3F7693F1" w14:textId="77777777" w:rsidR="00643A32" w:rsidRPr="00DC556E" w:rsidRDefault="00643A32" w:rsidP="00CE6C1C">
      <w:pPr>
        <w:pStyle w:val="a6"/>
        <w:numPr>
          <w:ilvl w:val="0"/>
          <w:numId w:val="101"/>
        </w:numPr>
        <w:spacing w:before="0" w:after="0"/>
        <w:rPr>
          <w:szCs w:val="24"/>
        </w:rPr>
      </w:pPr>
      <w:r w:rsidRPr="00DC556E">
        <w:rPr>
          <w:szCs w:val="24"/>
        </w:rPr>
        <w:t xml:space="preserve">Фентанил 0,005% </w:t>
      </w:r>
    </w:p>
    <w:p w14:paraId="43164E48" w14:textId="77777777" w:rsidR="00643A32" w:rsidRPr="00DC556E" w:rsidRDefault="00643A32" w:rsidP="00CE6C1C">
      <w:pPr>
        <w:pStyle w:val="a6"/>
        <w:numPr>
          <w:ilvl w:val="0"/>
          <w:numId w:val="101"/>
        </w:numPr>
        <w:spacing w:before="0" w:after="0"/>
        <w:rPr>
          <w:szCs w:val="24"/>
        </w:rPr>
      </w:pPr>
      <w:r w:rsidRPr="00DC556E">
        <w:rPr>
          <w:szCs w:val="24"/>
        </w:rPr>
        <w:t xml:space="preserve">Кетамин 5%  </w:t>
      </w:r>
    </w:p>
    <w:p w14:paraId="49C5EFCE" w14:textId="77777777" w:rsidR="00643A32" w:rsidRPr="00DC556E" w:rsidRDefault="00643A32" w:rsidP="00CE6C1C">
      <w:pPr>
        <w:pStyle w:val="a6"/>
        <w:numPr>
          <w:ilvl w:val="0"/>
          <w:numId w:val="101"/>
        </w:numPr>
        <w:spacing w:before="0" w:after="0"/>
        <w:rPr>
          <w:szCs w:val="24"/>
        </w:rPr>
      </w:pPr>
      <w:r w:rsidRPr="00DC556E">
        <w:rPr>
          <w:szCs w:val="24"/>
        </w:rPr>
        <w:t xml:space="preserve">Пропофол  </w:t>
      </w:r>
    </w:p>
    <w:p w14:paraId="498D8EE6" w14:textId="77777777" w:rsidR="00643A32" w:rsidRPr="00DC556E" w:rsidRDefault="00643A32" w:rsidP="00CE6C1C">
      <w:pPr>
        <w:pStyle w:val="a6"/>
        <w:numPr>
          <w:ilvl w:val="0"/>
          <w:numId w:val="101"/>
        </w:numPr>
        <w:spacing w:before="0" w:after="0"/>
        <w:rPr>
          <w:szCs w:val="24"/>
        </w:rPr>
      </w:pPr>
      <w:r w:rsidRPr="00DC556E">
        <w:rPr>
          <w:szCs w:val="24"/>
        </w:rPr>
        <w:t xml:space="preserve">Стерофундин ИЗО  </w:t>
      </w:r>
    </w:p>
    <w:p w14:paraId="56AFD7F5" w14:textId="77777777" w:rsidR="00643A32" w:rsidRPr="00DC556E" w:rsidRDefault="00643A32" w:rsidP="00CE6C1C">
      <w:pPr>
        <w:pStyle w:val="a6"/>
        <w:numPr>
          <w:ilvl w:val="0"/>
          <w:numId w:val="101"/>
        </w:numPr>
        <w:spacing w:before="0" w:after="0"/>
        <w:rPr>
          <w:szCs w:val="24"/>
        </w:rPr>
      </w:pPr>
      <w:r w:rsidRPr="00DC556E">
        <w:rPr>
          <w:szCs w:val="24"/>
        </w:rPr>
        <w:lastRenderedPageBreak/>
        <w:t>Калия магния аспарагинат</w:t>
      </w:r>
    </w:p>
    <w:p w14:paraId="32FCBA01"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Натрия хлорида 0,9%  </w:t>
      </w:r>
    </w:p>
    <w:p w14:paraId="247896B3"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Новокаина 0,5%  </w:t>
      </w:r>
    </w:p>
    <w:p w14:paraId="413A1ECE" w14:textId="77777777" w:rsidR="00643A32" w:rsidRPr="00DC556E" w:rsidRDefault="00643A32" w:rsidP="00CE6C1C">
      <w:pPr>
        <w:pStyle w:val="a6"/>
        <w:numPr>
          <w:ilvl w:val="0"/>
          <w:numId w:val="101"/>
        </w:numPr>
        <w:spacing w:before="0" w:after="0"/>
        <w:rPr>
          <w:szCs w:val="24"/>
        </w:rPr>
      </w:pPr>
      <w:r w:rsidRPr="00DC556E">
        <w:rPr>
          <w:szCs w:val="24"/>
        </w:rPr>
        <w:t>Раствор Хлоргексидина 0,5%</w:t>
      </w:r>
    </w:p>
    <w:p w14:paraId="6DBC8D24" w14:textId="77777777" w:rsidR="00643A32" w:rsidRPr="00DC556E" w:rsidRDefault="00643A32" w:rsidP="00CE6C1C">
      <w:pPr>
        <w:pStyle w:val="a6"/>
        <w:numPr>
          <w:ilvl w:val="0"/>
          <w:numId w:val="101"/>
        </w:numPr>
        <w:spacing w:before="0" w:after="0"/>
        <w:rPr>
          <w:szCs w:val="24"/>
        </w:rPr>
      </w:pPr>
      <w:r w:rsidRPr="00DC556E">
        <w:rPr>
          <w:szCs w:val="24"/>
        </w:rPr>
        <w:t>Раствор Бетадин 10%</w:t>
      </w:r>
    </w:p>
    <w:p w14:paraId="757F82C7"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Тауролок </w:t>
      </w:r>
    </w:p>
    <w:p w14:paraId="37C9114B"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Тауролок НЕР 500 </w:t>
      </w:r>
    </w:p>
    <w:p w14:paraId="37A92D9C" w14:textId="77777777" w:rsidR="00643A32" w:rsidRPr="00DC556E" w:rsidRDefault="00643A32" w:rsidP="00CE6C1C">
      <w:pPr>
        <w:pStyle w:val="a6"/>
        <w:numPr>
          <w:ilvl w:val="0"/>
          <w:numId w:val="101"/>
        </w:numPr>
        <w:spacing w:before="0" w:after="0"/>
        <w:rPr>
          <w:szCs w:val="24"/>
        </w:rPr>
      </w:pPr>
      <w:r w:rsidRPr="00DC556E">
        <w:rPr>
          <w:szCs w:val="24"/>
        </w:rPr>
        <w:t xml:space="preserve">Раствор Тауролок НЕР 100  </w:t>
      </w:r>
    </w:p>
    <w:p w14:paraId="70477876" w14:textId="77777777" w:rsidR="00643A32" w:rsidRPr="00DC556E" w:rsidRDefault="00643A32" w:rsidP="00643A32">
      <w:pPr>
        <w:spacing w:before="0" w:after="0"/>
        <w:rPr>
          <w:b/>
          <w:bCs/>
          <w:szCs w:val="24"/>
        </w:rPr>
      </w:pPr>
      <w:r w:rsidRPr="00DC556E">
        <w:rPr>
          <w:b/>
          <w:bCs/>
          <w:szCs w:val="24"/>
        </w:rPr>
        <w:t>АЛГОРИТМ ДЕЙСТВИЙ ВРАЧА</w:t>
      </w:r>
    </w:p>
    <w:p w14:paraId="00E528F4" w14:textId="391339D3" w:rsidR="00643A32" w:rsidRPr="00D9248B" w:rsidRDefault="00643A32" w:rsidP="00D9248B">
      <w:pPr>
        <w:pStyle w:val="a6"/>
        <w:numPr>
          <w:ilvl w:val="3"/>
          <w:numId w:val="161"/>
        </w:numPr>
        <w:spacing w:before="0" w:after="0"/>
        <w:ind w:left="0" w:firstLine="0"/>
        <w:rPr>
          <w:szCs w:val="24"/>
        </w:rPr>
      </w:pPr>
      <w:r w:rsidRPr="00D9248B">
        <w:rPr>
          <w:szCs w:val="24"/>
        </w:rPr>
        <w:t>Манипуляция проводится только при наличии информированного согласия на проведение катетеризации.</w:t>
      </w:r>
    </w:p>
    <w:p w14:paraId="7260C346" w14:textId="2CCF37C8" w:rsidR="00643A32" w:rsidRPr="00D9248B" w:rsidRDefault="00643A32" w:rsidP="00D9248B">
      <w:pPr>
        <w:pStyle w:val="a6"/>
        <w:numPr>
          <w:ilvl w:val="3"/>
          <w:numId w:val="161"/>
        </w:numPr>
        <w:spacing w:before="0" w:after="0"/>
        <w:ind w:left="0" w:firstLine="0"/>
        <w:rPr>
          <w:szCs w:val="24"/>
        </w:rPr>
      </w:pPr>
      <w:r w:rsidRPr="00D9248B">
        <w:rPr>
          <w:szCs w:val="24"/>
        </w:rPr>
        <w:t>Физикальный осмотр</w:t>
      </w:r>
    </w:p>
    <w:p w14:paraId="16F1DE06" w14:textId="77777777" w:rsidR="00D9248B" w:rsidRDefault="00643A32" w:rsidP="00D9248B">
      <w:pPr>
        <w:pStyle w:val="a6"/>
        <w:numPr>
          <w:ilvl w:val="3"/>
          <w:numId w:val="161"/>
        </w:numPr>
        <w:spacing w:before="0" w:after="0"/>
        <w:ind w:left="0" w:firstLine="0"/>
        <w:rPr>
          <w:szCs w:val="24"/>
        </w:rPr>
      </w:pPr>
      <w:r w:rsidRPr="00D9248B">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11C64959" w14:textId="77777777" w:rsidR="00D9248B" w:rsidRDefault="00643A32" w:rsidP="00D9248B">
      <w:pPr>
        <w:pStyle w:val="a6"/>
        <w:numPr>
          <w:ilvl w:val="3"/>
          <w:numId w:val="161"/>
        </w:numPr>
        <w:spacing w:before="0" w:after="0"/>
        <w:ind w:left="0" w:firstLine="0"/>
        <w:rPr>
          <w:szCs w:val="24"/>
        </w:rPr>
      </w:pPr>
      <w:r w:rsidRPr="00D9248B">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3EAF604B" w14:textId="77777777" w:rsidR="00D9248B" w:rsidRDefault="00643A32" w:rsidP="00D9248B">
      <w:pPr>
        <w:pStyle w:val="a6"/>
        <w:numPr>
          <w:ilvl w:val="3"/>
          <w:numId w:val="161"/>
        </w:numPr>
        <w:spacing w:before="0" w:after="0"/>
        <w:ind w:left="0" w:firstLine="0"/>
        <w:rPr>
          <w:szCs w:val="24"/>
        </w:rPr>
      </w:pPr>
      <w:r w:rsidRPr="00D9248B">
        <w:rPr>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56B37C36" w14:textId="77777777" w:rsidR="00D9248B" w:rsidRDefault="00643A32" w:rsidP="00D9248B">
      <w:pPr>
        <w:pStyle w:val="a6"/>
        <w:numPr>
          <w:ilvl w:val="3"/>
          <w:numId w:val="161"/>
        </w:numPr>
        <w:spacing w:before="0" w:after="0"/>
        <w:ind w:left="0" w:firstLine="0"/>
        <w:rPr>
          <w:szCs w:val="24"/>
        </w:rPr>
      </w:pPr>
      <w:r w:rsidRPr="00D9248B">
        <w:rPr>
          <w:szCs w:val="24"/>
        </w:rPr>
        <w:t>Закрепление катетера на коже больного у места выхода с использованием шовных материалов или устройств бесшовной фиксации.</w:t>
      </w:r>
    </w:p>
    <w:p w14:paraId="36C96BA1" w14:textId="77777777" w:rsidR="00D9248B" w:rsidRDefault="00643A32" w:rsidP="00D9248B">
      <w:pPr>
        <w:pStyle w:val="a6"/>
        <w:numPr>
          <w:ilvl w:val="3"/>
          <w:numId w:val="161"/>
        </w:numPr>
        <w:spacing w:before="0" w:after="0"/>
        <w:ind w:left="0" w:firstLine="0"/>
        <w:rPr>
          <w:szCs w:val="24"/>
        </w:rPr>
      </w:pPr>
      <w:r w:rsidRPr="00D9248B">
        <w:rPr>
          <w:szCs w:val="24"/>
        </w:rPr>
        <w:t>Наложение асептической повязки.</w:t>
      </w:r>
    </w:p>
    <w:p w14:paraId="31E653C7" w14:textId="6832C58B" w:rsidR="00643A32" w:rsidRPr="00D9248B" w:rsidRDefault="00643A32" w:rsidP="00D9248B">
      <w:pPr>
        <w:pStyle w:val="a6"/>
        <w:numPr>
          <w:ilvl w:val="3"/>
          <w:numId w:val="161"/>
        </w:numPr>
        <w:spacing w:before="0" w:after="0"/>
        <w:ind w:left="0" w:firstLine="0"/>
        <w:rPr>
          <w:szCs w:val="24"/>
        </w:rPr>
      </w:pPr>
      <w:r w:rsidRPr="00D9248B">
        <w:rPr>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6C28B888" w14:textId="77777777" w:rsidR="00643A32" w:rsidRPr="00DC556E" w:rsidRDefault="00643A32" w:rsidP="00643A32">
      <w:pPr>
        <w:spacing w:before="0" w:after="0"/>
        <w:ind w:firstLine="708"/>
        <w:rPr>
          <w:b/>
          <w:szCs w:val="24"/>
        </w:rPr>
      </w:pPr>
      <w:r w:rsidRPr="00DC556E">
        <w:rPr>
          <w:b/>
          <w:spacing w:val="2"/>
          <w:szCs w:val="24"/>
          <w:shd w:val="clear" w:color="auto" w:fill="FFFFFF"/>
        </w:rPr>
        <w:t>Дополнительные сведения об особенностях выполнения обработки катетера (смена повязки):</w:t>
      </w:r>
    </w:p>
    <w:p w14:paraId="713C1EEE" w14:textId="77777777" w:rsidR="00643A32" w:rsidRPr="00DC556E" w:rsidRDefault="00643A32" w:rsidP="00D9248B">
      <w:pPr>
        <w:pStyle w:val="a6"/>
        <w:numPr>
          <w:ilvl w:val="0"/>
          <w:numId w:val="102"/>
        </w:numPr>
        <w:spacing w:before="0" w:after="0"/>
        <w:ind w:left="0" w:firstLine="0"/>
        <w:rPr>
          <w:b/>
          <w:szCs w:val="24"/>
        </w:rPr>
      </w:pPr>
      <w:r w:rsidRPr="00DC556E">
        <w:rPr>
          <w:spacing w:val="2"/>
          <w:szCs w:val="24"/>
          <w:shd w:val="clear" w:color="auto" w:fill="FFFFFF"/>
        </w:rPr>
        <w:t xml:space="preserve">При проведении процедуры обработки (перевязки) с ЦВК пациент может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w:t>
      </w:r>
      <w:r w:rsidRPr="00DC556E">
        <w:rPr>
          <w:spacing w:val="2"/>
          <w:szCs w:val="24"/>
          <w:shd w:val="clear" w:color="auto" w:fill="FFFFFF"/>
        </w:rPr>
        <w:lastRenderedPageBreak/>
        <w:t>находящимся в бедренной вене, ножной конец кровати опущен на 25°. Снятие заглушки не связано с фазой дыхания.</w:t>
      </w:r>
    </w:p>
    <w:p w14:paraId="2A7B9576" w14:textId="77777777" w:rsidR="00643A32" w:rsidRPr="00DC556E" w:rsidRDefault="00643A32" w:rsidP="00D9248B">
      <w:pPr>
        <w:pStyle w:val="a6"/>
        <w:numPr>
          <w:ilvl w:val="0"/>
          <w:numId w:val="102"/>
        </w:numPr>
        <w:spacing w:before="0" w:after="0"/>
        <w:ind w:left="0" w:firstLine="0"/>
        <w:rPr>
          <w:szCs w:val="24"/>
        </w:rPr>
      </w:pPr>
      <w:r w:rsidRPr="00DC556E">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6221933A" w14:textId="77777777" w:rsidR="00643A32" w:rsidRPr="00DC556E" w:rsidRDefault="00643A32" w:rsidP="00D9248B">
      <w:pPr>
        <w:pStyle w:val="a6"/>
        <w:numPr>
          <w:ilvl w:val="0"/>
          <w:numId w:val="102"/>
        </w:numPr>
        <w:spacing w:before="0" w:after="0"/>
        <w:ind w:left="0" w:firstLine="0"/>
        <w:rPr>
          <w:szCs w:val="24"/>
        </w:rPr>
      </w:pPr>
      <w:r w:rsidRPr="00DC556E">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3D19FD39" w14:textId="77777777" w:rsidR="00643A32" w:rsidRPr="00DC556E" w:rsidRDefault="00643A32" w:rsidP="00D9248B">
      <w:pPr>
        <w:pStyle w:val="a6"/>
        <w:numPr>
          <w:ilvl w:val="0"/>
          <w:numId w:val="102"/>
        </w:numPr>
        <w:spacing w:before="0" w:after="0"/>
        <w:ind w:left="0" w:firstLine="0"/>
        <w:rPr>
          <w:szCs w:val="24"/>
        </w:rPr>
      </w:pPr>
      <w:r w:rsidRPr="00DC556E">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291455CA" w14:textId="77777777" w:rsidR="00643A32" w:rsidRPr="00DC556E" w:rsidRDefault="00643A32" w:rsidP="00D9248B">
      <w:pPr>
        <w:pStyle w:val="a6"/>
        <w:numPr>
          <w:ilvl w:val="0"/>
          <w:numId w:val="102"/>
        </w:numPr>
        <w:spacing w:before="0" w:after="0"/>
        <w:ind w:left="0" w:firstLine="0"/>
        <w:rPr>
          <w:szCs w:val="24"/>
        </w:rPr>
      </w:pPr>
      <w:r w:rsidRPr="00DC556E">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0C2BF74F" w14:textId="77777777" w:rsidR="00643A32" w:rsidRPr="00DC556E" w:rsidRDefault="00643A32" w:rsidP="00D9248B">
      <w:pPr>
        <w:pStyle w:val="a6"/>
        <w:numPr>
          <w:ilvl w:val="0"/>
          <w:numId w:val="102"/>
        </w:numPr>
        <w:spacing w:before="0" w:after="0"/>
        <w:ind w:left="0" w:firstLine="0"/>
        <w:rPr>
          <w:spacing w:val="2"/>
          <w:szCs w:val="24"/>
          <w:shd w:val="clear" w:color="auto" w:fill="FFFFFF"/>
        </w:rPr>
      </w:pPr>
      <w:r w:rsidRPr="00DC556E">
        <w:rPr>
          <w:spacing w:val="2"/>
          <w:szCs w:val="24"/>
          <w:shd w:val="clear" w:color="auto" w:fill="FFFFFF"/>
        </w:rPr>
        <w:t>Визуальный осмотр места установки сосудистого катетера проводить не реже 1 раза в сутки</w:t>
      </w:r>
    </w:p>
    <w:p w14:paraId="0DBB4BC6" w14:textId="77777777" w:rsidR="00643A32" w:rsidRPr="00DC556E" w:rsidRDefault="00643A32" w:rsidP="00643A32">
      <w:pPr>
        <w:spacing w:before="0" w:after="0"/>
        <w:rPr>
          <w:b/>
          <w:szCs w:val="24"/>
          <w:lang w:val="en-US"/>
        </w:rPr>
      </w:pPr>
      <w:r w:rsidRPr="00DC556E">
        <w:rPr>
          <w:b/>
          <w:szCs w:val="24"/>
        </w:rPr>
        <w:t>Список</w:t>
      </w:r>
      <w:r w:rsidRPr="00DC556E">
        <w:rPr>
          <w:b/>
          <w:szCs w:val="24"/>
          <w:lang w:val="en-US"/>
        </w:rPr>
        <w:t xml:space="preserve"> </w:t>
      </w:r>
      <w:r w:rsidRPr="00DC556E">
        <w:rPr>
          <w:b/>
          <w:szCs w:val="24"/>
        </w:rPr>
        <w:t>литературы</w:t>
      </w:r>
      <w:r w:rsidRPr="00DC556E">
        <w:rPr>
          <w:b/>
          <w:szCs w:val="24"/>
          <w:lang w:val="en-US"/>
        </w:rPr>
        <w:t xml:space="preserve"> </w:t>
      </w:r>
    </w:p>
    <w:p w14:paraId="655695A3" w14:textId="77777777" w:rsidR="00643A32" w:rsidRPr="00643A32" w:rsidRDefault="00643A32" w:rsidP="00643A32">
      <w:pPr>
        <w:widowControl w:val="0"/>
        <w:autoSpaceDE w:val="0"/>
        <w:autoSpaceDN w:val="0"/>
        <w:adjustRightInd w:val="0"/>
        <w:rPr>
          <w:noProof/>
          <w:szCs w:val="24"/>
          <w:lang w:val="en-US"/>
        </w:rPr>
      </w:pPr>
      <w:r>
        <w:fldChar w:fldCharType="begin" w:fldLock="1"/>
      </w:r>
      <w:r w:rsidRPr="00643A32">
        <w:rPr>
          <w:lang w:val="en-US"/>
        </w:rPr>
        <w:instrText xml:space="preserve">ADDIN Mendeley Bibliography CSL_BIBLIOGRAPHY </w:instrText>
      </w:r>
      <w:r>
        <w:fldChar w:fldCharType="separate"/>
      </w:r>
      <w:r w:rsidRPr="00643A32">
        <w:rPr>
          <w:noProof/>
          <w:szCs w:val="24"/>
          <w:lang w:val="en-US"/>
        </w:rPr>
        <w:t xml:space="preserve">1. Bannon M.P. Anatomic considerations for central venous cannulation. / M. P. Bannon, S. F. Heller, M. Rivera // Risk Manag. Healthc. Policy – 2011. – </w:t>
      </w:r>
      <w:r w:rsidRPr="00440A23">
        <w:rPr>
          <w:noProof/>
          <w:szCs w:val="24"/>
        </w:rPr>
        <w:t>Т</w:t>
      </w:r>
      <w:r w:rsidRPr="00643A32">
        <w:rPr>
          <w:noProof/>
          <w:szCs w:val="24"/>
          <w:lang w:val="en-US"/>
        </w:rPr>
        <w:t>. 4 – 27–39</w:t>
      </w:r>
      <w:r w:rsidRPr="00440A23">
        <w:rPr>
          <w:noProof/>
          <w:szCs w:val="24"/>
        </w:rPr>
        <w:t>с</w:t>
      </w:r>
      <w:r w:rsidRPr="00643A32">
        <w:rPr>
          <w:noProof/>
          <w:szCs w:val="24"/>
          <w:lang w:val="en-US"/>
        </w:rPr>
        <w:t>.</w:t>
      </w:r>
    </w:p>
    <w:p w14:paraId="45B77C96"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2. Biffi R. Introduction and Overview of PICC History Milano: Springer Milan, 2014. – 1–6</w:t>
      </w:r>
      <w:r w:rsidRPr="00440A23">
        <w:rPr>
          <w:noProof/>
          <w:szCs w:val="24"/>
        </w:rPr>
        <w:t>с</w:t>
      </w:r>
      <w:r w:rsidRPr="00643A32">
        <w:rPr>
          <w:noProof/>
          <w:szCs w:val="24"/>
          <w:lang w:val="en-US"/>
        </w:rPr>
        <w:t>.</w:t>
      </w:r>
    </w:p>
    <w:p w14:paraId="2B334F53"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3. Gow K.W. Between the lines: The 50th anniversary of long-term central venous catheters / K. W. Gow, D. Tapper, R. O. Hickman // Am. J. Surg. – 2017. – </w:t>
      </w:r>
      <w:r w:rsidRPr="00440A23">
        <w:rPr>
          <w:noProof/>
          <w:szCs w:val="24"/>
        </w:rPr>
        <w:t>Т</w:t>
      </w:r>
      <w:r w:rsidRPr="00643A32">
        <w:rPr>
          <w:noProof/>
          <w:szCs w:val="24"/>
          <w:lang w:val="en-US"/>
        </w:rPr>
        <w:t>. 213 – № 5 – 837–848</w:t>
      </w:r>
      <w:r w:rsidRPr="00440A23">
        <w:rPr>
          <w:noProof/>
          <w:szCs w:val="24"/>
        </w:rPr>
        <w:t>с</w:t>
      </w:r>
      <w:r w:rsidRPr="00643A32">
        <w:rPr>
          <w:noProof/>
          <w:szCs w:val="24"/>
          <w:lang w:val="en-US"/>
        </w:rPr>
        <w:t>.</w:t>
      </w:r>
    </w:p>
    <w:p w14:paraId="6A76EBE8"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4. Hamilton H.Central Venous Catheters / H. Hamilton / </w:t>
      </w:r>
      <w:r w:rsidRPr="00440A23">
        <w:rPr>
          <w:noProof/>
          <w:szCs w:val="24"/>
        </w:rPr>
        <w:t>под</w:t>
      </w:r>
      <w:r w:rsidRPr="00643A32">
        <w:rPr>
          <w:noProof/>
          <w:szCs w:val="24"/>
          <w:lang w:val="en-US"/>
        </w:rPr>
        <w:t xml:space="preserve"> </w:t>
      </w:r>
      <w:r w:rsidRPr="00440A23">
        <w:rPr>
          <w:noProof/>
          <w:szCs w:val="24"/>
        </w:rPr>
        <w:t>ред</w:t>
      </w:r>
      <w:r w:rsidRPr="00643A32">
        <w:rPr>
          <w:noProof/>
          <w:szCs w:val="24"/>
          <w:lang w:val="en-US"/>
        </w:rPr>
        <w:t>. A.R. Bodenham. – – Oxford, UK: Wiley-Blackwell, 2009.</w:t>
      </w:r>
    </w:p>
    <w:p w14:paraId="6F450B6E"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5. Lee A.Y.Y. Epidemiology and prevention of catheter-related thrombosis in patients with cancer / A. Y. Y. Lee, P. W. Kamphuisen // J. Thromb. Haemost. – 2012. – № 10 – 1491–1499</w:t>
      </w:r>
      <w:r w:rsidRPr="00440A23">
        <w:rPr>
          <w:noProof/>
          <w:szCs w:val="24"/>
        </w:rPr>
        <w:t>с</w:t>
      </w:r>
      <w:r w:rsidRPr="00643A32">
        <w:rPr>
          <w:noProof/>
          <w:szCs w:val="24"/>
          <w:lang w:val="en-US"/>
        </w:rPr>
        <w:t>.</w:t>
      </w:r>
    </w:p>
    <w:p w14:paraId="46D4673B"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6. Linder L.E. Material thrombogenicity in central venous catheterization: a comparison between soft, antebrachial catheters of silicone elastomer and polyurethane. / L. E. Linder, I. Curelaru, B. Gustavsson, H. A. Hansson, O. Stenqvist, J. Wojciechowski // JPEN. J. Parenter. Enteral Nutr. – </w:t>
      </w:r>
      <w:r w:rsidRPr="00643A32">
        <w:rPr>
          <w:noProof/>
          <w:szCs w:val="24"/>
          <w:lang w:val="en-US"/>
        </w:rPr>
        <w:lastRenderedPageBreak/>
        <w:t xml:space="preserve">1984. – </w:t>
      </w:r>
      <w:r w:rsidRPr="00440A23">
        <w:rPr>
          <w:noProof/>
          <w:szCs w:val="24"/>
        </w:rPr>
        <w:t>Т</w:t>
      </w:r>
      <w:r w:rsidRPr="00643A32">
        <w:rPr>
          <w:noProof/>
          <w:szCs w:val="24"/>
          <w:lang w:val="en-US"/>
        </w:rPr>
        <w:t>. 8 – № 4 – 399–406</w:t>
      </w:r>
      <w:r w:rsidRPr="00440A23">
        <w:rPr>
          <w:noProof/>
          <w:szCs w:val="24"/>
        </w:rPr>
        <w:t>с</w:t>
      </w:r>
      <w:r w:rsidRPr="00643A32">
        <w:rPr>
          <w:noProof/>
          <w:szCs w:val="24"/>
          <w:lang w:val="en-US"/>
        </w:rPr>
        <w:t>.</w:t>
      </w:r>
    </w:p>
    <w:p w14:paraId="5D892E67"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7. Linenberger M.L. Catheter-related thrombosis: risks, diagnosis, and management. / M. L. Linenberger // J. Natl. Compr. Canc. Netw. – 2006. – </w:t>
      </w:r>
      <w:r w:rsidRPr="00440A23">
        <w:rPr>
          <w:noProof/>
          <w:szCs w:val="24"/>
        </w:rPr>
        <w:t>Т</w:t>
      </w:r>
      <w:r w:rsidRPr="00643A32">
        <w:rPr>
          <w:noProof/>
          <w:szCs w:val="24"/>
          <w:lang w:val="en-US"/>
        </w:rPr>
        <w:t>. 4 – № 9 – 889–901</w:t>
      </w:r>
      <w:r w:rsidRPr="00440A23">
        <w:rPr>
          <w:noProof/>
          <w:szCs w:val="24"/>
        </w:rPr>
        <w:t>с</w:t>
      </w:r>
      <w:r w:rsidRPr="00643A32">
        <w:rPr>
          <w:noProof/>
          <w:szCs w:val="24"/>
          <w:lang w:val="en-US"/>
        </w:rPr>
        <w:t>.</w:t>
      </w:r>
    </w:p>
    <w:p w14:paraId="72C61BCD"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8. Lobato E.B. Cross-sectional area of the right and left internal jugular veins. / E. B. Lobato, C. A. Sulek, R. L. Moody, T. E. Morey // J. Cardiothorac. Vasc. Anesth. – 1999. – </w:t>
      </w:r>
      <w:r w:rsidRPr="00440A23">
        <w:rPr>
          <w:noProof/>
          <w:szCs w:val="24"/>
        </w:rPr>
        <w:t>Т</w:t>
      </w:r>
      <w:r w:rsidRPr="00643A32">
        <w:rPr>
          <w:noProof/>
          <w:szCs w:val="24"/>
          <w:lang w:val="en-US"/>
        </w:rPr>
        <w:t>. 13 – № 2 – 136–8</w:t>
      </w:r>
      <w:r w:rsidRPr="00440A23">
        <w:rPr>
          <w:noProof/>
          <w:szCs w:val="24"/>
        </w:rPr>
        <w:t>с</w:t>
      </w:r>
      <w:r w:rsidRPr="00643A32">
        <w:rPr>
          <w:noProof/>
          <w:szCs w:val="24"/>
          <w:lang w:val="en-US"/>
        </w:rPr>
        <w:t>.</w:t>
      </w:r>
    </w:p>
    <w:p w14:paraId="35258760"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9. Maki D.G. The Risk of Bloodstream Infection in Adults With Different Intravascular Devices: A Systematic Review of 200 Published Prospective Studies / D. G. Maki, D. M. Kluger, C. J. Crnich // Mayo Clin. Proc. – 2006. – </w:t>
      </w:r>
      <w:r w:rsidRPr="00440A23">
        <w:rPr>
          <w:noProof/>
          <w:szCs w:val="24"/>
        </w:rPr>
        <w:t>Т</w:t>
      </w:r>
      <w:r w:rsidRPr="00643A32">
        <w:rPr>
          <w:noProof/>
          <w:szCs w:val="24"/>
          <w:lang w:val="en-US"/>
        </w:rPr>
        <w:t>. 81 – № 9 – 1159–1171</w:t>
      </w:r>
      <w:r w:rsidRPr="00440A23">
        <w:rPr>
          <w:noProof/>
          <w:szCs w:val="24"/>
        </w:rPr>
        <w:t>с</w:t>
      </w:r>
      <w:r w:rsidRPr="00643A32">
        <w:rPr>
          <w:noProof/>
          <w:szCs w:val="24"/>
          <w:lang w:val="en-US"/>
        </w:rPr>
        <w:t>.</w:t>
      </w:r>
    </w:p>
    <w:p w14:paraId="7BC74A1C"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0. Milling T.J. Randomized, controlled clinical trial of point-of-care limited ultrasonography assistance of central venous cannulation: The Third Sonography Outcomes Assessment Program (SOAP-3) Trial* / T. J. Milling, J. Rose, W. M. Briggs, R. Birkhahn, T. J. Gaeta, J. J. Bove, L. A. Melniker // Crit. Care Med. – 2005. – </w:t>
      </w:r>
      <w:r w:rsidRPr="00440A23">
        <w:rPr>
          <w:noProof/>
          <w:szCs w:val="24"/>
        </w:rPr>
        <w:t>Т</w:t>
      </w:r>
      <w:r w:rsidRPr="00643A32">
        <w:rPr>
          <w:noProof/>
          <w:szCs w:val="24"/>
          <w:lang w:val="en-US"/>
        </w:rPr>
        <w:t>. 33 – № 8 – 1764–1769</w:t>
      </w:r>
      <w:r w:rsidRPr="00440A23">
        <w:rPr>
          <w:noProof/>
          <w:szCs w:val="24"/>
        </w:rPr>
        <w:t>с</w:t>
      </w:r>
      <w:r w:rsidRPr="00643A32">
        <w:rPr>
          <w:noProof/>
          <w:szCs w:val="24"/>
          <w:lang w:val="en-US"/>
        </w:rPr>
        <w:t>.</w:t>
      </w:r>
    </w:p>
    <w:p w14:paraId="27730504"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1. Pluschnig U. Extravasation emergencies: state-of-the-art management and progress in clinical research. / U. Pluschnig, W. Haslik, R. Bartsch, R. M. Mader // Memo – 2016. – </w:t>
      </w:r>
      <w:r w:rsidRPr="00440A23">
        <w:rPr>
          <w:noProof/>
          <w:szCs w:val="24"/>
        </w:rPr>
        <w:t>Т</w:t>
      </w:r>
      <w:r w:rsidRPr="00643A32">
        <w:rPr>
          <w:noProof/>
          <w:szCs w:val="24"/>
          <w:lang w:val="en-US"/>
        </w:rPr>
        <w:t>. 9 – № 4 – 226–230</w:t>
      </w:r>
      <w:r w:rsidRPr="00440A23">
        <w:rPr>
          <w:noProof/>
          <w:szCs w:val="24"/>
        </w:rPr>
        <w:t>с</w:t>
      </w:r>
      <w:r w:rsidRPr="00643A32">
        <w:rPr>
          <w:noProof/>
          <w:szCs w:val="24"/>
          <w:lang w:val="en-US"/>
        </w:rPr>
        <w:t>.</w:t>
      </w:r>
    </w:p>
    <w:p w14:paraId="02943310"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2. Roca-Tey R. Permanent Arteriovenous Fistula or Catheter Dialysis for Heart Failure Patients / R. Roca-Tey // J. Vasc. Access – 2016. – </w:t>
      </w:r>
      <w:r w:rsidRPr="00440A23">
        <w:rPr>
          <w:noProof/>
          <w:szCs w:val="24"/>
        </w:rPr>
        <w:t>Т</w:t>
      </w:r>
      <w:r w:rsidRPr="00643A32">
        <w:rPr>
          <w:noProof/>
          <w:szCs w:val="24"/>
          <w:lang w:val="en-US"/>
        </w:rPr>
        <w:t>. 17  – № 1_suppl – 23–29</w:t>
      </w:r>
      <w:r w:rsidRPr="00440A23">
        <w:rPr>
          <w:noProof/>
          <w:szCs w:val="24"/>
        </w:rPr>
        <w:t>с</w:t>
      </w:r>
      <w:r w:rsidRPr="00643A32">
        <w:rPr>
          <w:noProof/>
          <w:szCs w:val="24"/>
          <w:lang w:val="en-US"/>
        </w:rPr>
        <w:t>.</w:t>
      </w:r>
    </w:p>
    <w:p w14:paraId="0A77A0AB"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3. SPIRIN M. Central venous access in lymphoma patients (pts) with superior vena cava syndrome (SVCS) / M. SPIRIN, G. GALSTYAN, M. DROKOV // INTENSIVE CARE Med. Exp. – 2019. – </w:t>
      </w:r>
      <w:r w:rsidRPr="00440A23">
        <w:rPr>
          <w:noProof/>
          <w:szCs w:val="24"/>
        </w:rPr>
        <w:t>Т</w:t>
      </w:r>
      <w:r w:rsidRPr="00643A32">
        <w:rPr>
          <w:noProof/>
          <w:szCs w:val="24"/>
          <w:lang w:val="en-US"/>
        </w:rPr>
        <w:t>. 7  – № Suppl. 3:001341 – 388–389</w:t>
      </w:r>
      <w:r w:rsidRPr="00440A23">
        <w:rPr>
          <w:noProof/>
          <w:szCs w:val="24"/>
        </w:rPr>
        <w:t>с</w:t>
      </w:r>
      <w:r w:rsidRPr="00643A32">
        <w:rPr>
          <w:noProof/>
          <w:szCs w:val="24"/>
          <w:lang w:val="en-US"/>
        </w:rPr>
        <w:t>.</w:t>
      </w:r>
    </w:p>
    <w:p w14:paraId="2A5B67E9"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4. Taal M.W. Venography at insertion of tunnelled internal jugular vein dialysis catheters reveals significant occult stenosis / M. W. Taal, L. J. Chesterton, C. W. McIntyre // Nephrol. Dial. Transplant. – 2004. – </w:t>
      </w:r>
      <w:r w:rsidRPr="00440A23">
        <w:rPr>
          <w:noProof/>
          <w:szCs w:val="24"/>
        </w:rPr>
        <w:t>Т</w:t>
      </w:r>
      <w:r w:rsidRPr="00643A32">
        <w:rPr>
          <w:noProof/>
          <w:szCs w:val="24"/>
          <w:lang w:val="en-US"/>
        </w:rPr>
        <w:t>. 19 – № 6 – 1542–1545</w:t>
      </w:r>
      <w:r w:rsidRPr="00440A23">
        <w:rPr>
          <w:noProof/>
          <w:szCs w:val="24"/>
        </w:rPr>
        <w:t>с</w:t>
      </w:r>
      <w:r w:rsidRPr="00643A32">
        <w:rPr>
          <w:noProof/>
          <w:szCs w:val="24"/>
          <w:lang w:val="en-US"/>
        </w:rPr>
        <w:t>.</w:t>
      </w:r>
    </w:p>
    <w:p w14:paraId="0FAE316D"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5. Tordoir J. EBPG on Vascular Access / J. Tordoir, B. Canaud, P. Haage, K. Konner, A. Basci, D. Fouque, J. Kooman, A. Martin-Malo, L. Pedrini, F. Pizzarelli, J. Tattersall, M. Vennegoor, C. Wanner, P. ter Wee, R. Vanholder // Nephrol. Dial. Transplant. – 2007. – </w:t>
      </w:r>
      <w:r w:rsidRPr="00440A23">
        <w:rPr>
          <w:noProof/>
          <w:szCs w:val="24"/>
        </w:rPr>
        <w:t>Т</w:t>
      </w:r>
      <w:r w:rsidRPr="00643A32">
        <w:rPr>
          <w:noProof/>
          <w:szCs w:val="24"/>
          <w:lang w:val="en-US"/>
        </w:rPr>
        <w:t>. 22  – № Supplement 2 – ii88–ii117</w:t>
      </w:r>
      <w:r w:rsidRPr="00440A23">
        <w:rPr>
          <w:noProof/>
          <w:szCs w:val="24"/>
        </w:rPr>
        <w:t>с</w:t>
      </w:r>
      <w:r w:rsidRPr="00643A32">
        <w:rPr>
          <w:noProof/>
          <w:szCs w:val="24"/>
          <w:lang w:val="en-US"/>
        </w:rPr>
        <w:t>.</w:t>
      </w:r>
    </w:p>
    <w:p w14:paraId="28AADA62"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6. Watters V.A. Use of Electrocardiogram to Position Right Atrial Catheters During Surgery / V. A. Watters, J. P. Grant // Ann. Surg. – </w:t>
      </w:r>
      <w:r w:rsidRPr="00440A23">
        <w:rPr>
          <w:noProof/>
          <w:szCs w:val="24"/>
        </w:rPr>
        <w:t>Т</w:t>
      </w:r>
      <w:r w:rsidRPr="00643A32">
        <w:rPr>
          <w:noProof/>
          <w:szCs w:val="24"/>
          <w:lang w:val="en-US"/>
        </w:rPr>
        <w:t>. 225 – № 2 – 165–171</w:t>
      </w:r>
      <w:r w:rsidRPr="00440A23">
        <w:rPr>
          <w:noProof/>
          <w:szCs w:val="24"/>
        </w:rPr>
        <w:t>с</w:t>
      </w:r>
      <w:r w:rsidRPr="00643A32">
        <w:rPr>
          <w:noProof/>
          <w:szCs w:val="24"/>
          <w:lang w:val="en-US"/>
        </w:rPr>
        <w:t>.</w:t>
      </w:r>
    </w:p>
    <w:p w14:paraId="3D88B123"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7. Yeral M. Tunnelled central venous catheter-related problems in the early phase of </w:t>
      </w:r>
      <w:r w:rsidRPr="00643A32">
        <w:rPr>
          <w:noProof/>
          <w:szCs w:val="24"/>
          <w:lang w:val="en-US"/>
        </w:rPr>
        <w:lastRenderedPageBreak/>
        <w:t xml:space="preserve">haematopoietic stem cell transplantation and effects on transplant outcome. / M. Yeral, C. Boğa, L. Oğuzkurt, H. E. Alışkan, H. Özdoğu, Y. Z. Demiroğlu // Turkish J. Haematol.  Off. J. Turkish Soc. Haematol. – 2015. – </w:t>
      </w:r>
      <w:r w:rsidRPr="00440A23">
        <w:rPr>
          <w:noProof/>
          <w:szCs w:val="24"/>
        </w:rPr>
        <w:t>Т</w:t>
      </w:r>
      <w:r w:rsidRPr="00643A32">
        <w:rPr>
          <w:noProof/>
          <w:szCs w:val="24"/>
          <w:lang w:val="en-US"/>
        </w:rPr>
        <w:t>. 32 – № 1 – 51–7</w:t>
      </w:r>
      <w:r w:rsidRPr="00440A23">
        <w:rPr>
          <w:noProof/>
          <w:szCs w:val="24"/>
        </w:rPr>
        <w:t>с</w:t>
      </w:r>
      <w:r w:rsidRPr="00643A32">
        <w:rPr>
          <w:noProof/>
          <w:szCs w:val="24"/>
          <w:lang w:val="en-US"/>
        </w:rPr>
        <w:t>.</w:t>
      </w:r>
    </w:p>
    <w:p w14:paraId="40007181"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8. Zeidler K. Optimal preprocedural platelet transfusion threshold for central venous catheter insertions in patients with thrombocytopenia. / K. Zeidler, K. Arn, O. Senn, U. Schanz, G. Stussi // Transfusion – 2011. – </w:t>
      </w:r>
      <w:r w:rsidRPr="00440A23">
        <w:rPr>
          <w:noProof/>
          <w:szCs w:val="24"/>
        </w:rPr>
        <w:t>Т</w:t>
      </w:r>
      <w:r w:rsidRPr="00643A32">
        <w:rPr>
          <w:noProof/>
          <w:szCs w:val="24"/>
          <w:lang w:val="en-US"/>
        </w:rPr>
        <w:t>. 51 – № 11 – 2269–76</w:t>
      </w:r>
      <w:r w:rsidRPr="00440A23">
        <w:rPr>
          <w:noProof/>
          <w:szCs w:val="24"/>
        </w:rPr>
        <w:t>с</w:t>
      </w:r>
      <w:r w:rsidRPr="00643A32">
        <w:rPr>
          <w:noProof/>
          <w:szCs w:val="24"/>
          <w:lang w:val="en-US"/>
        </w:rPr>
        <w:t>.</w:t>
      </w:r>
    </w:p>
    <w:p w14:paraId="6C0F45AA" w14:textId="77777777" w:rsidR="00643A32" w:rsidRPr="00643A32" w:rsidRDefault="00643A32" w:rsidP="00643A32">
      <w:pPr>
        <w:widowControl w:val="0"/>
        <w:autoSpaceDE w:val="0"/>
        <w:autoSpaceDN w:val="0"/>
        <w:adjustRightInd w:val="0"/>
        <w:rPr>
          <w:noProof/>
          <w:szCs w:val="24"/>
          <w:lang w:val="en-US"/>
        </w:rPr>
      </w:pPr>
      <w:r w:rsidRPr="00643A32">
        <w:rPr>
          <w:noProof/>
          <w:szCs w:val="24"/>
          <w:lang w:val="en-US"/>
        </w:rPr>
        <w:t xml:space="preserve">19. Zerati A.E. Totally implantable venous catheters : history , implantation technique and complications. / A. E. Zerati, N. Wolosker, N. de Luccia, P. Puech-Leão // J Vasc Bras. – 2017. – </w:t>
      </w:r>
      <w:r w:rsidRPr="00440A23">
        <w:rPr>
          <w:noProof/>
          <w:szCs w:val="24"/>
        </w:rPr>
        <w:t>Т</w:t>
      </w:r>
      <w:r w:rsidRPr="00643A32">
        <w:rPr>
          <w:noProof/>
          <w:szCs w:val="24"/>
          <w:lang w:val="en-US"/>
        </w:rPr>
        <w:t>. 16 – № 2 – 128–139</w:t>
      </w:r>
      <w:r w:rsidRPr="00440A23">
        <w:rPr>
          <w:noProof/>
          <w:szCs w:val="24"/>
        </w:rPr>
        <w:t>с</w:t>
      </w:r>
      <w:r w:rsidRPr="00643A32">
        <w:rPr>
          <w:noProof/>
          <w:szCs w:val="24"/>
          <w:lang w:val="en-US"/>
        </w:rPr>
        <w:t>.</w:t>
      </w:r>
    </w:p>
    <w:p w14:paraId="20F088DD" w14:textId="77777777" w:rsidR="00643A32" w:rsidRPr="00440A23" w:rsidRDefault="00643A32" w:rsidP="00643A32">
      <w:pPr>
        <w:widowControl w:val="0"/>
        <w:autoSpaceDE w:val="0"/>
        <w:autoSpaceDN w:val="0"/>
        <w:adjustRightInd w:val="0"/>
        <w:rPr>
          <w:noProof/>
          <w:szCs w:val="24"/>
        </w:rPr>
      </w:pPr>
      <w:r w:rsidRPr="00440A23">
        <w:rPr>
          <w:noProof/>
          <w:szCs w:val="24"/>
        </w:rPr>
        <w:t>20. Багирова Н.С. Инфекции, связанные с внутрисосудистыми устройствами: терминология, диагностика, профилактика и терапия / Н. С. Багирова // Злокачественные опухоли – 2014. – № 3 – 164–171с.</w:t>
      </w:r>
    </w:p>
    <w:p w14:paraId="46BF54BC" w14:textId="77777777" w:rsidR="00643A32" w:rsidRPr="00440A23" w:rsidRDefault="00643A32" w:rsidP="00643A32">
      <w:pPr>
        <w:widowControl w:val="0"/>
        <w:autoSpaceDE w:val="0"/>
        <w:autoSpaceDN w:val="0"/>
        <w:adjustRightInd w:val="0"/>
        <w:rPr>
          <w:noProof/>
          <w:szCs w:val="24"/>
        </w:rPr>
      </w:pPr>
      <w:r w:rsidRPr="00440A23">
        <w:rPr>
          <w:noProof/>
          <w:szCs w:val="24"/>
        </w:rPr>
        <w:t xml:space="preserve">21. Галстян Г.М. </w:t>
      </w:r>
      <w:r>
        <w:rPr>
          <w:noProof/>
          <w:szCs w:val="24"/>
        </w:rPr>
        <w:t>Н</w:t>
      </w:r>
      <w:r w:rsidRPr="00440A23">
        <w:rPr>
          <w:noProof/>
          <w:szCs w:val="24"/>
        </w:rPr>
        <w:t>арушения гемостаза, обусловленные дефицитом витамин к-зависимых факторов свертывания крови — патогенез, способы коррекции и рекомендации по лечению. / Г. М. Галстян // Гематология и трансфузиология. – 2012. – Т. 27 – № 2 – 7–21с.</w:t>
      </w:r>
    </w:p>
    <w:p w14:paraId="352290F5" w14:textId="77777777" w:rsidR="00643A32" w:rsidRPr="00440A23" w:rsidRDefault="00643A32" w:rsidP="00643A32">
      <w:pPr>
        <w:widowControl w:val="0"/>
        <w:autoSpaceDE w:val="0"/>
        <w:autoSpaceDN w:val="0"/>
        <w:adjustRightInd w:val="0"/>
        <w:rPr>
          <w:noProof/>
          <w:szCs w:val="24"/>
        </w:rPr>
      </w:pPr>
      <w:r w:rsidRPr="00440A23">
        <w:rPr>
          <w:noProof/>
          <w:szCs w:val="24"/>
        </w:rPr>
        <w:t>22. Зозуля Н.И. Протокол диагностики и лечения гемофилии. / под ред. В.Г. Савченко. Москва, 2018. Вып. Практика – 333–358с.</w:t>
      </w:r>
    </w:p>
    <w:p w14:paraId="0A1FC69F" w14:textId="77777777" w:rsidR="00643A32" w:rsidRPr="00440A23" w:rsidRDefault="00643A32" w:rsidP="00643A32">
      <w:pPr>
        <w:widowControl w:val="0"/>
        <w:autoSpaceDE w:val="0"/>
        <w:autoSpaceDN w:val="0"/>
        <w:adjustRightInd w:val="0"/>
        <w:rPr>
          <w:noProof/>
          <w:szCs w:val="24"/>
        </w:rPr>
      </w:pPr>
      <w:r w:rsidRPr="00440A23">
        <w:rPr>
          <w:noProof/>
          <w:szCs w:val="24"/>
        </w:rPr>
        <w:t>23. Цепенщинков Л.. Периферически имплантируемый центральный венозный катетер: обзор литераутры. / Л</w:t>
      </w:r>
      <w:r>
        <w:rPr>
          <w:noProof/>
          <w:szCs w:val="24"/>
        </w:rPr>
        <w:t xml:space="preserve">. </w:t>
      </w:r>
      <w:r w:rsidRPr="00440A23">
        <w:rPr>
          <w:noProof/>
          <w:szCs w:val="24"/>
        </w:rPr>
        <w:t>Цепенщинков, В. К. Лядов // Клиническая онкогематология – 2014. – Т. 7 – № 2 – 220–228с.</w:t>
      </w:r>
    </w:p>
    <w:p w14:paraId="00137D69" w14:textId="77777777" w:rsidR="00643A32" w:rsidRPr="00440A23" w:rsidRDefault="00643A32" w:rsidP="00643A32">
      <w:pPr>
        <w:widowControl w:val="0"/>
        <w:autoSpaceDE w:val="0"/>
        <w:autoSpaceDN w:val="0"/>
        <w:adjustRightInd w:val="0"/>
        <w:rPr>
          <w:noProof/>
        </w:rPr>
      </w:pPr>
      <w:r w:rsidRPr="00440A23">
        <w:rPr>
          <w:noProof/>
          <w:szCs w:val="24"/>
        </w:rPr>
        <w:t>24. Червонцева А.М. Повреждение сосудистого эндотелия в процессе лечения острых миелоидных лейкозов // – 2008.</w:t>
      </w:r>
    </w:p>
    <w:p w14:paraId="6A3CEE12" w14:textId="7ED15F53" w:rsidR="00266EEA" w:rsidRDefault="00643A32" w:rsidP="00D9248B">
      <w:pPr>
        <w:spacing w:before="0" w:after="0"/>
      </w:pPr>
      <w:r>
        <w:fldChar w:fldCharType="end"/>
      </w:r>
      <w:r w:rsidR="00266EEA">
        <w:br w:type="page"/>
      </w:r>
    </w:p>
    <w:p w14:paraId="34E110DF" w14:textId="5D7B1D06" w:rsidR="00622062" w:rsidRDefault="00266EEA" w:rsidP="00266EEA">
      <w:pPr>
        <w:pStyle w:val="1"/>
      </w:pPr>
      <w:bookmarkStart w:id="83" w:name="_Toc53140929"/>
      <w:r w:rsidRPr="003E0025">
        <w:lastRenderedPageBreak/>
        <w:t>Приложение Г</w:t>
      </w:r>
      <w:r>
        <w:t xml:space="preserve">9. </w:t>
      </w:r>
      <w:r w:rsidRPr="00266EEA">
        <w:t>«</w:t>
      </w:r>
      <w:r w:rsidR="0072112C" w:rsidRPr="0072112C">
        <w:t>Сопроводительная терапия при введении моноклональных антител</w:t>
      </w:r>
      <w:r>
        <w:t>»</w:t>
      </w:r>
      <w:bookmarkEnd w:id="83"/>
    </w:p>
    <w:p w14:paraId="69FA8FD1" w14:textId="3AACD887" w:rsidR="00622062" w:rsidRPr="00622062" w:rsidRDefault="00622062" w:rsidP="00622062">
      <w:pPr>
        <w:pStyle w:val="Normal1"/>
        <w:numPr>
          <w:ilvl w:val="3"/>
          <w:numId w:val="13"/>
        </w:numPr>
        <w:spacing w:before="0" w:line="360" w:lineRule="auto"/>
        <w:ind w:left="567" w:hanging="567"/>
        <w:jc w:val="both"/>
        <w:rPr>
          <w:rFonts w:cs="Times New Roman"/>
          <w:b/>
          <w:shd w:val="clear" w:color="auto" w:fill="FFFFFF"/>
        </w:rPr>
      </w:pPr>
      <w:r w:rsidRPr="00622062">
        <w:rPr>
          <w:rFonts w:cs="Times New Roman"/>
          <w:b/>
        </w:rPr>
        <w:t xml:space="preserve">Общие сведения </w:t>
      </w:r>
    </w:p>
    <w:p w14:paraId="4C6C401C" w14:textId="77777777" w:rsidR="00622062" w:rsidRPr="00622062" w:rsidRDefault="00622062" w:rsidP="00622062">
      <w:pPr>
        <w:pStyle w:val="Normal1"/>
        <w:tabs>
          <w:tab w:val="left" w:pos="0"/>
          <w:tab w:val="left" w:pos="993"/>
        </w:tabs>
        <w:spacing w:before="0" w:line="360" w:lineRule="auto"/>
        <w:ind w:left="0" w:firstLine="567"/>
        <w:jc w:val="both"/>
        <w:rPr>
          <w:rFonts w:cs="Times New Roman"/>
        </w:rPr>
      </w:pPr>
      <w:r w:rsidRPr="00622062">
        <w:rPr>
          <w:rFonts w:cs="Times New Roman"/>
          <w:bCs/>
        </w:rPr>
        <w:t>Моноклональные антитела</w:t>
      </w:r>
      <w:r w:rsidRPr="00622062">
        <w:rPr>
          <w:rFonts w:cs="Times New Roman"/>
        </w:rPr>
        <w:t> — это класс препаратов, которые обладают высокой селективностью в отношении молекулярной мишени, являющейся, как правило, одним из ключевых компонентов патологического процесса. Антитела обладают способностью точно связываться с антигеном благодаря специальным антигенсвязывающим участкам, имеющим к нему высокую специфичность.</w:t>
      </w:r>
    </w:p>
    <w:p w14:paraId="6FE43D53" w14:textId="77777777" w:rsidR="00622062" w:rsidRPr="00622062" w:rsidRDefault="00622062" w:rsidP="00622062">
      <w:pPr>
        <w:pStyle w:val="Normal1"/>
        <w:tabs>
          <w:tab w:val="left" w:pos="0"/>
          <w:tab w:val="left" w:pos="993"/>
        </w:tabs>
        <w:spacing w:before="0" w:line="360" w:lineRule="auto"/>
        <w:ind w:left="0" w:firstLine="567"/>
        <w:jc w:val="both"/>
        <w:rPr>
          <w:rFonts w:cs="Times New Roman"/>
        </w:rPr>
      </w:pPr>
      <w:r w:rsidRPr="00622062">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p>
    <w:p w14:paraId="22117A1D" w14:textId="77777777" w:rsidR="00622062" w:rsidRPr="00622062" w:rsidRDefault="00622062" w:rsidP="00622062">
      <w:pPr>
        <w:pStyle w:val="Normal1"/>
        <w:tabs>
          <w:tab w:val="left" w:pos="0"/>
          <w:tab w:val="left" w:pos="993"/>
        </w:tabs>
        <w:spacing w:before="0" w:line="360" w:lineRule="auto"/>
        <w:ind w:left="0" w:firstLine="567"/>
        <w:jc w:val="both"/>
        <w:rPr>
          <w:rFonts w:cs="Times New Roman"/>
        </w:rPr>
      </w:pPr>
      <w:r w:rsidRPr="00622062">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2510A7EB" w14:textId="180CC97E" w:rsidR="00622062" w:rsidRPr="00622062" w:rsidRDefault="00622062" w:rsidP="00622062">
      <w:pPr>
        <w:pStyle w:val="Normal1"/>
        <w:tabs>
          <w:tab w:val="left" w:pos="0"/>
          <w:tab w:val="left" w:pos="993"/>
        </w:tabs>
        <w:spacing w:before="0" w:line="360" w:lineRule="auto"/>
        <w:ind w:left="0" w:firstLine="567"/>
        <w:jc w:val="both"/>
        <w:rPr>
          <w:rFonts w:cs="Times New Roman"/>
        </w:rPr>
      </w:pPr>
      <w:r>
        <w:rPr>
          <w:rFonts w:cs="Times New Roman"/>
        </w:rPr>
        <w:t>Н</w:t>
      </w:r>
      <w:r w:rsidRPr="00622062">
        <w:rPr>
          <w:rFonts w:cs="Times New Roman"/>
        </w:rPr>
        <w:t>аиболее частыми побочными эффектами терапии даратумумабом, изатуксимабом и элотузумабом были: инфузионные реакции, цитопении, инфекционные осложнения (Herpes zoster). Для предупреждения развития инфузионных реакций непосредственно перед введением моноклональных антител рекомендовано проведение премедикации.</w:t>
      </w:r>
    </w:p>
    <w:p w14:paraId="0B06ADD4" w14:textId="08D75B97" w:rsidR="00622062" w:rsidRPr="00622062" w:rsidRDefault="00622062" w:rsidP="00622062">
      <w:pPr>
        <w:pStyle w:val="Normal1"/>
        <w:tabs>
          <w:tab w:val="left" w:pos="0"/>
          <w:tab w:val="left" w:pos="993"/>
        </w:tabs>
        <w:spacing w:before="0" w:line="360" w:lineRule="auto"/>
        <w:ind w:left="0" w:firstLine="567"/>
        <w:jc w:val="both"/>
        <w:rPr>
          <w:rFonts w:cs="Times New Roman"/>
        </w:rPr>
      </w:pPr>
      <w:r w:rsidRPr="00622062">
        <w:rPr>
          <w:rFonts w:cs="Times New Roman"/>
        </w:rPr>
        <w:t>В данном приложении представлен алгоритм действий медицинского персонала при использовании моноклональных антител у больных множественной миеломой.</w:t>
      </w:r>
    </w:p>
    <w:p w14:paraId="030140B7" w14:textId="77C17F80" w:rsidR="00622062" w:rsidRPr="00622062" w:rsidRDefault="00622062" w:rsidP="00622062">
      <w:pPr>
        <w:pStyle w:val="a6"/>
        <w:numPr>
          <w:ilvl w:val="3"/>
          <w:numId w:val="13"/>
        </w:numPr>
        <w:tabs>
          <w:tab w:val="left" w:pos="0"/>
        </w:tabs>
        <w:spacing w:before="0" w:after="0"/>
        <w:ind w:left="0" w:firstLine="0"/>
        <w:rPr>
          <w:b/>
          <w:szCs w:val="24"/>
          <w:lang w:eastAsia="ru-RU"/>
        </w:rPr>
      </w:pPr>
      <w:r w:rsidRPr="00622062">
        <w:rPr>
          <w:b/>
          <w:szCs w:val="24"/>
          <w:lang w:eastAsia="ru-RU"/>
        </w:rPr>
        <w:t>Элотузумаб</w:t>
      </w:r>
    </w:p>
    <w:p w14:paraId="621C6C64" w14:textId="77777777" w:rsidR="00622062" w:rsidRPr="00622062" w:rsidRDefault="00622062" w:rsidP="00622062">
      <w:pPr>
        <w:tabs>
          <w:tab w:val="left" w:pos="0"/>
        </w:tabs>
        <w:spacing w:before="0" w:after="0"/>
        <w:ind w:firstLine="567"/>
        <w:rPr>
          <w:szCs w:val="24"/>
        </w:rPr>
      </w:pPr>
      <w:r w:rsidRPr="00622062">
        <w:rPr>
          <w:szCs w:val="24"/>
        </w:rPr>
        <w:t xml:space="preserve">Элотузумаб является человеческим иммуностимулирующим моноклональным IgG1 антителом, которое специфически связывается с белком SLAMF7 (представитель в семействе сигнальных молекул активации лимфоцитов). SLAMF7 в большом количестве экспрессируется на миеломных клетках, а также на натуральных киллерах и некоторых других иммунных клетках. SLAMF7 не обнаруживается на клетках здоровых тканей и гемопоэтических стволовых клетках. </w:t>
      </w:r>
    </w:p>
    <w:p w14:paraId="77773635" w14:textId="77777777" w:rsidR="00622062" w:rsidRPr="00622062" w:rsidRDefault="00622062" w:rsidP="00622062">
      <w:pPr>
        <w:tabs>
          <w:tab w:val="left" w:pos="0"/>
        </w:tabs>
        <w:spacing w:before="0" w:after="0"/>
        <w:ind w:firstLine="567"/>
        <w:rPr>
          <w:szCs w:val="24"/>
        </w:rPr>
      </w:pPr>
      <w:r w:rsidRPr="00622062">
        <w:rPr>
          <w:szCs w:val="24"/>
        </w:rPr>
        <w:t xml:space="preserve">Элотузумаб обладает двойным механизмом действия. Во-первых, напрямую активирует натуральные киллеры, связываясь с SLAMF7. Во-вторых, элотузумаб связывается с SLAMF7 на миеломных клетках, что способствует их взаимодействию с </w:t>
      </w:r>
      <w:r w:rsidRPr="00622062">
        <w:rPr>
          <w:szCs w:val="24"/>
        </w:rPr>
        <w:lastRenderedPageBreak/>
        <w:t xml:space="preserve">натуральными киллерами и уничтожению миеломных клеток посредством антитело- зависимой клеточной цитотоксичности. </w:t>
      </w:r>
    </w:p>
    <w:p w14:paraId="33678617" w14:textId="77777777" w:rsidR="00622062" w:rsidRPr="00622062" w:rsidRDefault="00622062" w:rsidP="00622062">
      <w:pPr>
        <w:tabs>
          <w:tab w:val="left" w:pos="0"/>
        </w:tabs>
        <w:spacing w:before="0" w:after="0"/>
        <w:ind w:firstLine="567"/>
        <w:rPr>
          <w:szCs w:val="24"/>
        </w:rPr>
      </w:pPr>
      <w:r w:rsidRPr="00622062">
        <w:rPr>
          <w:szCs w:val="24"/>
        </w:rPr>
        <w:t>В клиническом исследовании с участием пациентов с множественной миеломой инфузионные реакции были отмечены примерно у 10% пациентов, прошедших премедикацию и получавших терапию элотузумабом в сочетании с леналидомидом и дексаметазоном (N=318). Частота возникновения инфузионных реакций от легкой до средней степени тяжести составила &gt;50% среди пациентов, которые не прошли премедикацию. Все отчеты по инфузионным реакциям относились к реакциям 3-й степени и ниже. Инфузионные реакции 3-й степени отмечались у 1% пациентов. К наиболее часто отмечаемым симптомам инфузионной реакции относились жар, озноб, гипертензия. Для 5% пациентов требовалось прерывание введения элотузумаба в среднем на 25-й минуте ввиду инфузионной реакции, а 1% пациентов прекратил лечение ввиду появления инфузионных реакций. У 70% (23/33) пациентов, у которых была отмечена инфузионная реакция, отмечалось развитие реакции во время получения первой дозы.</w:t>
      </w:r>
    </w:p>
    <w:p w14:paraId="258FFD58" w14:textId="3942E870" w:rsidR="00622062" w:rsidRPr="00622062" w:rsidRDefault="00622062" w:rsidP="00622062">
      <w:pPr>
        <w:pStyle w:val="Normal1"/>
        <w:tabs>
          <w:tab w:val="left" w:pos="0"/>
        </w:tabs>
        <w:spacing w:before="0" w:line="360" w:lineRule="auto"/>
        <w:ind w:firstLine="557"/>
        <w:jc w:val="both"/>
        <w:rPr>
          <w:rFonts w:cs="Times New Roman"/>
        </w:rPr>
      </w:pPr>
      <w:r>
        <w:rPr>
          <w:rFonts w:cs="Times New Roman"/>
          <w:b/>
        </w:rPr>
        <w:t>2</w:t>
      </w:r>
      <w:r w:rsidRPr="00622062">
        <w:rPr>
          <w:rFonts w:cs="Times New Roman"/>
          <w:b/>
        </w:rPr>
        <w:t>.1.</w:t>
      </w:r>
      <w:r w:rsidRPr="00622062">
        <w:rPr>
          <w:rFonts w:cs="Times New Roman"/>
        </w:rPr>
        <w:t xml:space="preserve"> </w:t>
      </w:r>
      <w:r w:rsidRPr="00622062">
        <w:rPr>
          <w:rFonts w:cs="Times New Roman"/>
          <w:b/>
        </w:rPr>
        <w:t>Способ применения и дозы</w:t>
      </w:r>
    </w:p>
    <w:p w14:paraId="1FF6DC68" w14:textId="77777777" w:rsidR="00622062" w:rsidRPr="00622062" w:rsidRDefault="00622062" w:rsidP="00622062">
      <w:pPr>
        <w:tabs>
          <w:tab w:val="left" w:pos="0"/>
        </w:tabs>
        <w:spacing w:before="0" w:after="0"/>
        <w:ind w:firstLine="567"/>
        <w:rPr>
          <w:szCs w:val="24"/>
        </w:rPr>
      </w:pPr>
      <w:r w:rsidRPr="00622062">
        <w:rPr>
          <w:szCs w:val="24"/>
        </w:rPr>
        <w:t>В комбинации с леналидомидом и дексаметазоном рекомендуемая доза элотузумаба составляет 10 мг/кг в виде внутривенной инфузии в дни 1,8, 15, 22 в течение первых двух 28-дневных циклов и каждые две недели в последующих циклах в дни 1 и 15.</w:t>
      </w:r>
    </w:p>
    <w:p w14:paraId="5C72478A" w14:textId="77777777" w:rsidR="00622062" w:rsidRPr="00622062" w:rsidRDefault="00622062" w:rsidP="00622062">
      <w:pPr>
        <w:tabs>
          <w:tab w:val="left" w:pos="0"/>
        </w:tabs>
        <w:spacing w:before="0" w:after="0"/>
        <w:ind w:firstLine="567"/>
        <w:rPr>
          <w:szCs w:val="24"/>
        </w:rPr>
      </w:pPr>
      <w:r w:rsidRPr="00622062">
        <w:rPr>
          <w:szCs w:val="24"/>
        </w:rPr>
        <w:t>Перед введением каждой дозы препарата элотузумаба пациенты должны получать премедикацию. Премедикация проводится за 45-90 минут до введения элотузумаба следующими препаратами: 8 мг дексаметазона внутривенно, блокатор Н1-гистаминовых рецепторов: дифенгидрамин (25-50 мг внутрь или внутривенно) или аналогичный препарат; блокатор Н2-гистаминовых рецепторов: ранитидин (50 мг внутривенно или 150 мг внутрь) или аналогичный препарат; парацетамол (650-1000 мг внутрь или внутривенно).</w:t>
      </w:r>
    </w:p>
    <w:p w14:paraId="272F5718" w14:textId="77777777" w:rsidR="00622062" w:rsidRPr="00622062" w:rsidRDefault="00622062" w:rsidP="00622062">
      <w:pPr>
        <w:tabs>
          <w:tab w:val="left" w:pos="0"/>
        </w:tabs>
        <w:spacing w:before="0" w:after="0"/>
        <w:ind w:firstLine="567"/>
        <w:rPr>
          <w:szCs w:val="24"/>
        </w:rPr>
      </w:pPr>
      <w:r w:rsidRPr="00622062">
        <w:rPr>
          <w:szCs w:val="24"/>
        </w:rPr>
        <w:t>Доза элотузумаба на одно введение составляет 10 мг/кг. Скорость введения препарата увеличивается последовательно от 0.5 до 5 мл/мин, при скорости введения 5 мл/мин продолжительность инфузии составляет менее часа</w:t>
      </w:r>
    </w:p>
    <w:p w14:paraId="578C9D9D" w14:textId="45D44380" w:rsidR="00622062" w:rsidRPr="00622062" w:rsidRDefault="00622062" w:rsidP="00622062">
      <w:pPr>
        <w:tabs>
          <w:tab w:val="left" w:pos="0"/>
        </w:tabs>
        <w:spacing w:before="0" w:after="0"/>
        <w:ind w:firstLine="567"/>
        <w:rPr>
          <w:b/>
          <w:szCs w:val="24"/>
          <w:lang w:eastAsia="ru-RU"/>
        </w:rPr>
      </w:pPr>
      <w:r>
        <w:rPr>
          <w:b/>
          <w:szCs w:val="24"/>
          <w:lang w:eastAsia="ru-RU"/>
        </w:rPr>
        <w:t>3</w:t>
      </w:r>
      <w:r w:rsidRPr="00622062">
        <w:rPr>
          <w:b/>
          <w:szCs w:val="24"/>
          <w:lang w:eastAsia="ru-RU"/>
        </w:rPr>
        <w:t>. Даратумумаб</w:t>
      </w:r>
    </w:p>
    <w:p w14:paraId="48878047" w14:textId="77777777" w:rsidR="00622062" w:rsidRPr="00622062" w:rsidRDefault="00622062" w:rsidP="00622062">
      <w:pPr>
        <w:tabs>
          <w:tab w:val="left" w:pos="0"/>
        </w:tabs>
        <w:spacing w:before="0" w:after="0"/>
        <w:ind w:firstLine="567"/>
        <w:rPr>
          <w:szCs w:val="24"/>
        </w:rPr>
      </w:pPr>
      <w:r w:rsidRPr="00622062">
        <w:rPr>
          <w:szCs w:val="24"/>
        </w:rPr>
        <w:t xml:space="preserve">Даратумумаб является человеческим иммуноглобулином (IgG1), моноклональным антителом, которое связывается с CD38, антигеном, экспрессируемым на поверхности миеломных клеток. Действие даратумумаба на опухоль реализуется через несколько CD38-опосредованных иммунных механизмов (комплемент-зависимая цитотоксичность, </w:t>
      </w:r>
      <w:r w:rsidRPr="00622062">
        <w:rPr>
          <w:szCs w:val="24"/>
        </w:rPr>
        <w:lastRenderedPageBreak/>
        <w:t>антителозависимая клеточно-опосредованная цитотоксичность и антителозависимый фагоцитоз), апоптоз и модуляцию ферментативной активности CD38.</w:t>
      </w:r>
    </w:p>
    <w:p w14:paraId="11510FC5" w14:textId="77777777" w:rsidR="00622062" w:rsidRPr="00622062" w:rsidRDefault="00622062" w:rsidP="00622062">
      <w:pPr>
        <w:tabs>
          <w:tab w:val="left" w:pos="0"/>
        </w:tabs>
        <w:spacing w:before="0" w:after="0"/>
        <w:ind w:firstLine="567"/>
        <w:rPr>
          <w:szCs w:val="24"/>
        </w:rPr>
      </w:pPr>
      <w:r w:rsidRPr="00622062">
        <w:rPr>
          <w:szCs w:val="24"/>
        </w:rPr>
        <w:t>Нормальные лимфоидные, миелоидные и некоторые негемопоэтические клетки и ткани экспрессируют низкие уровни CD38, тем не менее, именно миеломные клетки сверхэкспрессируют этот белок, что создает клиническое обоснование использования даратумумаба в качестве терапевтической мишени при множественной миеломе. Даратумумаб также оказывает иммуномодулирующий эффект, который минимизирует иммунносупрессивные функции CD38-положительных клеток-супрессоров миелоидного происхождения, регуляторных T- и B-лимфоцитов, и увеличивает клональную экспансию Т-лимфоцитов.</w:t>
      </w:r>
    </w:p>
    <w:p w14:paraId="6DD6A239" w14:textId="77777777" w:rsidR="00622062" w:rsidRPr="00622062" w:rsidRDefault="00622062" w:rsidP="00622062">
      <w:pPr>
        <w:tabs>
          <w:tab w:val="left" w:pos="0"/>
        </w:tabs>
        <w:spacing w:before="0" w:after="0"/>
        <w:ind w:firstLine="567"/>
        <w:rPr>
          <w:szCs w:val="24"/>
        </w:rPr>
      </w:pPr>
      <w:r w:rsidRPr="00622062">
        <w:rPr>
          <w:szCs w:val="24"/>
        </w:rPr>
        <w:t>Даратумумаб может вызвать серьезные инфузионные реакции, включая анафилактические.</w:t>
      </w:r>
    </w:p>
    <w:p w14:paraId="5E1A649C" w14:textId="77777777" w:rsidR="00622062" w:rsidRPr="00622062" w:rsidRDefault="00622062" w:rsidP="00622062">
      <w:pPr>
        <w:tabs>
          <w:tab w:val="left" w:pos="0"/>
        </w:tabs>
        <w:spacing w:before="0" w:after="0"/>
        <w:ind w:firstLine="567"/>
        <w:rPr>
          <w:szCs w:val="24"/>
        </w:rPr>
      </w:pPr>
      <w:r w:rsidRPr="00622062">
        <w:rPr>
          <w:szCs w:val="24"/>
        </w:rPr>
        <w:t>В ходе клинических исследований было сообщено о развитии инфузионных реакций примерно у половины пациентов, которым вводился даратумумаб.</w:t>
      </w:r>
    </w:p>
    <w:p w14:paraId="359290E9" w14:textId="77777777" w:rsidR="00622062" w:rsidRPr="00622062" w:rsidRDefault="00622062" w:rsidP="00622062">
      <w:pPr>
        <w:tabs>
          <w:tab w:val="left" w:pos="0"/>
        </w:tabs>
        <w:spacing w:before="0" w:after="0"/>
        <w:ind w:firstLine="567"/>
        <w:rPr>
          <w:szCs w:val="24"/>
        </w:rPr>
      </w:pPr>
      <w:r w:rsidRPr="00622062">
        <w:rPr>
          <w:szCs w:val="24"/>
        </w:rPr>
        <w:t>В большинстве случаев инфузионные реакции развивались при первой инфузии и были 1–2-й степени. У 4% пациентов инфузионные реакции наблюдались в ходе более чем одной инфузии. Развивались также серьезные реакции, включая бронхоспазм, гипоксию, одышку, гипертензию, отек гортани и отек легких. Клинические проявления могут быть представлены респираторными симптомами, например заложенностью носа, кашлем, першением в горле, а также ознобом, рвотой и тошнотой. Менее частые симптомы были представлены свистящим дыханием, аллергическим ринитом, повышением температуры тела, дискомфортом в грудной клетке, зудом и артериальной гипотензией.</w:t>
      </w:r>
    </w:p>
    <w:p w14:paraId="52CE051F" w14:textId="77777777" w:rsidR="00622062" w:rsidRPr="00622062" w:rsidRDefault="00622062" w:rsidP="00622062">
      <w:pPr>
        <w:tabs>
          <w:tab w:val="left" w:pos="0"/>
        </w:tabs>
        <w:spacing w:before="0" w:after="0"/>
        <w:ind w:firstLine="567"/>
        <w:rPr>
          <w:szCs w:val="24"/>
        </w:rPr>
      </w:pPr>
      <w:r w:rsidRPr="00622062">
        <w:rPr>
          <w:szCs w:val="24"/>
        </w:rPr>
        <w:t>Для снижения риска инфузионных реакций при лечении даратумумабом пациентам необходимо назначить премедикацию с использованием антигистаминных, жаропонижающих лекарственные средства и кортикостероидов. При развитии инфузионных реакций любой степени тяжести введение даратумумаба необходимо приостановить и при необходимости начать соответствующее медикаментозное и поддерживающее лечение. Пациентам, у которых развились инфузионные реакции 1, 2 или 3-й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даратумумаба и оказать необходимую экстренную помощь.</w:t>
      </w:r>
    </w:p>
    <w:p w14:paraId="44A7653B" w14:textId="77777777" w:rsidR="00622062" w:rsidRPr="00622062" w:rsidRDefault="00622062" w:rsidP="00622062">
      <w:pPr>
        <w:tabs>
          <w:tab w:val="left" w:pos="0"/>
        </w:tabs>
        <w:spacing w:before="0" w:after="0"/>
        <w:ind w:firstLine="567"/>
        <w:rPr>
          <w:szCs w:val="24"/>
        </w:rPr>
      </w:pPr>
      <w:r w:rsidRPr="00622062">
        <w:rPr>
          <w:szCs w:val="24"/>
        </w:rPr>
        <w:lastRenderedPageBreak/>
        <w:t>Для снижения риска развития отсроченных инфузионных реакций следует назначить пероральные кортикостероиды всем пациентам, получающим инфузию даратумумаба. Кроме того, пациентам с хронической обструктивной болезнью легких в анамнезе для терапии легочных осложнений в случае их развития следует дополнительно решить вопрос о применении дополнительных ЛС после инфузии (например ингаляционные кортикостероиды, короткодействующие и длительнодействующие бронходилататоры).</w:t>
      </w:r>
    </w:p>
    <w:p w14:paraId="64E362A5" w14:textId="77777777" w:rsidR="00622062" w:rsidRPr="00622062" w:rsidRDefault="00622062" w:rsidP="00622062">
      <w:pPr>
        <w:tabs>
          <w:tab w:val="left" w:pos="0"/>
        </w:tabs>
        <w:spacing w:before="0" w:after="0"/>
        <w:ind w:firstLine="567"/>
        <w:rPr>
          <w:szCs w:val="24"/>
        </w:rPr>
      </w:pPr>
      <w:r w:rsidRPr="00622062">
        <w:rPr>
          <w:szCs w:val="24"/>
        </w:rPr>
        <w:t>Известно, что CD38 экспрессируется на эритроцитах в малых количествах; при связывании даратумумаба с CD38 в непрямой реакции Кумбса при подготовке к переливанию крови наблюдают панагглютинацию или CD38-положительную агглютинацию. Даратумумаб не влияет на определение антигенов в реакциях прямой агглютинации, в которых применяют реактивы с полными (IgM) антителами (систем ABO, Резус, Келл, MNS, Кидд). Методов устранения влияния даратумумаба на результаты серологических тестов несколько: нейтрализация анти-CD38 антител в плазме или сыворотке больного антиидиотипическими антителами к даратумумабу; денатурация CD38 эритроцитов сульфоредуцентами (дитиотреитолом). Другие стратегии – расширенное фенотипирование – определение антигенов эритроцитов с использованием моно- или поликлональных антител до введения даратумумаба. Генотипирование – типирование генов эритроцитарных антигенов (предпочтительно, если фенотипирование невозможно).</w:t>
      </w:r>
    </w:p>
    <w:p w14:paraId="024C4876" w14:textId="3D571AEA" w:rsidR="00622062" w:rsidRPr="00622062" w:rsidRDefault="00622062" w:rsidP="00622062">
      <w:pPr>
        <w:pStyle w:val="Normal1"/>
        <w:tabs>
          <w:tab w:val="left" w:pos="0"/>
        </w:tabs>
        <w:spacing w:before="0" w:line="360" w:lineRule="auto"/>
        <w:ind w:firstLine="557"/>
        <w:jc w:val="both"/>
        <w:rPr>
          <w:rFonts w:cs="Times New Roman"/>
          <w:b/>
        </w:rPr>
      </w:pPr>
      <w:r>
        <w:rPr>
          <w:rFonts w:cs="Times New Roman"/>
          <w:b/>
        </w:rPr>
        <w:t>2</w:t>
      </w:r>
      <w:r w:rsidRPr="00622062">
        <w:rPr>
          <w:rFonts w:cs="Times New Roman"/>
          <w:b/>
        </w:rPr>
        <w:t>.1.</w:t>
      </w:r>
      <w:r w:rsidRPr="00622062">
        <w:rPr>
          <w:rFonts w:cs="Times New Roman"/>
        </w:rPr>
        <w:t xml:space="preserve"> </w:t>
      </w:r>
      <w:r w:rsidRPr="00622062">
        <w:rPr>
          <w:rFonts w:cs="Times New Roman"/>
          <w:b/>
        </w:rPr>
        <w:t>Способ применения и дозы</w:t>
      </w:r>
    </w:p>
    <w:p w14:paraId="4384754A" w14:textId="77777777" w:rsidR="00622062" w:rsidRPr="00622062" w:rsidRDefault="00622062" w:rsidP="00622062">
      <w:pPr>
        <w:pStyle w:val="Normal1"/>
        <w:tabs>
          <w:tab w:val="left" w:pos="0"/>
        </w:tabs>
        <w:spacing w:before="0" w:line="360" w:lineRule="auto"/>
        <w:ind w:firstLine="557"/>
        <w:jc w:val="both"/>
        <w:rPr>
          <w:rFonts w:cs="Times New Roman"/>
        </w:rPr>
      </w:pPr>
      <w:r w:rsidRPr="00622062">
        <w:rPr>
          <w:rFonts w:cs="Times New Roman"/>
        </w:rPr>
        <w:t>Даратумумаб вводится внутривенно в виде пролонгированной инфузии в дозе 16 мг/кг, в монорежиме введение осуществляется в 1,8,15,22 дни 28 дневного курса - первые 2 курса, затем в 1 и 15 дни 28 дневного курса - с 3 по 6 курс, затем в 1 день 28 дневного курса – начиная с 7 курса до прогрессии.</w:t>
      </w:r>
    </w:p>
    <w:p w14:paraId="4B9467FC" w14:textId="77777777" w:rsidR="00622062" w:rsidRPr="00622062" w:rsidRDefault="00622062" w:rsidP="00622062">
      <w:pPr>
        <w:pStyle w:val="Normal1"/>
        <w:tabs>
          <w:tab w:val="left" w:pos="0"/>
        </w:tabs>
        <w:spacing w:before="0" w:line="360" w:lineRule="auto"/>
        <w:ind w:firstLine="557"/>
        <w:jc w:val="both"/>
        <w:rPr>
          <w:rFonts w:cs="Times New Roman"/>
        </w:rPr>
      </w:pPr>
      <w:r w:rsidRPr="00622062">
        <w:rPr>
          <w:rFonts w:cs="Times New Roman"/>
        </w:rPr>
        <w:t>Рекомендуемый режим введения даратумумаба представлен в таблице 1.</w:t>
      </w:r>
    </w:p>
    <w:p w14:paraId="1765FFB2" w14:textId="77777777" w:rsidR="00622062" w:rsidRPr="00622062" w:rsidRDefault="00622062" w:rsidP="00622062">
      <w:pPr>
        <w:pStyle w:val="Normal1"/>
        <w:tabs>
          <w:tab w:val="left" w:pos="0"/>
        </w:tabs>
        <w:spacing w:before="0" w:line="360" w:lineRule="auto"/>
        <w:ind w:firstLine="557"/>
        <w:jc w:val="both"/>
        <w:rPr>
          <w:rFonts w:cs="Times New Roman"/>
        </w:rPr>
      </w:pPr>
      <w:r w:rsidRPr="00622062">
        <w:rPr>
          <w:rFonts w:cs="Times New Roman"/>
          <w:b/>
        </w:rPr>
        <w:t>Таблица 1 . Скорость введения даратумумаба</w:t>
      </w:r>
    </w:p>
    <w:tbl>
      <w:tblPr>
        <w:tblW w:w="9498" w:type="dxa"/>
        <w:tblInd w:w="108" w:type="dxa"/>
        <w:tblLayout w:type="fixed"/>
        <w:tblCellMar>
          <w:left w:w="0" w:type="dxa"/>
          <w:right w:w="0" w:type="dxa"/>
        </w:tblCellMar>
        <w:tblLook w:val="0420" w:firstRow="1" w:lastRow="0" w:firstColumn="0" w:lastColumn="0" w:noHBand="0" w:noVBand="1"/>
      </w:tblPr>
      <w:tblGrid>
        <w:gridCol w:w="1701"/>
        <w:gridCol w:w="1701"/>
        <w:gridCol w:w="1701"/>
        <w:gridCol w:w="1701"/>
        <w:gridCol w:w="1276"/>
        <w:gridCol w:w="1418"/>
      </w:tblGrid>
      <w:tr w:rsidR="00622062" w:rsidRPr="00622062" w14:paraId="199F5203" w14:textId="77777777" w:rsidTr="00622062">
        <w:trPr>
          <w:trHeight w:val="1391"/>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F0F1EA4" w14:textId="77777777" w:rsidR="00622062" w:rsidRPr="00622062" w:rsidRDefault="00622062" w:rsidP="00622062">
            <w:pPr>
              <w:spacing w:before="0" w:after="0" w:line="240" w:lineRule="auto"/>
              <w:rPr>
                <w:rFonts w:eastAsia="Times New Roman"/>
                <w:szCs w:val="24"/>
                <w:lang w:eastAsia="ru-RU"/>
              </w:rPr>
            </w:pP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2173E4A" w14:textId="77777777" w:rsidR="00622062" w:rsidRPr="00622062" w:rsidRDefault="00622062" w:rsidP="00622062">
            <w:pPr>
              <w:spacing w:before="0" w:after="0"/>
              <w:rPr>
                <w:rFonts w:eastAsia="Times New Roman"/>
                <w:szCs w:val="24"/>
                <w:lang w:eastAsia="ru-RU"/>
              </w:rPr>
            </w:pPr>
            <w:r w:rsidRPr="00622062">
              <w:rPr>
                <w:bCs/>
                <w:color w:val="000000" w:themeColor="text1"/>
                <w:kern w:val="24"/>
                <w:szCs w:val="24"/>
                <w:lang w:eastAsia="ru-RU"/>
              </w:rPr>
              <w:t>Объем растворител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10BD6604" w14:textId="77777777" w:rsidR="00622062" w:rsidRPr="00622062" w:rsidRDefault="00622062" w:rsidP="00622062">
            <w:pPr>
              <w:spacing w:before="0" w:after="0"/>
              <w:rPr>
                <w:rFonts w:eastAsia="Times New Roman"/>
                <w:szCs w:val="24"/>
                <w:lang w:eastAsia="ru-RU"/>
              </w:rPr>
            </w:pPr>
            <w:r w:rsidRPr="00622062">
              <w:rPr>
                <w:rFonts w:eastAsia="Times New Roman"/>
                <w:bCs/>
                <w:color w:val="000000" w:themeColor="text1"/>
                <w:kern w:val="24"/>
                <w:szCs w:val="24"/>
                <w:lang w:eastAsia="ru-RU"/>
              </w:rPr>
              <w:t>Начальная скорость</w:t>
            </w:r>
          </w:p>
          <w:p w14:paraId="4CFF65B8" w14:textId="77777777" w:rsidR="00622062" w:rsidRPr="00622062" w:rsidRDefault="00622062" w:rsidP="00622062">
            <w:pPr>
              <w:spacing w:before="0" w:after="0"/>
              <w:rPr>
                <w:rFonts w:eastAsia="Times New Roman"/>
                <w:szCs w:val="24"/>
                <w:lang w:eastAsia="ru-RU"/>
              </w:rPr>
            </w:pPr>
            <w:r w:rsidRPr="00622062">
              <w:rPr>
                <w:bCs/>
                <w:color w:val="000000" w:themeColor="text1"/>
                <w:kern w:val="24"/>
                <w:szCs w:val="24"/>
                <w:lang w:val="en-US" w:eastAsia="ru-RU"/>
              </w:rPr>
              <w:t>(</w:t>
            </w:r>
            <w:r w:rsidRPr="00622062">
              <w:rPr>
                <w:bCs/>
                <w:color w:val="000000" w:themeColor="text1"/>
                <w:kern w:val="24"/>
                <w:szCs w:val="24"/>
                <w:lang w:eastAsia="ru-RU"/>
              </w:rPr>
              <w:t>первый час</w:t>
            </w:r>
            <w:r w:rsidRPr="00622062">
              <w:rPr>
                <w:bCs/>
                <w:color w:val="000000" w:themeColor="text1"/>
                <w:kern w:val="24"/>
                <w:szCs w:val="24"/>
                <w:lang w:val="en-US" w:eastAsia="ru-RU"/>
              </w:rPr>
              <w:t>)</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CEE1B82" w14:textId="77777777" w:rsidR="00622062" w:rsidRPr="00622062" w:rsidRDefault="00622062" w:rsidP="00622062">
            <w:pPr>
              <w:spacing w:before="0" w:after="0"/>
              <w:rPr>
                <w:rFonts w:eastAsia="Times New Roman"/>
                <w:szCs w:val="24"/>
                <w:lang w:eastAsia="ru-RU"/>
              </w:rPr>
            </w:pPr>
            <w:r w:rsidRPr="00622062">
              <w:rPr>
                <w:bCs/>
                <w:color w:val="000000" w:themeColor="text1"/>
                <w:kern w:val="24"/>
                <w:szCs w:val="24"/>
                <w:lang w:eastAsia="ru-RU"/>
              </w:rPr>
              <w:t>Увеличение дозы</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55A237FF" w14:textId="77777777" w:rsidR="00622062" w:rsidRPr="00622062" w:rsidRDefault="00622062" w:rsidP="00622062">
            <w:pPr>
              <w:spacing w:before="0" w:after="0"/>
              <w:rPr>
                <w:rFonts w:eastAsia="Times New Roman"/>
                <w:szCs w:val="24"/>
                <w:lang w:eastAsia="ru-RU"/>
              </w:rPr>
            </w:pPr>
            <w:r w:rsidRPr="00622062">
              <w:rPr>
                <w:bCs/>
                <w:color w:val="000000" w:themeColor="text1"/>
                <w:kern w:val="24"/>
                <w:szCs w:val="24"/>
                <w:lang w:eastAsia="ru-RU"/>
              </w:rPr>
              <w:t>Макс. скорость</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B4B0F86" w14:textId="77777777" w:rsidR="00622062" w:rsidRPr="00622062" w:rsidRDefault="00622062" w:rsidP="00622062">
            <w:pPr>
              <w:spacing w:before="0" w:after="0"/>
              <w:rPr>
                <w:rFonts w:eastAsia="Times New Roman"/>
                <w:szCs w:val="24"/>
                <w:lang w:eastAsia="ru-RU"/>
              </w:rPr>
            </w:pPr>
            <w:r w:rsidRPr="00622062">
              <w:rPr>
                <w:bCs/>
                <w:color w:val="000000" w:themeColor="text1"/>
                <w:kern w:val="24"/>
                <w:szCs w:val="24"/>
                <w:lang w:eastAsia="ru-RU"/>
              </w:rPr>
              <w:t>Время введения</w:t>
            </w:r>
          </w:p>
        </w:tc>
      </w:tr>
      <w:tr w:rsidR="00622062" w:rsidRPr="00622062" w14:paraId="54AE80EB" w14:textId="77777777" w:rsidTr="00622062">
        <w:trPr>
          <w:trHeight w:val="1450"/>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1019F7C3" w14:textId="77777777" w:rsidR="00622062" w:rsidRPr="00622062" w:rsidRDefault="00622062" w:rsidP="00622062">
            <w:pPr>
              <w:spacing w:before="0" w:after="0"/>
              <w:rPr>
                <w:rFonts w:eastAsia="Times New Roman"/>
                <w:szCs w:val="24"/>
                <w:lang w:eastAsia="ru-RU"/>
              </w:rPr>
            </w:pPr>
            <w:r w:rsidRPr="00622062">
              <w:rPr>
                <w:rFonts w:eastAsia="Times New Roman"/>
                <w:bCs/>
                <w:color w:val="000000" w:themeColor="text1"/>
                <w:kern w:val="24"/>
                <w:szCs w:val="24"/>
                <w:lang w:eastAsia="ru-RU"/>
              </w:rPr>
              <w:t>Перв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F42AFEF" w14:textId="77777777" w:rsidR="00622062" w:rsidRPr="00622062" w:rsidRDefault="00622062" w:rsidP="0062206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1000 </w:t>
            </w:r>
            <w:r w:rsidRPr="00622062">
              <w:rPr>
                <w:rFonts w:eastAsia="Times New Roman"/>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C64313A" w14:textId="77777777" w:rsidR="00622062" w:rsidRPr="00622062" w:rsidRDefault="00622062" w:rsidP="0062206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AC149E6"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243CCF81"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BF13E43"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00EE653D"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eastAsia="ru-RU"/>
              </w:rPr>
              <w:t xml:space="preserve">7 ч </w:t>
            </w:r>
          </w:p>
        </w:tc>
      </w:tr>
      <w:tr w:rsidR="00622062" w:rsidRPr="00622062" w14:paraId="72C99D64" w14:textId="77777777" w:rsidTr="00622062">
        <w:trPr>
          <w:trHeight w:val="1450"/>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5949435" w14:textId="77777777" w:rsidR="00622062" w:rsidRPr="00622062" w:rsidRDefault="00622062" w:rsidP="00622062">
            <w:pPr>
              <w:spacing w:before="0" w:after="0"/>
              <w:rPr>
                <w:rFonts w:eastAsia="Times New Roman"/>
                <w:szCs w:val="24"/>
                <w:lang w:eastAsia="ru-RU"/>
              </w:rPr>
            </w:pPr>
            <w:r w:rsidRPr="00622062">
              <w:rPr>
                <w:bCs/>
                <w:color w:val="000000" w:themeColor="text1"/>
                <w:kern w:val="24"/>
                <w:szCs w:val="24"/>
                <w:lang w:eastAsia="ru-RU"/>
              </w:rPr>
              <w:lastRenderedPageBreak/>
              <w:t>Втор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0069C94"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8B1C61D" w14:textId="77777777" w:rsidR="00622062" w:rsidRPr="00622062" w:rsidRDefault="00622062" w:rsidP="0062206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70A1309" w14:textId="77777777" w:rsidR="00622062" w:rsidRPr="00622062" w:rsidRDefault="00622062" w:rsidP="0062206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08892B92"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115937B7" w14:textId="77777777" w:rsidR="00622062" w:rsidRPr="00622062" w:rsidRDefault="00622062" w:rsidP="0062206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26BB1962" w14:textId="77777777" w:rsidR="00622062" w:rsidRPr="00622062" w:rsidRDefault="00622062" w:rsidP="00622062">
            <w:pPr>
              <w:spacing w:before="0" w:after="0"/>
              <w:rPr>
                <w:rFonts w:eastAsia="Times New Roman"/>
                <w:szCs w:val="24"/>
                <w:lang w:eastAsia="ru-RU"/>
              </w:rPr>
            </w:pPr>
            <w:r w:rsidRPr="00622062">
              <w:rPr>
                <w:rFonts w:eastAsia="Times New Roman"/>
                <w:color w:val="000000" w:themeColor="text1"/>
                <w:kern w:val="24"/>
                <w:szCs w:val="24"/>
                <w:lang w:eastAsia="ru-RU"/>
              </w:rPr>
              <w:t>4 ч 30 мин</w:t>
            </w:r>
          </w:p>
        </w:tc>
      </w:tr>
      <w:tr w:rsidR="00622062" w:rsidRPr="00622062" w14:paraId="2BBB3053" w14:textId="77777777" w:rsidTr="00622062">
        <w:trPr>
          <w:trHeight w:val="1470"/>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BA7E889" w14:textId="77777777" w:rsidR="00622062" w:rsidRPr="00622062" w:rsidRDefault="00622062" w:rsidP="00622062">
            <w:pPr>
              <w:spacing w:before="0" w:after="0"/>
              <w:rPr>
                <w:rFonts w:eastAsia="Times New Roman"/>
                <w:szCs w:val="24"/>
                <w:lang w:eastAsia="ru-RU"/>
              </w:rPr>
            </w:pPr>
            <w:r w:rsidRPr="00622062">
              <w:rPr>
                <w:bCs/>
                <w:color w:val="000000" w:themeColor="text1"/>
                <w:kern w:val="24"/>
                <w:szCs w:val="24"/>
                <w:lang w:eastAsia="ru-RU"/>
              </w:rPr>
              <w:t>Последующие введени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3909621"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CDC38F8"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val="en-US" w:eastAsia="ru-RU"/>
              </w:rPr>
              <w:t xml:space="preserve">100 </w:t>
            </w:r>
            <w:r w:rsidRPr="00622062">
              <w:rPr>
                <w:color w:val="000000" w:themeColor="text1"/>
                <w:kern w:val="24"/>
                <w:szCs w:val="24"/>
                <w:lang w:eastAsia="ru-RU"/>
              </w:rPr>
              <w:t>мл</w:t>
            </w:r>
            <w:r w:rsidRPr="00622062">
              <w:rPr>
                <w:color w:val="000000" w:themeColor="text1"/>
                <w:kern w:val="24"/>
                <w:szCs w:val="24"/>
                <w:lang w:val="en-US" w:eastAsia="ru-RU"/>
              </w:rPr>
              <w:t>/</w:t>
            </w:r>
            <w:r w:rsidRPr="00622062">
              <w:rPr>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78258C9"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1E94F6EE"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53D1CF1E"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30396C1" w14:textId="77777777" w:rsidR="00622062" w:rsidRPr="00622062" w:rsidRDefault="00622062" w:rsidP="00622062">
            <w:pPr>
              <w:spacing w:before="0" w:after="0"/>
              <w:rPr>
                <w:rFonts w:eastAsia="Times New Roman"/>
                <w:szCs w:val="24"/>
                <w:lang w:eastAsia="ru-RU"/>
              </w:rPr>
            </w:pPr>
            <w:r w:rsidRPr="00622062">
              <w:rPr>
                <w:color w:val="000000" w:themeColor="text1"/>
                <w:kern w:val="24"/>
                <w:szCs w:val="24"/>
                <w:lang w:eastAsia="ru-RU"/>
              </w:rPr>
              <w:t>3 ч 20 мин</w:t>
            </w:r>
          </w:p>
        </w:tc>
      </w:tr>
    </w:tbl>
    <w:p w14:paraId="47399B32" w14:textId="77777777" w:rsidR="00622062" w:rsidRPr="00622062" w:rsidRDefault="00622062" w:rsidP="00622062">
      <w:pPr>
        <w:pStyle w:val="Normal1"/>
        <w:tabs>
          <w:tab w:val="left" w:pos="0"/>
        </w:tabs>
        <w:spacing w:before="0" w:line="360" w:lineRule="auto"/>
        <w:ind w:firstLine="557"/>
        <w:jc w:val="both"/>
        <w:rPr>
          <w:rFonts w:cs="Times New Roman"/>
        </w:rPr>
      </w:pPr>
      <w:r w:rsidRPr="00622062">
        <w:rPr>
          <w:rFonts w:cs="Times New Roman"/>
        </w:rPr>
        <w:t>Схема стандартной премедикации включает в себя введение за 1 час ± 15мин до инфузии следующих препаратов: метилпреднизолон 100 мг (или эквивалент) в/в для 2 первых инфузий и 60 мг для последующих инфузий, ацетаминофен (парацетамол) 650-1000мг, дифенгидрамин (димедрол) 25-50мг (или эквивалентный антигистаминный препарат). В последующие два дня после инфузии даратумумаба осуществляется прием метилпреднизолона 20мг (или эквивалент).</w:t>
      </w:r>
    </w:p>
    <w:p w14:paraId="0803AC1A" w14:textId="77777777" w:rsidR="00622062" w:rsidRPr="00622062" w:rsidRDefault="00622062" w:rsidP="00622062">
      <w:pPr>
        <w:pStyle w:val="Normal1"/>
        <w:tabs>
          <w:tab w:val="left" w:pos="0"/>
        </w:tabs>
        <w:spacing w:before="0" w:line="360" w:lineRule="auto"/>
        <w:ind w:firstLine="557"/>
        <w:jc w:val="both"/>
        <w:rPr>
          <w:rFonts w:cs="Times New Roman"/>
        </w:rPr>
      </w:pPr>
      <w:r w:rsidRPr="00622062">
        <w:rPr>
          <w:rFonts w:cs="Times New Roman"/>
        </w:rPr>
        <w:t xml:space="preserve">При возникновении инфузионных реакций: заложенность носа, кашель, аллергический ринит, озноб, першение в горле, одышка, тошнота - любой степени тяжести, следует немедленно прекратить введение и устранить возникшие симптомы путем введения глюкокортикостероидов, кислорода, бронходилататоров, антигистаминных препаратов. </w:t>
      </w:r>
    </w:p>
    <w:p w14:paraId="0FEE1A3F" w14:textId="004F25E4" w:rsidR="00622062" w:rsidRPr="00622062" w:rsidRDefault="00622062" w:rsidP="00622062">
      <w:pPr>
        <w:pStyle w:val="Normal1"/>
        <w:tabs>
          <w:tab w:val="left" w:pos="0"/>
        </w:tabs>
        <w:spacing w:line="360" w:lineRule="auto"/>
        <w:ind w:firstLine="557"/>
        <w:jc w:val="both"/>
        <w:rPr>
          <w:rFonts w:cs="Times New Roman"/>
          <w:b/>
          <w:lang w:val="en-US"/>
        </w:rPr>
      </w:pPr>
      <w:r w:rsidRPr="00622062">
        <w:rPr>
          <w:rFonts w:cs="Times New Roman"/>
          <w:b/>
        </w:rPr>
        <w:t>4</w:t>
      </w:r>
      <w:r w:rsidRPr="00622062">
        <w:rPr>
          <w:rFonts w:cs="Times New Roman"/>
          <w:b/>
          <w:lang w:val="en-US"/>
        </w:rPr>
        <w:t xml:space="preserve">. </w:t>
      </w:r>
      <w:r w:rsidRPr="00622062">
        <w:rPr>
          <w:rFonts w:cs="Times New Roman"/>
          <w:b/>
        </w:rPr>
        <w:t>Список</w:t>
      </w:r>
      <w:r w:rsidRPr="00622062">
        <w:rPr>
          <w:rFonts w:cs="Times New Roman"/>
          <w:b/>
          <w:lang w:val="en-US"/>
        </w:rPr>
        <w:t xml:space="preserve"> </w:t>
      </w:r>
      <w:r w:rsidRPr="00622062">
        <w:rPr>
          <w:rFonts w:cs="Times New Roman"/>
          <w:b/>
        </w:rPr>
        <w:t>литературы</w:t>
      </w:r>
      <w:r w:rsidRPr="00622062">
        <w:rPr>
          <w:rFonts w:cs="Times New Roman"/>
          <w:b/>
          <w:lang w:val="en-US"/>
        </w:rPr>
        <w:t>.</w:t>
      </w:r>
    </w:p>
    <w:p w14:paraId="6AD09468" w14:textId="77777777" w:rsidR="00622062" w:rsidRPr="00E62088" w:rsidRDefault="00622062" w:rsidP="00CE6C1C">
      <w:pPr>
        <w:pStyle w:val="a6"/>
        <w:numPr>
          <w:ilvl w:val="0"/>
          <w:numId w:val="104"/>
        </w:numPr>
        <w:tabs>
          <w:tab w:val="left" w:pos="-142"/>
          <w:tab w:val="left" w:pos="709"/>
        </w:tabs>
        <w:spacing w:before="0" w:after="0"/>
        <w:ind w:left="0" w:firstLine="0"/>
        <w:rPr>
          <w:szCs w:val="24"/>
          <w:lang w:val="en-US"/>
        </w:rPr>
      </w:pPr>
      <w:r w:rsidRPr="00E62088">
        <w:rPr>
          <w:szCs w:val="24"/>
          <w:lang w:val="en-US"/>
        </w:rPr>
        <w:t>Baldo BA. Monoclonal Antibodies Approved for Cancer Therapy. Safety of Biologics Therapy. 2016 Aug 13:57–140.</w:t>
      </w:r>
    </w:p>
    <w:p w14:paraId="5EDA429B" w14:textId="77777777" w:rsidR="00622062" w:rsidRPr="006F119F" w:rsidRDefault="00622062" w:rsidP="00CE6C1C">
      <w:pPr>
        <w:pStyle w:val="a6"/>
        <w:numPr>
          <w:ilvl w:val="0"/>
          <w:numId w:val="104"/>
        </w:numPr>
        <w:tabs>
          <w:tab w:val="left" w:pos="-142"/>
          <w:tab w:val="left" w:pos="709"/>
        </w:tabs>
        <w:spacing w:before="0" w:after="0"/>
        <w:ind w:left="0" w:firstLine="0"/>
        <w:rPr>
          <w:szCs w:val="24"/>
          <w:lang w:val="en-US"/>
        </w:rPr>
      </w:pPr>
      <w:r w:rsidRPr="00E62088">
        <w:rPr>
          <w:szCs w:val="24"/>
          <w:lang w:val="en-US"/>
        </w:rPr>
        <w:t xml:space="preserve">Boyle EM, Petillon M-O, Herbaux C, et al. Daratumumab in combination with dexamethasone in resistant or refractory multiple myeloma: primary results of the IFM2014-04 Trial. </w:t>
      </w:r>
      <w:r w:rsidRPr="003972AA">
        <w:rPr>
          <w:szCs w:val="24"/>
          <w:lang w:val="en-US"/>
        </w:rPr>
        <w:t xml:space="preserve">Blood. </w:t>
      </w:r>
      <w:r w:rsidRPr="006F119F">
        <w:rPr>
          <w:szCs w:val="24"/>
          <w:lang w:val="en-US"/>
        </w:rPr>
        <w:t>2016;128 (22):2138–2138.</w:t>
      </w:r>
    </w:p>
    <w:p w14:paraId="763A12A4" w14:textId="77777777" w:rsidR="00622062" w:rsidRPr="003972AA" w:rsidRDefault="00622062" w:rsidP="00CE6C1C">
      <w:pPr>
        <w:pStyle w:val="a6"/>
        <w:numPr>
          <w:ilvl w:val="0"/>
          <w:numId w:val="104"/>
        </w:numPr>
        <w:tabs>
          <w:tab w:val="left" w:pos="-142"/>
          <w:tab w:val="left" w:pos="709"/>
        </w:tabs>
        <w:spacing w:before="0" w:after="0"/>
        <w:ind w:left="0" w:firstLine="0"/>
        <w:rPr>
          <w:szCs w:val="24"/>
          <w:lang w:val="en-US"/>
        </w:rPr>
      </w:pPr>
      <w:r w:rsidRPr="00E62088">
        <w:rPr>
          <w:szCs w:val="24"/>
          <w:lang w:val="en-US"/>
        </w:rPr>
        <w:t>Dimopoulos MA, Oriol A, Nahi H, et al. Daratumumab, lenalidomide, and dexamethasone for multiple myeloma. N Engl J Med. 2016;375(14):1319–1331</w:t>
      </w:r>
    </w:p>
    <w:p w14:paraId="2CEA11B8" w14:textId="77777777" w:rsidR="00622062" w:rsidRPr="00E62088" w:rsidRDefault="00622062" w:rsidP="00CE6C1C">
      <w:pPr>
        <w:pStyle w:val="a6"/>
        <w:numPr>
          <w:ilvl w:val="0"/>
          <w:numId w:val="104"/>
        </w:numPr>
        <w:tabs>
          <w:tab w:val="left" w:pos="-142"/>
          <w:tab w:val="left" w:pos="709"/>
        </w:tabs>
        <w:spacing w:before="0" w:after="0"/>
        <w:ind w:left="0" w:firstLine="0"/>
        <w:rPr>
          <w:szCs w:val="24"/>
          <w:lang w:val="en-US"/>
        </w:rPr>
      </w:pPr>
      <w:r w:rsidRPr="00E62088">
        <w:rPr>
          <w:szCs w:val="24"/>
          <w:lang w:val="en-US"/>
        </w:rPr>
        <w:t>Hirayama F. Current understanding of allergic transfusion reactions: incidence, pathogenesis, laboratory tests, prevention and treatment. Br J Haematol (2013), 160: 434-444.</w:t>
      </w:r>
    </w:p>
    <w:p w14:paraId="2AB68827" w14:textId="77777777" w:rsidR="00622062" w:rsidRPr="00E62088" w:rsidRDefault="00622062" w:rsidP="00CE6C1C">
      <w:pPr>
        <w:pStyle w:val="a6"/>
        <w:numPr>
          <w:ilvl w:val="0"/>
          <w:numId w:val="104"/>
        </w:numPr>
        <w:tabs>
          <w:tab w:val="left" w:pos="-142"/>
          <w:tab w:val="left" w:pos="709"/>
        </w:tabs>
        <w:spacing w:before="0" w:after="0"/>
        <w:ind w:left="0" w:firstLine="0"/>
        <w:rPr>
          <w:szCs w:val="24"/>
          <w:lang w:val="en-US"/>
        </w:rPr>
      </w:pPr>
      <w:r w:rsidRPr="00E62088">
        <w:rPr>
          <w:szCs w:val="24"/>
          <w:lang w:val="en-US"/>
        </w:rPr>
        <w:t>Hoering A., Durie B., Wang H., et al. End points and statistical considerations in immuno-oncology trials: impact on multiple myeloma Future Oncol 2017;13:1181–93</w:t>
      </w:r>
    </w:p>
    <w:p w14:paraId="3791FE82" w14:textId="77777777" w:rsidR="00622062" w:rsidRPr="003539F1" w:rsidRDefault="00622062" w:rsidP="00CE6C1C">
      <w:pPr>
        <w:pStyle w:val="a6"/>
        <w:numPr>
          <w:ilvl w:val="0"/>
          <w:numId w:val="104"/>
        </w:numPr>
        <w:tabs>
          <w:tab w:val="left" w:pos="-142"/>
          <w:tab w:val="left" w:pos="709"/>
        </w:tabs>
        <w:spacing w:before="0" w:after="0"/>
        <w:ind w:left="0" w:firstLine="0"/>
        <w:rPr>
          <w:szCs w:val="24"/>
          <w:lang w:val="en-US"/>
        </w:rPr>
      </w:pPr>
      <w:r w:rsidRPr="00E62088">
        <w:rPr>
          <w:szCs w:val="24"/>
          <w:lang w:val="en-US"/>
        </w:rPr>
        <w:t>Lokhorst HM, Plesner T, Laubach JP, et al. Targeting CD38 with daratumumab monotherapy in multiple myeloma. N Engl J Med. 2015;373(13): 1207-1219.</w:t>
      </w:r>
    </w:p>
    <w:p w14:paraId="76DD9FDC" w14:textId="77777777" w:rsidR="00622062" w:rsidRPr="003539F1" w:rsidRDefault="00622062" w:rsidP="00CE6C1C">
      <w:pPr>
        <w:pStyle w:val="a6"/>
        <w:numPr>
          <w:ilvl w:val="0"/>
          <w:numId w:val="104"/>
        </w:numPr>
        <w:tabs>
          <w:tab w:val="left" w:pos="-142"/>
          <w:tab w:val="left" w:pos="709"/>
        </w:tabs>
        <w:spacing w:before="0" w:after="0"/>
        <w:ind w:left="0" w:firstLine="0"/>
        <w:rPr>
          <w:szCs w:val="24"/>
          <w:lang w:val="en-US"/>
        </w:rPr>
      </w:pPr>
      <w:r w:rsidRPr="00E62088">
        <w:rPr>
          <w:szCs w:val="24"/>
          <w:lang w:val="en-US"/>
        </w:rPr>
        <w:lastRenderedPageBreak/>
        <w:t>Lonial S., Vij R., Harousseau J.L., et al. Elotuzumab in combination with lenalidomide and low-dose dexamethasone in relapsed or refractory multiple myeloma. J Clin Oncol. 2012; 30(16):1953–59. doi: 10.1200/JCO.2011.37.2649.</w:t>
      </w:r>
    </w:p>
    <w:p w14:paraId="2F4AA492" w14:textId="77777777" w:rsidR="00622062" w:rsidRPr="00E62088" w:rsidRDefault="00622062" w:rsidP="00CE6C1C">
      <w:pPr>
        <w:pStyle w:val="a6"/>
        <w:numPr>
          <w:ilvl w:val="0"/>
          <w:numId w:val="104"/>
        </w:numPr>
        <w:tabs>
          <w:tab w:val="left" w:pos="-142"/>
        </w:tabs>
        <w:spacing w:before="0" w:after="0"/>
        <w:ind w:left="0" w:firstLine="0"/>
        <w:rPr>
          <w:szCs w:val="24"/>
          <w:lang w:val="en-US"/>
        </w:rPr>
      </w:pPr>
      <w:r w:rsidRPr="00E62088">
        <w:rPr>
          <w:szCs w:val="24"/>
          <w:lang w:val="en-US"/>
        </w:rPr>
        <w:t>Tinegate H., Birchall J., Gray A., Haggas R., Massey E., Norfolk D., Pinchon D., Sewell C., Wells A., Allard S. Guideline on the investigation and management of acute transfusion reactions Prepared by the BCSH Blood Transfusion Task Force. Br J Haematol (2012), 159: 143-153.</w:t>
      </w:r>
    </w:p>
    <w:p w14:paraId="5D985339" w14:textId="77777777" w:rsidR="00622062" w:rsidRPr="00E62088" w:rsidRDefault="00622062" w:rsidP="00CE6C1C">
      <w:pPr>
        <w:pStyle w:val="a6"/>
        <w:numPr>
          <w:ilvl w:val="0"/>
          <w:numId w:val="104"/>
        </w:numPr>
        <w:tabs>
          <w:tab w:val="left" w:pos="-142"/>
        </w:tabs>
        <w:spacing w:before="0" w:after="0"/>
        <w:ind w:left="0" w:firstLine="0"/>
        <w:rPr>
          <w:szCs w:val="24"/>
          <w:lang w:val="en-US"/>
        </w:rPr>
      </w:pPr>
      <w:r>
        <w:rPr>
          <w:szCs w:val="24"/>
          <w:lang w:val="en-US"/>
        </w:rPr>
        <w:t>V</w:t>
      </w:r>
      <w:r w:rsidRPr="00E62088">
        <w:rPr>
          <w:szCs w:val="24"/>
          <w:lang w:val="en-US"/>
        </w:rPr>
        <w:t>an der Donk NW, Moreau P, Plesner T, et al. Clinical efficacy and management of monoclonal antibodies targeting CD38 and SLAMF7 in multiple myeloma. Blood. 2016;127:681–95.</w:t>
      </w:r>
    </w:p>
    <w:p w14:paraId="37BD97E9" w14:textId="77777777" w:rsidR="00622062" w:rsidRPr="00E62088" w:rsidRDefault="00622062" w:rsidP="00CE6C1C">
      <w:pPr>
        <w:pStyle w:val="a6"/>
        <w:numPr>
          <w:ilvl w:val="0"/>
          <w:numId w:val="104"/>
        </w:numPr>
        <w:tabs>
          <w:tab w:val="left" w:pos="-142"/>
        </w:tabs>
        <w:spacing w:before="0" w:after="0"/>
        <w:ind w:left="0" w:firstLine="0"/>
        <w:rPr>
          <w:szCs w:val="24"/>
          <w:lang w:val="en-US"/>
        </w:rPr>
      </w:pPr>
      <w:r w:rsidRPr="00E62088">
        <w:rPr>
          <w:szCs w:val="24"/>
          <w:lang w:val="en-US"/>
        </w:rPr>
        <w:t>Vogel WH. Infusion reactions: diagnosis, assessment, and management. Clin J Oncol Nurs. 2010;14(2):E10</w:t>
      </w:r>
      <w:r w:rsidRPr="00E62088">
        <w:rPr>
          <w:rFonts w:ascii="Cambria Math" w:hAnsi="Cambria Math" w:cs="Cambria Math"/>
          <w:szCs w:val="24"/>
          <w:lang w:val="en-US"/>
        </w:rPr>
        <w:t>‐</w:t>
      </w:r>
      <w:r w:rsidRPr="00E62088">
        <w:rPr>
          <w:szCs w:val="24"/>
          <w:lang w:val="en-US"/>
        </w:rPr>
        <w:t>E21.</w:t>
      </w:r>
    </w:p>
    <w:p w14:paraId="7F799630" w14:textId="77777777" w:rsidR="00622062" w:rsidRDefault="00622062" w:rsidP="00CE6C1C">
      <w:pPr>
        <w:pStyle w:val="a6"/>
        <w:numPr>
          <w:ilvl w:val="0"/>
          <w:numId w:val="104"/>
        </w:numPr>
        <w:tabs>
          <w:tab w:val="left" w:pos="-142"/>
        </w:tabs>
        <w:spacing w:before="0" w:after="0"/>
        <w:ind w:left="0" w:firstLine="0"/>
        <w:rPr>
          <w:szCs w:val="24"/>
          <w:lang w:val="en-US"/>
        </w:rPr>
      </w:pPr>
      <w:r w:rsidRPr="003544AB">
        <w:rPr>
          <w:szCs w:val="24"/>
          <w:lang w:val="en-US"/>
        </w:rPr>
        <w:t>Lamb YN. Elotuzumab: A Review in Relapsed and/or Refractory Multiple Myeloma. Drugs. 2018;78(14):1481-1488. doi:10.1007/s40265-018-0969-4</w:t>
      </w:r>
    </w:p>
    <w:p w14:paraId="7683B9C1" w14:textId="77777777" w:rsidR="00622062" w:rsidRDefault="00622062" w:rsidP="00CE6C1C">
      <w:pPr>
        <w:pStyle w:val="a6"/>
        <w:numPr>
          <w:ilvl w:val="0"/>
          <w:numId w:val="104"/>
        </w:numPr>
        <w:tabs>
          <w:tab w:val="left" w:pos="-142"/>
        </w:tabs>
        <w:spacing w:before="0" w:after="0"/>
        <w:ind w:left="0" w:firstLine="0"/>
        <w:rPr>
          <w:szCs w:val="24"/>
          <w:lang w:val="en-US"/>
        </w:rPr>
      </w:pPr>
      <w:r w:rsidRPr="003544AB">
        <w:rPr>
          <w:szCs w:val="24"/>
          <w:lang w:val="en-US"/>
        </w:rPr>
        <w:t>Taniwaki M, Yoshida M, Matsumoto Y, Shimura K, Kuroda J, Kaneko H. Elotuzumab for the Treatment of Relapsed or Refractory Multiple Myeloma, with Special Reference to its Modes of Action and SLAMF7 Signaling. Mediterr J Hematol Infect Dis. 2018;10(1):e2018014. Published 2018 Feb 15. doi:10.4084/MJHID.2018.014</w:t>
      </w:r>
    </w:p>
    <w:p w14:paraId="57155F6C" w14:textId="776D4795" w:rsidR="00622062" w:rsidRDefault="00622062">
      <w:pPr>
        <w:spacing w:before="0" w:after="0" w:line="240" w:lineRule="auto"/>
        <w:jc w:val="left"/>
      </w:pPr>
      <w:r>
        <w:br w:type="page"/>
      </w:r>
    </w:p>
    <w:p w14:paraId="6E1C866E" w14:textId="698DC3FA" w:rsidR="00622062" w:rsidRPr="00D563D9" w:rsidRDefault="00622062" w:rsidP="00D563D9">
      <w:pPr>
        <w:pStyle w:val="1"/>
      </w:pPr>
      <w:bookmarkStart w:id="84" w:name="_Toc53140930"/>
      <w:r w:rsidRPr="003E0025">
        <w:lastRenderedPageBreak/>
        <w:t>Приложение Г</w:t>
      </w:r>
      <w:r>
        <w:t xml:space="preserve">10. </w:t>
      </w:r>
      <w:r w:rsidRPr="00266EEA">
        <w:t>«</w:t>
      </w:r>
      <w:r w:rsidR="00D563D9" w:rsidRPr="00D563D9">
        <w:t>Профилактика, диагностика и лечение тромботических осложнений</w:t>
      </w:r>
      <w:r>
        <w:t>»</w:t>
      </w:r>
      <w:bookmarkEnd w:id="84"/>
    </w:p>
    <w:p w14:paraId="6EE775D8" w14:textId="77777777" w:rsidR="00D563D9" w:rsidRPr="005613CA" w:rsidRDefault="00D563D9" w:rsidP="00D563D9">
      <w:pPr>
        <w:pStyle w:val="a6"/>
        <w:spacing w:before="0" w:after="0"/>
        <w:ind w:left="360"/>
        <w:rPr>
          <w:rFonts w:eastAsia="Times New Roman"/>
          <w:b/>
          <w:i/>
          <w:szCs w:val="24"/>
          <w:lang w:eastAsia="ru-RU"/>
        </w:rPr>
      </w:pPr>
      <w:r w:rsidRPr="005613CA">
        <w:rPr>
          <w:rFonts w:eastAsia="Times New Roman"/>
          <w:b/>
          <w:i/>
          <w:szCs w:val="24"/>
          <w:lang w:eastAsia="ru-RU"/>
        </w:rPr>
        <w:t>Список сокращений</w:t>
      </w:r>
    </w:p>
    <w:p w14:paraId="40A0CA05" w14:textId="77777777" w:rsidR="00D563D9" w:rsidRPr="00D80337" w:rsidRDefault="00D563D9" w:rsidP="00D563D9">
      <w:pPr>
        <w:pStyle w:val="a6"/>
        <w:spacing w:before="0" w:after="0"/>
        <w:ind w:left="360"/>
        <w:rPr>
          <w:szCs w:val="24"/>
        </w:rPr>
      </w:pPr>
      <w:r>
        <w:rPr>
          <w:szCs w:val="24"/>
        </w:rPr>
        <w:t xml:space="preserve">АВТ – </w:t>
      </w:r>
      <w:r w:rsidRPr="00D80337">
        <w:rPr>
          <w:szCs w:val="24"/>
        </w:rPr>
        <w:t xml:space="preserve">абдоминальные венозные тромбозы </w:t>
      </w:r>
    </w:p>
    <w:p w14:paraId="7372F775" w14:textId="77777777" w:rsidR="00D563D9" w:rsidRPr="00D80337" w:rsidRDefault="00D563D9" w:rsidP="00D563D9">
      <w:pPr>
        <w:pStyle w:val="a6"/>
        <w:spacing w:before="0" w:after="0"/>
        <w:ind w:left="360"/>
        <w:rPr>
          <w:szCs w:val="24"/>
        </w:rPr>
      </w:pPr>
      <w:r>
        <w:rPr>
          <w:szCs w:val="24"/>
        </w:rPr>
        <w:t xml:space="preserve">аГУС – </w:t>
      </w:r>
      <w:r w:rsidRPr="00D80337">
        <w:rPr>
          <w:szCs w:val="24"/>
        </w:rPr>
        <w:t xml:space="preserve">атипичный гемолитико-уремический синдром </w:t>
      </w:r>
    </w:p>
    <w:p w14:paraId="1C8C34F3" w14:textId="77777777" w:rsidR="00D563D9" w:rsidRPr="00D80337" w:rsidRDefault="00D563D9" w:rsidP="00D563D9">
      <w:pPr>
        <w:pStyle w:val="a6"/>
        <w:spacing w:before="0" w:after="0"/>
        <w:ind w:left="360"/>
        <w:rPr>
          <w:szCs w:val="24"/>
        </w:rPr>
      </w:pPr>
      <w:r>
        <w:rPr>
          <w:szCs w:val="24"/>
        </w:rPr>
        <w:t xml:space="preserve">АЧТВ – </w:t>
      </w:r>
      <w:r w:rsidRPr="00D80337">
        <w:rPr>
          <w:szCs w:val="24"/>
        </w:rPr>
        <w:t xml:space="preserve">активированное частичное тромбопластиновое время </w:t>
      </w:r>
    </w:p>
    <w:p w14:paraId="49D801E7" w14:textId="77777777" w:rsidR="00D563D9" w:rsidRPr="00D80337" w:rsidRDefault="00D563D9" w:rsidP="00D563D9">
      <w:pPr>
        <w:pStyle w:val="a6"/>
        <w:spacing w:before="0" w:after="0"/>
        <w:ind w:left="360"/>
        <w:rPr>
          <w:szCs w:val="24"/>
        </w:rPr>
      </w:pPr>
      <w:r>
        <w:rPr>
          <w:szCs w:val="24"/>
        </w:rPr>
        <w:t xml:space="preserve">АТ </w:t>
      </w:r>
      <w:r>
        <w:rPr>
          <w:szCs w:val="24"/>
          <w:lang w:val="en-US"/>
        </w:rPr>
        <w:t>III</w:t>
      </w:r>
      <w:r>
        <w:rPr>
          <w:szCs w:val="24"/>
        </w:rPr>
        <w:t xml:space="preserve"> – </w:t>
      </w:r>
      <w:r w:rsidRPr="00D80337">
        <w:rPr>
          <w:szCs w:val="24"/>
        </w:rPr>
        <w:t xml:space="preserve">антитромбин III </w:t>
      </w:r>
    </w:p>
    <w:p w14:paraId="3A453E31" w14:textId="77777777" w:rsidR="00D563D9" w:rsidRPr="00D80337" w:rsidRDefault="00D563D9" w:rsidP="00D563D9">
      <w:pPr>
        <w:pStyle w:val="a6"/>
        <w:spacing w:before="0" w:after="0"/>
        <w:ind w:left="360"/>
        <w:rPr>
          <w:szCs w:val="24"/>
        </w:rPr>
      </w:pPr>
      <w:r>
        <w:rPr>
          <w:szCs w:val="24"/>
        </w:rPr>
        <w:t xml:space="preserve">ВВИГ – </w:t>
      </w:r>
      <w:r w:rsidRPr="00D80337">
        <w:rPr>
          <w:szCs w:val="24"/>
        </w:rPr>
        <w:t xml:space="preserve">внутривенный иммуноглобулин  </w:t>
      </w:r>
    </w:p>
    <w:p w14:paraId="0D6FACDB" w14:textId="77777777" w:rsidR="00D563D9" w:rsidRPr="00D80337" w:rsidRDefault="00D563D9" w:rsidP="00D563D9">
      <w:pPr>
        <w:pStyle w:val="a6"/>
        <w:spacing w:before="0" w:after="0"/>
        <w:ind w:left="360"/>
        <w:rPr>
          <w:szCs w:val="24"/>
        </w:rPr>
      </w:pPr>
      <w:r>
        <w:rPr>
          <w:szCs w:val="24"/>
        </w:rPr>
        <w:t>ВТЭО – венозные тромбоэмболические осложнения</w:t>
      </w:r>
    </w:p>
    <w:p w14:paraId="1046F2E0" w14:textId="77777777" w:rsidR="00D563D9" w:rsidRPr="00D80337" w:rsidRDefault="00D563D9" w:rsidP="00D563D9">
      <w:pPr>
        <w:pStyle w:val="a6"/>
        <w:spacing w:before="0" w:after="0"/>
        <w:ind w:left="360"/>
        <w:rPr>
          <w:rFonts w:eastAsia="Times New Roman"/>
          <w:szCs w:val="24"/>
          <w:lang w:eastAsia="ru-RU"/>
        </w:rPr>
      </w:pPr>
      <w:r>
        <w:rPr>
          <w:rFonts w:eastAsia="Times New Roman"/>
          <w:szCs w:val="24"/>
          <w:lang w:eastAsia="ru-RU"/>
        </w:rPr>
        <w:t xml:space="preserve">ГИТ – </w:t>
      </w:r>
      <w:r w:rsidRPr="00D80337">
        <w:rPr>
          <w:rFonts w:eastAsia="Times New Roman"/>
          <w:szCs w:val="24"/>
          <w:lang w:eastAsia="ru-RU"/>
        </w:rPr>
        <w:t xml:space="preserve">гепарин-индуцированная тромбоцитопения  </w:t>
      </w:r>
    </w:p>
    <w:p w14:paraId="1212D49C" w14:textId="77777777" w:rsidR="00D563D9" w:rsidRPr="00D80337" w:rsidRDefault="00D563D9" w:rsidP="00D563D9">
      <w:pPr>
        <w:pStyle w:val="a6"/>
        <w:spacing w:before="0" w:after="0"/>
        <w:ind w:left="360"/>
        <w:rPr>
          <w:szCs w:val="24"/>
        </w:rPr>
      </w:pPr>
      <w:r>
        <w:rPr>
          <w:szCs w:val="24"/>
        </w:rPr>
        <w:t xml:space="preserve">ИТП – </w:t>
      </w:r>
      <w:r w:rsidRPr="00D80337">
        <w:rPr>
          <w:szCs w:val="24"/>
        </w:rPr>
        <w:t xml:space="preserve">иммунная тромбоцитопения </w:t>
      </w:r>
    </w:p>
    <w:p w14:paraId="77731273" w14:textId="77777777" w:rsidR="00D563D9" w:rsidRPr="00D80337" w:rsidRDefault="00D563D9" w:rsidP="00D563D9">
      <w:pPr>
        <w:pStyle w:val="a6"/>
        <w:spacing w:before="0" w:after="0"/>
        <w:ind w:left="360"/>
        <w:rPr>
          <w:szCs w:val="24"/>
        </w:rPr>
      </w:pPr>
      <w:r>
        <w:rPr>
          <w:szCs w:val="24"/>
        </w:rPr>
        <w:t xml:space="preserve">ИМТ – </w:t>
      </w:r>
      <w:r w:rsidRPr="00D80337">
        <w:rPr>
          <w:szCs w:val="24"/>
        </w:rPr>
        <w:t xml:space="preserve">индекс массы тела  </w:t>
      </w:r>
    </w:p>
    <w:p w14:paraId="1D792106" w14:textId="77777777" w:rsidR="00D563D9" w:rsidRPr="00D80337" w:rsidRDefault="00D563D9" w:rsidP="00D563D9">
      <w:pPr>
        <w:pStyle w:val="a6"/>
        <w:spacing w:before="0" w:after="0"/>
        <w:ind w:left="360"/>
        <w:rPr>
          <w:szCs w:val="24"/>
        </w:rPr>
      </w:pPr>
      <w:r>
        <w:rPr>
          <w:szCs w:val="24"/>
        </w:rPr>
        <w:t xml:space="preserve">КТ – </w:t>
      </w:r>
      <w:r w:rsidRPr="00D80337">
        <w:rPr>
          <w:szCs w:val="24"/>
        </w:rPr>
        <w:t xml:space="preserve">компьютерная томография  </w:t>
      </w:r>
    </w:p>
    <w:p w14:paraId="24025FAE" w14:textId="77777777" w:rsidR="00D563D9" w:rsidRPr="00D80337" w:rsidRDefault="00D563D9" w:rsidP="00D563D9">
      <w:pPr>
        <w:pStyle w:val="a6"/>
        <w:spacing w:before="0" w:after="0"/>
        <w:ind w:left="360"/>
        <w:rPr>
          <w:szCs w:val="24"/>
        </w:rPr>
      </w:pPr>
      <w:r>
        <w:rPr>
          <w:szCs w:val="24"/>
        </w:rPr>
        <w:t xml:space="preserve">МРТ – </w:t>
      </w:r>
      <w:r w:rsidRPr="00D80337">
        <w:rPr>
          <w:szCs w:val="24"/>
        </w:rPr>
        <w:t xml:space="preserve">магнитно-резонансная томография </w:t>
      </w:r>
    </w:p>
    <w:p w14:paraId="0A1D5B4C" w14:textId="77777777" w:rsidR="00D563D9" w:rsidRPr="00872B17" w:rsidRDefault="00D563D9" w:rsidP="00D563D9">
      <w:pPr>
        <w:pStyle w:val="a6"/>
        <w:spacing w:before="0" w:after="0"/>
        <w:ind w:left="360"/>
        <w:rPr>
          <w:szCs w:val="24"/>
        </w:rPr>
      </w:pPr>
      <w:r>
        <w:rPr>
          <w:szCs w:val="24"/>
        </w:rPr>
        <w:t>МНО –</w:t>
      </w:r>
      <w:r w:rsidRPr="00872B17">
        <w:rPr>
          <w:szCs w:val="24"/>
        </w:rPr>
        <w:t xml:space="preserve">международное нормализованное отношение </w:t>
      </w:r>
    </w:p>
    <w:p w14:paraId="0B2D8C5F" w14:textId="77777777" w:rsidR="00D563D9" w:rsidRPr="00872B17" w:rsidRDefault="00D563D9" w:rsidP="00D563D9">
      <w:pPr>
        <w:pStyle w:val="a6"/>
        <w:spacing w:before="0" w:after="0"/>
        <w:ind w:left="360"/>
        <w:rPr>
          <w:szCs w:val="24"/>
        </w:rPr>
      </w:pPr>
      <w:r>
        <w:rPr>
          <w:szCs w:val="24"/>
        </w:rPr>
        <w:t xml:space="preserve">ММ – </w:t>
      </w:r>
      <w:r w:rsidRPr="00872B17">
        <w:rPr>
          <w:szCs w:val="24"/>
        </w:rPr>
        <w:t xml:space="preserve">множественная миелома </w:t>
      </w:r>
    </w:p>
    <w:p w14:paraId="6D6ECBAF" w14:textId="77777777" w:rsidR="00D563D9" w:rsidRPr="00872B17" w:rsidRDefault="00D563D9" w:rsidP="00D563D9">
      <w:pPr>
        <w:pStyle w:val="a6"/>
        <w:spacing w:before="0" w:after="0"/>
        <w:ind w:left="360"/>
        <w:rPr>
          <w:szCs w:val="24"/>
        </w:rPr>
      </w:pPr>
      <w:r>
        <w:rPr>
          <w:szCs w:val="24"/>
        </w:rPr>
        <w:t xml:space="preserve">НФГ – </w:t>
      </w:r>
      <w:r w:rsidRPr="00872B17">
        <w:rPr>
          <w:szCs w:val="24"/>
        </w:rPr>
        <w:t xml:space="preserve">нефракционированный гепарин </w:t>
      </w:r>
    </w:p>
    <w:p w14:paraId="4E88FB19" w14:textId="77777777" w:rsidR="00D563D9" w:rsidRPr="00872B17" w:rsidRDefault="00D563D9" w:rsidP="00D563D9">
      <w:pPr>
        <w:pStyle w:val="a6"/>
        <w:spacing w:before="0" w:after="0"/>
        <w:ind w:left="360"/>
        <w:rPr>
          <w:szCs w:val="24"/>
        </w:rPr>
      </w:pPr>
      <w:r>
        <w:rPr>
          <w:szCs w:val="24"/>
        </w:rPr>
        <w:t xml:space="preserve">НХЛ – </w:t>
      </w:r>
      <w:r w:rsidRPr="00872B17">
        <w:rPr>
          <w:szCs w:val="24"/>
        </w:rPr>
        <w:t xml:space="preserve">неходжкинская лимфома </w:t>
      </w:r>
    </w:p>
    <w:p w14:paraId="7815D7F4" w14:textId="77777777" w:rsidR="00D563D9" w:rsidRPr="00872B17" w:rsidRDefault="00D563D9" w:rsidP="00D563D9">
      <w:pPr>
        <w:pStyle w:val="a6"/>
        <w:spacing w:before="0" w:after="0"/>
        <w:ind w:left="360"/>
        <w:rPr>
          <w:szCs w:val="24"/>
        </w:rPr>
      </w:pPr>
      <w:r>
        <w:rPr>
          <w:szCs w:val="24"/>
        </w:rPr>
        <w:t xml:space="preserve">НМГ – </w:t>
      </w:r>
      <w:r w:rsidRPr="00872B17">
        <w:rPr>
          <w:szCs w:val="24"/>
        </w:rPr>
        <w:t xml:space="preserve">низкомолекулярные гепарины </w:t>
      </w:r>
    </w:p>
    <w:p w14:paraId="4C198EAD" w14:textId="77777777" w:rsidR="00D563D9" w:rsidRPr="00872B17" w:rsidRDefault="00D563D9" w:rsidP="00D563D9">
      <w:pPr>
        <w:pStyle w:val="a6"/>
        <w:spacing w:before="0" w:after="0"/>
        <w:ind w:left="360"/>
        <w:rPr>
          <w:rFonts w:eastAsia="Times New Roman"/>
          <w:szCs w:val="24"/>
          <w:lang w:eastAsia="ru-RU"/>
        </w:rPr>
      </w:pPr>
      <w:r w:rsidRPr="00D80337">
        <w:rPr>
          <w:rFonts w:eastAsia="Times New Roman"/>
          <w:szCs w:val="24"/>
          <w:lang w:eastAsia="ru-RU"/>
        </w:rPr>
        <w:t>п/к</w:t>
      </w:r>
      <w:r>
        <w:rPr>
          <w:rFonts w:eastAsia="Times New Roman"/>
          <w:szCs w:val="24"/>
          <w:lang w:eastAsia="ru-RU"/>
        </w:rPr>
        <w:t xml:space="preserve"> – </w:t>
      </w:r>
      <w:r w:rsidRPr="00872B17">
        <w:rPr>
          <w:rFonts w:eastAsia="Times New Roman"/>
          <w:szCs w:val="24"/>
          <w:lang w:eastAsia="ru-RU"/>
        </w:rPr>
        <w:t xml:space="preserve">подкожно </w:t>
      </w:r>
    </w:p>
    <w:p w14:paraId="0B836335" w14:textId="77777777" w:rsidR="00D563D9" w:rsidRPr="00872B17" w:rsidRDefault="00D563D9" w:rsidP="00D563D9">
      <w:pPr>
        <w:pStyle w:val="a6"/>
        <w:spacing w:before="0" w:after="0"/>
        <w:ind w:left="360"/>
        <w:rPr>
          <w:szCs w:val="24"/>
        </w:rPr>
      </w:pPr>
      <w:r>
        <w:rPr>
          <w:szCs w:val="24"/>
        </w:rPr>
        <w:t xml:space="preserve">ПЭТ – </w:t>
      </w:r>
      <w:r w:rsidRPr="00872B17">
        <w:rPr>
          <w:szCs w:val="24"/>
        </w:rPr>
        <w:t xml:space="preserve">позитронно-эмиссионная томография </w:t>
      </w:r>
    </w:p>
    <w:p w14:paraId="4A81B25C" w14:textId="77777777" w:rsidR="00D563D9" w:rsidRPr="00872B17" w:rsidRDefault="00D563D9" w:rsidP="00D563D9">
      <w:pPr>
        <w:pStyle w:val="a6"/>
        <w:spacing w:before="0" w:after="0"/>
        <w:ind w:left="360"/>
        <w:rPr>
          <w:szCs w:val="24"/>
        </w:rPr>
      </w:pPr>
      <w:r>
        <w:rPr>
          <w:szCs w:val="24"/>
        </w:rPr>
        <w:t xml:space="preserve">СЗП – </w:t>
      </w:r>
      <w:r w:rsidRPr="00872B17">
        <w:rPr>
          <w:szCs w:val="24"/>
        </w:rPr>
        <w:t xml:space="preserve">свежезамороженная плазма  </w:t>
      </w:r>
    </w:p>
    <w:p w14:paraId="6CA43F8C" w14:textId="77777777" w:rsidR="00D563D9" w:rsidRPr="00872B17" w:rsidRDefault="00D563D9" w:rsidP="00D563D9">
      <w:pPr>
        <w:pStyle w:val="a6"/>
        <w:spacing w:before="0" w:after="0"/>
        <w:ind w:left="360"/>
        <w:rPr>
          <w:szCs w:val="24"/>
        </w:rPr>
      </w:pPr>
      <w:r>
        <w:rPr>
          <w:szCs w:val="24"/>
        </w:rPr>
        <w:t xml:space="preserve">ДВС-синдром – </w:t>
      </w:r>
      <w:r w:rsidRPr="00872B17">
        <w:rPr>
          <w:szCs w:val="24"/>
        </w:rPr>
        <w:t>синдром диссеминированного внутрисосудистого свертывания</w:t>
      </w:r>
    </w:p>
    <w:p w14:paraId="7426CCAD" w14:textId="77777777" w:rsidR="00D563D9" w:rsidRPr="00872B17" w:rsidRDefault="00D563D9" w:rsidP="00D563D9">
      <w:pPr>
        <w:pStyle w:val="a6"/>
        <w:spacing w:before="0" w:after="0"/>
        <w:ind w:left="360"/>
        <w:rPr>
          <w:szCs w:val="24"/>
        </w:rPr>
      </w:pPr>
      <w:r>
        <w:rPr>
          <w:szCs w:val="24"/>
        </w:rPr>
        <w:t xml:space="preserve">ТВ – </w:t>
      </w:r>
      <w:r w:rsidRPr="00872B17">
        <w:rPr>
          <w:szCs w:val="24"/>
        </w:rPr>
        <w:t>тромбиновое время</w:t>
      </w:r>
    </w:p>
    <w:p w14:paraId="0F86FB91" w14:textId="77777777" w:rsidR="00D563D9" w:rsidRPr="00872B17" w:rsidRDefault="00D563D9" w:rsidP="00D563D9">
      <w:pPr>
        <w:pStyle w:val="a6"/>
        <w:spacing w:before="0" w:after="0"/>
        <w:ind w:left="360"/>
        <w:rPr>
          <w:szCs w:val="24"/>
        </w:rPr>
      </w:pPr>
      <w:r>
        <w:rPr>
          <w:szCs w:val="24"/>
        </w:rPr>
        <w:t xml:space="preserve">ТМА – </w:t>
      </w:r>
      <w:r w:rsidRPr="00872B17">
        <w:rPr>
          <w:szCs w:val="24"/>
        </w:rPr>
        <w:t xml:space="preserve">тромботическая микроангиопатия </w:t>
      </w:r>
    </w:p>
    <w:p w14:paraId="486DA0BF" w14:textId="77777777" w:rsidR="00D563D9" w:rsidRPr="00872B17" w:rsidRDefault="00D563D9" w:rsidP="00D563D9">
      <w:pPr>
        <w:pStyle w:val="a6"/>
        <w:spacing w:before="0" w:after="0"/>
        <w:ind w:left="360"/>
        <w:rPr>
          <w:szCs w:val="24"/>
        </w:rPr>
      </w:pPr>
      <w:r>
        <w:rPr>
          <w:szCs w:val="24"/>
        </w:rPr>
        <w:t xml:space="preserve">ТТП – </w:t>
      </w:r>
      <w:r w:rsidRPr="00872B17">
        <w:rPr>
          <w:szCs w:val="24"/>
        </w:rPr>
        <w:t xml:space="preserve">тромботическая тромбоцитопеническая пурпура </w:t>
      </w:r>
    </w:p>
    <w:p w14:paraId="30BCACA2" w14:textId="77777777" w:rsidR="00D563D9" w:rsidRPr="00872B17" w:rsidRDefault="00D563D9" w:rsidP="00D563D9">
      <w:pPr>
        <w:pStyle w:val="a6"/>
        <w:spacing w:before="0" w:after="0"/>
        <w:ind w:left="360"/>
        <w:rPr>
          <w:szCs w:val="24"/>
        </w:rPr>
      </w:pPr>
      <w:r>
        <w:rPr>
          <w:szCs w:val="24"/>
        </w:rPr>
        <w:t xml:space="preserve">ТЭЛА – </w:t>
      </w:r>
      <w:r w:rsidRPr="00872B17">
        <w:rPr>
          <w:szCs w:val="24"/>
        </w:rPr>
        <w:t xml:space="preserve">тромбоэмболия легочной артерии  </w:t>
      </w:r>
    </w:p>
    <w:p w14:paraId="5137963F" w14:textId="77777777" w:rsidR="00D563D9" w:rsidRPr="00872B17" w:rsidRDefault="00D563D9" w:rsidP="00D563D9">
      <w:pPr>
        <w:pStyle w:val="a6"/>
        <w:spacing w:before="0" w:after="0"/>
        <w:ind w:left="360"/>
        <w:rPr>
          <w:szCs w:val="24"/>
        </w:rPr>
      </w:pPr>
      <w:r>
        <w:rPr>
          <w:szCs w:val="24"/>
        </w:rPr>
        <w:t xml:space="preserve">УЗДГ – </w:t>
      </w:r>
      <w:r w:rsidRPr="00872B17">
        <w:rPr>
          <w:szCs w:val="24"/>
        </w:rPr>
        <w:t xml:space="preserve">ультразвуковая доплерография </w:t>
      </w:r>
    </w:p>
    <w:p w14:paraId="5C8BCF18" w14:textId="77777777" w:rsidR="00D563D9" w:rsidRPr="00872B17" w:rsidRDefault="00D563D9" w:rsidP="00D563D9">
      <w:pPr>
        <w:pStyle w:val="a6"/>
        <w:spacing w:before="0" w:after="0"/>
        <w:ind w:left="360"/>
        <w:rPr>
          <w:szCs w:val="24"/>
        </w:rPr>
      </w:pPr>
      <w:r>
        <w:rPr>
          <w:szCs w:val="24"/>
        </w:rPr>
        <w:t xml:space="preserve">УЗИ – </w:t>
      </w:r>
      <w:r w:rsidRPr="00872B17">
        <w:rPr>
          <w:szCs w:val="24"/>
        </w:rPr>
        <w:t xml:space="preserve">ультразвуковое исследование  </w:t>
      </w:r>
    </w:p>
    <w:p w14:paraId="34EDA19F" w14:textId="77777777" w:rsidR="00D563D9" w:rsidRPr="003469F0" w:rsidRDefault="00D563D9" w:rsidP="00D563D9">
      <w:pPr>
        <w:pStyle w:val="a6"/>
        <w:spacing w:before="0" w:after="0"/>
        <w:ind w:left="360"/>
        <w:rPr>
          <w:szCs w:val="24"/>
        </w:rPr>
      </w:pPr>
      <w:r>
        <w:rPr>
          <w:szCs w:val="24"/>
        </w:rPr>
        <w:t xml:space="preserve">ФЛ – </w:t>
      </w:r>
      <w:r w:rsidRPr="003469F0">
        <w:rPr>
          <w:szCs w:val="24"/>
        </w:rPr>
        <w:t xml:space="preserve">фолликулярная лимфома </w:t>
      </w:r>
    </w:p>
    <w:p w14:paraId="1B5E1878" w14:textId="77777777" w:rsidR="00D563D9" w:rsidRPr="003469F0" w:rsidRDefault="00D563D9" w:rsidP="00D563D9">
      <w:pPr>
        <w:pStyle w:val="a6"/>
        <w:spacing w:before="0" w:after="0"/>
        <w:ind w:left="360"/>
        <w:rPr>
          <w:szCs w:val="24"/>
        </w:rPr>
      </w:pPr>
      <w:r>
        <w:rPr>
          <w:szCs w:val="24"/>
        </w:rPr>
        <w:t xml:space="preserve">ХТ – </w:t>
      </w:r>
      <w:r w:rsidRPr="003469F0">
        <w:rPr>
          <w:szCs w:val="24"/>
        </w:rPr>
        <w:t>химиотерапия</w:t>
      </w:r>
    </w:p>
    <w:p w14:paraId="03DD86EB" w14:textId="77777777" w:rsidR="00D563D9" w:rsidRPr="003469F0" w:rsidRDefault="00D563D9" w:rsidP="00D563D9">
      <w:pPr>
        <w:pStyle w:val="a6"/>
        <w:spacing w:before="0" w:after="0"/>
        <w:ind w:left="360"/>
        <w:rPr>
          <w:szCs w:val="24"/>
        </w:rPr>
      </w:pPr>
      <w:r>
        <w:rPr>
          <w:szCs w:val="24"/>
        </w:rPr>
        <w:t xml:space="preserve">ХБП – </w:t>
      </w:r>
      <w:r w:rsidRPr="003469F0">
        <w:rPr>
          <w:szCs w:val="24"/>
        </w:rPr>
        <w:t xml:space="preserve">хроническая болезнь почек </w:t>
      </w:r>
    </w:p>
    <w:p w14:paraId="648D983F" w14:textId="77777777" w:rsidR="00D563D9" w:rsidRPr="0042005C" w:rsidRDefault="00D563D9" w:rsidP="00D563D9">
      <w:pPr>
        <w:pStyle w:val="a6"/>
        <w:spacing w:before="0" w:after="0"/>
        <w:ind w:left="360"/>
        <w:rPr>
          <w:szCs w:val="24"/>
        </w:rPr>
      </w:pPr>
      <w:r>
        <w:rPr>
          <w:szCs w:val="24"/>
        </w:rPr>
        <w:t xml:space="preserve">ЦВК – </w:t>
      </w:r>
      <w:r w:rsidRPr="0042005C">
        <w:rPr>
          <w:szCs w:val="24"/>
        </w:rPr>
        <w:t xml:space="preserve">центральный венозный катетер </w:t>
      </w:r>
    </w:p>
    <w:p w14:paraId="27168F8A" w14:textId="77777777" w:rsidR="00D563D9" w:rsidRDefault="00D563D9" w:rsidP="00D563D9">
      <w:pPr>
        <w:pStyle w:val="a6"/>
        <w:spacing w:before="0" w:after="0"/>
        <w:ind w:left="360"/>
        <w:rPr>
          <w:szCs w:val="24"/>
        </w:rPr>
      </w:pPr>
      <w:r>
        <w:rPr>
          <w:szCs w:val="24"/>
        </w:rPr>
        <w:lastRenderedPageBreak/>
        <w:t xml:space="preserve">ЦНС – </w:t>
      </w:r>
      <w:r w:rsidRPr="0042005C">
        <w:rPr>
          <w:szCs w:val="24"/>
        </w:rPr>
        <w:t xml:space="preserve">центральная нервная система </w:t>
      </w:r>
    </w:p>
    <w:p w14:paraId="278D7521" w14:textId="77777777" w:rsidR="00D563D9" w:rsidRPr="001F2553" w:rsidRDefault="00D563D9" w:rsidP="00D563D9">
      <w:pPr>
        <w:pStyle w:val="a6"/>
        <w:spacing w:before="0" w:after="0"/>
        <w:ind w:left="360"/>
        <w:rPr>
          <w:iCs/>
          <w:szCs w:val="24"/>
        </w:rPr>
      </w:pPr>
      <w:r w:rsidRPr="001B510F">
        <w:rPr>
          <w:iCs/>
          <w:szCs w:val="24"/>
        </w:rPr>
        <w:t>Э</w:t>
      </w:r>
      <w:r>
        <w:rPr>
          <w:iCs/>
          <w:szCs w:val="24"/>
        </w:rPr>
        <w:t>ГДС – э</w:t>
      </w:r>
      <w:r w:rsidRPr="001F2553">
        <w:rPr>
          <w:iCs/>
          <w:szCs w:val="24"/>
        </w:rPr>
        <w:t>зофагогастрод</w:t>
      </w:r>
      <w:r>
        <w:rPr>
          <w:iCs/>
          <w:szCs w:val="24"/>
        </w:rPr>
        <w:t>уоденоскопия</w:t>
      </w:r>
    </w:p>
    <w:p w14:paraId="78D33E37" w14:textId="77777777" w:rsidR="00D563D9" w:rsidRPr="0042005C" w:rsidRDefault="00D563D9" w:rsidP="00D563D9">
      <w:pPr>
        <w:pStyle w:val="a6"/>
        <w:spacing w:before="0" w:after="0"/>
        <w:ind w:left="360"/>
        <w:rPr>
          <w:szCs w:val="24"/>
        </w:rPr>
      </w:pPr>
      <w:r>
        <w:rPr>
          <w:szCs w:val="24"/>
        </w:rPr>
        <w:t xml:space="preserve">ЭТ – </w:t>
      </w:r>
      <w:r w:rsidRPr="0042005C">
        <w:rPr>
          <w:szCs w:val="24"/>
        </w:rPr>
        <w:t>эссенциальная тромбоцитемия</w:t>
      </w:r>
    </w:p>
    <w:p w14:paraId="5B06ABE8" w14:textId="5A1E38B8" w:rsidR="00D563D9" w:rsidRPr="00FD15FE" w:rsidRDefault="00D563D9" w:rsidP="00FD15FE">
      <w:pPr>
        <w:pStyle w:val="a6"/>
        <w:numPr>
          <w:ilvl w:val="6"/>
          <w:numId w:val="13"/>
        </w:numPr>
        <w:ind w:left="284" w:hanging="284"/>
        <w:rPr>
          <w:b/>
          <w:lang w:val="x-none" w:eastAsia="ru-RU"/>
        </w:rPr>
      </w:pPr>
      <w:r w:rsidRPr="00FD15FE">
        <w:rPr>
          <w:b/>
          <w:lang w:eastAsia="ru-RU"/>
        </w:rPr>
        <w:t>Общие сведения о тромботических осложнениях.</w:t>
      </w:r>
    </w:p>
    <w:p w14:paraId="05F12413" w14:textId="2A814B81" w:rsidR="00D563D9" w:rsidRDefault="00D563D9" w:rsidP="00D563D9">
      <w:pPr>
        <w:spacing w:before="0" w:after="0"/>
        <w:ind w:firstLine="567"/>
        <w:rPr>
          <w:szCs w:val="24"/>
          <w:lang w:eastAsia="ru-RU"/>
        </w:rPr>
      </w:pPr>
      <w:r>
        <w:rPr>
          <w:szCs w:val="24"/>
          <w:lang w:eastAsia="ru-RU"/>
        </w:rPr>
        <w:t>При гематологических заболеваниях как первично, так и в процессе их лечения возникают тромботические осложнения, требующие обязат</w:t>
      </w:r>
      <w:r w:rsidR="004569A5">
        <w:rPr>
          <w:szCs w:val="24"/>
          <w:lang w:eastAsia="ru-RU"/>
        </w:rPr>
        <w:t xml:space="preserve">ельной профилактики и терапии. </w:t>
      </w:r>
      <w:r>
        <w:rPr>
          <w:szCs w:val="24"/>
          <w:lang w:eastAsia="ru-RU"/>
        </w:rPr>
        <w:t xml:space="preserve">Частота тромботических нарушений при опухолях системы крови различна. </w:t>
      </w:r>
    </w:p>
    <w:p w14:paraId="0F01B0B7" w14:textId="77777777" w:rsidR="00D563D9" w:rsidRDefault="00D563D9" w:rsidP="00D563D9">
      <w:pPr>
        <w:spacing w:before="0" w:after="0"/>
        <w:ind w:firstLine="567"/>
        <w:rPr>
          <w:rFonts w:eastAsia="Times New Roman"/>
          <w:szCs w:val="24"/>
          <w:lang w:eastAsia="ru-RU"/>
        </w:rPr>
      </w:pPr>
      <w:r>
        <w:rPr>
          <w:rFonts w:eastAsia="Times New Roman"/>
          <w:szCs w:val="24"/>
          <w:lang w:eastAsia="ru-RU"/>
        </w:rPr>
        <w:t>Причинами тромбозов у больных онкогематологическими заболеваниями могут быть:</w:t>
      </w:r>
    </w:p>
    <w:p w14:paraId="4EE51EB7" w14:textId="7A69254B" w:rsidR="00D563D9" w:rsidRDefault="00D563D9" w:rsidP="00D563D9">
      <w:pPr>
        <w:pStyle w:val="Numlist"/>
        <w:spacing w:line="360" w:lineRule="auto"/>
        <w:ind w:firstLine="0"/>
        <w:jc w:val="both"/>
      </w:pPr>
      <w:r>
        <w:t xml:space="preserve">1) механические факторы (сдавление опухолью кровеносного сосуда, центральный или </w:t>
      </w:r>
      <w:r w:rsidRPr="004C0C25">
        <w:t>периферический венозные катетеры, нарушение целостности эндотелия некоторыми химио</w:t>
      </w:r>
      <w:r w:rsidR="0036326F" w:rsidRPr="004C0C25">
        <w:t xml:space="preserve">терапевтическими </w:t>
      </w:r>
      <w:r w:rsidRPr="004C0C25">
        <w:t>препаратами и др.);</w:t>
      </w:r>
    </w:p>
    <w:p w14:paraId="46D84233" w14:textId="77777777" w:rsidR="00D563D9" w:rsidRDefault="00D563D9" w:rsidP="00D563D9">
      <w:pPr>
        <w:pStyle w:val="Numlist"/>
        <w:spacing w:line="360" w:lineRule="auto"/>
        <w:ind w:firstLine="0"/>
        <w:jc w:val="both"/>
      </w:pPr>
      <w:r>
        <w:t>2) коагулогические</w:t>
      </w:r>
      <w:r w:rsidRPr="00A6492E">
        <w:t xml:space="preserve"> </w:t>
      </w:r>
      <w:r>
        <w:t>факторы (повышение или снижение активности факторов свертывания крови, повышение агрегационных свойств тромбоцитов и гипертромбоцитоз);</w:t>
      </w:r>
    </w:p>
    <w:p w14:paraId="717071B2" w14:textId="77777777" w:rsidR="00D563D9" w:rsidRDefault="00D563D9" w:rsidP="00D563D9">
      <w:pPr>
        <w:pStyle w:val="Numlist"/>
        <w:spacing w:line="360" w:lineRule="auto"/>
        <w:ind w:firstLine="0"/>
        <w:jc w:val="both"/>
      </w:pPr>
      <w:r>
        <w:t>3) реологические</w:t>
      </w:r>
      <w:r w:rsidRPr="00A6492E">
        <w:t xml:space="preserve"> </w:t>
      </w:r>
      <w:r>
        <w:t xml:space="preserve">факторы (в том числе за счет гиперлейкоцитоза, эритроцитоза, гипертромбоцитоза); </w:t>
      </w:r>
    </w:p>
    <w:p w14:paraId="01C6AB56" w14:textId="77777777" w:rsidR="00D563D9" w:rsidRDefault="00D563D9" w:rsidP="00D563D9">
      <w:pPr>
        <w:pStyle w:val="Numlist"/>
        <w:spacing w:line="360" w:lineRule="auto"/>
        <w:ind w:firstLine="0"/>
        <w:jc w:val="both"/>
      </w:pPr>
      <w:r>
        <w:t>4) химиолучевая терапия.</w:t>
      </w:r>
    </w:p>
    <w:p w14:paraId="3DA7A47C" w14:textId="77777777" w:rsidR="00D563D9" w:rsidRDefault="00D563D9" w:rsidP="00D563D9">
      <w:pPr>
        <w:spacing w:before="0" w:after="0"/>
        <w:ind w:firstLine="567"/>
        <w:rPr>
          <w:rFonts w:eastAsia="Times New Roman"/>
          <w:szCs w:val="24"/>
          <w:lang w:eastAsia="ru-RU"/>
        </w:rPr>
      </w:pPr>
      <w:r>
        <w:rPr>
          <w:rFonts w:eastAsia="Times New Roman"/>
          <w:szCs w:val="24"/>
          <w:lang w:eastAsia="ru-RU"/>
        </w:rPr>
        <w:t>Эти факторы очень часто сочетаются друг с другом.</w:t>
      </w:r>
    </w:p>
    <w:p w14:paraId="2DE72DC6" w14:textId="7D66340E" w:rsidR="00D563D9" w:rsidRDefault="00D563D9" w:rsidP="00D563D9">
      <w:pPr>
        <w:spacing w:before="0" w:after="0"/>
        <w:ind w:firstLine="567"/>
        <w:rPr>
          <w:szCs w:val="24"/>
        </w:rPr>
      </w:pPr>
      <w:r>
        <w:rPr>
          <w:szCs w:val="24"/>
        </w:rPr>
        <w:t xml:space="preserve">К заболеваниям, при которых наиболее часто возникают тромбозы, относятся миелопролиферативные заболевания, </w:t>
      </w:r>
      <w:r w:rsidR="0036326F" w:rsidRPr="004C0C25">
        <w:rPr>
          <w:szCs w:val="24"/>
        </w:rPr>
        <w:t xml:space="preserve">множественная </w:t>
      </w:r>
      <w:r w:rsidRPr="004C0C25">
        <w:rPr>
          <w:szCs w:val="24"/>
        </w:rPr>
        <w:t>миелома</w:t>
      </w:r>
      <w:r>
        <w:rPr>
          <w:szCs w:val="24"/>
        </w:rPr>
        <w:t xml:space="preserve"> (ММ), лимфопролиферативные заболевания, тромботическая микроангиопатия (ТМА), в том числе атипичный гемолитико-уремический синдром (аГУС), тромботическая тромбоцитопеническая пурпура (ТТП). </w:t>
      </w:r>
    </w:p>
    <w:p w14:paraId="28B0067F" w14:textId="18D3D302" w:rsidR="00D563D9" w:rsidRPr="00FD15FE" w:rsidRDefault="00D563D9" w:rsidP="00FD15FE">
      <w:pPr>
        <w:pStyle w:val="a6"/>
        <w:numPr>
          <w:ilvl w:val="6"/>
          <w:numId w:val="13"/>
        </w:numPr>
        <w:ind w:left="284" w:hanging="284"/>
        <w:rPr>
          <w:b/>
          <w:lang w:eastAsia="ru-RU"/>
        </w:rPr>
      </w:pPr>
      <w:r w:rsidRPr="00FD15FE">
        <w:rPr>
          <w:b/>
          <w:lang w:eastAsia="ru-RU"/>
        </w:rPr>
        <w:t>Клинические проявления тромботических осложнений.</w:t>
      </w:r>
    </w:p>
    <w:p w14:paraId="03F5F1DC" w14:textId="77777777" w:rsidR="00D563D9" w:rsidRDefault="00D563D9" w:rsidP="00D563D9">
      <w:pPr>
        <w:spacing w:before="0" w:after="0"/>
        <w:ind w:firstLine="709"/>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0D4C2F7C" w14:textId="77777777" w:rsidR="00D563D9" w:rsidRDefault="00D563D9" w:rsidP="00D563D9">
      <w:pPr>
        <w:spacing w:before="0" w:after="0"/>
        <w:ind w:firstLine="709"/>
        <w:rPr>
          <w:rFonts w:eastAsia="Times New Roman"/>
          <w:szCs w:val="24"/>
          <w:lang w:eastAsia="ru-RU"/>
        </w:rPr>
      </w:pPr>
      <w:r>
        <w:rPr>
          <w:rFonts w:eastAsia="Times New Roman"/>
          <w:szCs w:val="24"/>
          <w:lang w:eastAsia="ru-RU"/>
        </w:rPr>
        <w:t xml:space="preserve">Для тромбозов характерны следующие признаки: </w:t>
      </w:r>
    </w:p>
    <w:p w14:paraId="3EC6621E" w14:textId="77777777" w:rsidR="00D563D9" w:rsidRDefault="00D563D9" w:rsidP="00CE6C1C">
      <w:pPr>
        <w:numPr>
          <w:ilvl w:val="0"/>
          <w:numId w:val="112"/>
        </w:numPr>
        <w:spacing w:before="0" w:after="0"/>
        <w:rPr>
          <w:rFonts w:eastAsia="Times New Roman"/>
          <w:szCs w:val="24"/>
          <w:lang w:eastAsia="ru-RU"/>
        </w:rPr>
      </w:pPr>
      <w:r>
        <w:rPr>
          <w:rFonts w:eastAsia="Times New Roman"/>
          <w:szCs w:val="24"/>
          <w:lang w:eastAsia="ru-RU"/>
        </w:rPr>
        <w:t>отек на месте тромбоза (венозный тромбоз);</w:t>
      </w:r>
    </w:p>
    <w:p w14:paraId="5BAEE9F8" w14:textId="77777777" w:rsidR="00D563D9" w:rsidRDefault="00D563D9" w:rsidP="00CE6C1C">
      <w:pPr>
        <w:numPr>
          <w:ilvl w:val="0"/>
          <w:numId w:val="112"/>
        </w:numPr>
        <w:spacing w:before="0" w:after="0"/>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6052BD76" w14:textId="77777777" w:rsidR="00D563D9" w:rsidRDefault="00D563D9" w:rsidP="00CE6C1C">
      <w:pPr>
        <w:numPr>
          <w:ilvl w:val="0"/>
          <w:numId w:val="112"/>
        </w:numPr>
        <w:spacing w:before="0" w:after="0"/>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613B470F" w14:textId="77777777" w:rsidR="00D563D9" w:rsidRDefault="00D563D9" w:rsidP="00CE6C1C">
      <w:pPr>
        <w:numPr>
          <w:ilvl w:val="0"/>
          <w:numId w:val="112"/>
        </w:numPr>
        <w:spacing w:before="0" w:after="0"/>
        <w:rPr>
          <w:rFonts w:eastAsia="Times New Roman"/>
          <w:szCs w:val="24"/>
          <w:lang w:eastAsia="ru-RU"/>
        </w:rPr>
      </w:pPr>
      <w:r>
        <w:rPr>
          <w:rFonts w:eastAsia="Times New Roman"/>
          <w:szCs w:val="24"/>
          <w:lang w:eastAsia="ru-RU"/>
        </w:rPr>
        <w:lastRenderedPageBreak/>
        <w:t>резкая болезненность, цианоз (синюшность), снижение температуры в области тромбообразования и прилежащих тканях (артериальные тромбозы);</w:t>
      </w:r>
    </w:p>
    <w:p w14:paraId="3A21F992" w14:textId="77777777" w:rsidR="00D563D9" w:rsidRDefault="00D563D9" w:rsidP="00CE6C1C">
      <w:pPr>
        <w:numPr>
          <w:ilvl w:val="0"/>
          <w:numId w:val="112"/>
        </w:numPr>
        <w:spacing w:before="0" w:after="0"/>
        <w:rPr>
          <w:rFonts w:eastAsia="Times New Roman"/>
          <w:szCs w:val="24"/>
          <w:lang w:eastAsia="ru-RU"/>
        </w:rPr>
      </w:pPr>
      <w:r>
        <w:rPr>
          <w:rFonts w:eastAsia="Times New Roman"/>
          <w:szCs w:val="24"/>
          <w:lang w:eastAsia="ru-RU"/>
        </w:rPr>
        <w:t>перемежающаяся хромота (артериальные тромбозы);</w:t>
      </w:r>
    </w:p>
    <w:p w14:paraId="447017D3" w14:textId="77777777" w:rsidR="00D563D9" w:rsidRDefault="00D563D9" w:rsidP="00CE6C1C">
      <w:pPr>
        <w:numPr>
          <w:ilvl w:val="0"/>
          <w:numId w:val="112"/>
        </w:numPr>
        <w:spacing w:before="0" w:after="0"/>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1B4EE5ED" w14:textId="77777777" w:rsidR="00D563D9" w:rsidRDefault="00D563D9" w:rsidP="00CE6C1C">
      <w:pPr>
        <w:numPr>
          <w:ilvl w:val="0"/>
          <w:numId w:val="112"/>
        </w:numPr>
        <w:spacing w:before="0" w:after="0"/>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3CD77AA2" w14:textId="77777777" w:rsidR="00D563D9" w:rsidRDefault="00D563D9" w:rsidP="00CE6C1C">
      <w:pPr>
        <w:numPr>
          <w:ilvl w:val="0"/>
          <w:numId w:val="112"/>
        </w:numPr>
        <w:spacing w:before="0" w:after="0"/>
        <w:rPr>
          <w:rFonts w:eastAsia="Times New Roman"/>
          <w:szCs w:val="24"/>
          <w:lang w:eastAsia="ru-RU"/>
        </w:rPr>
      </w:pPr>
      <w:r>
        <w:rPr>
          <w:szCs w:val="24"/>
        </w:rPr>
        <w:t>синдром сдавления венозного ствола или вены;</w:t>
      </w:r>
    </w:p>
    <w:p w14:paraId="318861E8" w14:textId="77777777" w:rsidR="00D563D9" w:rsidRDefault="00D563D9" w:rsidP="00CE6C1C">
      <w:pPr>
        <w:numPr>
          <w:ilvl w:val="0"/>
          <w:numId w:val="112"/>
        </w:numPr>
        <w:spacing w:before="0" w:after="0"/>
        <w:rPr>
          <w:rFonts w:eastAsia="Times New Roman"/>
          <w:szCs w:val="24"/>
          <w:lang w:eastAsia="ru-RU"/>
        </w:rPr>
      </w:pPr>
      <w:r>
        <w:rPr>
          <w:szCs w:val="24"/>
        </w:rPr>
        <w:t>расширение венозной сети;</w:t>
      </w:r>
    </w:p>
    <w:p w14:paraId="5820DEF1" w14:textId="77777777" w:rsidR="00D563D9" w:rsidRDefault="00D563D9" w:rsidP="00CE6C1C">
      <w:pPr>
        <w:numPr>
          <w:ilvl w:val="0"/>
          <w:numId w:val="112"/>
        </w:numPr>
        <w:spacing w:before="0" w:after="0"/>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588E93A3" w14:textId="77777777" w:rsidR="00D563D9" w:rsidRDefault="00D563D9" w:rsidP="00D563D9">
      <w:pPr>
        <w:spacing w:before="0" w:after="0"/>
        <w:ind w:firstLine="360"/>
        <w:rPr>
          <w:rFonts w:eastAsia="Times New Roman"/>
          <w:szCs w:val="24"/>
          <w:lang w:eastAsia="ru-RU"/>
        </w:rPr>
      </w:pPr>
      <w:r>
        <w:rPr>
          <w:szCs w:val="24"/>
        </w:rPr>
        <w:t xml:space="preserve">Для оценки риска развития тромботических нарушений и их рецидивов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70C2B58C" w14:textId="77777777" w:rsidR="00D563D9" w:rsidRDefault="00D563D9" w:rsidP="00D563D9">
      <w:pPr>
        <w:pStyle w:val="Numlist"/>
        <w:spacing w:line="360" w:lineRule="auto"/>
        <w:ind w:firstLine="360"/>
        <w:jc w:val="both"/>
      </w:pPr>
      <w:r>
        <w:rPr>
          <w:b/>
        </w:rPr>
        <w:t xml:space="preserve">3. Лабораторная диагностика </w:t>
      </w:r>
      <w:r>
        <w:t xml:space="preserve">тромботических осложнений должна включать следующие исследования: </w:t>
      </w:r>
    </w:p>
    <w:p w14:paraId="78BBA176" w14:textId="77777777" w:rsidR="00D563D9" w:rsidRDefault="00D563D9" w:rsidP="00D563D9">
      <w:pPr>
        <w:spacing w:before="0" w:after="0"/>
      </w:pPr>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512E1165" w14:textId="77777777" w:rsidR="00D563D9" w:rsidRDefault="00D563D9" w:rsidP="00D563D9">
      <w:pPr>
        <w:spacing w:before="0" w:after="0"/>
        <w:rPr>
          <w:szCs w:val="24"/>
        </w:rPr>
      </w:pPr>
      <w:r>
        <w:rPr>
          <w:szCs w:val="24"/>
        </w:rPr>
        <w:t>2) Коагулограмма с определением следующих показателей:</w:t>
      </w:r>
    </w:p>
    <w:p w14:paraId="6F5E2E53" w14:textId="77777777" w:rsidR="00D563D9" w:rsidRDefault="00D563D9" w:rsidP="00CE6C1C">
      <w:pPr>
        <w:pStyle w:val="a6"/>
        <w:widowControl w:val="0"/>
        <w:numPr>
          <w:ilvl w:val="0"/>
          <w:numId w:val="110"/>
        </w:numPr>
        <w:spacing w:before="0" w:after="0"/>
        <w:ind w:left="567" w:hanging="567"/>
        <w:rPr>
          <w:szCs w:val="24"/>
        </w:rPr>
      </w:pPr>
      <w:r>
        <w:rPr>
          <w:szCs w:val="24"/>
        </w:rPr>
        <w:t>активированное частичное тромбопластиновое время (АЧТВ);</w:t>
      </w:r>
    </w:p>
    <w:p w14:paraId="0B240FCE" w14:textId="77777777" w:rsidR="00D563D9" w:rsidRDefault="00D563D9" w:rsidP="00CE6C1C">
      <w:pPr>
        <w:pStyle w:val="a6"/>
        <w:widowControl w:val="0"/>
        <w:numPr>
          <w:ilvl w:val="0"/>
          <w:numId w:val="110"/>
        </w:numPr>
        <w:spacing w:before="0" w:after="0"/>
        <w:ind w:left="567" w:hanging="567"/>
        <w:rPr>
          <w:szCs w:val="24"/>
        </w:rPr>
      </w:pPr>
      <w:r>
        <w:rPr>
          <w:szCs w:val="24"/>
        </w:rPr>
        <w:t>тромбиновое время (ТВ);</w:t>
      </w:r>
    </w:p>
    <w:p w14:paraId="017F09A9" w14:textId="77777777" w:rsidR="00D563D9" w:rsidRDefault="00D563D9" w:rsidP="00CE6C1C">
      <w:pPr>
        <w:pStyle w:val="a6"/>
        <w:widowControl w:val="0"/>
        <w:numPr>
          <w:ilvl w:val="0"/>
          <w:numId w:val="110"/>
        </w:numPr>
        <w:spacing w:before="0" w:after="0"/>
        <w:ind w:left="567" w:hanging="567"/>
        <w:rPr>
          <w:szCs w:val="24"/>
        </w:rPr>
      </w:pPr>
      <w:r>
        <w:rPr>
          <w:szCs w:val="24"/>
        </w:rPr>
        <w:t>протромбин по Квику (международное нормализованное отношение - МНО);</w:t>
      </w:r>
    </w:p>
    <w:p w14:paraId="01A2583D" w14:textId="77777777" w:rsidR="00D563D9" w:rsidRDefault="00D563D9" w:rsidP="00CE6C1C">
      <w:pPr>
        <w:pStyle w:val="a6"/>
        <w:widowControl w:val="0"/>
        <w:numPr>
          <w:ilvl w:val="0"/>
          <w:numId w:val="110"/>
        </w:numPr>
        <w:spacing w:before="0" w:after="0"/>
        <w:ind w:left="567" w:hanging="567"/>
        <w:rPr>
          <w:szCs w:val="24"/>
        </w:rPr>
      </w:pPr>
      <w:r>
        <w:rPr>
          <w:szCs w:val="24"/>
        </w:rPr>
        <w:t>плазменная концентрация фибриногена;</w:t>
      </w:r>
    </w:p>
    <w:p w14:paraId="4C1FC658" w14:textId="77777777" w:rsidR="00D563D9" w:rsidRDefault="00D563D9" w:rsidP="00CE6C1C">
      <w:pPr>
        <w:pStyle w:val="a6"/>
        <w:widowControl w:val="0"/>
        <w:numPr>
          <w:ilvl w:val="0"/>
          <w:numId w:val="110"/>
        </w:numPr>
        <w:spacing w:before="0" w:after="0"/>
        <w:ind w:left="567"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7A090D6B" w14:textId="77777777" w:rsidR="00D563D9" w:rsidRDefault="00D563D9" w:rsidP="00CE6C1C">
      <w:pPr>
        <w:pStyle w:val="a6"/>
        <w:widowControl w:val="0"/>
        <w:numPr>
          <w:ilvl w:val="0"/>
          <w:numId w:val="110"/>
        </w:numPr>
        <w:spacing w:before="0" w:after="0"/>
        <w:ind w:left="567"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4854C598" w14:textId="77777777" w:rsidR="00D563D9" w:rsidRDefault="00D563D9" w:rsidP="00CE6C1C">
      <w:pPr>
        <w:pStyle w:val="a6"/>
        <w:widowControl w:val="0"/>
        <w:numPr>
          <w:ilvl w:val="0"/>
          <w:numId w:val="110"/>
        </w:numPr>
        <w:spacing w:before="0" w:after="0"/>
        <w:ind w:left="567" w:hanging="567"/>
        <w:rPr>
          <w:szCs w:val="24"/>
        </w:rPr>
      </w:pPr>
      <w:r>
        <w:rPr>
          <w:szCs w:val="24"/>
        </w:rPr>
        <w:t>D-димер;</w:t>
      </w:r>
    </w:p>
    <w:p w14:paraId="772D3E7E" w14:textId="77777777" w:rsidR="00D563D9" w:rsidRDefault="00D563D9" w:rsidP="00CE6C1C">
      <w:pPr>
        <w:pStyle w:val="a6"/>
        <w:widowControl w:val="0"/>
        <w:numPr>
          <w:ilvl w:val="0"/>
          <w:numId w:val="110"/>
        </w:numPr>
        <w:spacing w:before="0" w:after="0"/>
        <w:ind w:left="567" w:hanging="567"/>
        <w:rPr>
          <w:szCs w:val="24"/>
        </w:rPr>
      </w:pPr>
      <w:r>
        <w:rPr>
          <w:szCs w:val="24"/>
        </w:rPr>
        <w:t>протеин С;</w:t>
      </w:r>
    </w:p>
    <w:p w14:paraId="1DC365A8" w14:textId="77777777" w:rsidR="00D563D9" w:rsidRDefault="00D563D9" w:rsidP="00CE6C1C">
      <w:pPr>
        <w:pStyle w:val="a6"/>
        <w:widowControl w:val="0"/>
        <w:numPr>
          <w:ilvl w:val="0"/>
          <w:numId w:val="110"/>
        </w:numPr>
        <w:spacing w:before="0" w:after="0"/>
        <w:ind w:left="567" w:hanging="567"/>
        <w:rPr>
          <w:szCs w:val="24"/>
        </w:rPr>
      </w:pPr>
      <w:r>
        <w:rPr>
          <w:szCs w:val="24"/>
        </w:rPr>
        <w:t xml:space="preserve">протеин </w:t>
      </w:r>
      <w:r>
        <w:rPr>
          <w:szCs w:val="24"/>
          <w:lang w:val="en-US"/>
        </w:rPr>
        <w:t>S</w:t>
      </w:r>
      <w:r>
        <w:rPr>
          <w:szCs w:val="24"/>
        </w:rPr>
        <w:t>;</w:t>
      </w:r>
    </w:p>
    <w:p w14:paraId="6C1F9780" w14:textId="77777777" w:rsidR="00D563D9" w:rsidRDefault="00D563D9" w:rsidP="00CE6C1C">
      <w:pPr>
        <w:pStyle w:val="a6"/>
        <w:widowControl w:val="0"/>
        <w:numPr>
          <w:ilvl w:val="0"/>
          <w:numId w:val="110"/>
        </w:numPr>
        <w:spacing w:before="0" w:after="0"/>
        <w:ind w:left="567" w:hanging="567"/>
        <w:rPr>
          <w:szCs w:val="24"/>
        </w:rPr>
      </w:pPr>
      <w:r>
        <w:rPr>
          <w:szCs w:val="24"/>
        </w:rPr>
        <w:lastRenderedPageBreak/>
        <w:t>XIIa-зависимый фибринолиз;</w:t>
      </w:r>
    </w:p>
    <w:p w14:paraId="1303EF8E" w14:textId="011D1748" w:rsidR="00D563D9" w:rsidRDefault="00D563D9" w:rsidP="00D563D9">
      <w:pPr>
        <w:widowControl w:val="0"/>
        <w:spacing w:before="0" w:after="0"/>
        <w:ind w:firstLine="567"/>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w:t>
      </w:r>
      <w:r w:rsidR="000368F4">
        <w:rPr>
          <w:szCs w:val="24"/>
        </w:rPr>
        <w:t xml:space="preserve"> 2-х часов после забора крови. </w:t>
      </w:r>
      <w:r>
        <w:rPr>
          <w:szCs w:val="24"/>
        </w:rPr>
        <w:t>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1909DD33" w14:textId="77777777" w:rsidR="00D563D9" w:rsidRDefault="00D563D9" w:rsidP="00D563D9">
      <w:pPr>
        <w:widowControl w:val="0"/>
        <w:spacing w:before="0" w:after="0"/>
        <w:ind w:firstLine="567"/>
        <w:rPr>
          <w:szCs w:val="24"/>
        </w:rPr>
      </w:pPr>
      <w:r>
        <w:rPr>
          <w:szCs w:val="24"/>
        </w:rPr>
        <w:t xml:space="preserve">Повышенная концентрация </w:t>
      </w:r>
      <w:r>
        <w:rPr>
          <w:szCs w:val="24"/>
          <w:lang w:val="en-US"/>
        </w:rPr>
        <w:t>D</w:t>
      </w:r>
      <w:r>
        <w:rPr>
          <w:szCs w:val="24"/>
        </w:rPr>
        <w:t xml:space="preserve">-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2A77B35D" w14:textId="77777777" w:rsidR="00D563D9" w:rsidRDefault="00D563D9" w:rsidP="00D563D9">
      <w:pPr>
        <w:spacing w:before="0" w:after="0"/>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p>
    <w:p w14:paraId="4D28B55A" w14:textId="77777777" w:rsidR="00D563D9" w:rsidRDefault="00D563D9" w:rsidP="00D563D9">
      <w:pPr>
        <w:spacing w:before="0" w:after="0"/>
        <w:rPr>
          <w:szCs w:val="24"/>
        </w:rPr>
      </w:pP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p>
    <w:p w14:paraId="2DC20ADF" w14:textId="77777777" w:rsidR="00D563D9" w:rsidRDefault="00D563D9" w:rsidP="00D563D9">
      <w:pPr>
        <w:spacing w:before="0" w:after="0"/>
        <w:rPr>
          <w:i/>
          <w:szCs w:val="24"/>
        </w:rPr>
      </w:pPr>
      <w:r w:rsidRPr="00D563D9">
        <w:rPr>
          <w:rStyle w:val="ac"/>
          <w:b w:val="0"/>
          <w:szCs w:val="24"/>
          <w:shd w:val="clear" w:color="auto" w:fill="FFFFFF"/>
        </w:rPr>
        <w:t>В</w:t>
      </w:r>
      <w:r w:rsidRPr="00D563D9">
        <w:rPr>
          <w:rStyle w:val="a5"/>
          <w:szCs w:val="24"/>
        </w:rPr>
        <w:t>ы</w:t>
      </w:r>
      <w:r>
        <w:rPr>
          <w:rStyle w:val="a5"/>
          <w:szCs w:val="24"/>
        </w:rPr>
        <w:t xml:space="preserve">полнение биохимического анализа крови необходимо для уточнения функциональной способности печени, что важно для выбора адекватной терапии. </w:t>
      </w:r>
    </w:p>
    <w:p w14:paraId="01E4C703" w14:textId="23BF7C91" w:rsidR="00D563D9" w:rsidRDefault="00D563D9" w:rsidP="00D563D9">
      <w:pPr>
        <w:pStyle w:val="Numlist"/>
        <w:spacing w:line="360" w:lineRule="auto"/>
        <w:ind w:firstLine="0"/>
        <w:jc w:val="both"/>
      </w:pPr>
      <w:r>
        <w:t xml:space="preserve">4)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6AA74B6A" w14:textId="6329FC39" w:rsidR="00D563D9" w:rsidRDefault="00D563D9" w:rsidP="00D563D9">
      <w:pPr>
        <w:pStyle w:val="Numlist"/>
        <w:spacing w:line="360" w:lineRule="auto"/>
        <w:ind w:firstLine="0"/>
        <w:jc w:val="both"/>
      </w:pPr>
      <w:r>
        <w:t xml:space="preserve">5) Тромбоэластография, пространственная тромбодинамика и определение тромбинового потенциала – по показаниям. </w:t>
      </w:r>
    </w:p>
    <w:p w14:paraId="54E07A6E" w14:textId="77777777" w:rsidR="00D563D9" w:rsidRDefault="00D563D9" w:rsidP="00D563D9">
      <w:pPr>
        <w:spacing w:before="0" w:after="0"/>
        <w:rPr>
          <w:szCs w:val="24"/>
        </w:rPr>
      </w:pPr>
      <w:r>
        <w:rPr>
          <w:b/>
          <w:szCs w:val="24"/>
        </w:rPr>
        <w:t>4. 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w:t>
      </w:r>
    </w:p>
    <w:p w14:paraId="42C5AE18" w14:textId="4445E5D0" w:rsidR="00D563D9" w:rsidRDefault="00D563D9" w:rsidP="00CE6C1C">
      <w:pPr>
        <w:pStyle w:val="a6"/>
        <w:numPr>
          <w:ilvl w:val="0"/>
          <w:numId w:val="117"/>
        </w:numPr>
        <w:spacing w:before="0" w:after="0"/>
        <w:rPr>
          <w:szCs w:val="24"/>
        </w:rPr>
      </w:pPr>
      <w:r>
        <w:rPr>
          <w:szCs w:val="24"/>
        </w:rPr>
        <w:t>Ультразвуковое исследование (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34B4AA48" w14:textId="77777777" w:rsidR="00D563D9" w:rsidRDefault="00D563D9" w:rsidP="00CE6C1C">
      <w:pPr>
        <w:pStyle w:val="a6"/>
        <w:numPr>
          <w:ilvl w:val="0"/>
          <w:numId w:val="117"/>
        </w:numPr>
        <w:spacing w:before="0" w:after="0"/>
        <w:rPr>
          <w:bCs/>
          <w:szCs w:val="24"/>
        </w:rPr>
      </w:pPr>
      <w:r>
        <w:rPr>
          <w:bCs/>
          <w:szCs w:val="24"/>
        </w:rPr>
        <w:lastRenderedPageBreak/>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11F564A6" w14:textId="77777777" w:rsidR="00D563D9" w:rsidRPr="0065075D" w:rsidRDefault="00D563D9" w:rsidP="00CE6C1C">
      <w:pPr>
        <w:pStyle w:val="a6"/>
        <w:numPr>
          <w:ilvl w:val="0"/>
          <w:numId w:val="117"/>
        </w:numPr>
        <w:spacing w:before="0" w:after="0"/>
        <w:rPr>
          <w:bCs/>
          <w:szCs w:val="24"/>
        </w:rPr>
      </w:pPr>
      <w:r w:rsidRPr="0065075D">
        <w:rPr>
          <w:iCs/>
          <w:szCs w:val="24"/>
        </w:rPr>
        <w:t xml:space="preserve">Компьютерная томография (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0E22FBA4" w14:textId="77777777" w:rsidR="00D563D9" w:rsidRDefault="00D563D9" w:rsidP="00CE6C1C">
      <w:pPr>
        <w:pStyle w:val="a6"/>
        <w:numPr>
          <w:ilvl w:val="0"/>
          <w:numId w:val="118"/>
        </w:numPr>
        <w:spacing w:before="0" w:after="0"/>
        <w:rPr>
          <w:szCs w:val="24"/>
        </w:rPr>
      </w:pPr>
      <w:r w:rsidRPr="00A042E1">
        <w:rPr>
          <w:iCs/>
          <w:color w:val="000000"/>
          <w:szCs w:val="24"/>
        </w:rPr>
        <w:t>Магнитно-резонансная томография (МРТ)</w:t>
      </w:r>
      <w:r w:rsidRPr="00A042E1">
        <w:rPr>
          <w:i/>
          <w:iCs/>
          <w:color w:val="000000"/>
          <w:szCs w:val="24"/>
        </w:rPr>
        <w:t xml:space="preserve"> </w:t>
      </w:r>
      <w:r>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6F1C730E" w14:textId="77777777" w:rsidR="00D563D9" w:rsidRDefault="00D563D9" w:rsidP="00CE6C1C">
      <w:pPr>
        <w:pStyle w:val="a6"/>
        <w:numPr>
          <w:ilvl w:val="0"/>
          <w:numId w:val="118"/>
        </w:numPr>
        <w:spacing w:before="0" w:after="0"/>
        <w:rPr>
          <w:szCs w:val="24"/>
        </w:rPr>
      </w:pPr>
      <w:r>
        <w:rPr>
          <w:iCs/>
          <w:szCs w:val="24"/>
        </w:rPr>
        <w:t xml:space="preserve">Эзофагогастродуоденоскопия (ЭГДС) </w:t>
      </w:r>
      <w:r>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Pr>
          <w:i/>
          <w:color w:val="4472C4" w:themeColor="accent5"/>
          <w:szCs w:val="24"/>
        </w:rPr>
        <w:t xml:space="preserve"> </w:t>
      </w:r>
      <w:r>
        <w:rPr>
          <w:szCs w:val="24"/>
        </w:rPr>
        <w:t>также оценка степени</w:t>
      </w:r>
      <w:r>
        <w:rPr>
          <w:i/>
          <w:color w:val="4472C4" w:themeColor="accent5"/>
          <w:szCs w:val="24"/>
        </w:rPr>
        <w:t xml:space="preserve"> </w:t>
      </w:r>
      <w:r>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3176CDEF" w14:textId="77777777" w:rsidR="00D563D9" w:rsidRDefault="00D563D9" w:rsidP="00CE6C1C">
      <w:pPr>
        <w:pStyle w:val="a6"/>
        <w:numPr>
          <w:ilvl w:val="0"/>
          <w:numId w:val="118"/>
        </w:numPr>
        <w:spacing w:before="0" w:after="0"/>
        <w:rPr>
          <w:szCs w:val="24"/>
        </w:rPr>
      </w:pPr>
      <w:r>
        <w:rPr>
          <w:iCs/>
          <w:szCs w:val="24"/>
        </w:rPr>
        <w:t xml:space="preserve">Рентгенологическое исследование пищевода и желудка </w:t>
      </w:r>
      <w:r>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35C7083E" w14:textId="77777777" w:rsidR="00D563D9" w:rsidRDefault="00D563D9" w:rsidP="00CE6C1C">
      <w:pPr>
        <w:pStyle w:val="a6"/>
        <w:numPr>
          <w:ilvl w:val="0"/>
          <w:numId w:val="118"/>
        </w:numPr>
        <w:spacing w:before="0" w:after="0"/>
        <w:rPr>
          <w:szCs w:val="24"/>
        </w:rPr>
      </w:pPr>
      <w:r>
        <w:rPr>
          <w:szCs w:val="24"/>
        </w:rPr>
        <w:t>Контрастные артерио- и венографии выявляют локализацию и анатомические особенности тромботических процессов.</w:t>
      </w:r>
    </w:p>
    <w:p w14:paraId="2F93F1C4" w14:textId="77777777" w:rsidR="00D563D9" w:rsidRDefault="00D563D9" w:rsidP="00CE6C1C">
      <w:pPr>
        <w:pStyle w:val="a6"/>
        <w:numPr>
          <w:ilvl w:val="0"/>
          <w:numId w:val="118"/>
        </w:numPr>
        <w:spacing w:before="0" w:after="0"/>
        <w:rPr>
          <w:szCs w:val="24"/>
        </w:rPr>
      </w:pPr>
      <w:r>
        <w:rPr>
          <w:szCs w:val="24"/>
        </w:rPr>
        <w:t>ЭхоКГ для оценки легочной гипертензии.</w:t>
      </w:r>
    </w:p>
    <w:p w14:paraId="59AEAB5E" w14:textId="77777777" w:rsidR="00D563D9" w:rsidRDefault="00D563D9" w:rsidP="00CE6C1C">
      <w:pPr>
        <w:pStyle w:val="Numlist"/>
        <w:numPr>
          <w:ilvl w:val="0"/>
          <w:numId w:val="118"/>
        </w:numPr>
        <w:autoSpaceDE/>
        <w:autoSpaceDN/>
        <w:adjustRightInd/>
        <w:spacing w:line="360" w:lineRule="auto"/>
        <w:jc w:val="both"/>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678DE96F" w14:textId="77777777" w:rsidR="00D563D9" w:rsidRDefault="00D563D9" w:rsidP="00D563D9">
      <w:pPr>
        <w:pStyle w:val="Numlist"/>
        <w:spacing w:line="360" w:lineRule="auto"/>
        <w:ind w:firstLine="0"/>
        <w:jc w:val="both"/>
      </w:pPr>
      <w:r w:rsidRPr="00FC468F">
        <w:rPr>
          <w:b/>
        </w:rPr>
        <w:lastRenderedPageBreak/>
        <w:t>5. 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w:t>
      </w:r>
    </w:p>
    <w:p w14:paraId="4A4129A1" w14:textId="77777777" w:rsidR="00D563D9" w:rsidRDefault="00D563D9" w:rsidP="00FD15FE">
      <w:pPr>
        <w:spacing w:before="0" w:after="0"/>
        <w:rPr>
          <w:b/>
          <w:szCs w:val="24"/>
        </w:rPr>
      </w:pPr>
      <w:r>
        <w:rPr>
          <w:b/>
          <w:szCs w:val="24"/>
        </w:rPr>
        <w:t xml:space="preserve">6. Общие принципы профилактики ВТЭО у гематологических больных. </w:t>
      </w:r>
    </w:p>
    <w:p w14:paraId="40E6EB51" w14:textId="77777777" w:rsidR="00D563D9" w:rsidRDefault="00D563D9" w:rsidP="00D563D9">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75DE567E" w14:textId="77777777" w:rsidR="00D563D9" w:rsidRPr="00F855C8" w:rsidRDefault="00D563D9" w:rsidP="00D563D9">
      <w:pPr>
        <w:spacing w:before="0" w:after="0"/>
        <w:rPr>
          <w:szCs w:val="24"/>
        </w:rPr>
      </w:pPr>
      <w:r>
        <w:rPr>
          <w:b/>
          <w:szCs w:val="24"/>
        </w:rPr>
        <w:tab/>
      </w: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6DA91855" w14:textId="77777777" w:rsidR="00D563D9" w:rsidRPr="00D563D9" w:rsidRDefault="00D563D9" w:rsidP="00D563D9">
      <w:pPr>
        <w:spacing w:before="0" w:after="0"/>
        <w:rPr>
          <w:szCs w:val="24"/>
        </w:rPr>
      </w:pPr>
      <w:r w:rsidRPr="00D563D9">
        <w:rPr>
          <w:szCs w:val="24"/>
        </w:rPr>
        <w:t>Профилактические мероприятия следует проводить у всех больных, относящихся к группам риска:</w:t>
      </w:r>
    </w:p>
    <w:p w14:paraId="0B1758C3" w14:textId="77777777" w:rsidR="00D563D9" w:rsidRDefault="00D563D9" w:rsidP="00CE6C1C">
      <w:pPr>
        <w:pStyle w:val="a6"/>
        <w:numPr>
          <w:ilvl w:val="0"/>
          <w:numId w:val="106"/>
        </w:numPr>
        <w:spacing w:before="0" w:after="0"/>
        <w:ind w:left="426"/>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19B4E943" w14:textId="77777777" w:rsidR="00D563D9" w:rsidRDefault="00D563D9" w:rsidP="00CE6C1C">
      <w:pPr>
        <w:pStyle w:val="a6"/>
        <w:numPr>
          <w:ilvl w:val="0"/>
          <w:numId w:val="106"/>
        </w:numPr>
        <w:spacing w:before="0" w:after="0"/>
        <w:ind w:left="426"/>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4C658090" w14:textId="77777777" w:rsidR="00D563D9" w:rsidRPr="0019724D" w:rsidRDefault="00D563D9" w:rsidP="00CE6C1C">
      <w:pPr>
        <w:pStyle w:val="a6"/>
        <w:numPr>
          <w:ilvl w:val="0"/>
          <w:numId w:val="106"/>
        </w:numPr>
        <w:spacing w:before="0" w:after="0"/>
        <w:ind w:left="426"/>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6D01EA41" w14:textId="77777777" w:rsidR="00D563D9" w:rsidRDefault="00D563D9" w:rsidP="00CE6C1C">
      <w:pPr>
        <w:pStyle w:val="a6"/>
        <w:numPr>
          <w:ilvl w:val="0"/>
          <w:numId w:val="106"/>
        </w:numPr>
        <w:spacing w:before="0" w:after="0"/>
        <w:ind w:left="426"/>
        <w:rPr>
          <w:szCs w:val="24"/>
        </w:rPr>
      </w:pPr>
      <w:r>
        <w:rPr>
          <w:szCs w:val="24"/>
        </w:rPr>
        <w:t>у больных с крайне высоким риском ВТЭО медикаментозная и механическая профилактика должны сочетаться;</w:t>
      </w:r>
    </w:p>
    <w:p w14:paraId="7D84A690" w14:textId="77777777" w:rsidR="00D563D9" w:rsidRDefault="00D563D9" w:rsidP="00CE6C1C">
      <w:pPr>
        <w:pStyle w:val="a6"/>
        <w:numPr>
          <w:ilvl w:val="0"/>
          <w:numId w:val="106"/>
        </w:numPr>
        <w:spacing w:before="0" w:after="0"/>
        <w:ind w:left="426"/>
        <w:rPr>
          <w:szCs w:val="24"/>
        </w:rPr>
      </w:pPr>
      <w:r>
        <w:rPr>
          <w:szCs w:val="24"/>
        </w:rPr>
        <w:lastRenderedPageBreak/>
        <w:t xml:space="preserve">проведение лекарственной тромбопрофилактики прямыми (парентеральными и пероральными) и непрямыми антикоагулянтами; </w:t>
      </w:r>
    </w:p>
    <w:p w14:paraId="64F6D22E" w14:textId="77777777" w:rsidR="00D563D9" w:rsidRDefault="00D563D9" w:rsidP="00CE6C1C">
      <w:pPr>
        <w:pStyle w:val="a6"/>
        <w:numPr>
          <w:ilvl w:val="0"/>
          <w:numId w:val="106"/>
        </w:numPr>
        <w:spacing w:before="0" w:after="0"/>
        <w:ind w:left="426"/>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6BEA0FE4" w14:textId="77777777" w:rsidR="00D563D9" w:rsidRDefault="00D563D9" w:rsidP="00CE6C1C">
      <w:pPr>
        <w:pStyle w:val="a6"/>
        <w:numPr>
          <w:ilvl w:val="0"/>
          <w:numId w:val="106"/>
        </w:numPr>
        <w:spacing w:before="0" w:after="0"/>
        <w:ind w:left="426"/>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0D708E39" w14:textId="77777777" w:rsidR="00D563D9" w:rsidRDefault="00D563D9" w:rsidP="00CE6C1C">
      <w:pPr>
        <w:pStyle w:val="a6"/>
        <w:numPr>
          <w:ilvl w:val="0"/>
          <w:numId w:val="106"/>
        </w:numPr>
        <w:spacing w:before="0" w:after="0"/>
        <w:ind w:left="426"/>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320CE5DE" w14:textId="77777777" w:rsidR="00D563D9" w:rsidRDefault="00D563D9" w:rsidP="00CE6C1C">
      <w:pPr>
        <w:pStyle w:val="a6"/>
        <w:numPr>
          <w:ilvl w:val="0"/>
          <w:numId w:val="105"/>
        </w:numPr>
        <w:spacing w:before="0" w:after="0"/>
        <w:ind w:left="426"/>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7D8876F8" w14:textId="7F8B8338" w:rsidR="00D563D9" w:rsidRPr="00D903CB" w:rsidRDefault="00D563D9" w:rsidP="00D903CB">
      <w:pPr>
        <w:pStyle w:val="a6"/>
        <w:numPr>
          <w:ilvl w:val="0"/>
          <w:numId w:val="102"/>
        </w:numPr>
        <w:spacing w:before="0" w:after="0"/>
        <w:ind w:left="0" w:firstLine="360"/>
        <w:rPr>
          <w:rFonts w:eastAsia="Times New Roman"/>
          <w:szCs w:val="24"/>
          <w:lang w:eastAsia="ru-RU"/>
        </w:rPr>
      </w:pPr>
      <w:r w:rsidRPr="00D903CB">
        <w:rPr>
          <w:b/>
          <w:szCs w:val="24"/>
        </w:rPr>
        <w:t>Профилактика и лечение тромботических нарушений.</w:t>
      </w:r>
      <w:r w:rsidR="00D903CB" w:rsidRPr="00D903CB">
        <w:rPr>
          <w:b/>
          <w:szCs w:val="24"/>
        </w:rPr>
        <w:t xml:space="preserve"> </w:t>
      </w:r>
      <w:r w:rsidRPr="00D903CB">
        <w:rPr>
          <w:rFonts w:eastAsia="Times New Roman"/>
          <w:szCs w:val="24"/>
          <w:lang w:eastAsia="ru-RU"/>
        </w:rPr>
        <w:t>При выявлении ВТЭО и определении его давности, локализации, распространенности, назначается соответствующая терапия.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7749085E" w14:textId="77777777" w:rsidR="00D563D9" w:rsidRDefault="00D563D9" w:rsidP="00D563D9">
      <w:pPr>
        <w:spacing w:before="0" w:after="0"/>
        <w:ind w:firstLine="360"/>
        <w:rPr>
          <w:rFonts w:eastAsia="Times New Roman"/>
          <w:szCs w:val="24"/>
          <w:u w:val="single"/>
          <w:lang w:eastAsia="ru-RU"/>
        </w:rPr>
      </w:pPr>
      <w:r w:rsidRPr="008017CF">
        <w:rPr>
          <w:rFonts w:eastAsia="Times New Roman"/>
          <w:szCs w:val="24"/>
          <w:u w:val="single"/>
          <w:lang w:eastAsia="ru-RU"/>
        </w:rPr>
        <w:t>7</w:t>
      </w:r>
      <w:r>
        <w:rPr>
          <w:rFonts w:eastAsia="Times New Roman"/>
          <w:szCs w:val="24"/>
          <w:u w:val="single"/>
          <w:lang w:eastAsia="ru-RU"/>
        </w:rPr>
        <w:t>.1 Медикаментозная терапия.</w:t>
      </w:r>
    </w:p>
    <w:p w14:paraId="47D2FD27" w14:textId="77777777" w:rsidR="00D563D9" w:rsidRPr="00A4634E" w:rsidRDefault="00D563D9" w:rsidP="00D563D9">
      <w:pPr>
        <w:spacing w:before="0" w:after="0"/>
        <w:ind w:firstLine="708"/>
        <w:rPr>
          <w:rFonts w:eastAsia="Times New Roman"/>
          <w:szCs w:val="24"/>
          <w:u w:val="single"/>
          <w:lang w:eastAsia="ru-RU"/>
        </w:rPr>
      </w:pPr>
      <w:r w:rsidRPr="00A4634E">
        <w:rPr>
          <w:rFonts w:eastAsia="Times New Roman"/>
          <w:szCs w:val="24"/>
          <w:u w:val="single"/>
          <w:lang w:eastAsia="ru-RU"/>
        </w:rPr>
        <w:t>7.1.1 Антикоагулянтная терапия:</w:t>
      </w:r>
    </w:p>
    <w:p w14:paraId="04469684" w14:textId="77777777" w:rsidR="00D563D9" w:rsidRDefault="00D563D9" w:rsidP="00D563D9">
      <w:pPr>
        <w:widowControl w:val="0"/>
        <w:spacing w:before="0" w:after="0"/>
        <w:ind w:firstLine="294"/>
        <w:rPr>
          <w:rFonts w:eastAsia="Times New Roman"/>
          <w:szCs w:val="24"/>
          <w:lang w:eastAsia="ru-RU"/>
        </w:rPr>
      </w:pPr>
      <w:r>
        <w:rPr>
          <w:rFonts w:eastAsia="Times New Roman"/>
          <w:szCs w:val="24"/>
          <w:lang w:eastAsia="ru-RU"/>
        </w:rPr>
        <w:t xml:space="preserve">1. Осуществляется лечение нефракционированным гепарином (НФГ), предпочтительно путем постоянного внутривенного введения при помощи инфузомата.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2308F529" w14:textId="77777777" w:rsidR="00D563D9" w:rsidRDefault="00D563D9" w:rsidP="00D563D9">
      <w:pPr>
        <w:widowControl w:val="0"/>
        <w:spacing w:before="0" w:after="0"/>
        <w:ind w:firstLine="294"/>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 xml:space="preserve">ривароксабан, дабигатран, апиксабан). </w:t>
      </w:r>
    </w:p>
    <w:p w14:paraId="296B067A" w14:textId="77777777" w:rsidR="00D563D9" w:rsidRDefault="00D563D9" w:rsidP="00D563D9">
      <w:pPr>
        <w:widowControl w:val="0"/>
        <w:spacing w:before="0" w:after="0"/>
        <w:ind w:firstLine="294"/>
        <w:rPr>
          <w:rFonts w:eastAsia="Times New Roman"/>
          <w:szCs w:val="24"/>
          <w:lang w:eastAsia="ru-RU"/>
        </w:rPr>
      </w:pPr>
      <w:r>
        <w:rPr>
          <w:szCs w:val="24"/>
        </w:rPr>
        <w:t xml:space="preserve">2. </w:t>
      </w: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w:t>
      </w:r>
      <w:r>
        <w:rPr>
          <w:rFonts w:eastAsia="Times New Roman"/>
          <w:szCs w:val="24"/>
          <w:lang w:eastAsia="ru-RU"/>
        </w:rPr>
        <w:lastRenderedPageBreak/>
        <w:t xml:space="preserve">вводится подкожно 1-2 раза в день. Профилактические и лечебные режимы введения НМГ представлены в таблицах 1 и 2. </w:t>
      </w:r>
    </w:p>
    <w:p w14:paraId="09E42F32" w14:textId="77777777" w:rsidR="00D563D9" w:rsidRDefault="00D563D9" w:rsidP="00D563D9">
      <w:pPr>
        <w:spacing w:before="0" w:after="0"/>
        <w:ind w:firstLine="709"/>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11F33F79" w14:textId="77777777" w:rsidR="00D563D9" w:rsidRDefault="00D563D9" w:rsidP="00CE6C1C">
      <w:pPr>
        <w:pStyle w:val="a6"/>
        <w:numPr>
          <w:ilvl w:val="0"/>
          <w:numId w:val="105"/>
        </w:numPr>
        <w:spacing w:before="0" w:after="0"/>
        <w:rPr>
          <w:szCs w:val="24"/>
        </w:rPr>
      </w:pPr>
      <w:r>
        <w:rPr>
          <w:szCs w:val="24"/>
        </w:rPr>
        <w:t xml:space="preserve">при профилактической дозе НМГ – 0,3-0,4 МЕ/мл плазмы, </w:t>
      </w:r>
    </w:p>
    <w:p w14:paraId="3BD6C22D" w14:textId="77777777" w:rsidR="00D563D9" w:rsidRDefault="00D563D9" w:rsidP="00CE6C1C">
      <w:pPr>
        <w:pStyle w:val="a6"/>
        <w:numPr>
          <w:ilvl w:val="0"/>
          <w:numId w:val="107"/>
        </w:numPr>
        <w:spacing w:before="0" w:after="0"/>
        <w:rPr>
          <w:szCs w:val="24"/>
        </w:rPr>
      </w:pPr>
      <w:r>
        <w:rPr>
          <w:szCs w:val="24"/>
        </w:rPr>
        <w:t>при лечебной дозе НМГ при введении 2 р/сут – 0,5-1,0 МЕ/мл плазмы,</w:t>
      </w:r>
    </w:p>
    <w:p w14:paraId="38E3FB2F" w14:textId="77777777" w:rsidR="00D563D9" w:rsidRDefault="00D563D9" w:rsidP="00CE6C1C">
      <w:pPr>
        <w:pStyle w:val="a6"/>
        <w:numPr>
          <w:ilvl w:val="0"/>
          <w:numId w:val="107"/>
        </w:numPr>
        <w:spacing w:before="0" w:after="0"/>
        <w:rPr>
          <w:szCs w:val="24"/>
        </w:rPr>
      </w:pPr>
      <w:r>
        <w:rPr>
          <w:szCs w:val="24"/>
        </w:rPr>
        <w:t>при лечебной дозе НМГ при введении 1 р/сут – 1,0-2,0 МЕ/мл плазмы.</w:t>
      </w:r>
    </w:p>
    <w:p w14:paraId="25B34821" w14:textId="77777777" w:rsidR="00D563D9" w:rsidRPr="00D563D9" w:rsidRDefault="00D563D9" w:rsidP="00D563D9">
      <w:pPr>
        <w:spacing w:before="0" w:after="0"/>
        <w:rPr>
          <w:b/>
          <w:bCs/>
          <w:szCs w:val="24"/>
        </w:rPr>
      </w:pPr>
      <w:r w:rsidRPr="00D563D9">
        <w:rPr>
          <w:b/>
          <w:bCs/>
          <w:szCs w:val="24"/>
        </w:rPr>
        <w:t xml:space="preserve">Таблица 1. Дозы антикоагулянтных препаратов </w:t>
      </w:r>
      <w:r w:rsidRPr="00D563D9">
        <w:rPr>
          <w:b/>
          <w:bCs/>
          <w:iCs/>
          <w:szCs w:val="24"/>
        </w:rPr>
        <w:t xml:space="preserve">для профилактики </w:t>
      </w:r>
      <w:r w:rsidRPr="00D563D9">
        <w:rPr>
          <w:b/>
          <w:bCs/>
          <w:szCs w:val="24"/>
        </w:rPr>
        <w:t>тромботических осложнений</w:t>
      </w:r>
    </w:p>
    <w:tbl>
      <w:tblPr>
        <w:tblStyle w:val="16"/>
        <w:tblW w:w="8676"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D563D9" w:rsidRPr="00B46409" w14:paraId="3FD9CF2A" w14:textId="77777777" w:rsidTr="00D563D9">
        <w:trPr>
          <w:trHeight w:val="452"/>
        </w:trPr>
        <w:tc>
          <w:tcPr>
            <w:tcW w:w="3998" w:type="dxa"/>
            <w:shd w:val="clear" w:color="auto" w:fill="auto"/>
          </w:tcPr>
          <w:p w14:paraId="69E2E849" w14:textId="77777777" w:rsidR="00D563D9" w:rsidRPr="00B46409" w:rsidRDefault="00D563D9" w:rsidP="00D563D9">
            <w:pPr>
              <w:spacing w:before="0" w:after="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40F6319B" w14:textId="77777777" w:rsidR="00D563D9" w:rsidRPr="00B46409" w:rsidRDefault="00D563D9" w:rsidP="00D563D9">
            <w:pPr>
              <w:spacing w:before="0" w:after="0"/>
              <w:jc w:val="center"/>
              <w:rPr>
                <w:rFonts w:cs="Times New Roman"/>
                <w:bCs/>
                <w:szCs w:val="24"/>
              </w:rPr>
            </w:pPr>
            <w:r w:rsidRPr="00B46409">
              <w:rPr>
                <w:rFonts w:eastAsiaTheme="majorEastAsia" w:cs="Times New Roman"/>
                <w:bCs/>
                <w:szCs w:val="24"/>
              </w:rPr>
              <w:t>Дозы</w:t>
            </w:r>
          </w:p>
        </w:tc>
      </w:tr>
      <w:tr w:rsidR="00D563D9" w:rsidRPr="00B46409" w14:paraId="101B20AE" w14:textId="77777777" w:rsidTr="00D563D9">
        <w:trPr>
          <w:trHeight w:val="452"/>
        </w:trPr>
        <w:tc>
          <w:tcPr>
            <w:tcW w:w="3998" w:type="dxa"/>
            <w:shd w:val="clear" w:color="auto" w:fill="auto"/>
          </w:tcPr>
          <w:p w14:paraId="21ED5F84"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2A761BF4" w14:textId="77777777" w:rsidR="00D563D9" w:rsidRPr="00B46409" w:rsidRDefault="00D563D9" w:rsidP="00D563D9">
            <w:pPr>
              <w:spacing w:before="0" w:after="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D563D9" w:rsidRPr="00B46409" w14:paraId="4C52BFE3" w14:textId="77777777" w:rsidTr="00D563D9">
        <w:trPr>
          <w:trHeight w:val="452"/>
        </w:trPr>
        <w:tc>
          <w:tcPr>
            <w:tcW w:w="3998" w:type="dxa"/>
            <w:shd w:val="clear" w:color="auto" w:fill="auto"/>
          </w:tcPr>
          <w:p w14:paraId="7BC18029"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Дальтепарин натрия</w:t>
            </w:r>
          </w:p>
        </w:tc>
        <w:tc>
          <w:tcPr>
            <w:tcW w:w="4678" w:type="dxa"/>
            <w:shd w:val="clear" w:color="auto" w:fill="auto"/>
          </w:tcPr>
          <w:p w14:paraId="495E93A3"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5000 МЕ 1 раз в день, п/к</w:t>
            </w:r>
          </w:p>
        </w:tc>
      </w:tr>
      <w:tr w:rsidR="00D563D9" w:rsidRPr="00B46409" w14:paraId="1A422222" w14:textId="77777777" w:rsidTr="00D563D9">
        <w:trPr>
          <w:trHeight w:val="452"/>
        </w:trPr>
        <w:tc>
          <w:tcPr>
            <w:tcW w:w="3998" w:type="dxa"/>
            <w:shd w:val="clear" w:color="auto" w:fill="auto"/>
          </w:tcPr>
          <w:p w14:paraId="1D9841FB"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7527FDD7"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0,4 мл 1 раз в день, п/к</w:t>
            </w:r>
          </w:p>
        </w:tc>
      </w:tr>
      <w:tr w:rsidR="00D563D9" w:rsidRPr="00B46409" w14:paraId="4FE20C5F" w14:textId="77777777" w:rsidTr="00D563D9">
        <w:trPr>
          <w:trHeight w:val="452"/>
        </w:trPr>
        <w:tc>
          <w:tcPr>
            <w:tcW w:w="3998" w:type="dxa"/>
            <w:shd w:val="clear" w:color="auto" w:fill="auto"/>
          </w:tcPr>
          <w:p w14:paraId="762443F2"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684F93B2"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0,3 мл 1 раз в день, п/к</w:t>
            </w:r>
          </w:p>
        </w:tc>
      </w:tr>
      <w:tr w:rsidR="00D563D9" w:rsidRPr="00B46409" w14:paraId="0347BAAA" w14:textId="77777777" w:rsidTr="00D563D9">
        <w:trPr>
          <w:trHeight w:val="452"/>
        </w:trPr>
        <w:tc>
          <w:tcPr>
            <w:tcW w:w="3998" w:type="dxa"/>
            <w:shd w:val="clear" w:color="auto" w:fill="auto"/>
          </w:tcPr>
          <w:p w14:paraId="2E018A41"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0C21AF1E" w14:textId="77777777" w:rsidR="00D563D9" w:rsidRPr="00B46409" w:rsidRDefault="00D563D9" w:rsidP="00D563D9">
            <w:pPr>
              <w:spacing w:before="0" w:after="0"/>
              <w:rPr>
                <w:rFonts w:cs="Times New Roman"/>
                <w:bCs/>
                <w:szCs w:val="24"/>
              </w:rPr>
            </w:pPr>
            <w:r w:rsidRPr="00B46409">
              <w:rPr>
                <w:rFonts w:eastAsiaTheme="majorEastAsia" w:cs="Times New Roman"/>
                <w:bCs/>
                <w:szCs w:val="24"/>
              </w:rPr>
              <w:t>2,5 мг 1 раз в день, п/к</w:t>
            </w:r>
          </w:p>
        </w:tc>
      </w:tr>
      <w:tr w:rsidR="00D563D9" w:rsidRPr="00B46409" w14:paraId="59ED5CCE" w14:textId="77777777" w:rsidTr="00D563D9">
        <w:trPr>
          <w:trHeight w:val="452"/>
        </w:trPr>
        <w:tc>
          <w:tcPr>
            <w:tcW w:w="3998" w:type="dxa"/>
            <w:shd w:val="clear" w:color="auto" w:fill="auto"/>
          </w:tcPr>
          <w:p w14:paraId="71D0B80A"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6F313EE2"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4F466068"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D563D9" w:rsidRPr="00B46409" w14:paraId="56882565" w14:textId="77777777" w:rsidTr="00D563D9">
        <w:trPr>
          <w:trHeight w:val="452"/>
        </w:trPr>
        <w:tc>
          <w:tcPr>
            <w:tcW w:w="3998" w:type="dxa"/>
            <w:shd w:val="clear" w:color="auto" w:fill="auto"/>
          </w:tcPr>
          <w:p w14:paraId="020E41AD"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77FA4078" w14:textId="77777777" w:rsidR="00D563D9" w:rsidRPr="00A4634E" w:rsidRDefault="00D563D9" w:rsidP="00D563D9">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D563D9" w:rsidRPr="00B46409" w14:paraId="44BAAC80" w14:textId="77777777" w:rsidTr="00D563D9">
        <w:trPr>
          <w:trHeight w:val="452"/>
        </w:trPr>
        <w:tc>
          <w:tcPr>
            <w:tcW w:w="3998" w:type="dxa"/>
            <w:shd w:val="clear" w:color="auto" w:fill="auto"/>
          </w:tcPr>
          <w:p w14:paraId="400F7061"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2B57072A" w14:textId="77777777" w:rsidR="00D563D9" w:rsidRPr="00A4634E" w:rsidRDefault="00D563D9" w:rsidP="00D563D9">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D563D9" w:rsidRPr="00B46409" w14:paraId="39B22A5B" w14:textId="77777777" w:rsidTr="00D563D9">
        <w:trPr>
          <w:trHeight w:val="452"/>
        </w:trPr>
        <w:tc>
          <w:tcPr>
            <w:tcW w:w="3998" w:type="dxa"/>
            <w:shd w:val="clear" w:color="auto" w:fill="auto"/>
          </w:tcPr>
          <w:p w14:paraId="487886F6"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52DE6AC0" w14:textId="77777777" w:rsidR="00D563D9" w:rsidRPr="00A4634E" w:rsidRDefault="00D563D9" w:rsidP="00D563D9">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030FC066" w14:textId="77777777" w:rsidR="00D563D9" w:rsidRDefault="00D563D9" w:rsidP="00D563D9">
      <w:pPr>
        <w:spacing w:before="0" w:after="0"/>
        <w:rPr>
          <w:b/>
          <w:bCs/>
          <w:szCs w:val="24"/>
        </w:rPr>
      </w:pPr>
    </w:p>
    <w:p w14:paraId="0E54CCA5" w14:textId="77777777" w:rsidR="00D563D9" w:rsidRPr="00D563D9" w:rsidRDefault="00D563D9" w:rsidP="00D563D9">
      <w:pPr>
        <w:spacing w:before="0" w:after="0"/>
        <w:ind w:left="708"/>
        <w:rPr>
          <w:b/>
          <w:szCs w:val="24"/>
        </w:rPr>
      </w:pPr>
      <w:r w:rsidRPr="00D563D9">
        <w:rPr>
          <w:b/>
          <w:bCs/>
          <w:szCs w:val="24"/>
        </w:rPr>
        <w:t xml:space="preserve">Таблица 2. Режимы антикоагулянтной терапии </w:t>
      </w:r>
      <w:r w:rsidRPr="00D563D9">
        <w:rPr>
          <w:b/>
          <w:bCs/>
          <w:iCs/>
          <w:szCs w:val="24"/>
        </w:rPr>
        <w:t xml:space="preserve">для лечения </w:t>
      </w:r>
      <w:r w:rsidRPr="00D563D9">
        <w:rPr>
          <w:b/>
          <w:bCs/>
          <w:szCs w:val="24"/>
        </w:rPr>
        <w:t>тромботических осложнений</w:t>
      </w:r>
    </w:p>
    <w:tbl>
      <w:tblPr>
        <w:tblStyle w:val="16"/>
        <w:tblW w:w="8676"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D563D9" w:rsidRPr="00A4634E" w14:paraId="5DC0FE26" w14:textId="77777777" w:rsidTr="00D563D9">
        <w:trPr>
          <w:trHeight w:val="333"/>
        </w:trPr>
        <w:tc>
          <w:tcPr>
            <w:tcW w:w="3573" w:type="dxa"/>
            <w:shd w:val="clear" w:color="auto" w:fill="auto"/>
          </w:tcPr>
          <w:p w14:paraId="663B8346" w14:textId="77777777" w:rsidR="00D563D9" w:rsidRPr="00A4634E" w:rsidRDefault="00D563D9" w:rsidP="00D563D9">
            <w:pPr>
              <w:spacing w:before="0" w:after="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14280127" w14:textId="77777777" w:rsidR="00D563D9" w:rsidRPr="00A4634E" w:rsidRDefault="00D563D9" w:rsidP="00D563D9">
            <w:pPr>
              <w:spacing w:before="0" w:after="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D563D9" w:rsidRPr="00A4634E" w14:paraId="0F3F9905" w14:textId="77777777" w:rsidTr="00D563D9">
        <w:trPr>
          <w:trHeight w:val="574"/>
        </w:trPr>
        <w:tc>
          <w:tcPr>
            <w:tcW w:w="3573" w:type="dxa"/>
            <w:shd w:val="clear" w:color="auto" w:fill="auto"/>
          </w:tcPr>
          <w:p w14:paraId="4FE2CE7F"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4B18BE0B" w14:textId="77777777" w:rsidR="00D563D9" w:rsidRPr="00A4634E" w:rsidRDefault="00D563D9" w:rsidP="00D563D9">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D563D9" w:rsidRPr="00A4634E" w14:paraId="66AC3CB0" w14:textId="77777777" w:rsidTr="00D563D9">
        <w:trPr>
          <w:trHeight w:val="574"/>
        </w:trPr>
        <w:tc>
          <w:tcPr>
            <w:tcW w:w="3573" w:type="dxa"/>
            <w:shd w:val="clear" w:color="auto" w:fill="auto"/>
          </w:tcPr>
          <w:p w14:paraId="15DE134F"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ьтепарин натрия</w:t>
            </w:r>
          </w:p>
        </w:tc>
        <w:tc>
          <w:tcPr>
            <w:tcW w:w="5103" w:type="dxa"/>
            <w:shd w:val="clear" w:color="auto" w:fill="auto"/>
          </w:tcPr>
          <w:p w14:paraId="039783E9" w14:textId="77777777" w:rsidR="00D563D9" w:rsidRPr="00A4634E" w:rsidRDefault="00D563D9" w:rsidP="00D563D9">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D563D9" w:rsidRPr="00A4634E" w14:paraId="6AB321AF" w14:textId="77777777" w:rsidTr="00D563D9">
        <w:trPr>
          <w:trHeight w:val="333"/>
        </w:trPr>
        <w:tc>
          <w:tcPr>
            <w:tcW w:w="3573" w:type="dxa"/>
            <w:shd w:val="clear" w:color="auto" w:fill="auto"/>
          </w:tcPr>
          <w:p w14:paraId="78A10ADE"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552AEC2B"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D563D9" w:rsidRPr="00A4634E" w14:paraId="7A1837F2" w14:textId="77777777" w:rsidTr="00D563D9">
        <w:trPr>
          <w:trHeight w:val="333"/>
        </w:trPr>
        <w:tc>
          <w:tcPr>
            <w:tcW w:w="3573" w:type="dxa"/>
            <w:shd w:val="clear" w:color="auto" w:fill="auto"/>
          </w:tcPr>
          <w:p w14:paraId="75201E46"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lastRenderedPageBreak/>
              <w:t>Надропарин кальция</w:t>
            </w:r>
          </w:p>
        </w:tc>
        <w:tc>
          <w:tcPr>
            <w:tcW w:w="5103" w:type="dxa"/>
            <w:shd w:val="clear" w:color="auto" w:fill="auto"/>
          </w:tcPr>
          <w:p w14:paraId="6C364C41"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D563D9" w:rsidRPr="00A4634E" w14:paraId="128F30A3" w14:textId="77777777" w:rsidTr="00D563D9">
        <w:trPr>
          <w:trHeight w:val="821"/>
        </w:trPr>
        <w:tc>
          <w:tcPr>
            <w:tcW w:w="3573" w:type="dxa"/>
            <w:shd w:val="clear" w:color="auto" w:fill="auto"/>
          </w:tcPr>
          <w:p w14:paraId="0E273322"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10E14857"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2DA0F2CB"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D563D9" w:rsidRPr="00A4634E" w14:paraId="0DEB4954" w14:textId="77777777" w:rsidTr="00D563D9">
        <w:trPr>
          <w:trHeight w:val="821"/>
        </w:trPr>
        <w:tc>
          <w:tcPr>
            <w:tcW w:w="3573" w:type="dxa"/>
            <w:shd w:val="clear" w:color="auto" w:fill="auto"/>
          </w:tcPr>
          <w:p w14:paraId="1A499D5B"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1526721F"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7EF4BC5D"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D563D9" w:rsidRPr="00A4634E" w14:paraId="69803D86" w14:textId="77777777" w:rsidTr="00D563D9">
        <w:trPr>
          <w:trHeight w:val="387"/>
        </w:trPr>
        <w:tc>
          <w:tcPr>
            <w:tcW w:w="3573" w:type="dxa"/>
            <w:shd w:val="clear" w:color="auto" w:fill="auto"/>
          </w:tcPr>
          <w:p w14:paraId="1668D3A4"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4E8BEFED"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D563D9" w:rsidRPr="00A4634E" w14:paraId="4BCE526D" w14:textId="77777777" w:rsidTr="00D563D9">
        <w:trPr>
          <w:trHeight w:val="333"/>
        </w:trPr>
        <w:tc>
          <w:tcPr>
            <w:tcW w:w="3573" w:type="dxa"/>
            <w:shd w:val="clear" w:color="auto" w:fill="auto"/>
          </w:tcPr>
          <w:p w14:paraId="77C52321"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60E1A6F1"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D563D9" w:rsidRPr="00A4634E" w14:paraId="16B539D6" w14:textId="77777777" w:rsidTr="00D563D9">
        <w:trPr>
          <w:trHeight w:val="333"/>
        </w:trPr>
        <w:tc>
          <w:tcPr>
            <w:tcW w:w="3573" w:type="dxa"/>
            <w:shd w:val="clear" w:color="auto" w:fill="auto"/>
          </w:tcPr>
          <w:p w14:paraId="453D087F"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517BD55D" w14:textId="77777777" w:rsidR="00D563D9" w:rsidRPr="00A4634E" w:rsidRDefault="00D563D9" w:rsidP="00D563D9">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4178938B" w14:textId="77777777" w:rsidR="00D563D9" w:rsidRDefault="00D563D9" w:rsidP="00D563D9">
      <w:pPr>
        <w:spacing w:before="0" w:after="0"/>
        <w:rPr>
          <w:szCs w:val="24"/>
        </w:rPr>
      </w:pPr>
    </w:p>
    <w:p w14:paraId="1067A9E4" w14:textId="77777777" w:rsidR="00D563D9" w:rsidRDefault="00D563D9" w:rsidP="00D563D9">
      <w:pPr>
        <w:spacing w:before="0" w:after="0"/>
        <w:ind w:firstLine="360"/>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73ED433A" w14:textId="77777777" w:rsidR="00D563D9" w:rsidRDefault="00D563D9" w:rsidP="00D563D9">
      <w:pPr>
        <w:spacing w:before="0" w:after="0"/>
        <w:ind w:firstLine="360"/>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7038F922" w14:textId="77777777" w:rsidR="00D563D9" w:rsidRDefault="00D563D9" w:rsidP="00D563D9">
      <w:pPr>
        <w:spacing w:before="0" w:after="0"/>
        <w:ind w:firstLine="360"/>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54BA914D" w14:textId="0C588FC8" w:rsidR="00D563D9" w:rsidRDefault="00D563D9" w:rsidP="00D563D9">
      <w:pPr>
        <w:spacing w:before="0" w:after="0"/>
        <w:ind w:firstLine="360"/>
        <w:rPr>
          <w:szCs w:val="24"/>
        </w:rPr>
      </w:pPr>
      <w:r>
        <w:rPr>
          <w:szCs w:val="24"/>
        </w:rPr>
        <w:t>Коррекция дозы НМГ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038515C6" w14:textId="16186BCA" w:rsidR="00D563D9" w:rsidRDefault="00D563D9" w:rsidP="00D563D9">
      <w:pPr>
        <w:spacing w:before="0" w:after="0"/>
        <w:ind w:firstLine="709"/>
        <w:rPr>
          <w:rFonts w:eastAsia="Times New Roman"/>
          <w:szCs w:val="24"/>
          <w:lang w:eastAsia="ru-RU"/>
        </w:rPr>
      </w:pPr>
      <w:r>
        <w:rPr>
          <w:rFonts w:eastAsia="Times New Roman"/>
          <w:szCs w:val="24"/>
          <w:lang w:eastAsia="ru-RU"/>
        </w:rPr>
        <w:t xml:space="preserve">3) Прямые оральные антикоагулянты (ПОАК): </w:t>
      </w:r>
    </w:p>
    <w:p w14:paraId="23A10368" w14:textId="77777777" w:rsidR="00D563D9" w:rsidRDefault="00D563D9" w:rsidP="00D563D9">
      <w:pPr>
        <w:spacing w:before="0" w:after="0"/>
        <w:ind w:firstLine="708"/>
        <w:rPr>
          <w:szCs w:val="24"/>
        </w:rPr>
      </w:pPr>
      <w:r>
        <w:rPr>
          <w:szCs w:val="24"/>
        </w:rPr>
        <w:t>- 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730C6247" w14:textId="77777777" w:rsidR="00D563D9" w:rsidRDefault="00D563D9" w:rsidP="00D563D9">
      <w:pPr>
        <w:spacing w:before="0" w:after="0"/>
        <w:ind w:firstLine="567"/>
        <w:rPr>
          <w:rFonts w:eastAsia="Times New Roman"/>
          <w:szCs w:val="24"/>
          <w:lang w:eastAsia="ru-RU"/>
        </w:rPr>
      </w:pPr>
      <w:r>
        <w:rPr>
          <w:rFonts w:eastAsia="Times New Roman"/>
          <w:szCs w:val="24"/>
          <w:lang w:eastAsia="ru-RU"/>
        </w:rPr>
        <w:lastRenderedPageBreak/>
        <w:t>- 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Pr>
          <w:i/>
          <w:szCs w:val="24"/>
        </w:rPr>
        <w:t>—</w:t>
      </w:r>
      <w:r>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3D233228" w14:textId="77777777" w:rsidR="00D563D9" w:rsidRDefault="00D563D9" w:rsidP="00D563D9">
      <w:pPr>
        <w:spacing w:before="0" w:after="0"/>
        <w:ind w:firstLine="567"/>
        <w:rPr>
          <w:rFonts w:eastAsia="Times New Roman"/>
          <w:szCs w:val="24"/>
          <w:lang w:eastAsia="ru-RU"/>
        </w:rPr>
      </w:pPr>
      <w:r>
        <w:rPr>
          <w:rFonts w:eastAsia="Times New Roman"/>
          <w:szCs w:val="24"/>
          <w:lang w:eastAsia="ru-RU"/>
        </w:rPr>
        <w:t>- 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0A4805D2" w14:textId="77777777" w:rsidR="00D563D9" w:rsidRDefault="00D563D9" w:rsidP="00D563D9">
      <w:pPr>
        <w:spacing w:before="0" w:after="0"/>
        <w:ind w:firstLine="567"/>
        <w:rPr>
          <w:rFonts w:eastAsia="Times New Roman"/>
          <w:szCs w:val="24"/>
          <w:lang w:eastAsia="ru-RU"/>
        </w:rPr>
      </w:pPr>
      <w:r>
        <w:rPr>
          <w:rFonts w:eastAsia="Times New Roman"/>
          <w:szCs w:val="24"/>
          <w:lang w:eastAsia="ru-RU"/>
        </w:rPr>
        <w:t>- сулодексид 250 ЛЕ х 2 раза в день.</w:t>
      </w:r>
    </w:p>
    <w:p w14:paraId="0814023D" w14:textId="11F56B61" w:rsidR="00D563D9" w:rsidRDefault="00D563D9" w:rsidP="00D563D9">
      <w:pPr>
        <w:spacing w:before="0" w:after="0"/>
        <w:ind w:firstLine="709"/>
        <w:rPr>
          <w:szCs w:val="24"/>
        </w:rPr>
      </w:pPr>
      <w:r>
        <w:rPr>
          <w:rFonts w:eastAsia="Times New Roman"/>
          <w:szCs w:val="24"/>
          <w:lang w:eastAsia="ru-RU"/>
        </w:rPr>
        <w:t xml:space="preserve">4) 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4B72E8C8" w14:textId="77777777" w:rsidR="00D563D9" w:rsidRPr="00BC50A4" w:rsidRDefault="00D563D9" w:rsidP="00D563D9">
      <w:pPr>
        <w:spacing w:before="0" w:after="0"/>
        <w:ind w:firstLine="708"/>
        <w:rPr>
          <w:b/>
          <w:szCs w:val="24"/>
        </w:rPr>
      </w:pPr>
      <w:r w:rsidRPr="00BC50A4">
        <w:rPr>
          <w:b/>
          <w:szCs w:val="24"/>
        </w:rPr>
        <w:t xml:space="preserve">Таблица 3. </w:t>
      </w:r>
      <w:r w:rsidRPr="00BC50A4">
        <w:rPr>
          <w:b/>
          <w:bCs/>
          <w:szCs w:val="24"/>
        </w:rPr>
        <w:t>Коррекция дозы варфарина в зависимости от МНО</w:t>
      </w:r>
    </w:p>
    <w:tbl>
      <w:tblPr>
        <w:tblStyle w:val="16"/>
        <w:tblW w:w="896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D563D9" w14:paraId="3F5072ED" w14:textId="77777777" w:rsidTr="00D563D9">
        <w:trPr>
          <w:trHeight w:val="374"/>
        </w:trPr>
        <w:tc>
          <w:tcPr>
            <w:tcW w:w="4394" w:type="dxa"/>
            <w:shd w:val="clear" w:color="auto" w:fill="auto"/>
          </w:tcPr>
          <w:p w14:paraId="12592A3C" w14:textId="77777777" w:rsidR="00D563D9" w:rsidRPr="007C4816" w:rsidRDefault="00D563D9" w:rsidP="00D563D9">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01B607A8" w14:textId="77777777" w:rsidR="00D563D9" w:rsidRPr="007C4816" w:rsidRDefault="00D563D9" w:rsidP="00D563D9">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D563D9" w14:paraId="64D86182" w14:textId="77777777" w:rsidTr="00D563D9">
        <w:trPr>
          <w:trHeight w:val="714"/>
        </w:trPr>
        <w:tc>
          <w:tcPr>
            <w:tcW w:w="4394" w:type="dxa"/>
            <w:shd w:val="clear" w:color="auto" w:fill="auto"/>
          </w:tcPr>
          <w:p w14:paraId="0C55BF1A"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5090FA1F"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D563D9" w14:paraId="3079BD84" w14:textId="77777777" w:rsidTr="00D563D9">
        <w:trPr>
          <w:trHeight w:val="515"/>
        </w:trPr>
        <w:tc>
          <w:tcPr>
            <w:tcW w:w="4394" w:type="dxa"/>
            <w:shd w:val="clear" w:color="auto" w:fill="auto"/>
          </w:tcPr>
          <w:p w14:paraId="5C21A7CB"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122F0259"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D563D9" w14:paraId="6C1A759C" w14:textId="77777777" w:rsidTr="00D563D9">
        <w:trPr>
          <w:trHeight w:val="539"/>
        </w:trPr>
        <w:tc>
          <w:tcPr>
            <w:tcW w:w="4394" w:type="dxa"/>
            <w:shd w:val="clear" w:color="auto" w:fill="auto"/>
          </w:tcPr>
          <w:p w14:paraId="496838BC"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lastRenderedPageBreak/>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3E555E96"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D563D9" w14:paraId="228E2A5C" w14:textId="77777777" w:rsidTr="00D563D9">
        <w:trPr>
          <w:trHeight w:val="437"/>
        </w:trPr>
        <w:tc>
          <w:tcPr>
            <w:tcW w:w="4394" w:type="dxa"/>
            <w:shd w:val="clear" w:color="auto" w:fill="auto"/>
          </w:tcPr>
          <w:p w14:paraId="4E1EC8B3"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0E064B94"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D563D9" w14:paraId="7AE72620" w14:textId="77777777" w:rsidTr="00D563D9">
        <w:trPr>
          <w:trHeight w:val="565"/>
        </w:trPr>
        <w:tc>
          <w:tcPr>
            <w:tcW w:w="4394" w:type="dxa"/>
            <w:vMerge w:val="restart"/>
            <w:shd w:val="clear" w:color="auto" w:fill="auto"/>
          </w:tcPr>
          <w:p w14:paraId="42FBCABD"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509D7ACB" w14:textId="77777777" w:rsidR="00D563D9" w:rsidRPr="007C4816" w:rsidRDefault="00D563D9" w:rsidP="00D563D9">
            <w:pPr>
              <w:spacing w:before="0" w:after="0"/>
              <w:jc w:val="center"/>
              <w:rPr>
                <w:rFonts w:cs="Times New Roman"/>
                <w:szCs w:val="24"/>
              </w:rPr>
            </w:pPr>
          </w:p>
        </w:tc>
        <w:tc>
          <w:tcPr>
            <w:tcW w:w="4570" w:type="dxa"/>
            <w:shd w:val="clear" w:color="auto" w:fill="auto"/>
          </w:tcPr>
          <w:p w14:paraId="447C982F"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D563D9" w14:paraId="2DD304FC" w14:textId="77777777" w:rsidTr="00D563D9">
        <w:trPr>
          <w:trHeight w:val="755"/>
        </w:trPr>
        <w:tc>
          <w:tcPr>
            <w:tcW w:w="4394" w:type="dxa"/>
            <w:vMerge/>
            <w:shd w:val="clear" w:color="auto" w:fill="auto"/>
          </w:tcPr>
          <w:p w14:paraId="10AE9EC7" w14:textId="77777777" w:rsidR="00D563D9" w:rsidRPr="007C4816" w:rsidRDefault="00D563D9" w:rsidP="00D563D9">
            <w:pPr>
              <w:spacing w:before="0" w:after="0"/>
              <w:jc w:val="center"/>
              <w:rPr>
                <w:rFonts w:eastAsiaTheme="majorEastAsia" w:cs="Times New Roman"/>
                <w:bCs/>
                <w:szCs w:val="24"/>
              </w:rPr>
            </w:pPr>
          </w:p>
        </w:tc>
        <w:tc>
          <w:tcPr>
            <w:tcW w:w="4570" w:type="dxa"/>
            <w:shd w:val="clear" w:color="auto" w:fill="auto"/>
          </w:tcPr>
          <w:p w14:paraId="160DE33B" w14:textId="77777777" w:rsidR="00D563D9" w:rsidRPr="007C4816" w:rsidRDefault="00D563D9" w:rsidP="00D563D9">
            <w:pPr>
              <w:spacing w:before="0" w:after="0" w:line="240" w:lineRule="auto"/>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1372F404" w14:textId="77777777" w:rsidR="00D563D9" w:rsidRDefault="00D563D9" w:rsidP="00D563D9">
      <w:pPr>
        <w:spacing w:before="0" w:after="0"/>
        <w:rPr>
          <w:strike/>
          <w:szCs w:val="24"/>
        </w:rPr>
      </w:pPr>
    </w:p>
    <w:p w14:paraId="3C080755" w14:textId="77777777" w:rsidR="00D563D9" w:rsidRDefault="00D563D9" w:rsidP="00D563D9">
      <w:pPr>
        <w:spacing w:before="0" w:after="0"/>
        <w:ind w:firstLine="709"/>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08C01B0E" w14:textId="77777777" w:rsidR="00D563D9" w:rsidRDefault="00D563D9" w:rsidP="00D563D9">
      <w:pPr>
        <w:spacing w:before="0" w:after="0"/>
        <w:ind w:firstLine="360"/>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4CDA8CE0" w14:textId="77777777" w:rsidR="00D563D9" w:rsidRDefault="00D563D9" w:rsidP="00CE6C1C">
      <w:pPr>
        <w:pStyle w:val="a6"/>
        <w:numPr>
          <w:ilvl w:val="0"/>
          <w:numId w:val="108"/>
        </w:numPr>
        <w:spacing w:before="0" w:after="0"/>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775B4E54" w14:textId="77777777" w:rsidR="00D563D9" w:rsidRDefault="00D563D9" w:rsidP="00CE6C1C">
      <w:pPr>
        <w:pStyle w:val="a6"/>
        <w:numPr>
          <w:ilvl w:val="0"/>
          <w:numId w:val="108"/>
        </w:numPr>
        <w:spacing w:before="0" w:after="0"/>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04D8EE5F" w14:textId="77777777" w:rsidR="00D563D9" w:rsidRDefault="00D563D9" w:rsidP="00D563D9">
      <w:pPr>
        <w:spacing w:before="0" w:after="0"/>
        <w:ind w:firstLine="360"/>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113D5DC0" w14:textId="77777777" w:rsidR="00D563D9" w:rsidRDefault="00D563D9" w:rsidP="00D563D9">
      <w:pPr>
        <w:spacing w:before="0" w:after="0"/>
        <w:ind w:firstLine="360"/>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7A423ACE" w14:textId="77777777" w:rsidR="00D563D9" w:rsidRDefault="00D563D9" w:rsidP="00CE6C1C">
      <w:pPr>
        <w:pStyle w:val="a6"/>
        <w:numPr>
          <w:ilvl w:val="0"/>
          <w:numId w:val="109"/>
        </w:numPr>
        <w:spacing w:before="0" w:after="0"/>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59D6E98B" w14:textId="77777777" w:rsidR="00D563D9" w:rsidRDefault="00D563D9" w:rsidP="00CE6C1C">
      <w:pPr>
        <w:pStyle w:val="a6"/>
        <w:numPr>
          <w:ilvl w:val="0"/>
          <w:numId w:val="109"/>
        </w:numPr>
        <w:spacing w:before="0" w:after="0"/>
        <w:rPr>
          <w:szCs w:val="24"/>
        </w:rPr>
      </w:pPr>
      <w:r>
        <w:rPr>
          <w:szCs w:val="24"/>
        </w:rPr>
        <w:t>для апиксабана – выждать 12 часов с приема последней дозы и ввести парентеральный антикоагулянт.</w:t>
      </w:r>
    </w:p>
    <w:p w14:paraId="7DB02C28" w14:textId="77777777" w:rsidR="00D563D9" w:rsidRPr="00A4634E" w:rsidRDefault="00D563D9" w:rsidP="00D563D9">
      <w:pPr>
        <w:spacing w:before="0" w:after="0"/>
        <w:ind w:firstLine="709"/>
        <w:rPr>
          <w:rFonts w:eastAsia="Times New Roman"/>
          <w:szCs w:val="24"/>
          <w:u w:val="single"/>
          <w:lang w:eastAsia="ru-RU"/>
        </w:rPr>
      </w:pPr>
      <w:r w:rsidRPr="00A4634E">
        <w:rPr>
          <w:rFonts w:eastAsia="Times New Roman"/>
          <w:szCs w:val="24"/>
          <w:u w:val="single"/>
          <w:lang w:eastAsia="ru-RU"/>
        </w:rPr>
        <w:t>7.1.2. Фибринолитическая терапия.</w:t>
      </w:r>
    </w:p>
    <w:p w14:paraId="6A9AF82F" w14:textId="77777777" w:rsidR="00D563D9" w:rsidRDefault="00D563D9" w:rsidP="00D563D9">
      <w:pPr>
        <w:spacing w:before="0" w:after="0"/>
        <w:ind w:firstLine="709"/>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44E3B9BC" w14:textId="77777777" w:rsidR="00D563D9" w:rsidRDefault="00D563D9" w:rsidP="00D563D9">
      <w:pPr>
        <w:spacing w:before="0" w:after="0"/>
        <w:ind w:firstLine="709"/>
        <w:rPr>
          <w:rFonts w:eastAsia="Times New Roman"/>
          <w:szCs w:val="24"/>
          <w:lang w:eastAsia="ru-RU"/>
        </w:rPr>
      </w:pPr>
      <w:r>
        <w:rPr>
          <w:rFonts w:eastAsia="Times New Roman"/>
          <w:szCs w:val="24"/>
          <w:lang w:eastAsia="ru-RU"/>
        </w:rPr>
        <w:lastRenderedPageBreak/>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6F594D31" w14:textId="77777777" w:rsidR="00D563D9" w:rsidRDefault="00D563D9" w:rsidP="00D563D9">
      <w:pPr>
        <w:spacing w:before="0" w:after="0"/>
        <w:ind w:firstLine="567"/>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3AC0B510" w14:textId="55151239" w:rsidR="00D563D9" w:rsidRDefault="00D563D9" w:rsidP="00D563D9">
      <w:pPr>
        <w:widowControl w:val="0"/>
        <w:spacing w:before="0" w:after="0"/>
        <w:ind w:firstLine="360"/>
        <w:rPr>
          <w:szCs w:val="24"/>
        </w:rPr>
      </w:pPr>
      <w:r>
        <w:rPr>
          <w:szCs w:val="24"/>
        </w:rPr>
        <w:t xml:space="preserve">У </w:t>
      </w:r>
      <w:r w:rsidR="00BC50A4">
        <w:rPr>
          <w:szCs w:val="24"/>
        </w:rPr>
        <w:t>больных</w:t>
      </w:r>
      <w:r>
        <w:rPr>
          <w:szCs w:val="24"/>
        </w:rPr>
        <w:t xml:space="preserve"> множественной миеломой фактором риска развития ВТЭО является лечение с использованием дексаметазона, </w:t>
      </w:r>
      <w:r w:rsidR="00BC50A4">
        <w:rPr>
          <w:szCs w:val="24"/>
        </w:rPr>
        <w:t>леналидомида, преднизолона</w:t>
      </w:r>
      <w:r>
        <w:rPr>
          <w:szCs w:val="24"/>
        </w:rPr>
        <w:t xml:space="preserve">. </w:t>
      </w:r>
      <w:r w:rsidR="00BC50A4">
        <w:rPr>
          <w:szCs w:val="24"/>
        </w:rPr>
        <w:t>Ч</w:t>
      </w:r>
      <w:r>
        <w:rPr>
          <w:szCs w:val="24"/>
        </w:rPr>
        <w:t xml:space="preserve">астота ВТЭО при терапии леналидомидом составляла 3%, а комбинация леналидомида и дексаметазона повышала частоту ВТЭО до 75%. Увеличивает частоту ВТЭО до 5-23% сопутствующая терапия эритропоэтином, особенно если она проводится у больных, получающих леналидомид и дексаметазон. Наличие ВТЭО у больных ММ ассоциируется с летальностью, следовательно, проведение профилактики ВТЭО способствует улучшению прогноза. </w:t>
      </w:r>
    </w:p>
    <w:p w14:paraId="0DEEFB43" w14:textId="77777777" w:rsidR="00D563D9" w:rsidRDefault="00D563D9" w:rsidP="00D563D9">
      <w:pPr>
        <w:widowControl w:val="0"/>
        <w:spacing w:before="0" w:after="0"/>
        <w:ind w:firstLine="360"/>
        <w:rPr>
          <w:szCs w:val="24"/>
        </w:rPr>
      </w:pPr>
      <w:r>
        <w:rPr>
          <w:szCs w:val="24"/>
        </w:rPr>
        <w:t>Помимо ХТ причиной возникновения ВТЭО у больных ММ являются нарушения ритма сердца, гипервязкость крови и плазмы, гиперкальциемия, гиперфибриногенемия.</w:t>
      </w:r>
    </w:p>
    <w:p w14:paraId="44892843" w14:textId="77777777" w:rsidR="00D563D9" w:rsidRDefault="00D563D9" w:rsidP="00D563D9">
      <w:pPr>
        <w:spacing w:before="0" w:after="0"/>
        <w:ind w:firstLine="360"/>
        <w:rPr>
          <w:szCs w:val="24"/>
        </w:rPr>
      </w:pPr>
      <w:r>
        <w:rPr>
          <w:szCs w:val="24"/>
        </w:rPr>
        <w:t>При ММ, согласно консенсусному решению Международной рабочей группы по изучению миеломы (International Myeloma Work Group - IMWG), необходимость в проведении профилактики ВТЭО определяется факторами индивидуального риска: ожирение, тромбозы в анамнезе, наличие центрального венозного катетера, кардиостимулятора, иммобилизация, хирургическое вмешательство, коморбидность, гиперкоагуляция, применение эритропоэтина, применение дексаметазона, доксорубицина. Для профилактики ВТЭО у больных без факторов риска или с одним фактором риска возможно применение аспирина, при наличии более одного фактора риска препаратом выбора является НМГ.</w:t>
      </w:r>
    </w:p>
    <w:p w14:paraId="5CDA7578" w14:textId="77777777" w:rsidR="00D563D9" w:rsidRDefault="00D563D9" w:rsidP="00D563D9">
      <w:pPr>
        <w:spacing w:before="0" w:after="0"/>
        <w:rPr>
          <w:szCs w:val="24"/>
        </w:rPr>
      </w:pPr>
      <w:r>
        <w:rPr>
          <w:szCs w:val="24"/>
        </w:rPr>
        <w:lastRenderedPageBreak/>
        <w:t xml:space="preserve">При решении вопроса о проведения профилактики необходимо учитывать индивидуальный риск развития ВТЭО (табл. 5). </w:t>
      </w:r>
    </w:p>
    <w:p w14:paraId="43D96259" w14:textId="4EDE2FFE" w:rsidR="00D563D9" w:rsidRPr="00BC50A4" w:rsidRDefault="00D563D9" w:rsidP="00BC50A4">
      <w:pPr>
        <w:spacing w:before="0" w:after="0"/>
        <w:rPr>
          <w:b/>
          <w:szCs w:val="24"/>
        </w:rPr>
      </w:pPr>
      <w:r w:rsidRPr="00BC50A4">
        <w:rPr>
          <w:b/>
          <w:szCs w:val="24"/>
        </w:rPr>
        <w:t xml:space="preserve">Таблица 5. Оценка риска развития ВТЭО у </w:t>
      </w:r>
      <w:r w:rsidR="000368F4">
        <w:rPr>
          <w:b/>
          <w:szCs w:val="24"/>
        </w:rPr>
        <w:t>больных</w:t>
      </w:r>
      <w:r w:rsidRPr="00BC50A4">
        <w:rPr>
          <w:b/>
          <w:szCs w:val="24"/>
        </w:rPr>
        <w:t xml:space="preserve"> множественной миеломой</w:t>
      </w:r>
    </w:p>
    <w:tbl>
      <w:tblPr>
        <w:tblW w:w="8080"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6"/>
        <w:gridCol w:w="3544"/>
      </w:tblGrid>
      <w:tr w:rsidR="00D563D9" w14:paraId="72D57401" w14:textId="77777777" w:rsidTr="00683A05">
        <w:tc>
          <w:tcPr>
            <w:tcW w:w="4536" w:type="dxa"/>
            <w:shd w:val="clear" w:color="auto" w:fill="auto"/>
          </w:tcPr>
          <w:p w14:paraId="059EBD70" w14:textId="77777777" w:rsidR="00D563D9" w:rsidRPr="00947086" w:rsidRDefault="00D563D9" w:rsidP="00D563D9">
            <w:pPr>
              <w:spacing w:before="0" w:after="0"/>
              <w:jc w:val="center"/>
              <w:rPr>
                <w:szCs w:val="24"/>
              </w:rPr>
            </w:pPr>
            <w:r w:rsidRPr="00947086">
              <w:rPr>
                <w:szCs w:val="24"/>
              </w:rPr>
              <w:t>Факторы риска</w:t>
            </w:r>
          </w:p>
        </w:tc>
        <w:tc>
          <w:tcPr>
            <w:tcW w:w="3544" w:type="dxa"/>
            <w:shd w:val="clear" w:color="auto" w:fill="auto"/>
          </w:tcPr>
          <w:p w14:paraId="35D621A4" w14:textId="77777777" w:rsidR="00D563D9" w:rsidRPr="00947086" w:rsidRDefault="00D563D9" w:rsidP="00D563D9">
            <w:pPr>
              <w:spacing w:before="0" w:after="0"/>
              <w:jc w:val="center"/>
              <w:rPr>
                <w:szCs w:val="24"/>
              </w:rPr>
            </w:pPr>
            <w:r w:rsidRPr="00947086">
              <w:rPr>
                <w:szCs w:val="24"/>
              </w:rPr>
              <w:t>Рекомендуемые действия</w:t>
            </w:r>
          </w:p>
        </w:tc>
      </w:tr>
      <w:tr w:rsidR="00D563D9" w14:paraId="71260D91" w14:textId="77777777" w:rsidTr="00683A05">
        <w:tc>
          <w:tcPr>
            <w:tcW w:w="4536" w:type="dxa"/>
            <w:shd w:val="clear" w:color="auto" w:fill="auto"/>
          </w:tcPr>
          <w:p w14:paraId="01D04BFE" w14:textId="77777777" w:rsidR="00D563D9" w:rsidRDefault="00D563D9" w:rsidP="00D563D9">
            <w:pPr>
              <w:spacing w:before="0" w:after="0"/>
              <w:rPr>
                <w:szCs w:val="24"/>
              </w:rPr>
            </w:pPr>
            <w:r>
              <w:rPr>
                <w:szCs w:val="24"/>
              </w:rPr>
              <w:t>Индивидуальные для пациента:</w:t>
            </w:r>
          </w:p>
          <w:p w14:paraId="2F000BE4" w14:textId="77777777" w:rsidR="00D563D9" w:rsidRDefault="00D563D9" w:rsidP="00CE6C1C">
            <w:pPr>
              <w:pStyle w:val="a6"/>
              <w:numPr>
                <w:ilvl w:val="0"/>
                <w:numId w:val="115"/>
              </w:numPr>
              <w:spacing w:before="0" w:after="0"/>
              <w:jc w:val="left"/>
              <w:rPr>
                <w:szCs w:val="24"/>
              </w:rPr>
            </w:pPr>
            <w:r>
              <w:rPr>
                <w:szCs w:val="24"/>
              </w:rPr>
              <w:t>ожирение (ИМТ ≥ 30 кг/м</w:t>
            </w:r>
            <w:r>
              <w:rPr>
                <w:szCs w:val="24"/>
                <w:vertAlign w:val="superscript"/>
              </w:rPr>
              <w:t>2</w:t>
            </w:r>
            <w:r>
              <w:rPr>
                <w:szCs w:val="24"/>
              </w:rPr>
              <w:t>)</w:t>
            </w:r>
          </w:p>
          <w:p w14:paraId="2FD501A6" w14:textId="77777777" w:rsidR="00D563D9" w:rsidRDefault="00D563D9" w:rsidP="00CE6C1C">
            <w:pPr>
              <w:pStyle w:val="a6"/>
              <w:numPr>
                <w:ilvl w:val="0"/>
                <w:numId w:val="115"/>
              </w:numPr>
              <w:spacing w:before="0" w:after="0"/>
              <w:jc w:val="left"/>
              <w:rPr>
                <w:szCs w:val="24"/>
              </w:rPr>
            </w:pPr>
            <w:r>
              <w:rPr>
                <w:szCs w:val="24"/>
              </w:rPr>
              <w:t>ВТЭО в анамнезе</w:t>
            </w:r>
          </w:p>
          <w:p w14:paraId="19AD034A" w14:textId="77777777" w:rsidR="00D563D9" w:rsidRDefault="00D563D9" w:rsidP="00CE6C1C">
            <w:pPr>
              <w:pStyle w:val="a6"/>
              <w:numPr>
                <w:ilvl w:val="0"/>
                <w:numId w:val="115"/>
              </w:numPr>
              <w:spacing w:before="0" w:after="0"/>
              <w:jc w:val="left"/>
              <w:rPr>
                <w:szCs w:val="24"/>
              </w:rPr>
            </w:pPr>
            <w:r>
              <w:rPr>
                <w:szCs w:val="24"/>
              </w:rPr>
              <w:t>ЦВК или водители ритма</w:t>
            </w:r>
          </w:p>
          <w:p w14:paraId="1D63FA63" w14:textId="77777777" w:rsidR="00D563D9" w:rsidRDefault="00D563D9" w:rsidP="00CE6C1C">
            <w:pPr>
              <w:pStyle w:val="a6"/>
              <w:numPr>
                <w:ilvl w:val="0"/>
                <w:numId w:val="115"/>
              </w:numPr>
              <w:spacing w:before="0" w:after="0"/>
              <w:jc w:val="left"/>
              <w:rPr>
                <w:szCs w:val="24"/>
              </w:rPr>
            </w:pPr>
            <w:r>
              <w:rPr>
                <w:szCs w:val="24"/>
              </w:rPr>
              <w:t>сопутствующие заболевания (ИБС, ХБП, сахарный диабет, инфекции, иммобилизация)</w:t>
            </w:r>
          </w:p>
          <w:p w14:paraId="1F896CE7" w14:textId="77777777" w:rsidR="00D563D9" w:rsidRDefault="00D563D9" w:rsidP="00CE6C1C">
            <w:pPr>
              <w:pStyle w:val="a6"/>
              <w:numPr>
                <w:ilvl w:val="0"/>
                <w:numId w:val="115"/>
              </w:numPr>
              <w:spacing w:before="0" w:after="0"/>
              <w:jc w:val="left"/>
              <w:rPr>
                <w:szCs w:val="24"/>
              </w:rPr>
            </w:pPr>
            <w:r>
              <w:rPr>
                <w:szCs w:val="24"/>
              </w:rPr>
              <w:t>хирургия, анестезия, травмы</w:t>
            </w:r>
          </w:p>
          <w:p w14:paraId="76239196" w14:textId="77777777" w:rsidR="00D563D9" w:rsidRDefault="00D563D9" w:rsidP="00CE6C1C">
            <w:pPr>
              <w:pStyle w:val="a6"/>
              <w:numPr>
                <w:ilvl w:val="0"/>
                <w:numId w:val="115"/>
              </w:numPr>
              <w:spacing w:before="0" w:after="0"/>
              <w:jc w:val="left"/>
              <w:rPr>
                <w:szCs w:val="24"/>
              </w:rPr>
            </w:pPr>
            <w:r>
              <w:rPr>
                <w:szCs w:val="24"/>
              </w:rPr>
              <w:t>применение эритропоэтина</w:t>
            </w:r>
          </w:p>
          <w:p w14:paraId="4D95261F" w14:textId="77777777" w:rsidR="00D563D9" w:rsidRDefault="00D563D9" w:rsidP="00CE6C1C">
            <w:pPr>
              <w:pStyle w:val="a6"/>
              <w:numPr>
                <w:ilvl w:val="0"/>
                <w:numId w:val="115"/>
              </w:numPr>
              <w:spacing w:before="0" w:after="0"/>
              <w:jc w:val="left"/>
              <w:rPr>
                <w:b/>
                <w:szCs w:val="24"/>
              </w:rPr>
            </w:pPr>
            <w:r>
              <w:rPr>
                <w:szCs w:val="24"/>
              </w:rPr>
              <w:t>тромбофилии</w:t>
            </w:r>
          </w:p>
        </w:tc>
        <w:tc>
          <w:tcPr>
            <w:tcW w:w="3544" w:type="dxa"/>
            <w:vMerge w:val="restart"/>
            <w:shd w:val="clear" w:color="auto" w:fill="auto"/>
            <w:vAlign w:val="center"/>
          </w:tcPr>
          <w:p w14:paraId="6DE44C0D" w14:textId="77777777" w:rsidR="00D563D9" w:rsidRPr="00947086" w:rsidRDefault="00D563D9" w:rsidP="00D563D9">
            <w:pPr>
              <w:pStyle w:val="a6"/>
              <w:spacing w:before="0" w:after="0"/>
              <w:rPr>
                <w:szCs w:val="24"/>
                <w:u w:val="single"/>
              </w:rPr>
            </w:pPr>
            <w:r w:rsidRPr="00947086">
              <w:rPr>
                <w:szCs w:val="24"/>
                <w:u w:val="single"/>
              </w:rPr>
              <w:t>0– 1 факторов риска:</w:t>
            </w:r>
          </w:p>
          <w:p w14:paraId="6A4671ED" w14:textId="77777777" w:rsidR="00D563D9" w:rsidRDefault="00D563D9" w:rsidP="00D563D9">
            <w:pPr>
              <w:spacing w:before="0" w:after="0"/>
              <w:jc w:val="center"/>
              <w:rPr>
                <w:szCs w:val="24"/>
              </w:rPr>
            </w:pPr>
            <w:r>
              <w:rPr>
                <w:szCs w:val="24"/>
              </w:rPr>
              <w:t>- ацетилсалициловая кислота 75-325 мг/сут</w:t>
            </w:r>
          </w:p>
          <w:p w14:paraId="2B8D7DD2" w14:textId="77777777" w:rsidR="00D563D9" w:rsidRDefault="00D563D9" w:rsidP="00D563D9">
            <w:pPr>
              <w:pStyle w:val="a6"/>
              <w:spacing w:before="0" w:after="0"/>
              <w:ind w:left="375"/>
              <w:jc w:val="center"/>
              <w:rPr>
                <w:szCs w:val="24"/>
              </w:rPr>
            </w:pPr>
          </w:p>
          <w:p w14:paraId="6E20AA44" w14:textId="77777777" w:rsidR="00D563D9" w:rsidRPr="00947086" w:rsidRDefault="00D563D9" w:rsidP="00D563D9">
            <w:pPr>
              <w:spacing w:before="0" w:after="0"/>
              <w:jc w:val="center"/>
              <w:rPr>
                <w:szCs w:val="24"/>
                <w:u w:val="single"/>
              </w:rPr>
            </w:pPr>
            <w:r w:rsidRPr="00947086">
              <w:rPr>
                <w:szCs w:val="24"/>
                <w:u w:val="single"/>
              </w:rPr>
              <w:t>≥ 2 фактора риска:</w:t>
            </w:r>
          </w:p>
          <w:p w14:paraId="7630EFC1" w14:textId="77777777" w:rsidR="00D563D9" w:rsidRDefault="00D563D9" w:rsidP="00D563D9">
            <w:pPr>
              <w:spacing w:before="0" w:after="0"/>
              <w:rPr>
                <w:szCs w:val="24"/>
              </w:rPr>
            </w:pPr>
            <w:r>
              <w:rPr>
                <w:szCs w:val="24"/>
              </w:rPr>
              <w:t>- НМГ (эквивалентно 40 мг/сут эноксапарина натрия) или</w:t>
            </w:r>
          </w:p>
          <w:p w14:paraId="4E6AC576" w14:textId="77777777" w:rsidR="00D563D9" w:rsidRDefault="00D563D9" w:rsidP="00D563D9">
            <w:pPr>
              <w:spacing w:before="0" w:after="0"/>
              <w:rPr>
                <w:b/>
                <w:szCs w:val="24"/>
              </w:rPr>
            </w:pPr>
            <w:r>
              <w:rPr>
                <w:b/>
                <w:szCs w:val="24"/>
              </w:rPr>
              <w:t xml:space="preserve">- </w:t>
            </w:r>
            <w:r w:rsidRPr="00AD6DDA">
              <w:rPr>
                <w:szCs w:val="24"/>
              </w:rPr>
              <w:t>Прямые оральные антикоагулянты</w:t>
            </w:r>
          </w:p>
        </w:tc>
      </w:tr>
      <w:tr w:rsidR="00D563D9" w14:paraId="2CD53C02" w14:textId="77777777" w:rsidTr="00683A05">
        <w:tc>
          <w:tcPr>
            <w:tcW w:w="4536" w:type="dxa"/>
            <w:shd w:val="clear" w:color="auto" w:fill="auto"/>
          </w:tcPr>
          <w:p w14:paraId="5BE35B60" w14:textId="77777777" w:rsidR="00D563D9" w:rsidRDefault="00D563D9" w:rsidP="00D563D9">
            <w:pPr>
              <w:spacing w:before="0" w:after="0"/>
              <w:rPr>
                <w:szCs w:val="24"/>
              </w:rPr>
            </w:pPr>
            <w:r>
              <w:rPr>
                <w:szCs w:val="24"/>
              </w:rPr>
              <w:t>У пациентов с ММ:</w:t>
            </w:r>
          </w:p>
          <w:p w14:paraId="3C355AB3" w14:textId="77777777" w:rsidR="00D563D9" w:rsidRDefault="00D563D9" w:rsidP="00CE6C1C">
            <w:pPr>
              <w:pStyle w:val="a6"/>
              <w:numPr>
                <w:ilvl w:val="0"/>
                <w:numId w:val="116"/>
              </w:numPr>
              <w:spacing w:before="0" w:after="0"/>
              <w:jc w:val="left"/>
              <w:rPr>
                <w:szCs w:val="24"/>
              </w:rPr>
            </w:pPr>
            <w:r>
              <w:rPr>
                <w:szCs w:val="24"/>
              </w:rPr>
              <w:t>гипервискозный синдром</w:t>
            </w:r>
          </w:p>
          <w:p w14:paraId="65E56349" w14:textId="77777777" w:rsidR="00D563D9" w:rsidRDefault="00D563D9" w:rsidP="00CE6C1C">
            <w:pPr>
              <w:pStyle w:val="a6"/>
              <w:numPr>
                <w:ilvl w:val="0"/>
                <w:numId w:val="116"/>
              </w:numPr>
              <w:spacing w:before="0" w:after="0"/>
              <w:jc w:val="left"/>
              <w:rPr>
                <w:szCs w:val="24"/>
              </w:rPr>
            </w:pPr>
            <w:r>
              <w:rPr>
                <w:szCs w:val="24"/>
              </w:rPr>
              <w:t>применение ингибиторов ангиогенеза в комбинации с</w:t>
            </w:r>
          </w:p>
          <w:p w14:paraId="2C1ED4B1" w14:textId="77777777" w:rsidR="00D563D9" w:rsidRDefault="00D563D9" w:rsidP="00D563D9">
            <w:pPr>
              <w:spacing w:before="0" w:after="0"/>
              <w:rPr>
                <w:szCs w:val="24"/>
              </w:rPr>
            </w:pPr>
            <w:r>
              <w:rPr>
                <w:szCs w:val="24"/>
              </w:rPr>
              <w:t>- высокими дозами дексаметазона (≥ 480 мг/мес);</w:t>
            </w:r>
          </w:p>
          <w:p w14:paraId="615601E6" w14:textId="71F22AA5" w:rsidR="00D563D9" w:rsidRPr="000368F4" w:rsidRDefault="000368F4" w:rsidP="000368F4">
            <w:pPr>
              <w:spacing w:before="0" w:after="0"/>
              <w:rPr>
                <w:szCs w:val="24"/>
              </w:rPr>
            </w:pPr>
            <w:r>
              <w:rPr>
                <w:szCs w:val="24"/>
              </w:rPr>
              <w:t>- доксорубицином;</w:t>
            </w:r>
          </w:p>
        </w:tc>
        <w:tc>
          <w:tcPr>
            <w:tcW w:w="3544" w:type="dxa"/>
            <w:vMerge/>
            <w:shd w:val="clear" w:color="auto" w:fill="auto"/>
          </w:tcPr>
          <w:p w14:paraId="3B93B6B6" w14:textId="77777777" w:rsidR="00D563D9" w:rsidRDefault="00D563D9" w:rsidP="00D563D9">
            <w:pPr>
              <w:spacing w:before="0" w:after="0"/>
              <w:jc w:val="center"/>
              <w:rPr>
                <w:b/>
                <w:szCs w:val="24"/>
              </w:rPr>
            </w:pPr>
          </w:p>
        </w:tc>
      </w:tr>
    </w:tbl>
    <w:p w14:paraId="0B6BF50B" w14:textId="77777777" w:rsidR="00D563D9" w:rsidRDefault="00D563D9" w:rsidP="00D563D9">
      <w:pPr>
        <w:spacing w:before="0" w:after="0"/>
        <w:rPr>
          <w:szCs w:val="24"/>
        </w:rPr>
      </w:pPr>
    </w:p>
    <w:p w14:paraId="47A45214" w14:textId="77777777" w:rsidR="00D563D9" w:rsidRDefault="00D563D9" w:rsidP="00D563D9">
      <w:pPr>
        <w:spacing w:before="0" w:after="0"/>
        <w:ind w:firstLine="708"/>
        <w:rPr>
          <w:szCs w:val="24"/>
        </w:rPr>
      </w:pPr>
      <w:r>
        <w:rPr>
          <w:szCs w:val="24"/>
        </w:rP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w:t>
      </w:r>
      <w:r>
        <w:rPr>
          <w:szCs w:val="24"/>
        </w:rPr>
        <w:lastRenderedPageBreak/>
        <w:t xml:space="preserve">выбора являются НМГ или ПОАК. Нет однозначных преимуществ тех или иных НМГ или ПОАК. </w:t>
      </w:r>
    </w:p>
    <w:p w14:paraId="099B593F" w14:textId="77777777" w:rsidR="00D563D9" w:rsidRPr="00401F47" w:rsidRDefault="00D563D9" w:rsidP="00D563D9">
      <w:pPr>
        <w:rPr>
          <w:b/>
          <w:i/>
          <w:color w:val="000000"/>
          <w:szCs w:val="24"/>
          <w:lang w:bidi="en-US"/>
        </w:rPr>
      </w:pPr>
      <w:r w:rsidRPr="00401F47">
        <w:rPr>
          <w:b/>
          <w:i/>
          <w:color w:val="000000"/>
          <w:szCs w:val="24"/>
        </w:rPr>
        <w:t>Список л</w:t>
      </w:r>
      <w:r w:rsidRPr="00401F47">
        <w:rPr>
          <w:b/>
          <w:i/>
          <w:szCs w:val="24"/>
          <w:lang w:eastAsia="ru-RU"/>
        </w:rPr>
        <w:t>итературы</w:t>
      </w:r>
    </w:p>
    <w:p w14:paraId="27BB7937" w14:textId="6D966AA9" w:rsidR="00D563D9" w:rsidRPr="003A104D" w:rsidRDefault="00D563D9" w:rsidP="00D563D9">
      <w:pPr>
        <w:pStyle w:val="aff3"/>
        <w:tabs>
          <w:tab w:val="left" w:pos="567"/>
        </w:tabs>
        <w:spacing w:after="0" w:line="360" w:lineRule="auto"/>
        <w:ind w:left="567" w:hanging="567"/>
        <w:jc w:val="both"/>
        <w:rPr>
          <w:i w:val="0"/>
          <w:lang w:val="ru-RU"/>
        </w:rPr>
      </w:pPr>
      <w:r>
        <w:rPr>
          <w:i w:val="0"/>
          <w:lang w:val="ru-RU"/>
        </w:rPr>
        <w:t>1. Воробьев А. И. Руководство по гематологии в трех томах. Том</w:t>
      </w:r>
      <w:r w:rsidRPr="003A104D">
        <w:rPr>
          <w:i w:val="0"/>
          <w:lang w:val="ru-RU"/>
        </w:rPr>
        <w:t xml:space="preserve"> 3.— </w:t>
      </w:r>
      <w:r>
        <w:rPr>
          <w:i w:val="0"/>
          <w:lang w:val="ru-RU"/>
        </w:rPr>
        <w:t>М</w:t>
      </w:r>
      <w:r w:rsidRPr="003A104D">
        <w:rPr>
          <w:i w:val="0"/>
          <w:lang w:val="ru-RU"/>
        </w:rPr>
        <w:t xml:space="preserve">.: </w:t>
      </w:r>
      <w:r>
        <w:rPr>
          <w:i w:val="0"/>
          <w:lang w:val="ru-RU"/>
        </w:rPr>
        <w:t>Ньюдиамед</w:t>
      </w:r>
      <w:r w:rsidRPr="003A104D">
        <w:rPr>
          <w:i w:val="0"/>
          <w:lang w:val="ru-RU"/>
        </w:rPr>
        <w:t xml:space="preserve">,  2005. </w:t>
      </w:r>
      <w:r>
        <w:rPr>
          <w:i w:val="0"/>
          <w:lang w:val="ru-RU"/>
        </w:rPr>
        <w:t>С</w:t>
      </w:r>
      <w:r w:rsidRPr="003A104D">
        <w:rPr>
          <w:i w:val="0"/>
          <w:lang w:val="ru-RU"/>
        </w:rPr>
        <w:t>. 133—147.</w:t>
      </w:r>
    </w:p>
    <w:p w14:paraId="5E25F6B7" w14:textId="2209D0A7" w:rsidR="00D563D9" w:rsidRDefault="00D563D9" w:rsidP="00D563D9">
      <w:pPr>
        <w:pStyle w:val="aff3"/>
        <w:tabs>
          <w:tab w:val="left" w:pos="567"/>
        </w:tabs>
        <w:spacing w:after="0" w:line="360" w:lineRule="auto"/>
        <w:ind w:left="567" w:hanging="567"/>
        <w:jc w:val="both"/>
        <w:rPr>
          <w:i w:val="0"/>
          <w:lang w:val="ru-RU"/>
        </w:rPr>
      </w:pPr>
      <w:r>
        <w:rPr>
          <w:i w:val="0"/>
          <w:lang w:val="de-DE"/>
        </w:rPr>
        <w:t>2.</w:t>
      </w:r>
      <w:r w:rsidRPr="006F119F">
        <w:rPr>
          <w:i w:val="0"/>
          <w:lang w:val="ru-RU"/>
        </w:rPr>
        <w:t xml:space="preserve"> </w:t>
      </w:r>
      <w:r>
        <w:rPr>
          <w:i w:val="0"/>
          <w:lang w:val="de-DE"/>
        </w:rPr>
        <w:t xml:space="preserve">Weitz I. C., Israel V. K., Waisman J. R. et al. </w:t>
      </w:r>
      <w:r>
        <w:rPr>
          <w:i w:val="0"/>
        </w:rPr>
        <w:t>Chemotherapy-induced activation of hemostasis: effect of a low molecular weight heparin (dalteparin sodium) on plasma markers of hemostatic activation. Tromb</w:t>
      </w:r>
      <w:r>
        <w:rPr>
          <w:i w:val="0"/>
          <w:lang w:val="ru-RU"/>
        </w:rPr>
        <w:t xml:space="preserve"> </w:t>
      </w:r>
      <w:r>
        <w:rPr>
          <w:i w:val="0"/>
        </w:rPr>
        <w:t>Hemost</w:t>
      </w:r>
      <w:r>
        <w:rPr>
          <w:i w:val="0"/>
          <w:lang w:val="ru-RU"/>
        </w:rPr>
        <w:t xml:space="preserve"> 2002; 88(2):213—220.</w:t>
      </w:r>
    </w:p>
    <w:p w14:paraId="7176AC1C" w14:textId="77777777" w:rsidR="00D563D9" w:rsidRDefault="00D563D9" w:rsidP="00D563D9">
      <w:pPr>
        <w:pStyle w:val="aff3"/>
        <w:tabs>
          <w:tab w:val="left" w:pos="567"/>
        </w:tabs>
        <w:spacing w:after="0" w:line="360" w:lineRule="auto"/>
        <w:ind w:left="567" w:hanging="567"/>
        <w:jc w:val="both"/>
        <w:rPr>
          <w:i w:val="0"/>
          <w:lang w:val="ru-RU"/>
        </w:rPr>
      </w:pPr>
      <w:r>
        <w:rPr>
          <w:i w:val="0"/>
          <w:lang w:val="ru-RU"/>
        </w:rPr>
        <w:t xml:space="preserve">4. </w:t>
      </w:r>
      <w:r>
        <w:rPr>
          <w:i w:val="0"/>
          <w:lang w:val="ru-RU"/>
        </w:rPr>
        <w:tab/>
        <w:t>Пантелеев М. А, Васильев С. А., Синауридзе Е. И. и др. Практическая коагулология. — М.: Практическая медицина, 2011. 192 с.</w:t>
      </w:r>
    </w:p>
    <w:p w14:paraId="70B5A202" w14:textId="77777777" w:rsidR="00D563D9" w:rsidRDefault="00D563D9" w:rsidP="00D563D9">
      <w:pPr>
        <w:pStyle w:val="aff3"/>
        <w:tabs>
          <w:tab w:val="left" w:pos="567"/>
          <w:tab w:val="left" w:pos="709"/>
        </w:tabs>
        <w:spacing w:after="0" w:line="360" w:lineRule="auto"/>
        <w:ind w:left="567" w:hanging="567"/>
        <w:jc w:val="both"/>
        <w:rPr>
          <w:i w:val="0"/>
          <w:lang w:val="ru-RU"/>
        </w:rPr>
      </w:pPr>
      <w:r>
        <w:rPr>
          <w:i w:val="0"/>
          <w:lang w:val="ru-RU"/>
        </w:rPr>
        <w:t xml:space="preserve">6. </w:t>
      </w:r>
      <w:r>
        <w:rPr>
          <w:i w:val="0"/>
          <w:lang w:val="ru-RU"/>
        </w:rPr>
        <w:tab/>
        <w:t>Воробьев А. И., Городецкий В. М., Васильев С. А. и соавт. Гиперкоагуляционный синдром: учебное пособие; М.: ГБОУ ДПО РМАПО, 2016. — 36 с.</w:t>
      </w:r>
    </w:p>
    <w:p w14:paraId="03151FE4" w14:textId="77777777" w:rsidR="00D563D9" w:rsidRPr="003A104D" w:rsidRDefault="00D563D9" w:rsidP="00D563D9">
      <w:pPr>
        <w:pStyle w:val="aff3"/>
        <w:spacing w:after="0" w:line="360" w:lineRule="auto"/>
        <w:ind w:left="567" w:hanging="567"/>
        <w:jc w:val="both"/>
        <w:rPr>
          <w:i w:val="0"/>
          <w:lang w:eastAsia="ru-RU"/>
        </w:rPr>
      </w:pPr>
      <w:r>
        <w:rPr>
          <w:i w:val="0"/>
        </w:rPr>
        <w:t xml:space="preserve">7. </w:t>
      </w:r>
      <w:r>
        <w:rPr>
          <w:i w:val="0"/>
        </w:rPr>
        <w:tab/>
      </w:r>
      <w:r>
        <w:rPr>
          <w:i w:val="0"/>
          <w:lang w:eastAsia="ru-RU"/>
        </w:rPr>
        <w:t>Sanfilippo KM, Wang TF, Gage BF, Luo S, Riedell P, Carson KR. Incidence of Venous  Thromboembolism in Patients with Non-Hodgkin Lymphoma. Thromb Res 2017;143:86–90.</w:t>
      </w:r>
    </w:p>
    <w:p w14:paraId="5C75165D"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Park LC, Woo S, Kim S, Jeon H, Ko YH, Kim SJ, et al. Incidence, risk factors and clinical features of venous thromboembolism in newly diagnosed lymphoma patients : Results from a prospective cohort study with Asian population. Thrombosis Research 2012;130:e6–12</w:t>
      </w:r>
      <w:r w:rsidRPr="003A104D">
        <w:rPr>
          <w:szCs w:val="24"/>
          <w:lang w:val="en-US" w:eastAsia="ru-RU"/>
        </w:rPr>
        <w:t>.</w:t>
      </w:r>
    </w:p>
    <w:p w14:paraId="12E7D1E5"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 xml:space="preserve">Lekovic D, Miljic P, Mihaljevic B. Increased risk of venous thromboembolism in patients with primary mediastinal large B-cell lymphoma. Thrombosis Research 2010;126:477–80. </w:t>
      </w:r>
    </w:p>
    <w:p w14:paraId="626BFC15"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 xml:space="preserve">Annibali O, Napolitano M, Avvisati G, Siragusa S. Incidence of venous thromboembolism and use of anticoagulation in hematological malignancies: Critical review of the literature. Critical Reviews in Oncology/Hematology 2018;124:41–50. </w:t>
      </w:r>
    </w:p>
    <w:p w14:paraId="63B28CD1"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Kristinsson SY. Thrombosis in multiple myeloma. Hematol Am Soc Hematol Educ Program 2010; 2010:437–444 2010;2010:437–44.</w:t>
      </w:r>
    </w:p>
    <w:p w14:paraId="53D109F0"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El Accaoui RN, Shamseddeen WA, Taher AT. Thalidomide and thrombosis. A meta-analysis. Thrombosis and Haemostasis 2007;97:1031–6.</w:t>
      </w:r>
    </w:p>
    <w:p w14:paraId="15771821"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Falanga A, Marchetti M, Russo L. Venous thromboembolism in the hematologic malignancies. Curr Opin Oncol 2012;24:702–10</w:t>
      </w:r>
      <w:r>
        <w:rPr>
          <w:szCs w:val="24"/>
          <w:lang w:eastAsia="ru-RU"/>
        </w:rPr>
        <w:t>.</w:t>
      </w:r>
    </w:p>
    <w:p w14:paraId="14E55899"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 xml:space="preserve">Zangari M, Fink L, Zhan F, Tricot G. Low venous thromboembolic risk with bortezomib in multiple myeloma and potential protective effect with thalidomide/lenalidomide-based </w:t>
      </w:r>
      <w:r>
        <w:rPr>
          <w:szCs w:val="24"/>
          <w:lang w:val="en-US" w:eastAsia="ru-RU"/>
        </w:rPr>
        <w:lastRenderedPageBreak/>
        <w:t xml:space="preserve">therapy: review of data from phase 3 trials and studies of novel combination regimens. Clin Lymphoma Myeloma Leuk 2011;11:228–36. </w:t>
      </w:r>
    </w:p>
    <w:p w14:paraId="3D84984F"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 xml:space="preserve">De Stefano V, Za T, Ciminello A, Betti S, Rossi E. Haemostatic alterations induced by treatment with asparaginases and clinical consequences. Thrombosis and Haemostasis 2015;113:247–61. </w:t>
      </w:r>
    </w:p>
    <w:p w14:paraId="22D3E76B"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Rozen L, Noubouossie D, Dedeken L, Huybrechts S, L?? PQ, Ferster A, et al. Different profile of thrombin generation in children with acute lymphoblastic leukaemia treated with native or pegylated asparaginase: A cohort study. Pediatric Blood and Cancer 2017;26:294–301.</w:t>
      </w:r>
    </w:p>
    <w:p w14:paraId="3661A9BF"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 xml:space="preserve">Ranta S, Heyman MM, Jahnukainen K, Taskinen M, Saarinen-Pihkala UM, Frisk T, et al. Antithrombin deficiency after prolonged asparaginase treatment in children with acute lymphoblastic leukemia. Blood Coagulation &amp; Fibrinolysis : An International Journal in Haemostasis and Thrombosis 2013;24:749–56. </w:t>
      </w:r>
    </w:p>
    <w:p w14:paraId="5BB9CEDD"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Merlen C, Bonnefoy A, Wagner E, Dedeken L, Leclerc J, Laverdière C, et al. L-Asparaginase Lowers Plasma Antithrombin and Mannan-Binding-Lectin Levels: Impact on Thrombotic and Infectious Events in Children With Acute Lymphoblastic Leukemia. Pediatr Blood Cancer 2015;62:1381–1387 2015;62:1381–7.</w:t>
      </w:r>
    </w:p>
    <w:p w14:paraId="0241E342"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 xml:space="preserve">Mizrahi T, Leclerc J-M, David M, Ducruet T, Robitaille N. ABO Group as a Thrombotic Risk Factor in Children With Acute Lymphoblastic Leukemia: A Retrospective Study of 523 Patients. Journal of Pediatric Hematology/oncology 2015;37:e328-32. </w:t>
      </w:r>
    </w:p>
    <w:p w14:paraId="34B80ED4" w14:textId="77777777" w:rsidR="00D563D9" w:rsidRDefault="00D563D9" w:rsidP="00CE6C1C">
      <w:pPr>
        <w:pStyle w:val="a6"/>
        <w:numPr>
          <w:ilvl w:val="0"/>
          <w:numId w:val="111"/>
        </w:numPr>
        <w:spacing w:before="0" w:after="0"/>
        <w:ind w:left="567" w:hanging="567"/>
        <w:rPr>
          <w:szCs w:val="24"/>
          <w:lang w:val="en-US" w:eastAsia="ru-RU"/>
        </w:rPr>
      </w:pPr>
      <w:r>
        <w:rPr>
          <w:szCs w:val="24"/>
          <w:lang w:val="en-US" w:eastAsia="ru-RU"/>
        </w:rPr>
        <w:t xml:space="preserve">Caruso V, Iacoviello L, Castelnuovo A Di, Storti S, Mariani G, Gaetano D, et al. Thrombotic complications in childhood acute lymphoblastic leukemia : a meta-analysis of 17 prospective studies comprising 1752 pediatric patients Thrombotic complications in childhood acute lymphoblastic leukemia : a meta-analysis of 17 prospective studie. Blood 2006;108:2216–22. </w:t>
      </w:r>
    </w:p>
    <w:p w14:paraId="141DA92C" w14:textId="77777777" w:rsidR="00D563D9" w:rsidRDefault="00D563D9" w:rsidP="00CE6C1C">
      <w:pPr>
        <w:pStyle w:val="a6"/>
        <w:numPr>
          <w:ilvl w:val="0"/>
          <w:numId w:val="111"/>
        </w:numPr>
        <w:spacing w:before="0" w:after="0"/>
        <w:ind w:left="567" w:hanging="567"/>
        <w:rPr>
          <w:szCs w:val="24"/>
          <w:lang w:eastAsia="ru-RU"/>
        </w:rPr>
      </w:pPr>
      <w:r>
        <w:rPr>
          <w:szCs w:val="24"/>
          <w:lang w:val="en-US" w:eastAsia="ru-RU"/>
        </w:rPr>
        <w:t>Lauw MN, Holt B, Middeldorp S, Meijers JCM, Biemond BJ. Venous thromboembolism in adults treated for acute lymphoblastic leukaemia: Effect of fresh frozen plasma supplementation. Thr</w:t>
      </w:r>
      <w:r>
        <w:rPr>
          <w:szCs w:val="24"/>
          <w:lang w:eastAsia="ru-RU"/>
        </w:rPr>
        <w:t>о</w:t>
      </w:r>
      <w:r>
        <w:rPr>
          <w:szCs w:val="24"/>
          <w:lang w:val="en-US" w:eastAsia="ru-RU"/>
        </w:rPr>
        <w:t xml:space="preserve">mb Haemost 2013;109:633–42. </w:t>
      </w:r>
    </w:p>
    <w:p w14:paraId="36602255" w14:textId="17C13FE9" w:rsidR="00BC50A4" w:rsidRDefault="00BC50A4">
      <w:pPr>
        <w:spacing w:before="0" w:after="0" w:line="240" w:lineRule="auto"/>
        <w:jc w:val="left"/>
      </w:pPr>
      <w:r>
        <w:br w:type="page"/>
      </w:r>
    </w:p>
    <w:p w14:paraId="5B7DC213" w14:textId="3D831AD5" w:rsidR="00BC50A4" w:rsidRPr="00D563D9" w:rsidRDefault="00BC50A4" w:rsidP="00BC50A4">
      <w:pPr>
        <w:pStyle w:val="1"/>
      </w:pPr>
      <w:bookmarkStart w:id="85" w:name="_Toc53140931"/>
      <w:r w:rsidRPr="003E0025">
        <w:lastRenderedPageBreak/>
        <w:t>Приложение Г</w:t>
      </w:r>
      <w:r>
        <w:t xml:space="preserve">11. </w:t>
      </w:r>
      <w:r w:rsidRPr="00266EEA">
        <w:t>«</w:t>
      </w:r>
      <w:r w:rsidRPr="00BC50A4">
        <w:t>Применение компонентов донорской крови у гематологических пациентов</w:t>
      </w:r>
      <w:r>
        <w:t>»</w:t>
      </w:r>
      <w:bookmarkEnd w:id="85"/>
    </w:p>
    <w:p w14:paraId="44F0C8B1" w14:textId="77777777" w:rsidR="004569A5" w:rsidRPr="00FD15FE" w:rsidRDefault="004569A5" w:rsidP="00FD15FE">
      <w:pPr>
        <w:rPr>
          <w:b/>
          <w:i/>
        </w:rPr>
      </w:pPr>
      <w:r w:rsidRPr="00FD15FE">
        <w:rPr>
          <w:b/>
          <w:i/>
        </w:rPr>
        <w:t>Список сокращений</w:t>
      </w:r>
    </w:p>
    <w:p w14:paraId="64500272" w14:textId="77777777" w:rsidR="004569A5" w:rsidRDefault="004569A5" w:rsidP="004569A5">
      <w:pPr>
        <w:rPr>
          <w:szCs w:val="24"/>
          <w:lang w:eastAsia="ru-RU"/>
        </w:rPr>
      </w:pPr>
      <w:r w:rsidRPr="00A17D81">
        <w:rPr>
          <w:szCs w:val="24"/>
          <w:lang w:eastAsia="ru-RU"/>
        </w:rPr>
        <w:t xml:space="preserve">АПТ </w:t>
      </w:r>
      <w:r>
        <w:rPr>
          <w:szCs w:val="24"/>
          <w:lang w:eastAsia="ru-RU"/>
        </w:rPr>
        <w:t xml:space="preserve">– </w:t>
      </w:r>
      <w:r w:rsidRPr="00A17D81">
        <w:rPr>
          <w:szCs w:val="24"/>
          <w:lang w:eastAsia="ru-RU"/>
        </w:rPr>
        <w:t xml:space="preserve">абсолютный прирост тромбоцитов </w:t>
      </w:r>
    </w:p>
    <w:p w14:paraId="6C7AB6F6" w14:textId="77777777" w:rsidR="004569A5" w:rsidRDefault="004569A5" w:rsidP="004569A5">
      <w:pPr>
        <w:rPr>
          <w:szCs w:val="24"/>
          <w:lang w:eastAsia="ru-RU"/>
        </w:rPr>
      </w:pPr>
      <w:r w:rsidRPr="003B52EE">
        <w:rPr>
          <w:szCs w:val="24"/>
        </w:rPr>
        <w:t>АЧТВ</w:t>
      </w:r>
      <w:r>
        <w:rPr>
          <w:szCs w:val="24"/>
        </w:rPr>
        <w:t xml:space="preserve"> – активированное частичное тромбопластиновое время</w:t>
      </w:r>
    </w:p>
    <w:p w14:paraId="3AC9FC9E" w14:textId="77777777" w:rsidR="004569A5" w:rsidRPr="003B6BB6" w:rsidRDefault="004569A5" w:rsidP="004569A5">
      <w:pPr>
        <w:rPr>
          <w:szCs w:val="24"/>
          <w:lang w:eastAsia="ru-RU"/>
        </w:rPr>
      </w:pPr>
      <w:r w:rsidRPr="00A17D81">
        <w:rPr>
          <w:szCs w:val="24"/>
          <w:lang w:eastAsia="ru-RU"/>
        </w:rPr>
        <w:t xml:space="preserve">СПТ </w:t>
      </w:r>
      <w:r>
        <w:rPr>
          <w:szCs w:val="24"/>
          <w:lang w:eastAsia="ru-RU"/>
        </w:rPr>
        <w:t xml:space="preserve">– </w:t>
      </w:r>
      <w:r w:rsidRPr="00A17D81">
        <w:rPr>
          <w:szCs w:val="24"/>
          <w:lang w:eastAsia="ru-RU"/>
        </w:rPr>
        <w:t>скорректированный прирост тромбоци</w:t>
      </w:r>
      <w:r>
        <w:rPr>
          <w:szCs w:val="24"/>
          <w:lang w:eastAsia="ru-RU"/>
        </w:rPr>
        <w:t xml:space="preserve">тов </w:t>
      </w:r>
    </w:p>
    <w:p w14:paraId="71ED1FF9" w14:textId="77777777" w:rsidR="004569A5" w:rsidRDefault="004569A5" w:rsidP="004569A5">
      <w:pPr>
        <w:rPr>
          <w:szCs w:val="24"/>
        </w:rPr>
      </w:pPr>
      <w:r w:rsidRPr="003E19FB">
        <w:rPr>
          <w:szCs w:val="24"/>
        </w:rPr>
        <w:t xml:space="preserve">ОПЛ </w:t>
      </w:r>
      <w:r>
        <w:rPr>
          <w:szCs w:val="24"/>
        </w:rPr>
        <w:t xml:space="preserve">– </w:t>
      </w:r>
      <w:r w:rsidRPr="003E19FB">
        <w:rPr>
          <w:szCs w:val="24"/>
        </w:rPr>
        <w:t>ос</w:t>
      </w:r>
      <w:r>
        <w:rPr>
          <w:szCs w:val="24"/>
        </w:rPr>
        <w:t xml:space="preserve">трый промиелоцитарный лейкоз </w:t>
      </w:r>
    </w:p>
    <w:p w14:paraId="30F086D9" w14:textId="77777777" w:rsidR="004569A5" w:rsidRDefault="004569A5" w:rsidP="004569A5">
      <w:pPr>
        <w:rPr>
          <w:szCs w:val="24"/>
        </w:rPr>
      </w:pPr>
      <w:r w:rsidRPr="003B52EE">
        <w:rPr>
          <w:szCs w:val="24"/>
        </w:rPr>
        <w:t xml:space="preserve">ПВ </w:t>
      </w:r>
      <w:r>
        <w:rPr>
          <w:szCs w:val="24"/>
        </w:rPr>
        <w:t>– протромбиновое время</w:t>
      </w:r>
    </w:p>
    <w:p w14:paraId="1672022F" w14:textId="77777777" w:rsidR="004569A5" w:rsidRPr="007C7711" w:rsidRDefault="004569A5" w:rsidP="004569A5">
      <w:pPr>
        <w:rPr>
          <w:bCs/>
          <w:szCs w:val="24"/>
        </w:rPr>
      </w:pPr>
      <w:r>
        <w:rPr>
          <w:bCs/>
          <w:szCs w:val="24"/>
        </w:rPr>
        <w:t xml:space="preserve">РЕ – расчетные единицы </w:t>
      </w:r>
    </w:p>
    <w:p w14:paraId="2ECA8643" w14:textId="77777777" w:rsidR="004569A5" w:rsidRDefault="004569A5" w:rsidP="004569A5">
      <w:pPr>
        <w:rPr>
          <w:szCs w:val="24"/>
        </w:rPr>
      </w:pPr>
      <w:r>
        <w:rPr>
          <w:szCs w:val="24"/>
        </w:rPr>
        <w:t xml:space="preserve">СЗП – свежезамороженная плазма </w:t>
      </w:r>
    </w:p>
    <w:p w14:paraId="2A8D933B" w14:textId="77777777" w:rsidR="004569A5" w:rsidRPr="00B71439" w:rsidRDefault="004569A5" w:rsidP="004569A5">
      <w:pPr>
        <w:rPr>
          <w:color w:val="333333"/>
          <w:szCs w:val="24"/>
        </w:rPr>
      </w:pPr>
      <w:r w:rsidRPr="003E19FB">
        <w:rPr>
          <w:color w:val="333333"/>
          <w:szCs w:val="24"/>
        </w:rPr>
        <w:t>ЦВК</w:t>
      </w:r>
      <w:r>
        <w:rPr>
          <w:color w:val="333333"/>
          <w:szCs w:val="24"/>
        </w:rPr>
        <w:t xml:space="preserve"> – центральный венозный</w:t>
      </w:r>
      <w:r w:rsidRPr="003E19FB">
        <w:rPr>
          <w:color w:val="333333"/>
          <w:szCs w:val="24"/>
        </w:rPr>
        <w:t xml:space="preserve"> катетер</w:t>
      </w:r>
    </w:p>
    <w:p w14:paraId="1455FE93" w14:textId="77777777" w:rsidR="004569A5" w:rsidRPr="002243F7" w:rsidRDefault="004569A5" w:rsidP="004569A5">
      <w:pPr>
        <w:rPr>
          <w:szCs w:val="24"/>
        </w:rPr>
      </w:pPr>
      <w:r w:rsidRPr="002243F7">
        <w:rPr>
          <w:szCs w:val="24"/>
        </w:rPr>
        <w:t>ЭСК</w:t>
      </w:r>
      <w:r>
        <w:rPr>
          <w:szCs w:val="24"/>
        </w:rPr>
        <w:t xml:space="preserve"> </w:t>
      </w:r>
      <w:r w:rsidRPr="002243F7">
        <w:rPr>
          <w:szCs w:val="24"/>
        </w:rPr>
        <w:t>– эритроцитсодержащие компоненты крови</w:t>
      </w:r>
    </w:p>
    <w:p w14:paraId="42141376" w14:textId="77777777" w:rsidR="004569A5" w:rsidRPr="00FD15FE" w:rsidRDefault="004569A5" w:rsidP="00FD15FE">
      <w:pPr>
        <w:rPr>
          <w:b/>
          <w:i/>
        </w:rPr>
      </w:pPr>
      <w:r w:rsidRPr="00FD15FE">
        <w:rPr>
          <w:b/>
          <w:i/>
        </w:rPr>
        <w:t xml:space="preserve">Общие сведения </w:t>
      </w:r>
    </w:p>
    <w:p w14:paraId="6A7B7720" w14:textId="77777777" w:rsidR="00CA7AD8" w:rsidRDefault="004569A5" w:rsidP="00CA7AD8">
      <w:pPr>
        <w:spacing w:after="0"/>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процедур плазмафереза.</w:t>
      </w:r>
      <w:r w:rsidR="00CA7AD8">
        <w:rPr>
          <w:szCs w:val="24"/>
        </w:rPr>
        <w:t xml:space="preserve"> </w:t>
      </w:r>
    </w:p>
    <w:p w14:paraId="2E0E0250" w14:textId="1D95EC15" w:rsidR="00CA7AD8" w:rsidRPr="003B52EE" w:rsidRDefault="00CA7AD8" w:rsidP="00CA7AD8">
      <w:pPr>
        <w:spacing w:after="0"/>
        <w:ind w:firstLine="708"/>
        <w:contextualSpacing/>
        <w:rPr>
          <w:szCs w:val="24"/>
          <w:lang w:eastAsia="ru-RU"/>
        </w:rPr>
      </w:pPr>
      <w:r>
        <w:rPr>
          <w:szCs w:val="24"/>
        </w:rPr>
        <w:lastRenderedPageBreak/>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w:t>
      </w:r>
      <w:r w:rsidRPr="003B52EE">
        <w:rPr>
          <w:bCs/>
          <w:iCs/>
          <w:szCs w:val="24"/>
          <w:lang w:eastAsia="ru-RU"/>
        </w:rPr>
        <w:t>концентрата тромбоцитов</w:t>
      </w:r>
      <w:r>
        <w:rPr>
          <w:bCs/>
          <w:iCs/>
          <w:szCs w:val="24"/>
          <w:lang w:eastAsia="ru-RU"/>
        </w:rPr>
        <w:t xml:space="preserve">, препарата </w:t>
      </w:r>
      <w:r w:rsidRPr="003B52EE">
        <w:rPr>
          <w:iCs/>
          <w:szCs w:val="24"/>
        </w:rPr>
        <w:t>плазмы</w:t>
      </w:r>
      <w:r>
        <w:rPr>
          <w:iCs/>
          <w:szCs w:val="24"/>
        </w:rPr>
        <w:t>) осуществляется лечащим врачом или врачом-трансфузиологом.</w:t>
      </w:r>
    </w:p>
    <w:p w14:paraId="49F60C46" w14:textId="77777777" w:rsidR="000368F4" w:rsidRPr="004C7AAC" w:rsidRDefault="000368F4" w:rsidP="000368F4">
      <w:pPr>
        <w:spacing w:after="0"/>
        <w:ind w:firstLine="708"/>
        <w:contextualSpacing/>
        <w:rPr>
          <w:szCs w:val="24"/>
        </w:rPr>
      </w:pPr>
      <w:bookmarkStart w:id="86" w:name="_GoBack"/>
      <w:bookmarkEnd w:id="86"/>
    </w:p>
    <w:p w14:paraId="38A1BA48" w14:textId="77777777" w:rsidR="004569A5" w:rsidRPr="004569A5" w:rsidRDefault="004569A5" w:rsidP="00CE6C1C">
      <w:pPr>
        <w:numPr>
          <w:ilvl w:val="0"/>
          <w:numId w:val="124"/>
        </w:numPr>
        <w:spacing w:before="0" w:after="0"/>
        <w:ind w:left="567" w:hanging="567"/>
        <w:rPr>
          <w:b/>
          <w:szCs w:val="24"/>
          <w:lang w:eastAsia="ru-RU"/>
        </w:rPr>
      </w:pPr>
      <w:r w:rsidRPr="004569A5">
        <w:rPr>
          <w:b/>
          <w:szCs w:val="24"/>
          <w:lang w:eastAsia="ru-RU"/>
        </w:rPr>
        <w:t>Трансфузии эритроцитосодержащих компонентов крови (ЭСК)</w:t>
      </w:r>
    </w:p>
    <w:p w14:paraId="2F7430E7" w14:textId="77777777" w:rsidR="004569A5" w:rsidRPr="004569A5" w:rsidRDefault="004569A5" w:rsidP="004569A5">
      <w:pPr>
        <w:spacing w:before="0" w:after="0"/>
        <w:ind w:firstLine="708"/>
        <w:rPr>
          <w:rFonts w:eastAsia="Times New Roman"/>
          <w:szCs w:val="24"/>
          <w:u w:val="single"/>
        </w:rPr>
      </w:pPr>
      <w:r w:rsidRPr="004569A5">
        <w:rPr>
          <w:rFonts w:eastAsia="Times New Roman"/>
          <w:bCs/>
          <w:szCs w:val="24"/>
          <w:u w:val="single"/>
        </w:rPr>
        <w:t>Необходимые исследования до трансфузии</w:t>
      </w:r>
    </w:p>
    <w:p w14:paraId="1784D21B" w14:textId="77777777" w:rsidR="004569A5" w:rsidRPr="004569A5" w:rsidRDefault="004569A5" w:rsidP="004569A5">
      <w:pPr>
        <w:spacing w:before="0" w:after="0"/>
        <w:ind w:firstLine="708"/>
        <w:rPr>
          <w:rFonts w:eastAsia="Times New Roman"/>
          <w:szCs w:val="24"/>
        </w:rPr>
      </w:pPr>
      <w:r w:rsidRPr="004569A5">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5D7D1486" w14:textId="77777777" w:rsidR="004569A5" w:rsidRPr="004569A5" w:rsidRDefault="004569A5" w:rsidP="004569A5">
      <w:pPr>
        <w:spacing w:before="0" w:after="0"/>
        <w:rPr>
          <w:szCs w:val="24"/>
        </w:rPr>
      </w:pPr>
      <w:r w:rsidRPr="004569A5">
        <w:rPr>
          <w:rFonts w:eastAsia="Times New Roman"/>
          <w:szCs w:val="24"/>
        </w:rPr>
        <w:t>а) определение группы крови по системе AB0 и резус-принадлежности;</w:t>
      </w:r>
    </w:p>
    <w:p w14:paraId="228933CB" w14:textId="77777777" w:rsidR="004569A5" w:rsidRPr="004569A5" w:rsidRDefault="004569A5" w:rsidP="004569A5">
      <w:pPr>
        <w:spacing w:before="0" w:after="0"/>
        <w:rPr>
          <w:szCs w:val="24"/>
        </w:rPr>
      </w:pPr>
      <w:r w:rsidRPr="004569A5">
        <w:rPr>
          <w:rFonts w:eastAsia="Times New Roman"/>
          <w:szCs w:val="24"/>
        </w:rPr>
        <w:t>б) определение антигена K;</w:t>
      </w:r>
    </w:p>
    <w:p w14:paraId="0494C7CB" w14:textId="77777777" w:rsidR="004569A5" w:rsidRPr="004569A5" w:rsidRDefault="004569A5" w:rsidP="004569A5">
      <w:pPr>
        <w:spacing w:before="0" w:after="0"/>
        <w:rPr>
          <w:szCs w:val="24"/>
        </w:rPr>
      </w:pPr>
      <w:r w:rsidRPr="004569A5">
        <w:rPr>
          <w:rFonts w:eastAsia="Times New Roman"/>
          <w:szCs w:val="24"/>
        </w:rPr>
        <w:t>в) скрининг аллоиммунных антител с использованием не менее 3 образцов тест-эритроцитов;</w:t>
      </w:r>
    </w:p>
    <w:p w14:paraId="5AC17071" w14:textId="77777777" w:rsidR="004569A5" w:rsidRPr="004569A5" w:rsidRDefault="004569A5" w:rsidP="004569A5">
      <w:pPr>
        <w:spacing w:before="0" w:after="0"/>
        <w:rPr>
          <w:szCs w:val="24"/>
        </w:rPr>
      </w:pPr>
      <w:r w:rsidRPr="004569A5">
        <w:rPr>
          <w:rFonts w:eastAsia="Times New Roman"/>
          <w:szCs w:val="24"/>
        </w:rPr>
        <w:t>г) 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4A0373A5" w14:textId="51F48F2C" w:rsidR="004569A5" w:rsidRPr="004569A5" w:rsidRDefault="004569A5" w:rsidP="004569A5">
      <w:pPr>
        <w:spacing w:before="0" w:after="0"/>
        <w:ind w:firstLine="708"/>
        <w:rPr>
          <w:szCs w:val="24"/>
        </w:rPr>
      </w:pPr>
      <w:r w:rsidRPr="004C0C25">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01785D8F" w14:textId="77777777" w:rsidR="004569A5" w:rsidRPr="004569A5" w:rsidRDefault="004569A5" w:rsidP="004569A5">
      <w:pPr>
        <w:spacing w:before="0" w:after="0"/>
        <w:ind w:firstLine="708"/>
        <w:rPr>
          <w:rFonts w:eastAsia="Times New Roman"/>
          <w:szCs w:val="24"/>
        </w:rPr>
      </w:pPr>
      <w:r w:rsidRPr="004569A5">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4569A5">
        <w:rPr>
          <w:rFonts w:eastAsia="Times New Roman"/>
          <w:szCs w:val="24"/>
          <w:vertAlign w:val="superscript"/>
          <w:lang w:val="en-US" w:eastAsia="ru-RU"/>
        </w:rPr>
        <w:t>W</w:t>
      </w:r>
      <w:r w:rsidRPr="004569A5">
        <w:rPr>
          <w:rFonts w:eastAsia="Times New Roman"/>
          <w:szCs w:val="24"/>
        </w:rPr>
        <w:t>.</w:t>
      </w:r>
    </w:p>
    <w:p w14:paraId="01A9D78C" w14:textId="7FD5D3D2" w:rsidR="004569A5" w:rsidRPr="004569A5" w:rsidRDefault="004569A5" w:rsidP="004569A5">
      <w:pPr>
        <w:spacing w:before="0" w:after="0"/>
        <w:rPr>
          <w:rFonts w:eastAsia="Times New Roman"/>
          <w:szCs w:val="24"/>
        </w:rPr>
      </w:pPr>
      <w:r w:rsidRPr="004569A5">
        <w:rPr>
          <w:rFonts w:eastAsia="Times New Roman"/>
          <w:szCs w:val="24"/>
          <w:lang w:eastAsia="ru-RU"/>
        </w:rPr>
        <w:t xml:space="preserve"> Индивидуальный подбор компонентов крови осуществляется реципиентам, имеющим: </w:t>
      </w:r>
    </w:p>
    <w:p w14:paraId="6BBEC9DC" w14:textId="77777777" w:rsidR="004569A5" w:rsidRPr="004569A5" w:rsidRDefault="004569A5" w:rsidP="004569A5">
      <w:pPr>
        <w:spacing w:before="0" w:after="0"/>
        <w:rPr>
          <w:rFonts w:eastAsia="Times New Roman"/>
          <w:szCs w:val="24"/>
        </w:rPr>
      </w:pPr>
      <w:r w:rsidRPr="004569A5">
        <w:rPr>
          <w:rFonts w:eastAsia="Times New Roman"/>
          <w:szCs w:val="24"/>
          <w:lang w:eastAsia="ru-RU"/>
        </w:rPr>
        <w:t>а) посттрансфузионные осложнения в анамнезе</w:t>
      </w:r>
    </w:p>
    <w:p w14:paraId="341529D1" w14:textId="5AA91C8B" w:rsidR="004569A5" w:rsidRPr="004569A5" w:rsidRDefault="004569A5" w:rsidP="004569A5">
      <w:pPr>
        <w:spacing w:before="0" w:after="0"/>
        <w:rPr>
          <w:rFonts w:eastAsia="Times New Roman"/>
          <w:szCs w:val="24"/>
          <w:lang w:eastAsia="ru-RU"/>
        </w:rPr>
      </w:pPr>
      <w:r w:rsidRPr="004569A5">
        <w:rPr>
          <w:rFonts w:eastAsia="Times New Roman"/>
          <w:szCs w:val="24"/>
          <w:lang w:eastAsia="ru-RU"/>
        </w:rPr>
        <w:t>б) рождение детей с гемолитической болезнью новорожденного в анамнезе</w:t>
      </w:r>
    </w:p>
    <w:p w14:paraId="2AF2018E" w14:textId="65E16147" w:rsidR="004569A5" w:rsidRPr="004569A5" w:rsidRDefault="004569A5" w:rsidP="004569A5">
      <w:pPr>
        <w:spacing w:before="0" w:after="0"/>
        <w:rPr>
          <w:rFonts w:eastAsia="Times New Roman"/>
          <w:szCs w:val="24"/>
        </w:rPr>
      </w:pPr>
      <w:r>
        <w:rPr>
          <w:rFonts w:eastAsia="Times New Roman"/>
          <w:szCs w:val="24"/>
          <w:lang w:eastAsia="ru-RU"/>
        </w:rPr>
        <w:lastRenderedPageBreak/>
        <w:t>в</w:t>
      </w:r>
      <w:r w:rsidRPr="004569A5">
        <w:rPr>
          <w:rFonts w:eastAsia="Times New Roman"/>
          <w:szCs w:val="24"/>
          <w:lang w:eastAsia="ru-RU"/>
        </w:rPr>
        <w:t xml:space="preserve">) аллоиммунные антитела. </w:t>
      </w:r>
    </w:p>
    <w:p w14:paraId="21327B21" w14:textId="77777777" w:rsidR="004569A5" w:rsidRPr="004569A5" w:rsidRDefault="004569A5" w:rsidP="004569A5">
      <w:pPr>
        <w:spacing w:before="0" w:after="0"/>
        <w:ind w:firstLine="708"/>
        <w:rPr>
          <w:rFonts w:eastAsia="Times New Roman"/>
          <w:szCs w:val="24"/>
        </w:rPr>
      </w:pPr>
      <w:r w:rsidRPr="004569A5">
        <w:rPr>
          <w:rFonts w:eastAsia="Times New Roman"/>
          <w:szCs w:val="24"/>
        </w:rPr>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28AA72F6" w14:textId="77777777" w:rsidR="004569A5" w:rsidRPr="004569A5" w:rsidRDefault="004569A5" w:rsidP="004569A5">
      <w:pPr>
        <w:spacing w:before="0" w:after="0"/>
        <w:ind w:firstLine="708"/>
        <w:rPr>
          <w:rFonts w:eastAsia="Times New Roman"/>
          <w:szCs w:val="24"/>
        </w:rPr>
      </w:pPr>
      <w:r w:rsidRPr="004569A5">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2E091645" w14:textId="77777777" w:rsidR="004569A5" w:rsidRPr="004569A5" w:rsidRDefault="004569A5" w:rsidP="00CE6C1C">
      <w:pPr>
        <w:pStyle w:val="a6"/>
        <w:numPr>
          <w:ilvl w:val="0"/>
          <w:numId w:val="125"/>
        </w:numPr>
        <w:spacing w:before="0" w:after="0"/>
        <w:ind w:left="0" w:firstLine="0"/>
        <w:rPr>
          <w:rFonts w:eastAsia="Times New Roman"/>
          <w:szCs w:val="24"/>
        </w:rPr>
      </w:pPr>
      <w:r w:rsidRPr="004569A5">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2DA812CF" w14:textId="77777777" w:rsidR="004569A5" w:rsidRPr="004569A5" w:rsidRDefault="004569A5" w:rsidP="00CE6C1C">
      <w:pPr>
        <w:pStyle w:val="a6"/>
        <w:numPr>
          <w:ilvl w:val="0"/>
          <w:numId w:val="125"/>
        </w:numPr>
        <w:spacing w:before="0" w:after="0"/>
        <w:ind w:left="0" w:firstLine="0"/>
        <w:rPr>
          <w:szCs w:val="24"/>
        </w:rPr>
      </w:pPr>
      <w:r w:rsidRPr="004569A5">
        <w:rPr>
          <w:rFonts w:eastAsia="Times New Roman"/>
          <w:szCs w:val="24"/>
        </w:rPr>
        <w:t>Перед трансфузией СЗП, криопреципитата и криосупернатантной плазмы - коагулограмма.</w:t>
      </w:r>
    </w:p>
    <w:p w14:paraId="57758C08" w14:textId="77777777" w:rsidR="004569A5" w:rsidRPr="00FD15FE" w:rsidRDefault="004569A5" w:rsidP="00FD15FE">
      <w:pPr>
        <w:rPr>
          <w:b/>
          <w:u w:val="single"/>
        </w:rPr>
      </w:pPr>
      <w:r w:rsidRPr="00FD15FE">
        <w:rPr>
          <w:b/>
          <w:u w:val="single"/>
        </w:rPr>
        <w:t>Показания к переливанию ЭСК</w:t>
      </w:r>
    </w:p>
    <w:p w14:paraId="5389EA18" w14:textId="25874C66" w:rsidR="004569A5" w:rsidRPr="004569A5" w:rsidRDefault="004569A5" w:rsidP="00CE6C1C">
      <w:pPr>
        <w:pStyle w:val="FitzBullet"/>
        <w:numPr>
          <w:ilvl w:val="0"/>
          <w:numId w:val="120"/>
        </w:numPr>
        <w:spacing w:before="0" w:after="0" w:line="360" w:lineRule="auto"/>
        <w:jc w:val="both"/>
        <w:rPr>
          <w:sz w:val="24"/>
          <w:szCs w:val="24"/>
          <w:lang w:val="ru-RU"/>
        </w:rPr>
      </w:pPr>
      <w:r w:rsidRPr="004569A5">
        <w:rPr>
          <w:sz w:val="24"/>
          <w:szCs w:val="24"/>
          <w:lang w:val="ru-RU"/>
        </w:rPr>
        <w:t>Пациентам с хронической анемией переливание показано при уровне гемоглобина &lt; 60</w:t>
      </w:r>
      <w:r>
        <w:rPr>
          <w:sz w:val="24"/>
          <w:szCs w:val="24"/>
          <w:lang w:val="ru-RU"/>
        </w:rPr>
        <w:t>-80</w:t>
      </w:r>
      <w:r w:rsidRPr="004569A5">
        <w:rPr>
          <w:sz w:val="24"/>
          <w:szCs w:val="24"/>
          <w:lang w:val="ru-RU"/>
        </w:rPr>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6CE676BA" w14:textId="09ABF94A" w:rsidR="004569A5" w:rsidRPr="004569A5" w:rsidRDefault="004569A5" w:rsidP="00CE6C1C">
      <w:pPr>
        <w:pStyle w:val="FitzBullet"/>
        <w:numPr>
          <w:ilvl w:val="0"/>
          <w:numId w:val="120"/>
        </w:numPr>
        <w:spacing w:before="0" w:after="0" w:line="360" w:lineRule="auto"/>
        <w:jc w:val="both"/>
        <w:rPr>
          <w:sz w:val="24"/>
          <w:szCs w:val="24"/>
          <w:lang w:val="ru-RU"/>
        </w:rPr>
      </w:pPr>
      <w:r w:rsidRPr="004569A5">
        <w:rPr>
          <w:sz w:val="24"/>
          <w:szCs w:val="24"/>
          <w:lang w:val="ru-RU"/>
        </w:rPr>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w:t>
      </w:r>
      <w:r>
        <w:rPr>
          <w:sz w:val="24"/>
          <w:szCs w:val="24"/>
          <w:lang w:val="ru-RU"/>
        </w:rPr>
        <w:t>80-</w:t>
      </w:r>
      <w:r w:rsidRPr="004569A5">
        <w:rPr>
          <w:sz w:val="24"/>
          <w:szCs w:val="24"/>
          <w:lang w:val="ru-RU"/>
        </w:rPr>
        <w:t>100 г/л.</w:t>
      </w:r>
    </w:p>
    <w:p w14:paraId="6065BFDE" w14:textId="34FDDA49" w:rsidR="004569A5" w:rsidRPr="004569A5" w:rsidRDefault="004569A5" w:rsidP="00CE6C1C">
      <w:pPr>
        <w:pStyle w:val="FitzBullet"/>
        <w:numPr>
          <w:ilvl w:val="0"/>
          <w:numId w:val="120"/>
        </w:numPr>
        <w:spacing w:before="0" w:after="0" w:line="360" w:lineRule="auto"/>
        <w:jc w:val="both"/>
        <w:rPr>
          <w:sz w:val="24"/>
          <w:szCs w:val="24"/>
          <w:lang w:val="ru-RU"/>
        </w:rPr>
      </w:pPr>
      <w:r w:rsidRPr="004569A5">
        <w:rPr>
          <w:sz w:val="24"/>
          <w:szCs w:val="24"/>
          <w:lang w:val="ru-RU"/>
        </w:rPr>
        <w:t>Пациентам старше 60 лет трансфузии эритроцитов показаны при уровне гемоглобина &lt; </w:t>
      </w:r>
      <w:r>
        <w:rPr>
          <w:sz w:val="24"/>
          <w:szCs w:val="24"/>
          <w:lang w:val="ru-RU"/>
        </w:rPr>
        <w:t>80-100</w:t>
      </w:r>
      <w:r w:rsidRPr="004569A5">
        <w:rPr>
          <w:sz w:val="24"/>
          <w:szCs w:val="24"/>
          <w:lang w:val="ru-RU"/>
        </w:rPr>
        <w:t> г/л.</w:t>
      </w:r>
    </w:p>
    <w:p w14:paraId="27423025" w14:textId="77777777" w:rsidR="004569A5" w:rsidRPr="00FD15FE" w:rsidRDefault="004569A5" w:rsidP="00FD15FE">
      <w:pPr>
        <w:rPr>
          <w:b/>
          <w:iCs/>
          <w:szCs w:val="24"/>
          <w:u w:val="single"/>
        </w:rPr>
      </w:pPr>
      <w:r w:rsidRPr="00FD15FE">
        <w:rPr>
          <w:b/>
          <w:iCs/>
          <w:szCs w:val="24"/>
          <w:u w:val="single"/>
        </w:rPr>
        <w:t>Показ</w:t>
      </w:r>
      <w:r w:rsidRPr="00FD15FE">
        <w:rPr>
          <w:b/>
          <w:u w:val="single"/>
        </w:rPr>
        <w:t>ания к ЭСК при острой анемии вследствие массивной кровопотери</w:t>
      </w:r>
    </w:p>
    <w:p w14:paraId="313DD009" w14:textId="77777777" w:rsidR="004569A5" w:rsidRPr="004569A5" w:rsidRDefault="004569A5" w:rsidP="00CE6C1C">
      <w:pPr>
        <w:pStyle w:val="FitzBullet"/>
        <w:numPr>
          <w:ilvl w:val="0"/>
          <w:numId w:val="121"/>
        </w:numPr>
        <w:spacing w:before="0" w:after="0" w:line="360" w:lineRule="auto"/>
        <w:jc w:val="both"/>
        <w:rPr>
          <w:sz w:val="24"/>
          <w:szCs w:val="24"/>
          <w:lang w:val="ru-RU"/>
        </w:rPr>
      </w:pPr>
      <w:r w:rsidRPr="004569A5">
        <w:rPr>
          <w:sz w:val="24"/>
          <w:szCs w:val="24"/>
          <w:lang w:val="ru-RU"/>
        </w:rPr>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2B62C5E2" w14:textId="77777777" w:rsidR="004569A5" w:rsidRPr="004569A5" w:rsidRDefault="004569A5" w:rsidP="00CE6C1C">
      <w:pPr>
        <w:pStyle w:val="FitzBullet"/>
        <w:numPr>
          <w:ilvl w:val="0"/>
          <w:numId w:val="121"/>
        </w:numPr>
        <w:spacing w:before="0" w:after="0" w:line="360" w:lineRule="auto"/>
        <w:jc w:val="both"/>
        <w:rPr>
          <w:sz w:val="24"/>
          <w:szCs w:val="24"/>
          <w:lang w:val="ru-RU"/>
        </w:rPr>
      </w:pPr>
      <w:r w:rsidRPr="004569A5">
        <w:rPr>
          <w:sz w:val="24"/>
          <w:szCs w:val="24"/>
          <w:lang w:val="ru-RU"/>
        </w:rPr>
        <w:t>Уровень гемоглобина ниже 70—90 г/л при активном кровотечении.</w:t>
      </w:r>
    </w:p>
    <w:p w14:paraId="074E3610" w14:textId="77777777" w:rsidR="004569A5" w:rsidRPr="004569A5" w:rsidRDefault="004569A5" w:rsidP="00CE6C1C">
      <w:pPr>
        <w:pStyle w:val="FitzBullet"/>
        <w:numPr>
          <w:ilvl w:val="0"/>
          <w:numId w:val="121"/>
        </w:numPr>
        <w:spacing w:before="0" w:after="0" w:line="360" w:lineRule="auto"/>
        <w:jc w:val="both"/>
        <w:rPr>
          <w:sz w:val="24"/>
          <w:szCs w:val="24"/>
          <w:lang w:val="ru-RU"/>
        </w:rPr>
      </w:pPr>
      <w:r w:rsidRPr="004569A5">
        <w:rPr>
          <w:sz w:val="24"/>
          <w:szCs w:val="24"/>
          <w:lang w:val="ru-RU"/>
        </w:rPr>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E7CB7D0" w14:textId="77777777" w:rsidR="004569A5" w:rsidRPr="004569A5" w:rsidRDefault="004569A5" w:rsidP="00CE6C1C">
      <w:pPr>
        <w:pStyle w:val="FitzBullet"/>
        <w:numPr>
          <w:ilvl w:val="0"/>
          <w:numId w:val="121"/>
        </w:numPr>
        <w:spacing w:before="0" w:after="0" w:line="360" w:lineRule="auto"/>
        <w:jc w:val="both"/>
        <w:rPr>
          <w:sz w:val="24"/>
          <w:szCs w:val="24"/>
          <w:lang w:val="ru-RU"/>
        </w:rPr>
      </w:pPr>
      <w:r w:rsidRPr="004569A5">
        <w:rPr>
          <w:sz w:val="24"/>
          <w:szCs w:val="24"/>
          <w:lang w:val="ru-RU"/>
        </w:rPr>
        <w:t>Рекомендуется соблюдение формулы 1:1:1, обозначающей должное соотношение эритроцитов, СЗП и тромбоцитов.</w:t>
      </w:r>
    </w:p>
    <w:p w14:paraId="71A482A6" w14:textId="77777777" w:rsidR="004569A5" w:rsidRPr="00FD15FE" w:rsidRDefault="004569A5" w:rsidP="00FD15FE">
      <w:pPr>
        <w:numPr>
          <w:ilvl w:val="0"/>
          <w:numId w:val="124"/>
        </w:numPr>
        <w:spacing w:before="0" w:after="0"/>
        <w:ind w:left="567" w:hanging="567"/>
        <w:rPr>
          <w:b/>
          <w:szCs w:val="24"/>
          <w:lang w:eastAsia="ru-RU"/>
        </w:rPr>
      </w:pPr>
      <w:r w:rsidRPr="00FD15FE">
        <w:rPr>
          <w:b/>
          <w:szCs w:val="24"/>
          <w:lang w:eastAsia="ru-RU"/>
        </w:rPr>
        <w:lastRenderedPageBreak/>
        <w:t>Трансфузии концентрата тромбоцитов</w:t>
      </w:r>
    </w:p>
    <w:p w14:paraId="4F34FD36" w14:textId="77777777" w:rsidR="004569A5" w:rsidRPr="004569A5" w:rsidRDefault="004569A5" w:rsidP="004569A5">
      <w:pPr>
        <w:spacing w:before="0" w:after="0"/>
        <w:ind w:firstLine="360"/>
        <w:contextualSpacing/>
        <w:rPr>
          <w:color w:val="333333"/>
          <w:szCs w:val="24"/>
        </w:rPr>
      </w:pPr>
      <w:r w:rsidRPr="004569A5">
        <w:rPr>
          <w:color w:val="373838"/>
          <w:szCs w:val="24"/>
        </w:rPr>
        <w:t xml:space="preserve">Считается, что </w:t>
      </w:r>
      <w:r w:rsidRPr="004569A5">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4569A5">
        <w:rPr>
          <w:color w:val="333333"/>
          <w:szCs w:val="24"/>
          <w:vertAlign w:val="superscript"/>
        </w:rPr>
        <w:t>9</w:t>
      </w:r>
      <w:r w:rsidRPr="004569A5">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w:t>
      </w:r>
      <w:r w:rsidRPr="004569A5">
        <w:rPr>
          <w:szCs w:val="24"/>
        </w:rPr>
        <w:t>х</w:t>
      </w:r>
      <w:r w:rsidRPr="004569A5">
        <w:rPr>
          <w:color w:val="333333"/>
          <w:szCs w:val="24"/>
        </w:rPr>
        <w:t>10</w:t>
      </w:r>
      <w:r w:rsidRPr="004569A5">
        <w:rPr>
          <w:color w:val="333333"/>
          <w:szCs w:val="24"/>
          <w:vertAlign w:val="superscript"/>
        </w:rPr>
        <w:t>9</w:t>
      </w:r>
      <w:r w:rsidRPr="004569A5">
        <w:rPr>
          <w:color w:val="333333"/>
          <w:szCs w:val="24"/>
        </w:rPr>
        <w:t>/л и ниже, а перед люмбальной пункцией или объемной операцией пороговый уровень тромбоцитов повышается до 50х10</w:t>
      </w:r>
      <w:r w:rsidRPr="004569A5">
        <w:rPr>
          <w:color w:val="333333"/>
          <w:szCs w:val="24"/>
          <w:vertAlign w:val="superscript"/>
        </w:rPr>
        <w:t>9</w:t>
      </w:r>
      <w:r w:rsidRPr="004569A5">
        <w:rPr>
          <w:color w:val="333333"/>
          <w:szCs w:val="24"/>
        </w:rPr>
        <w:t>/л.</w:t>
      </w:r>
      <w:r w:rsidRPr="004569A5">
        <w:rPr>
          <w:szCs w:val="24"/>
        </w:rPr>
        <w:t xml:space="preserve"> </w:t>
      </w:r>
    </w:p>
    <w:p w14:paraId="4683D0DC" w14:textId="77777777" w:rsidR="004569A5" w:rsidRPr="004569A5" w:rsidRDefault="004569A5" w:rsidP="004569A5">
      <w:pPr>
        <w:spacing w:before="0" w:after="0"/>
        <w:ind w:firstLine="360"/>
        <w:contextualSpacing/>
        <w:rPr>
          <w:szCs w:val="24"/>
        </w:rPr>
      </w:pPr>
      <w:r w:rsidRPr="00FD15FE">
        <w:rPr>
          <w:u w:val="single"/>
        </w:rPr>
        <w:t>Показания к переливанию концентрата тромбоцитов с профилактической целью</w:t>
      </w:r>
      <w:r w:rsidRPr="004569A5">
        <w:rPr>
          <w:szCs w:val="24"/>
        </w:rPr>
        <w:t xml:space="preserve"> приведены в табл. 1.</w:t>
      </w:r>
    </w:p>
    <w:p w14:paraId="49F04F8E" w14:textId="77777777" w:rsidR="004569A5" w:rsidRPr="004569A5" w:rsidRDefault="004569A5" w:rsidP="004569A5">
      <w:pPr>
        <w:spacing w:before="0" w:after="0"/>
        <w:ind w:firstLine="360"/>
        <w:contextualSpacing/>
        <w:rPr>
          <w:szCs w:val="24"/>
        </w:rPr>
      </w:pPr>
      <w:r w:rsidRPr="004569A5">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4569A5" w:rsidRPr="004569A5" w14:paraId="4C1D254E" w14:textId="77777777" w:rsidTr="006D503D">
        <w:tc>
          <w:tcPr>
            <w:tcW w:w="3007" w:type="dxa"/>
            <w:vAlign w:val="center"/>
          </w:tcPr>
          <w:p w14:paraId="2328C6F1"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Показание</w:t>
            </w:r>
          </w:p>
        </w:tc>
        <w:tc>
          <w:tcPr>
            <w:tcW w:w="2663" w:type="dxa"/>
            <w:vAlign w:val="center"/>
          </w:tcPr>
          <w:p w14:paraId="6E64C28C"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Количество тромбоцитов в периферической крови</w:t>
            </w:r>
          </w:p>
        </w:tc>
        <w:tc>
          <w:tcPr>
            <w:tcW w:w="3690" w:type="dxa"/>
            <w:vAlign w:val="center"/>
          </w:tcPr>
          <w:p w14:paraId="2A885B23"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Примечания</w:t>
            </w:r>
          </w:p>
        </w:tc>
      </w:tr>
      <w:tr w:rsidR="004569A5" w:rsidRPr="004569A5" w14:paraId="40F27E8F" w14:textId="77777777" w:rsidTr="006D503D">
        <w:tc>
          <w:tcPr>
            <w:tcW w:w="3007" w:type="dxa"/>
          </w:tcPr>
          <w:p w14:paraId="152D082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Во время или после химиотерапии, в период миелотоксического агранулоцитоза</w:t>
            </w:r>
          </w:p>
        </w:tc>
        <w:tc>
          <w:tcPr>
            <w:tcW w:w="2663" w:type="dxa"/>
            <w:vAlign w:val="center"/>
          </w:tcPr>
          <w:p w14:paraId="7B9E08A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Менее 1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78BE8B4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ри синдроме повышенного потребления тромбоцитов* данный порог необходимо повысить</w:t>
            </w:r>
          </w:p>
        </w:tc>
      </w:tr>
      <w:tr w:rsidR="004569A5" w:rsidRPr="004569A5" w14:paraId="0087D700" w14:textId="77777777" w:rsidTr="006D503D">
        <w:tc>
          <w:tcPr>
            <w:tcW w:w="3007" w:type="dxa"/>
          </w:tcPr>
          <w:p w14:paraId="31EE0459"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Установка ЦВК</w:t>
            </w:r>
          </w:p>
        </w:tc>
        <w:tc>
          <w:tcPr>
            <w:tcW w:w="2663" w:type="dxa"/>
            <w:vAlign w:val="center"/>
          </w:tcPr>
          <w:p w14:paraId="1329A05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Менее 3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3EF9644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w:t>
            </w:r>
          </w:p>
        </w:tc>
      </w:tr>
      <w:tr w:rsidR="004569A5" w:rsidRPr="004569A5" w14:paraId="37BC34D3" w14:textId="77777777" w:rsidTr="006D503D">
        <w:tc>
          <w:tcPr>
            <w:tcW w:w="3007" w:type="dxa"/>
          </w:tcPr>
          <w:p w14:paraId="764FD61E"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Люмбальная пункция</w:t>
            </w:r>
          </w:p>
        </w:tc>
        <w:tc>
          <w:tcPr>
            <w:tcW w:w="2663" w:type="dxa"/>
            <w:vAlign w:val="center"/>
          </w:tcPr>
          <w:p w14:paraId="6FD622C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0501F90E"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w:t>
            </w:r>
          </w:p>
        </w:tc>
      </w:tr>
      <w:tr w:rsidR="004569A5" w:rsidRPr="004569A5" w14:paraId="7297C087" w14:textId="77777777" w:rsidTr="006D503D">
        <w:tc>
          <w:tcPr>
            <w:tcW w:w="3007" w:type="dxa"/>
          </w:tcPr>
          <w:p w14:paraId="4A4358F8"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ъемные операции и малообъемные инвазивные вмешательства</w:t>
            </w:r>
          </w:p>
        </w:tc>
        <w:tc>
          <w:tcPr>
            <w:tcW w:w="2663" w:type="dxa"/>
            <w:vAlign w:val="center"/>
          </w:tcPr>
          <w:p w14:paraId="14B9058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1915C0F2"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4569A5" w:rsidRPr="004569A5" w14:paraId="6BE86CD5" w14:textId="77777777" w:rsidTr="006D503D">
        <w:tc>
          <w:tcPr>
            <w:tcW w:w="3007" w:type="dxa"/>
          </w:tcPr>
          <w:p w14:paraId="7E21B280"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ДВС-синдром</w:t>
            </w:r>
          </w:p>
        </w:tc>
        <w:tc>
          <w:tcPr>
            <w:tcW w:w="2663" w:type="dxa"/>
          </w:tcPr>
          <w:p w14:paraId="6DC9D999"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73ADC19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ак часть основной терапии ДВС- синдрома</w:t>
            </w:r>
          </w:p>
        </w:tc>
      </w:tr>
    </w:tbl>
    <w:p w14:paraId="4EA42362" w14:textId="77777777" w:rsidR="004569A5" w:rsidRPr="004569A5" w:rsidRDefault="004569A5" w:rsidP="004569A5">
      <w:pPr>
        <w:pStyle w:val="3"/>
        <w:spacing w:before="0"/>
        <w:rPr>
          <w:rFonts w:ascii="Times New Roman" w:hAnsi="Times New Roman" w:cs="Times New Roman"/>
          <w:b w:val="0"/>
          <w:color w:val="auto"/>
          <w:szCs w:val="24"/>
        </w:rPr>
      </w:pPr>
      <w:r w:rsidRPr="004569A5">
        <w:rPr>
          <w:rFonts w:ascii="Times New Roman" w:hAnsi="Times New Roman" w:cs="Times New Roman"/>
          <w:b w:val="0"/>
          <w:color w:val="auto"/>
          <w:szCs w:val="24"/>
        </w:rPr>
        <w:t>* Сепсис, пульмонологические заболевания, лихорадка.</w:t>
      </w:r>
    </w:p>
    <w:p w14:paraId="09EE581F" w14:textId="77777777" w:rsidR="004569A5" w:rsidRPr="00FD15FE" w:rsidRDefault="004569A5" w:rsidP="00FD15FE">
      <w:pPr>
        <w:spacing w:before="0" w:after="0"/>
        <w:rPr>
          <w:b/>
          <w:u w:val="single"/>
        </w:rPr>
      </w:pPr>
      <w:r w:rsidRPr="00FD15FE">
        <w:rPr>
          <w:u w:val="single"/>
        </w:rPr>
        <w:t>Показания к переливанию концентрата тромбоцитов с лечебной целью.</w:t>
      </w:r>
    </w:p>
    <w:p w14:paraId="17B757DC" w14:textId="77777777" w:rsidR="004569A5" w:rsidRPr="004569A5" w:rsidRDefault="004569A5" w:rsidP="004569A5">
      <w:pPr>
        <w:spacing w:before="0" w:after="0"/>
        <w:ind w:firstLine="708"/>
        <w:rPr>
          <w:szCs w:val="24"/>
        </w:rPr>
      </w:pPr>
      <w:r w:rsidRPr="004569A5">
        <w:rPr>
          <w:bCs/>
          <w:szCs w:val="24"/>
        </w:rPr>
        <w:lastRenderedPageBreak/>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2)</w:t>
      </w:r>
      <w:r w:rsidRPr="004569A5">
        <w:rPr>
          <w:szCs w:val="24"/>
        </w:rPr>
        <w:t>.</w:t>
      </w:r>
    </w:p>
    <w:p w14:paraId="6FB2480B" w14:textId="77777777" w:rsidR="004569A5" w:rsidRPr="004569A5" w:rsidRDefault="004569A5" w:rsidP="004569A5">
      <w:pPr>
        <w:spacing w:before="0" w:after="0"/>
        <w:ind w:firstLine="708"/>
        <w:rPr>
          <w:szCs w:val="24"/>
        </w:rPr>
      </w:pPr>
      <w:r w:rsidRPr="004569A5">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21"/>
      </w:tblGrid>
      <w:tr w:rsidR="004569A5" w:rsidRPr="004569A5" w14:paraId="24EE3A8E" w14:textId="77777777" w:rsidTr="006D503D">
        <w:tc>
          <w:tcPr>
            <w:tcW w:w="9121" w:type="dxa"/>
            <w:shd w:val="clear" w:color="auto" w:fill="auto"/>
          </w:tcPr>
          <w:p w14:paraId="2582C5E2" w14:textId="77777777" w:rsidR="004569A5" w:rsidRPr="004569A5" w:rsidRDefault="004569A5" w:rsidP="004569A5">
            <w:pPr>
              <w:pStyle w:val="table-text-1"/>
              <w:spacing w:before="0" w:after="0" w:line="360" w:lineRule="auto"/>
              <w:jc w:val="both"/>
              <w:rPr>
                <w:b/>
                <w:i/>
                <w:sz w:val="24"/>
                <w:szCs w:val="24"/>
              </w:rPr>
            </w:pPr>
            <w:r w:rsidRPr="004569A5">
              <w:rPr>
                <w:sz w:val="24"/>
                <w:szCs w:val="24"/>
              </w:rPr>
              <w:t>1 степень (не требует трансфузии)</w:t>
            </w:r>
          </w:p>
        </w:tc>
      </w:tr>
      <w:tr w:rsidR="004569A5" w:rsidRPr="004569A5" w14:paraId="4D08AF13" w14:textId="77777777" w:rsidTr="006D503D">
        <w:tc>
          <w:tcPr>
            <w:tcW w:w="9121" w:type="dxa"/>
            <w:shd w:val="clear" w:color="auto" w:fill="auto"/>
          </w:tcPr>
          <w:p w14:paraId="6249300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ровоточивость кожи и слизистых, включая полость рта</w:t>
            </w:r>
          </w:p>
          <w:p w14:paraId="2CC5541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етехии менее 2 мм</w:t>
            </w:r>
          </w:p>
          <w:p w14:paraId="2937C96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урпура менее 2,54 см в диаметре</w:t>
            </w:r>
          </w:p>
          <w:p w14:paraId="5C354B9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Экхимозы (очаги менее 10 см в диаметре)</w:t>
            </w:r>
          </w:p>
          <w:p w14:paraId="03A24A16"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Ротоглоточные кровотечения</w:t>
            </w:r>
          </w:p>
          <w:p w14:paraId="0400DA2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ровоизлияния в конъюнктиву</w:t>
            </w:r>
          </w:p>
          <w:p w14:paraId="2FBCD6F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Носовые кровотечения продолжительностью менее 1 часа, не требующие вмешательства</w:t>
            </w:r>
          </w:p>
          <w:p w14:paraId="7A8EA2CE"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номальные ациклические маточные кровотечения (менее двух прокладок в сутки)</w:t>
            </w:r>
          </w:p>
        </w:tc>
      </w:tr>
      <w:tr w:rsidR="004569A5" w:rsidRPr="004569A5" w14:paraId="382B3445" w14:textId="77777777" w:rsidTr="006D503D">
        <w:tc>
          <w:tcPr>
            <w:tcW w:w="9121" w:type="dxa"/>
            <w:shd w:val="clear" w:color="auto" w:fill="auto"/>
          </w:tcPr>
          <w:p w14:paraId="61313781" w14:textId="77777777" w:rsidR="004569A5" w:rsidRPr="004569A5" w:rsidRDefault="004569A5" w:rsidP="004569A5">
            <w:pPr>
              <w:pStyle w:val="table-text-1"/>
              <w:spacing w:before="0" w:after="0" w:line="360" w:lineRule="auto"/>
              <w:jc w:val="both"/>
              <w:rPr>
                <w:sz w:val="24"/>
                <w:szCs w:val="24"/>
              </w:rPr>
            </w:pPr>
            <w:r w:rsidRPr="004569A5">
              <w:rPr>
                <w:sz w:val="24"/>
                <w:szCs w:val="24"/>
              </w:rPr>
              <w:t>2 степень (в основном не требуют трансфузии)</w:t>
            </w:r>
          </w:p>
        </w:tc>
      </w:tr>
      <w:tr w:rsidR="004569A5" w:rsidRPr="004569A5" w14:paraId="5167B9E2" w14:textId="77777777" w:rsidTr="006D503D">
        <w:tc>
          <w:tcPr>
            <w:tcW w:w="9121" w:type="dxa"/>
            <w:shd w:val="clear" w:color="auto" w:fill="auto"/>
          </w:tcPr>
          <w:p w14:paraId="6C80FDD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Экхимозы (более 10 см в диаметре)</w:t>
            </w:r>
          </w:p>
          <w:p w14:paraId="2B9681C9"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Гематомы</w:t>
            </w:r>
          </w:p>
          <w:p w14:paraId="47FDD8B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Носовые кровотечения продолжительностью более 1 часа или требующие тампонады</w:t>
            </w:r>
          </w:p>
          <w:p w14:paraId="706F65A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ровоизлияния в сетчатку без ухудшения зрения</w:t>
            </w:r>
          </w:p>
          <w:p w14:paraId="7C9C9A7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номальные ациклические маточные кровотечения (более двух прокладок в сутки)</w:t>
            </w:r>
          </w:p>
          <w:p w14:paraId="1EDE30AE"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Мелена, рвота с кровью, кровохарканье, гематурия, стул с кровью</w:t>
            </w:r>
          </w:p>
          <w:p w14:paraId="4CFE4346"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ровотечения после инвазивных вмешательств, мышечно-суставные кровоизлияния</w:t>
            </w:r>
          </w:p>
        </w:tc>
      </w:tr>
      <w:tr w:rsidR="004569A5" w:rsidRPr="004569A5" w14:paraId="6F026F1A" w14:textId="77777777" w:rsidTr="006D503D">
        <w:tc>
          <w:tcPr>
            <w:tcW w:w="9121" w:type="dxa"/>
            <w:shd w:val="clear" w:color="auto" w:fill="auto"/>
          </w:tcPr>
          <w:p w14:paraId="1352EAB2" w14:textId="77777777" w:rsidR="004569A5" w:rsidRPr="004569A5" w:rsidRDefault="004569A5" w:rsidP="004569A5">
            <w:pPr>
              <w:pStyle w:val="table-text-1"/>
              <w:spacing w:before="0" w:after="0" w:line="360" w:lineRule="auto"/>
              <w:jc w:val="both"/>
              <w:rPr>
                <w:b/>
                <w:i/>
                <w:sz w:val="24"/>
                <w:szCs w:val="24"/>
              </w:rPr>
            </w:pPr>
            <w:r w:rsidRPr="004569A5">
              <w:rPr>
                <w:sz w:val="24"/>
                <w:szCs w:val="24"/>
              </w:rPr>
              <w:t>3 степень (требуют трансфузии)</w:t>
            </w:r>
          </w:p>
        </w:tc>
      </w:tr>
      <w:tr w:rsidR="004569A5" w:rsidRPr="004569A5" w14:paraId="3F35C376" w14:textId="77777777" w:rsidTr="006D503D">
        <w:tc>
          <w:tcPr>
            <w:tcW w:w="9121" w:type="dxa"/>
            <w:shd w:val="clear" w:color="auto" w:fill="auto"/>
          </w:tcPr>
          <w:p w14:paraId="4B6D1A60"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Мелена</w:t>
            </w:r>
          </w:p>
          <w:p w14:paraId="3399BE4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Рвота с кровью</w:t>
            </w:r>
          </w:p>
          <w:p w14:paraId="2C26594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ровохарканье</w:t>
            </w:r>
          </w:p>
          <w:p w14:paraId="563ADED0"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Гематурия, включая непрекращающееся кровотечение без свертывания </w:t>
            </w:r>
          </w:p>
          <w:p w14:paraId="2B82C75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номальные маточные кровотечения</w:t>
            </w:r>
          </w:p>
          <w:p w14:paraId="53268FD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тул с кровью</w:t>
            </w:r>
          </w:p>
          <w:p w14:paraId="096974F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Носовое кровотечение </w:t>
            </w:r>
          </w:p>
          <w:p w14:paraId="2DB8E83F"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Ротоглоточное кровотечение</w:t>
            </w:r>
          </w:p>
          <w:p w14:paraId="29B27B6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ровотечения после инвазивных вмешательств, мышечно-суставные кровоизлияния или кровоизлияния в мягкие ткани</w:t>
            </w:r>
          </w:p>
        </w:tc>
      </w:tr>
      <w:tr w:rsidR="004569A5" w:rsidRPr="004569A5" w14:paraId="4EE3FA2C" w14:textId="77777777" w:rsidTr="006D503D">
        <w:tc>
          <w:tcPr>
            <w:tcW w:w="9121" w:type="dxa"/>
            <w:shd w:val="clear" w:color="auto" w:fill="auto"/>
          </w:tcPr>
          <w:p w14:paraId="0C986EEC" w14:textId="77777777" w:rsidR="004569A5" w:rsidRPr="004569A5" w:rsidRDefault="004569A5" w:rsidP="004569A5">
            <w:pPr>
              <w:pStyle w:val="table-text-1"/>
              <w:spacing w:before="0" w:after="0" w:line="360" w:lineRule="auto"/>
              <w:jc w:val="both"/>
              <w:rPr>
                <w:b/>
                <w:i/>
                <w:sz w:val="24"/>
                <w:szCs w:val="24"/>
              </w:rPr>
            </w:pPr>
            <w:r w:rsidRPr="004569A5">
              <w:rPr>
                <w:sz w:val="24"/>
                <w:szCs w:val="24"/>
              </w:rPr>
              <w:t>4 степень (требуют трансфузии)</w:t>
            </w:r>
          </w:p>
        </w:tc>
      </w:tr>
      <w:tr w:rsidR="004569A5" w:rsidRPr="004569A5" w14:paraId="57D28994" w14:textId="77777777" w:rsidTr="006D503D">
        <w:tc>
          <w:tcPr>
            <w:tcW w:w="9121" w:type="dxa"/>
            <w:shd w:val="clear" w:color="auto" w:fill="auto"/>
          </w:tcPr>
          <w:p w14:paraId="1B014ACB"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lastRenderedPageBreak/>
              <w:t>Кровоизлияния в сетчатку с нарушением зрения</w:t>
            </w:r>
          </w:p>
          <w:p w14:paraId="1B9F1B4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Нефатальные кровоизлияния в ЦНС с неврологической симптоматикой</w:t>
            </w:r>
          </w:p>
          <w:p w14:paraId="41E70C60"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Фатальные кровотечения вне зависимости от источника</w:t>
            </w:r>
          </w:p>
        </w:tc>
      </w:tr>
    </w:tbl>
    <w:p w14:paraId="42F4D047" w14:textId="77777777" w:rsidR="004569A5" w:rsidRPr="00FD15FE" w:rsidRDefault="004569A5" w:rsidP="00FD15FE">
      <w:pPr>
        <w:spacing w:after="0"/>
        <w:rPr>
          <w:b/>
          <w:u w:val="single"/>
        </w:rPr>
      </w:pPr>
      <w:r w:rsidRPr="00FD15FE">
        <w:rPr>
          <w:b/>
          <w:u w:val="single"/>
        </w:rPr>
        <w:t>Расчет дозы концентрата тромбоцитов для трансфузий</w:t>
      </w:r>
    </w:p>
    <w:p w14:paraId="44E701A5" w14:textId="77777777" w:rsidR="004569A5" w:rsidRPr="004569A5" w:rsidRDefault="004569A5" w:rsidP="004569A5">
      <w:pPr>
        <w:spacing w:before="0" w:after="0"/>
        <w:ind w:firstLine="708"/>
        <w:rPr>
          <w:szCs w:val="24"/>
        </w:rPr>
      </w:pPr>
      <w:r w:rsidRPr="004569A5">
        <w:rPr>
          <w:rFonts w:eastAsia="Times New Roman"/>
          <w:szCs w:val="24"/>
        </w:rPr>
        <w:t>Количество концентрата тромбоцитов для трансфузии необходимо использовать из расчета 50-70х</w:t>
      </w:r>
      <w:r w:rsidRPr="004569A5">
        <w:rPr>
          <w:szCs w:val="24"/>
        </w:rPr>
        <w:t>10</w:t>
      </w:r>
      <w:r w:rsidRPr="004569A5">
        <w:rPr>
          <w:szCs w:val="24"/>
          <w:vertAlign w:val="superscript"/>
        </w:rPr>
        <w:t>9</w:t>
      </w:r>
      <w:r w:rsidRPr="004569A5">
        <w:rPr>
          <w:szCs w:val="24"/>
        </w:rPr>
        <w:t xml:space="preserve"> тромбоцитов на 10 кг массы тела реципиента или 200-2</w:t>
      </w:r>
      <w:r w:rsidRPr="004569A5">
        <w:rPr>
          <w:rFonts w:eastAsia="Times New Roman"/>
          <w:szCs w:val="24"/>
        </w:rPr>
        <w:t>50х</w:t>
      </w:r>
      <w:r w:rsidRPr="004569A5">
        <w:rPr>
          <w:szCs w:val="24"/>
        </w:rPr>
        <w:t>10</w:t>
      </w:r>
      <w:r w:rsidRPr="004569A5">
        <w:rPr>
          <w:szCs w:val="24"/>
          <w:vertAlign w:val="superscript"/>
        </w:rPr>
        <w:t>9</w:t>
      </w:r>
      <w:r w:rsidRPr="004569A5">
        <w:rPr>
          <w:szCs w:val="24"/>
        </w:rPr>
        <w:t xml:space="preserve"> тромбоцитов на 1м</w:t>
      </w:r>
      <w:r w:rsidRPr="004569A5">
        <w:rPr>
          <w:szCs w:val="24"/>
          <w:vertAlign w:val="superscript"/>
        </w:rPr>
        <w:t>2</w:t>
      </w:r>
      <w:r w:rsidRPr="004569A5">
        <w:rPr>
          <w:szCs w:val="24"/>
        </w:rPr>
        <w:t xml:space="preserve"> поверхности тела реципиента.</w:t>
      </w:r>
    </w:p>
    <w:p w14:paraId="6D36E637" w14:textId="77777777" w:rsidR="004569A5" w:rsidRPr="004569A5" w:rsidRDefault="004569A5" w:rsidP="004569A5">
      <w:pPr>
        <w:spacing w:before="0" w:after="0"/>
        <w:ind w:firstLine="708"/>
        <w:rPr>
          <w:szCs w:val="24"/>
        </w:rPr>
      </w:pPr>
      <w:r w:rsidRPr="004569A5">
        <w:rPr>
          <w:szCs w:val="24"/>
        </w:rPr>
        <w:t xml:space="preserve">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6E2AAC90" w14:textId="77777777" w:rsidR="004569A5" w:rsidRPr="00FD15FE" w:rsidRDefault="004569A5" w:rsidP="00FD15FE">
      <w:pPr>
        <w:rPr>
          <w:u w:val="single"/>
        </w:rPr>
      </w:pPr>
      <w:r w:rsidRPr="00FD15FE">
        <w:rPr>
          <w:u w:val="single"/>
        </w:rPr>
        <w:t>Критерии эффективности трансфузий концентрата тромбоцитов</w:t>
      </w:r>
    </w:p>
    <w:p w14:paraId="762AEF65" w14:textId="77777777" w:rsidR="004569A5" w:rsidRPr="004569A5" w:rsidRDefault="004569A5" w:rsidP="004569A5">
      <w:pPr>
        <w:spacing w:before="0" w:after="0"/>
        <w:ind w:firstLine="708"/>
        <w:contextualSpacing/>
        <w:rPr>
          <w:szCs w:val="24"/>
          <w:lang w:eastAsia="ru-RU"/>
        </w:rPr>
      </w:pPr>
      <w:r w:rsidRPr="004569A5">
        <w:rPr>
          <w:i/>
          <w:szCs w:val="24"/>
          <w:lang w:eastAsia="ru-RU"/>
        </w:rPr>
        <w:t xml:space="preserve">Клиническими критериями </w:t>
      </w:r>
      <w:r w:rsidRPr="004569A5">
        <w:rPr>
          <w:szCs w:val="24"/>
          <w:lang w:eastAsia="ru-RU"/>
        </w:rPr>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82EE2DC" w14:textId="77777777" w:rsidR="004569A5" w:rsidRPr="004569A5" w:rsidRDefault="004569A5" w:rsidP="004569A5">
      <w:pPr>
        <w:spacing w:before="0" w:after="0"/>
        <w:ind w:firstLine="708"/>
        <w:contextualSpacing/>
        <w:rPr>
          <w:szCs w:val="24"/>
          <w:lang w:eastAsia="ru-RU"/>
        </w:rPr>
      </w:pPr>
      <w:r w:rsidRPr="004569A5">
        <w:rPr>
          <w:i/>
          <w:szCs w:val="24"/>
          <w:lang w:eastAsia="ru-RU"/>
        </w:rPr>
        <w:t>Лабораторными критериями</w:t>
      </w:r>
      <w:r w:rsidRPr="004569A5">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69C204C9" w14:textId="77777777" w:rsidR="004569A5" w:rsidRPr="004569A5" w:rsidRDefault="004569A5" w:rsidP="004569A5">
      <w:pPr>
        <w:spacing w:before="0" w:after="0"/>
        <w:ind w:firstLine="708"/>
        <w:contextualSpacing/>
        <w:rPr>
          <w:bCs/>
          <w:szCs w:val="24"/>
        </w:rPr>
      </w:pPr>
      <w:r w:rsidRPr="004569A5">
        <w:rPr>
          <w:color w:val="000000"/>
          <w:szCs w:val="24"/>
        </w:rPr>
        <w:t xml:space="preserve">Трансфузию считают эффективной, если абсолютный прирост тромбоцитов через 1 час составил </w:t>
      </w:r>
      <w:r w:rsidRPr="004569A5">
        <w:rPr>
          <w:szCs w:val="24"/>
        </w:rPr>
        <w:t>10х10</w:t>
      </w:r>
      <w:r w:rsidRPr="004569A5">
        <w:rPr>
          <w:szCs w:val="24"/>
          <w:vertAlign w:val="superscript"/>
        </w:rPr>
        <w:t>9</w:t>
      </w:r>
      <w:r w:rsidRPr="004569A5">
        <w:rPr>
          <w:szCs w:val="24"/>
        </w:rPr>
        <w:t xml:space="preserve">/л от исходного уровня. </w:t>
      </w:r>
      <w:r w:rsidRPr="004569A5">
        <w:rPr>
          <w:bCs/>
          <w:szCs w:val="24"/>
        </w:rPr>
        <w:t>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p>
    <w:p w14:paraId="533E7E51" w14:textId="77777777" w:rsidR="004569A5" w:rsidRPr="004569A5" w:rsidRDefault="004569A5" w:rsidP="004569A5">
      <w:pPr>
        <w:pStyle w:val="formula"/>
        <w:spacing w:before="0" w:after="0" w:line="360" w:lineRule="auto"/>
        <w:jc w:val="both"/>
        <w:rPr>
          <w:sz w:val="24"/>
          <w:szCs w:val="24"/>
        </w:rPr>
      </w:pPr>
      <w:r w:rsidRPr="004569A5">
        <w:rPr>
          <w:sz w:val="24"/>
          <w:szCs w:val="24"/>
        </w:rPr>
        <w:t>СПТ = (АПТ х площадь поверхности тела, м</w:t>
      </w:r>
      <w:r w:rsidRPr="004569A5">
        <w:rPr>
          <w:sz w:val="24"/>
          <w:szCs w:val="24"/>
          <w:vertAlign w:val="superscript"/>
        </w:rPr>
        <w:t>2</w:t>
      </w:r>
      <w:r w:rsidRPr="004569A5">
        <w:rPr>
          <w:sz w:val="24"/>
          <w:szCs w:val="24"/>
        </w:rPr>
        <w:t>) / количество перелитых тромбоцитов х 10</w:t>
      </w:r>
      <w:r w:rsidRPr="004569A5">
        <w:rPr>
          <w:sz w:val="24"/>
          <w:szCs w:val="24"/>
          <w:vertAlign w:val="superscript"/>
        </w:rPr>
        <w:t>11</w:t>
      </w:r>
    </w:p>
    <w:p w14:paraId="1F80C777" w14:textId="77777777" w:rsidR="004569A5" w:rsidRPr="004569A5" w:rsidRDefault="004569A5" w:rsidP="004569A5">
      <w:pPr>
        <w:spacing w:before="0" w:after="0"/>
        <w:ind w:firstLine="227"/>
        <w:contextualSpacing/>
        <w:rPr>
          <w:szCs w:val="24"/>
        </w:rPr>
      </w:pPr>
      <w:r w:rsidRPr="004569A5">
        <w:rPr>
          <w:szCs w:val="24"/>
        </w:rPr>
        <w:t xml:space="preserve">Трансфузию считают эффективной, если СПТ через 1 час составил &gt; 7,5 РЕ, а СПТ через 24 ч &gt; 4,5 РЕ. </w:t>
      </w:r>
      <w:r w:rsidRPr="004569A5">
        <w:rPr>
          <w:szCs w:val="24"/>
          <w:lang w:eastAsia="ru-RU"/>
        </w:rPr>
        <w:t xml:space="preserve">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 (см. Приложение </w:t>
      </w:r>
      <w:r w:rsidRPr="004569A5">
        <w:rPr>
          <w:szCs w:val="24"/>
        </w:rPr>
        <w:t>«Лечебный цитаферез и плазмаферез при гематологических заболеваниях»</w:t>
      </w:r>
      <w:r w:rsidRPr="004569A5">
        <w:rPr>
          <w:szCs w:val="24"/>
          <w:lang w:eastAsia="ru-RU"/>
        </w:rPr>
        <w:t>).</w:t>
      </w:r>
    </w:p>
    <w:p w14:paraId="2A70D222" w14:textId="77777777" w:rsidR="004569A5" w:rsidRPr="00FD15FE" w:rsidRDefault="004569A5" w:rsidP="00FD15FE">
      <w:pPr>
        <w:numPr>
          <w:ilvl w:val="0"/>
          <w:numId w:val="124"/>
        </w:numPr>
        <w:spacing w:before="0" w:after="0"/>
        <w:ind w:left="567" w:hanging="567"/>
        <w:rPr>
          <w:b/>
          <w:szCs w:val="24"/>
          <w:lang w:eastAsia="ru-RU"/>
        </w:rPr>
      </w:pPr>
      <w:r w:rsidRPr="00FD15FE">
        <w:rPr>
          <w:b/>
          <w:szCs w:val="24"/>
          <w:lang w:eastAsia="ru-RU"/>
        </w:rPr>
        <w:t>Трансфузии СЗП</w:t>
      </w:r>
    </w:p>
    <w:p w14:paraId="453A3B24" w14:textId="77777777" w:rsidR="004569A5" w:rsidRPr="00FD15FE" w:rsidRDefault="004569A5" w:rsidP="00FD15FE">
      <w:pPr>
        <w:rPr>
          <w:b/>
          <w:u w:val="single"/>
        </w:rPr>
      </w:pPr>
      <w:r w:rsidRPr="00FD15FE">
        <w:rPr>
          <w:u w:val="single"/>
        </w:rPr>
        <w:t>Показания к переливанию СЗП:</w:t>
      </w:r>
    </w:p>
    <w:p w14:paraId="65FBB748" w14:textId="77777777" w:rsidR="004569A5" w:rsidRPr="004569A5" w:rsidRDefault="004569A5" w:rsidP="00CE6C1C">
      <w:pPr>
        <w:pStyle w:val="FitzBullet"/>
        <w:numPr>
          <w:ilvl w:val="0"/>
          <w:numId w:val="122"/>
        </w:numPr>
        <w:spacing w:before="0" w:after="0" w:line="360" w:lineRule="auto"/>
        <w:ind w:left="0" w:firstLine="360"/>
        <w:jc w:val="both"/>
        <w:rPr>
          <w:sz w:val="24"/>
          <w:szCs w:val="24"/>
          <w:lang w:val="ru-RU"/>
        </w:rPr>
      </w:pPr>
      <w:r w:rsidRPr="004569A5">
        <w:rPr>
          <w:sz w:val="24"/>
          <w:szCs w:val="24"/>
          <w:lang w:val="ru-RU"/>
        </w:rPr>
        <w:lastRenderedPageBreak/>
        <w:t>Экстренная реверсия действия непрямых антикоагулянтов (варфарин); переливают СЗП из расчета 5—8 мл/кг.</w:t>
      </w:r>
    </w:p>
    <w:p w14:paraId="04B331E2" w14:textId="77777777" w:rsidR="004569A5" w:rsidRPr="004569A5" w:rsidRDefault="004569A5" w:rsidP="00CE6C1C">
      <w:pPr>
        <w:pStyle w:val="FitzBullet"/>
        <w:numPr>
          <w:ilvl w:val="0"/>
          <w:numId w:val="122"/>
        </w:numPr>
        <w:spacing w:before="0" w:after="0" w:line="360" w:lineRule="auto"/>
        <w:ind w:left="0" w:firstLine="360"/>
        <w:jc w:val="both"/>
        <w:rPr>
          <w:sz w:val="24"/>
          <w:szCs w:val="24"/>
          <w:lang w:val="ru-RU"/>
        </w:rPr>
      </w:pPr>
      <w:r w:rsidRPr="004569A5">
        <w:rPr>
          <w:sz w:val="24"/>
          <w:szCs w:val="24"/>
          <w:lang w:val="ru-RU"/>
        </w:rPr>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698D4DB7" w14:textId="77777777" w:rsidR="004569A5" w:rsidRPr="004569A5" w:rsidRDefault="004569A5" w:rsidP="00CE6C1C">
      <w:pPr>
        <w:pStyle w:val="FitzBullet"/>
        <w:numPr>
          <w:ilvl w:val="0"/>
          <w:numId w:val="122"/>
        </w:numPr>
        <w:spacing w:before="0" w:after="0" w:line="360" w:lineRule="auto"/>
        <w:ind w:left="0" w:firstLine="360"/>
        <w:jc w:val="both"/>
        <w:rPr>
          <w:sz w:val="24"/>
          <w:szCs w:val="24"/>
          <w:lang w:val="ru-RU"/>
        </w:rPr>
      </w:pPr>
      <w:r w:rsidRPr="004569A5">
        <w:rPr>
          <w:sz w:val="24"/>
          <w:szCs w:val="24"/>
          <w:lang w:val="ru-RU"/>
        </w:rPr>
        <w:t>Коррекция геморрагического синдрома при увеличении (&gt; 1,5 раз по сравнению с нормой) ПВ или АЧТВ.</w:t>
      </w:r>
    </w:p>
    <w:p w14:paraId="6CEB6289" w14:textId="77777777" w:rsidR="004569A5" w:rsidRPr="004569A5" w:rsidRDefault="004569A5" w:rsidP="00CE6C1C">
      <w:pPr>
        <w:pStyle w:val="FitzBullet"/>
        <w:numPr>
          <w:ilvl w:val="0"/>
          <w:numId w:val="122"/>
        </w:numPr>
        <w:spacing w:before="0" w:after="0" w:line="360" w:lineRule="auto"/>
        <w:ind w:left="0" w:firstLine="360"/>
        <w:jc w:val="both"/>
        <w:rPr>
          <w:sz w:val="24"/>
          <w:szCs w:val="24"/>
          <w:lang w:val="ru-RU"/>
        </w:rPr>
      </w:pPr>
      <w:r w:rsidRPr="004569A5">
        <w:rPr>
          <w:sz w:val="24"/>
          <w:szCs w:val="24"/>
          <w:lang w:val="ru-RU"/>
        </w:rPr>
        <w:t>Возмещение объема при проведении плазмафереза.</w:t>
      </w:r>
    </w:p>
    <w:p w14:paraId="1D3001AE" w14:textId="77777777" w:rsidR="004569A5" w:rsidRPr="004569A5" w:rsidRDefault="004569A5" w:rsidP="00CE6C1C">
      <w:pPr>
        <w:pStyle w:val="FitzBullet"/>
        <w:numPr>
          <w:ilvl w:val="0"/>
          <w:numId w:val="122"/>
        </w:numPr>
        <w:spacing w:before="0" w:after="0" w:line="360" w:lineRule="auto"/>
        <w:ind w:left="0" w:firstLine="360"/>
        <w:jc w:val="both"/>
        <w:rPr>
          <w:sz w:val="24"/>
          <w:szCs w:val="24"/>
          <w:lang w:val="ru-RU"/>
        </w:rPr>
      </w:pPr>
      <w:r w:rsidRPr="004569A5">
        <w:rPr>
          <w:sz w:val="24"/>
          <w:szCs w:val="24"/>
          <w:lang w:val="ru-RU"/>
        </w:rPr>
        <w:t>Дефицит антитромбина III в ходе терапии аспарагиназой. СЗП вводят в дозе 3—3,5 мл/кг/сут.</w:t>
      </w:r>
    </w:p>
    <w:p w14:paraId="56EEC780" w14:textId="77777777" w:rsidR="004569A5" w:rsidRPr="00FD15FE" w:rsidRDefault="004569A5" w:rsidP="00FD15FE">
      <w:pPr>
        <w:rPr>
          <w:b/>
          <w:u w:val="single"/>
        </w:rPr>
      </w:pPr>
      <w:r w:rsidRPr="00FD15FE">
        <w:rPr>
          <w:u w:val="single"/>
        </w:rPr>
        <w:t>Показания к переливанию криопреципитата</w:t>
      </w:r>
    </w:p>
    <w:p w14:paraId="3D20A1F2" w14:textId="77777777" w:rsidR="004569A5" w:rsidRPr="004569A5" w:rsidRDefault="004569A5" w:rsidP="00CE6C1C">
      <w:pPr>
        <w:pStyle w:val="FitzBullet"/>
        <w:numPr>
          <w:ilvl w:val="0"/>
          <w:numId w:val="123"/>
        </w:numPr>
        <w:spacing w:before="0" w:after="0" w:line="360" w:lineRule="auto"/>
        <w:ind w:left="0" w:firstLine="360"/>
        <w:jc w:val="both"/>
        <w:rPr>
          <w:sz w:val="24"/>
          <w:szCs w:val="24"/>
          <w:lang w:val="ru-RU"/>
        </w:rPr>
      </w:pPr>
      <w:r w:rsidRPr="004569A5">
        <w:rPr>
          <w:sz w:val="24"/>
          <w:szCs w:val="24"/>
          <w:lang w:val="ru-RU"/>
        </w:rPr>
        <w:t>Гипофибриногенемия (&lt; 1 г/л).</w:t>
      </w:r>
    </w:p>
    <w:p w14:paraId="7B8E26FD" w14:textId="77777777" w:rsidR="004569A5" w:rsidRPr="004569A5" w:rsidRDefault="004569A5" w:rsidP="00CE6C1C">
      <w:pPr>
        <w:pStyle w:val="FitzBullet"/>
        <w:numPr>
          <w:ilvl w:val="0"/>
          <w:numId w:val="123"/>
        </w:numPr>
        <w:spacing w:before="0" w:after="0" w:line="360" w:lineRule="auto"/>
        <w:ind w:left="0" w:firstLine="360"/>
        <w:jc w:val="both"/>
        <w:rPr>
          <w:sz w:val="24"/>
          <w:szCs w:val="24"/>
          <w:lang w:val="ru-RU"/>
        </w:rPr>
      </w:pPr>
      <w:r w:rsidRPr="004569A5">
        <w:rPr>
          <w:sz w:val="24"/>
          <w:szCs w:val="24"/>
          <w:lang w:val="ru-RU"/>
        </w:rPr>
        <w:t>Периоперационный период или массивные кровотечения при уровне фибриногена &lt; 1,5 г/л.</w:t>
      </w:r>
    </w:p>
    <w:p w14:paraId="177AABFA" w14:textId="77777777" w:rsidR="004569A5" w:rsidRPr="004569A5" w:rsidRDefault="004569A5" w:rsidP="004569A5">
      <w:pPr>
        <w:spacing w:before="0" w:after="0"/>
        <w:ind w:firstLine="360"/>
        <w:rPr>
          <w:szCs w:val="24"/>
        </w:rPr>
      </w:pPr>
      <w:r w:rsidRPr="004569A5">
        <w:rPr>
          <w:szCs w:val="24"/>
        </w:rPr>
        <w:t xml:space="preserve">Расчетная доза </w:t>
      </w:r>
      <w:r w:rsidRPr="004569A5">
        <w:rPr>
          <w:iCs/>
          <w:szCs w:val="24"/>
        </w:rPr>
        <w:t>криопреципитата</w:t>
      </w:r>
      <w:r w:rsidRPr="004569A5">
        <w:rPr>
          <w:szCs w:val="24"/>
        </w:rPr>
        <w:t xml:space="preserve"> составляет 1 ед на 5 кг массы тела пациента или 15—20 ед при массе тела 70 кг. В 1 единице содержится: фибриногена не менее 140 мг, FVIII — не менее 70 МЕ.</w:t>
      </w:r>
    </w:p>
    <w:p w14:paraId="5824573B" w14:textId="77777777" w:rsidR="004569A5" w:rsidRPr="00FD15FE" w:rsidRDefault="004569A5" w:rsidP="00FD15FE">
      <w:pPr>
        <w:rPr>
          <w:b/>
          <w:u w:val="single"/>
        </w:rPr>
      </w:pPr>
      <w:r w:rsidRPr="00FD15FE">
        <w:rPr>
          <w:u w:val="single"/>
        </w:rPr>
        <w:t xml:space="preserve">Качество компонентов крови, применяемых при сопроводительной терапии гематологических пациентов </w:t>
      </w:r>
    </w:p>
    <w:p w14:paraId="0533623B" w14:textId="67250BDC" w:rsidR="004569A5" w:rsidRPr="004569A5" w:rsidRDefault="004569A5" w:rsidP="004569A5">
      <w:pPr>
        <w:spacing w:before="0" w:after="0"/>
        <w:ind w:firstLine="360"/>
        <w:rPr>
          <w:szCs w:val="24"/>
        </w:rPr>
      </w:pPr>
      <w:r w:rsidRPr="004569A5">
        <w:rPr>
          <w:szCs w:val="24"/>
        </w:rPr>
        <w:t>При гематологических заболеваниях с известными показаниями к неоднократным трансфузиям компонентов крови,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p>
    <w:p w14:paraId="1F4C2536" w14:textId="77777777" w:rsidR="004569A5" w:rsidRPr="004569A5" w:rsidRDefault="004569A5" w:rsidP="00CE6C1C">
      <w:pPr>
        <w:pStyle w:val="FitzBullet"/>
        <w:numPr>
          <w:ilvl w:val="0"/>
          <w:numId w:val="119"/>
        </w:numPr>
        <w:spacing w:before="0" w:after="0" w:line="360" w:lineRule="auto"/>
        <w:ind w:left="0" w:firstLine="360"/>
        <w:jc w:val="both"/>
        <w:rPr>
          <w:sz w:val="24"/>
          <w:szCs w:val="24"/>
          <w:lang w:val="ru-RU"/>
        </w:rPr>
      </w:pPr>
      <w:r w:rsidRPr="004569A5">
        <w:rPr>
          <w:sz w:val="24"/>
          <w:szCs w:val="24"/>
          <w:lang w:val="ru-RU"/>
        </w:rPr>
        <w:t>Лейкоредуцированные — содержание лейкоцитов в дозе переливаемой среды снижено до 1 </w:t>
      </w:r>
      <w:r w:rsidRPr="004569A5">
        <w:rPr>
          <w:sz w:val="24"/>
          <w:szCs w:val="24"/>
        </w:rPr>
        <w:t></w:t>
      </w:r>
      <w:r w:rsidRPr="004569A5">
        <w:rPr>
          <w:sz w:val="24"/>
          <w:szCs w:val="24"/>
          <w:lang w:val="ru-RU"/>
        </w:rPr>
        <w:t xml:space="preserve"> 10</w:t>
      </w:r>
      <w:r w:rsidRPr="004569A5">
        <w:rPr>
          <w:sz w:val="24"/>
          <w:szCs w:val="24"/>
          <w:vertAlign w:val="superscript"/>
          <w:lang w:val="ru-RU"/>
        </w:rPr>
        <w:t>6</w:t>
      </w:r>
      <w:r w:rsidRPr="004569A5">
        <w:rPr>
          <w:sz w:val="24"/>
          <w:szCs w:val="24"/>
          <w:lang w:val="ru-RU"/>
        </w:rPr>
        <w:t> клеток.</w:t>
      </w:r>
    </w:p>
    <w:p w14:paraId="473C4FCD" w14:textId="77777777" w:rsidR="004569A5" w:rsidRPr="004569A5" w:rsidRDefault="004569A5" w:rsidP="00CE6C1C">
      <w:pPr>
        <w:pStyle w:val="FitzBullet"/>
        <w:numPr>
          <w:ilvl w:val="0"/>
          <w:numId w:val="119"/>
        </w:numPr>
        <w:spacing w:before="0" w:after="0" w:line="360" w:lineRule="auto"/>
        <w:ind w:left="0" w:firstLine="360"/>
        <w:jc w:val="both"/>
        <w:rPr>
          <w:sz w:val="24"/>
          <w:szCs w:val="24"/>
          <w:lang w:val="ru-RU"/>
        </w:rPr>
      </w:pPr>
      <w:r w:rsidRPr="004569A5">
        <w:rPr>
          <w:sz w:val="24"/>
          <w:szCs w:val="24"/>
          <w:lang w:val="ru-RU"/>
        </w:rPr>
        <w:t>Облученные эритроциты и тромбоциты (гамма-излучение или рентегновское излучение в дозе 25—50 Гр).</w:t>
      </w:r>
    </w:p>
    <w:p w14:paraId="6FCE3460" w14:textId="77777777" w:rsidR="004569A5" w:rsidRPr="004569A5" w:rsidRDefault="004569A5" w:rsidP="00CE6C1C">
      <w:pPr>
        <w:pStyle w:val="FitzBullet"/>
        <w:numPr>
          <w:ilvl w:val="0"/>
          <w:numId w:val="119"/>
        </w:numPr>
        <w:spacing w:before="0" w:after="0" w:line="360" w:lineRule="auto"/>
        <w:ind w:left="0" w:firstLine="360"/>
        <w:jc w:val="both"/>
        <w:rPr>
          <w:sz w:val="24"/>
          <w:szCs w:val="24"/>
          <w:lang w:val="ru-RU"/>
        </w:rPr>
      </w:pPr>
      <w:r w:rsidRPr="004569A5">
        <w:rPr>
          <w:sz w:val="24"/>
          <w:szCs w:val="24"/>
          <w:lang w:val="ru-RU"/>
        </w:rPr>
        <w:t>Ограничение использования донорской плазмы путем использования взвешивающих растворов для эритроцитов.</w:t>
      </w:r>
    </w:p>
    <w:p w14:paraId="54BC3CF6" w14:textId="77777777" w:rsidR="004569A5" w:rsidRPr="004569A5" w:rsidRDefault="004569A5" w:rsidP="00CE6C1C">
      <w:pPr>
        <w:pStyle w:val="FitzBullet"/>
        <w:numPr>
          <w:ilvl w:val="0"/>
          <w:numId w:val="119"/>
        </w:numPr>
        <w:spacing w:before="0" w:after="0" w:line="360" w:lineRule="auto"/>
        <w:ind w:left="0" w:firstLine="360"/>
        <w:jc w:val="both"/>
        <w:rPr>
          <w:sz w:val="24"/>
          <w:szCs w:val="24"/>
          <w:lang w:val="ru-RU"/>
        </w:rPr>
      </w:pPr>
      <w:r w:rsidRPr="004569A5">
        <w:rPr>
          <w:sz w:val="24"/>
          <w:szCs w:val="24"/>
          <w:lang w:val="ru-RU"/>
        </w:rPr>
        <w:t>После исследования донорской крови на маркеры вирусных инфекций посредством молекулярно-биологических методов.</w:t>
      </w:r>
    </w:p>
    <w:p w14:paraId="547B8D65" w14:textId="77777777" w:rsidR="004569A5" w:rsidRPr="004569A5" w:rsidRDefault="004569A5" w:rsidP="004569A5">
      <w:pPr>
        <w:spacing w:before="0" w:after="0"/>
        <w:ind w:firstLine="360"/>
        <w:rPr>
          <w:szCs w:val="24"/>
        </w:rPr>
      </w:pPr>
      <w:r w:rsidRPr="004569A5">
        <w:rPr>
          <w:szCs w:val="24"/>
        </w:rPr>
        <w:lastRenderedPageBreak/>
        <w:t>С целью повышения безопасности трансфузий дополнительно могут применяться следующие технологии:</w:t>
      </w:r>
    </w:p>
    <w:p w14:paraId="22EC4857" w14:textId="77777777" w:rsidR="004569A5" w:rsidRPr="004569A5" w:rsidRDefault="004569A5" w:rsidP="00CE6C1C">
      <w:pPr>
        <w:pStyle w:val="FitzBullet"/>
        <w:numPr>
          <w:ilvl w:val="0"/>
          <w:numId w:val="119"/>
        </w:numPr>
        <w:spacing w:before="0" w:after="0" w:line="360" w:lineRule="auto"/>
        <w:ind w:left="0" w:firstLine="360"/>
        <w:jc w:val="both"/>
        <w:rPr>
          <w:sz w:val="24"/>
          <w:szCs w:val="24"/>
          <w:lang w:val="ru-RU"/>
        </w:rPr>
      </w:pPr>
      <w:r w:rsidRPr="004569A5">
        <w:rPr>
          <w:sz w:val="24"/>
          <w:szCs w:val="24"/>
          <w:lang w:val="ru-RU"/>
        </w:rPr>
        <w:t>Инактивация патогенов в концентрате тромбоцитов.</w:t>
      </w:r>
    </w:p>
    <w:p w14:paraId="5D9FF39E" w14:textId="77777777" w:rsidR="004569A5" w:rsidRPr="004569A5" w:rsidRDefault="004569A5" w:rsidP="00CE6C1C">
      <w:pPr>
        <w:pStyle w:val="FitzBullet"/>
        <w:numPr>
          <w:ilvl w:val="0"/>
          <w:numId w:val="119"/>
        </w:numPr>
        <w:spacing w:before="0" w:after="0" w:line="360" w:lineRule="auto"/>
        <w:ind w:left="0" w:firstLine="360"/>
        <w:jc w:val="both"/>
        <w:rPr>
          <w:sz w:val="24"/>
          <w:szCs w:val="24"/>
          <w:lang w:val="ru-RU"/>
        </w:rPr>
      </w:pPr>
      <w:r w:rsidRPr="004569A5">
        <w:rPr>
          <w:sz w:val="24"/>
          <w:szCs w:val="24"/>
          <w:lang w:val="ru-RU"/>
        </w:rPr>
        <w:t>Применение добавочных растворов для замещения донорской плазмы в концентрате тромбоцитов.</w:t>
      </w:r>
    </w:p>
    <w:p w14:paraId="5C51CF36" w14:textId="77777777" w:rsidR="004569A5" w:rsidRPr="004569A5" w:rsidRDefault="004569A5" w:rsidP="00CE6C1C">
      <w:pPr>
        <w:pStyle w:val="FitzBullet"/>
        <w:numPr>
          <w:ilvl w:val="0"/>
          <w:numId w:val="119"/>
        </w:numPr>
        <w:spacing w:before="0" w:after="0" w:line="360" w:lineRule="auto"/>
        <w:ind w:left="0" w:firstLine="360"/>
        <w:jc w:val="both"/>
        <w:rPr>
          <w:sz w:val="24"/>
          <w:szCs w:val="24"/>
          <w:lang w:val="ru-RU"/>
        </w:rPr>
      </w:pPr>
      <w:r w:rsidRPr="004569A5">
        <w:rPr>
          <w:sz w:val="24"/>
          <w:szCs w:val="24"/>
          <w:lang w:val="ru-RU"/>
        </w:rPr>
        <w:t>Расширение спектра тестируемых маркеров вирусных инфекций (цитомегаловирус, вирус гепатита </w:t>
      </w:r>
      <w:r w:rsidRPr="004569A5">
        <w:rPr>
          <w:sz w:val="24"/>
          <w:szCs w:val="24"/>
          <w:lang w:val="en-US"/>
        </w:rPr>
        <w:t>B</w:t>
      </w:r>
      <w:r w:rsidRPr="004569A5">
        <w:rPr>
          <w:sz w:val="24"/>
          <w:szCs w:val="24"/>
          <w:lang w:val="ru-RU"/>
        </w:rPr>
        <w:t xml:space="preserve">, </w:t>
      </w:r>
      <w:r w:rsidRPr="004569A5">
        <w:rPr>
          <w:sz w:val="24"/>
          <w:szCs w:val="24"/>
          <w:lang w:val="en-US"/>
        </w:rPr>
        <w:t>T</w:t>
      </w:r>
      <w:r w:rsidRPr="004569A5">
        <w:rPr>
          <w:sz w:val="24"/>
          <w:szCs w:val="24"/>
          <w:lang w:val="ru-RU"/>
        </w:rPr>
        <w:t>-лимфотропный вирус человека и другие).</w:t>
      </w:r>
    </w:p>
    <w:p w14:paraId="49872A27" w14:textId="77777777" w:rsidR="004569A5" w:rsidRPr="004569A5" w:rsidRDefault="004569A5" w:rsidP="004569A5">
      <w:pPr>
        <w:spacing w:before="0" w:after="0"/>
        <w:ind w:left="360"/>
        <w:rPr>
          <w:szCs w:val="24"/>
        </w:rPr>
      </w:pPr>
      <w:r w:rsidRPr="004569A5">
        <w:rPr>
          <w:szCs w:val="24"/>
        </w:rPr>
        <w:t>Основные реакции и осложнения, связанные с трансфузией приведены в табл. 3.</w:t>
      </w:r>
    </w:p>
    <w:p w14:paraId="6168E458" w14:textId="77777777" w:rsidR="004569A5" w:rsidRPr="004569A5" w:rsidRDefault="004569A5" w:rsidP="004569A5">
      <w:pPr>
        <w:spacing w:before="0" w:after="0"/>
        <w:ind w:left="360"/>
        <w:rPr>
          <w:szCs w:val="24"/>
        </w:rPr>
      </w:pPr>
      <w:r w:rsidRPr="004569A5">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4569A5" w:rsidRPr="004569A5" w14:paraId="5E96B369" w14:textId="77777777" w:rsidTr="006D503D">
        <w:trPr>
          <w:jc w:val="center"/>
        </w:trPr>
        <w:tc>
          <w:tcPr>
            <w:tcW w:w="2110" w:type="dxa"/>
          </w:tcPr>
          <w:p w14:paraId="100CFD6E"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Реакция (осложнение)</w:t>
            </w:r>
          </w:p>
        </w:tc>
        <w:tc>
          <w:tcPr>
            <w:tcW w:w="2340" w:type="dxa"/>
          </w:tcPr>
          <w:p w14:paraId="5D63294B"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Причина</w:t>
            </w:r>
          </w:p>
        </w:tc>
        <w:tc>
          <w:tcPr>
            <w:tcW w:w="2520" w:type="dxa"/>
          </w:tcPr>
          <w:p w14:paraId="40341543"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Лечение</w:t>
            </w:r>
          </w:p>
        </w:tc>
        <w:tc>
          <w:tcPr>
            <w:tcW w:w="2284" w:type="dxa"/>
          </w:tcPr>
          <w:p w14:paraId="29207E36"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Обязательные и дополнительные лабораторные и инструментальные исследования*</w:t>
            </w:r>
          </w:p>
        </w:tc>
      </w:tr>
      <w:tr w:rsidR="004569A5" w:rsidRPr="004569A5" w14:paraId="3E919B73" w14:textId="77777777" w:rsidTr="006D503D">
        <w:trPr>
          <w:jc w:val="center"/>
        </w:trPr>
        <w:tc>
          <w:tcPr>
            <w:tcW w:w="2110" w:type="dxa"/>
            <w:vAlign w:val="center"/>
          </w:tcPr>
          <w:p w14:paraId="566D9C29"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страя сердечно-сосудистая недостаточность, отек легких (синдром TACO, от transfusion associated circulatory overload)</w:t>
            </w:r>
          </w:p>
        </w:tc>
        <w:tc>
          <w:tcPr>
            <w:tcW w:w="2340" w:type="dxa"/>
          </w:tcPr>
          <w:p w14:paraId="460CA2A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ерегрузка объемом</w:t>
            </w:r>
          </w:p>
        </w:tc>
        <w:tc>
          <w:tcPr>
            <w:tcW w:w="2520" w:type="dxa"/>
          </w:tcPr>
          <w:p w14:paraId="6DC84DEF"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Симптоматическая терапия отека легких </w:t>
            </w:r>
          </w:p>
        </w:tc>
        <w:tc>
          <w:tcPr>
            <w:tcW w:w="2284" w:type="dxa"/>
          </w:tcPr>
          <w:p w14:paraId="3862BA4B" w14:textId="77777777" w:rsidR="004569A5" w:rsidRPr="004569A5" w:rsidRDefault="004569A5" w:rsidP="004569A5">
            <w:pPr>
              <w:pStyle w:val="table-text-0"/>
              <w:spacing w:before="0" w:after="0" w:line="360" w:lineRule="auto"/>
              <w:ind w:firstLine="0"/>
              <w:jc w:val="both"/>
              <w:rPr>
                <w:sz w:val="24"/>
                <w:szCs w:val="24"/>
              </w:rPr>
            </w:pPr>
          </w:p>
        </w:tc>
      </w:tr>
      <w:tr w:rsidR="004569A5" w:rsidRPr="004569A5" w14:paraId="298CBD94" w14:textId="77777777" w:rsidTr="006D503D">
        <w:trPr>
          <w:jc w:val="center"/>
        </w:trPr>
        <w:tc>
          <w:tcPr>
            <w:tcW w:w="2110" w:type="dxa"/>
          </w:tcPr>
          <w:p w14:paraId="73055A3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строе обусловленное трансфузией повреждение легких (синдром TRALI, от transfusion-related acute lung injury)</w:t>
            </w:r>
          </w:p>
        </w:tc>
        <w:tc>
          <w:tcPr>
            <w:tcW w:w="2340" w:type="dxa"/>
          </w:tcPr>
          <w:p w14:paraId="2F62450C"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Наличие донорских антилейкоцитарных антител в крови реципиента</w:t>
            </w:r>
          </w:p>
        </w:tc>
        <w:tc>
          <w:tcPr>
            <w:tcW w:w="2520" w:type="dxa"/>
          </w:tcPr>
          <w:p w14:paraId="67FFB43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Глюкокортикоиды (преднизолон, 30—60 мг, или дексаметазон, по 4—8 мг)</w:t>
            </w:r>
          </w:p>
          <w:p w14:paraId="57B0F65F"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имптоматическая терапия отека легких</w:t>
            </w:r>
          </w:p>
        </w:tc>
        <w:tc>
          <w:tcPr>
            <w:tcW w:w="2284" w:type="dxa"/>
          </w:tcPr>
          <w:p w14:paraId="3AE87F4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рентгенография органов грудной клетки</w:t>
            </w:r>
          </w:p>
          <w:p w14:paraId="04681F7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Дополнительные: тесты на антилейкоцитарные антитела и антитела к нейтрофилам в </w:t>
            </w:r>
            <w:r w:rsidRPr="004569A5">
              <w:rPr>
                <w:sz w:val="24"/>
                <w:szCs w:val="24"/>
              </w:rPr>
              <w:lastRenderedPageBreak/>
              <w:t>сыворотке</w:t>
            </w:r>
          </w:p>
        </w:tc>
      </w:tr>
      <w:tr w:rsidR="004569A5" w:rsidRPr="004569A5" w14:paraId="50DA1D90" w14:textId="77777777" w:rsidTr="006D503D">
        <w:trPr>
          <w:jc w:val="center"/>
        </w:trPr>
        <w:tc>
          <w:tcPr>
            <w:tcW w:w="2110" w:type="dxa"/>
          </w:tcPr>
          <w:p w14:paraId="17518EF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lastRenderedPageBreak/>
              <w:t>Одышка, связанная с трансфузией (синдром TAD, от transfusion-associated dyspnea)</w:t>
            </w:r>
          </w:p>
        </w:tc>
        <w:tc>
          <w:tcPr>
            <w:tcW w:w="2340" w:type="dxa"/>
          </w:tcPr>
          <w:p w14:paraId="2EE6560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стрый респираторный дистресс-синдром, развивающийся в течение 24 часов после трансфузии</w:t>
            </w:r>
          </w:p>
        </w:tc>
        <w:tc>
          <w:tcPr>
            <w:tcW w:w="2520" w:type="dxa"/>
          </w:tcPr>
          <w:p w14:paraId="557FECA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имптоматическая терапия</w:t>
            </w:r>
          </w:p>
        </w:tc>
        <w:tc>
          <w:tcPr>
            <w:tcW w:w="2284" w:type="dxa"/>
          </w:tcPr>
          <w:p w14:paraId="27A71B96" w14:textId="77777777" w:rsidR="004569A5" w:rsidRPr="004569A5" w:rsidRDefault="004569A5" w:rsidP="004569A5">
            <w:pPr>
              <w:pStyle w:val="table-text-0"/>
              <w:spacing w:before="0" w:after="0" w:line="360" w:lineRule="auto"/>
              <w:ind w:firstLine="0"/>
              <w:jc w:val="both"/>
              <w:rPr>
                <w:sz w:val="24"/>
                <w:szCs w:val="24"/>
              </w:rPr>
            </w:pPr>
          </w:p>
        </w:tc>
      </w:tr>
      <w:tr w:rsidR="004569A5" w:rsidRPr="004569A5" w14:paraId="3B44F6E7" w14:textId="77777777" w:rsidTr="006D503D">
        <w:trPr>
          <w:jc w:val="center"/>
        </w:trPr>
        <w:tc>
          <w:tcPr>
            <w:tcW w:w="2110" w:type="dxa"/>
            <w:vMerge w:val="restart"/>
          </w:tcPr>
          <w:p w14:paraId="5AACEF82"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ллергические реакции (крапивница, анафилактический шок и др.)</w:t>
            </w:r>
          </w:p>
        </w:tc>
        <w:tc>
          <w:tcPr>
            <w:tcW w:w="2340" w:type="dxa"/>
          </w:tcPr>
          <w:p w14:paraId="376D3208"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рапивница: наличие антител к белкам плазмы</w:t>
            </w:r>
          </w:p>
        </w:tc>
        <w:tc>
          <w:tcPr>
            <w:tcW w:w="2520" w:type="dxa"/>
          </w:tcPr>
          <w:p w14:paraId="732534A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tc>
        <w:tc>
          <w:tcPr>
            <w:tcW w:w="2284" w:type="dxa"/>
          </w:tcPr>
          <w:p w14:paraId="756192AD" w14:textId="77777777" w:rsidR="004569A5" w:rsidRPr="004569A5" w:rsidRDefault="004569A5" w:rsidP="004569A5">
            <w:pPr>
              <w:pStyle w:val="table-text-0"/>
              <w:spacing w:before="0" w:after="0" w:line="360" w:lineRule="auto"/>
              <w:ind w:firstLine="0"/>
              <w:jc w:val="both"/>
              <w:rPr>
                <w:sz w:val="24"/>
                <w:szCs w:val="24"/>
              </w:rPr>
            </w:pPr>
          </w:p>
        </w:tc>
      </w:tr>
      <w:tr w:rsidR="004569A5" w:rsidRPr="004569A5" w14:paraId="0F4C9519" w14:textId="77777777" w:rsidTr="006D503D">
        <w:trPr>
          <w:jc w:val="center"/>
        </w:trPr>
        <w:tc>
          <w:tcPr>
            <w:tcW w:w="2110" w:type="dxa"/>
            <w:vMerge/>
            <w:vAlign w:val="center"/>
          </w:tcPr>
          <w:p w14:paraId="5FC0BFBA" w14:textId="77777777" w:rsidR="004569A5" w:rsidRPr="004569A5" w:rsidRDefault="004569A5" w:rsidP="004569A5">
            <w:pPr>
              <w:pStyle w:val="table-text-0"/>
              <w:spacing w:before="0" w:after="0" w:line="360" w:lineRule="auto"/>
              <w:ind w:firstLine="0"/>
              <w:jc w:val="both"/>
              <w:rPr>
                <w:sz w:val="24"/>
                <w:szCs w:val="24"/>
              </w:rPr>
            </w:pPr>
          </w:p>
        </w:tc>
        <w:tc>
          <w:tcPr>
            <w:tcW w:w="2340" w:type="dxa"/>
          </w:tcPr>
          <w:p w14:paraId="00882B2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нафилактический шок: первичный иммунодефицит IgA у реципиента</w:t>
            </w:r>
          </w:p>
        </w:tc>
        <w:tc>
          <w:tcPr>
            <w:tcW w:w="2520" w:type="dxa"/>
          </w:tcPr>
          <w:p w14:paraId="02ED0058"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ротивошоковая терапия</w:t>
            </w:r>
          </w:p>
        </w:tc>
        <w:tc>
          <w:tcPr>
            <w:tcW w:w="2284" w:type="dxa"/>
          </w:tcPr>
          <w:p w14:paraId="5932DCC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Дополнительные: оценка уровня сывороточного IgA у реципиента</w:t>
            </w:r>
          </w:p>
        </w:tc>
      </w:tr>
      <w:tr w:rsidR="004569A5" w:rsidRPr="004569A5" w14:paraId="6C5A542C" w14:textId="77777777" w:rsidTr="006D503D">
        <w:trPr>
          <w:jc w:val="center"/>
        </w:trPr>
        <w:tc>
          <w:tcPr>
            <w:tcW w:w="2110" w:type="dxa"/>
          </w:tcPr>
          <w:p w14:paraId="0800A04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острансфузионная артериальная гипотония (HTR, от post-transfusion hypotension)</w:t>
            </w:r>
          </w:p>
        </w:tc>
        <w:tc>
          <w:tcPr>
            <w:tcW w:w="2340" w:type="dxa"/>
          </w:tcPr>
          <w:p w14:paraId="1B1250A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осудистая реакция, обусловленная выбросом брадикинина</w:t>
            </w:r>
          </w:p>
        </w:tc>
        <w:tc>
          <w:tcPr>
            <w:tcW w:w="2520" w:type="dxa"/>
          </w:tcPr>
          <w:p w14:paraId="28AC4C9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Симптоматическая терапия, в тяжелых случаях — применение вазопрессоров </w:t>
            </w:r>
          </w:p>
        </w:tc>
        <w:tc>
          <w:tcPr>
            <w:tcW w:w="2284" w:type="dxa"/>
          </w:tcPr>
          <w:p w14:paraId="750217DC" w14:textId="77777777" w:rsidR="004569A5" w:rsidRPr="004569A5" w:rsidRDefault="004569A5" w:rsidP="004569A5">
            <w:pPr>
              <w:pStyle w:val="table-text-0"/>
              <w:spacing w:before="0" w:after="0" w:line="360" w:lineRule="auto"/>
              <w:ind w:firstLine="0"/>
              <w:jc w:val="both"/>
              <w:rPr>
                <w:sz w:val="24"/>
                <w:szCs w:val="24"/>
              </w:rPr>
            </w:pPr>
          </w:p>
        </w:tc>
      </w:tr>
      <w:tr w:rsidR="004569A5" w:rsidRPr="004569A5" w14:paraId="2A5509CC" w14:textId="77777777" w:rsidTr="006D503D">
        <w:trPr>
          <w:jc w:val="center"/>
        </w:trPr>
        <w:tc>
          <w:tcPr>
            <w:tcW w:w="2110" w:type="dxa"/>
          </w:tcPr>
          <w:p w14:paraId="605C028F"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Гипертермическая (фебрильная) негемолитическая реакция (FNHTR, от febrile non-hemolytic transfusion reaction)</w:t>
            </w:r>
          </w:p>
        </w:tc>
        <w:tc>
          <w:tcPr>
            <w:tcW w:w="2340" w:type="dxa"/>
          </w:tcPr>
          <w:p w14:paraId="44DB1B6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екреция цитокинов иммунокомпетентными клетками, сопровождающаяся повышением температуры тела реципиента выше 38</w:t>
            </w:r>
            <w:r w:rsidRPr="004569A5">
              <w:rPr>
                <w:rFonts w:ascii="Symbol" w:hAnsi="Symbol" w:cs="Symbol"/>
                <w:sz w:val="24"/>
                <w:szCs w:val="24"/>
              </w:rPr>
              <w:t></w:t>
            </w:r>
            <w:r w:rsidRPr="004569A5">
              <w:rPr>
                <w:sz w:val="24"/>
                <w:szCs w:val="24"/>
              </w:rPr>
              <w:t>С</w:t>
            </w:r>
          </w:p>
        </w:tc>
        <w:tc>
          <w:tcPr>
            <w:tcW w:w="2520" w:type="dxa"/>
          </w:tcPr>
          <w:p w14:paraId="24B787D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p w14:paraId="2FE28D1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Наркотические анальгетики (промедол </w:t>
            </w:r>
            <w:r w:rsidRPr="004569A5">
              <w:rPr>
                <w:sz w:val="24"/>
                <w:szCs w:val="24"/>
              </w:rPr>
              <w:lastRenderedPageBreak/>
              <w:t>2%, 2 мл)</w:t>
            </w:r>
          </w:p>
          <w:p w14:paraId="214B39E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Глюкокортикоиды (преднизолон, 30—60 мг, или дексаметазон, 4—8 мг)</w:t>
            </w:r>
          </w:p>
        </w:tc>
        <w:tc>
          <w:tcPr>
            <w:tcW w:w="2284" w:type="dxa"/>
          </w:tcPr>
          <w:p w14:paraId="5DF8C2CF"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lastRenderedPageBreak/>
              <w:t>Обязательные: бактериологическое исследование крови</w:t>
            </w:r>
          </w:p>
          <w:p w14:paraId="2B56570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Дополнительные: определение антилейкоцитарных антител, антитромбоцитарных </w:t>
            </w:r>
            <w:r w:rsidRPr="004569A5">
              <w:rPr>
                <w:sz w:val="24"/>
                <w:szCs w:val="24"/>
              </w:rPr>
              <w:lastRenderedPageBreak/>
              <w:t>антител, антител к нейтрофилам в сыворотке</w:t>
            </w:r>
          </w:p>
        </w:tc>
      </w:tr>
      <w:tr w:rsidR="004569A5" w:rsidRPr="004569A5" w14:paraId="7B17EAC5" w14:textId="77777777" w:rsidTr="006D503D">
        <w:trPr>
          <w:jc w:val="center"/>
        </w:trPr>
        <w:tc>
          <w:tcPr>
            <w:tcW w:w="2110" w:type="dxa"/>
            <w:vMerge w:val="restart"/>
          </w:tcPr>
          <w:p w14:paraId="1B65ACAE" w14:textId="77777777" w:rsidR="004569A5" w:rsidRPr="004569A5" w:rsidRDefault="004569A5" w:rsidP="004569A5">
            <w:pPr>
              <w:pStyle w:val="table-text-0"/>
              <w:spacing w:before="0" w:after="0" w:line="360" w:lineRule="auto"/>
              <w:ind w:firstLine="0"/>
              <w:jc w:val="both"/>
              <w:rPr>
                <w:sz w:val="24"/>
                <w:szCs w:val="24"/>
                <w:lang w:val="en-US"/>
              </w:rPr>
            </w:pPr>
            <w:r w:rsidRPr="004569A5">
              <w:rPr>
                <w:sz w:val="24"/>
                <w:szCs w:val="24"/>
              </w:rPr>
              <w:lastRenderedPageBreak/>
              <w:t>Острый</w:t>
            </w:r>
            <w:r w:rsidRPr="004569A5">
              <w:rPr>
                <w:sz w:val="24"/>
                <w:szCs w:val="24"/>
                <w:lang w:val="en-US"/>
              </w:rPr>
              <w:t xml:space="preserve"> </w:t>
            </w:r>
            <w:r w:rsidRPr="004569A5">
              <w:rPr>
                <w:sz w:val="24"/>
                <w:szCs w:val="24"/>
              </w:rPr>
              <w:t>гемолиз</w:t>
            </w:r>
            <w:r w:rsidRPr="004569A5">
              <w:rPr>
                <w:sz w:val="24"/>
                <w:szCs w:val="24"/>
                <w:lang w:val="en-US"/>
              </w:rPr>
              <w:t xml:space="preserve"> (AHTR, </w:t>
            </w:r>
            <w:r w:rsidRPr="004569A5">
              <w:rPr>
                <w:sz w:val="24"/>
                <w:szCs w:val="24"/>
              </w:rPr>
              <w:t>от</w:t>
            </w:r>
            <w:r w:rsidRPr="004569A5">
              <w:rPr>
                <w:sz w:val="24"/>
                <w:szCs w:val="24"/>
                <w:lang w:val="en-US"/>
              </w:rPr>
              <w:t xml:space="preserve"> acute hemolytic transfusion reaction)</w:t>
            </w:r>
          </w:p>
        </w:tc>
        <w:tc>
          <w:tcPr>
            <w:tcW w:w="2340" w:type="dxa"/>
          </w:tcPr>
          <w:p w14:paraId="269E535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22EF4EE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Глюкокортикоиды (преднизолон, 30—60 мг, или дексаметазон, 4—8 мг)</w:t>
            </w:r>
          </w:p>
          <w:p w14:paraId="51B2ACC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Форсированный диурез (NaCl 0,9%, 2000—3000 мл; фуросемид, 20—40 мг); проводится до купирования клинических проявлений гемолиза</w:t>
            </w:r>
          </w:p>
          <w:p w14:paraId="4E9B960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онтроль АД, ЦВД, объема и цвет мочи</w:t>
            </w:r>
          </w:p>
          <w:p w14:paraId="41D8544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2326F72D"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определение в сыворотке свободного гемоглобина, билирубина; анализ мочи на гемоглобинурию, гемосидеринурию</w:t>
            </w:r>
          </w:p>
          <w:p w14:paraId="28E52DB9"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Дополнительные: прямая проба Кумбса, оценка химеризма эритроцитов в периферической крови реципиента</w:t>
            </w:r>
          </w:p>
        </w:tc>
      </w:tr>
      <w:tr w:rsidR="004569A5" w:rsidRPr="004569A5" w14:paraId="2D6EEA2A" w14:textId="77777777" w:rsidTr="006D503D">
        <w:trPr>
          <w:jc w:val="center"/>
        </w:trPr>
        <w:tc>
          <w:tcPr>
            <w:tcW w:w="2110" w:type="dxa"/>
            <w:vMerge/>
          </w:tcPr>
          <w:p w14:paraId="5F967C3A" w14:textId="77777777" w:rsidR="004569A5" w:rsidRPr="004569A5" w:rsidRDefault="004569A5" w:rsidP="004569A5">
            <w:pPr>
              <w:pStyle w:val="table-text-0"/>
              <w:spacing w:before="0" w:after="0" w:line="360" w:lineRule="auto"/>
              <w:ind w:firstLine="0"/>
              <w:jc w:val="both"/>
              <w:rPr>
                <w:sz w:val="24"/>
                <w:szCs w:val="24"/>
              </w:rPr>
            </w:pPr>
          </w:p>
        </w:tc>
        <w:tc>
          <w:tcPr>
            <w:tcW w:w="2340" w:type="dxa"/>
          </w:tcPr>
          <w:p w14:paraId="2B28B63B"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w:t>
            </w:r>
            <w:r w:rsidRPr="004569A5">
              <w:rPr>
                <w:sz w:val="24"/>
                <w:szCs w:val="24"/>
              </w:rPr>
              <w:lastRenderedPageBreak/>
              <w:t>смешивания с гипотоническим или гипертоническим растворами</w:t>
            </w:r>
          </w:p>
        </w:tc>
        <w:tc>
          <w:tcPr>
            <w:tcW w:w="2520" w:type="dxa"/>
            <w:vMerge/>
          </w:tcPr>
          <w:p w14:paraId="53E3C442" w14:textId="77777777" w:rsidR="004569A5" w:rsidRPr="004569A5" w:rsidRDefault="004569A5" w:rsidP="004569A5">
            <w:pPr>
              <w:pStyle w:val="table-text-0"/>
              <w:spacing w:before="0" w:after="0" w:line="360" w:lineRule="auto"/>
              <w:ind w:firstLine="0"/>
              <w:jc w:val="both"/>
              <w:rPr>
                <w:sz w:val="24"/>
                <w:szCs w:val="24"/>
              </w:rPr>
            </w:pPr>
          </w:p>
        </w:tc>
        <w:tc>
          <w:tcPr>
            <w:tcW w:w="2284" w:type="dxa"/>
          </w:tcPr>
          <w:p w14:paraId="63ECF51C"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определение в сыворотке свободного гемоглобина, билирубина; анализ мочи на гемоглобинурию, гемосидеринурию</w:t>
            </w:r>
          </w:p>
          <w:p w14:paraId="14842AE9" w14:textId="77777777" w:rsidR="004569A5" w:rsidRPr="004569A5" w:rsidRDefault="004569A5" w:rsidP="004569A5">
            <w:pPr>
              <w:pStyle w:val="table-text-0"/>
              <w:spacing w:before="0" w:after="0" w:line="360" w:lineRule="auto"/>
              <w:ind w:firstLine="0"/>
              <w:jc w:val="both"/>
              <w:rPr>
                <w:sz w:val="24"/>
                <w:szCs w:val="24"/>
              </w:rPr>
            </w:pPr>
          </w:p>
        </w:tc>
      </w:tr>
      <w:tr w:rsidR="004569A5" w:rsidRPr="004569A5" w14:paraId="016F8BA8" w14:textId="77777777" w:rsidTr="006D503D">
        <w:trPr>
          <w:jc w:val="center"/>
        </w:trPr>
        <w:tc>
          <w:tcPr>
            <w:tcW w:w="2110" w:type="dxa"/>
          </w:tcPr>
          <w:p w14:paraId="131A059B" w14:textId="77777777" w:rsidR="004569A5" w:rsidRPr="004569A5" w:rsidRDefault="004569A5" w:rsidP="004569A5">
            <w:pPr>
              <w:pStyle w:val="table-text-0"/>
              <w:spacing w:before="0" w:after="0" w:line="360" w:lineRule="auto"/>
              <w:ind w:firstLine="0"/>
              <w:jc w:val="both"/>
              <w:rPr>
                <w:sz w:val="24"/>
                <w:szCs w:val="24"/>
                <w:lang w:val="en-US"/>
              </w:rPr>
            </w:pPr>
            <w:r w:rsidRPr="004569A5">
              <w:rPr>
                <w:sz w:val="24"/>
                <w:szCs w:val="24"/>
              </w:rPr>
              <w:lastRenderedPageBreak/>
              <w:t>Отсроченный</w:t>
            </w:r>
            <w:r w:rsidRPr="004569A5">
              <w:rPr>
                <w:sz w:val="24"/>
                <w:szCs w:val="24"/>
                <w:lang w:val="en-US"/>
              </w:rPr>
              <w:t xml:space="preserve"> </w:t>
            </w:r>
            <w:r w:rsidRPr="004569A5">
              <w:rPr>
                <w:sz w:val="24"/>
                <w:szCs w:val="24"/>
              </w:rPr>
              <w:t>гемолиз</w:t>
            </w:r>
            <w:r w:rsidRPr="004569A5">
              <w:rPr>
                <w:sz w:val="24"/>
                <w:szCs w:val="24"/>
                <w:lang w:val="en-US"/>
              </w:rPr>
              <w:t xml:space="preserve"> (DHTR, </w:t>
            </w:r>
            <w:r w:rsidRPr="004569A5">
              <w:rPr>
                <w:sz w:val="24"/>
                <w:szCs w:val="24"/>
              </w:rPr>
              <w:t>от</w:t>
            </w:r>
            <w:r w:rsidRPr="004569A5">
              <w:rPr>
                <w:sz w:val="24"/>
                <w:szCs w:val="24"/>
                <w:lang w:val="en-US"/>
              </w:rPr>
              <w:t xml:space="preserve"> delayed hemolytic transfusion reaction)</w:t>
            </w:r>
          </w:p>
        </w:tc>
        <w:tc>
          <w:tcPr>
            <w:tcW w:w="2340" w:type="dxa"/>
          </w:tcPr>
          <w:p w14:paraId="6855D58F"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Внутриклеточный (тканевый) гемолиз в результате трансфузии несовместимых по аллоантигенам эритроцитов донора</w:t>
            </w:r>
          </w:p>
          <w:p w14:paraId="3FEECF60"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ллоиммунизация отмечается в период от 24 часов до 28 дней после трансфузии</w:t>
            </w:r>
          </w:p>
        </w:tc>
        <w:tc>
          <w:tcPr>
            <w:tcW w:w="2520" w:type="dxa"/>
          </w:tcPr>
          <w:p w14:paraId="47967C7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 Глюкокортикоиды (преднизолон, 30—60 мг, или дексаметазон, 4—8 мг)</w:t>
            </w:r>
          </w:p>
          <w:p w14:paraId="73313B2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Форсированный диурез (NaCl 0,9%, 2000—3000 мл; фуросемид, 20—40 мг); проводится до купирования клинических проявлений гемолиза</w:t>
            </w:r>
          </w:p>
          <w:p w14:paraId="42B7AFF8"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онтроль АД, ЦВД, объема и цвет мочи</w:t>
            </w:r>
          </w:p>
          <w:p w14:paraId="1BE6A4B9"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7A4A08B2"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053C9D6A"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Дополнительные: выявление антиэритроцитарных аллоантител с новой специфичностью</w:t>
            </w:r>
          </w:p>
        </w:tc>
      </w:tr>
      <w:tr w:rsidR="004569A5" w:rsidRPr="004569A5" w14:paraId="5DE5B497" w14:textId="77777777" w:rsidTr="006D503D">
        <w:trPr>
          <w:jc w:val="center"/>
        </w:trPr>
        <w:tc>
          <w:tcPr>
            <w:tcW w:w="2110" w:type="dxa"/>
          </w:tcPr>
          <w:p w14:paraId="2F4D5C96"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тсроченная серологическая трансфузионная реакция (DSTR, от delayed serologic transfusion reaction)</w:t>
            </w:r>
          </w:p>
        </w:tc>
        <w:tc>
          <w:tcPr>
            <w:tcW w:w="2340" w:type="dxa"/>
          </w:tcPr>
          <w:p w14:paraId="45E5B4F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185B6DB6" w14:textId="77777777" w:rsidR="004569A5" w:rsidRPr="004569A5" w:rsidRDefault="004569A5" w:rsidP="004569A5">
            <w:pPr>
              <w:pStyle w:val="table-text-0"/>
              <w:spacing w:before="0" w:after="0" w:line="360" w:lineRule="auto"/>
              <w:ind w:firstLine="0"/>
              <w:jc w:val="both"/>
              <w:rPr>
                <w:sz w:val="24"/>
                <w:szCs w:val="24"/>
              </w:rPr>
            </w:pPr>
          </w:p>
        </w:tc>
        <w:tc>
          <w:tcPr>
            <w:tcW w:w="2284" w:type="dxa"/>
          </w:tcPr>
          <w:p w14:paraId="068CAD6C"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прямая проба Кумбса</w:t>
            </w:r>
          </w:p>
        </w:tc>
      </w:tr>
      <w:tr w:rsidR="004569A5" w:rsidRPr="004569A5" w14:paraId="13B41B18" w14:textId="77777777" w:rsidTr="006D503D">
        <w:trPr>
          <w:jc w:val="center"/>
        </w:trPr>
        <w:tc>
          <w:tcPr>
            <w:tcW w:w="2110" w:type="dxa"/>
          </w:tcPr>
          <w:p w14:paraId="504DF31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lastRenderedPageBreak/>
              <w:t>Посттрансфузионная реакция «трансплантат против хозяина» (TA-GVHD, от transfusion-associated graft-versus-host-disease)</w:t>
            </w:r>
          </w:p>
        </w:tc>
        <w:tc>
          <w:tcPr>
            <w:tcW w:w="2340" w:type="dxa"/>
          </w:tcPr>
          <w:p w14:paraId="59730128"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2C0052E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Характерны кожная эритема, диарея, поражение печени с гепатомегалией</w:t>
            </w:r>
          </w:p>
          <w:p w14:paraId="2378DC3B"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индром может развиваться в сроки от 2 дней до 6 недель после трансфузии</w:t>
            </w:r>
          </w:p>
        </w:tc>
        <w:tc>
          <w:tcPr>
            <w:tcW w:w="2520" w:type="dxa"/>
          </w:tcPr>
          <w:p w14:paraId="6EA59062"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Глюкокортикоиды</w:t>
            </w:r>
          </w:p>
        </w:tc>
        <w:tc>
          <w:tcPr>
            <w:tcW w:w="2284" w:type="dxa"/>
          </w:tcPr>
          <w:p w14:paraId="60A0EE58"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18E491A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Дополнительные: исследование химеризма лейкоцитов; УЗИ брюшной полости</w:t>
            </w:r>
          </w:p>
        </w:tc>
      </w:tr>
      <w:tr w:rsidR="004569A5" w:rsidRPr="004569A5" w14:paraId="2D78B7FA" w14:textId="77777777" w:rsidTr="006D503D">
        <w:trPr>
          <w:jc w:val="center"/>
        </w:trPr>
        <w:tc>
          <w:tcPr>
            <w:tcW w:w="2110" w:type="dxa"/>
          </w:tcPr>
          <w:p w14:paraId="7F802B60"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острансфузионная пурпура (PTP, от post-transfusion purpura)</w:t>
            </w:r>
          </w:p>
        </w:tc>
        <w:tc>
          <w:tcPr>
            <w:tcW w:w="2340" w:type="dxa"/>
          </w:tcPr>
          <w:p w14:paraId="730D02E6"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Образование антител к тромбоцитам или лейкоцитам (анти-HLA, анти-HPA) через 5—12 дней </w:t>
            </w:r>
            <w:r w:rsidRPr="004569A5">
              <w:rPr>
                <w:sz w:val="24"/>
                <w:szCs w:val="24"/>
              </w:rPr>
              <w:lastRenderedPageBreak/>
              <w:t>после трансфузии, проявляющееся выраженной тромбоцитопенией и геморрагическим синдромом</w:t>
            </w:r>
          </w:p>
        </w:tc>
        <w:tc>
          <w:tcPr>
            <w:tcW w:w="2520" w:type="dxa"/>
          </w:tcPr>
          <w:p w14:paraId="5535298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lastRenderedPageBreak/>
              <w:t xml:space="preserve">Глюкокортикоиды </w:t>
            </w:r>
          </w:p>
        </w:tc>
        <w:tc>
          <w:tcPr>
            <w:tcW w:w="2284" w:type="dxa"/>
          </w:tcPr>
          <w:p w14:paraId="73867F72"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общий анализ крови, выявление антилейкоцитарных аллоантител (анти-</w:t>
            </w:r>
            <w:r w:rsidRPr="004569A5">
              <w:rPr>
                <w:sz w:val="24"/>
                <w:szCs w:val="24"/>
              </w:rPr>
              <w:lastRenderedPageBreak/>
              <w:t>HLA) в сыворотке</w:t>
            </w:r>
          </w:p>
          <w:p w14:paraId="09D43818"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Дополнительные: выявление антитромбоцитарных антител (анти-HPA) в сыворотке</w:t>
            </w:r>
          </w:p>
        </w:tc>
      </w:tr>
      <w:tr w:rsidR="004569A5" w:rsidRPr="004569A5" w14:paraId="0411AE99" w14:textId="77777777" w:rsidTr="006D503D">
        <w:trPr>
          <w:jc w:val="center"/>
        </w:trPr>
        <w:tc>
          <w:tcPr>
            <w:tcW w:w="2110" w:type="dxa"/>
            <w:vMerge w:val="restart"/>
          </w:tcPr>
          <w:p w14:paraId="0B36C1B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lastRenderedPageBreak/>
              <w:t>Другие</w:t>
            </w:r>
          </w:p>
        </w:tc>
        <w:tc>
          <w:tcPr>
            <w:tcW w:w="2340" w:type="dxa"/>
          </w:tcPr>
          <w:p w14:paraId="4EB1954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ептический шок при переливании инфицированного компонента крови</w:t>
            </w:r>
          </w:p>
        </w:tc>
        <w:tc>
          <w:tcPr>
            <w:tcW w:w="2520" w:type="dxa"/>
          </w:tcPr>
          <w:p w14:paraId="0DB8361C"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Антибактериальная терапия широкого спектра действия, противошоковая терапия</w:t>
            </w:r>
          </w:p>
        </w:tc>
        <w:tc>
          <w:tcPr>
            <w:tcW w:w="2284" w:type="dxa"/>
          </w:tcPr>
          <w:p w14:paraId="6F0092EE"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бактериологическое исследование крови</w:t>
            </w:r>
          </w:p>
        </w:tc>
      </w:tr>
      <w:tr w:rsidR="004569A5" w:rsidRPr="004569A5" w14:paraId="2F9DE2F8" w14:textId="77777777" w:rsidTr="006D503D">
        <w:trPr>
          <w:jc w:val="center"/>
        </w:trPr>
        <w:tc>
          <w:tcPr>
            <w:tcW w:w="2110" w:type="dxa"/>
            <w:vMerge/>
          </w:tcPr>
          <w:p w14:paraId="3563D9E8" w14:textId="77777777" w:rsidR="004569A5" w:rsidRPr="004569A5" w:rsidRDefault="004569A5" w:rsidP="004569A5">
            <w:pPr>
              <w:pStyle w:val="table-text-0"/>
              <w:spacing w:before="0" w:after="0" w:line="360" w:lineRule="auto"/>
              <w:ind w:firstLine="0"/>
              <w:jc w:val="both"/>
              <w:rPr>
                <w:sz w:val="24"/>
                <w:szCs w:val="24"/>
              </w:rPr>
            </w:pPr>
          </w:p>
        </w:tc>
        <w:tc>
          <w:tcPr>
            <w:tcW w:w="2340" w:type="dxa"/>
          </w:tcPr>
          <w:p w14:paraId="52AB6735"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Перегрузка железом (гемосидероз) органов в результате множественных переливаний эритроцитов</w:t>
            </w:r>
          </w:p>
        </w:tc>
        <w:tc>
          <w:tcPr>
            <w:tcW w:w="2520" w:type="dxa"/>
          </w:tcPr>
          <w:p w14:paraId="14A33280"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Комплексообразующие средства (деферазирокс, 15—20 мг/кг или другой препарат с аналогичным действием)</w:t>
            </w:r>
          </w:p>
        </w:tc>
        <w:tc>
          <w:tcPr>
            <w:tcW w:w="2284" w:type="dxa"/>
          </w:tcPr>
          <w:p w14:paraId="53D50E99"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Обязательные: определение уровня ферритина в сыворотке (не должен превышать 1000 мкг/л)</w:t>
            </w:r>
          </w:p>
        </w:tc>
      </w:tr>
    </w:tbl>
    <w:p w14:paraId="57190056" w14:textId="77777777" w:rsidR="004569A5" w:rsidRPr="004569A5" w:rsidRDefault="004569A5" w:rsidP="004569A5">
      <w:pPr>
        <w:spacing w:before="0" w:after="0"/>
        <w:rPr>
          <w:szCs w:val="24"/>
        </w:rPr>
      </w:pPr>
      <w:r w:rsidRPr="004569A5">
        <w:rPr>
          <w:szCs w:val="24"/>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752EBE94" w14:textId="77777777" w:rsidR="004569A5" w:rsidRPr="004569A5" w:rsidRDefault="004569A5" w:rsidP="004569A5">
      <w:pPr>
        <w:spacing w:before="0" w:after="0"/>
        <w:ind w:firstLine="708"/>
        <w:rPr>
          <w:szCs w:val="24"/>
        </w:rPr>
      </w:pPr>
      <w:r w:rsidRPr="004569A5">
        <w:rPr>
          <w:szCs w:val="24"/>
        </w:rPr>
        <w:t>Степень тяжести посттрансфузионных реакции и осложнений можно определить по шкале, приведенной в табл. 4.</w:t>
      </w:r>
    </w:p>
    <w:p w14:paraId="1D521DB7" w14:textId="77777777" w:rsidR="004569A5" w:rsidRPr="004569A5" w:rsidRDefault="004569A5" w:rsidP="004569A5">
      <w:pPr>
        <w:spacing w:before="0" w:after="0"/>
        <w:ind w:firstLine="708"/>
        <w:rPr>
          <w:szCs w:val="24"/>
        </w:rPr>
      </w:pPr>
      <w:r w:rsidRPr="004569A5">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4569A5" w:rsidRPr="004569A5" w14:paraId="4340F339" w14:textId="77777777" w:rsidTr="006D503D">
        <w:tc>
          <w:tcPr>
            <w:tcW w:w="1800" w:type="dxa"/>
          </w:tcPr>
          <w:p w14:paraId="724AC92C"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Категория</w:t>
            </w:r>
          </w:p>
        </w:tc>
        <w:tc>
          <w:tcPr>
            <w:tcW w:w="7380" w:type="dxa"/>
          </w:tcPr>
          <w:p w14:paraId="3A149911" w14:textId="77777777" w:rsidR="004569A5" w:rsidRPr="004569A5" w:rsidRDefault="004569A5" w:rsidP="004569A5">
            <w:pPr>
              <w:pStyle w:val="Table-head-italic"/>
              <w:spacing w:line="360" w:lineRule="auto"/>
              <w:jc w:val="both"/>
              <w:rPr>
                <w:i w:val="0"/>
                <w:sz w:val="24"/>
                <w:szCs w:val="24"/>
                <w:lang w:val="ru-RU"/>
              </w:rPr>
            </w:pPr>
            <w:r w:rsidRPr="004569A5">
              <w:rPr>
                <w:i w:val="0"/>
                <w:sz w:val="24"/>
                <w:szCs w:val="24"/>
                <w:lang w:val="ru-RU"/>
              </w:rPr>
              <w:t>Определение</w:t>
            </w:r>
          </w:p>
        </w:tc>
      </w:tr>
      <w:tr w:rsidR="004569A5" w:rsidRPr="004569A5" w14:paraId="27D8AD98" w14:textId="77777777" w:rsidTr="006D503D">
        <w:tc>
          <w:tcPr>
            <w:tcW w:w="1800" w:type="dxa"/>
          </w:tcPr>
          <w:p w14:paraId="2DBFA794"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0</w:t>
            </w:r>
          </w:p>
        </w:tc>
        <w:tc>
          <w:tcPr>
            <w:tcW w:w="7380" w:type="dxa"/>
          </w:tcPr>
          <w:p w14:paraId="2C8C9263"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Реакции и осложнений нет</w:t>
            </w:r>
          </w:p>
        </w:tc>
      </w:tr>
      <w:tr w:rsidR="004569A5" w:rsidRPr="004569A5" w14:paraId="21C4BB93" w14:textId="77777777" w:rsidTr="006D503D">
        <w:tc>
          <w:tcPr>
            <w:tcW w:w="1800" w:type="dxa"/>
          </w:tcPr>
          <w:p w14:paraId="3E885A9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1</w:t>
            </w:r>
          </w:p>
        </w:tc>
        <w:tc>
          <w:tcPr>
            <w:tcW w:w="7380" w:type="dxa"/>
          </w:tcPr>
          <w:p w14:paraId="10081971"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Легкой степени: температура &lt; 38</w:t>
            </w:r>
            <w:r w:rsidRPr="004569A5">
              <w:rPr>
                <w:rFonts w:ascii="Symbol" w:hAnsi="Symbol" w:cs="Symbol"/>
                <w:sz w:val="24"/>
                <w:szCs w:val="24"/>
              </w:rPr>
              <w:t></w:t>
            </w:r>
            <w:r w:rsidRPr="004569A5">
              <w:rPr>
                <w:sz w:val="24"/>
                <w:szCs w:val="24"/>
              </w:rPr>
              <w:t xml:space="preserve">C, другие незначительные симптомы, без долгосрочных патологических последствий. </w:t>
            </w:r>
            <w:r w:rsidRPr="004569A5">
              <w:rPr>
                <w:sz w:val="24"/>
                <w:szCs w:val="24"/>
                <w:u w:val="single"/>
              </w:rPr>
              <w:t>Не требует терапевтического вмешательства</w:t>
            </w:r>
          </w:p>
        </w:tc>
      </w:tr>
      <w:tr w:rsidR="004569A5" w:rsidRPr="004569A5" w14:paraId="78C4342F" w14:textId="77777777" w:rsidTr="006D503D">
        <w:tc>
          <w:tcPr>
            <w:tcW w:w="1800" w:type="dxa"/>
          </w:tcPr>
          <w:p w14:paraId="135CC0BC"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2</w:t>
            </w:r>
          </w:p>
        </w:tc>
        <w:tc>
          <w:tcPr>
            <w:tcW w:w="7380" w:type="dxa"/>
          </w:tcPr>
          <w:p w14:paraId="685AA6F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 xml:space="preserve">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w:t>
            </w:r>
            <w:r w:rsidRPr="004569A5">
              <w:rPr>
                <w:sz w:val="24"/>
                <w:szCs w:val="24"/>
              </w:rPr>
              <w:lastRenderedPageBreak/>
              <w:t>трансфузиям)</w:t>
            </w:r>
          </w:p>
        </w:tc>
      </w:tr>
      <w:tr w:rsidR="004569A5" w:rsidRPr="004569A5" w14:paraId="30AD0CA4" w14:textId="77777777" w:rsidTr="006D503D">
        <w:tc>
          <w:tcPr>
            <w:tcW w:w="1800" w:type="dxa"/>
          </w:tcPr>
          <w:p w14:paraId="1A12E2D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lastRenderedPageBreak/>
              <w:t>3</w:t>
            </w:r>
          </w:p>
        </w:tc>
        <w:tc>
          <w:tcPr>
            <w:tcW w:w="7380" w:type="dxa"/>
          </w:tcPr>
          <w:p w14:paraId="61951E02"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Тяжелой степени (непосредственная угроза жизни реципиента): нестабильные гемодинамические и вентиляционные показатели</w:t>
            </w:r>
          </w:p>
        </w:tc>
      </w:tr>
      <w:tr w:rsidR="004569A5" w:rsidRPr="004569A5" w14:paraId="262F12A3" w14:textId="77777777" w:rsidTr="006D503D">
        <w:tc>
          <w:tcPr>
            <w:tcW w:w="1800" w:type="dxa"/>
          </w:tcPr>
          <w:p w14:paraId="79CAC837"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4</w:t>
            </w:r>
          </w:p>
        </w:tc>
        <w:tc>
          <w:tcPr>
            <w:tcW w:w="7380" w:type="dxa"/>
          </w:tcPr>
          <w:p w14:paraId="736FE19C" w14:textId="77777777" w:rsidR="004569A5" w:rsidRPr="004569A5" w:rsidRDefault="004569A5" w:rsidP="004569A5">
            <w:pPr>
              <w:pStyle w:val="table-text-0"/>
              <w:spacing w:before="0" w:after="0" w:line="360" w:lineRule="auto"/>
              <w:ind w:firstLine="0"/>
              <w:jc w:val="both"/>
              <w:rPr>
                <w:sz w:val="24"/>
                <w:szCs w:val="24"/>
              </w:rPr>
            </w:pPr>
            <w:r w:rsidRPr="004569A5">
              <w:rPr>
                <w:sz w:val="24"/>
                <w:szCs w:val="24"/>
              </w:rPr>
              <w:t>Смерть от осложнения, выявленного в первые 24 часов после трансфузии</w:t>
            </w:r>
          </w:p>
        </w:tc>
      </w:tr>
    </w:tbl>
    <w:p w14:paraId="26C23606" w14:textId="77777777" w:rsidR="004569A5" w:rsidRPr="004569A5" w:rsidRDefault="004569A5" w:rsidP="004569A5">
      <w:pPr>
        <w:spacing w:before="0" w:after="0"/>
        <w:rPr>
          <w:bCs/>
          <w:szCs w:val="24"/>
        </w:rPr>
      </w:pPr>
    </w:p>
    <w:p w14:paraId="039F3C74" w14:textId="77777777" w:rsidR="004569A5" w:rsidRPr="00FD15FE" w:rsidRDefault="004569A5" w:rsidP="00FD15FE">
      <w:pPr>
        <w:numPr>
          <w:ilvl w:val="0"/>
          <w:numId w:val="124"/>
        </w:numPr>
        <w:spacing w:before="0" w:after="0"/>
        <w:ind w:left="567" w:hanging="567"/>
        <w:rPr>
          <w:b/>
          <w:szCs w:val="24"/>
          <w:lang w:eastAsia="ru-RU"/>
        </w:rPr>
      </w:pPr>
      <w:r w:rsidRPr="00FD15FE">
        <w:rPr>
          <w:b/>
          <w:szCs w:val="24"/>
          <w:lang w:eastAsia="ru-RU"/>
        </w:rPr>
        <w:t>Премедикация перед проведением трансфузии компонентов донорской крови</w:t>
      </w:r>
    </w:p>
    <w:p w14:paraId="0EDEF16E" w14:textId="77777777" w:rsidR="004569A5" w:rsidRPr="004569A5" w:rsidRDefault="004569A5" w:rsidP="004569A5">
      <w:pPr>
        <w:spacing w:before="0" w:after="0"/>
        <w:ind w:firstLine="360"/>
        <w:rPr>
          <w:bCs/>
          <w:szCs w:val="24"/>
        </w:rPr>
      </w:pPr>
      <w:r w:rsidRPr="004569A5">
        <w:rPr>
          <w:bCs/>
          <w:szCs w:val="24"/>
        </w:rPr>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5.</w:t>
      </w:r>
    </w:p>
    <w:p w14:paraId="19E0C0C9" w14:textId="77777777" w:rsidR="004569A5" w:rsidRPr="004569A5" w:rsidRDefault="004569A5" w:rsidP="004569A5">
      <w:pPr>
        <w:spacing w:before="0" w:after="0"/>
        <w:rPr>
          <w:bCs/>
          <w:szCs w:val="24"/>
        </w:rPr>
      </w:pPr>
      <w:r w:rsidRPr="004569A5">
        <w:rPr>
          <w:bCs/>
          <w:szCs w:val="24"/>
        </w:rPr>
        <w:t>Таблица 5.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2610"/>
        <w:gridCol w:w="4636"/>
      </w:tblGrid>
      <w:tr w:rsidR="004569A5" w:rsidRPr="004569A5" w14:paraId="73100189" w14:textId="77777777" w:rsidTr="006D503D">
        <w:tc>
          <w:tcPr>
            <w:tcW w:w="3208" w:type="dxa"/>
            <w:shd w:val="clear" w:color="auto" w:fill="auto"/>
          </w:tcPr>
          <w:p w14:paraId="5E509EDB" w14:textId="77777777" w:rsidR="004569A5" w:rsidRPr="004569A5" w:rsidRDefault="004569A5" w:rsidP="004569A5">
            <w:pPr>
              <w:spacing w:before="0" w:after="0"/>
              <w:rPr>
                <w:bCs/>
                <w:szCs w:val="24"/>
              </w:rPr>
            </w:pPr>
            <w:r w:rsidRPr="004569A5">
              <w:rPr>
                <w:bCs/>
                <w:szCs w:val="24"/>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55EB2E78" w14:textId="77777777" w:rsidR="004569A5" w:rsidRPr="004569A5" w:rsidRDefault="004569A5" w:rsidP="004569A5">
            <w:pPr>
              <w:spacing w:before="0" w:after="0"/>
              <w:rPr>
                <w:bCs/>
                <w:szCs w:val="24"/>
              </w:rPr>
            </w:pPr>
            <w:r w:rsidRPr="004569A5">
              <w:rPr>
                <w:bCs/>
                <w:szCs w:val="24"/>
              </w:rPr>
              <w:t>Наименование компонента донорской крови, показанного для предстоящей трансфузии</w:t>
            </w:r>
          </w:p>
        </w:tc>
        <w:tc>
          <w:tcPr>
            <w:tcW w:w="8270" w:type="dxa"/>
            <w:shd w:val="clear" w:color="auto" w:fill="auto"/>
          </w:tcPr>
          <w:p w14:paraId="3A62958C" w14:textId="77777777" w:rsidR="004569A5" w:rsidRPr="004569A5" w:rsidRDefault="004569A5" w:rsidP="004569A5">
            <w:pPr>
              <w:spacing w:before="0" w:after="0"/>
              <w:rPr>
                <w:bCs/>
                <w:szCs w:val="24"/>
              </w:rPr>
            </w:pPr>
            <w:r w:rsidRPr="004569A5">
              <w:rPr>
                <w:bCs/>
                <w:szCs w:val="24"/>
              </w:rPr>
              <w:t>Премедикация перед предстоящей трансфузией</w:t>
            </w:r>
          </w:p>
        </w:tc>
      </w:tr>
      <w:tr w:rsidR="004569A5" w:rsidRPr="004569A5" w14:paraId="54C3F824" w14:textId="77777777" w:rsidTr="006D503D">
        <w:tc>
          <w:tcPr>
            <w:tcW w:w="14560" w:type="dxa"/>
            <w:gridSpan w:val="3"/>
            <w:shd w:val="clear" w:color="auto" w:fill="auto"/>
          </w:tcPr>
          <w:p w14:paraId="4817D144" w14:textId="77777777" w:rsidR="004569A5" w:rsidRPr="004569A5" w:rsidRDefault="004569A5" w:rsidP="004569A5">
            <w:pPr>
              <w:spacing w:before="0" w:after="0"/>
              <w:rPr>
                <w:b/>
                <w:bCs/>
                <w:szCs w:val="24"/>
              </w:rPr>
            </w:pPr>
            <w:r w:rsidRPr="004569A5">
              <w:rPr>
                <w:b/>
                <w:bCs/>
                <w:szCs w:val="24"/>
              </w:rPr>
              <w:t>А. Пациент без трансфузий донорской крови и/или её компонентов в анамнезе</w:t>
            </w:r>
          </w:p>
        </w:tc>
      </w:tr>
      <w:tr w:rsidR="004569A5" w:rsidRPr="004569A5" w14:paraId="20D3EF14" w14:textId="77777777" w:rsidTr="006D503D">
        <w:tc>
          <w:tcPr>
            <w:tcW w:w="3208" w:type="dxa"/>
            <w:shd w:val="clear" w:color="auto" w:fill="auto"/>
          </w:tcPr>
          <w:p w14:paraId="7D136021" w14:textId="77777777" w:rsidR="004569A5" w:rsidRPr="004569A5" w:rsidRDefault="004569A5" w:rsidP="004569A5">
            <w:pPr>
              <w:spacing w:before="0" w:after="0"/>
              <w:rPr>
                <w:szCs w:val="24"/>
              </w:rPr>
            </w:pPr>
            <w:r w:rsidRPr="004569A5">
              <w:rPr>
                <w:szCs w:val="24"/>
              </w:rPr>
              <w:t>-</w:t>
            </w:r>
          </w:p>
        </w:tc>
        <w:tc>
          <w:tcPr>
            <w:tcW w:w="3082" w:type="dxa"/>
            <w:shd w:val="clear" w:color="auto" w:fill="auto"/>
          </w:tcPr>
          <w:p w14:paraId="6B5BD722" w14:textId="77777777" w:rsidR="004569A5" w:rsidRPr="004569A5" w:rsidRDefault="004569A5" w:rsidP="004569A5">
            <w:pPr>
              <w:spacing w:before="0" w:after="0"/>
              <w:rPr>
                <w:szCs w:val="24"/>
              </w:rPr>
            </w:pPr>
            <w:r w:rsidRPr="004569A5">
              <w:rPr>
                <w:szCs w:val="24"/>
              </w:rPr>
              <w:t>Любой компонент донорской крови</w:t>
            </w:r>
          </w:p>
        </w:tc>
        <w:tc>
          <w:tcPr>
            <w:tcW w:w="8270" w:type="dxa"/>
            <w:shd w:val="clear" w:color="auto" w:fill="auto"/>
          </w:tcPr>
          <w:p w14:paraId="3D592B03"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5586E026" w14:textId="77777777" w:rsidTr="006D503D">
        <w:tc>
          <w:tcPr>
            <w:tcW w:w="14560" w:type="dxa"/>
            <w:gridSpan w:val="3"/>
            <w:shd w:val="clear" w:color="auto" w:fill="auto"/>
          </w:tcPr>
          <w:p w14:paraId="7D8795B3" w14:textId="77777777" w:rsidR="004569A5" w:rsidRPr="004569A5" w:rsidRDefault="004569A5" w:rsidP="004569A5">
            <w:pPr>
              <w:spacing w:before="0" w:after="0"/>
              <w:rPr>
                <w:b/>
                <w:bCs/>
                <w:szCs w:val="24"/>
              </w:rPr>
            </w:pPr>
            <w:r w:rsidRPr="004569A5">
              <w:rPr>
                <w:b/>
                <w:bCs/>
                <w:szCs w:val="24"/>
              </w:rPr>
              <w:t>Б. Пациент с трансфузией донорской крови и/или её компонентов без реакций или осложнений в анамнезе*</w:t>
            </w:r>
          </w:p>
        </w:tc>
      </w:tr>
      <w:tr w:rsidR="004569A5" w:rsidRPr="004569A5" w14:paraId="7F90492D" w14:textId="77777777" w:rsidTr="006D503D">
        <w:tc>
          <w:tcPr>
            <w:tcW w:w="3208" w:type="dxa"/>
            <w:shd w:val="clear" w:color="auto" w:fill="auto"/>
          </w:tcPr>
          <w:p w14:paraId="3251EFD7" w14:textId="77777777" w:rsidR="004569A5" w:rsidRPr="004569A5" w:rsidRDefault="004569A5" w:rsidP="004569A5">
            <w:pPr>
              <w:spacing w:before="0" w:after="0"/>
              <w:rPr>
                <w:szCs w:val="24"/>
              </w:rPr>
            </w:pPr>
            <w:r w:rsidRPr="004569A5">
              <w:rPr>
                <w:szCs w:val="24"/>
              </w:rPr>
              <w:t>-</w:t>
            </w:r>
          </w:p>
        </w:tc>
        <w:tc>
          <w:tcPr>
            <w:tcW w:w="3082" w:type="dxa"/>
            <w:shd w:val="clear" w:color="auto" w:fill="auto"/>
          </w:tcPr>
          <w:p w14:paraId="0C6AE360" w14:textId="77777777" w:rsidR="004569A5" w:rsidRPr="004569A5" w:rsidRDefault="004569A5" w:rsidP="004569A5">
            <w:pPr>
              <w:spacing w:before="0" w:after="0"/>
              <w:rPr>
                <w:szCs w:val="24"/>
              </w:rPr>
            </w:pPr>
            <w:r w:rsidRPr="004569A5">
              <w:rPr>
                <w:szCs w:val="24"/>
              </w:rPr>
              <w:t>Любой компонент донорской крови</w:t>
            </w:r>
          </w:p>
        </w:tc>
        <w:tc>
          <w:tcPr>
            <w:tcW w:w="8270" w:type="dxa"/>
            <w:shd w:val="clear" w:color="auto" w:fill="auto"/>
          </w:tcPr>
          <w:p w14:paraId="7BA18C4C"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01C4EB99" w14:textId="77777777" w:rsidTr="006D503D">
        <w:tc>
          <w:tcPr>
            <w:tcW w:w="14560" w:type="dxa"/>
            <w:gridSpan w:val="3"/>
            <w:shd w:val="clear" w:color="auto" w:fill="auto"/>
          </w:tcPr>
          <w:p w14:paraId="5D543011" w14:textId="77777777" w:rsidR="004569A5" w:rsidRPr="004569A5" w:rsidRDefault="004569A5" w:rsidP="004569A5">
            <w:pPr>
              <w:spacing w:before="0" w:after="0"/>
              <w:rPr>
                <w:b/>
                <w:bCs/>
                <w:szCs w:val="24"/>
              </w:rPr>
            </w:pPr>
            <w:r w:rsidRPr="004569A5">
              <w:rPr>
                <w:b/>
                <w:bCs/>
                <w:szCs w:val="24"/>
              </w:rPr>
              <w:t>В. Пациент с трансфузией донорской крови и/или её компонентов с реакциями или осложнениями на в анамнезе</w:t>
            </w:r>
          </w:p>
        </w:tc>
      </w:tr>
      <w:tr w:rsidR="004569A5" w:rsidRPr="004569A5" w14:paraId="5B94AA87" w14:textId="77777777" w:rsidTr="006D503D">
        <w:tc>
          <w:tcPr>
            <w:tcW w:w="14560" w:type="dxa"/>
            <w:gridSpan w:val="3"/>
            <w:shd w:val="clear" w:color="auto" w:fill="auto"/>
          </w:tcPr>
          <w:p w14:paraId="7A8F03E0" w14:textId="77777777" w:rsidR="004569A5" w:rsidRPr="004569A5" w:rsidRDefault="004569A5" w:rsidP="00CE6C1C">
            <w:pPr>
              <w:pStyle w:val="a6"/>
              <w:numPr>
                <w:ilvl w:val="0"/>
                <w:numId w:val="133"/>
              </w:numPr>
              <w:spacing w:before="0" w:after="0"/>
              <w:rPr>
                <w:b/>
                <w:bCs/>
                <w:szCs w:val="24"/>
              </w:rPr>
            </w:pPr>
            <w:r w:rsidRPr="004569A5">
              <w:rPr>
                <w:b/>
                <w:bCs/>
                <w:szCs w:val="24"/>
              </w:rPr>
              <w:t xml:space="preserve">Аллергические реакции (крапивница, бронхоспазм, отек Квинке, </w:t>
            </w:r>
            <w:r w:rsidRPr="004569A5">
              <w:rPr>
                <w:b/>
                <w:bCs/>
                <w:szCs w:val="24"/>
              </w:rPr>
              <w:lastRenderedPageBreak/>
              <w:t>анафилактический шок и др.) в зависимости от степени тяжести</w:t>
            </w:r>
          </w:p>
        </w:tc>
      </w:tr>
      <w:tr w:rsidR="004569A5" w:rsidRPr="004569A5" w14:paraId="47A5C7DF" w14:textId="77777777" w:rsidTr="006D503D">
        <w:tc>
          <w:tcPr>
            <w:tcW w:w="3208" w:type="dxa"/>
            <w:shd w:val="clear" w:color="auto" w:fill="auto"/>
          </w:tcPr>
          <w:p w14:paraId="715EDB13" w14:textId="77777777" w:rsidR="004569A5" w:rsidRPr="004569A5" w:rsidRDefault="004569A5" w:rsidP="00CE6C1C">
            <w:pPr>
              <w:pStyle w:val="a6"/>
              <w:numPr>
                <w:ilvl w:val="0"/>
                <w:numId w:val="127"/>
              </w:numPr>
              <w:spacing w:before="0" w:after="0"/>
              <w:ind w:left="0"/>
              <w:rPr>
                <w:szCs w:val="24"/>
              </w:rPr>
            </w:pPr>
            <w:r w:rsidRPr="004569A5">
              <w:rPr>
                <w:szCs w:val="24"/>
              </w:rPr>
              <w:lastRenderedPageBreak/>
              <w:t>Аллергические реакции легкой степени</w:t>
            </w:r>
          </w:p>
          <w:p w14:paraId="5F076688" w14:textId="77777777" w:rsidR="004569A5" w:rsidRPr="004569A5" w:rsidRDefault="004569A5" w:rsidP="004569A5">
            <w:pPr>
              <w:spacing w:before="0" w:after="0"/>
              <w:rPr>
                <w:szCs w:val="24"/>
              </w:rPr>
            </w:pPr>
          </w:p>
        </w:tc>
        <w:tc>
          <w:tcPr>
            <w:tcW w:w="3082" w:type="dxa"/>
            <w:shd w:val="clear" w:color="auto" w:fill="auto"/>
          </w:tcPr>
          <w:p w14:paraId="39F54832" w14:textId="77777777" w:rsidR="004569A5" w:rsidRPr="004569A5" w:rsidRDefault="004569A5" w:rsidP="004569A5">
            <w:pPr>
              <w:spacing w:before="0" w:after="0"/>
              <w:rPr>
                <w:szCs w:val="24"/>
              </w:rPr>
            </w:pPr>
            <w:r w:rsidRPr="004569A5">
              <w:rPr>
                <w:szCs w:val="24"/>
              </w:rPr>
              <w:t>Любой компонент донорской крови</w:t>
            </w:r>
          </w:p>
        </w:tc>
        <w:tc>
          <w:tcPr>
            <w:tcW w:w="8270" w:type="dxa"/>
            <w:shd w:val="clear" w:color="auto" w:fill="auto"/>
          </w:tcPr>
          <w:p w14:paraId="11DF895F"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26E2DD3D" w14:textId="77777777" w:rsidTr="006D503D">
        <w:tc>
          <w:tcPr>
            <w:tcW w:w="3208" w:type="dxa"/>
            <w:vMerge w:val="restart"/>
            <w:shd w:val="clear" w:color="auto" w:fill="auto"/>
          </w:tcPr>
          <w:p w14:paraId="3DF17EFE" w14:textId="77777777" w:rsidR="004569A5" w:rsidRPr="004569A5" w:rsidRDefault="004569A5" w:rsidP="00CE6C1C">
            <w:pPr>
              <w:pStyle w:val="a6"/>
              <w:numPr>
                <w:ilvl w:val="0"/>
                <w:numId w:val="127"/>
              </w:numPr>
              <w:spacing w:before="0" w:after="0"/>
              <w:ind w:left="0"/>
              <w:rPr>
                <w:szCs w:val="24"/>
              </w:rPr>
            </w:pPr>
            <w:r w:rsidRPr="004569A5">
              <w:rPr>
                <w:szCs w:val="24"/>
              </w:rPr>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74A1ACF6" w14:textId="77777777" w:rsidR="004569A5" w:rsidRPr="004569A5" w:rsidRDefault="004569A5" w:rsidP="004569A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79755FA3" w14:textId="77777777" w:rsidR="004569A5" w:rsidRPr="004569A5" w:rsidRDefault="004569A5" w:rsidP="004569A5">
            <w:pPr>
              <w:spacing w:before="0" w:after="0"/>
              <w:rPr>
                <w:szCs w:val="24"/>
              </w:rPr>
            </w:pPr>
            <w:r w:rsidRPr="004569A5">
              <w:rPr>
                <w:szCs w:val="24"/>
              </w:rPr>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4569A5">
              <w:rPr>
                <w:szCs w:val="24"/>
                <w:lang w:val="en-US"/>
              </w:rPr>
              <w:t>l</w:t>
            </w:r>
            <w:r w:rsidRPr="004569A5">
              <w:rPr>
                <w:szCs w:val="24"/>
              </w:rPr>
              <w:t xml:space="preserve"> в/в капельно</w:t>
            </w:r>
          </w:p>
        </w:tc>
      </w:tr>
      <w:tr w:rsidR="004569A5" w:rsidRPr="004569A5" w14:paraId="5BAA94CB" w14:textId="77777777" w:rsidTr="006D503D">
        <w:tc>
          <w:tcPr>
            <w:tcW w:w="3208" w:type="dxa"/>
            <w:vMerge/>
            <w:shd w:val="clear" w:color="auto" w:fill="auto"/>
          </w:tcPr>
          <w:p w14:paraId="684E2BB9" w14:textId="77777777" w:rsidR="004569A5" w:rsidRPr="004569A5" w:rsidRDefault="004569A5" w:rsidP="00CE6C1C">
            <w:pPr>
              <w:pStyle w:val="a6"/>
              <w:numPr>
                <w:ilvl w:val="0"/>
                <w:numId w:val="127"/>
              </w:numPr>
              <w:spacing w:before="0" w:after="0"/>
              <w:ind w:left="0"/>
              <w:rPr>
                <w:szCs w:val="24"/>
              </w:rPr>
            </w:pPr>
          </w:p>
        </w:tc>
        <w:tc>
          <w:tcPr>
            <w:tcW w:w="3082" w:type="dxa"/>
            <w:shd w:val="clear" w:color="auto" w:fill="auto"/>
          </w:tcPr>
          <w:p w14:paraId="19F04BC0" w14:textId="77777777" w:rsidR="004569A5" w:rsidRPr="004569A5" w:rsidRDefault="004569A5" w:rsidP="004569A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3296BBAC"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66F842A0" w14:textId="77777777" w:rsidTr="006D503D">
        <w:tc>
          <w:tcPr>
            <w:tcW w:w="3208" w:type="dxa"/>
            <w:shd w:val="clear" w:color="auto" w:fill="auto"/>
          </w:tcPr>
          <w:p w14:paraId="3A1B0B62" w14:textId="77777777" w:rsidR="004569A5" w:rsidRPr="004569A5" w:rsidRDefault="004569A5" w:rsidP="00CE6C1C">
            <w:pPr>
              <w:pStyle w:val="a6"/>
              <w:numPr>
                <w:ilvl w:val="0"/>
                <w:numId w:val="127"/>
              </w:numPr>
              <w:spacing w:before="0" w:after="0"/>
              <w:ind w:left="0"/>
              <w:rPr>
                <w:szCs w:val="24"/>
              </w:rPr>
            </w:pPr>
            <w:r w:rsidRPr="004569A5">
              <w:rPr>
                <w:szCs w:val="24"/>
              </w:rPr>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3A908E10" w14:textId="77777777" w:rsidR="004569A5" w:rsidRPr="004569A5" w:rsidRDefault="004569A5" w:rsidP="004569A5">
            <w:pPr>
              <w:spacing w:before="0" w:after="0"/>
              <w:rPr>
                <w:szCs w:val="24"/>
              </w:rPr>
            </w:pPr>
            <w:r w:rsidRPr="004569A5">
              <w:rPr>
                <w:szCs w:val="24"/>
              </w:rPr>
              <w:t>Любой компонент донорской крови</w:t>
            </w:r>
          </w:p>
        </w:tc>
        <w:tc>
          <w:tcPr>
            <w:tcW w:w="8270" w:type="dxa"/>
            <w:shd w:val="clear" w:color="auto" w:fill="auto"/>
          </w:tcPr>
          <w:p w14:paraId="56A6BF06" w14:textId="77777777" w:rsidR="004569A5" w:rsidRPr="004569A5" w:rsidRDefault="004569A5" w:rsidP="004569A5">
            <w:pPr>
              <w:spacing w:before="0" w:after="0"/>
              <w:rPr>
                <w:szCs w:val="24"/>
              </w:rPr>
            </w:pPr>
            <w:r w:rsidRPr="004569A5">
              <w:rPr>
                <w:szCs w:val="24"/>
              </w:rPr>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4569A5">
              <w:rPr>
                <w:szCs w:val="24"/>
                <w:lang w:val="en-US"/>
              </w:rPr>
              <w:t>l</w:t>
            </w:r>
            <w:r w:rsidRPr="004569A5">
              <w:rPr>
                <w:szCs w:val="24"/>
              </w:rPr>
              <w:t xml:space="preserve"> в/в капельно.</w:t>
            </w:r>
          </w:p>
          <w:p w14:paraId="55FB2065" w14:textId="77777777" w:rsidR="004569A5" w:rsidRPr="004569A5" w:rsidRDefault="004569A5" w:rsidP="004569A5">
            <w:pPr>
              <w:pStyle w:val="a6"/>
              <w:spacing w:before="0" w:after="0"/>
              <w:ind w:left="0"/>
              <w:rPr>
                <w:szCs w:val="24"/>
              </w:rPr>
            </w:pPr>
            <w:r w:rsidRPr="004569A5">
              <w:rPr>
                <w:szCs w:val="24"/>
              </w:rPr>
              <w:t>Возможно разовое применение глюкокортикостероидов**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1E16AD04" w14:textId="77777777" w:rsidR="004569A5" w:rsidRPr="004569A5" w:rsidRDefault="004569A5" w:rsidP="004569A5">
            <w:pPr>
              <w:spacing w:before="0" w:after="0"/>
              <w:rPr>
                <w:szCs w:val="24"/>
              </w:rPr>
            </w:pPr>
            <w:r w:rsidRPr="004569A5">
              <w:rPr>
                <w:szCs w:val="24"/>
              </w:rPr>
              <w:t>Уменьшение скорости трансфузии.</w:t>
            </w:r>
          </w:p>
        </w:tc>
      </w:tr>
      <w:tr w:rsidR="004569A5" w:rsidRPr="004569A5" w14:paraId="509576DD" w14:textId="77777777" w:rsidTr="006D503D">
        <w:tc>
          <w:tcPr>
            <w:tcW w:w="14560" w:type="dxa"/>
            <w:gridSpan w:val="3"/>
            <w:shd w:val="clear" w:color="auto" w:fill="auto"/>
          </w:tcPr>
          <w:p w14:paraId="5D20DB99" w14:textId="77777777" w:rsidR="004569A5" w:rsidRPr="004569A5" w:rsidRDefault="004569A5" w:rsidP="00CE6C1C">
            <w:pPr>
              <w:pStyle w:val="a6"/>
              <w:numPr>
                <w:ilvl w:val="0"/>
                <w:numId w:val="132"/>
              </w:numPr>
              <w:spacing w:before="0" w:after="0"/>
              <w:rPr>
                <w:b/>
                <w:bCs/>
                <w:szCs w:val="24"/>
              </w:rPr>
            </w:pPr>
            <w:r w:rsidRPr="004569A5">
              <w:rPr>
                <w:b/>
                <w:bCs/>
                <w:szCs w:val="24"/>
              </w:rPr>
              <w:t>Однократная гипертермическая фебрильная негемолитическая реакция (ФНР) в анамнезе</w:t>
            </w:r>
          </w:p>
        </w:tc>
      </w:tr>
      <w:tr w:rsidR="004569A5" w:rsidRPr="004569A5" w14:paraId="599197B8" w14:textId="77777777" w:rsidTr="006D503D">
        <w:tc>
          <w:tcPr>
            <w:tcW w:w="3208" w:type="dxa"/>
            <w:shd w:val="clear" w:color="auto" w:fill="auto"/>
          </w:tcPr>
          <w:p w14:paraId="10FDE6E9" w14:textId="77777777" w:rsidR="004569A5" w:rsidRPr="004569A5" w:rsidRDefault="004569A5" w:rsidP="00CE6C1C">
            <w:pPr>
              <w:pStyle w:val="a6"/>
              <w:numPr>
                <w:ilvl w:val="0"/>
                <w:numId w:val="127"/>
              </w:numPr>
              <w:spacing w:before="0" w:after="0"/>
              <w:ind w:left="0"/>
              <w:rPr>
                <w:szCs w:val="24"/>
              </w:rPr>
            </w:pPr>
            <w:r w:rsidRPr="004569A5">
              <w:rPr>
                <w:szCs w:val="24"/>
              </w:rPr>
              <w:t>Однократная ФНР в анамнезе</w:t>
            </w:r>
          </w:p>
        </w:tc>
        <w:tc>
          <w:tcPr>
            <w:tcW w:w="3082" w:type="dxa"/>
            <w:shd w:val="clear" w:color="auto" w:fill="auto"/>
          </w:tcPr>
          <w:p w14:paraId="77903E53" w14:textId="77777777" w:rsidR="004569A5" w:rsidRPr="004569A5" w:rsidRDefault="004569A5" w:rsidP="004569A5">
            <w:pPr>
              <w:spacing w:before="0" w:after="0"/>
              <w:rPr>
                <w:szCs w:val="24"/>
              </w:rPr>
            </w:pPr>
            <w:r w:rsidRPr="004569A5">
              <w:rPr>
                <w:szCs w:val="24"/>
              </w:rPr>
              <w:t>Любой компонент донорской крови</w:t>
            </w:r>
          </w:p>
        </w:tc>
        <w:tc>
          <w:tcPr>
            <w:tcW w:w="8270" w:type="dxa"/>
            <w:shd w:val="clear" w:color="auto" w:fill="auto"/>
          </w:tcPr>
          <w:p w14:paraId="73B3F381"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731E856E" w14:textId="77777777" w:rsidTr="006D503D">
        <w:tc>
          <w:tcPr>
            <w:tcW w:w="14560" w:type="dxa"/>
            <w:gridSpan w:val="3"/>
            <w:shd w:val="clear" w:color="auto" w:fill="auto"/>
          </w:tcPr>
          <w:p w14:paraId="4176516C" w14:textId="77777777" w:rsidR="004569A5" w:rsidRPr="004569A5" w:rsidRDefault="004569A5" w:rsidP="00CE6C1C">
            <w:pPr>
              <w:pStyle w:val="a6"/>
              <w:numPr>
                <w:ilvl w:val="0"/>
                <w:numId w:val="132"/>
              </w:numPr>
              <w:spacing w:before="0" w:after="0"/>
              <w:rPr>
                <w:b/>
                <w:bCs/>
                <w:szCs w:val="24"/>
              </w:rPr>
            </w:pPr>
            <w:r w:rsidRPr="004569A5">
              <w:rPr>
                <w:b/>
                <w:bCs/>
                <w:szCs w:val="24"/>
              </w:rPr>
              <w:t>Многократные (≥2) гипертермические фебрильные негемолитические реакции (ФНР) в анамнезе</w:t>
            </w:r>
          </w:p>
        </w:tc>
      </w:tr>
      <w:tr w:rsidR="004569A5" w:rsidRPr="004569A5" w14:paraId="4EA86661" w14:textId="77777777" w:rsidTr="006D503D">
        <w:tc>
          <w:tcPr>
            <w:tcW w:w="3208" w:type="dxa"/>
            <w:vMerge w:val="restart"/>
            <w:shd w:val="clear" w:color="auto" w:fill="auto"/>
          </w:tcPr>
          <w:p w14:paraId="74F1CE0F" w14:textId="77777777" w:rsidR="004569A5" w:rsidRPr="004569A5" w:rsidRDefault="004569A5" w:rsidP="00CE6C1C">
            <w:pPr>
              <w:pStyle w:val="a6"/>
              <w:numPr>
                <w:ilvl w:val="0"/>
                <w:numId w:val="129"/>
              </w:numPr>
              <w:spacing w:before="0" w:after="0"/>
              <w:ind w:left="0"/>
              <w:rPr>
                <w:szCs w:val="24"/>
              </w:rPr>
            </w:pPr>
            <w:r w:rsidRPr="004569A5">
              <w:rPr>
                <w:szCs w:val="24"/>
              </w:rPr>
              <w:t>Протекающие без потрясающего озноба</w:t>
            </w:r>
          </w:p>
        </w:tc>
        <w:tc>
          <w:tcPr>
            <w:tcW w:w="3082" w:type="dxa"/>
            <w:shd w:val="clear" w:color="auto" w:fill="auto"/>
          </w:tcPr>
          <w:p w14:paraId="7B7B1473" w14:textId="77777777" w:rsidR="004569A5" w:rsidRPr="004569A5" w:rsidRDefault="004569A5" w:rsidP="004569A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3BCC7B7C" w14:textId="77777777" w:rsidR="004569A5" w:rsidRPr="004569A5" w:rsidRDefault="004569A5" w:rsidP="004569A5">
            <w:pPr>
              <w:spacing w:before="0" w:after="0"/>
              <w:rPr>
                <w:szCs w:val="24"/>
              </w:rPr>
            </w:pPr>
            <w:r w:rsidRPr="004569A5">
              <w:rPr>
                <w:szCs w:val="24"/>
              </w:rPr>
              <w:t xml:space="preserve">10 мл 10% кальция глюконата и 2 мл клемастина гидрофумарата 1 мг/мл (либо 1 мл дифенгидрамина 10 мг/мл, либо 1 мл </w:t>
            </w:r>
            <w:r w:rsidRPr="004569A5">
              <w:rPr>
                <w:szCs w:val="24"/>
              </w:rPr>
              <w:lastRenderedPageBreak/>
              <w:t>хлоропирамина 20 мг/мл) в 100 мл 0,9% раствора NaC</w:t>
            </w:r>
            <w:r w:rsidRPr="004569A5">
              <w:rPr>
                <w:szCs w:val="24"/>
                <w:lang w:val="en-US"/>
              </w:rPr>
              <w:t>l</w:t>
            </w:r>
            <w:r w:rsidRPr="004569A5">
              <w:rPr>
                <w:szCs w:val="24"/>
              </w:rPr>
              <w:t xml:space="preserve"> в/в капельно.</w:t>
            </w:r>
          </w:p>
          <w:p w14:paraId="2EAA19B1" w14:textId="77777777" w:rsidR="004569A5" w:rsidRPr="004569A5" w:rsidRDefault="004569A5" w:rsidP="004569A5">
            <w:pPr>
              <w:spacing w:before="0" w:after="0"/>
              <w:rPr>
                <w:szCs w:val="24"/>
              </w:rPr>
            </w:pPr>
            <w:r w:rsidRPr="004569A5">
              <w:rPr>
                <w:szCs w:val="24"/>
              </w:rPr>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4569A5">
              <w:rPr>
                <w:szCs w:val="24"/>
                <w:lang w:val="en-US"/>
              </w:rPr>
              <w:t>l</w:t>
            </w:r>
            <w:r w:rsidRPr="004569A5">
              <w:rPr>
                <w:szCs w:val="24"/>
              </w:rPr>
              <w:t xml:space="preserve"> в/в капельно (не рекомендовано у пациентов с нейтропенией, глубокой тромбоцитопенией).</w:t>
            </w:r>
          </w:p>
        </w:tc>
      </w:tr>
      <w:tr w:rsidR="004569A5" w:rsidRPr="004569A5" w14:paraId="1BB7B166" w14:textId="77777777" w:rsidTr="006D503D">
        <w:tc>
          <w:tcPr>
            <w:tcW w:w="3208" w:type="dxa"/>
            <w:vMerge/>
            <w:shd w:val="clear" w:color="auto" w:fill="auto"/>
          </w:tcPr>
          <w:p w14:paraId="2D6C713B" w14:textId="77777777" w:rsidR="004569A5" w:rsidRPr="004569A5" w:rsidRDefault="004569A5" w:rsidP="00CE6C1C">
            <w:pPr>
              <w:pStyle w:val="a6"/>
              <w:numPr>
                <w:ilvl w:val="0"/>
                <w:numId w:val="129"/>
              </w:numPr>
              <w:spacing w:before="0" w:after="0"/>
              <w:ind w:left="0"/>
              <w:rPr>
                <w:szCs w:val="24"/>
              </w:rPr>
            </w:pPr>
          </w:p>
        </w:tc>
        <w:tc>
          <w:tcPr>
            <w:tcW w:w="3082" w:type="dxa"/>
            <w:shd w:val="clear" w:color="auto" w:fill="auto"/>
          </w:tcPr>
          <w:p w14:paraId="34409DAE" w14:textId="77777777" w:rsidR="004569A5" w:rsidRPr="004569A5" w:rsidRDefault="004569A5" w:rsidP="004569A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2DEDED5C"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25C90465" w14:textId="77777777" w:rsidTr="006D503D">
        <w:tc>
          <w:tcPr>
            <w:tcW w:w="3208" w:type="dxa"/>
            <w:vMerge w:val="restart"/>
            <w:shd w:val="clear" w:color="auto" w:fill="auto"/>
          </w:tcPr>
          <w:p w14:paraId="711D5AC3" w14:textId="77777777" w:rsidR="004569A5" w:rsidRPr="004569A5" w:rsidRDefault="004569A5" w:rsidP="00CE6C1C">
            <w:pPr>
              <w:pStyle w:val="a6"/>
              <w:numPr>
                <w:ilvl w:val="0"/>
                <w:numId w:val="129"/>
              </w:numPr>
              <w:spacing w:before="0" w:after="0"/>
              <w:ind w:left="0"/>
              <w:rPr>
                <w:szCs w:val="24"/>
              </w:rPr>
            </w:pPr>
            <w:r w:rsidRPr="004569A5">
              <w:rPr>
                <w:szCs w:val="24"/>
              </w:rPr>
              <w:t>Протекающие с потрясающим ознобом</w:t>
            </w:r>
          </w:p>
        </w:tc>
        <w:tc>
          <w:tcPr>
            <w:tcW w:w="3082" w:type="dxa"/>
            <w:shd w:val="clear" w:color="auto" w:fill="auto"/>
          </w:tcPr>
          <w:p w14:paraId="0E2FDA56" w14:textId="77777777" w:rsidR="004569A5" w:rsidRPr="004569A5" w:rsidRDefault="004569A5" w:rsidP="004569A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5CD7D382" w14:textId="77777777" w:rsidR="004569A5" w:rsidRPr="004569A5" w:rsidRDefault="004569A5" w:rsidP="004569A5">
            <w:pPr>
              <w:spacing w:before="0" w:after="0"/>
              <w:rPr>
                <w:szCs w:val="24"/>
              </w:rPr>
            </w:pPr>
            <w:r w:rsidRPr="004569A5">
              <w:rPr>
                <w:szCs w:val="24"/>
              </w:rPr>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4569A5">
              <w:rPr>
                <w:szCs w:val="24"/>
                <w:lang w:val="en-US"/>
              </w:rPr>
              <w:t>l</w:t>
            </w:r>
            <w:r w:rsidRPr="004569A5">
              <w:rPr>
                <w:szCs w:val="24"/>
              </w:rPr>
              <w:t xml:space="preserve"> в/в капельно. В случае сохранения тяжелых реакций возможно дополнительное введение 0,5-1 мл 2% промедола в 100 мл 0,9% раствора NaC</w:t>
            </w:r>
            <w:r w:rsidRPr="004569A5">
              <w:rPr>
                <w:szCs w:val="24"/>
                <w:lang w:val="en-US"/>
              </w:rPr>
              <w:t>l</w:t>
            </w:r>
            <w:r w:rsidRPr="004569A5">
              <w:rPr>
                <w:szCs w:val="24"/>
              </w:rPr>
              <w:t xml:space="preserve"> в/в капельно (до или параллельно с трансфузией).</w:t>
            </w:r>
          </w:p>
          <w:p w14:paraId="5ED9F9E4" w14:textId="77777777" w:rsidR="004569A5" w:rsidRPr="004569A5" w:rsidRDefault="004569A5" w:rsidP="004569A5">
            <w:pPr>
              <w:pStyle w:val="a6"/>
              <w:spacing w:before="0" w:after="0"/>
              <w:ind w:left="0"/>
              <w:rPr>
                <w:szCs w:val="24"/>
              </w:rPr>
            </w:pPr>
            <w:r w:rsidRPr="004569A5">
              <w:rPr>
                <w:szCs w:val="24"/>
              </w:rPr>
              <w:t>Возможно разовое применение глюкокортикостероидов**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6B548D99" w14:textId="77777777" w:rsidR="004569A5" w:rsidRPr="004569A5" w:rsidRDefault="004569A5" w:rsidP="004569A5">
            <w:pPr>
              <w:spacing w:before="0" w:after="0"/>
              <w:rPr>
                <w:szCs w:val="24"/>
              </w:rPr>
            </w:pPr>
            <w:r w:rsidRPr="004569A5">
              <w:rPr>
                <w:szCs w:val="24"/>
              </w:rPr>
              <w:t>Уменьшение скорости трансфузии.</w:t>
            </w:r>
          </w:p>
        </w:tc>
      </w:tr>
      <w:tr w:rsidR="004569A5" w:rsidRPr="004569A5" w14:paraId="1B65B16E" w14:textId="77777777" w:rsidTr="006D503D">
        <w:tc>
          <w:tcPr>
            <w:tcW w:w="3208" w:type="dxa"/>
            <w:vMerge/>
            <w:shd w:val="clear" w:color="auto" w:fill="auto"/>
          </w:tcPr>
          <w:p w14:paraId="2BBA5A0E" w14:textId="77777777" w:rsidR="004569A5" w:rsidRPr="004569A5" w:rsidRDefault="004569A5" w:rsidP="00CE6C1C">
            <w:pPr>
              <w:pStyle w:val="a6"/>
              <w:numPr>
                <w:ilvl w:val="0"/>
                <w:numId w:val="129"/>
              </w:numPr>
              <w:spacing w:before="0" w:after="0"/>
              <w:ind w:left="0"/>
              <w:rPr>
                <w:szCs w:val="24"/>
              </w:rPr>
            </w:pPr>
          </w:p>
        </w:tc>
        <w:tc>
          <w:tcPr>
            <w:tcW w:w="3082" w:type="dxa"/>
            <w:shd w:val="clear" w:color="auto" w:fill="auto"/>
          </w:tcPr>
          <w:p w14:paraId="271D89E1" w14:textId="77777777" w:rsidR="004569A5" w:rsidRPr="004569A5" w:rsidRDefault="004569A5" w:rsidP="004569A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333F3875" w14:textId="77777777" w:rsidR="004569A5" w:rsidRPr="004569A5" w:rsidRDefault="004569A5" w:rsidP="004569A5">
            <w:pPr>
              <w:spacing w:before="0" w:after="0"/>
              <w:rPr>
                <w:szCs w:val="24"/>
              </w:rPr>
            </w:pPr>
            <w:r w:rsidRPr="004569A5">
              <w:rPr>
                <w:szCs w:val="24"/>
              </w:rPr>
              <w:t xml:space="preserve">10 мл 10% кальция глюконата и 2 мл клемастина гидрофумарата 1 мг/мл (либо 1 мл дифенгидрамина 10 мг/мл, либо 1 мл хлоропирамина 20 мг/мл) в 100 мл 0,9% </w:t>
            </w:r>
            <w:r w:rsidRPr="004569A5">
              <w:rPr>
                <w:szCs w:val="24"/>
              </w:rPr>
              <w:lastRenderedPageBreak/>
              <w:t>раствора NaC</w:t>
            </w:r>
            <w:r w:rsidRPr="004569A5">
              <w:rPr>
                <w:szCs w:val="24"/>
                <w:lang w:val="en-US"/>
              </w:rPr>
              <w:t>l</w:t>
            </w:r>
            <w:r w:rsidRPr="004569A5">
              <w:rPr>
                <w:szCs w:val="24"/>
              </w:rPr>
              <w:t xml:space="preserve"> в/в капельно</w:t>
            </w:r>
          </w:p>
        </w:tc>
      </w:tr>
      <w:tr w:rsidR="004569A5" w:rsidRPr="004569A5" w14:paraId="06CD5732" w14:textId="77777777" w:rsidTr="006D503D">
        <w:tc>
          <w:tcPr>
            <w:tcW w:w="14560" w:type="dxa"/>
            <w:gridSpan w:val="3"/>
            <w:shd w:val="clear" w:color="auto" w:fill="auto"/>
          </w:tcPr>
          <w:p w14:paraId="27548308" w14:textId="77777777" w:rsidR="004569A5" w:rsidRPr="004569A5" w:rsidRDefault="004569A5" w:rsidP="00CE6C1C">
            <w:pPr>
              <w:pStyle w:val="a6"/>
              <w:numPr>
                <w:ilvl w:val="0"/>
                <w:numId w:val="132"/>
              </w:numPr>
              <w:spacing w:before="0" w:after="0"/>
              <w:rPr>
                <w:b/>
                <w:bCs/>
                <w:szCs w:val="24"/>
              </w:rPr>
            </w:pPr>
            <w:r w:rsidRPr="004569A5">
              <w:rPr>
                <w:b/>
                <w:bCs/>
                <w:szCs w:val="24"/>
              </w:rPr>
              <w:lastRenderedPageBreak/>
              <w:t>Отсроченная серологическая трансфузионная реакция:</w:t>
            </w:r>
          </w:p>
          <w:p w14:paraId="70339AFA" w14:textId="77777777" w:rsidR="004569A5" w:rsidRPr="004569A5" w:rsidRDefault="004569A5" w:rsidP="004569A5">
            <w:pPr>
              <w:spacing w:before="0" w:after="0"/>
              <w:ind w:left="360"/>
              <w:rPr>
                <w:b/>
                <w:bCs/>
                <w:szCs w:val="24"/>
              </w:rPr>
            </w:pPr>
            <w:r w:rsidRPr="004569A5">
              <w:rPr>
                <w:szCs w:val="24"/>
              </w:rPr>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4569A5" w:rsidRPr="004569A5" w14:paraId="60CC8CFA" w14:textId="77777777" w:rsidTr="006D503D">
        <w:tc>
          <w:tcPr>
            <w:tcW w:w="3208" w:type="dxa"/>
            <w:shd w:val="clear" w:color="auto" w:fill="auto"/>
          </w:tcPr>
          <w:p w14:paraId="0E96BBB6" w14:textId="77777777" w:rsidR="004569A5" w:rsidRPr="004569A5" w:rsidRDefault="004569A5" w:rsidP="004569A5">
            <w:pPr>
              <w:spacing w:before="0" w:after="0"/>
              <w:rPr>
                <w:szCs w:val="24"/>
              </w:rPr>
            </w:pPr>
            <w:r w:rsidRPr="004569A5">
              <w:rPr>
                <w:szCs w:val="24"/>
              </w:rPr>
              <w:t xml:space="preserve">Отсроченная серологическая трансфузионная реакция </w:t>
            </w:r>
          </w:p>
        </w:tc>
        <w:tc>
          <w:tcPr>
            <w:tcW w:w="3082" w:type="dxa"/>
            <w:shd w:val="clear" w:color="auto" w:fill="auto"/>
          </w:tcPr>
          <w:p w14:paraId="47ABDE7A" w14:textId="77777777" w:rsidR="004569A5" w:rsidRPr="004569A5" w:rsidRDefault="004569A5" w:rsidP="004569A5">
            <w:pPr>
              <w:spacing w:before="0" w:after="0"/>
              <w:rPr>
                <w:szCs w:val="24"/>
              </w:rPr>
            </w:pPr>
            <w:r w:rsidRPr="004569A5">
              <w:rPr>
                <w:szCs w:val="24"/>
              </w:rPr>
              <w:t>Любой компонент донорской крови</w:t>
            </w:r>
          </w:p>
        </w:tc>
        <w:tc>
          <w:tcPr>
            <w:tcW w:w="8270" w:type="dxa"/>
            <w:shd w:val="clear" w:color="auto" w:fill="auto"/>
          </w:tcPr>
          <w:p w14:paraId="2782D25A"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6E70C7FA" w14:textId="77777777" w:rsidTr="006D503D">
        <w:tc>
          <w:tcPr>
            <w:tcW w:w="14560" w:type="dxa"/>
            <w:gridSpan w:val="3"/>
            <w:shd w:val="clear" w:color="auto" w:fill="auto"/>
          </w:tcPr>
          <w:p w14:paraId="22493B33" w14:textId="77777777" w:rsidR="004569A5" w:rsidRPr="004569A5" w:rsidRDefault="004569A5" w:rsidP="00CE6C1C">
            <w:pPr>
              <w:pStyle w:val="a6"/>
              <w:numPr>
                <w:ilvl w:val="0"/>
                <w:numId w:val="132"/>
              </w:numPr>
              <w:spacing w:before="0" w:after="0"/>
              <w:rPr>
                <w:b/>
                <w:bCs/>
                <w:szCs w:val="24"/>
              </w:rPr>
            </w:pPr>
            <w:r w:rsidRPr="004569A5">
              <w:rPr>
                <w:b/>
                <w:bCs/>
                <w:szCs w:val="24"/>
              </w:rPr>
              <w:t>Острый или отсроченный иммунный гемолиз</w:t>
            </w:r>
          </w:p>
        </w:tc>
      </w:tr>
      <w:tr w:rsidR="004569A5" w:rsidRPr="004569A5" w14:paraId="678C6712" w14:textId="77777777" w:rsidTr="006D503D">
        <w:tc>
          <w:tcPr>
            <w:tcW w:w="3208" w:type="dxa"/>
            <w:shd w:val="clear" w:color="auto" w:fill="auto"/>
          </w:tcPr>
          <w:p w14:paraId="77B4A15A" w14:textId="77777777" w:rsidR="004569A5" w:rsidRPr="004569A5" w:rsidRDefault="004569A5" w:rsidP="00CE6C1C">
            <w:pPr>
              <w:pStyle w:val="a6"/>
              <w:numPr>
                <w:ilvl w:val="0"/>
                <w:numId w:val="130"/>
              </w:numPr>
              <w:spacing w:before="0" w:after="0"/>
              <w:ind w:left="0"/>
              <w:rPr>
                <w:szCs w:val="24"/>
              </w:rPr>
            </w:pPr>
            <w:r w:rsidRPr="004569A5">
              <w:rPr>
                <w:szCs w:val="24"/>
              </w:rPr>
              <w:t>Гемолиз в анамнезе (клинических признаков гемолиза в настоящее время нет)</w:t>
            </w:r>
          </w:p>
        </w:tc>
        <w:tc>
          <w:tcPr>
            <w:tcW w:w="3082" w:type="dxa"/>
            <w:shd w:val="clear" w:color="auto" w:fill="auto"/>
          </w:tcPr>
          <w:p w14:paraId="679EEA4F" w14:textId="77777777" w:rsidR="004569A5" w:rsidRPr="004569A5" w:rsidRDefault="004569A5" w:rsidP="004569A5">
            <w:pPr>
              <w:spacing w:before="0" w:after="0"/>
              <w:rPr>
                <w:szCs w:val="24"/>
              </w:rPr>
            </w:pPr>
            <w:r w:rsidRPr="004569A5">
              <w:rPr>
                <w:szCs w:val="24"/>
              </w:rPr>
              <w:t>Любой компонент донорской крови</w:t>
            </w:r>
          </w:p>
        </w:tc>
        <w:tc>
          <w:tcPr>
            <w:tcW w:w="8270" w:type="dxa"/>
            <w:shd w:val="clear" w:color="auto" w:fill="auto"/>
          </w:tcPr>
          <w:p w14:paraId="568FD933"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3070E76C" w14:textId="77777777" w:rsidTr="006D503D">
        <w:tc>
          <w:tcPr>
            <w:tcW w:w="3208" w:type="dxa"/>
            <w:vMerge w:val="restart"/>
            <w:shd w:val="clear" w:color="auto" w:fill="auto"/>
          </w:tcPr>
          <w:p w14:paraId="105B0CD0" w14:textId="77777777" w:rsidR="004569A5" w:rsidRPr="004569A5" w:rsidRDefault="004569A5" w:rsidP="00CE6C1C">
            <w:pPr>
              <w:pStyle w:val="a6"/>
              <w:numPr>
                <w:ilvl w:val="0"/>
                <w:numId w:val="130"/>
              </w:numPr>
              <w:spacing w:before="0" w:after="0"/>
              <w:ind w:left="0"/>
              <w:rPr>
                <w:szCs w:val="24"/>
              </w:rPr>
            </w:pPr>
            <w:r w:rsidRPr="004569A5">
              <w:rPr>
                <w:szCs w:val="24"/>
              </w:rPr>
              <w:t>Активный гемолиз (признаки гемолиза сохраняются)</w:t>
            </w:r>
          </w:p>
        </w:tc>
        <w:tc>
          <w:tcPr>
            <w:tcW w:w="3082" w:type="dxa"/>
            <w:shd w:val="clear" w:color="auto" w:fill="auto"/>
          </w:tcPr>
          <w:p w14:paraId="100730ED" w14:textId="77777777" w:rsidR="004569A5" w:rsidRPr="004569A5" w:rsidRDefault="004569A5" w:rsidP="004569A5">
            <w:pPr>
              <w:spacing w:before="0" w:after="0"/>
              <w:rPr>
                <w:szCs w:val="24"/>
              </w:rPr>
            </w:pPr>
            <w:r w:rsidRPr="004569A5">
              <w:rPr>
                <w:szCs w:val="24"/>
              </w:rPr>
              <w:t>Эритроцитсодержащие компоненты донорской крови</w:t>
            </w:r>
          </w:p>
        </w:tc>
        <w:tc>
          <w:tcPr>
            <w:tcW w:w="8270" w:type="dxa"/>
            <w:shd w:val="clear" w:color="auto" w:fill="auto"/>
          </w:tcPr>
          <w:p w14:paraId="7EECB1C3" w14:textId="77777777" w:rsidR="004569A5" w:rsidRPr="004569A5" w:rsidRDefault="004569A5" w:rsidP="004569A5">
            <w:pPr>
              <w:spacing w:before="0" w:after="0"/>
              <w:rPr>
                <w:szCs w:val="24"/>
              </w:rPr>
            </w:pPr>
            <w:r w:rsidRPr="004569A5">
              <w:rPr>
                <w:szCs w:val="24"/>
              </w:rPr>
              <w:t>10 мл 10% кальция глюконата в 250-500 мл 0,9% раствора NaC</w:t>
            </w:r>
            <w:r w:rsidRPr="004569A5">
              <w:rPr>
                <w:szCs w:val="24"/>
                <w:lang w:val="en-US"/>
              </w:rPr>
              <w:t>l</w:t>
            </w:r>
            <w:r w:rsidRPr="004569A5">
              <w:rPr>
                <w:szCs w:val="24"/>
              </w:rPr>
              <w:t xml:space="preserve"> в/в капельно.</w:t>
            </w:r>
          </w:p>
          <w:p w14:paraId="596C727C" w14:textId="77777777" w:rsidR="004569A5" w:rsidRPr="004569A5" w:rsidRDefault="004569A5" w:rsidP="004569A5">
            <w:pPr>
              <w:spacing w:before="0" w:after="0"/>
              <w:rPr>
                <w:szCs w:val="24"/>
              </w:rPr>
            </w:pPr>
            <w:r w:rsidRPr="004569A5">
              <w:rPr>
                <w:szCs w:val="24"/>
              </w:rPr>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4569A5" w:rsidRPr="004569A5" w14:paraId="6F7ECA7A" w14:textId="77777777" w:rsidTr="006D503D">
        <w:tc>
          <w:tcPr>
            <w:tcW w:w="3208" w:type="dxa"/>
            <w:vMerge/>
            <w:shd w:val="clear" w:color="auto" w:fill="auto"/>
          </w:tcPr>
          <w:p w14:paraId="766AF50B" w14:textId="77777777" w:rsidR="004569A5" w:rsidRPr="004569A5" w:rsidRDefault="004569A5" w:rsidP="004569A5">
            <w:pPr>
              <w:spacing w:before="0" w:after="0"/>
              <w:rPr>
                <w:szCs w:val="24"/>
              </w:rPr>
            </w:pPr>
          </w:p>
        </w:tc>
        <w:tc>
          <w:tcPr>
            <w:tcW w:w="3082" w:type="dxa"/>
            <w:shd w:val="clear" w:color="auto" w:fill="auto"/>
          </w:tcPr>
          <w:p w14:paraId="0047ACE6" w14:textId="77777777" w:rsidR="004569A5" w:rsidRPr="004569A5" w:rsidRDefault="004569A5" w:rsidP="004569A5">
            <w:pPr>
              <w:spacing w:before="0" w:after="0"/>
              <w:rPr>
                <w:szCs w:val="24"/>
              </w:rPr>
            </w:pPr>
            <w:r w:rsidRPr="004569A5">
              <w:rPr>
                <w:szCs w:val="24"/>
              </w:rPr>
              <w:t>Концентрат тромбоцитов, свежезамороженная плазма, криопреципитат, криосупернатант</w:t>
            </w:r>
          </w:p>
        </w:tc>
        <w:tc>
          <w:tcPr>
            <w:tcW w:w="8270" w:type="dxa"/>
            <w:shd w:val="clear" w:color="auto" w:fill="auto"/>
          </w:tcPr>
          <w:p w14:paraId="58C09772" w14:textId="77777777" w:rsidR="004569A5" w:rsidRPr="004569A5" w:rsidRDefault="004569A5" w:rsidP="004569A5">
            <w:pPr>
              <w:spacing w:before="0" w:after="0"/>
              <w:rPr>
                <w:szCs w:val="24"/>
              </w:rPr>
            </w:pPr>
            <w:r w:rsidRPr="004569A5">
              <w:rPr>
                <w:szCs w:val="24"/>
              </w:rPr>
              <w:t>10 мл 10% кальция глюконата в 500 мл 0,9% раствора NaC</w:t>
            </w:r>
            <w:r w:rsidRPr="004569A5">
              <w:rPr>
                <w:szCs w:val="24"/>
                <w:lang w:val="en-US"/>
              </w:rPr>
              <w:t>l</w:t>
            </w:r>
            <w:r w:rsidRPr="004569A5">
              <w:rPr>
                <w:szCs w:val="24"/>
              </w:rPr>
              <w:t xml:space="preserve"> в/в капельно</w:t>
            </w:r>
          </w:p>
        </w:tc>
      </w:tr>
      <w:tr w:rsidR="004569A5" w:rsidRPr="004569A5" w14:paraId="742D7BD3" w14:textId="77777777" w:rsidTr="006D503D">
        <w:tc>
          <w:tcPr>
            <w:tcW w:w="14560" w:type="dxa"/>
            <w:gridSpan w:val="3"/>
            <w:shd w:val="clear" w:color="auto" w:fill="auto"/>
          </w:tcPr>
          <w:p w14:paraId="6E2A9F48" w14:textId="77777777" w:rsidR="004569A5" w:rsidRPr="004569A5" w:rsidRDefault="004569A5" w:rsidP="00CE6C1C">
            <w:pPr>
              <w:pStyle w:val="a6"/>
              <w:numPr>
                <w:ilvl w:val="0"/>
                <w:numId w:val="132"/>
              </w:numPr>
              <w:spacing w:before="0" w:after="0"/>
              <w:rPr>
                <w:b/>
                <w:bCs/>
                <w:szCs w:val="24"/>
              </w:rPr>
            </w:pPr>
            <w:r w:rsidRPr="004569A5">
              <w:rPr>
                <w:b/>
                <w:bCs/>
                <w:szCs w:val="24"/>
              </w:rPr>
              <w:t>Посттрансфузионная болезнь «трансплантат против хозяина»</w:t>
            </w:r>
          </w:p>
        </w:tc>
      </w:tr>
      <w:tr w:rsidR="004569A5" w:rsidRPr="004569A5" w14:paraId="2972988F" w14:textId="77777777" w:rsidTr="006D503D">
        <w:tc>
          <w:tcPr>
            <w:tcW w:w="3208" w:type="dxa"/>
            <w:shd w:val="clear" w:color="auto" w:fill="auto"/>
          </w:tcPr>
          <w:p w14:paraId="0FF4326F" w14:textId="77777777" w:rsidR="004569A5" w:rsidRPr="004569A5" w:rsidRDefault="004569A5" w:rsidP="004569A5">
            <w:pPr>
              <w:spacing w:before="0" w:after="0"/>
              <w:rPr>
                <w:szCs w:val="24"/>
              </w:rPr>
            </w:pPr>
            <w:r w:rsidRPr="004569A5">
              <w:rPr>
                <w:szCs w:val="24"/>
              </w:rPr>
              <w:t xml:space="preserve">Посттрансфузионная болезнь «трансплантат </w:t>
            </w:r>
            <w:r w:rsidRPr="004569A5">
              <w:rPr>
                <w:szCs w:val="24"/>
              </w:rPr>
              <w:lastRenderedPageBreak/>
              <w:t>против хозяина»</w:t>
            </w:r>
          </w:p>
        </w:tc>
        <w:tc>
          <w:tcPr>
            <w:tcW w:w="3082" w:type="dxa"/>
            <w:shd w:val="clear" w:color="auto" w:fill="auto"/>
          </w:tcPr>
          <w:p w14:paraId="263F8BA4" w14:textId="77777777" w:rsidR="004569A5" w:rsidRPr="004569A5" w:rsidRDefault="004569A5" w:rsidP="004569A5">
            <w:pPr>
              <w:spacing w:before="0" w:after="0"/>
              <w:rPr>
                <w:szCs w:val="24"/>
              </w:rPr>
            </w:pPr>
            <w:r w:rsidRPr="004569A5">
              <w:rPr>
                <w:szCs w:val="24"/>
              </w:rPr>
              <w:lastRenderedPageBreak/>
              <w:t>Любой компонент донорской крови</w:t>
            </w:r>
          </w:p>
        </w:tc>
        <w:tc>
          <w:tcPr>
            <w:tcW w:w="8270" w:type="dxa"/>
            <w:shd w:val="clear" w:color="auto" w:fill="auto"/>
          </w:tcPr>
          <w:p w14:paraId="6EDCD8B5"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r w:rsidR="004569A5" w:rsidRPr="004569A5" w14:paraId="6FB986E5" w14:textId="77777777" w:rsidTr="006D503D">
        <w:tc>
          <w:tcPr>
            <w:tcW w:w="14560" w:type="dxa"/>
            <w:gridSpan w:val="3"/>
            <w:shd w:val="clear" w:color="auto" w:fill="auto"/>
          </w:tcPr>
          <w:p w14:paraId="2C5362B8" w14:textId="77777777" w:rsidR="004569A5" w:rsidRPr="004569A5" w:rsidRDefault="004569A5" w:rsidP="00CE6C1C">
            <w:pPr>
              <w:pStyle w:val="a6"/>
              <w:numPr>
                <w:ilvl w:val="0"/>
                <w:numId w:val="132"/>
              </w:numPr>
              <w:spacing w:before="0" w:after="0"/>
              <w:rPr>
                <w:b/>
                <w:bCs/>
                <w:szCs w:val="24"/>
              </w:rPr>
            </w:pPr>
            <w:r w:rsidRPr="004569A5">
              <w:rPr>
                <w:b/>
                <w:bCs/>
                <w:szCs w:val="24"/>
              </w:rPr>
              <w:lastRenderedPageBreak/>
              <w:t xml:space="preserve">Посттрансфузионная пурпура: </w:t>
            </w:r>
          </w:p>
          <w:p w14:paraId="15FEEC3C" w14:textId="77777777" w:rsidR="004569A5" w:rsidRPr="004569A5" w:rsidRDefault="004569A5" w:rsidP="004569A5">
            <w:pPr>
              <w:spacing w:before="0" w:after="0"/>
              <w:rPr>
                <w:b/>
                <w:bCs/>
                <w:szCs w:val="24"/>
              </w:rPr>
            </w:pPr>
            <w:r w:rsidRPr="004569A5">
              <w:rPr>
                <w:szCs w:val="24"/>
              </w:rPr>
              <w:t>наличие антилейкоцитарных и (или) специфических антитромбоцитарных антител, рефрактерность к трансфузиям тромбоцитсодержащих сред</w:t>
            </w:r>
          </w:p>
        </w:tc>
      </w:tr>
      <w:tr w:rsidR="004569A5" w:rsidRPr="004569A5" w14:paraId="284D670B" w14:textId="77777777" w:rsidTr="006D503D">
        <w:tc>
          <w:tcPr>
            <w:tcW w:w="3208" w:type="dxa"/>
            <w:vMerge w:val="restart"/>
            <w:shd w:val="clear" w:color="auto" w:fill="auto"/>
          </w:tcPr>
          <w:p w14:paraId="3B78FBDF" w14:textId="77777777" w:rsidR="004569A5" w:rsidRPr="004569A5" w:rsidRDefault="004569A5" w:rsidP="004569A5">
            <w:pPr>
              <w:spacing w:before="0" w:after="0"/>
              <w:rPr>
                <w:szCs w:val="24"/>
              </w:rPr>
            </w:pPr>
            <w:r w:rsidRPr="004569A5">
              <w:rPr>
                <w:szCs w:val="24"/>
              </w:rPr>
              <w:t xml:space="preserve">Посттрансфузионная пурпура </w:t>
            </w:r>
          </w:p>
        </w:tc>
        <w:tc>
          <w:tcPr>
            <w:tcW w:w="3082" w:type="dxa"/>
            <w:shd w:val="clear" w:color="auto" w:fill="auto"/>
          </w:tcPr>
          <w:p w14:paraId="2B637D71" w14:textId="77777777" w:rsidR="004569A5" w:rsidRPr="004569A5" w:rsidRDefault="004569A5" w:rsidP="004569A5">
            <w:pPr>
              <w:spacing w:before="0" w:after="0"/>
              <w:rPr>
                <w:szCs w:val="24"/>
              </w:rPr>
            </w:pPr>
            <w:r w:rsidRPr="004569A5">
              <w:rPr>
                <w:szCs w:val="24"/>
              </w:rPr>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22D03351" w14:textId="77777777" w:rsidR="004569A5" w:rsidRPr="004569A5" w:rsidRDefault="004569A5" w:rsidP="004569A5">
            <w:pPr>
              <w:spacing w:before="0" w:after="0"/>
              <w:rPr>
                <w:szCs w:val="24"/>
              </w:rPr>
            </w:pPr>
            <w:r w:rsidRPr="004569A5">
              <w:rPr>
                <w:szCs w:val="24"/>
              </w:rPr>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4569A5">
              <w:rPr>
                <w:szCs w:val="24"/>
                <w:lang w:val="en-US"/>
              </w:rPr>
              <w:t>l</w:t>
            </w:r>
            <w:r w:rsidRPr="004569A5">
              <w:rPr>
                <w:szCs w:val="24"/>
              </w:rPr>
              <w:t xml:space="preserve"> в/в капельно</w:t>
            </w:r>
          </w:p>
        </w:tc>
      </w:tr>
      <w:tr w:rsidR="004569A5" w:rsidRPr="004569A5" w14:paraId="78AF6A71" w14:textId="77777777" w:rsidTr="006D503D">
        <w:tc>
          <w:tcPr>
            <w:tcW w:w="3208" w:type="dxa"/>
            <w:vMerge/>
            <w:shd w:val="clear" w:color="auto" w:fill="auto"/>
          </w:tcPr>
          <w:p w14:paraId="3C76E8D0" w14:textId="77777777" w:rsidR="004569A5" w:rsidRPr="004569A5" w:rsidRDefault="004569A5" w:rsidP="004569A5">
            <w:pPr>
              <w:spacing w:before="0" w:after="0"/>
              <w:rPr>
                <w:szCs w:val="24"/>
              </w:rPr>
            </w:pPr>
          </w:p>
        </w:tc>
        <w:tc>
          <w:tcPr>
            <w:tcW w:w="3082" w:type="dxa"/>
            <w:shd w:val="clear" w:color="auto" w:fill="auto"/>
          </w:tcPr>
          <w:p w14:paraId="38CE48E8" w14:textId="77777777" w:rsidR="004569A5" w:rsidRPr="004569A5" w:rsidRDefault="004569A5" w:rsidP="004569A5">
            <w:pPr>
              <w:spacing w:before="0" w:after="0"/>
              <w:rPr>
                <w:szCs w:val="24"/>
              </w:rPr>
            </w:pPr>
            <w:r w:rsidRPr="004569A5">
              <w:rPr>
                <w:szCs w:val="24"/>
              </w:rPr>
              <w:t>Концентрат тромбоцитов с невозможностью проведения индивидуального подбора</w:t>
            </w:r>
          </w:p>
        </w:tc>
        <w:tc>
          <w:tcPr>
            <w:tcW w:w="8270" w:type="dxa"/>
            <w:shd w:val="clear" w:color="auto" w:fill="auto"/>
          </w:tcPr>
          <w:p w14:paraId="5CCFC1D9" w14:textId="77777777" w:rsidR="004569A5" w:rsidRPr="004569A5" w:rsidRDefault="004569A5" w:rsidP="004569A5">
            <w:pPr>
              <w:spacing w:before="0" w:after="0"/>
              <w:rPr>
                <w:szCs w:val="24"/>
              </w:rPr>
            </w:pPr>
            <w:r w:rsidRPr="004569A5">
              <w:rPr>
                <w:szCs w:val="24"/>
              </w:rPr>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4569A5">
              <w:rPr>
                <w:szCs w:val="24"/>
                <w:lang w:val="en-US"/>
              </w:rPr>
              <w:t>l</w:t>
            </w:r>
            <w:r w:rsidRPr="004569A5">
              <w:rPr>
                <w:szCs w:val="24"/>
              </w:rPr>
              <w:t xml:space="preserve"> в/в капельно.</w:t>
            </w:r>
          </w:p>
          <w:p w14:paraId="294C8C4F" w14:textId="77777777" w:rsidR="004569A5" w:rsidRPr="004569A5" w:rsidRDefault="004569A5" w:rsidP="004569A5">
            <w:pPr>
              <w:spacing w:before="0" w:after="0"/>
              <w:rPr>
                <w:szCs w:val="24"/>
              </w:rPr>
            </w:pPr>
            <w:r w:rsidRPr="004569A5">
              <w:rPr>
                <w:szCs w:val="24"/>
              </w:rPr>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tc>
      </w:tr>
      <w:tr w:rsidR="004569A5" w:rsidRPr="004569A5" w14:paraId="35DC123B" w14:textId="77777777" w:rsidTr="006D503D">
        <w:tc>
          <w:tcPr>
            <w:tcW w:w="3208" w:type="dxa"/>
            <w:vMerge/>
            <w:shd w:val="clear" w:color="auto" w:fill="auto"/>
          </w:tcPr>
          <w:p w14:paraId="7C9376A5" w14:textId="77777777" w:rsidR="004569A5" w:rsidRPr="004569A5" w:rsidRDefault="004569A5" w:rsidP="004569A5">
            <w:pPr>
              <w:spacing w:before="0" w:after="0"/>
              <w:rPr>
                <w:szCs w:val="24"/>
              </w:rPr>
            </w:pPr>
          </w:p>
        </w:tc>
        <w:tc>
          <w:tcPr>
            <w:tcW w:w="3082" w:type="dxa"/>
            <w:shd w:val="clear" w:color="auto" w:fill="auto"/>
          </w:tcPr>
          <w:p w14:paraId="403B930D" w14:textId="77777777" w:rsidR="004569A5" w:rsidRPr="004569A5" w:rsidRDefault="004569A5" w:rsidP="004569A5">
            <w:pPr>
              <w:spacing w:before="0" w:after="0"/>
              <w:rPr>
                <w:szCs w:val="24"/>
              </w:rPr>
            </w:pPr>
            <w:r w:rsidRPr="004569A5">
              <w:rPr>
                <w:szCs w:val="24"/>
              </w:rPr>
              <w:t>Другие компоненты донорской крови</w:t>
            </w:r>
          </w:p>
        </w:tc>
        <w:tc>
          <w:tcPr>
            <w:tcW w:w="8270" w:type="dxa"/>
            <w:shd w:val="clear" w:color="auto" w:fill="auto"/>
          </w:tcPr>
          <w:p w14:paraId="48851DFB" w14:textId="77777777" w:rsidR="004569A5" w:rsidRPr="004569A5" w:rsidRDefault="004569A5" w:rsidP="004569A5">
            <w:pPr>
              <w:spacing w:before="0" w:after="0"/>
              <w:rPr>
                <w:szCs w:val="24"/>
              </w:rPr>
            </w:pPr>
            <w:r w:rsidRPr="004569A5">
              <w:rPr>
                <w:szCs w:val="24"/>
              </w:rPr>
              <w:t>10 мл 10% кальция глюконата в 100 мл 0,9% раствора NaC</w:t>
            </w:r>
            <w:r w:rsidRPr="004569A5">
              <w:rPr>
                <w:szCs w:val="24"/>
                <w:lang w:val="en-US"/>
              </w:rPr>
              <w:t>l</w:t>
            </w:r>
            <w:r w:rsidRPr="004569A5">
              <w:rPr>
                <w:szCs w:val="24"/>
              </w:rPr>
              <w:t xml:space="preserve"> в/в капельно</w:t>
            </w:r>
          </w:p>
        </w:tc>
      </w:tr>
    </w:tbl>
    <w:p w14:paraId="56B4386D" w14:textId="77777777" w:rsidR="004569A5" w:rsidRPr="004569A5" w:rsidRDefault="004569A5" w:rsidP="004569A5">
      <w:pPr>
        <w:spacing w:before="0" w:after="0"/>
        <w:rPr>
          <w:szCs w:val="24"/>
        </w:rPr>
      </w:pPr>
      <w:r w:rsidRPr="004569A5">
        <w:rPr>
          <w:szCs w:val="24"/>
        </w:rPr>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5AE58304" w14:textId="77777777" w:rsidR="004569A5" w:rsidRPr="004569A5" w:rsidRDefault="004569A5" w:rsidP="00CE6C1C">
      <w:pPr>
        <w:pStyle w:val="a6"/>
        <w:numPr>
          <w:ilvl w:val="0"/>
          <w:numId w:val="131"/>
        </w:numPr>
        <w:spacing w:before="0" w:after="0"/>
        <w:rPr>
          <w:szCs w:val="24"/>
        </w:rPr>
      </w:pPr>
      <w:r w:rsidRPr="004569A5">
        <w:rPr>
          <w:szCs w:val="24"/>
        </w:rPr>
        <w:t>Иммунные:</w:t>
      </w:r>
    </w:p>
    <w:p w14:paraId="31E00CFE" w14:textId="77777777" w:rsidR="004569A5" w:rsidRPr="004569A5" w:rsidRDefault="004569A5" w:rsidP="00CE6C1C">
      <w:pPr>
        <w:pStyle w:val="a6"/>
        <w:numPr>
          <w:ilvl w:val="0"/>
          <w:numId w:val="126"/>
        </w:numPr>
        <w:spacing w:before="0" w:after="0"/>
        <w:rPr>
          <w:szCs w:val="24"/>
        </w:rPr>
      </w:pPr>
      <w:r w:rsidRPr="004569A5">
        <w:rPr>
          <w:szCs w:val="24"/>
        </w:rPr>
        <w:t>Обусловленное трансфузией острое повреждение легких</w:t>
      </w:r>
    </w:p>
    <w:p w14:paraId="7B5F2C42" w14:textId="77777777" w:rsidR="004569A5" w:rsidRPr="004569A5" w:rsidRDefault="004569A5" w:rsidP="00CE6C1C">
      <w:pPr>
        <w:pStyle w:val="a6"/>
        <w:numPr>
          <w:ilvl w:val="0"/>
          <w:numId w:val="126"/>
        </w:numPr>
        <w:spacing w:before="0" w:after="0"/>
        <w:rPr>
          <w:szCs w:val="24"/>
        </w:rPr>
      </w:pPr>
      <w:r w:rsidRPr="004569A5">
        <w:rPr>
          <w:szCs w:val="24"/>
        </w:rPr>
        <w:t>Обусловленная трансфузией одышка</w:t>
      </w:r>
    </w:p>
    <w:p w14:paraId="0D31E4D4" w14:textId="77777777" w:rsidR="004569A5" w:rsidRPr="004569A5" w:rsidRDefault="004569A5" w:rsidP="00CE6C1C">
      <w:pPr>
        <w:pStyle w:val="a6"/>
        <w:numPr>
          <w:ilvl w:val="0"/>
          <w:numId w:val="131"/>
        </w:numPr>
        <w:spacing w:before="0" w:after="0"/>
        <w:rPr>
          <w:szCs w:val="24"/>
        </w:rPr>
      </w:pPr>
      <w:r w:rsidRPr="004569A5">
        <w:rPr>
          <w:szCs w:val="24"/>
        </w:rPr>
        <w:lastRenderedPageBreak/>
        <w:t>Неиммуные:</w:t>
      </w:r>
    </w:p>
    <w:p w14:paraId="4E244E70" w14:textId="77777777" w:rsidR="004569A5" w:rsidRPr="004569A5" w:rsidRDefault="004569A5" w:rsidP="00CE6C1C">
      <w:pPr>
        <w:pStyle w:val="a6"/>
        <w:numPr>
          <w:ilvl w:val="0"/>
          <w:numId w:val="128"/>
        </w:numPr>
        <w:spacing w:before="0" w:after="0"/>
        <w:rPr>
          <w:szCs w:val="24"/>
        </w:rPr>
      </w:pPr>
      <w:r w:rsidRPr="004569A5">
        <w:rPr>
          <w:szCs w:val="24"/>
        </w:rPr>
        <w:t>Обусловленная трансфузией циркуляторная перегрузка</w:t>
      </w:r>
    </w:p>
    <w:p w14:paraId="61E20C15" w14:textId="77777777" w:rsidR="004569A5" w:rsidRPr="004569A5" w:rsidRDefault="004569A5" w:rsidP="00CE6C1C">
      <w:pPr>
        <w:pStyle w:val="a6"/>
        <w:numPr>
          <w:ilvl w:val="0"/>
          <w:numId w:val="128"/>
        </w:numPr>
        <w:spacing w:before="0" w:after="0"/>
        <w:rPr>
          <w:szCs w:val="24"/>
        </w:rPr>
      </w:pPr>
      <w:r w:rsidRPr="004569A5">
        <w:rPr>
          <w:szCs w:val="24"/>
        </w:rPr>
        <w:t>Посттрансфузионная гипертензия</w:t>
      </w:r>
    </w:p>
    <w:p w14:paraId="37F662F6" w14:textId="77777777" w:rsidR="004569A5" w:rsidRPr="004569A5" w:rsidRDefault="004569A5" w:rsidP="00CE6C1C">
      <w:pPr>
        <w:pStyle w:val="a6"/>
        <w:numPr>
          <w:ilvl w:val="0"/>
          <w:numId w:val="128"/>
        </w:numPr>
        <w:spacing w:before="0" w:after="0"/>
        <w:rPr>
          <w:szCs w:val="24"/>
        </w:rPr>
      </w:pPr>
      <w:r w:rsidRPr="004569A5">
        <w:rPr>
          <w:szCs w:val="24"/>
        </w:rPr>
        <w:t>Острый неиммунный гемолиз</w:t>
      </w:r>
    </w:p>
    <w:p w14:paraId="023F4F56" w14:textId="77777777" w:rsidR="004569A5" w:rsidRPr="004569A5" w:rsidRDefault="004569A5" w:rsidP="00CE6C1C">
      <w:pPr>
        <w:pStyle w:val="a6"/>
        <w:numPr>
          <w:ilvl w:val="0"/>
          <w:numId w:val="128"/>
        </w:numPr>
        <w:spacing w:before="0" w:after="0"/>
        <w:rPr>
          <w:szCs w:val="24"/>
        </w:rPr>
      </w:pPr>
      <w:r w:rsidRPr="004569A5">
        <w:rPr>
          <w:szCs w:val="24"/>
        </w:rPr>
        <w:t>Септический шок</w:t>
      </w:r>
    </w:p>
    <w:p w14:paraId="51D35328" w14:textId="77777777" w:rsidR="004569A5" w:rsidRPr="004569A5" w:rsidRDefault="004569A5" w:rsidP="00CE6C1C">
      <w:pPr>
        <w:pStyle w:val="a6"/>
        <w:numPr>
          <w:ilvl w:val="0"/>
          <w:numId w:val="128"/>
        </w:numPr>
        <w:spacing w:before="0" w:after="0"/>
        <w:rPr>
          <w:szCs w:val="24"/>
        </w:rPr>
      </w:pPr>
      <w:r w:rsidRPr="004569A5">
        <w:rPr>
          <w:szCs w:val="24"/>
        </w:rPr>
        <w:t>Хроническая перегрузка железом</w:t>
      </w:r>
    </w:p>
    <w:p w14:paraId="71167B91" w14:textId="57FC9D0C" w:rsidR="004569A5" w:rsidRPr="004569A5" w:rsidRDefault="004569A5" w:rsidP="004569A5">
      <w:pPr>
        <w:spacing w:before="0" w:after="0"/>
        <w:rPr>
          <w:szCs w:val="24"/>
        </w:rPr>
      </w:pPr>
      <w:r w:rsidRPr="004569A5">
        <w:rPr>
          <w:szCs w:val="24"/>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068F5E0B" w14:textId="48DDCAA5" w:rsidR="004569A5" w:rsidRPr="00FD15FE" w:rsidRDefault="00FD15FE" w:rsidP="00FD15FE">
      <w:pPr>
        <w:numPr>
          <w:ilvl w:val="0"/>
          <w:numId w:val="124"/>
        </w:numPr>
        <w:spacing w:before="0" w:after="0"/>
        <w:ind w:left="567" w:hanging="567"/>
        <w:rPr>
          <w:b/>
          <w:szCs w:val="24"/>
          <w:lang w:eastAsia="ru-RU"/>
        </w:rPr>
      </w:pPr>
      <w:r>
        <w:rPr>
          <w:b/>
          <w:szCs w:val="24"/>
          <w:lang w:eastAsia="ru-RU"/>
        </w:rPr>
        <w:t>Список л</w:t>
      </w:r>
      <w:r w:rsidR="004569A5" w:rsidRPr="00FD15FE">
        <w:rPr>
          <w:b/>
          <w:szCs w:val="24"/>
          <w:lang w:eastAsia="ru-RU"/>
        </w:rPr>
        <w:t>итератур</w:t>
      </w:r>
      <w:r>
        <w:rPr>
          <w:b/>
          <w:szCs w:val="24"/>
          <w:lang w:eastAsia="ru-RU"/>
        </w:rPr>
        <w:t>ы</w:t>
      </w:r>
    </w:p>
    <w:p w14:paraId="451782EB" w14:textId="77777777" w:rsidR="004569A5" w:rsidRPr="00CA7AD8" w:rsidRDefault="004569A5" w:rsidP="004569A5">
      <w:pPr>
        <w:pStyle w:val="aff3"/>
        <w:spacing w:after="0" w:line="360" w:lineRule="auto"/>
        <w:jc w:val="both"/>
        <w:rPr>
          <w:i w:val="0"/>
        </w:rPr>
      </w:pPr>
      <w:r w:rsidRPr="004569A5">
        <w:rPr>
          <w:i w:val="0"/>
        </w:rPr>
        <w:t>1. Koch CG, Li L, Sessler DI et al. Duration of red-cell storage and complications after cardiac surgery. N</w:t>
      </w:r>
      <w:r w:rsidRPr="00CA7AD8">
        <w:rPr>
          <w:i w:val="0"/>
        </w:rPr>
        <w:t xml:space="preserve"> </w:t>
      </w:r>
      <w:r w:rsidRPr="004569A5">
        <w:rPr>
          <w:i w:val="0"/>
        </w:rPr>
        <w:t>Engl</w:t>
      </w:r>
      <w:r w:rsidRPr="00CA7AD8">
        <w:rPr>
          <w:i w:val="0"/>
        </w:rPr>
        <w:t xml:space="preserve"> </w:t>
      </w:r>
      <w:r w:rsidRPr="004569A5">
        <w:rPr>
          <w:i w:val="0"/>
        </w:rPr>
        <w:t>J</w:t>
      </w:r>
      <w:r w:rsidRPr="00CA7AD8">
        <w:rPr>
          <w:i w:val="0"/>
        </w:rPr>
        <w:t xml:space="preserve"> </w:t>
      </w:r>
      <w:r w:rsidRPr="004569A5">
        <w:rPr>
          <w:i w:val="0"/>
        </w:rPr>
        <w:t>Med</w:t>
      </w:r>
      <w:r w:rsidRPr="00CA7AD8">
        <w:rPr>
          <w:i w:val="0"/>
        </w:rPr>
        <w:t xml:space="preserve"> 2008; 358:1229—1239.</w:t>
      </w:r>
    </w:p>
    <w:p w14:paraId="320650AE" w14:textId="77777777" w:rsidR="004569A5" w:rsidRPr="004569A5" w:rsidRDefault="004569A5" w:rsidP="004569A5">
      <w:pPr>
        <w:pStyle w:val="aff3"/>
        <w:spacing w:after="0" w:line="360" w:lineRule="auto"/>
        <w:jc w:val="both"/>
        <w:rPr>
          <w:i w:val="0"/>
        </w:rPr>
      </w:pPr>
      <w:r w:rsidRPr="004569A5">
        <w:rPr>
          <w:i w:val="0"/>
          <w:lang w:val="ru-RU"/>
        </w:rPr>
        <w:t>2. Михайлова</w:t>
      </w:r>
      <w:r w:rsidRPr="004569A5">
        <w:rPr>
          <w:i w:val="0"/>
        </w:rPr>
        <w:t> </w:t>
      </w:r>
      <w:r w:rsidRPr="004569A5">
        <w:rPr>
          <w:i w:val="0"/>
          <w:lang w:val="ru-RU"/>
        </w:rPr>
        <w:t>Е.</w:t>
      </w:r>
      <w:r w:rsidRPr="004569A5">
        <w:rPr>
          <w:i w:val="0"/>
        </w:rPr>
        <w:t> </w:t>
      </w:r>
      <w:r w:rsidRPr="004569A5">
        <w:rPr>
          <w:i w:val="0"/>
          <w:lang w:val="ru-RU"/>
        </w:rPr>
        <w:t>А., Клясова</w:t>
      </w:r>
      <w:r w:rsidRPr="004569A5">
        <w:rPr>
          <w:i w:val="0"/>
        </w:rPr>
        <w:t> </w:t>
      </w:r>
      <w:r w:rsidRPr="004569A5">
        <w:rPr>
          <w:i w:val="0"/>
          <w:lang w:val="ru-RU"/>
        </w:rPr>
        <w:t>Г.</w:t>
      </w:r>
      <w:r w:rsidRPr="004569A5">
        <w:rPr>
          <w:i w:val="0"/>
        </w:rPr>
        <w:t> </w:t>
      </w:r>
      <w:r w:rsidRPr="004569A5">
        <w:rPr>
          <w:i w:val="0"/>
          <w:lang w:val="ru-RU"/>
        </w:rPr>
        <w:t>А., Устинова</w:t>
      </w:r>
      <w:r w:rsidRPr="004569A5">
        <w:rPr>
          <w:i w:val="0"/>
        </w:rPr>
        <w:t> </w:t>
      </w:r>
      <w:r w:rsidRPr="004569A5">
        <w:rPr>
          <w:i w:val="0"/>
          <w:lang w:val="ru-RU"/>
        </w:rPr>
        <w:t>Е.</w:t>
      </w:r>
      <w:r w:rsidRPr="004569A5">
        <w:rPr>
          <w:i w:val="0"/>
        </w:rPr>
        <w:t> </w:t>
      </w:r>
      <w:r w:rsidRPr="004569A5">
        <w:rPr>
          <w:i w:val="0"/>
          <w:lang w:val="ru-RU"/>
        </w:rPr>
        <w:t>Н., Савченко</w:t>
      </w:r>
      <w:r w:rsidRPr="004569A5">
        <w:rPr>
          <w:i w:val="0"/>
        </w:rPr>
        <w:t> </w:t>
      </w:r>
      <w:r w:rsidRPr="004569A5">
        <w:rPr>
          <w:i w:val="0"/>
          <w:lang w:val="ru-RU"/>
        </w:rPr>
        <w:t>В.</w:t>
      </w:r>
      <w:r w:rsidRPr="004569A5">
        <w:rPr>
          <w:i w:val="0"/>
        </w:rPr>
        <w:t> </w:t>
      </w:r>
      <w:r w:rsidRPr="004569A5">
        <w:rPr>
          <w:i w:val="0"/>
          <w:lang w:val="ru-RU"/>
        </w:rPr>
        <w:t>Г. Программная терапия апластической анемии. Клинические</w:t>
      </w:r>
      <w:r w:rsidRPr="004569A5">
        <w:rPr>
          <w:i w:val="0"/>
        </w:rPr>
        <w:t xml:space="preserve"> </w:t>
      </w:r>
      <w:r w:rsidRPr="004569A5">
        <w:rPr>
          <w:i w:val="0"/>
          <w:lang w:val="ru-RU"/>
        </w:rPr>
        <w:t>рекомендации</w:t>
      </w:r>
      <w:r w:rsidRPr="004569A5">
        <w:rPr>
          <w:i w:val="0"/>
        </w:rPr>
        <w:t xml:space="preserve">. — </w:t>
      </w:r>
      <w:r w:rsidRPr="004569A5">
        <w:rPr>
          <w:i w:val="0"/>
          <w:lang w:val="ru-RU"/>
        </w:rPr>
        <w:t>М</w:t>
      </w:r>
      <w:r w:rsidRPr="004569A5">
        <w:rPr>
          <w:i w:val="0"/>
        </w:rPr>
        <w:t xml:space="preserve">.: </w:t>
      </w:r>
      <w:r w:rsidRPr="004569A5">
        <w:rPr>
          <w:i w:val="0"/>
          <w:lang w:val="ru-RU"/>
        </w:rPr>
        <w:t>ГУ</w:t>
      </w:r>
      <w:r w:rsidRPr="004569A5">
        <w:rPr>
          <w:i w:val="0"/>
        </w:rPr>
        <w:t xml:space="preserve"> </w:t>
      </w:r>
      <w:r w:rsidRPr="004569A5">
        <w:rPr>
          <w:i w:val="0"/>
          <w:lang w:val="ru-RU"/>
        </w:rPr>
        <w:t>ГНЦ</w:t>
      </w:r>
      <w:r w:rsidRPr="004569A5">
        <w:rPr>
          <w:i w:val="0"/>
        </w:rPr>
        <w:t xml:space="preserve"> </w:t>
      </w:r>
      <w:r w:rsidRPr="004569A5">
        <w:rPr>
          <w:i w:val="0"/>
          <w:lang w:val="ru-RU"/>
        </w:rPr>
        <w:t>РАМН</w:t>
      </w:r>
      <w:r w:rsidRPr="004569A5">
        <w:rPr>
          <w:i w:val="0"/>
        </w:rPr>
        <w:t>, 2008.</w:t>
      </w:r>
    </w:p>
    <w:p w14:paraId="3751FED9" w14:textId="77777777" w:rsidR="004569A5" w:rsidRPr="004569A5" w:rsidRDefault="004569A5" w:rsidP="004569A5">
      <w:pPr>
        <w:pStyle w:val="aff3"/>
        <w:spacing w:after="0" w:line="360" w:lineRule="auto"/>
        <w:jc w:val="both"/>
        <w:rPr>
          <w:i w:val="0"/>
        </w:rPr>
      </w:pPr>
      <w:r w:rsidRPr="004569A5">
        <w:rPr>
          <w:i w:val="0"/>
        </w:rPr>
        <w:t>3. Tinmouth AT, Freedman J. Prophilactic platelet transfusion. Transfus Med Rev 2003; 17:181—193.</w:t>
      </w:r>
    </w:p>
    <w:p w14:paraId="5FAAAA4A" w14:textId="77777777" w:rsidR="004569A5" w:rsidRPr="00CA7AD8" w:rsidRDefault="004569A5" w:rsidP="004569A5">
      <w:pPr>
        <w:pStyle w:val="aff3"/>
        <w:spacing w:after="0" w:line="360" w:lineRule="auto"/>
        <w:jc w:val="both"/>
        <w:rPr>
          <w:i w:val="0"/>
        </w:rPr>
      </w:pPr>
      <w:r w:rsidRPr="004569A5">
        <w:rPr>
          <w:i w:val="0"/>
        </w:rPr>
        <w:t xml:space="preserve">4. </w:t>
      </w:r>
      <w:r w:rsidRPr="004569A5">
        <w:rPr>
          <w:i w:val="0"/>
          <w:lang w:val="de-DE"/>
        </w:rPr>
        <w:t>Kaufman RM</w:t>
      </w:r>
      <w:r w:rsidRPr="004569A5">
        <w:rPr>
          <w:i w:val="0"/>
        </w:rPr>
        <w:t xml:space="preserve">, </w:t>
      </w:r>
      <w:r w:rsidRPr="004569A5">
        <w:rPr>
          <w:i w:val="0"/>
          <w:lang w:val="de-DE"/>
        </w:rPr>
        <w:t>Djulbegovic B</w:t>
      </w:r>
      <w:r w:rsidRPr="004569A5">
        <w:rPr>
          <w:i w:val="0"/>
        </w:rPr>
        <w:t xml:space="preserve">, </w:t>
      </w:r>
      <w:r w:rsidRPr="004569A5">
        <w:rPr>
          <w:i w:val="0"/>
          <w:lang w:val="de-DE"/>
        </w:rPr>
        <w:t>Gernsheimer T</w:t>
      </w:r>
      <w:r w:rsidRPr="004569A5">
        <w:rPr>
          <w:i w:val="0"/>
        </w:rPr>
        <w:t xml:space="preserve"> </w:t>
      </w:r>
      <w:r w:rsidRPr="004569A5">
        <w:rPr>
          <w:i w:val="0"/>
          <w:lang w:val="de-DE"/>
        </w:rPr>
        <w:t>et al</w:t>
      </w:r>
      <w:r w:rsidRPr="004569A5">
        <w:rPr>
          <w:i w:val="0"/>
        </w:rPr>
        <w:t>. Platelet Transfusion: A Clinical Practice Guideline From the AABB. Clinical</w:t>
      </w:r>
      <w:r w:rsidRPr="00CA7AD8">
        <w:rPr>
          <w:i w:val="0"/>
        </w:rPr>
        <w:t xml:space="preserve"> </w:t>
      </w:r>
      <w:r w:rsidRPr="004569A5">
        <w:rPr>
          <w:i w:val="0"/>
        </w:rPr>
        <w:t>Guideline</w:t>
      </w:r>
      <w:r w:rsidRPr="00CA7AD8">
        <w:rPr>
          <w:i w:val="0"/>
        </w:rPr>
        <w:t xml:space="preserve"> 2015;162:205—213.</w:t>
      </w:r>
    </w:p>
    <w:p w14:paraId="3153C275" w14:textId="77777777" w:rsidR="004569A5" w:rsidRPr="004569A5" w:rsidRDefault="004569A5" w:rsidP="004569A5">
      <w:pPr>
        <w:pStyle w:val="aff3"/>
        <w:spacing w:after="0" w:line="360" w:lineRule="auto"/>
        <w:jc w:val="both"/>
        <w:rPr>
          <w:i w:val="0"/>
          <w:lang w:val="ru-RU"/>
        </w:rPr>
      </w:pPr>
      <w:r w:rsidRPr="004569A5">
        <w:rPr>
          <w:i w:val="0"/>
          <w:lang w:val="ru-RU"/>
        </w:rPr>
        <w:t>5. Шулутко Е. М., Судейкина Н. Н., Городецкий В. М. Рекомендации по обеспечению венозного доступа</w:t>
      </w:r>
      <w:r w:rsidRPr="004569A5">
        <w:rPr>
          <w:i w:val="0"/>
        </w:rPr>
        <w:t> </w:t>
      </w:r>
      <w:r w:rsidRPr="004569A5">
        <w:rPr>
          <w:i w:val="0"/>
          <w:lang w:val="ru-RU"/>
        </w:rPr>
        <w:t>//. В кн.: Программное лечение заболеваний системы крови.</w:t>
      </w:r>
      <w:r w:rsidRPr="004569A5">
        <w:rPr>
          <w:i w:val="0"/>
        </w:rPr>
        <w:t> </w:t>
      </w:r>
      <w:r w:rsidRPr="004569A5">
        <w:rPr>
          <w:i w:val="0"/>
          <w:lang w:val="ru-RU"/>
        </w:rPr>
        <w:t>— М.: Практика, 2012; т.</w:t>
      </w:r>
      <w:r w:rsidRPr="004569A5">
        <w:rPr>
          <w:i w:val="0"/>
        </w:rPr>
        <w:t> </w:t>
      </w:r>
      <w:r w:rsidRPr="004569A5">
        <w:rPr>
          <w:i w:val="0"/>
          <w:lang w:val="ru-RU"/>
        </w:rPr>
        <w:t>2, с. 903—946.</w:t>
      </w:r>
    </w:p>
    <w:p w14:paraId="7557D9B8" w14:textId="77777777" w:rsidR="004569A5" w:rsidRPr="004569A5" w:rsidRDefault="004569A5" w:rsidP="004569A5">
      <w:pPr>
        <w:pStyle w:val="aff3"/>
        <w:spacing w:after="0" w:line="360" w:lineRule="auto"/>
        <w:jc w:val="both"/>
        <w:rPr>
          <w:i w:val="0"/>
          <w:lang w:val="ru-RU"/>
        </w:rPr>
      </w:pPr>
      <w:r w:rsidRPr="004569A5">
        <w:rPr>
          <w:i w:val="0"/>
          <w:lang w:val="ru-RU"/>
        </w:rPr>
        <w:t>6. Паровичникова</w:t>
      </w:r>
      <w:r w:rsidRPr="004569A5">
        <w:rPr>
          <w:i w:val="0"/>
        </w:rPr>
        <w:t> </w:t>
      </w:r>
      <w:r w:rsidRPr="004569A5">
        <w:rPr>
          <w:i w:val="0"/>
          <w:lang w:val="ru-RU"/>
        </w:rPr>
        <w:t xml:space="preserve">Е. Н., Соколов А. Н. Протокол лечения острого промиелоцитарного лейкоза </w:t>
      </w:r>
      <w:r w:rsidRPr="004569A5">
        <w:rPr>
          <w:i w:val="0"/>
        </w:rPr>
        <w:t>AIDA</w:t>
      </w:r>
      <w:r w:rsidRPr="004569A5">
        <w:rPr>
          <w:i w:val="0"/>
          <w:lang w:val="ru-RU"/>
        </w:rPr>
        <w:t> //. В кн.: Программное лечение заболеваний системы крови.</w:t>
      </w:r>
      <w:r w:rsidRPr="004569A5">
        <w:rPr>
          <w:i w:val="0"/>
        </w:rPr>
        <w:t> </w:t>
      </w:r>
      <w:r w:rsidRPr="004569A5">
        <w:rPr>
          <w:i w:val="0"/>
          <w:lang w:val="ru-RU"/>
        </w:rPr>
        <w:t>— М.: Практика, 2012; т.</w:t>
      </w:r>
      <w:r w:rsidRPr="004569A5">
        <w:rPr>
          <w:i w:val="0"/>
        </w:rPr>
        <w:t> </w:t>
      </w:r>
      <w:r w:rsidRPr="004569A5">
        <w:rPr>
          <w:i w:val="0"/>
          <w:lang w:val="ru-RU"/>
        </w:rPr>
        <w:t>2, с. 267—285.</w:t>
      </w:r>
    </w:p>
    <w:p w14:paraId="4648522B" w14:textId="77777777" w:rsidR="004569A5" w:rsidRPr="004569A5" w:rsidRDefault="004569A5" w:rsidP="004569A5">
      <w:pPr>
        <w:pStyle w:val="aff3"/>
        <w:spacing w:after="0" w:line="360" w:lineRule="auto"/>
        <w:jc w:val="both"/>
        <w:rPr>
          <w:i w:val="0"/>
          <w:lang w:val="ru-RU"/>
        </w:rPr>
      </w:pPr>
      <w:r w:rsidRPr="004569A5">
        <w:rPr>
          <w:i w:val="0"/>
          <w:lang w:val="ru-RU"/>
        </w:rPr>
        <w:t>7. Приказ МЗ РФ от 2 апреля 2013 г. № 183н «Об утверждении правил клинического использования донорской крови и (или) ее компонентов».</w:t>
      </w:r>
    </w:p>
    <w:p w14:paraId="5F850BDE" w14:textId="77777777" w:rsidR="004569A5" w:rsidRPr="004569A5" w:rsidRDefault="004569A5" w:rsidP="004569A5">
      <w:pPr>
        <w:pStyle w:val="aff3"/>
        <w:spacing w:after="0" w:line="360" w:lineRule="auto"/>
        <w:jc w:val="both"/>
        <w:rPr>
          <w:i w:val="0"/>
          <w:lang w:val="ru-RU"/>
        </w:rPr>
      </w:pPr>
      <w:r w:rsidRPr="004569A5">
        <w:rPr>
          <w:i w:val="0"/>
          <w:lang w:val="ru-RU"/>
        </w:rPr>
        <w:t>8. Буланов А. Ю., Городецкий В. М., Шулутко Е. М. Протокол терапии острой кровопотери: основные положения. Вестник интенсивной терапии 2004; 5:193—195.</w:t>
      </w:r>
    </w:p>
    <w:p w14:paraId="0E253219" w14:textId="77777777" w:rsidR="004569A5" w:rsidRPr="004569A5" w:rsidRDefault="004569A5" w:rsidP="004569A5">
      <w:pPr>
        <w:pStyle w:val="aff3"/>
        <w:spacing w:after="0" w:line="360" w:lineRule="auto"/>
        <w:jc w:val="both"/>
        <w:rPr>
          <w:i w:val="0"/>
        </w:rPr>
      </w:pPr>
      <w:r w:rsidRPr="00CA7AD8">
        <w:rPr>
          <w:i w:val="0"/>
        </w:rPr>
        <w:t xml:space="preserve">9. </w:t>
      </w:r>
      <w:r w:rsidRPr="004569A5">
        <w:rPr>
          <w:i w:val="0"/>
        </w:rPr>
        <w:t>Torunn AO</w:t>
      </w:r>
      <w:r w:rsidRPr="00CA7AD8">
        <w:rPr>
          <w:i w:val="0"/>
        </w:rPr>
        <w:t xml:space="preserve">, </w:t>
      </w:r>
      <w:r w:rsidRPr="004569A5">
        <w:rPr>
          <w:i w:val="0"/>
        </w:rPr>
        <w:t>Bruserud Q</w:t>
      </w:r>
      <w:r w:rsidRPr="00CA7AD8">
        <w:rPr>
          <w:i w:val="0"/>
        </w:rPr>
        <w:t>,</w:t>
      </w:r>
      <w:r w:rsidRPr="004569A5">
        <w:rPr>
          <w:i w:val="0"/>
        </w:rPr>
        <w:t>Wenzel</w:t>
      </w:r>
      <w:r w:rsidRPr="00CA7AD8">
        <w:rPr>
          <w:i w:val="0"/>
        </w:rPr>
        <w:t>-</w:t>
      </w:r>
      <w:r w:rsidRPr="004569A5">
        <w:rPr>
          <w:i w:val="0"/>
        </w:rPr>
        <w:t>Larsen T</w:t>
      </w:r>
      <w:r w:rsidRPr="00CA7AD8">
        <w:rPr>
          <w:i w:val="0"/>
        </w:rPr>
        <w:t xml:space="preserve"> </w:t>
      </w:r>
      <w:r w:rsidRPr="004569A5">
        <w:rPr>
          <w:i w:val="0"/>
        </w:rPr>
        <w:t>et al</w:t>
      </w:r>
      <w:r w:rsidRPr="00CA7AD8">
        <w:rPr>
          <w:i w:val="0"/>
        </w:rPr>
        <w:t xml:space="preserve">. </w:t>
      </w:r>
      <w:r w:rsidRPr="004569A5">
        <w:rPr>
          <w:i w:val="0"/>
        </w:rPr>
        <w:t>Therapeutic efficacy of platelet transfusion in patients with acute leukemia: an evaluation of methods. Transfusion 2010; 50:766—775.</w:t>
      </w:r>
    </w:p>
    <w:p w14:paraId="43FF9284" w14:textId="77777777" w:rsidR="004569A5" w:rsidRPr="004569A5" w:rsidRDefault="004569A5" w:rsidP="004569A5">
      <w:pPr>
        <w:pStyle w:val="aff3"/>
        <w:spacing w:after="0" w:line="360" w:lineRule="auto"/>
        <w:jc w:val="both"/>
        <w:rPr>
          <w:i w:val="0"/>
        </w:rPr>
      </w:pPr>
      <w:r w:rsidRPr="004569A5">
        <w:rPr>
          <w:i w:val="0"/>
        </w:rPr>
        <w:lastRenderedPageBreak/>
        <w:t>10. Stanworth SJ, Estcourt LJ, Powter G. A no-prophilaxis platelet-transfusion strategy for hematologic cancers. N Engl J Med 2013; 368:1771—1780.</w:t>
      </w:r>
    </w:p>
    <w:p w14:paraId="3EA4BCF3" w14:textId="77777777" w:rsidR="004569A5" w:rsidRPr="004569A5" w:rsidRDefault="004569A5" w:rsidP="004569A5">
      <w:pPr>
        <w:pStyle w:val="aff3"/>
        <w:spacing w:after="0" w:line="360" w:lineRule="auto"/>
        <w:jc w:val="both"/>
        <w:rPr>
          <w:i w:val="0"/>
        </w:rPr>
      </w:pPr>
      <w:r w:rsidRPr="004569A5">
        <w:rPr>
          <w:i w:val="0"/>
        </w:rPr>
        <w:t>11. Estcourt L, Stanworth S, Doree C et al. Prophylactic platelet transfusion for prevention of bleeding in patients with haematological disorders after chemotherapy and stem cell transplantation. Cochrane Database Syst Rev 2012; 5:CD004269.</w:t>
      </w:r>
    </w:p>
    <w:p w14:paraId="50F19ECD" w14:textId="77777777" w:rsidR="004569A5" w:rsidRPr="004569A5" w:rsidRDefault="004569A5" w:rsidP="004569A5">
      <w:pPr>
        <w:pStyle w:val="aff3"/>
        <w:spacing w:after="0" w:line="360" w:lineRule="auto"/>
        <w:jc w:val="both"/>
        <w:rPr>
          <w:i w:val="0"/>
        </w:rPr>
      </w:pPr>
      <w:r w:rsidRPr="004569A5">
        <w:rPr>
          <w:i w:val="0"/>
        </w:rPr>
        <w:t>12. Stanworth SJ, Hyde C, Brunskill S et al. Platelet transfusion prophylaxis for patients with haematological malignancies: where to now? Br J Haematol 2005; 131:588—595.</w:t>
      </w:r>
    </w:p>
    <w:p w14:paraId="60660739" w14:textId="77777777" w:rsidR="004569A5" w:rsidRPr="004569A5" w:rsidRDefault="004569A5" w:rsidP="004569A5">
      <w:pPr>
        <w:pStyle w:val="aff3"/>
        <w:spacing w:after="0" w:line="360" w:lineRule="auto"/>
        <w:jc w:val="both"/>
        <w:rPr>
          <w:i w:val="0"/>
        </w:rPr>
      </w:pPr>
      <w:r w:rsidRPr="004569A5">
        <w:rPr>
          <w:i w:val="0"/>
        </w:rPr>
        <w:t>13. Strauss RG. Low-dose prophylactic platelet transfusions: time for further study, but too early for routine clinical practice. Transfusion 2004; 44:1680—1682.</w:t>
      </w:r>
    </w:p>
    <w:p w14:paraId="452FED00" w14:textId="77777777" w:rsidR="004569A5" w:rsidRPr="004569A5" w:rsidRDefault="004569A5" w:rsidP="004569A5">
      <w:pPr>
        <w:pStyle w:val="aff3"/>
        <w:spacing w:after="0" w:line="360" w:lineRule="auto"/>
        <w:jc w:val="both"/>
        <w:rPr>
          <w:i w:val="0"/>
        </w:rPr>
      </w:pPr>
      <w:r w:rsidRPr="004569A5">
        <w:rPr>
          <w:i w:val="0"/>
        </w:rPr>
        <w:t>14. Consensus conference. Platelet transfusion therapy. JAMA 1987; 257:1777—1780.</w:t>
      </w:r>
    </w:p>
    <w:p w14:paraId="5AA3E3ED" w14:textId="77777777" w:rsidR="004569A5" w:rsidRPr="004569A5" w:rsidRDefault="004569A5" w:rsidP="004569A5">
      <w:pPr>
        <w:pStyle w:val="aff3"/>
        <w:spacing w:after="0" w:line="360" w:lineRule="auto"/>
        <w:jc w:val="both"/>
        <w:rPr>
          <w:i w:val="0"/>
        </w:rPr>
      </w:pPr>
      <w:r w:rsidRPr="004569A5">
        <w:rPr>
          <w:i w:val="0"/>
        </w:rPr>
        <w:t>15. British Committee for Standards in Haematology, Blood Transfusion Task Force. Guidelines for the use of platelet transfusions. Br J Haematol 2003; 122:10—23.</w:t>
      </w:r>
    </w:p>
    <w:p w14:paraId="5C6BED83" w14:textId="77777777" w:rsidR="004569A5" w:rsidRPr="004569A5" w:rsidRDefault="004569A5" w:rsidP="004569A5">
      <w:pPr>
        <w:pStyle w:val="aff3"/>
        <w:spacing w:after="0" w:line="360" w:lineRule="auto"/>
        <w:jc w:val="both"/>
        <w:rPr>
          <w:i w:val="0"/>
        </w:rPr>
      </w:pPr>
      <w:r w:rsidRPr="004569A5">
        <w:rPr>
          <w:i w:val="0"/>
        </w:rPr>
        <w:t>16. Heddle NM, Cook RJ, Sigouin C et al. A descriptive analysis of international transfusion practice and bleeding outcomes in patients with acute leukemia. Transfusion 2006; 46:903—911.</w:t>
      </w:r>
    </w:p>
    <w:p w14:paraId="3383A271" w14:textId="77777777" w:rsidR="004569A5" w:rsidRPr="004569A5" w:rsidRDefault="004569A5" w:rsidP="004569A5">
      <w:pPr>
        <w:pStyle w:val="aff3"/>
        <w:spacing w:after="0" w:line="360" w:lineRule="auto"/>
        <w:jc w:val="both"/>
        <w:rPr>
          <w:i w:val="0"/>
        </w:rPr>
      </w:pPr>
      <w:r w:rsidRPr="004569A5">
        <w:rPr>
          <w:i w:val="0"/>
        </w:rPr>
        <w:t>17. McFarland JG. Platelet and granulocyte antigens and antibodies // In: Technical manual. — Bethesda: American Association of Blood Banks, 2008; p. 525—540.</w:t>
      </w:r>
    </w:p>
    <w:p w14:paraId="5BFB9973" w14:textId="77777777" w:rsidR="004569A5" w:rsidRPr="004569A5" w:rsidRDefault="004569A5" w:rsidP="004569A5">
      <w:pPr>
        <w:pStyle w:val="aff3"/>
        <w:spacing w:after="0" w:line="360" w:lineRule="auto"/>
        <w:jc w:val="both"/>
        <w:rPr>
          <w:i w:val="0"/>
          <w:lang w:val="ru-RU"/>
        </w:rPr>
      </w:pPr>
      <w:r w:rsidRPr="004569A5">
        <w:rPr>
          <w:i w:val="0"/>
          <w:lang w:val="ru-RU"/>
        </w:rPr>
        <w:t>18. Баркаган З. С. Геморрагические заболевания и синдромы. — М.: Медицина, 1988.</w:t>
      </w:r>
    </w:p>
    <w:p w14:paraId="5E3AA6CB" w14:textId="77777777" w:rsidR="004569A5" w:rsidRPr="00FD15FE" w:rsidRDefault="004569A5" w:rsidP="004569A5">
      <w:pPr>
        <w:pStyle w:val="aff3"/>
        <w:spacing w:after="0" w:line="360" w:lineRule="auto"/>
        <w:jc w:val="both"/>
        <w:rPr>
          <w:i w:val="0"/>
        </w:rPr>
      </w:pPr>
      <w:r w:rsidRPr="004569A5">
        <w:rPr>
          <w:i w:val="0"/>
          <w:lang w:val="fr-FR"/>
        </w:rPr>
        <w:t xml:space="preserve">19. Nascimento B, Rizoli S, Rubenfeld G et al. </w:t>
      </w:r>
      <w:r w:rsidRPr="004569A5">
        <w:rPr>
          <w:i w:val="0"/>
        </w:rPr>
        <w:t>Cryoprecipitate transfusion: assessing appropriateness and dosing in trauma. Transfus</w:t>
      </w:r>
      <w:r w:rsidRPr="00FD15FE">
        <w:rPr>
          <w:i w:val="0"/>
        </w:rPr>
        <w:t xml:space="preserve"> </w:t>
      </w:r>
      <w:r w:rsidRPr="004569A5">
        <w:rPr>
          <w:i w:val="0"/>
        </w:rPr>
        <w:t>Med</w:t>
      </w:r>
      <w:r w:rsidRPr="00FD15FE">
        <w:rPr>
          <w:i w:val="0"/>
        </w:rPr>
        <w:t xml:space="preserve"> 2011; 21:394—401.</w:t>
      </w:r>
    </w:p>
    <w:p w14:paraId="0BB61082" w14:textId="22FBA303" w:rsidR="004569A5" w:rsidRPr="004569A5" w:rsidRDefault="004569A5" w:rsidP="004569A5">
      <w:pPr>
        <w:pStyle w:val="aff3"/>
        <w:spacing w:after="0" w:line="360" w:lineRule="auto"/>
        <w:jc w:val="both"/>
        <w:rPr>
          <w:i w:val="0"/>
          <w:lang w:val="ru-RU"/>
        </w:rPr>
      </w:pPr>
      <w:r w:rsidRPr="006D503D">
        <w:rPr>
          <w:i w:val="0"/>
        </w:rPr>
        <w:t xml:space="preserve">20. </w:t>
      </w:r>
      <w:r w:rsidRPr="004569A5">
        <w:rPr>
          <w:i w:val="0"/>
        </w:rPr>
        <w:t xml:space="preserve"> Heddle NM, Blajchman MA, Meyer RM et al. A randomized controlled trial comparing the frequency of acute reactions to plasma-removed platelets and prestorage WBC-reduced platelets. Transfusion</w:t>
      </w:r>
      <w:r w:rsidRPr="004569A5">
        <w:rPr>
          <w:i w:val="0"/>
          <w:lang w:val="ru-RU"/>
        </w:rPr>
        <w:t xml:space="preserve"> 2002; 42:556—566.</w:t>
      </w:r>
    </w:p>
    <w:p w14:paraId="62A40658" w14:textId="43A479BA" w:rsidR="004569A5" w:rsidRPr="004569A5" w:rsidRDefault="004569A5" w:rsidP="004569A5">
      <w:pPr>
        <w:widowControl w:val="0"/>
        <w:autoSpaceDE w:val="0"/>
        <w:autoSpaceDN w:val="0"/>
        <w:adjustRightInd w:val="0"/>
        <w:spacing w:before="0" w:after="0"/>
        <w:rPr>
          <w:noProof/>
          <w:szCs w:val="24"/>
        </w:rPr>
      </w:pPr>
      <w:r w:rsidRPr="004569A5">
        <w:rPr>
          <w:noProof/>
          <w:szCs w:val="24"/>
        </w:rPr>
        <w:t>2</w:t>
      </w:r>
      <w:r w:rsidR="006D503D">
        <w:rPr>
          <w:noProof/>
          <w:szCs w:val="24"/>
        </w:rPr>
        <w:t>1</w:t>
      </w:r>
      <w:r w:rsidRPr="004569A5">
        <w:rPr>
          <w:noProof/>
          <w:szCs w:val="24"/>
        </w:rPr>
        <w:t xml:space="preserve">. Клиническое использование эритроцитсодержащих компнентов донорской крови. Гематология и трансфузиология. 2018; </w:t>
      </w:r>
    </w:p>
    <w:p w14:paraId="6BBD84B7" w14:textId="17DEC052" w:rsidR="006D503D" w:rsidRDefault="006D503D">
      <w:pPr>
        <w:spacing w:before="0" w:after="0" w:line="240" w:lineRule="auto"/>
        <w:jc w:val="left"/>
      </w:pPr>
      <w:r>
        <w:br w:type="page"/>
      </w:r>
    </w:p>
    <w:p w14:paraId="6CBA1D5E" w14:textId="754BBD91" w:rsidR="006D503D" w:rsidRPr="006D503D" w:rsidRDefault="006D503D" w:rsidP="006D503D">
      <w:pPr>
        <w:pStyle w:val="1"/>
      </w:pPr>
      <w:bookmarkStart w:id="87" w:name="_Toc53140932"/>
      <w:r w:rsidRPr="003E0025">
        <w:lastRenderedPageBreak/>
        <w:t>Приложение Г</w:t>
      </w:r>
      <w:r>
        <w:t xml:space="preserve">12. </w:t>
      </w:r>
      <w:r w:rsidRPr="00266EEA">
        <w:t>«</w:t>
      </w:r>
      <w:r w:rsidRPr="00761653">
        <w:t xml:space="preserve">Диагностика и лечение </w:t>
      </w:r>
      <w:r>
        <w:t xml:space="preserve">бактериальных </w:t>
      </w:r>
      <w:r w:rsidRPr="00761653">
        <w:t>инфекционных осложнений</w:t>
      </w:r>
      <w:r>
        <w:t>»</w:t>
      </w:r>
      <w:bookmarkEnd w:id="87"/>
    </w:p>
    <w:p w14:paraId="3310AA11" w14:textId="77777777" w:rsidR="006D503D" w:rsidRPr="00334A8A" w:rsidRDefault="006D503D" w:rsidP="006D503D">
      <w:pPr>
        <w:ind w:right="49" w:firstLine="708"/>
        <w:contextualSpacing/>
        <w:rPr>
          <w:b/>
        </w:rPr>
      </w:pPr>
      <w:r w:rsidRPr="00334A8A">
        <w:rPr>
          <w:b/>
        </w:rPr>
        <w:t>Список сокращений</w:t>
      </w:r>
    </w:p>
    <w:p w14:paraId="21591CB4" w14:textId="77777777" w:rsidR="006D503D" w:rsidRPr="00761653" w:rsidRDefault="006D503D" w:rsidP="006D503D">
      <w:r w:rsidRPr="00761653">
        <w:t>БАЛ – бронхоальвеолярный лаваж</w:t>
      </w:r>
    </w:p>
    <w:p w14:paraId="72AEE6A7" w14:textId="77777777" w:rsidR="006D503D" w:rsidRPr="00761653" w:rsidRDefault="006D503D" w:rsidP="006D503D">
      <w:r w:rsidRPr="00761653">
        <w:t>БЛРС – β-лактамазы расширенного спектра</w:t>
      </w:r>
    </w:p>
    <w:p w14:paraId="3AD37686" w14:textId="77777777" w:rsidR="006D503D" w:rsidRPr="00761653" w:rsidRDefault="006D503D" w:rsidP="006D503D">
      <w:r w:rsidRPr="00761653">
        <w:t>ДНК – дезоксирибонуклеиновая кислота</w:t>
      </w:r>
    </w:p>
    <w:p w14:paraId="5D76D50F" w14:textId="77777777" w:rsidR="006D503D" w:rsidRPr="00761653" w:rsidRDefault="006D503D" w:rsidP="006D503D">
      <w:r w:rsidRPr="00761653">
        <w:t>КОЕ – колониеобразующая единица</w:t>
      </w:r>
    </w:p>
    <w:p w14:paraId="32D88D3F" w14:textId="77777777" w:rsidR="006D503D" w:rsidRPr="00761653" w:rsidRDefault="006D503D" w:rsidP="006D503D">
      <w:r w:rsidRPr="00761653">
        <w:t>КТ</w:t>
      </w:r>
      <w:r>
        <w:t xml:space="preserve"> / СКТ</w:t>
      </w:r>
      <w:r w:rsidRPr="00761653">
        <w:t xml:space="preserve"> –</w:t>
      </w:r>
      <w:r>
        <w:t xml:space="preserve"> </w:t>
      </w:r>
      <w:r w:rsidRPr="00761653">
        <w:t xml:space="preserve">компьютерная томография </w:t>
      </w:r>
      <w:r>
        <w:t xml:space="preserve">/ спиральная </w:t>
      </w:r>
      <w:r w:rsidRPr="00761653">
        <w:t>компьютерная томография</w:t>
      </w:r>
    </w:p>
    <w:p w14:paraId="38AF79D6" w14:textId="77777777" w:rsidR="006D503D" w:rsidRDefault="006D503D" w:rsidP="006D503D">
      <w:r w:rsidRPr="00761653">
        <w:t>МЕ – международная единица</w:t>
      </w:r>
    </w:p>
    <w:p w14:paraId="3EE1D950" w14:textId="77777777" w:rsidR="006D503D" w:rsidRPr="00761653" w:rsidRDefault="006D503D" w:rsidP="006D503D">
      <w:r w:rsidRPr="00761653">
        <w:rPr>
          <w:bCs/>
          <w:iCs/>
        </w:rPr>
        <w:t>МПК – минимальная подавляющая концентрация</w:t>
      </w:r>
    </w:p>
    <w:p w14:paraId="795AB258" w14:textId="77777777" w:rsidR="006D503D" w:rsidRPr="00761653" w:rsidRDefault="006D503D" w:rsidP="006D503D">
      <w:r w:rsidRPr="00761653">
        <w:t>МРТ – магнитно-резонансная томография</w:t>
      </w:r>
    </w:p>
    <w:p w14:paraId="2778C378" w14:textId="77777777" w:rsidR="006D503D" w:rsidRPr="00761653" w:rsidRDefault="006D503D" w:rsidP="006D503D">
      <w:r w:rsidRPr="00761653">
        <w:t>ПЦР – полимеразная цепная реакция</w:t>
      </w:r>
    </w:p>
    <w:p w14:paraId="5EEFA2D7" w14:textId="77777777" w:rsidR="006D503D" w:rsidRPr="00761653" w:rsidRDefault="006D503D" w:rsidP="006D503D">
      <w:r w:rsidRPr="00761653">
        <w:t>СМЖ – спинномозговая жидкость</w:t>
      </w:r>
    </w:p>
    <w:p w14:paraId="2A47008D" w14:textId="77777777" w:rsidR="006D503D" w:rsidRPr="00761653" w:rsidRDefault="006D503D" w:rsidP="006D503D">
      <w:r w:rsidRPr="00761653">
        <w:t>ТГСК – трансплантация гемопоэтических стволовых клеток</w:t>
      </w:r>
    </w:p>
    <w:p w14:paraId="00ECF107" w14:textId="77777777" w:rsidR="006D503D" w:rsidRPr="00761653" w:rsidRDefault="006D503D" w:rsidP="006D503D">
      <w:r w:rsidRPr="00761653">
        <w:t>УЗИ –</w:t>
      </w:r>
      <w:r>
        <w:t xml:space="preserve"> </w:t>
      </w:r>
      <w:r w:rsidRPr="00761653">
        <w:t>ультразвуковое исследование</w:t>
      </w:r>
    </w:p>
    <w:p w14:paraId="1CE737D1" w14:textId="77777777" w:rsidR="006D503D" w:rsidRPr="00761653" w:rsidRDefault="006D503D" w:rsidP="006D503D">
      <w:r w:rsidRPr="00761653">
        <w:t>ЭхоКГ – эхокардиография</w:t>
      </w:r>
    </w:p>
    <w:p w14:paraId="6D550F16" w14:textId="77777777" w:rsidR="006D503D" w:rsidRPr="00761653" w:rsidRDefault="006D503D" w:rsidP="006D503D">
      <w:r w:rsidRPr="00761653">
        <w:t>ЦВК – центральный венозный катетер</w:t>
      </w:r>
    </w:p>
    <w:p w14:paraId="7330B33E" w14:textId="77777777" w:rsidR="006D503D" w:rsidRPr="00761653" w:rsidRDefault="006D503D" w:rsidP="006D503D">
      <w:r w:rsidRPr="00761653">
        <w:t>ЦНС – центральная нервная система</w:t>
      </w:r>
    </w:p>
    <w:p w14:paraId="2E593781" w14:textId="77777777" w:rsidR="006D503D" w:rsidRPr="00761653" w:rsidRDefault="006D503D" w:rsidP="006D503D">
      <w:pPr>
        <w:rPr>
          <w:i/>
        </w:rPr>
      </w:pPr>
      <w:r w:rsidRPr="00761653">
        <w:rPr>
          <w:i/>
        </w:rPr>
        <w:t>A. baumannii</w:t>
      </w:r>
      <w:r w:rsidRPr="00761653">
        <w:t xml:space="preserve"> – </w:t>
      </w:r>
      <w:r w:rsidRPr="00761653">
        <w:rPr>
          <w:i/>
        </w:rPr>
        <w:t>Acinetobacter baumannii</w:t>
      </w:r>
    </w:p>
    <w:p w14:paraId="2FB30B95" w14:textId="77777777" w:rsidR="006D503D" w:rsidRPr="006D503D" w:rsidRDefault="006D503D" w:rsidP="006D503D">
      <w:pPr>
        <w:rPr>
          <w:i/>
          <w:lang w:val="en-US"/>
        </w:rPr>
      </w:pPr>
      <w:r w:rsidRPr="006D503D">
        <w:rPr>
          <w:i/>
          <w:lang w:val="en-US"/>
        </w:rPr>
        <w:t>C. albicans – Candida albicans</w:t>
      </w:r>
    </w:p>
    <w:p w14:paraId="02D0240E" w14:textId="77777777" w:rsidR="006D503D" w:rsidRPr="006D503D" w:rsidRDefault="006D503D" w:rsidP="006D503D">
      <w:pPr>
        <w:rPr>
          <w:i/>
          <w:lang w:val="en-US"/>
        </w:rPr>
      </w:pPr>
      <w:r w:rsidRPr="006D503D">
        <w:rPr>
          <w:i/>
          <w:lang w:val="en-US"/>
        </w:rPr>
        <w:t>C. neumonia – Chlamydophila neumonia</w:t>
      </w:r>
    </w:p>
    <w:p w14:paraId="0603E729" w14:textId="77777777" w:rsidR="006D503D" w:rsidRPr="006D503D" w:rsidRDefault="006D503D" w:rsidP="006D503D">
      <w:pPr>
        <w:rPr>
          <w:lang w:val="en-US"/>
        </w:rPr>
      </w:pPr>
      <w:r w:rsidRPr="006D503D">
        <w:rPr>
          <w:lang w:val="en-US"/>
        </w:rPr>
        <w:t>CIM – carbapenem inactivation method</w:t>
      </w:r>
    </w:p>
    <w:p w14:paraId="5EC7BA9B" w14:textId="77777777" w:rsidR="006D503D" w:rsidRPr="006D503D" w:rsidRDefault="006D503D" w:rsidP="006D503D">
      <w:pPr>
        <w:rPr>
          <w:i/>
          <w:lang w:val="en-US"/>
        </w:rPr>
      </w:pPr>
      <w:r w:rsidRPr="006D503D">
        <w:rPr>
          <w:i/>
          <w:lang w:val="en-US"/>
        </w:rPr>
        <w:t>C. difficile – Clostridioides difficile</w:t>
      </w:r>
    </w:p>
    <w:p w14:paraId="2F4EAB50" w14:textId="77777777" w:rsidR="006D503D" w:rsidRPr="006D503D" w:rsidRDefault="006D503D" w:rsidP="006D503D">
      <w:pPr>
        <w:rPr>
          <w:i/>
          <w:lang w:val="en-US"/>
        </w:rPr>
      </w:pPr>
      <w:r w:rsidRPr="006D503D">
        <w:rPr>
          <w:i/>
          <w:lang w:val="en-US"/>
        </w:rPr>
        <w:t>E. faecalis – Enterococcus faecalis</w:t>
      </w:r>
    </w:p>
    <w:p w14:paraId="780EFA8B" w14:textId="77777777" w:rsidR="006D503D" w:rsidRPr="006D503D" w:rsidRDefault="006D503D" w:rsidP="006D503D">
      <w:pPr>
        <w:rPr>
          <w:i/>
          <w:lang w:val="en-US"/>
        </w:rPr>
      </w:pPr>
      <w:r w:rsidRPr="006D503D">
        <w:rPr>
          <w:i/>
          <w:lang w:val="en-US"/>
        </w:rPr>
        <w:t>E. faecium – Enterococcus faecium</w:t>
      </w:r>
    </w:p>
    <w:p w14:paraId="71AEA892" w14:textId="77777777" w:rsidR="006D503D" w:rsidRPr="006D503D" w:rsidRDefault="006D503D" w:rsidP="006D503D">
      <w:pPr>
        <w:rPr>
          <w:i/>
          <w:lang w:val="en-US"/>
        </w:rPr>
      </w:pPr>
      <w:r w:rsidRPr="006D503D">
        <w:rPr>
          <w:i/>
          <w:lang w:val="en-US"/>
        </w:rPr>
        <w:t>E. coli – Escherichia coli</w:t>
      </w:r>
    </w:p>
    <w:p w14:paraId="5485CF77" w14:textId="77777777" w:rsidR="006D503D" w:rsidRPr="006D503D" w:rsidRDefault="006D503D" w:rsidP="006D503D">
      <w:pPr>
        <w:rPr>
          <w:i/>
          <w:lang w:val="en-US"/>
        </w:rPr>
      </w:pPr>
      <w:r w:rsidRPr="006D503D">
        <w:rPr>
          <w:i/>
          <w:lang w:val="en-US"/>
        </w:rPr>
        <w:lastRenderedPageBreak/>
        <w:t>K. neumonia – Klebsiella neumonia</w:t>
      </w:r>
    </w:p>
    <w:p w14:paraId="2C74EDC3" w14:textId="77777777" w:rsidR="006D503D" w:rsidRPr="006D503D" w:rsidRDefault="006D503D" w:rsidP="006D503D">
      <w:pPr>
        <w:rPr>
          <w:lang w:val="en-US"/>
        </w:rPr>
      </w:pPr>
      <w:r w:rsidRPr="006D503D">
        <w:rPr>
          <w:lang w:val="en-US"/>
        </w:rPr>
        <w:t xml:space="preserve">KPC – </w:t>
      </w:r>
      <w:r w:rsidRPr="006D503D">
        <w:rPr>
          <w:i/>
          <w:lang w:val="en-US"/>
        </w:rPr>
        <w:t>Klebsiella neumonia</w:t>
      </w:r>
      <w:r w:rsidRPr="006D503D">
        <w:rPr>
          <w:lang w:val="en-US"/>
        </w:rPr>
        <w:t xml:space="preserve"> carbapenemase</w:t>
      </w:r>
    </w:p>
    <w:p w14:paraId="1CD20A0A" w14:textId="77777777" w:rsidR="006D503D" w:rsidRPr="006D503D" w:rsidRDefault="006D503D" w:rsidP="006D503D">
      <w:pPr>
        <w:rPr>
          <w:i/>
          <w:lang w:val="en-US"/>
        </w:rPr>
      </w:pPr>
      <w:r w:rsidRPr="006D503D">
        <w:rPr>
          <w:i/>
          <w:lang w:val="en-US"/>
        </w:rPr>
        <w:t>L. pneumophila</w:t>
      </w:r>
      <w:r w:rsidRPr="006D503D">
        <w:rPr>
          <w:lang w:val="en-US"/>
        </w:rPr>
        <w:t xml:space="preserve"> – </w:t>
      </w:r>
      <w:r w:rsidRPr="006D503D">
        <w:rPr>
          <w:i/>
          <w:lang w:val="en-US"/>
        </w:rPr>
        <w:t>Legionella pneumophila</w:t>
      </w:r>
    </w:p>
    <w:p w14:paraId="40D7DDF3" w14:textId="77777777" w:rsidR="006D503D" w:rsidRPr="006D503D" w:rsidRDefault="006D503D" w:rsidP="006D503D">
      <w:pPr>
        <w:rPr>
          <w:i/>
          <w:lang w:val="en-US"/>
        </w:rPr>
      </w:pPr>
      <w:r w:rsidRPr="006D503D">
        <w:rPr>
          <w:i/>
          <w:lang w:val="en-US"/>
        </w:rPr>
        <w:t>L. monocytogenes – Listeria monocytogenes</w:t>
      </w:r>
    </w:p>
    <w:p w14:paraId="346A9596" w14:textId="77777777" w:rsidR="006D503D" w:rsidRPr="006D503D" w:rsidRDefault="006D503D" w:rsidP="006D503D">
      <w:pPr>
        <w:rPr>
          <w:lang w:val="en-US"/>
        </w:rPr>
      </w:pPr>
      <w:r w:rsidRPr="006D503D">
        <w:rPr>
          <w:lang w:val="en-US"/>
        </w:rPr>
        <w:t>mCIM – modified carbapenem inactivation method</w:t>
      </w:r>
    </w:p>
    <w:p w14:paraId="77F95AF4" w14:textId="77777777" w:rsidR="006D503D" w:rsidRPr="006D503D" w:rsidRDefault="006D503D" w:rsidP="006D503D">
      <w:pPr>
        <w:rPr>
          <w:i/>
          <w:lang w:val="en-US"/>
        </w:rPr>
      </w:pPr>
      <w:r w:rsidRPr="006D503D">
        <w:rPr>
          <w:i/>
          <w:lang w:val="en-US"/>
        </w:rPr>
        <w:t xml:space="preserve">M. </w:t>
      </w:r>
      <w:r>
        <w:rPr>
          <w:i/>
        </w:rPr>
        <w:pgNum/>
      </w:r>
      <w:r w:rsidRPr="006D503D">
        <w:rPr>
          <w:i/>
          <w:lang w:val="en-US"/>
        </w:rPr>
        <w:t xml:space="preserve">neumonia – Mycoplasma </w:t>
      </w:r>
      <w:r>
        <w:rPr>
          <w:i/>
        </w:rPr>
        <w:pgNum/>
      </w:r>
      <w:r w:rsidRPr="006D503D">
        <w:rPr>
          <w:i/>
          <w:lang w:val="en-US"/>
        </w:rPr>
        <w:t>neumonia</w:t>
      </w:r>
    </w:p>
    <w:p w14:paraId="34233D13" w14:textId="77777777" w:rsidR="006D503D" w:rsidRPr="006D503D" w:rsidRDefault="006D503D" w:rsidP="006D503D">
      <w:pPr>
        <w:rPr>
          <w:lang w:val="en-US"/>
        </w:rPr>
      </w:pPr>
      <w:r w:rsidRPr="006D503D">
        <w:rPr>
          <w:lang w:val="en-US"/>
        </w:rPr>
        <w:t>NDM – New Delhi metallo-</w:t>
      </w:r>
      <w:r w:rsidRPr="00761653">
        <w:t>β</w:t>
      </w:r>
      <w:r w:rsidRPr="006D503D">
        <w:rPr>
          <w:lang w:val="en-US"/>
        </w:rPr>
        <w:t>-lactamase</w:t>
      </w:r>
    </w:p>
    <w:p w14:paraId="46EAD419" w14:textId="77777777" w:rsidR="006D503D" w:rsidRPr="006D503D" w:rsidRDefault="006D503D" w:rsidP="006D503D">
      <w:pPr>
        <w:tabs>
          <w:tab w:val="center" w:pos="4890"/>
        </w:tabs>
        <w:rPr>
          <w:lang w:val="en-US"/>
        </w:rPr>
      </w:pPr>
      <w:r w:rsidRPr="006D503D">
        <w:rPr>
          <w:lang w:val="en-US"/>
        </w:rPr>
        <w:t>OXA-48 – oxacillinase-48</w:t>
      </w:r>
    </w:p>
    <w:p w14:paraId="39D7A6E3" w14:textId="77777777" w:rsidR="006D503D" w:rsidRPr="006D503D" w:rsidRDefault="006D503D" w:rsidP="006D503D">
      <w:pPr>
        <w:rPr>
          <w:i/>
          <w:lang w:val="en-US"/>
        </w:rPr>
      </w:pPr>
      <w:r w:rsidRPr="006D503D">
        <w:rPr>
          <w:i/>
          <w:lang w:val="en-US"/>
        </w:rPr>
        <w:t>P. jirovecii – Pneumocystis jirovecii</w:t>
      </w:r>
    </w:p>
    <w:p w14:paraId="212A2A35" w14:textId="77777777" w:rsidR="006D503D" w:rsidRPr="006D503D" w:rsidRDefault="006D503D" w:rsidP="006D503D">
      <w:pPr>
        <w:rPr>
          <w:i/>
          <w:lang w:val="en-US"/>
        </w:rPr>
      </w:pPr>
      <w:r w:rsidRPr="006D503D">
        <w:rPr>
          <w:i/>
          <w:lang w:val="en-US"/>
        </w:rPr>
        <w:t>S. aureus – Staphylococcus aureus</w:t>
      </w:r>
    </w:p>
    <w:p w14:paraId="69A201A0" w14:textId="77777777" w:rsidR="006D503D" w:rsidRPr="006D503D" w:rsidRDefault="006D503D" w:rsidP="006D503D">
      <w:pPr>
        <w:rPr>
          <w:i/>
          <w:lang w:val="en-US"/>
        </w:rPr>
      </w:pPr>
      <w:r w:rsidRPr="006D503D">
        <w:rPr>
          <w:i/>
          <w:lang w:val="en-US"/>
        </w:rPr>
        <w:t>S. maltophilia – Stenotrophomonas maltophilia</w:t>
      </w:r>
    </w:p>
    <w:p w14:paraId="3E8E4372" w14:textId="77777777" w:rsidR="006D503D" w:rsidRPr="000A6029" w:rsidRDefault="006D503D" w:rsidP="00CE6C1C">
      <w:pPr>
        <w:pStyle w:val="a6"/>
        <w:numPr>
          <w:ilvl w:val="0"/>
          <w:numId w:val="146"/>
        </w:numPr>
        <w:spacing w:before="0" w:after="0"/>
        <w:ind w:right="49"/>
        <w:rPr>
          <w:b/>
        </w:rPr>
      </w:pPr>
      <w:r w:rsidRPr="000A6029">
        <w:rPr>
          <w:b/>
        </w:rPr>
        <w:t>Общие сведения</w:t>
      </w:r>
    </w:p>
    <w:p w14:paraId="72BE4E0B" w14:textId="63A43BB6" w:rsidR="006D503D" w:rsidRDefault="006D503D" w:rsidP="006D503D">
      <w:pPr>
        <w:ind w:firstLine="709"/>
        <w:contextualSpacing/>
      </w:pPr>
      <w:r w:rsidRPr="00761653">
        <w:t xml:space="preserve">Инфекции являются ведущими осложнениями при лечении заболеваний системы крови. </w:t>
      </w:r>
      <w:r w:rsidR="000368F4">
        <w:t>Ч</w:t>
      </w:r>
      <w:r w:rsidRPr="00761653">
        <w:t xml:space="preserve">астота инфекционных осложнений варьирует от 10 до </w:t>
      </w:r>
      <w:r w:rsidR="000368F4">
        <w:t>70</w:t>
      </w:r>
      <w:r w:rsidRPr="00761653">
        <w:t xml:space="preserve">%,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09C4EFD7" w14:textId="0157D37C" w:rsidR="006D503D" w:rsidRPr="00761653" w:rsidRDefault="006D503D" w:rsidP="006D503D">
      <w:pPr>
        <w:ind w:firstLine="708"/>
      </w:pPr>
      <w:r w:rsidRPr="00761653">
        <w:t xml:space="preserve">Инфекционные осложнения у </w:t>
      </w:r>
      <w:r w:rsidR="000368F4">
        <w:t xml:space="preserve">больных множественной миеломой </w:t>
      </w:r>
      <w:r w:rsidRPr="00761653">
        <w:t xml:space="preserve">характеризуются разнообразием как по этиологии, так и по локализации инфекционного процесса. </w:t>
      </w:r>
      <w:r>
        <w:t>В методическом</w:t>
      </w:r>
      <w:r w:rsidRPr="00761653">
        <w:t xml:space="preserve"> р</w:t>
      </w:r>
      <w:r>
        <w:t>уководстве</w:t>
      </w:r>
      <w:r w:rsidRPr="00761653">
        <w:t xml:space="preserve"> представлен комплекс лабораторных исследований для диагностики инфекционных осложнений, а также подходы к терапии, которые отличаются от тактики лечения у пациентов вне нейтропении.</w:t>
      </w:r>
    </w:p>
    <w:p w14:paraId="6331B789" w14:textId="2CA16C5A" w:rsidR="006D503D" w:rsidRPr="000A6029" w:rsidRDefault="006D503D" w:rsidP="00CE6C1C">
      <w:pPr>
        <w:pStyle w:val="a6"/>
        <w:numPr>
          <w:ilvl w:val="0"/>
          <w:numId w:val="146"/>
        </w:numPr>
        <w:spacing w:before="0" w:after="0"/>
        <w:ind w:right="49"/>
        <w:rPr>
          <w:b/>
        </w:rPr>
      </w:pPr>
      <w:r w:rsidRPr="000A6029">
        <w:rPr>
          <w:b/>
        </w:rPr>
        <w:t>Факторы риска развити</w:t>
      </w:r>
      <w:r>
        <w:rPr>
          <w:b/>
        </w:rPr>
        <w:t>я</w:t>
      </w:r>
      <w:r w:rsidRPr="000A6029">
        <w:rPr>
          <w:b/>
        </w:rPr>
        <w:t xml:space="preserve"> инфекционных осложнений</w:t>
      </w:r>
      <w:r>
        <w:rPr>
          <w:b/>
        </w:rPr>
        <w:t xml:space="preserve"> </w:t>
      </w:r>
      <w:r w:rsidRPr="00717777">
        <w:rPr>
          <w:b/>
          <w:highlight w:val="red"/>
        </w:rPr>
        <w:t>у</w:t>
      </w:r>
      <w:r w:rsidR="00717777">
        <w:rPr>
          <w:b/>
        </w:rPr>
        <w:t xml:space="preserve"> </w:t>
      </w:r>
      <w:r>
        <w:rPr>
          <w:b/>
        </w:rPr>
        <w:t>гематологических пациентов</w:t>
      </w:r>
    </w:p>
    <w:p w14:paraId="055AF7F6" w14:textId="4F773E64" w:rsidR="006D503D" w:rsidRPr="00761653" w:rsidRDefault="006D503D" w:rsidP="006D503D">
      <w:pPr>
        <w:widowControl w:val="0"/>
        <w:autoSpaceDE w:val="0"/>
        <w:autoSpaceDN w:val="0"/>
        <w:adjustRightInd w:val="0"/>
        <w:ind w:right="49" w:firstLine="70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х10</w:t>
      </w:r>
      <w:r w:rsidRPr="00761653">
        <w:rPr>
          <w:vertAlign w:val="superscript"/>
        </w:rPr>
        <w:t>9</w:t>
      </w:r>
      <w:r w:rsidRPr="00761653">
        <w:t>/л) или лейкопения (лейкоцит</w:t>
      </w:r>
      <w:r>
        <w:t>ы</w:t>
      </w:r>
      <w:r w:rsidRPr="00761653">
        <w:t xml:space="preserve"> ≤ 1,000х10</w:t>
      </w:r>
      <w:r w:rsidRPr="00761653">
        <w:rPr>
          <w:vertAlign w:val="superscript"/>
        </w:rPr>
        <w:t>9</w:t>
      </w:r>
      <w:r w:rsidRPr="00761653">
        <w:t>/л). Важными параметрами являются число нейтрофилов, темп их снижения</w:t>
      </w:r>
      <w:r>
        <w:t xml:space="preserve">, </w:t>
      </w:r>
      <w:r w:rsidRPr="00761653">
        <w:t>длительность</w:t>
      </w:r>
      <w:r>
        <w:t xml:space="preserve"> нейтропении.</w:t>
      </w:r>
      <w:r w:rsidRPr="00761653">
        <w:t xml:space="preserve"> Ч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xml:space="preserve">, при дефектах </w:t>
      </w:r>
      <w:r w:rsidRPr="00761653">
        <w:lastRenderedPageBreak/>
        <w:t>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xml:space="preserve">, наличии </w:t>
      </w:r>
      <w:r w:rsidR="00717777">
        <w:t xml:space="preserve"> </w:t>
      </w:r>
      <w:r w:rsidRPr="00761653">
        <w:t>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0DE74F25" w14:textId="77777777" w:rsidR="006D503D" w:rsidRPr="000A6029" w:rsidRDefault="006D503D" w:rsidP="00CE6C1C">
      <w:pPr>
        <w:pStyle w:val="a6"/>
        <w:widowControl w:val="0"/>
        <w:numPr>
          <w:ilvl w:val="0"/>
          <w:numId w:val="146"/>
        </w:numPr>
        <w:autoSpaceDE w:val="0"/>
        <w:autoSpaceDN w:val="0"/>
        <w:adjustRightInd w:val="0"/>
        <w:spacing w:before="0" w:after="0"/>
        <w:ind w:right="49"/>
        <w:rPr>
          <w:b/>
        </w:rPr>
      </w:pPr>
      <w:r w:rsidRPr="000A6029">
        <w:rPr>
          <w:b/>
        </w:rPr>
        <w:t>Этиология инфекционных осложнений</w:t>
      </w:r>
    </w:p>
    <w:p w14:paraId="7DD3E972" w14:textId="77777777" w:rsidR="006D503D" w:rsidRPr="00761653" w:rsidRDefault="006D503D" w:rsidP="006D503D">
      <w:pPr>
        <w:widowControl w:val="0"/>
        <w:autoSpaceDE w:val="0"/>
        <w:autoSpaceDN w:val="0"/>
        <w:adjustRightInd w:val="0"/>
        <w:ind w:right="49" w:firstLine="709"/>
        <w:contextualSpacing/>
      </w:pPr>
      <w:r w:rsidRPr="00761653">
        <w:t xml:space="preserve">Этиологическая структура возбудителей у </w:t>
      </w:r>
      <w:r>
        <w:t>гематологических пациентов</w:t>
      </w:r>
      <w:r w:rsidRPr="00761653">
        <w:t xml:space="preserve"> </w:t>
      </w:r>
      <w:r>
        <w:t>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 [</w:t>
      </w:r>
      <w:r>
        <w:t>1</w:t>
      </w:r>
      <w:r w:rsidRPr="00761653">
        <w:t>]. В этиологии инфекций кровотока на долю грамотрицательных бактерий приходится 49,7%, грамположительных бактерий - 42,7%, дрожжеподобных грибов – 7,4% [</w:t>
      </w:r>
      <w:r w:rsidRPr="0076198F">
        <w:t>3</w:t>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45AFC4A8" w14:textId="77777777" w:rsidR="006D503D" w:rsidRPr="00761653" w:rsidRDefault="006D503D" w:rsidP="006D503D">
      <w:pPr>
        <w:widowControl w:val="0"/>
        <w:autoSpaceDE w:val="0"/>
        <w:autoSpaceDN w:val="0"/>
        <w:adjustRightInd w:val="0"/>
        <w:ind w:right="49" w:firstLine="70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 [4]. Среди грамположительных бактерий отмечена устойчивость </w:t>
      </w:r>
      <w:r w:rsidRPr="00761653">
        <w:rPr>
          <w:i/>
          <w:iCs/>
        </w:rPr>
        <w:t xml:space="preserve">Enterococcus faecium </w:t>
      </w:r>
      <w:r w:rsidRPr="00761653">
        <w:t xml:space="preserve">к ванкомицину (15%) [Клясова 2018].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sidRPr="00761653">
        <w:t>. [3]</w:t>
      </w:r>
    </w:p>
    <w:p w14:paraId="03183FD2" w14:textId="77777777" w:rsidR="006D503D" w:rsidRPr="000A6029" w:rsidRDefault="006D503D" w:rsidP="00CE6C1C">
      <w:pPr>
        <w:pStyle w:val="a6"/>
        <w:widowControl w:val="0"/>
        <w:numPr>
          <w:ilvl w:val="0"/>
          <w:numId w:val="146"/>
        </w:numPr>
        <w:autoSpaceDE w:val="0"/>
        <w:autoSpaceDN w:val="0"/>
        <w:adjustRightInd w:val="0"/>
        <w:spacing w:before="0" w:after="0"/>
        <w:ind w:right="49"/>
        <w:rPr>
          <w:b/>
        </w:rPr>
      </w:pPr>
      <w:r w:rsidRPr="000A6029">
        <w:rPr>
          <w:b/>
        </w:rPr>
        <w:t>Клинические проявления инфекций</w:t>
      </w:r>
    </w:p>
    <w:p w14:paraId="54550626" w14:textId="77777777" w:rsidR="006D503D" w:rsidRDefault="006D503D" w:rsidP="006D503D">
      <w:pPr>
        <w:widowControl w:val="0"/>
        <w:autoSpaceDE w:val="0"/>
        <w:autoSpaceDN w:val="0"/>
        <w:adjustRightInd w:val="0"/>
        <w:ind w:right="49" w:firstLine="709"/>
        <w:contextualSpacing/>
      </w:pPr>
      <w:r w:rsidRPr="00761653">
        <w:t xml:space="preserve">Для инфекций периода нейтропении/лейкопении характерными признаками являются </w:t>
      </w:r>
    </w:p>
    <w:p w14:paraId="5CD9B5C0" w14:textId="77777777" w:rsidR="006D503D" w:rsidRDefault="006D503D" w:rsidP="00CE6C1C">
      <w:pPr>
        <w:pStyle w:val="a6"/>
        <w:widowControl w:val="0"/>
        <w:numPr>
          <w:ilvl w:val="0"/>
          <w:numId w:val="134"/>
        </w:numPr>
        <w:autoSpaceDE w:val="0"/>
        <w:autoSpaceDN w:val="0"/>
        <w:adjustRightInd w:val="0"/>
        <w:spacing w:before="0" w:after="0"/>
        <w:ind w:right="49"/>
      </w:pPr>
      <w:r w:rsidRPr="00940E71">
        <w:t xml:space="preserve">скудность </w:t>
      </w:r>
      <w:r>
        <w:t xml:space="preserve">клинических проявлений; </w:t>
      </w:r>
    </w:p>
    <w:p w14:paraId="271E5E58" w14:textId="77777777" w:rsidR="006D503D" w:rsidRDefault="006D503D" w:rsidP="00CE6C1C">
      <w:pPr>
        <w:pStyle w:val="a6"/>
        <w:widowControl w:val="0"/>
        <w:numPr>
          <w:ilvl w:val="0"/>
          <w:numId w:val="134"/>
        </w:numPr>
        <w:autoSpaceDE w:val="0"/>
        <w:autoSpaceDN w:val="0"/>
        <w:adjustRightInd w:val="0"/>
        <w:spacing w:before="0" w:after="0"/>
        <w:ind w:right="49"/>
      </w:pPr>
      <w:r w:rsidRPr="00940E71">
        <w:t xml:space="preserve">вероятность наличия одновременно разных возбудителей и разной </w:t>
      </w:r>
      <w:r w:rsidRPr="00940E71">
        <w:lastRenderedPageBreak/>
        <w:t>локал</w:t>
      </w:r>
      <w:r>
        <w:t xml:space="preserve">изации инфекционного процесса; </w:t>
      </w:r>
    </w:p>
    <w:p w14:paraId="53161668" w14:textId="77777777" w:rsidR="006D503D" w:rsidRPr="00940E71" w:rsidRDefault="006D503D" w:rsidP="00CE6C1C">
      <w:pPr>
        <w:pStyle w:val="a6"/>
        <w:widowControl w:val="0"/>
        <w:numPr>
          <w:ilvl w:val="0"/>
          <w:numId w:val="134"/>
        </w:numPr>
        <w:autoSpaceDE w:val="0"/>
        <w:autoSpaceDN w:val="0"/>
        <w:adjustRightInd w:val="0"/>
        <w:spacing w:before="0" w:after="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116675B7" w14:textId="77777777" w:rsidR="006D503D" w:rsidRPr="00761653" w:rsidRDefault="006D503D" w:rsidP="006D503D">
      <w:pPr>
        <w:widowControl w:val="0"/>
        <w:autoSpaceDE w:val="0"/>
        <w:autoSpaceDN w:val="0"/>
        <w:adjustRightInd w:val="0"/>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5384D324" w14:textId="77777777" w:rsidR="00BF079B" w:rsidRDefault="006D503D" w:rsidP="00BF079B">
      <w:pPr>
        <w:widowControl w:val="0"/>
        <w:autoSpaceDE w:val="0"/>
        <w:autoSpaceDN w:val="0"/>
        <w:adjustRightInd w:val="0"/>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В 90-ые годы наиболее частым проявлением фебрильной нейтропении (≈ 50% случаев) являлась лихорадка неясной этиологии, к которой относят только повышение температуры без каких-либо других проявлений инфекции в период нейтропении [5]. Реже встречались клинически и микробиологически доказанные инфекции.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В последнее время возможности диагностики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благодаря введению в лабораторную практику автоматических анализаторов и новых технологий для идентификации микроорганизмов. </w:t>
      </w:r>
    </w:p>
    <w:p w14:paraId="0884ADE9" w14:textId="29A4E505" w:rsidR="006D503D" w:rsidRPr="000A6029" w:rsidRDefault="006D503D" w:rsidP="00BF079B">
      <w:pPr>
        <w:widowControl w:val="0"/>
        <w:autoSpaceDE w:val="0"/>
        <w:autoSpaceDN w:val="0"/>
        <w:adjustRightInd w:val="0"/>
        <w:ind w:right="49" w:firstLine="709"/>
        <w:contextualSpacing/>
        <w:rPr>
          <w:b/>
        </w:rPr>
      </w:pPr>
      <w:r w:rsidRPr="000A6029">
        <w:rPr>
          <w:b/>
        </w:rPr>
        <w:t>Диагностика инфекционных осложнений.</w:t>
      </w:r>
    </w:p>
    <w:p w14:paraId="65106D9A" w14:textId="77777777" w:rsidR="006D503D" w:rsidRPr="0076198F" w:rsidRDefault="006D503D" w:rsidP="00BF079B">
      <w:pPr>
        <w:tabs>
          <w:tab w:val="left" w:pos="0"/>
          <w:tab w:val="left" w:pos="567"/>
        </w:tabs>
        <w:spacing w:before="0" w:after="0"/>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4249A25C" w14:textId="77777777" w:rsidR="006D503D" w:rsidRPr="0076198F" w:rsidRDefault="006D503D" w:rsidP="00BF079B">
      <w:pPr>
        <w:tabs>
          <w:tab w:val="left" w:pos="0"/>
          <w:tab w:val="left" w:pos="567"/>
        </w:tabs>
        <w:spacing w:before="0" w:after="0"/>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1DE66F1A" w14:textId="77777777" w:rsidR="006D503D" w:rsidRPr="000A6029" w:rsidRDefault="006D503D" w:rsidP="006D503D">
      <w:pPr>
        <w:tabs>
          <w:tab w:val="left" w:pos="0"/>
          <w:tab w:val="left" w:pos="567"/>
        </w:tabs>
        <w:rPr>
          <w:b/>
        </w:rPr>
      </w:pPr>
      <w:r w:rsidRPr="000A6029">
        <w:rPr>
          <w:b/>
        </w:rPr>
        <w:lastRenderedPageBreak/>
        <w:tab/>
      </w:r>
      <w:r>
        <w:rPr>
          <w:b/>
        </w:rPr>
        <w:t xml:space="preserve">5.1 </w:t>
      </w:r>
      <w:r w:rsidRPr="000A6029">
        <w:rPr>
          <w:b/>
        </w:rPr>
        <w:t>Ежедневный осмотр пациента</w:t>
      </w:r>
    </w:p>
    <w:p w14:paraId="2C40FD75" w14:textId="77777777" w:rsidR="006D503D" w:rsidRPr="0076198F" w:rsidRDefault="006D503D" w:rsidP="006D503D">
      <w:pPr>
        <w:tabs>
          <w:tab w:val="left" w:pos="0"/>
          <w:tab w:val="left" w:pos="567"/>
        </w:tabs>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54483025" w14:textId="77777777" w:rsidR="006D503D" w:rsidRPr="0076198F" w:rsidRDefault="006D503D" w:rsidP="00CE6C1C">
      <w:pPr>
        <w:numPr>
          <w:ilvl w:val="0"/>
          <w:numId w:val="145"/>
        </w:numPr>
        <w:tabs>
          <w:tab w:val="left" w:pos="0"/>
          <w:tab w:val="left" w:pos="567"/>
        </w:tabs>
        <w:spacing w:before="0" w:after="0"/>
        <w:ind w:left="0" w:firstLine="0"/>
      </w:pPr>
      <w:r w:rsidRPr="0076198F">
        <w:t>Активный опрос больного относительно возможных симптомов инфекции, включая наличие болей по ходу пищевода, в промежности.</w:t>
      </w:r>
    </w:p>
    <w:p w14:paraId="706BCF95" w14:textId="77777777" w:rsidR="006D503D" w:rsidRPr="0076198F" w:rsidRDefault="006D503D" w:rsidP="00CE6C1C">
      <w:pPr>
        <w:numPr>
          <w:ilvl w:val="0"/>
          <w:numId w:val="145"/>
        </w:numPr>
        <w:tabs>
          <w:tab w:val="left" w:pos="0"/>
          <w:tab w:val="left" w:pos="567"/>
        </w:tabs>
        <w:spacing w:before="0" w:after="0"/>
        <w:ind w:left="0" w:firstLine="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730786A7" w14:textId="77777777" w:rsidR="006D503D" w:rsidRPr="0076198F" w:rsidRDefault="006D503D" w:rsidP="00CE6C1C">
      <w:pPr>
        <w:numPr>
          <w:ilvl w:val="0"/>
          <w:numId w:val="145"/>
        </w:numPr>
        <w:tabs>
          <w:tab w:val="left" w:pos="0"/>
          <w:tab w:val="left" w:pos="567"/>
        </w:tabs>
        <w:spacing w:before="0" w:after="0"/>
        <w:ind w:left="0" w:firstLine="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r w:rsidRPr="0076198F">
        <w:t>.</w:t>
      </w:r>
    </w:p>
    <w:p w14:paraId="02C5BAB8" w14:textId="77777777" w:rsidR="006D503D" w:rsidRPr="0076198F" w:rsidRDefault="006D503D" w:rsidP="00CE6C1C">
      <w:pPr>
        <w:numPr>
          <w:ilvl w:val="0"/>
          <w:numId w:val="145"/>
        </w:numPr>
        <w:tabs>
          <w:tab w:val="left" w:pos="0"/>
          <w:tab w:val="left" w:pos="567"/>
        </w:tabs>
        <w:spacing w:before="0" w:after="0"/>
        <w:ind w:left="0" w:firstLine="0"/>
      </w:pPr>
      <w:r w:rsidRPr="0076198F">
        <w:t xml:space="preserve">Осмотр места установки венозного катетера. </w:t>
      </w:r>
    </w:p>
    <w:p w14:paraId="7698D6AB" w14:textId="77777777" w:rsidR="006D503D" w:rsidRPr="0076198F" w:rsidRDefault="006D503D" w:rsidP="00CE6C1C">
      <w:pPr>
        <w:numPr>
          <w:ilvl w:val="0"/>
          <w:numId w:val="145"/>
        </w:numPr>
        <w:tabs>
          <w:tab w:val="left" w:pos="0"/>
          <w:tab w:val="left" w:pos="567"/>
        </w:tabs>
        <w:spacing w:before="0" w:after="0"/>
        <w:ind w:left="0" w:firstLine="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6070564F" w14:textId="77777777" w:rsidR="006D503D" w:rsidRPr="0076198F" w:rsidRDefault="006D503D" w:rsidP="00CE6C1C">
      <w:pPr>
        <w:numPr>
          <w:ilvl w:val="0"/>
          <w:numId w:val="145"/>
        </w:numPr>
        <w:tabs>
          <w:tab w:val="left" w:pos="0"/>
          <w:tab w:val="left" w:pos="567"/>
        </w:tabs>
        <w:spacing w:before="0" w:after="0"/>
        <w:ind w:left="0" w:firstLine="0"/>
      </w:pPr>
      <w:r w:rsidRPr="0076198F">
        <w:t>Тщательная пальпация живота</w:t>
      </w:r>
      <w:r>
        <w:t xml:space="preserve"> (п</w:t>
      </w:r>
      <w:r w:rsidRPr="0076198F">
        <w:t>ервые симптомы псевдомембранозного колита —появление боли или «урчание» при пальпации в правой подвздошной области (область слепой кишки).</w:t>
      </w:r>
    </w:p>
    <w:p w14:paraId="50ABEC97" w14:textId="77777777" w:rsidR="006D503D" w:rsidRPr="000A6029" w:rsidRDefault="006D503D" w:rsidP="006D503D">
      <w:pPr>
        <w:widowControl w:val="0"/>
        <w:autoSpaceDE w:val="0"/>
        <w:autoSpaceDN w:val="0"/>
        <w:adjustRightInd w:val="0"/>
        <w:ind w:right="49" w:firstLine="709"/>
        <w:contextualSpacing/>
        <w:rPr>
          <w:b/>
        </w:rPr>
      </w:pPr>
      <w:r w:rsidRPr="000A6029">
        <w:rPr>
          <w:b/>
        </w:rPr>
        <w:t>5.2 Микробиологические исследования.</w:t>
      </w:r>
    </w:p>
    <w:p w14:paraId="6EA0392A" w14:textId="77777777" w:rsidR="006D503D" w:rsidRPr="000A6029" w:rsidRDefault="006D503D" w:rsidP="006D503D">
      <w:pPr>
        <w:widowControl w:val="0"/>
        <w:autoSpaceDE w:val="0"/>
        <w:autoSpaceDN w:val="0"/>
        <w:adjustRightInd w:val="0"/>
        <w:spacing w:before="60" w:after="60"/>
        <w:ind w:right="49" w:firstLine="709"/>
        <w:contextualSpacing/>
        <w:rPr>
          <w:b/>
        </w:rPr>
      </w:pPr>
      <w:r>
        <w:rPr>
          <w:b/>
          <w:bCs/>
        </w:rPr>
        <w:t xml:space="preserve">5.2.1 </w:t>
      </w:r>
      <w:r w:rsidRPr="000A6029">
        <w:rPr>
          <w:b/>
          <w:bCs/>
        </w:rPr>
        <w:t>Микробиологическое исследование крови</w:t>
      </w:r>
    </w:p>
    <w:p w14:paraId="13BDF812" w14:textId="77777777" w:rsidR="006D503D" w:rsidRPr="00761653" w:rsidRDefault="006D503D" w:rsidP="006D503D">
      <w:pPr>
        <w:widowControl w:val="0"/>
        <w:autoSpaceDE w:val="0"/>
        <w:autoSpaceDN w:val="0"/>
        <w:adjustRightInd w:val="0"/>
        <w:spacing w:before="60" w:after="60"/>
        <w:ind w:right="49" w:firstLine="709"/>
        <w:contextualSpacing/>
      </w:pPr>
      <w:r w:rsidRPr="00761653">
        <w:t xml:space="preserve">Для микробиологического исследования крови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lastRenderedPageBreak/>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79E28F18" w14:textId="77777777" w:rsidR="006D503D" w:rsidRPr="000A6029" w:rsidRDefault="006D503D" w:rsidP="006D503D">
      <w:pPr>
        <w:widowControl w:val="0"/>
        <w:autoSpaceDE w:val="0"/>
        <w:autoSpaceDN w:val="0"/>
        <w:adjustRightInd w:val="0"/>
        <w:spacing w:before="240" w:after="60"/>
        <w:ind w:right="49" w:firstLine="709"/>
        <w:contextualSpacing/>
        <w:rPr>
          <w:b/>
          <w:bCs/>
        </w:rPr>
      </w:pPr>
      <w:r w:rsidRPr="000A6029">
        <w:rPr>
          <w:b/>
          <w:bCs/>
        </w:rPr>
        <w:t>5.2.2 Микробиологическое исследование центрального венозного катетера (ЦВК)</w:t>
      </w:r>
    </w:p>
    <w:p w14:paraId="039893A5" w14:textId="77777777" w:rsidR="006D503D" w:rsidRPr="00761653" w:rsidRDefault="006D503D" w:rsidP="006D503D">
      <w:pPr>
        <w:widowControl w:val="0"/>
        <w:autoSpaceDE w:val="0"/>
        <w:autoSpaceDN w:val="0"/>
        <w:adjustRightInd w:val="0"/>
        <w:spacing w:before="240" w:after="60"/>
        <w:ind w:right="49" w:firstLine="709"/>
        <w:contextualSpacing/>
      </w:pPr>
      <w:r w:rsidRPr="00761653">
        <w:rPr>
          <w:bCs/>
        </w:rPr>
        <w:t>ЦВК удаляют и направляют на микробиологическое исследование</w:t>
      </w:r>
      <w:r w:rsidRPr="00761653">
        <w:t xml:space="preserve"> при подозрении на катетер-ассоциированную инфекцию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0F64C117" w14:textId="77777777" w:rsidR="006D503D" w:rsidRPr="00761653" w:rsidRDefault="006D503D" w:rsidP="006D503D">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27503FE9" w14:textId="77777777" w:rsidR="006D503D" w:rsidRPr="000A6029" w:rsidRDefault="006D503D" w:rsidP="006D503D">
      <w:pPr>
        <w:widowControl w:val="0"/>
        <w:autoSpaceDE w:val="0"/>
        <w:autoSpaceDN w:val="0"/>
        <w:adjustRightInd w:val="0"/>
        <w:ind w:right="49" w:firstLine="709"/>
        <w:contextualSpacing/>
        <w:rPr>
          <w:b/>
        </w:rPr>
      </w:pPr>
      <w:r w:rsidRPr="000A6029">
        <w:rPr>
          <w:b/>
          <w:bCs/>
        </w:rPr>
        <w:t>5.2.3 Микробиологическое исследование мочи</w:t>
      </w:r>
    </w:p>
    <w:p w14:paraId="4CB09C18"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pPr>
      <w:r w:rsidRPr="00761653">
        <w:t xml:space="preserve">Показаниями для исследования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w:t>
      </w:r>
      <w:r w:rsidRPr="00761653">
        <w:lastRenderedPageBreak/>
        <w:t xml:space="preserve">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2E612561" w14:textId="77777777" w:rsidR="006D503D" w:rsidRPr="00C73751" w:rsidRDefault="006D503D" w:rsidP="00CE6C1C">
      <w:pPr>
        <w:pStyle w:val="a6"/>
        <w:widowControl w:val="0"/>
        <w:numPr>
          <w:ilvl w:val="1"/>
          <w:numId w:val="146"/>
        </w:numPr>
        <w:autoSpaceDE w:val="0"/>
        <w:autoSpaceDN w:val="0"/>
        <w:adjustRightInd w:val="0"/>
        <w:spacing w:before="240" w:after="60"/>
        <w:ind w:right="49"/>
        <w:rPr>
          <w:b/>
          <w:bCs/>
        </w:rPr>
      </w:pPr>
      <w:r>
        <w:rPr>
          <w:b/>
          <w:bCs/>
        </w:rPr>
        <w:t xml:space="preserve">4 </w:t>
      </w:r>
      <w:r w:rsidRPr="00C73751">
        <w:rPr>
          <w:b/>
          <w:bCs/>
        </w:rPr>
        <w:t xml:space="preserve">Микроскопическое, </w:t>
      </w:r>
      <w:r w:rsidRPr="00D40538">
        <w:rPr>
          <w:b/>
          <w:bCs/>
        </w:rPr>
        <w:t xml:space="preserve">микробиологическое и молекулярно-биологическое </w:t>
      </w:r>
      <w:r w:rsidRPr="00C73751">
        <w:rPr>
          <w:b/>
          <w:bCs/>
        </w:rPr>
        <w:t xml:space="preserve">исследование спинномозговой жидкости </w:t>
      </w:r>
    </w:p>
    <w:p w14:paraId="5FE3B9DA"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pPr>
      <w:r w:rsidRPr="00761653">
        <w:t>Показания к исследованию –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3E5DC234" w14:textId="77777777" w:rsidR="006D503D" w:rsidRDefault="006D503D" w:rsidP="006D503D">
      <w:pPr>
        <w:widowControl w:val="0"/>
        <w:tabs>
          <w:tab w:val="left" w:pos="0"/>
        </w:tabs>
        <w:autoSpaceDE w:val="0"/>
        <w:autoSpaceDN w:val="0"/>
        <w:adjustRightInd w:val="0"/>
        <w:spacing w:before="60" w:after="60"/>
        <w:ind w:right="49" w:firstLine="709"/>
        <w:contextualSpacing/>
        <w:rPr>
          <w:b/>
          <w:u w:val="single"/>
        </w:rPr>
      </w:pPr>
      <w:r>
        <w:rPr>
          <w:b/>
        </w:rPr>
        <w:t xml:space="preserve">5.2.5 </w:t>
      </w:r>
      <w:r w:rsidRPr="00C73751">
        <w:rPr>
          <w:b/>
        </w:rPr>
        <w:t>Микробиологическое исследование кала</w:t>
      </w:r>
      <w:r w:rsidRPr="00761653">
        <w:rPr>
          <w:b/>
          <w:u w:val="single"/>
        </w:rPr>
        <w:t xml:space="preserve"> </w:t>
      </w:r>
    </w:p>
    <w:p w14:paraId="2DF00ED9" w14:textId="28100205" w:rsidR="006D503D" w:rsidRPr="00C73751" w:rsidRDefault="006D503D" w:rsidP="006D503D">
      <w:pPr>
        <w:widowControl w:val="0"/>
        <w:tabs>
          <w:tab w:val="left" w:pos="0"/>
        </w:tabs>
        <w:autoSpaceDE w:val="0"/>
        <w:autoSpaceDN w:val="0"/>
        <w:adjustRightInd w:val="0"/>
        <w:spacing w:before="60" w:after="60"/>
        <w:ind w:right="49" w:firstLine="709"/>
        <w:contextualSpacing/>
      </w:pPr>
      <w:r>
        <w:t>И</w:t>
      </w:r>
      <w:r w:rsidRPr="00761653">
        <w:t xml:space="preserve">сследование </w:t>
      </w:r>
      <w:r>
        <w:t xml:space="preserve">проводят </w:t>
      </w:r>
      <w:r w:rsidRPr="00761653">
        <w:t xml:space="preserve">у </w:t>
      </w:r>
      <w:r>
        <w:t>пациентов с диареей для о</w:t>
      </w:r>
      <w:r w:rsidRPr="00C73751">
        <w:t>пред</w:t>
      </w:r>
      <w:r w:rsidRPr="004C0C25">
        <w:t>елени</w:t>
      </w:r>
      <w:r w:rsidR="00717777" w:rsidRPr="004C0C25">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6D765905" w14:textId="77777777" w:rsidR="006D503D" w:rsidRPr="00C73751" w:rsidRDefault="006D503D" w:rsidP="006D503D">
      <w:pPr>
        <w:widowControl w:val="0"/>
        <w:tabs>
          <w:tab w:val="left" w:pos="0"/>
        </w:tabs>
        <w:autoSpaceDE w:val="0"/>
        <w:autoSpaceDN w:val="0"/>
        <w:adjustRightInd w:val="0"/>
        <w:spacing w:before="60" w:after="60"/>
        <w:ind w:right="49" w:firstLine="709"/>
        <w:contextualSpacing/>
        <w:rPr>
          <w:b/>
        </w:rPr>
      </w:pPr>
      <w:r w:rsidRPr="00C73751">
        <w:rPr>
          <w:b/>
          <w:bCs/>
        </w:rPr>
        <w:t>5.2.6 Микробиологическое исследование мазка со слизистой оболочки ротоглотки</w:t>
      </w:r>
    </w:p>
    <w:p w14:paraId="70420BE0"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pPr>
      <w:r>
        <w:lastRenderedPageBreak/>
        <w:t>Исследования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30CE8258" w14:textId="77777777" w:rsidR="006D503D" w:rsidRPr="00C73751" w:rsidRDefault="006D503D" w:rsidP="006D503D">
      <w:pPr>
        <w:widowControl w:val="0"/>
        <w:autoSpaceDE w:val="0"/>
        <w:autoSpaceDN w:val="0"/>
        <w:adjustRightInd w:val="0"/>
        <w:spacing w:before="240" w:after="60"/>
        <w:ind w:right="49" w:firstLine="709"/>
        <w:contextualSpacing/>
        <w:rPr>
          <w:b/>
          <w:bCs/>
        </w:rPr>
      </w:pPr>
      <w:r>
        <w:rPr>
          <w:b/>
          <w:bCs/>
        </w:rPr>
        <w:t xml:space="preserve">5.2.7 </w:t>
      </w:r>
      <w:r w:rsidRPr="00C73751">
        <w:rPr>
          <w:b/>
          <w:bCs/>
        </w:rPr>
        <w:t>Микробиологическое исследование соскоба или биоптата со слизистой оболочки пищевода</w:t>
      </w:r>
    </w:p>
    <w:p w14:paraId="7D6B2815" w14:textId="0FCC40B0" w:rsidR="006D503D" w:rsidRPr="00761653" w:rsidRDefault="006D503D" w:rsidP="006D503D">
      <w:pPr>
        <w:widowControl w:val="0"/>
        <w:tabs>
          <w:tab w:val="left" w:pos="0"/>
        </w:tabs>
        <w:autoSpaceDE w:val="0"/>
        <w:autoSpaceDN w:val="0"/>
        <w:adjustRightInd w:val="0"/>
        <w:spacing w:before="60" w:after="60"/>
        <w:ind w:right="49" w:firstLine="709"/>
        <w:contextualSpacing/>
      </w:pPr>
      <w:r>
        <w:t xml:space="preserve">Исследования проводят при клиническоой картине эзофагита, </w:t>
      </w:r>
      <w:r w:rsidRPr="00761653">
        <w:t>бол</w:t>
      </w:r>
      <w:r>
        <w:t>и</w:t>
      </w:r>
      <w:r w:rsidRPr="00761653">
        <w:t xml:space="preserve"> по ходу пищевода. В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12ED9DBA" w14:textId="77777777" w:rsidR="006D503D" w:rsidRPr="00C73751" w:rsidRDefault="006D503D" w:rsidP="006D503D">
      <w:pPr>
        <w:widowControl w:val="0"/>
        <w:autoSpaceDE w:val="0"/>
        <w:autoSpaceDN w:val="0"/>
        <w:adjustRightInd w:val="0"/>
        <w:spacing w:before="240" w:after="60"/>
        <w:ind w:right="49" w:firstLine="709"/>
        <w:contextualSpacing/>
        <w:rPr>
          <w:b/>
          <w:bCs/>
        </w:rPr>
      </w:pPr>
      <w:r>
        <w:rPr>
          <w:b/>
          <w:bCs/>
        </w:rPr>
        <w:t xml:space="preserve">5.2.8 </w:t>
      </w:r>
      <w:r w:rsidRPr="00C73751">
        <w:rPr>
          <w:b/>
          <w:bCs/>
        </w:rPr>
        <w:t xml:space="preserve">Микробиологическое исследование ректальных мазков </w:t>
      </w:r>
    </w:p>
    <w:p w14:paraId="40C891DB"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pPr>
      <w:r w:rsidRPr="00761653">
        <w:t xml:space="preserve">Исследование проводят с целью детекции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69905B9E" w14:textId="77777777" w:rsidR="006D503D" w:rsidRDefault="006D503D" w:rsidP="006D503D">
      <w:pPr>
        <w:widowControl w:val="0"/>
        <w:tabs>
          <w:tab w:val="left" w:pos="0"/>
        </w:tabs>
        <w:autoSpaceDE w:val="0"/>
        <w:autoSpaceDN w:val="0"/>
        <w:adjustRightInd w:val="0"/>
        <w:spacing w:before="60" w:after="60"/>
        <w:ind w:right="49" w:firstLine="709"/>
        <w:contextualSpacing/>
      </w:pPr>
      <w:r w:rsidRPr="00761653">
        <w:t xml:space="preserve">Исследование </w:t>
      </w:r>
      <w:r>
        <w:t>показано:</w:t>
      </w:r>
      <w:r w:rsidRPr="00761653">
        <w:t xml:space="preserve"> </w:t>
      </w:r>
    </w:p>
    <w:p w14:paraId="6217AD2A" w14:textId="77777777" w:rsidR="006D503D" w:rsidRPr="00C73751" w:rsidRDefault="006D503D" w:rsidP="00CE6C1C">
      <w:pPr>
        <w:pStyle w:val="a6"/>
        <w:widowControl w:val="0"/>
        <w:numPr>
          <w:ilvl w:val="0"/>
          <w:numId w:val="135"/>
        </w:numPr>
        <w:tabs>
          <w:tab w:val="left" w:pos="0"/>
        </w:tabs>
        <w:autoSpaceDE w:val="0"/>
        <w:autoSpaceDN w:val="0"/>
        <w:adjustRightInd w:val="0"/>
        <w:spacing w:before="60" w:after="60"/>
        <w:ind w:left="0" w:right="49" w:firstLine="0"/>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415B0C42" w14:textId="77777777" w:rsidR="006D503D" w:rsidRDefault="006D503D" w:rsidP="00CE6C1C">
      <w:pPr>
        <w:pStyle w:val="a6"/>
        <w:widowControl w:val="0"/>
        <w:numPr>
          <w:ilvl w:val="0"/>
          <w:numId w:val="135"/>
        </w:numPr>
        <w:tabs>
          <w:tab w:val="left" w:pos="0"/>
        </w:tabs>
        <w:autoSpaceDE w:val="0"/>
        <w:autoSpaceDN w:val="0"/>
        <w:adjustRightInd w:val="0"/>
        <w:spacing w:before="60" w:after="60"/>
        <w:ind w:left="0" w:right="49" w:firstLine="0"/>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5CF21E4F" w14:textId="77777777" w:rsidR="006D503D" w:rsidRDefault="006D503D" w:rsidP="00CE6C1C">
      <w:pPr>
        <w:pStyle w:val="a6"/>
        <w:widowControl w:val="0"/>
        <w:numPr>
          <w:ilvl w:val="0"/>
          <w:numId w:val="135"/>
        </w:numPr>
        <w:tabs>
          <w:tab w:val="left" w:pos="0"/>
        </w:tabs>
        <w:autoSpaceDE w:val="0"/>
        <w:autoSpaceDN w:val="0"/>
        <w:adjustRightInd w:val="0"/>
        <w:spacing w:before="60" w:after="60"/>
        <w:ind w:left="0" w:right="49" w:firstLine="0"/>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10</w:t>
      </w:r>
      <w:r w:rsidRPr="00CB604C">
        <w:rPr>
          <w:vertAlign w:val="superscript"/>
        </w:rPr>
        <w:t>9</w:t>
      </w:r>
      <w:r w:rsidRPr="00CB604C">
        <w:t xml:space="preserve">/л; </w:t>
      </w:r>
    </w:p>
    <w:p w14:paraId="4F81B0D6" w14:textId="77777777" w:rsidR="006D503D" w:rsidRPr="00CB604C" w:rsidRDefault="006D503D" w:rsidP="006D503D">
      <w:pPr>
        <w:widowControl w:val="0"/>
        <w:tabs>
          <w:tab w:val="left" w:pos="0"/>
        </w:tabs>
        <w:autoSpaceDE w:val="0"/>
        <w:autoSpaceDN w:val="0"/>
        <w:adjustRightInd w:val="0"/>
        <w:spacing w:before="60" w:after="60"/>
        <w:ind w:right="49"/>
      </w:pPr>
      <w:r>
        <w:tab/>
      </w:r>
      <w:r w:rsidRPr="00CB604C">
        <w:t xml:space="preserve">С учетом выделенных микроорганизмов может быть проведена коррекция </w:t>
      </w:r>
      <w:r w:rsidRPr="00CB604C">
        <w:lastRenderedPageBreak/>
        <w:t xml:space="preserve">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3D69F069" w14:textId="77777777" w:rsidR="006D503D" w:rsidRPr="00C73751" w:rsidRDefault="006D503D" w:rsidP="006D503D">
      <w:pPr>
        <w:widowControl w:val="0"/>
        <w:tabs>
          <w:tab w:val="left" w:pos="0"/>
        </w:tabs>
        <w:autoSpaceDE w:val="0"/>
        <w:autoSpaceDN w:val="0"/>
        <w:adjustRightInd w:val="0"/>
        <w:spacing w:before="60" w:after="60"/>
        <w:ind w:right="49" w:firstLine="709"/>
        <w:contextualSpacing/>
        <w:rPr>
          <w:b/>
        </w:rPr>
      </w:pPr>
      <w:r w:rsidRPr="00C73751">
        <w:rPr>
          <w:b/>
          <w:bCs/>
        </w:rPr>
        <w:t>5.2.9 Микробиологическое исследование мазка со слизистой оболочки носовых ходов</w:t>
      </w:r>
    </w:p>
    <w:p w14:paraId="2438D0DA" w14:textId="77777777" w:rsidR="006D503D" w:rsidRDefault="006D503D" w:rsidP="006D503D">
      <w:pPr>
        <w:widowControl w:val="0"/>
        <w:tabs>
          <w:tab w:val="left" w:pos="0"/>
        </w:tabs>
        <w:autoSpaceDE w:val="0"/>
        <w:autoSpaceDN w:val="0"/>
        <w:adjustRightInd w:val="0"/>
        <w:spacing w:before="60" w:after="60"/>
        <w:ind w:right="49" w:firstLine="709"/>
        <w:contextualSpacing/>
      </w:pPr>
      <w:r>
        <w:t>Исследования проводят по следующим показаниям:</w:t>
      </w:r>
    </w:p>
    <w:p w14:paraId="32B0F378" w14:textId="77777777" w:rsidR="006D503D" w:rsidRDefault="006D503D" w:rsidP="00CE6C1C">
      <w:pPr>
        <w:pStyle w:val="a6"/>
        <w:widowControl w:val="0"/>
        <w:numPr>
          <w:ilvl w:val="0"/>
          <w:numId w:val="136"/>
        </w:numPr>
        <w:tabs>
          <w:tab w:val="left" w:pos="0"/>
        </w:tabs>
        <w:autoSpaceDE w:val="0"/>
        <w:autoSpaceDN w:val="0"/>
        <w:adjustRightInd w:val="0"/>
        <w:spacing w:before="60" w:after="60"/>
        <w:ind w:left="0" w:right="49" w:firstLine="0"/>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497905E1" w14:textId="77777777" w:rsidR="006D503D" w:rsidRPr="00CB604C" w:rsidRDefault="006D503D" w:rsidP="00CE6C1C">
      <w:pPr>
        <w:pStyle w:val="a6"/>
        <w:widowControl w:val="0"/>
        <w:numPr>
          <w:ilvl w:val="0"/>
          <w:numId w:val="136"/>
        </w:numPr>
        <w:tabs>
          <w:tab w:val="left" w:pos="0"/>
        </w:tabs>
        <w:autoSpaceDE w:val="0"/>
        <w:autoSpaceDN w:val="0"/>
        <w:adjustRightInd w:val="0"/>
        <w:spacing w:before="60" w:after="60"/>
        <w:ind w:left="0" w:right="49" w:firstLine="0"/>
      </w:pPr>
      <w:r w:rsidRPr="00CB604C">
        <w:t xml:space="preserve">исследование колонизации </w:t>
      </w:r>
      <w:r w:rsidRPr="00CB604C">
        <w:rPr>
          <w:i/>
        </w:rPr>
        <w:t>Staphylococcus aureus</w:t>
      </w:r>
      <w:r w:rsidRPr="00CB604C">
        <w:t xml:space="preserve"> у больных с пиодермией.  </w:t>
      </w:r>
    </w:p>
    <w:p w14:paraId="42E366EC" w14:textId="77777777" w:rsidR="006D503D" w:rsidRPr="00F24463" w:rsidRDefault="006D503D" w:rsidP="006D503D">
      <w:pPr>
        <w:widowControl w:val="0"/>
        <w:autoSpaceDE w:val="0"/>
        <w:autoSpaceDN w:val="0"/>
        <w:adjustRightInd w:val="0"/>
        <w:spacing w:before="240" w:after="60"/>
        <w:ind w:right="-93" w:firstLine="709"/>
        <w:contextualSpacing/>
        <w:rPr>
          <w:b/>
          <w:bCs/>
        </w:rPr>
      </w:pPr>
      <w:r>
        <w:rPr>
          <w:b/>
          <w:bCs/>
        </w:rPr>
        <w:t xml:space="preserve">5.2.10 </w:t>
      </w:r>
      <w:r w:rsidRPr="00F24463">
        <w:rPr>
          <w:b/>
          <w:bCs/>
        </w:rPr>
        <w:t xml:space="preserve">Микробиологическое исследование биоптатов / соскобов / </w:t>
      </w:r>
      <w:r w:rsidRPr="00F24463">
        <w:rPr>
          <w:b/>
        </w:rPr>
        <w:t>отделяемого пораженных участков</w:t>
      </w:r>
      <w:r w:rsidRPr="00F24463">
        <w:rPr>
          <w:b/>
          <w:bCs/>
        </w:rPr>
        <w:t xml:space="preserve"> кожи</w:t>
      </w:r>
    </w:p>
    <w:p w14:paraId="28F051F0" w14:textId="77777777" w:rsidR="006D503D" w:rsidRPr="00761653" w:rsidRDefault="006D503D" w:rsidP="006D503D">
      <w:pPr>
        <w:widowControl w:val="0"/>
        <w:tabs>
          <w:tab w:val="left" w:pos="0"/>
        </w:tabs>
        <w:autoSpaceDE w:val="0"/>
        <w:autoSpaceDN w:val="0"/>
        <w:adjustRightInd w:val="0"/>
        <w:spacing w:before="60" w:after="60"/>
        <w:ind w:firstLine="709"/>
        <w:contextualSpacing/>
        <w:rPr>
          <w:b/>
          <w:bCs/>
        </w:rPr>
      </w:pPr>
      <w:r>
        <w:t>Исследование проводят при наличии</w:t>
      </w:r>
      <w:r w:rsidRPr="00761653">
        <w:t xml:space="preserve"> септикопиемических очагов </w:t>
      </w:r>
      <w:r>
        <w:t xml:space="preserve">кожи </w:t>
      </w:r>
      <w:r w:rsidRPr="00761653">
        <w:t xml:space="preserve">(инфильтраты в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268434BD" w14:textId="77777777" w:rsidR="006D503D" w:rsidRPr="00F24463" w:rsidRDefault="006D503D" w:rsidP="006D503D">
      <w:pPr>
        <w:widowControl w:val="0"/>
        <w:autoSpaceDE w:val="0"/>
        <w:autoSpaceDN w:val="0"/>
        <w:adjustRightInd w:val="0"/>
        <w:spacing w:before="240" w:after="60"/>
        <w:ind w:firstLine="709"/>
        <w:contextualSpacing/>
        <w:rPr>
          <w:b/>
          <w:bCs/>
        </w:rPr>
      </w:pPr>
      <w:r w:rsidRPr="00F24463">
        <w:rPr>
          <w:b/>
        </w:rPr>
        <w:t xml:space="preserve">5.2.11 </w:t>
      </w:r>
      <w:r w:rsidRPr="00F24463">
        <w:rPr>
          <w:b/>
          <w:bCs/>
        </w:rPr>
        <w:t xml:space="preserve">Исследование жидкости бронхоальвеолярного лаважа </w:t>
      </w:r>
    </w:p>
    <w:p w14:paraId="38E7F441" w14:textId="77777777" w:rsidR="006D503D" w:rsidRPr="00761653" w:rsidRDefault="006D503D" w:rsidP="006D503D">
      <w:pPr>
        <w:widowControl w:val="0"/>
        <w:tabs>
          <w:tab w:val="left" w:pos="0"/>
        </w:tabs>
        <w:autoSpaceDE w:val="0"/>
        <w:autoSpaceDN w:val="0"/>
        <w:adjustRightInd w:val="0"/>
        <w:spacing w:before="60" w:after="60"/>
        <w:ind w:firstLine="709"/>
        <w:contextualSpacing/>
      </w:pPr>
      <w:r>
        <w:t xml:space="preserve">Исследование </w:t>
      </w:r>
      <w:r w:rsidRPr="00761653">
        <w:t>бронхоальвеолярн</w:t>
      </w:r>
      <w:r>
        <w:t>ого</w:t>
      </w:r>
      <w:r w:rsidRPr="00761653">
        <w:t xml:space="preserve"> лаваж</w:t>
      </w:r>
      <w:r>
        <w:t>а (БАЛ) проводят при</w:t>
      </w:r>
      <w:r w:rsidRPr="00761653">
        <w:t xml:space="preserve"> наличи</w:t>
      </w:r>
      <w:r>
        <w:t>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359220EE" w14:textId="77777777" w:rsidR="006D503D" w:rsidRPr="00761653" w:rsidRDefault="006D503D" w:rsidP="006D503D">
      <w:pPr>
        <w:widowControl w:val="0"/>
        <w:tabs>
          <w:tab w:val="left" w:pos="1134"/>
        </w:tabs>
        <w:autoSpaceDE w:val="0"/>
        <w:autoSpaceDN w:val="0"/>
        <w:adjustRightInd w:val="0"/>
        <w:spacing w:before="60" w:after="60"/>
        <w:ind w:firstLine="709"/>
        <w:contextualSpacing/>
        <w:rPr>
          <w:b/>
          <w:u w:val="single"/>
        </w:rPr>
      </w:pPr>
      <w:r w:rsidRPr="00761653">
        <w:rPr>
          <w:b/>
          <w:u w:val="single"/>
        </w:rPr>
        <w:t xml:space="preserve">Определение антигена </w:t>
      </w:r>
      <w:r w:rsidRPr="00761653">
        <w:rPr>
          <w:b/>
          <w:i/>
          <w:iCs/>
          <w:u w:val="single"/>
        </w:rPr>
        <w:t>Legionella pneumophila</w:t>
      </w:r>
      <w:r w:rsidRPr="00761653">
        <w:rPr>
          <w:b/>
          <w:u w:val="single"/>
        </w:rPr>
        <w:t xml:space="preserve"> в моче</w:t>
      </w:r>
    </w:p>
    <w:p w14:paraId="42061098" w14:textId="77777777" w:rsidR="006D503D" w:rsidRPr="00761653" w:rsidRDefault="006D503D" w:rsidP="006D503D">
      <w:pPr>
        <w:widowControl w:val="0"/>
        <w:tabs>
          <w:tab w:val="left" w:pos="1134"/>
        </w:tabs>
        <w:autoSpaceDE w:val="0"/>
        <w:autoSpaceDN w:val="0"/>
        <w:adjustRightInd w:val="0"/>
        <w:spacing w:before="60" w:after="60"/>
        <w:ind w:firstLine="709"/>
        <w:contextualSpacing/>
      </w:pPr>
      <w:r>
        <w:t>Проводится при</w:t>
      </w:r>
      <w:r w:rsidRPr="00761653">
        <w:t xml:space="preserve"> наличи</w:t>
      </w:r>
      <w:r>
        <w:t>и</w:t>
      </w:r>
      <w:r w:rsidRPr="00761653">
        <w:t xml:space="preserve"> пневмонии с очагами консолидации.</w:t>
      </w:r>
    </w:p>
    <w:p w14:paraId="7DB771A7" w14:textId="77777777" w:rsidR="006D503D" w:rsidRPr="00761653" w:rsidRDefault="006D503D" w:rsidP="006D503D">
      <w:pPr>
        <w:widowControl w:val="0"/>
        <w:autoSpaceDE w:val="0"/>
        <w:autoSpaceDN w:val="0"/>
        <w:adjustRightInd w:val="0"/>
        <w:spacing w:before="240" w:after="60"/>
        <w:ind w:firstLine="709"/>
        <w:contextualSpacing/>
        <w:rPr>
          <w:b/>
          <w:bCs/>
          <w:u w:val="single"/>
        </w:rPr>
      </w:pPr>
      <w:r w:rsidRPr="00761653">
        <w:rPr>
          <w:b/>
          <w:u w:val="single"/>
        </w:rPr>
        <w:lastRenderedPageBreak/>
        <w:t xml:space="preserve">Исследование антигена </w:t>
      </w:r>
      <w:r w:rsidRPr="00761653">
        <w:rPr>
          <w:b/>
          <w:bCs/>
          <w:i/>
          <w:iCs/>
          <w:u w:val="single"/>
        </w:rPr>
        <w:t>Aspergillus</w:t>
      </w:r>
      <w:r w:rsidRPr="00761653">
        <w:rPr>
          <w:b/>
          <w:bCs/>
          <w:u w:val="single"/>
        </w:rPr>
        <w:t xml:space="preserve"> (галактоманнан) в сыворотке крови, в жидкости БАЛ, в СМЖ</w:t>
      </w:r>
    </w:p>
    <w:p w14:paraId="01901D17" w14:textId="77777777" w:rsidR="006D503D" w:rsidRDefault="006D503D" w:rsidP="006D503D">
      <w:pPr>
        <w:widowControl w:val="0"/>
        <w:tabs>
          <w:tab w:val="left" w:pos="0"/>
        </w:tabs>
        <w:autoSpaceDE w:val="0"/>
        <w:autoSpaceDN w:val="0"/>
        <w:adjustRightInd w:val="0"/>
        <w:spacing w:before="60" w:after="60"/>
        <w:ind w:firstLine="709"/>
        <w:contextualSpacing/>
        <w:rPr>
          <w:bCs/>
        </w:rPr>
      </w:pPr>
      <w:r>
        <w:rPr>
          <w:bCs/>
          <w:iCs/>
        </w:rPr>
        <w:t>Исследование показано в следующих клинических ситуациях:</w:t>
      </w:r>
      <w:r w:rsidRPr="00761653">
        <w:rPr>
          <w:bCs/>
        </w:rPr>
        <w:t xml:space="preserve"> </w:t>
      </w:r>
    </w:p>
    <w:p w14:paraId="10B8B3C8" w14:textId="77777777" w:rsidR="006D503D" w:rsidRPr="00833774" w:rsidRDefault="006D503D" w:rsidP="00CE6C1C">
      <w:pPr>
        <w:pStyle w:val="a6"/>
        <w:widowControl w:val="0"/>
        <w:numPr>
          <w:ilvl w:val="0"/>
          <w:numId w:val="137"/>
        </w:numPr>
        <w:tabs>
          <w:tab w:val="left" w:pos="0"/>
        </w:tabs>
        <w:autoSpaceDE w:val="0"/>
        <w:autoSpaceDN w:val="0"/>
        <w:adjustRightInd w:val="0"/>
        <w:spacing w:before="60" w:after="60"/>
        <w:ind w:left="0" w:firstLine="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18D5AA85" w14:textId="77777777" w:rsidR="006D503D" w:rsidRDefault="006D503D" w:rsidP="00CE6C1C">
      <w:pPr>
        <w:pStyle w:val="a6"/>
        <w:widowControl w:val="0"/>
        <w:numPr>
          <w:ilvl w:val="0"/>
          <w:numId w:val="137"/>
        </w:numPr>
        <w:tabs>
          <w:tab w:val="left" w:pos="0"/>
        </w:tabs>
        <w:autoSpaceDE w:val="0"/>
        <w:autoSpaceDN w:val="0"/>
        <w:adjustRightInd w:val="0"/>
        <w:spacing w:before="60" w:after="60"/>
        <w:ind w:left="0" w:firstLine="0"/>
      </w:pPr>
      <w:r w:rsidRPr="00680401">
        <w:t>у пациентов с факторами риска (длительность нейтропении от 10 дней и более, применение глюкокортикоидов, флударабина или алемтузумаба) и р</w:t>
      </w:r>
      <w:r>
        <w:t>ади</w:t>
      </w:r>
      <w:r w:rsidRPr="00680401">
        <w:t xml:space="preserve">ологическими признаками, характерными для инвазивного аспергиллеза, в период нейтропении. </w:t>
      </w:r>
    </w:p>
    <w:p w14:paraId="57FB6B65" w14:textId="77777777" w:rsidR="006D503D" w:rsidRDefault="006D503D" w:rsidP="00CE6C1C">
      <w:pPr>
        <w:pStyle w:val="a6"/>
        <w:widowControl w:val="0"/>
        <w:numPr>
          <w:ilvl w:val="0"/>
          <w:numId w:val="137"/>
        </w:numPr>
        <w:tabs>
          <w:tab w:val="left" w:pos="0"/>
        </w:tabs>
        <w:autoSpaceDE w:val="0"/>
        <w:autoSpaceDN w:val="0"/>
        <w:adjustRightInd w:val="0"/>
        <w:spacing w:before="60" w:after="60"/>
        <w:ind w:left="0" w:firstLine="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6353F74A" w14:textId="77777777" w:rsidR="006D503D" w:rsidRPr="00761653" w:rsidRDefault="006D503D" w:rsidP="006D503D">
      <w:pPr>
        <w:widowControl w:val="0"/>
        <w:tabs>
          <w:tab w:val="left" w:pos="0"/>
        </w:tabs>
        <w:autoSpaceDE w:val="0"/>
        <w:autoSpaceDN w:val="0"/>
        <w:adjustRightInd w:val="0"/>
        <w:spacing w:before="60" w:after="6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 [6]. </w:t>
      </w:r>
    </w:p>
    <w:p w14:paraId="2742C234" w14:textId="77777777" w:rsidR="006D503D" w:rsidRPr="00761653" w:rsidRDefault="006D503D" w:rsidP="006D503D">
      <w:pPr>
        <w:widowControl w:val="0"/>
        <w:tabs>
          <w:tab w:val="left" w:pos="0"/>
        </w:tabs>
        <w:autoSpaceDE w:val="0"/>
        <w:autoSpaceDN w:val="0"/>
        <w:adjustRightInd w:val="0"/>
        <w:spacing w:before="60" w:after="60"/>
        <w:contextualSpacing/>
        <w:rPr>
          <w:b/>
          <w:u w:val="single"/>
        </w:rPr>
      </w:pPr>
      <w:r w:rsidRPr="00761653">
        <w:rPr>
          <w:b/>
          <w:bCs/>
          <w:u w:val="single"/>
        </w:rPr>
        <w:t xml:space="preserve">Исследование антигена </w:t>
      </w:r>
      <w:r w:rsidRPr="00761653">
        <w:rPr>
          <w:b/>
          <w:bCs/>
          <w:i/>
          <w:iCs/>
          <w:u w:val="single"/>
        </w:rPr>
        <w:t>Candida</w:t>
      </w:r>
      <w:r w:rsidRPr="00761653">
        <w:rPr>
          <w:b/>
          <w:bCs/>
          <w:u w:val="single"/>
        </w:rPr>
        <w:t xml:space="preserve"> (маннан) и антител</w:t>
      </w:r>
      <w:r w:rsidRPr="00761653">
        <w:rPr>
          <w:b/>
          <w:bCs/>
          <w:iCs/>
          <w:u w:val="single"/>
        </w:rPr>
        <w:t xml:space="preserve"> </w:t>
      </w:r>
      <w:r w:rsidRPr="00761653">
        <w:rPr>
          <w:b/>
          <w:bCs/>
          <w:i/>
          <w:iCs/>
          <w:u w:val="single"/>
        </w:rPr>
        <w:t>Candida</w:t>
      </w:r>
      <w:r w:rsidRPr="00761653">
        <w:rPr>
          <w:b/>
          <w:bCs/>
          <w:u w:val="single"/>
        </w:rPr>
        <w:t xml:space="preserve"> (антиманнан) в сыворотке крови</w:t>
      </w:r>
    </w:p>
    <w:p w14:paraId="47210315" w14:textId="77777777" w:rsidR="006D503D" w:rsidRDefault="006D503D" w:rsidP="006D503D">
      <w:pPr>
        <w:widowControl w:val="0"/>
        <w:tabs>
          <w:tab w:val="left" w:pos="0"/>
        </w:tabs>
        <w:autoSpaceDE w:val="0"/>
        <w:autoSpaceDN w:val="0"/>
        <w:adjustRightInd w:val="0"/>
        <w:spacing w:before="60" w:after="60"/>
        <w:contextualSpacing/>
      </w:pPr>
      <w:r>
        <w:t>Исследования проводят по следующим показаниям:</w:t>
      </w:r>
    </w:p>
    <w:p w14:paraId="58800D53" w14:textId="77777777" w:rsidR="006D503D" w:rsidRDefault="006D503D" w:rsidP="00CE6C1C">
      <w:pPr>
        <w:pStyle w:val="a6"/>
        <w:widowControl w:val="0"/>
        <w:numPr>
          <w:ilvl w:val="0"/>
          <w:numId w:val="138"/>
        </w:numPr>
        <w:tabs>
          <w:tab w:val="left" w:pos="0"/>
        </w:tabs>
        <w:autoSpaceDE w:val="0"/>
        <w:autoSpaceDN w:val="0"/>
        <w:adjustRightInd w:val="0"/>
        <w:spacing w:before="60" w:after="60"/>
        <w:ind w:left="0" w:firstLine="0"/>
      </w:pPr>
      <w:r w:rsidRPr="00315F82">
        <w:t xml:space="preserve">множественные очаги в печени и/или селезенке (подозрение на гепатолиенальный кандидоз); </w:t>
      </w:r>
    </w:p>
    <w:p w14:paraId="438C1B0B" w14:textId="77777777" w:rsidR="006D503D" w:rsidRDefault="006D503D" w:rsidP="00CE6C1C">
      <w:pPr>
        <w:pStyle w:val="a6"/>
        <w:widowControl w:val="0"/>
        <w:numPr>
          <w:ilvl w:val="0"/>
          <w:numId w:val="138"/>
        </w:numPr>
        <w:tabs>
          <w:tab w:val="left" w:pos="0"/>
        </w:tabs>
        <w:autoSpaceDE w:val="0"/>
        <w:autoSpaceDN w:val="0"/>
        <w:adjustRightInd w:val="0"/>
        <w:spacing w:before="60" w:after="60"/>
        <w:ind w:left="0" w:firstLine="0"/>
      </w:pPr>
      <w:r w:rsidRPr="00315F82">
        <w:t xml:space="preserve">предполагаемый инвазивный кандидоз у больных с длительной (более 7-10 дней) персистирующей температурой. </w:t>
      </w:r>
    </w:p>
    <w:p w14:paraId="70F6526E" w14:textId="77777777" w:rsidR="006D503D" w:rsidRPr="00315F82" w:rsidRDefault="006D503D" w:rsidP="006D503D">
      <w:pPr>
        <w:widowControl w:val="0"/>
        <w:tabs>
          <w:tab w:val="left" w:pos="0"/>
        </w:tabs>
        <w:autoSpaceDE w:val="0"/>
        <w:autoSpaceDN w:val="0"/>
        <w:adjustRightInd w:val="0"/>
        <w:spacing w:before="60" w:after="60"/>
      </w:pPr>
      <w:r>
        <w:tab/>
      </w:r>
      <w:r w:rsidRPr="00315F82">
        <w:t>Образец для исследования -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34C53335" w14:textId="77777777" w:rsidR="006D503D" w:rsidRPr="00761653" w:rsidRDefault="006D503D" w:rsidP="006D503D">
      <w:pPr>
        <w:widowControl w:val="0"/>
        <w:autoSpaceDE w:val="0"/>
        <w:autoSpaceDN w:val="0"/>
        <w:adjustRightInd w:val="0"/>
        <w:ind w:firstLine="709"/>
        <w:contextualSpacing/>
        <w:rPr>
          <w:b/>
          <w:bCs/>
          <w:u w:val="single"/>
        </w:rPr>
      </w:pPr>
      <w:r w:rsidRPr="00761653">
        <w:rPr>
          <w:b/>
          <w:bCs/>
          <w:u w:val="single"/>
        </w:rPr>
        <w:t xml:space="preserve">Определение антигена </w:t>
      </w:r>
      <w:r w:rsidRPr="00761653">
        <w:rPr>
          <w:b/>
          <w:bCs/>
          <w:i/>
          <w:iCs/>
          <w:u w:val="single"/>
        </w:rPr>
        <w:t>Cryptocococcus</w:t>
      </w:r>
      <w:r w:rsidRPr="00761653">
        <w:rPr>
          <w:b/>
          <w:bCs/>
          <w:u w:val="single"/>
        </w:rPr>
        <w:t xml:space="preserve"> (глюкуроноксиломаннан)</w:t>
      </w:r>
    </w:p>
    <w:p w14:paraId="0C4A4BA7" w14:textId="77777777" w:rsidR="006D503D" w:rsidRPr="00761653" w:rsidRDefault="006D503D" w:rsidP="006D503D">
      <w:pPr>
        <w:widowControl w:val="0"/>
        <w:autoSpaceDE w:val="0"/>
        <w:autoSpaceDN w:val="0"/>
        <w:adjustRightInd w:val="0"/>
        <w:ind w:firstLine="709"/>
        <w:contextualSpacing/>
      </w:pPr>
      <w:r>
        <w:t xml:space="preserve">Исследование выполняется при </w:t>
      </w:r>
      <w:r w:rsidRPr="00761653">
        <w:t>подозрени</w:t>
      </w:r>
      <w:r>
        <w:t>и</w:t>
      </w:r>
      <w:r w:rsidRPr="00761653">
        <w:t xml:space="preserve"> на инфекцию, вызванную </w:t>
      </w:r>
      <w:r w:rsidRPr="00761653">
        <w:lastRenderedPageBreak/>
        <w:t xml:space="preserve">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алемтузумабом, циклоспорином.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1944FF84" w14:textId="77777777" w:rsidR="006D503D" w:rsidRPr="00761653" w:rsidRDefault="006D503D" w:rsidP="006D503D">
      <w:pPr>
        <w:widowControl w:val="0"/>
        <w:autoSpaceDE w:val="0"/>
        <w:autoSpaceDN w:val="0"/>
        <w:adjustRightInd w:val="0"/>
        <w:spacing w:before="240" w:after="60"/>
        <w:ind w:firstLine="709"/>
        <w:contextualSpacing/>
        <w:rPr>
          <w:b/>
          <w:bCs/>
          <w:u w:val="single"/>
        </w:rPr>
      </w:pPr>
      <w:r w:rsidRPr="00761653">
        <w:rPr>
          <w:b/>
          <w:bCs/>
          <w:u w:val="single"/>
        </w:rPr>
        <w:t xml:space="preserve">Исследование антитела </w:t>
      </w:r>
      <w:r w:rsidRPr="00761653">
        <w:rPr>
          <w:b/>
          <w:bCs/>
          <w:i/>
          <w:iCs/>
          <w:u w:val="single"/>
        </w:rPr>
        <w:t>Мycoplasma pneumonia</w:t>
      </w:r>
      <w:r w:rsidRPr="00761653">
        <w:rPr>
          <w:b/>
          <w:bCs/>
          <w:i/>
          <w:u w:val="single"/>
        </w:rPr>
        <w:t>e</w:t>
      </w:r>
      <w:r w:rsidRPr="00761653">
        <w:rPr>
          <w:b/>
          <w:bCs/>
          <w:u w:val="single"/>
        </w:rPr>
        <w:t xml:space="preserve"> (IgM, IgG), </w:t>
      </w:r>
      <w:r w:rsidRPr="00761653">
        <w:rPr>
          <w:b/>
          <w:bCs/>
          <w:i/>
          <w:iCs/>
          <w:u w:val="single"/>
        </w:rPr>
        <w:t>Chlamydophila pneumoniae</w:t>
      </w:r>
      <w:r w:rsidRPr="00761653">
        <w:rPr>
          <w:b/>
          <w:bCs/>
          <w:u w:val="single"/>
        </w:rPr>
        <w:t xml:space="preserve"> (IgM, IgG) в крови </w:t>
      </w:r>
    </w:p>
    <w:p w14:paraId="070B2720" w14:textId="77777777" w:rsidR="006D503D" w:rsidRPr="00761653" w:rsidRDefault="006D503D" w:rsidP="006D503D">
      <w:pPr>
        <w:widowControl w:val="0"/>
        <w:tabs>
          <w:tab w:val="left" w:pos="0"/>
        </w:tabs>
        <w:autoSpaceDE w:val="0"/>
        <w:autoSpaceDN w:val="0"/>
        <w:adjustRightInd w:val="0"/>
        <w:spacing w:before="60" w:after="60"/>
        <w:contextualSpacing/>
      </w:pPr>
      <w:r w:rsidRPr="00761653">
        <w:tab/>
        <w:t>Показания — пневмония, возникшая амбулаторно.</w:t>
      </w:r>
    </w:p>
    <w:p w14:paraId="51E8A4A1" w14:textId="77777777" w:rsidR="006D503D" w:rsidRPr="00761653" w:rsidRDefault="006D503D" w:rsidP="006D503D">
      <w:pPr>
        <w:widowControl w:val="0"/>
        <w:tabs>
          <w:tab w:val="left" w:pos="317"/>
        </w:tabs>
        <w:autoSpaceDE w:val="0"/>
        <w:autoSpaceDN w:val="0"/>
        <w:adjustRightInd w:val="0"/>
        <w:spacing w:before="60" w:after="60"/>
        <w:ind w:firstLine="709"/>
        <w:contextualSpacing/>
        <w:rPr>
          <w:b/>
        </w:rPr>
      </w:pPr>
      <w:r>
        <w:rPr>
          <w:b/>
        </w:rPr>
        <w:t xml:space="preserve">5.3 </w:t>
      </w:r>
      <w:r w:rsidRPr="00761653">
        <w:rPr>
          <w:b/>
        </w:rPr>
        <w:t>Инструментальные методы исследования</w:t>
      </w:r>
      <w:r>
        <w:rPr>
          <w:b/>
        </w:rPr>
        <w:t>:</w:t>
      </w:r>
    </w:p>
    <w:p w14:paraId="6500A28E" w14:textId="77777777" w:rsidR="006D503D" w:rsidRPr="00761653" w:rsidRDefault="006D503D" w:rsidP="006D503D">
      <w:pPr>
        <w:widowControl w:val="0"/>
        <w:autoSpaceDE w:val="0"/>
        <w:autoSpaceDN w:val="0"/>
        <w:adjustRightInd w:val="0"/>
        <w:spacing w:before="240" w:after="60"/>
        <w:ind w:firstLine="709"/>
        <w:contextualSpacing/>
        <w:rPr>
          <w:b/>
          <w:bCs/>
          <w:u w:val="single"/>
        </w:rPr>
      </w:pPr>
      <w:r w:rsidRPr="00761653">
        <w:rPr>
          <w:b/>
          <w:bCs/>
          <w:u w:val="single"/>
        </w:rPr>
        <w:t>КТ</w:t>
      </w:r>
      <w:r>
        <w:rPr>
          <w:b/>
          <w:bCs/>
          <w:u w:val="single"/>
        </w:rPr>
        <w:t>/СКТ органов грудной полости</w:t>
      </w:r>
      <w:r w:rsidRPr="00761653">
        <w:rPr>
          <w:b/>
          <w:bCs/>
          <w:u w:val="single"/>
        </w:rPr>
        <w:t xml:space="preserve"> </w:t>
      </w:r>
    </w:p>
    <w:p w14:paraId="64691B45" w14:textId="77777777" w:rsidR="006D503D" w:rsidRDefault="006D503D" w:rsidP="006D503D">
      <w:pPr>
        <w:widowControl w:val="0"/>
        <w:tabs>
          <w:tab w:val="left" w:pos="0"/>
        </w:tabs>
        <w:autoSpaceDE w:val="0"/>
        <w:autoSpaceDN w:val="0"/>
        <w:adjustRightInd w:val="0"/>
        <w:spacing w:before="60" w:after="60"/>
        <w:ind w:firstLine="709"/>
        <w:contextualSpacing/>
      </w:pPr>
      <w:r w:rsidRPr="00761653">
        <w:t>Показаниями к проведению КТ</w:t>
      </w:r>
      <w:r>
        <w:t>/СКТ</w:t>
      </w:r>
      <w:r w:rsidRPr="00761653">
        <w:t xml:space="preserve"> </w:t>
      </w:r>
      <w:r w:rsidRPr="00194FB2">
        <w:rPr>
          <w:bCs/>
        </w:rPr>
        <w:t xml:space="preserve">органов грудной полости </w:t>
      </w:r>
      <w:r w:rsidRPr="00761653">
        <w:t>являются</w:t>
      </w:r>
      <w:r>
        <w:t>:</w:t>
      </w:r>
    </w:p>
    <w:p w14:paraId="2F47FF4F" w14:textId="77777777" w:rsidR="006D503D" w:rsidRDefault="006D503D" w:rsidP="00CE6C1C">
      <w:pPr>
        <w:pStyle w:val="a6"/>
        <w:widowControl w:val="0"/>
        <w:numPr>
          <w:ilvl w:val="0"/>
          <w:numId w:val="139"/>
        </w:numPr>
        <w:tabs>
          <w:tab w:val="left" w:pos="0"/>
        </w:tabs>
        <w:autoSpaceDE w:val="0"/>
        <w:autoSpaceDN w:val="0"/>
        <w:adjustRightInd w:val="0"/>
        <w:spacing w:before="60" w:after="60"/>
      </w:pPr>
      <w:r w:rsidRPr="00016F8E">
        <w:t xml:space="preserve">пневмония (аускультативные признаки); </w:t>
      </w:r>
    </w:p>
    <w:p w14:paraId="781A39FC" w14:textId="77777777" w:rsidR="006D503D" w:rsidRDefault="006D503D" w:rsidP="00CE6C1C">
      <w:pPr>
        <w:pStyle w:val="a6"/>
        <w:widowControl w:val="0"/>
        <w:numPr>
          <w:ilvl w:val="0"/>
          <w:numId w:val="139"/>
        </w:numPr>
        <w:tabs>
          <w:tab w:val="left" w:pos="0"/>
        </w:tabs>
        <w:autoSpaceDE w:val="0"/>
        <w:autoSpaceDN w:val="0"/>
        <w:adjustRightInd w:val="0"/>
        <w:spacing w:before="60" w:after="60"/>
      </w:pPr>
      <w:r w:rsidRPr="00016F8E">
        <w:t xml:space="preserve">персистирующая фебрильная нейтропения от 3 дней и более, независимо от физикальной картины в легких; </w:t>
      </w:r>
    </w:p>
    <w:p w14:paraId="212F72E8" w14:textId="77777777" w:rsidR="006D503D" w:rsidRDefault="006D503D" w:rsidP="00CE6C1C">
      <w:pPr>
        <w:pStyle w:val="a6"/>
        <w:widowControl w:val="0"/>
        <w:numPr>
          <w:ilvl w:val="0"/>
          <w:numId w:val="139"/>
        </w:numPr>
        <w:tabs>
          <w:tab w:val="left" w:pos="0"/>
        </w:tabs>
        <w:autoSpaceDE w:val="0"/>
        <w:autoSpaceDN w:val="0"/>
        <w:adjustRightInd w:val="0"/>
        <w:spacing w:before="60" w:after="6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3457F996" w14:textId="31A84972" w:rsidR="006D503D" w:rsidRPr="00761653" w:rsidRDefault="006D503D" w:rsidP="006D503D">
      <w:pPr>
        <w:widowControl w:val="0"/>
        <w:tabs>
          <w:tab w:val="left" w:pos="0"/>
        </w:tabs>
        <w:autoSpaceDE w:val="0"/>
        <w:autoSpaceDN w:val="0"/>
        <w:adjustRightInd w:val="0"/>
        <w:spacing w:before="60" w:after="60"/>
      </w:pPr>
      <w:r>
        <w:tab/>
      </w:r>
      <w:r w:rsidRPr="00016F8E">
        <w:t xml:space="preserve">КТ/СКТ во всех </w:t>
      </w:r>
      <w:r w:rsidRPr="00D9248B">
        <w:t>случаях проводят без предварительной</w:t>
      </w:r>
      <w:r w:rsidRPr="00016F8E">
        <w:t xml:space="preserve">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2E0EB806" w14:textId="21A37D27" w:rsidR="006D503D" w:rsidRPr="00761653" w:rsidRDefault="006D503D" w:rsidP="006D503D">
      <w:pPr>
        <w:widowControl w:val="0"/>
        <w:autoSpaceDE w:val="0"/>
        <w:autoSpaceDN w:val="0"/>
        <w:adjustRightInd w:val="0"/>
        <w:spacing w:before="240" w:after="60"/>
        <w:ind w:firstLine="709"/>
        <w:contextualSpacing/>
        <w:rPr>
          <w:b/>
          <w:bCs/>
          <w:u w:val="single"/>
        </w:rPr>
      </w:pPr>
      <w:r>
        <w:rPr>
          <w:b/>
          <w:bCs/>
          <w:u w:val="single"/>
        </w:rPr>
        <w:t>У</w:t>
      </w:r>
      <w:r w:rsidRPr="00761653">
        <w:rPr>
          <w:b/>
          <w:bCs/>
          <w:u w:val="single"/>
        </w:rPr>
        <w:t>льтразвуковое исследование (УЗИ)</w:t>
      </w:r>
      <w:r>
        <w:rPr>
          <w:b/>
          <w:bCs/>
          <w:u w:val="single"/>
        </w:rPr>
        <w:t xml:space="preserve">, </w:t>
      </w:r>
      <w:r w:rsidRPr="00761653">
        <w:rPr>
          <w:b/>
          <w:bCs/>
          <w:u w:val="single"/>
        </w:rPr>
        <w:t>КТ</w:t>
      </w:r>
      <w:r>
        <w:rPr>
          <w:b/>
          <w:bCs/>
          <w:u w:val="single"/>
        </w:rPr>
        <w:t>/СКТ</w:t>
      </w:r>
      <w:r w:rsidRPr="00761653">
        <w:rPr>
          <w:b/>
          <w:bCs/>
          <w:u w:val="single"/>
        </w:rPr>
        <w:t>, МРТ</w:t>
      </w:r>
      <w:r w:rsidRPr="00016F8E">
        <w:rPr>
          <w:b/>
          <w:bCs/>
          <w:u w:val="single"/>
        </w:rPr>
        <w:t xml:space="preserve"> </w:t>
      </w:r>
      <w:r>
        <w:rPr>
          <w:b/>
          <w:bCs/>
          <w:u w:val="single"/>
        </w:rPr>
        <w:t xml:space="preserve">органов </w:t>
      </w:r>
      <w:r w:rsidRPr="00761653">
        <w:rPr>
          <w:b/>
          <w:bCs/>
          <w:u w:val="single"/>
        </w:rPr>
        <w:t>брюшной полости</w:t>
      </w:r>
      <w:r w:rsidR="00BF079B">
        <w:rPr>
          <w:b/>
          <w:bCs/>
          <w:u w:val="single"/>
        </w:rPr>
        <w:t>:</w:t>
      </w:r>
    </w:p>
    <w:p w14:paraId="05B6916E" w14:textId="77777777" w:rsidR="006D503D" w:rsidRDefault="006D503D" w:rsidP="006D503D">
      <w:pPr>
        <w:widowControl w:val="0"/>
        <w:tabs>
          <w:tab w:val="left" w:pos="0"/>
        </w:tabs>
        <w:autoSpaceDE w:val="0"/>
        <w:autoSpaceDN w:val="0"/>
        <w:adjustRightInd w:val="0"/>
        <w:spacing w:before="60" w:after="60"/>
        <w:ind w:firstLine="709"/>
        <w:contextualSpacing/>
      </w:pPr>
      <w:r>
        <w:t>Исследования</w:t>
      </w:r>
      <w:r w:rsidRPr="00761653">
        <w:t xml:space="preserve"> </w:t>
      </w:r>
      <w:r>
        <w:t>для уточнения инфекционного процесса у гематологических пациентов проводят по клиническим показаниям, в том числе:</w:t>
      </w:r>
    </w:p>
    <w:p w14:paraId="47F5D4DE" w14:textId="77777777" w:rsidR="006D503D" w:rsidRDefault="006D503D" w:rsidP="00CE6C1C">
      <w:pPr>
        <w:pStyle w:val="a6"/>
        <w:widowControl w:val="0"/>
        <w:numPr>
          <w:ilvl w:val="0"/>
          <w:numId w:val="140"/>
        </w:numPr>
        <w:tabs>
          <w:tab w:val="left" w:pos="0"/>
        </w:tabs>
        <w:autoSpaceDE w:val="0"/>
        <w:autoSpaceDN w:val="0"/>
        <w:adjustRightInd w:val="0"/>
        <w:spacing w:before="60" w:after="60"/>
        <w:ind w:left="0" w:firstLine="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3CF4336C" w14:textId="77777777" w:rsidR="006D503D" w:rsidRDefault="006D503D" w:rsidP="00CE6C1C">
      <w:pPr>
        <w:pStyle w:val="a6"/>
        <w:widowControl w:val="0"/>
        <w:numPr>
          <w:ilvl w:val="0"/>
          <w:numId w:val="140"/>
        </w:numPr>
        <w:tabs>
          <w:tab w:val="left" w:pos="0"/>
        </w:tabs>
        <w:autoSpaceDE w:val="0"/>
        <w:autoSpaceDN w:val="0"/>
        <w:adjustRightInd w:val="0"/>
        <w:spacing w:before="60" w:after="60"/>
        <w:ind w:left="0" w:firstLine="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7566654E" w14:textId="7CFE4439" w:rsidR="006D503D" w:rsidRDefault="006D503D" w:rsidP="00CE6C1C">
      <w:pPr>
        <w:pStyle w:val="a6"/>
        <w:widowControl w:val="0"/>
        <w:numPr>
          <w:ilvl w:val="0"/>
          <w:numId w:val="140"/>
        </w:numPr>
        <w:tabs>
          <w:tab w:val="left" w:pos="0"/>
        </w:tabs>
        <w:autoSpaceDE w:val="0"/>
        <w:autoSpaceDN w:val="0"/>
        <w:adjustRightInd w:val="0"/>
        <w:spacing w:before="60" w:after="60"/>
        <w:ind w:left="0" w:firstLine="0"/>
      </w:pPr>
      <w:r>
        <w:t xml:space="preserve">для </w:t>
      </w:r>
      <w:r w:rsidRPr="00016F8E">
        <w:t>контроль выявленных</w:t>
      </w:r>
      <w:r>
        <w:t xml:space="preserve"> ранее</w:t>
      </w:r>
      <w:r w:rsidRPr="00016F8E">
        <w:t xml:space="preserve"> изменений. </w:t>
      </w:r>
    </w:p>
    <w:p w14:paraId="74495DF0" w14:textId="77777777" w:rsidR="006D503D" w:rsidRPr="00016F8E" w:rsidRDefault="006D503D" w:rsidP="006D503D">
      <w:pPr>
        <w:widowControl w:val="0"/>
        <w:tabs>
          <w:tab w:val="left" w:pos="0"/>
        </w:tabs>
        <w:autoSpaceDE w:val="0"/>
        <w:autoSpaceDN w:val="0"/>
        <w:adjustRightInd w:val="0"/>
        <w:spacing w:before="60" w:after="6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3DA5C316" w14:textId="77777777" w:rsidR="006D503D" w:rsidRPr="00761653" w:rsidRDefault="006D503D" w:rsidP="006D503D">
      <w:pPr>
        <w:widowControl w:val="0"/>
        <w:tabs>
          <w:tab w:val="left" w:pos="0"/>
        </w:tabs>
        <w:autoSpaceDE w:val="0"/>
        <w:autoSpaceDN w:val="0"/>
        <w:adjustRightInd w:val="0"/>
        <w:spacing w:before="60" w:after="60"/>
        <w:ind w:firstLine="709"/>
        <w:contextualSpacing/>
        <w:rPr>
          <w:b/>
          <w:u w:val="single"/>
        </w:rPr>
      </w:pPr>
      <w:r w:rsidRPr="00761653">
        <w:rPr>
          <w:b/>
          <w:u w:val="single"/>
        </w:rPr>
        <w:lastRenderedPageBreak/>
        <w:t>КТ или МРТ головного мозга</w:t>
      </w:r>
    </w:p>
    <w:p w14:paraId="1B3A096C" w14:textId="77777777" w:rsidR="006D503D" w:rsidRDefault="006D503D" w:rsidP="006D503D">
      <w:pPr>
        <w:widowControl w:val="0"/>
        <w:tabs>
          <w:tab w:val="left" w:pos="0"/>
        </w:tabs>
        <w:autoSpaceDE w:val="0"/>
        <w:autoSpaceDN w:val="0"/>
        <w:adjustRightInd w:val="0"/>
        <w:spacing w:before="60" w:after="60"/>
        <w:ind w:firstLine="709"/>
        <w:contextualSpacing/>
      </w:pPr>
      <w:r>
        <w:t>Исследование проводят для исключения инфекционного поражения головного мозга:</w:t>
      </w:r>
    </w:p>
    <w:p w14:paraId="1C883354" w14:textId="77777777" w:rsidR="006D503D" w:rsidRDefault="006D503D" w:rsidP="00CE6C1C">
      <w:pPr>
        <w:pStyle w:val="a6"/>
        <w:widowControl w:val="0"/>
        <w:numPr>
          <w:ilvl w:val="0"/>
          <w:numId w:val="141"/>
        </w:numPr>
        <w:tabs>
          <w:tab w:val="left" w:pos="0"/>
        </w:tabs>
        <w:autoSpaceDE w:val="0"/>
        <w:autoSpaceDN w:val="0"/>
        <w:adjustRightInd w:val="0"/>
        <w:spacing w:before="60" w:after="60"/>
        <w:ind w:left="0" w:firstLine="0"/>
      </w:pPr>
      <w:r>
        <w:t>при наличии</w:t>
      </w:r>
      <w:r w:rsidRPr="00016F8E">
        <w:t xml:space="preserve"> симптомов </w:t>
      </w:r>
      <w:r>
        <w:t>поражения</w:t>
      </w:r>
      <w:r w:rsidRPr="00016F8E">
        <w:t xml:space="preserve"> центральной нервной системы (ЦНС)</w:t>
      </w:r>
      <w:r>
        <w:t>;</w:t>
      </w:r>
    </w:p>
    <w:p w14:paraId="3025CEBF" w14:textId="77777777" w:rsidR="006D503D" w:rsidRPr="00016F8E" w:rsidRDefault="006D503D" w:rsidP="00CE6C1C">
      <w:pPr>
        <w:pStyle w:val="a6"/>
        <w:widowControl w:val="0"/>
        <w:numPr>
          <w:ilvl w:val="0"/>
          <w:numId w:val="141"/>
        </w:numPr>
        <w:tabs>
          <w:tab w:val="left" w:pos="0"/>
        </w:tabs>
        <w:autoSpaceDE w:val="0"/>
        <w:autoSpaceDN w:val="0"/>
        <w:adjustRightInd w:val="0"/>
        <w:spacing w:before="60" w:after="60"/>
        <w:ind w:left="0" w:firstLine="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357935D3" w14:textId="77777777" w:rsidR="006D503D" w:rsidRPr="00761653" w:rsidRDefault="006D503D" w:rsidP="006D503D">
      <w:pPr>
        <w:widowControl w:val="0"/>
        <w:tabs>
          <w:tab w:val="left" w:pos="0"/>
        </w:tabs>
        <w:autoSpaceDE w:val="0"/>
        <w:autoSpaceDN w:val="0"/>
        <w:adjustRightInd w:val="0"/>
        <w:spacing w:before="60" w:after="60"/>
        <w:ind w:firstLine="709"/>
        <w:contextualSpacing/>
        <w:rPr>
          <w:b/>
          <w:u w:val="single"/>
        </w:rPr>
      </w:pPr>
      <w:r>
        <w:rPr>
          <w:b/>
          <w:u w:val="single"/>
        </w:rPr>
        <w:t>Э</w:t>
      </w:r>
      <w:r w:rsidRPr="00761653">
        <w:rPr>
          <w:b/>
          <w:u w:val="single"/>
        </w:rPr>
        <w:t>хокардиографи</w:t>
      </w:r>
      <w:r>
        <w:rPr>
          <w:b/>
          <w:u w:val="single"/>
        </w:rPr>
        <w:t>я</w:t>
      </w:r>
      <w:r w:rsidRPr="00761653">
        <w:rPr>
          <w:b/>
          <w:u w:val="single"/>
        </w:rPr>
        <w:t xml:space="preserve"> (ЭхоКГ), включая чрезпищеводную ЭхоКГ</w:t>
      </w:r>
    </w:p>
    <w:p w14:paraId="0612C196" w14:textId="77777777" w:rsidR="006D503D" w:rsidRDefault="006D503D" w:rsidP="006D503D">
      <w:pPr>
        <w:widowControl w:val="0"/>
        <w:tabs>
          <w:tab w:val="left" w:pos="0"/>
        </w:tabs>
        <w:autoSpaceDE w:val="0"/>
        <w:autoSpaceDN w:val="0"/>
        <w:adjustRightInd w:val="0"/>
        <w:spacing w:before="60" w:after="60"/>
        <w:ind w:firstLine="709"/>
        <w:contextualSpacing/>
      </w:pPr>
      <w:r>
        <w:t>Проводится для исключения бактериального эндокардита, особенно в случае:</w:t>
      </w:r>
    </w:p>
    <w:p w14:paraId="18995A7B" w14:textId="77777777" w:rsidR="006D503D" w:rsidRDefault="006D503D" w:rsidP="00CE6C1C">
      <w:pPr>
        <w:pStyle w:val="a6"/>
        <w:widowControl w:val="0"/>
        <w:numPr>
          <w:ilvl w:val="0"/>
          <w:numId w:val="142"/>
        </w:numPr>
        <w:tabs>
          <w:tab w:val="left" w:pos="0"/>
        </w:tabs>
        <w:autoSpaceDE w:val="0"/>
        <w:autoSpaceDN w:val="0"/>
        <w:adjustRightInd w:val="0"/>
        <w:spacing w:before="60" w:after="60"/>
        <w:ind w:left="0" w:firstLine="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4E30E2FF" w14:textId="77777777" w:rsidR="006D503D" w:rsidRDefault="006D503D" w:rsidP="00CE6C1C">
      <w:pPr>
        <w:pStyle w:val="a6"/>
        <w:widowControl w:val="0"/>
        <w:numPr>
          <w:ilvl w:val="0"/>
          <w:numId w:val="142"/>
        </w:numPr>
        <w:tabs>
          <w:tab w:val="left" w:pos="0"/>
        </w:tabs>
        <w:autoSpaceDE w:val="0"/>
        <w:autoSpaceDN w:val="0"/>
        <w:adjustRightInd w:val="0"/>
        <w:spacing w:before="60" w:after="60"/>
        <w:ind w:left="0" w:firstLine="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448120F6" w14:textId="77777777" w:rsidR="006D503D" w:rsidRPr="00016F8E" w:rsidRDefault="006D503D" w:rsidP="006D503D">
      <w:pPr>
        <w:widowControl w:val="0"/>
        <w:tabs>
          <w:tab w:val="left" w:pos="0"/>
        </w:tabs>
        <w:autoSpaceDE w:val="0"/>
        <w:autoSpaceDN w:val="0"/>
        <w:adjustRightInd w:val="0"/>
        <w:spacing w:before="60" w:after="6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28DA4C6B" w14:textId="77777777" w:rsidR="006D503D" w:rsidRPr="00761653" w:rsidRDefault="006D503D" w:rsidP="006D503D">
      <w:pPr>
        <w:widowControl w:val="0"/>
        <w:autoSpaceDE w:val="0"/>
        <w:autoSpaceDN w:val="0"/>
        <w:adjustRightInd w:val="0"/>
        <w:ind w:firstLine="709"/>
        <w:contextualSpacing/>
      </w:pPr>
      <w:r w:rsidRPr="00761653">
        <w:t>В табл. 1 суммированы диагностические исследования у больных с гематологическими заболеваниями и инфекциями.</w:t>
      </w:r>
    </w:p>
    <w:p w14:paraId="59B2708C" w14:textId="77777777" w:rsidR="006D503D" w:rsidRPr="00761653" w:rsidRDefault="006D503D" w:rsidP="006D503D">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6D503D" w:rsidRPr="00761653" w14:paraId="1252AED6" w14:textId="77777777" w:rsidTr="006D503D">
        <w:trPr>
          <w:trHeight w:val="93"/>
        </w:trPr>
        <w:tc>
          <w:tcPr>
            <w:tcW w:w="3510" w:type="dxa"/>
            <w:tcMar>
              <w:top w:w="100" w:type="nil"/>
              <w:right w:w="100" w:type="nil"/>
            </w:tcMar>
            <w:vAlign w:val="center"/>
          </w:tcPr>
          <w:p w14:paraId="2D94963C" w14:textId="77777777" w:rsidR="006D503D" w:rsidRPr="00761653" w:rsidRDefault="006D503D" w:rsidP="006D503D">
            <w:pPr>
              <w:widowControl w:val="0"/>
              <w:autoSpaceDE w:val="0"/>
              <w:autoSpaceDN w:val="0"/>
              <w:adjustRightInd w:val="0"/>
              <w:spacing w:before="40"/>
              <w:ind w:left="113" w:right="-941"/>
              <w:jc w:val="center"/>
              <w:rPr>
                <w:b/>
                <w:bCs/>
              </w:rPr>
            </w:pPr>
            <w:r w:rsidRPr="00761653">
              <w:rPr>
                <w:b/>
                <w:bCs/>
              </w:rPr>
              <w:t>Показания</w:t>
            </w:r>
          </w:p>
        </w:tc>
        <w:tc>
          <w:tcPr>
            <w:tcW w:w="6096" w:type="dxa"/>
            <w:tcMar>
              <w:top w:w="100" w:type="nil"/>
              <w:right w:w="100" w:type="nil"/>
            </w:tcMar>
            <w:vAlign w:val="center"/>
          </w:tcPr>
          <w:p w14:paraId="38543A70" w14:textId="77777777" w:rsidR="006D503D" w:rsidRPr="00761653" w:rsidRDefault="006D503D" w:rsidP="006D503D">
            <w:pPr>
              <w:widowControl w:val="0"/>
              <w:autoSpaceDE w:val="0"/>
              <w:autoSpaceDN w:val="0"/>
              <w:adjustRightInd w:val="0"/>
              <w:spacing w:before="40"/>
              <w:ind w:left="113" w:right="-941"/>
              <w:jc w:val="center"/>
              <w:rPr>
                <w:b/>
                <w:bCs/>
              </w:rPr>
            </w:pPr>
            <w:r w:rsidRPr="00761653">
              <w:rPr>
                <w:b/>
                <w:bCs/>
              </w:rPr>
              <w:t>Исследование</w:t>
            </w:r>
          </w:p>
        </w:tc>
      </w:tr>
      <w:tr w:rsidR="006D503D" w:rsidRPr="000D7B76" w14:paraId="0CE65D2D" w14:textId="77777777" w:rsidTr="006D503D">
        <w:trPr>
          <w:trHeight w:val="702"/>
        </w:trPr>
        <w:tc>
          <w:tcPr>
            <w:tcW w:w="3510" w:type="dxa"/>
            <w:tcMar>
              <w:top w:w="100" w:type="nil"/>
              <w:right w:w="100" w:type="nil"/>
            </w:tcMar>
            <w:vAlign w:val="center"/>
          </w:tcPr>
          <w:p w14:paraId="0909FA8C" w14:textId="77777777" w:rsidR="006D503D" w:rsidRPr="00761653" w:rsidRDefault="006D503D" w:rsidP="006D503D">
            <w:pPr>
              <w:widowControl w:val="0"/>
              <w:autoSpaceDE w:val="0"/>
              <w:autoSpaceDN w:val="0"/>
              <w:adjustRightInd w:val="0"/>
              <w:spacing w:before="40"/>
            </w:pPr>
            <w:r w:rsidRPr="00761653">
              <w:t xml:space="preserve">Температура ≥38°С, </w:t>
            </w:r>
          </w:p>
          <w:p w14:paraId="5EDD862E" w14:textId="77777777" w:rsidR="006D503D" w:rsidRPr="00761653" w:rsidRDefault="006D503D" w:rsidP="006D503D">
            <w:pPr>
              <w:widowControl w:val="0"/>
              <w:autoSpaceDE w:val="0"/>
              <w:autoSpaceDN w:val="0"/>
              <w:adjustRightInd w:val="0"/>
              <w:spacing w:before="40"/>
              <w:ind w:left="26"/>
            </w:pPr>
            <w:r w:rsidRPr="00761653">
              <w:t>впервые возникшая</w:t>
            </w:r>
          </w:p>
        </w:tc>
        <w:tc>
          <w:tcPr>
            <w:tcW w:w="6096" w:type="dxa"/>
            <w:tcMar>
              <w:top w:w="100" w:type="nil"/>
              <w:right w:w="100" w:type="nil"/>
            </w:tcMar>
            <w:vAlign w:val="center"/>
          </w:tcPr>
          <w:p w14:paraId="73716AD3" w14:textId="77777777" w:rsidR="006D503D" w:rsidRPr="00761653" w:rsidRDefault="006D503D" w:rsidP="006D503D">
            <w:pPr>
              <w:widowControl w:val="0"/>
              <w:autoSpaceDE w:val="0"/>
              <w:autoSpaceDN w:val="0"/>
              <w:adjustRightInd w:val="0"/>
              <w:spacing w:before="40"/>
              <w:ind w:left="-23"/>
            </w:pPr>
            <w:r w:rsidRPr="00761653">
              <w:t xml:space="preserve">Взятие крови в 2 флакона для гемокультуры </w:t>
            </w:r>
          </w:p>
          <w:p w14:paraId="611C11DE" w14:textId="77777777" w:rsidR="006D503D" w:rsidRPr="00761653" w:rsidRDefault="006D503D" w:rsidP="006D503D">
            <w:pPr>
              <w:widowControl w:val="0"/>
              <w:autoSpaceDE w:val="0"/>
              <w:autoSpaceDN w:val="0"/>
              <w:adjustRightInd w:val="0"/>
              <w:spacing w:before="40"/>
              <w:ind w:left="-23"/>
            </w:pPr>
            <w:r w:rsidRPr="00761653">
              <w:t>(вена-катетер или вена-вена)</w:t>
            </w:r>
          </w:p>
        </w:tc>
      </w:tr>
      <w:tr w:rsidR="006D503D" w:rsidRPr="000D7B76" w14:paraId="76B432E1" w14:textId="77777777" w:rsidTr="006D503D">
        <w:trPr>
          <w:trHeight w:val="841"/>
        </w:trPr>
        <w:tc>
          <w:tcPr>
            <w:tcW w:w="3510" w:type="dxa"/>
            <w:tcMar>
              <w:top w:w="100" w:type="nil"/>
              <w:right w:w="100" w:type="nil"/>
            </w:tcMar>
            <w:vAlign w:val="center"/>
          </w:tcPr>
          <w:p w14:paraId="7C912D8F" w14:textId="77777777" w:rsidR="006D503D" w:rsidRPr="00761653" w:rsidRDefault="006D503D" w:rsidP="006D503D">
            <w:pPr>
              <w:widowControl w:val="0"/>
              <w:autoSpaceDE w:val="0"/>
              <w:autoSpaceDN w:val="0"/>
              <w:adjustRightInd w:val="0"/>
              <w:spacing w:before="40"/>
            </w:pPr>
            <w:r w:rsidRPr="00761653">
              <w:t>Температура ≥38°С в течение</w:t>
            </w:r>
          </w:p>
          <w:p w14:paraId="688DB936" w14:textId="77777777" w:rsidR="006D503D" w:rsidRPr="00761653" w:rsidRDefault="006D503D" w:rsidP="006D503D">
            <w:pPr>
              <w:widowControl w:val="0"/>
              <w:autoSpaceDE w:val="0"/>
              <w:autoSpaceDN w:val="0"/>
              <w:adjustRightInd w:val="0"/>
              <w:spacing w:before="40"/>
            </w:pPr>
            <w:r w:rsidRPr="00761653">
              <w:t xml:space="preserve"> ≥ 5 дней и лейкопения </w:t>
            </w:r>
          </w:p>
        </w:tc>
        <w:tc>
          <w:tcPr>
            <w:tcW w:w="6096" w:type="dxa"/>
            <w:tcMar>
              <w:top w:w="100" w:type="nil"/>
              <w:right w:w="100" w:type="nil"/>
            </w:tcMar>
            <w:vAlign w:val="center"/>
          </w:tcPr>
          <w:p w14:paraId="20074CF9" w14:textId="77777777" w:rsidR="006D503D" w:rsidRPr="00761653" w:rsidRDefault="006D503D" w:rsidP="006D503D">
            <w:pPr>
              <w:contextualSpacing/>
              <w:rPr>
                <w:rFonts w:eastAsia="MS Mincho"/>
              </w:rPr>
            </w:pPr>
            <w:r w:rsidRPr="00761653">
              <w:t>Повторное взятие крови для гемокультуры 1 раз в неделю</w:t>
            </w:r>
          </w:p>
          <w:p w14:paraId="5320A5B4" w14:textId="77777777" w:rsidR="006D503D" w:rsidRPr="00761653" w:rsidRDefault="006D503D" w:rsidP="006D503D">
            <w:pPr>
              <w:contextualSpacing/>
            </w:pPr>
            <w:r w:rsidRPr="00761653">
              <w:t>Микробиологическое исследование мочи</w:t>
            </w:r>
          </w:p>
          <w:p w14:paraId="2681BB8A" w14:textId="77777777" w:rsidR="006D503D" w:rsidRPr="00761653" w:rsidRDefault="006D503D" w:rsidP="006D503D">
            <w:pPr>
              <w:contextualSpacing/>
            </w:pPr>
            <w:r w:rsidRPr="00761653">
              <w:t>Ректальный мазок</w:t>
            </w:r>
          </w:p>
          <w:p w14:paraId="5A046C1B" w14:textId="77777777" w:rsidR="006D503D" w:rsidRPr="00761653" w:rsidRDefault="006D503D" w:rsidP="006D503D">
            <w:pPr>
              <w:contextualSpacing/>
            </w:pPr>
            <w:r w:rsidRPr="00761653">
              <w:t>КТВР легких</w:t>
            </w:r>
          </w:p>
        </w:tc>
      </w:tr>
      <w:tr w:rsidR="006D503D" w:rsidRPr="00A21CB6" w14:paraId="09D269EE" w14:textId="77777777" w:rsidTr="006D503D">
        <w:trPr>
          <w:trHeight w:val="1491"/>
        </w:trPr>
        <w:tc>
          <w:tcPr>
            <w:tcW w:w="3510" w:type="dxa"/>
            <w:tcMar>
              <w:top w:w="100" w:type="nil"/>
              <w:right w:w="100" w:type="nil"/>
            </w:tcMar>
            <w:vAlign w:val="center"/>
          </w:tcPr>
          <w:p w14:paraId="7A10D13A" w14:textId="77777777" w:rsidR="006D503D" w:rsidRPr="00761653" w:rsidRDefault="006D503D" w:rsidP="006D503D">
            <w:pPr>
              <w:widowControl w:val="0"/>
              <w:autoSpaceDE w:val="0"/>
              <w:autoSpaceDN w:val="0"/>
              <w:adjustRightInd w:val="0"/>
              <w:spacing w:before="4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7237A90F" w14:textId="77777777" w:rsidR="006D503D" w:rsidRPr="00761653" w:rsidRDefault="006D503D" w:rsidP="006D503D">
            <w:pPr>
              <w:contextualSpacing/>
              <w:rPr>
                <w:rFonts w:eastAsia="MS Mincho"/>
              </w:rPr>
            </w:pPr>
            <w:r w:rsidRPr="00761653">
              <w:t>УЗИ брюшной полости</w:t>
            </w:r>
          </w:p>
          <w:p w14:paraId="5C5DA28D" w14:textId="77777777" w:rsidR="006D503D" w:rsidRPr="00761653" w:rsidRDefault="006D503D" w:rsidP="006D503D">
            <w:pPr>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0F31F00A" w14:textId="77777777" w:rsidR="006D503D" w:rsidRPr="00761653" w:rsidRDefault="006D503D" w:rsidP="006D503D">
            <w:pPr>
              <w:contextualSpacing/>
            </w:pPr>
            <w:r w:rsidRPr="00761653">
              <w:t>КТВР или МРТ органов брюшной полости при неинформативном УЗИ</w:t>
            </w:r>
          </w:p>
        </w:tc>
      </w:tr>
      <w:tr w:rsidR="006D503D" w:rsidRPr="00A21CB6" w14:paraId="37A40B23" w14:textId="77777777" w:rsidTr="006D503D">
        <w:trPr>
          <w:trHeight w:val="1731"/>
        </w:trPr>
        <w:tc>
          <w:tcPr>
            <w:tcW w:w="3510" w:type="dxa"/>
            <w:tcMar>
              <w:top w:w="100" w:type="nil"/>
              <w:right w:w="100" w:type="nil"/>
            </w:tcMar>
            <w:vAlign w:val="center"/>
          </w:tcPr>
          <w:p w14:paraId="68368F13" w14:textId="77777777" w:rsidR="006D503D" w:rsidRPr="00761653" w:rsidRDefault="006D503D" w:rsidP="006D503D">
            <w:pPr>
              <w:widowControl w:val="0"/>
              <w:autoSpaceDE w:val="0"/>
              <w:autoSpaceDN w:val="0"/>
              <w:adjustRightInd w:val="0"/>
              <w:spacing w:before="40"/>
            </w:pPr>
            <w:r w:rsidRPr="00761653">
              <w:lastRenderedPageBreak/>
              <w:t>Катетер-ассоциированная инфекция</w:t>
            </w:r>
          </w:p>
        </w:tc>
        <w:tc>
          <w:tcPr>
            <w:tcW w:w="6096" w:type="dxa"/>
            <w:tcMar>
              <w:top w:w="100" w:type="nil"/>
              <w:right w:w="100" w:type="nil"/>
            </w:tcMar>
            <w:vAlign w:val="center"/>
          </w:tcPr>
          <w:p w14:paraId="101BADE9" w14:textId="77777777" w:rsidR="006D503D" w:rsidRPr="00761653" w:rsidRDefault="006D503D" w:rsidP="006D503D">
            <w:pPr>
              <w:widowControl w:val="0"/>
              <w:autoSpaceDE w:val="0"/>
              <w:autoSpaceDN w:val="0"/>
              <w:adjustRightInd w:val="0"/>
              <w:spacing w:before="40"/>
              <w:contextualSpacing/>
              <w:rPr>
                <w:rFonts w:eastAsia="MS Mincho"/>
              </w:rPr>
            </w:pPr>
            <w:r w:rsidRPr="00761653">
              <w:t>Взятие одновременно крови из вены и из ЦВК для микробиологического исследования</w:t>
            </w:r>
          </w:p>
          <w:p w14:paraId="10EB8D9A" w14:textId="77777777" w:rsidR="006D503D" w:rsidRPr="00761653" w:rsidRDefault="006D503D" w:rsidP="006D503D">
            <w:pPr>
              <w:widowControl w:val="0"/>
              <w:autoSpaceDE w:val="0"/>
              <w:autoSpaceDN w:val="0"/>
              <w:adjustRightInd w:val="0"/>
              <w:spacing w:before="4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6D503D" w:rsidRPr="000D7B76" w14:paraId="4D5A6AB4" w14:textId="77777777" w:rsidTr="006D503D">
        <w:trPr>
          <w:trHeight w:val="698"/>
        </w:trPr>
        <w:tc>
          <w:tcPr>
            <w:tcW w:w="3510" w:type="dxa"/>
            <w:tcMar>
              <w:top w:w="100" w:type="nil"/>
              <w:right w:w="100" w:type="nil"/>
            </w:tcMar>
            <w:vAlign w:val="center"/>
          </w:tcPr>
          <w:p w14:paraId="2B4C0E6A" w14:textId="77777777" w:rsidR="006D503D" w:rsidRPr="00761653" w:rsidRDefault="006D503D" w:rsidP="006D503D">
            <w:pPr>
              <w:widowControl w:val="0"/>
              <w:autoSpaceDE w:val="0"/>
              <w:autoSpaceDN w:val="0"/>
              <w:adjustRightInd w:val="0"/>
              <w:spacing w:before="40"/>
            </w:pPr>
            <w:r w:rsidRPr="00761653">
              <w:t xml:space="preserve">Ожидаемая нейтропения (лейкопения) &gt;10 дней </w:t>
            </w:r>
          </w:p>
        </w:tc>
        <w:tc>
          <w:tcPr>
            <w:tcW w:w="6096" w:type="dxa"/>
            <w:tcMar>
              <w:top w:w="100" w:type="nil"/>
              <w:right w:w="100" w:type="nil"/>
            </w:tcMar>
            <w:vAlign w:val="center"/>
          </w:tcPr>
          <w:p w14:paraId="1FD1C40A" w14:textId="77777777" w:rsidR="006D503D" w:rsidRPr="00761653" w:rsidRDefault="006D503D" w:rsidP="006D503D">
            <w:pPr>
              <w:widowControl w:val="0"/>
              <w:autoSpaceDE w:val="0"/>
              <w:autoSpaceDN w:val="0"/>
              <w:adjustRightInd w:val="0"/>
              <w:spacing w:before="40"/>
            </w:pPr>
            <w:r w:rsidRPr="00761653">
              <w:t xml:space="preserve">Исследование крови на антиген </w:t>
            </w:r>
            <w:r w:rsidRPr="00761653">
              <w:rPr>
                <w:i/>
                <w:iCs/>
              </w:rPr>
              <w:t>Aspergillus</w:t>
            </w:r>
            <w:r w:rsidRPr="00761653">
              <w:t xml:space="preserve"> 2 раза в неделю</w:t>
            </w:r>
          </w:p>
        </w:tc>
      </w:tr>
      <w:tr w:rsidR="006D503D" w:rsidRPr="00761653" w14:paraId="63E228E1" w14:textId="77777777" w:rsidTr="006D503D">
        <w:trPr>
          <w:trHeight w:val="556"/>
        </w:trPr>
        <w:tc>
          <w:tcPr>
            <w:tcW w:w="3510" w:type="dxa"/>
            <w:tcMar>
              <w:top w:w="100" w:type="nil"/>
              <w:right w:w="100" w:type="nil"/>
            </w:tcMar>
            <w:vAlign w:val="center"/>
          </w:tcPr>
          <w:p w14:paraId="20BC68A3" w14:textId="77777777" w:rsidR="006D503D" w:rsidRPr="00761653" w:rsidRDefault="006D503D" w:rsidP="006D503D">
            <w:pPr>
              <w:widowControl w:val="0"/>
              <w:autoSpaceDE w:val="0"/>
              <w:autoSpaceDN w:val="0"/>
              <w:adjustRightInd w:val="0"/>
              <w:spacing w:before="40"/>
            </w:pPr>
            <w:r w:rsidRPr="00761653">
              <w:t>Стоматит</w:t>
            </w:r>
          </w:p>
        </w:tc>
        <w:tc>
          <w:tcPr>
            <w:tcW w:w="6096" w:type="dxa"/>
            <w:tcMar>
              <w:top w:w="100" w:type="nil"/>
              <w:right w:w="100" w:type="nil"/>
            </w:tcMar>
            <w:vAlign w:val="center"/>
          </w:tcPr>
          <w:p w14:paraId="7707089B" w14:textId="77777777" w:rsidR="006D503D" w:rsidRPr="00761653" w:rsidRDefault="006D503D" w:rsidP="006D503D">
            <w:pPr>
              <w:widowControl w:val="0"/>
              <w:autoSpaceDE w:val="0"/>
              <w:autoSpaceDN w:val="0"/>
              <w:adjustRightInd w:val="0"/>
              <w:spacing w:before="40"/>
            </w:pPr>
            <w:r w:rsidRPr="00761653">
              <w:t>Мазок со слизистой ротоглотки</w:t>
            </w:r>
          </w:p>
        </w:tc>
      </w:tr>
      <w:tr w:rsidR="006D503D" w:rsidRPr="000D7B76" w14:paraId="351CB303" w14:textId="77777777" w:rsidTr="006D503D">
        <w:trPr>
          <w:trHeight w:val="976"/>
        </w:trPr>
        <w:tc>
          <w:tcPr>
            <w:tcW w:w="3510" w:type="dxa"/>
            <w:tcMar>
              <w:top w:w="100" w:type="nil"/>
              <w:right w:w="100" w:type="nil"/>
            </w:tcMar>
            <w:vAlign w:val="center"/>
          </w:tcPr>
          <w:p w14:paraId="76472244" w14:textId="77777777" w:rsidR="006D503D" w:rsidRPr="00761653" w:rsidRDefault="006D503D" w:rsidP="006D503D">
            <w:pPr>
              <w:widowControl w:val="0"/>
              <w:autoSpaceDE w:val="0"/>
              <w:autoSpaceDN w:val="0"/>
              <w:adjustRightInd w:val="0"/>
              <w:spacing w:before="40"/>
            </w:pPr>
            <w:r w:rsidRPr="00761653">
              <w:t>Эзофагит</w:t>
            </w:r>
          </w:p>
        </w:tc>
        <w:tc>
          <w:tcPr>
            <w:tcW w:w="6096" w:type="dxa"/>
            <w:tcMar>
              <w:top w:w="100" w:type="nil"/>
              <w:right w:w="100" w:type="nil"/>
            </w:tcMar>
            <w:vAlign w:val="center"/>
          </w:tcPr>
          <w:p w14:paraId="21FA8570" w14:textId="77777777" w:rsidR="006D503D" w:rsidRPr="00761653" w:rsidRDefault="006D503D" w:rsidP="006D503D">
            <w:pPr>
              <w:widowControl w:val="0"/>
              <w:autoSpaceDE w:val="0"/>
              <w:autoSpaceDN w:val="0"/>
              <w:adjustRightInd w:val="0"/>
              <w:spacing w:before="40"/>
              <w:ind w:right="8"/>
            </w:pPr>
            <w:r w:rsidRPr="00761653">
              <w:t>Эзофагоскопия (тромбоцитов не менее 50x10</w:t>
            </w:r>
            <w:r w:rsidRPr="00761653">
              <w:rPr>
                <w:vertAlign w:val="superscript"/>
              </w:rPr>
              <w:t>9</w:t>
            </w:r>
            <w:r w:rsidRPr="00761653">
              <w:t>/л)</w:t>
            </w:r>
          </w:p>
          <w:p w14:paraId="22DDE165" w14:textId="77777777" w:rsidR="006D503D" w:rsidRPr="00761653" w:rsidRDefault="006D503D" w:rsidP="006D503D">
            <w:pPr>
              <w:widowControl w:val="0"/>
              <w:autoSpaceDE w:val="0"/>
              <w:autoSpaceDN w:val="0"/>
              <w:adjustRightInd w:val="0"/>
              <w:spacing w:before="40"/>
              <w:ind w:right="8"/>
            </w:pPr>
            <w:r w:rsidRPr="00761653">
              <w:t>Исследование - соскоб (браш-метод) со слизистой оболочки или биопсия</w:t>
            </w:r>
          </w:p>
        </w:tc>
      </w:tr>
      <w:tr w:rsidR="006D503D" w:rsidRPr="000D7B76" w14:paraId="7CD7D99D" w14:textId="77777777" w:rsidTr="006D503D">
        <w:trPr>
          <w:trHeight w:val="704"/>
        </w:trPr>
        <w:tc>
          <w:tcPr>
            <w:tcW w:w="3510" w:type="dxa"/>
            <w:tcMar>
              <w:top w:w="100" w:type="nil"/>
              <w:right w:w="100" w:type="nil"/>
            </w:tcMar>
            <w:vAlign w:val="center"/>
          </w:tcPr>
          <w:p w14:paraId="290C5355" w14:textId="77777777" w:rsidR="006D503D" w:rsidRPr="00761653" w:rsidRDefault="006D503D" w:rsidP="006D503D">
            <w:pPr>
              <w:widowControl w:val="0"/>
              <w:autoSpaceDE w:val="0"/>
              <w:autoSpaceDN w:val="0"/>
              <w:adjustRightInd w:val="0"/>
              <w:spacing w:before="40"/>
              <w:ind w:left="26"/>
            </w:pPr>
            <w:r w:rsidRPr="00761653">
              <w:t>Некроз слизистой оболочки носового хода</w:t>
            </w:r>
          </w:p>
        </w:tc>
        <w:tc>
          <w:tcPr>
            <w:tcW w:w="6096" w:type="dxa"/>
            <w:tcMar>
              <w:top w:w="100" w:type="nil"/>
              <w:right w:w="100" w:type="nil"/>
            </w:tcMar>
            <w:vAlign w:val="center"/>
          </w:tcPr>
          <w:p w14:paraId="58E5A42B" w14:textId="77777777" w:rsidR="006D503D" w:rsidRPr="00761653" w:rsidRDefault="006D503D" w:rsidP="006D503D">
            <w:pPr>
              <w:widowControl w:val="0"/>
              <w:autoSpaceDE w:val="0"/>
              <w:autoSpaceDN w:val="0"/>
              <w:adjustRightInd w:val="0"/>
              <w:spacing w:before="40"/>
              <w:ind w:left="-23" w:right="8"/>
            </w:pPr>
            <w:r w:rsidRPr="00761653">
              <w:t>Мазок со слизистой оболочки носа</w:t>
            </w:r>
          </w:p>
        </w:tc>
      </w:tr>
      <w:tr w:rsidR="006D503D" w:rsidRPr="000D7B76" w14:paraId="21FA592B" w14:textId="77777777" w:rsidTr="006D503D">
        <w:trPr>
          <w:trHeight w:val="701"/>
        </w:trPr>
        <w:tc>
          <w:tcPr>
            <w:tcW w:w="3510" w:type="dxa"/>
            <w:tcMar>
              <w:top w:w="100" w:type="nil"/>
              <w:right w:w="100" w:type="nil"/>
            </w:tcMar>
            <w:vAlign w:val="center"/>
          </w:tcPr>
          <w:p w14:paraId="7FC44D9F" w14:textId="77777777" w:rsidR="006D503D" w:rsidRPr="00761653" w:rsidRDefault="006D503D" w:rsidP="006D503D">
            <w:pPr>
              <w:widowControl w:val="0"/>
              <w:autoSpaceDE w:val="0"/>
              <w:autoSpaceDN w:val="0"/>
              <w:adjustRightInd w:val="0"/>
              <w:spacing w:before="40"/>
              <w:ind w:right="-941"/>
            </w:pPr>
            <w:r w:rsidRPr="00761653">
              <w:t>Гайморит</w:t>
            </w:r>
          </w:p>
        </w:tc>
        <w:tc>
          <w:tcPr>
            <w:tcW w:w="6096" w:type="dxa"/>
            <w:tcMar>
              <w:top w:w="100" w:type="nil"/>
              <w:right w:w="100" w:type="nil"/>
            </w:tcMar>
            <w:vAlign w:val="center"/>
          </w:tcPr>
          <w:p w14:paraId="28E2DB0D" w14:textId="77777777" w:rsidR="006D503D" w:rsidRPr="00761653" w:rsidRDefault="006D503D" w:rsidP="006D503D">
            <w:pPr>
              <w:widowControl w:val="0"/>
              <w:autoSpaceDE w:val="0"/>
              <w:autoSpaceDN w:val="0"/>
              <w:adjustRightInd w:val="0"/>
              <w:spacing w:before="40"/>
              <w:ind w:right="8"/>
            </w:pPr>
            <w:r w:rsidRPr="00761653">
              <w:t>Исследование содержимого околоносовой пазухи, полученной при пункции</w:t>
            </w:r>
          </w:p>
        </w:tc>
      </w:tr>
      <w:tr w:rsidR="006D503D" w:rsidRPr="00761653" w14:paraId="7E751373" w14:textId="77777777" w:rsidTr="006D503D">
        <w:trPr>
          <w:trHeight w:val="825"/>
        </w:trPr>
        <w:tc>
          <w:tcPr>
            <w:tcW w:w="3510" w:type="dxa"/>
            <w:tcMar>
              <w:top w:w="100" w:type="nil"/>
              <w:right w:w="100" w:type="nil"/>
            </w:tcMar>
            <w:vAlign w:val="center"/>
          </w:tcPr>
          <w:p w14:paraId="1C3B7920" w14:textId="77777777" w:rsidR="006D503D" w:rsidRPr="00761653" w:rsidRDefault="006D503D" w:rsidP="006D503D">
            <w:pPr>
              <w:widowControl w:val="0"/>
              <w:autoSpaceDE w:val="0"/>
              <w:autoSpaceDN w:val="0"/>
              <w:adjustRightInd w:val="0"/>
              <w:spacing w:before="40"/>
            </w:pPr>
            <w:r w:rsidRPr="00761653">
              <w:t>Симптомы инфекции мочевыводящих путей</w:t>
            </w:r>
          </w:p>
          <w:p w14:paraId="30A28470" w14:textId="77777777" w:rsidR="006D503D" w:rsidRPr="00761653" w:rsidRDefault="006D503D" w:rsidP="006D503D">
            <w:pPr>
              <w:widowControl w:val="0"/>
              <w:autoSpaceDE w:val="0"/>
              <w:autoSpaceDN w:val="0"/>
              <w:adjustRightInd w:val="0"/>
              <w:spacing w:before="40"/>
            </w:pPr>
            <w:r w:rsidRPr="00761653">
              <w:t>Лейкоцитурия</w:t>
            </w:r>
          </w:p>
        </w:tc>
        <w:tc>
          <w:tcPr>
            <w:tcW w:w="6096" w:type="dxa"/>
            <w:tcMar>
              <w:top w:w="100" w:type="nil"/>
              <w:right w:w="100" w:type="nil"/>
            </w:tcMar>
            <w:vAlign w:val="center"/>
          </w:tcPr>
          <w:p w14:paraId="65BF7EEC" w14:textId="77777777" w:rsidR="006D503D" w:rsidRPr="00761653" w:rsidRDefault="006D503D" w:rsidP="006D503D">
            <w:pPr>
              <w:widowControl w:val="0"/>
              <w:autoSpaceDE w:val="0"/>
              <w:autoSpaceDN w:val="0"/>
              <w:adjustRightInd w:val="0"/>
              <w:spacing w:before="40"/>
            </w:pPr>
            <w:r w:rsidRPr="00761653">
              <w:t>Микробиологическое исследование мочи</w:t>
            </w:r>
          </w:p>
        </w:tc>
      </w:tr>
      <w:tr w:rsidR="006D503D" w:rsidRPr="000D7B76" w14:paraId="5B9DB8E7" w14:textId="77777777" w:rsidTr="006D503D">
        <w:trPr>
          <w:trHeight w:val="1016"/>
        </w:trPr>
        <w:tc>
          <w:tcPr>
            <w:tcW w:w="3510" w:type="dxa"/>
            <w:tcMar>
              <w:top w:w="100" w:type="nil"/>
              <w:right w:w="100" w:type="nil"/>
            </w:tcMar>
            <w:vAlign w:val="center"/>
          </w:tcPr>
          <w:p w14:paraId="6C781C4F" w14:textId="77777777" w:rsidR="006D503D" w:rsidRPr="00761653" w:rsidRDefault="006D503D" w:rsidP="006D503D">
            <w:pPr>
              <w:widowControl w:val="0"/>
              <w:autoSpaceDE w:val="0"/>
              <w:autoSpaceDN w:val="0"/>
              <w:adjustRightInd w:val="0"/>
              <w:spacing w:before="40"/>
            </w:pPr>
            <w:r w:rsidRPr="00761653">
              <w:t>Пневмония</w:t>
            </w:r>
          </w:p>
        </w:tc>
        <w:tc>
          <w:tcPr>
            <w:tcW w:w="6096" w:type="dxa"/>
            <w:tcMar>
              <w:top w:w="100" w:type="nil"/>
              <w:right w:w="100" w:type="nil"/>
            </w:tcMar>
          </w:tcPr>
          <w:p w14:paraId="56E2F45D" w14:textId="77777777" w:rsidR="006D503D" w:rsidRPr="00761653" w:rsidRDefault="006D503D" w:rsidP="006D503D">
            <w:pPr>
              <w:widowControl w:val="0"/>
              <w:autoSpaceDE w:val="0"/>
              <w:autoSpaceDN w:val="0"/>
              <w:adjustRightInd w:val="0"/>
              <w:spacing w:before="40"/>
              <w:contextualSpacing/>
            </w:pPr>
            <w:r w:rsidRPr="00761653">
              <w:t>КТВР легких</w:t>
            </w:r>
          </w:p>
          <w:p w14:paraId="5BC582C1" w14:textId="77777777" w:rsidR="006D503D" w:rsidRPr="00761653" w:rsidRDefault="006D503D" w:rsidP="006D503D">
            <w:pPr>
              <w:widowControl w:val="0"/>
              <w:autoSpaceDE w:val="0"/>
              <w:autoSpaceDN w:val="0"/>
              <w:adjustRightInd w:val="0"/>
              <w:spacing w:before="40"/>
              <w:contextualSpacing/>
            </w:pPr>
            <w:r w:rsidRPr="00761653">
              <w:t>Бронхоальвеолярный лаваж после КТВР легких</w:t>
            </w:r>
          </w:p>
          <w:p w14:paraId="43360054" w14:textId="77777777" w:rsidR="006D503D" w:rsidRPr="00761653" w:rsidRDefault="006D503D" w:rsidP="006D503D">
            <w:pPr>
              <w:widowControl w:val="0"/>
              <w:autoSpaceDE w:val="0"/>
              <w:autoSpaceDN w:val="0"/>
              <w:adjustRightInd w:val="0"/>
              <w:spacing w:before="4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09B764AB" w14:textId="77777777" w:rsidR="006D503D" w:rsidRPr="00761653" w:rsidRDefault="006D503D" w:rsidP="006D503D">
            <w:pPr>
              <w:widowControl w:val="0"/>
              <w:autoSpaceDE w:val="0"/>
              <w:autoSpaceDN w:val="0"/>
              <w:adjustRightInd w:val="0"/>
              <w:spacing w:before="40"/>
              <w:contextualSpacing/>
            </w:pPr>
            <w:r w:rsidRPr="00761653">
              <w:t xml:space="preserve">Исследование крови на антиген </w:t>
            </w:r>
            <w:r w:rsidRPr="00761653">
              <w:rPr>
                <w:i/>
                <w:iCs/>
              </w:rPr>
              <w:t>Aspergillus</w:t>
            </w:r>
          </w:p>
        </w:tc>
      </w:tr>
      <w:tr w:rsidR="006D503D" w:rsidRPr="000D7B76" w14:paraId="449B19F1" w14:textId="77777777" w:rsidTr="006D503D">
        <w:trPr>
          <w:trHeight w:val="360"/>
        </w:trPr>
        <w:tc>
          <w:tcPr>
            <w:tcW w:w="3510" w:type="dxa"/>
            <w:tcMar>
              <w:top w:w="100" w:type="nil"/>
              <w:right w:w="100" w:type="nil"/>
            </w:tcMar>
          </w:tcPr>
          <w:p w14:paraId="4CCB6C61" w14:textId="77777777" w:rsidR="006D503D" w:rsidRPr="00761653" w:rsidRDefault="006D503D" w:rsidP="006D503D">
            <w:pPr>
              <w:widowControl w:val="0"/>
              <w:autoSpaceDE w:val="0"/>
              <w:autoSpaceDN w:val="0"/>
              <w:adjustRightInd w:val="0"/>
              <w:spacing w:before="40"/>
            </w:pPr>
            <w:r w:rsidRPr="00761653">
              <w:t>Cимптомы менингита</w:t>
            </w:r>
          </w:p>
          <w:p w14:paraId="3309A5BF" w14:textId="77777777" w:rsidR="006D503D" w:rsidRPr="00761653" w:rsidRDefault="006D503D" w:rsidP="006D503D">
            <w:pPr>
              <w:widowControl w:val="0"/>
              <w:autoSpaceDE w:val="0"/>
              <w:autoSpaceDN w:val="0"/>
              <w:adjustRightInd w:val="0"/>
              <w:spacing w:before="40"/>
              <w:rPr>
                <w:rFonts w:eastAsia="MS Mincho"/>
              </w:rPr>
            </w:pPr>
            <w:r w:rsidRPr="00761653">
              <w:t>«Мозговая» симптоматика на фоне лихорадки и нейтропении</w:t>
            </w:r>
          </w:p>
          <w:p w14:paraId="1428686E" w14:textId="77777777" w:rsidR="006D503D" w:rsidRPr="00761653" w:rsidRDefault="006D503D" w:rsidP="006D503D">
            <w:pPr>
              <w:widowControl w:val="0"/>
              <w:autoSpaceDE w:val="0"/>
              <w:autoSpaceDN w:val="0"/>
              <w:adjustRightInd w:val="0"/>
              <w:spacing w:before="40"/>
            </w:pPr>
            <w:r w:rsidRPr="00761653">
              <w:t xml:space="preserve">Обнаружение очага (очагов) в </w:t>
            </w:r>
            <w:r w:rsidRPr="00761653">
              <w:lastRenderedPageBreak/>
              <w:t>головном мозге</w:t>
            </w:r>
          </w:p>
        </w:tc>
        <w:tc>
          <w:tcPr>
            <w:tcW w:w="6096" w:type="dxa"/>
            <w:tcMar>
              <w:top w:w="100" w:type="nil"/>
              <w:right w:w="100" w:type="nil"/>
            </w:tcMar>
            <w:vAlign w:val="center"/>
          </w:tcPr>
          <w:p w14:paraId="6D3B07D8" w14:textId="77777777" w:rsidR="006D503D" w:rsidRPr="00761653" w:rsidRDefault="006D503D" w:rsidP="006D503D">
            <w:pPr>
              <w:widowControl w:val="0"/>
              <w:autoSpaceDE w:val="0"/>
              <w:autoSpaceDN w:val="0"/>
              <w:adjustRightInd w:val="0"/>
              <w:spacing w:before="40"/>
              <w:ind w:right="6"/>
              <w:contextualSpacing/>
              <w:rPr>
                <w:rFonts w:eastAsia="MS Mincho"/>
              </w:rPr>
            </w:pPr>
            <w:r w:rsidRPr="00761653">
              <w:lastRenderedPageBreak/>
              <w:t>Люмбальная пункция</w:t>
            </w:r>
          </w:p>
          <w:p w14:paraId="0CA8D90A" w14:textId="77777777" w:rsidR="006D503D" w:rsidRPr="00761653" w:rsidRDefault="006D503D" w:rsidP="006D503D">
            <w:pPr>
              <w:widowControl w:val="0"/>
              <w:autoSpaceDE w:val="0"/>
              <w:autoSpaceDN w:val="0"/>
              <w:adjustRightInd w:val="0"/>
              <w:spacing w:before="40"/>
              <w:ind w:right="6"/>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6D503D" w:rsidRPr="000D7B76" w14:paraId="5B90D467" w14:textId="77777777" w:rsidTr="006D503D">
        <w:trPr>
          <w:trHeight w:val="93"/>
        </w:trPr>
        <w:tc>
          <w:tcPr>
            <w:tcW w:w="3510" w:type="dxa"/>
            <w:tcMar>
              <w:top w:w="100" w:type="nil"/>
              <w:right w:w="100" w:type="nil"/>
            </w:tcMar>
            <w:vAlign w:val="center"/>
          </w:tcPr>
          <w:p w14:paraId="0D3F0D11" w14:textId="77777777" w:rsidR="006D503D" w:rsidRPr="00761653" w:rsidRDefault="006D503D" w:rsidP="006D503D">
            <w:pPr>
              <w:widowControl w:val="0"/>
              <w:autoSpaceDE w:val="0"/>
              <w:autoSpaceDN w:val="0"/>
              <w:adjustRightInd w:val="0"/>
              <w:spacing w:before="40"/>
              <w:ind w:left="29"/>
            </w:pPr>
            <w:r w:rsidRPr="00761653">
              <w:lastRenderedPageBreak/>
              <w:t>Диарея</w:t>
            </w:r>
          </w:p>
        </w:tc>
        <w:tc>
          <w:tcPr>
            <w:tcW w:w="6096" w:type="dxa"/>
            <w:tcMar>
              <w:top w:w="100" w:type="nil"/>
              <w:right w:w="100" w:type="nil"/>
            </w:tcMar>
          </w:tcPr>
          <w:p w14:paraId="46E508D6" w14:textId="77777777" w:rsidR="006D503D" w:rsidRPr="00761653" w:rsidRDefault="006D503D" w:rsidP="006D503D">
            <w:pPr>
              <w:widowControl w:val="0"/>
              <w:autoSpaceDE w:val="0"/>
              <w:autoSpaceDN w:val="0"/>
              <w:adjustRightInd w:val="0"/>
              <w:spacing w:before="40"/>
              <w:ind w:right="5"/>
            </w:pPr>
            <w:r w:rsidRPr="00761653">
              <w:t xml:space="preserve">Исследование кала на токсин </w:t>
            </w:r>
            <w:r w:rsidRPr="00761653">
              <w:rPr>
                <w:i/>
                <w:iCs/>
              </w:rPr>
              <w:t>C. difficile</w:t>
            </w:r>
          </w:p>
        </w:tc>
      </w:tr>
      <w:tr w:rsidR="006D503D" w:rsidRPr="000D7B76" w14:paraId="24BB3F67" w14:textId="77777777" w:rsidTr="006D503D">
        <w:trPr>
          <w:trHeight w:val="187"/>
        </w:trPr>
        <w:tc>
          <w:tcPr>
            <w:tcW w:w="3510" w:type="dxa"/>
            <w:tcMar>
              <w:top w:w="100" w:type="nil"/>
              <w:right w:w="100" w:type="nil"/>
            </w:tcMar>
            <w:vAlign w:val="center"/>
          </w:tcPr>
          <w:p w14:paraId="5E316B60" w14:textId="77777777" w:rsidR="006D503D" w:rsidRPr="00761653" w:rsidRDefault="006D503D" w:rsidP="006D503D">
            <w:pPr>
              <w:widowControl w:val="0"/>
              <w:autoSpaceDE w:val="0"/>
              <w:autoSpaceDN w:val="0"/>
              <w:adjustRightInd w:val="0"/>
              <w:spacing w:before="40"/>
              <w:contextualSpacing/>
              <w:rPr>
                <w:rFonts w:eastAsia="MS Mincho"/>
              </w:rPr>
            </w:pPr>
            <w:r w:rsidRPr="00761653">
              <w:t>Парапроктит</w:t>
            </w:r>
          </w:p>
          <w:p w14:paraId="28F13AA9" w14:textId="77777777" w:rsidR="006D503D" w:rsidRPr="00761653" w:rsidRDefault="006D503D" w:rsidP="006D503D">
            <w:pPr>
              <w:widowControl w:val="0"/>
              <w:autoSpaceDE w:val="0"/>
              <w:autoSpaceDN w:val="0"/>
              <w:adjustRightInd w:val="0"/>
              <w:spacing w:before="40"/>
              <w:contextualSpacing/>
            </w:pPr>
            <w:r w:rsidRPr="00761653">
              <w:t>Трещина в области прямой кишки</w:t>
            </w:r>
          </w:p>
        </w:tc>
        <w:tc>
          <w:tcPr>
            <w:tcW w:w="6096" w:type="dxa"/>
            <w:tcMar>
              <w:top w:w="100" w:type="nil"/>
              <w:right w:w="100" w:type="nil"/>
            </w:tcMar>
            <w:vAlign w:val="center"/>
          </w:tcPr>
          <w:p w14:paraId="496437BE" w14:textId="77777777" w:rsidR="006D503D" w:rsidRPr="00761653" w:rsidRDefault="006D503D" w:rsidP="006D503D">
            <w:pPr>
              <w:widowControl w:val="0"/>
              <w:autoSpaceDE w:val="0"/>
              <w:autoSpaceDN w:val="0"/>
              <w:adjustRightInd w:val="0"/>
              <w:spacing w:before="40"/>
            </w:pPr>
            <w:r w:rsidRPr="00761653">
              <w:t>Мазок со слизистой оболочки прямой кишки</w:t>
            </w:r>
          </w:p>
        </w:tc>
      </w:tr>
      <w:tr w:rsidR="006D503D" w:rsidRPr="000D7B76" w14:paraId="5C706CE8" w14:textId="77777777" w:rsidTr="006D503D">
        <w:trPr>
          <w:trHeight w:val="200"/>
        </w:trPr>
        <w:tc>
          <w:tcPr>
            <w:tcW w:w="3510" w:type="dxa"/>
            <w:tcMar>
              <w:top w:w="100" w:type="nil"/>
              <w:right w:w="100" w:type="nil"/>
            </w:tcMar>
            <w:vAlign w:val="center"/>
          </w:tcPr>
          <w:p w14:paraId="3E7C21EB" w14:textId="77777777" w:rsidR="006D503D" w:rsidRPr="00761653" w:rsidRDefault="006D503D" w:rsidP="006D503D">
            <w:pPr>
              <w:widowControl w:val="0"/>
              <w:autoSpaceDE w:val="0"/>
              <w:autoSpaceDN w:val="0"/>
              <w:adjustRightInd w:val="0"/>
              <w:spacing w:before="40"/>
              <w:ind w:left="29"/>
              <w:contextualSpacing/>
            </w:pPr>
            <w:r w:rsidRPr="00761653">
              <w:t>Образования (инфильтраты) на коже</w:t>
            </w:r>
          </w:p>
        </w:tc>
        <w:tc>
          <w:tcPr>
            <w:tcW w:w="6096" w:type="dxa"/>
            <w:tcMar>
              <w:top w:w="100" w:type="nil"/>
              <w:right w:w="100" w:type="nil"/>
            </w:tcMar>
            <w:vAlign w:val="center"/>
          </w:tcPr>
          <w:p w14:paraId="3B2E037F" w14:textId="77777777" w:rsidR="006D503D" w:rsidRPr="00761653" w:rsidRDefault="006D503D" w:rsidP="006D503D">
            <w:pPr>
              <w:widowControl w:val="0"/>
              <w:autoSpaceDE w:val="0"/>
              <w:autoSpaceDN w:val="0"/>
              <w:adjustRightInd w:val="0"/>
              <w:spacing w:before="40"/>
              <w:contextualSpacing/>
            </w:pPr>
            <w:r w:rsidRPr="00761653">
              <w:t>Биопсия</w:t>
            </w:r>
          </w:p>
          <w:p w14:paraId="6F48F1C8" w14:textId="77777777" w:rsidR="006D503D" w:rsidRPr="00761653" w:rsidRDefault="006D503D" w:rsidP="006D503D">
            <w:pPr>
              <w:widowControl w:val="0"/>
              <w:autoSpaceDE w:val="0"/>
              <w:autoSpaceDN w:val="0"/>
              <w:adjustRightInd w:val="0"/>
              <w:spacing w:before="40"/>
              <w:contextualSpacing/>
            </w:pPr>
            <w:r w:rsidRPr="00761653">
              <w:t>Микробиологическое и гистологическое исследование биоптата</w:t>
            </w:r>
          </w:p>
        </w:tc>
      </w:tr>
    </w:tbl>
    <w:p w14:paraId="600EE5A8" w14:textId="77777777" w:rsidR="006D503D" w:rsidRDefault="006D503D" w:rsidP="006D503D">
      <w:pPr>
        <w:widowControl w:val="0"/>
        <w:tabs>
          <w:tab w:val="left" w:pos="1134"/>
        </w:tabs>
        <w:autoSpaceDE w:val="0"/>
        <w:autoSpaceDN w:val="0"/>
        <w:adjustRightInd w:val="0"/>
        <w:spacing w:before="60" w:after="60"/>
        <w:ind w:right="-130" w:firstLine="709"/>
        <w:contextualSpacing/>
        <w:rPr>
          <w:b/>
          <w:bCs/>
        </w:rPr>
      </w:pPr>
    </w:p>
    <w:p w14:paraId="368D5505" w14:textId="77777777" w:rsidR="006D503D" w:rsidRPr="00334A8A" w:rsidRDefault="006D503D" w:rsidP="00CE6C1C">
      <w:pPr>
        <w:pStyle w:val="a6"/>
        <w:widowControl w:val="0"/>
        <w:numPr>
          <w:ilvl w:val="0"/>
          <w:numId w:val="146"/>
        </w:numPr>
        <w:tabs>
          <w:tab w:val="left" w:pos="1134"/>
        </w:tabs>
        <w:autoSpaceDE w:val="0"/>
        <w:autoSpaceDN w:val="0"/>
        <w:adjustRightInd w:val="0"/>
        <w:spacing w:before="60" w:after="60"/>
        <w:ind w:right="-130"/>
        <w:rPr>
          <w:b/>
          <w:bCs/>
        </w:rPr>
      </w:pPr>
      <w:r w:rsidRPr="00334A8A">
        <w:rPr>
          <w:b/>
          <w:bCs/>
        </w:rPr>
        <w:t>Показания к назначению антибактериальной терапии первого этапа</w:t>
      </w:r>
    </w:p>
    <w:p w14:paraId="67036560" w14:textId="77777777" w:rsidR="006D503D" w:rsidRPr="0076198F" w:rsidRDefault="006D503D" w:rsidP="00BF079B">
      <w:pPr>
        <w:tabs>
          <w:tab w:val="left" w:pos="0"/>
          <w:tab w:val="left" w:pos="567"/>
        </w:tabs>
        <w:spacing w:before="0" w:after="0"/>
        <w:ind w:firstLine="709"/>
      </w:pPr>
      <w:r w:rsidRPr="0076198F">
        <w:t xml:space="preserve">В первые сутки, как правило, единственным симптомом </w:t>
      </w:r>
      <w:r>
        <w:t xml:space="preserve">ифнекционного осложнения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тка (онкогематология, цитопении, миелодисплазии, иммунодефицитные состояния и др.)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854F56F" w14:textId="77777777" w:rsidR="006D503D" w:rsidRDefault="006D503D" w:rsidP="00BF079B">
      <w:pPr>
        <w:widowControl w:val="0"/>
        <w:tabs>
          <w:tab w:val="left" w:pos="1134"/>
        </w:tabs>
        <w:autoSpaceDE w:val="0"/>
        <w:autoSpaceDN w:val="0"/>
        <w:adjustRightInd w:val="0"/>
        <w:spacing w:before="0" w:after="0"/>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3E5869D5" w14:textId="77777777" w:rsidR="006D503D" w:rsidRPr="00761653" w:rsidRDefault="006D503D" w:rsidP="006D503D">
      <w:pPr>
        <w:widowControl w:val="0"/>
        <w:tabs>
          <w:tab w:val="left" w:pos="1134"/>
        </w:tabs>
        <w:autoSpaceDE w:val="0"/>
        <w:autoSpaceDN w:val="0"/>
        <w:adjustRightInd w:val="0"/>
        <w:spacing w:before="60" w:after="6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w:t>
      </w:r>
      <w:r w:rsidRPr="00761653">
        <w:lastRenderedPageBreak/>
        <w:t xml:space="preserve">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60E0E74B" w14:textId="77777777" w:rsidR="006D503D" w:rsidRPr="00761653" w:rsidRDefault="006D503D" w:rsidP="006D503D">
      <w:pPr>
        <w:widowControl w:val="0"/>
        <w:autoSpaceDE w:val="0"/>
        <w:autoSpaceDN w:val="0"/>
        <w:adjustRightInd w:val="0"/>
        <w:spacing w:before="240" w:after="60"/>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2F161D10" w14:textId="77777777" w:rsidR="006D503D" w:rsidRPr="00761653" w:rsidRDefault="006D503D" w:rsidP="006D503D">
      <w:pPr>
        <w:widowControl w:val="0"/>
        <w:tabs>
          <w:tab w:val="left" w:pos="1134"/>
        </w:tabs>
        <w:autoSpaceDE w:val="0"/>
        <w:autoSpaceDN w:val="0"/>
        <w:adjustRightInd w:val="0"/>
        <w:spacing w:before="60" w:after="6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7E65A91A" w14:textId="77777777" w:rsidR="006D503D" w:rsidRPr="00761653" w:rsidRDefault="006D503D" w:rsidP="006D503D">
      <w:pPr>
        <w:widowControl w:val="0"/>
        <w:autoSpaceDE w:val="0"/>
        <w:autoSpaceDN w:val="0"/>
        <w:adjustRightInd w:val="0"/>
        <w:spacing w:before="240" w:after="60"/>
        <w:ind w:right="-211" w:firstLine="709"/>
        <w:contextualSpacing/>
        <w:rPr>
          <w:b/>
          <w:bCs/>
        </w:rPr>
      </w:pPr>
      <w:r w:rsidRPr="00761653">
        <w:rPr>
          <w:b/>
          <w:bCs/>
        </w:rPr>
        <w:t>Эмпирическое назначение противогрибковых препаратов</w:t>
      </w:r>
    </w:p>
    <w:p w14:paraId="1D1556CA" w14:textId="77777777" w:rsidR="006D503D" w:rsidRPr="00761653" w:rsidRDefault="006D503D" w:rsidP="006D503D">
      <w:pPr>
        <w:widowControl w:val="0"/>
        <w:autoSpaceDE w:val="0"/>
        <w:autoSpaceDN w:val="0"/>
        <w:adjustRightInd w:val="0"/>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56AF3F19" w14:textId="77777777" w:rsidR="006D503D" w:rsidRPr="00761653" w:rsidRDefault="006D503D" w:rsidP="006D503D">
      <w:pPr>
        <w:widowControl w:val="0"/>
        <w:autoSpaceDE w:val="0"/>
        <w:autoSpaceDN w:val="0"/>
        <w:adjustRightInd w:val="0"/>
        <w:spacing w:before="240" w:after="60"/>
        <w:ind w:right="-211" w:firstLine="709"/>
        <w:contextualSpacing/>
        <w:rPr>
          <w:b/>
          <w:bCs/>
        </w:rPr>
      </w:pPr>
      <w:r w:rsidRPr="00761653">
        <w:rPr>
          <w:b/>
          <w:bCs/>
        </w:rPr>
        <w:t>Превентивная терапия инвазивного микоза</w:t>
      </w:r>
    </w:p>
    <w:p w14:paraId="1C14995F" w14:textId="77777777" w:rsidR="006D503D" w:rsidRPr="00761653" w:rsidRDefault="006D503D" w:rsidP="006D503D">
      <w:pPr>
        <w:widowControl w:val="0"/>
        <w:autoSpaceDE w:val="0"/>
        <w:autoSpaceDN w:val="0"/>
        <w:adjustRightInd w:val="0"/>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w:t>
      </w:r>
      <w:r w:rsidRPr="00761653">
        <w:lastRenderedPageBreak/>
        <w:t xml:space="preserve">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5D4C8B94" w14:textId="77777777" w:rsidR="006D503D" w:rsidRPr="00761653" w:rsidRDefault="006D503D" w:rsidP="006D503D">
      <w:pPr>
        <w:widowControl w:val="0"/>
        <w:autoSpaceDE w:val="0"/>
        <w:autoSpaceDN w:val="0"/>
        <w:adjustRightInd w:val="0"/>
        <w:spacing w:before="240" w:after="6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5C93A433"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rPr>
          <w:b/>
        </w:rPr>
      </w:pPr>
      <w:r w:rsidRPr="00761653">
        <w:rPr>
          <w:b/>
        </w:rPr>
        <w:t>Лечение микробиологически подтвержденных инфекций</w:t>
      </w:r>
    </w:p>
    <w:p w14:paraId="270F26E6"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rPr>
          <w:b/>
        </w:rPr>
      </w:pPr>
      <w:r w:rsidRPr="00761653">
        <w:rPr>
          <w:b/>
        </w:rPr>
        <w:t>Грамотрицательные возбудители</w:t>
      </w:r>
    </w:p>
    <w:p w14:paraId="0B540E63"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rPr>
          <w:b/>
          <w:u w:val="single"/>
        </w:rPr>
        <w:t xml:space="preserve">Энтеробактерии с продукцией БЛРС, </w:t>
      </w:r>
      <w:r w:rsidRPr="00761653">
        <w:rPr>
          <w:b/>
          <w:i/>
          <w:u w:val="single"/>
        </w:rPr>
        <w:t>Enterobacter</w:t>
      </w:r>
      <w:r w:rsidRPr="00761653">
        <w:rPr>
          <w:b/>
          <w:u w:val="single"/>
        </w:rPr>
        <w:t xml:space="preserve"> spp</w:t>
      </w:r>
    </w:p>
    <w:p w14:paraId="32B8B4B9"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72F9DEFE"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rPr>
          <w:b/>
          <w:u w:val="single"/>
        </w:rPr>
        <w:t>Энтеробактерии с продукцией карбапенемаз</w:t>
      </w:r>
      <w:r>
        <w:rPr>
          <w:b/>
          <w:u w:val="single"/>
        </w:rPr>
        <w:t xml:space="preserve"> </w:t>
      </w:r>
    </w:p>
    <w:p w14:paraId="76ECA28B"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6F249A77" w14:textId="77777777" w:rsidR="006D503D" w:rsidRPr="00761653" w:rsidRDefault="006D503D" w:rsidP="006D503D">
      <w:r w:rsidRPr="00761653">
        <w:t xml:space="preserve">Таблица 2. Дозы антибиотиков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6D503D" w:rsidRPr="00761653" w14:paraId="7FB6301B" w14:textId="77777777" w:rsidTr="00683A05">
        <w:trPr>
          <w:trHeight w:val="555"/>
        </w:trPr>
        <w:tc>
          <w:tcPr>
            <w:tcW w:w="3227" w:type="dxa"/>
            <w:vAlign w:val="center"/>
          </w:tcPr>
          <w:p w14:paraId="6A46BDB1" w14:textId="77777777" w:rsidR="006D503D" w:rsidRPr="00761653" w:rsidRDefault="006D503D" w:rsidP="006D503D">
            <w:pPr>
              <w:jc w:val="center"/>
              <w:rPr>
                <w:szCs w:val="24"/>
                <w:lang w:val="en-US"/>
              </w:rPr>
            </w:pPr>
            <w:r w:rsidRPr="00761653">
              <w:rPr>
                <w:szCs w:val="24"/>
              </w:rPr>
              <w:t>Препарат</w:t>
            </w:r>
          </w:p>
        </w:tc>
        <w:tc>
          <w:tcPr>
            <w:tcW w:w="6520" w:type="dxa"/>
            <w:vAlign w:val="center"/>
          </w:tcPr>
          <w:p w14:paraId="36E80FE2" w14:textId="77777777" w:rsidR="006D503D" w:rsidRPr="00761653" w:rsidRDefault="006D503D" w:rsidP="006D503D">
            <w:pPr>
              <w:jc w:val="center"/>
              <w:rPr>
                <w:szCs w:val="24"/>
                <w:lang w:val="en-US"/>
              </w:rPr>
            </w:pPr>
            <w:r w:rsidRPr="00761653">
              <w:rPr>
                <w:szCs w:val="24"/>
              </w:rPr>
              <w:t>Доза</w:t>
            </w:r>
          </w:p>
        </w:tc>
      </w:tr>
      <w:tr w:rsidR="006D503D" w:rsidRPr="000D7B76" w14:paraId="3A7FD82B" w14:textId="77777777" w:rsidTr="00683A05">
        <w:trPr>
          <w:trHeight w:val="421"/>
        </w:trPr>
        <w:tc>
          <w:tcPr>
            <w:tcW w:w="3227" w:type="dxa"/>
          </w:tcPr>
          <w:p w14:paraId="0B60884D" w14:textId="77777777" w:rsidR="006D503D" w:rsidRPr="00761653" w:rsidRDefault="006D503D" w:rsidP="006D503D">
            <w:pPr>
              <w:rPr>
                <w:szCs w:val="24"/>
              </w:rPr>
            </w:pPr>
            <w:r w:rsidRPr="00761653">
              <w:rPr>
                <w:szCs w:val="24"/>
              </w:rPr>
              <w:t>Цефтазидим-авибактам</w:t>
            </w:r>
          </w:p>
        </w:tc>
        <w:tc>
          <w:tcPr>
            <w:tcW w:w="6520" w:type="dxa"/>
          </w:tcPr>
          <w:p w14:paraId="1159BBA1" w14:textId="77777777" w:rsidR="006D503D" w:rsidRPr="00761653" w:rsidRDefault="006D503D" w:rsidP="006D503D">
            <w:pPr>
              <w:rPr>
                <w:szCs w:val="24"/>
              </w:rPr>
            </w:pPr>
            <w:r w:rsidRPr="00761653">
              <w:rPr>
                <w:szCs w:val="24"/>
              </w:rPr>
              <w:t>2,5 г каждые 8 часов, длительность инфузии 2 часа</w:t>
            </w:r>
          </w:p>
        </w:tc>
      </w:tr>
      <w:tr w:rsidR="006D503D" w:rsidRPr="00A21CB6" w14:paraId="2041F0C7" w14:textId="77777777" w:rsidTr="00683A05">
        <w:trPr>
          <w:trHeight w:val="825"/>
        </w:trPr>
        <w:tc>
          <w:tcPr>
            <w:tcW w:w="3227" w:type="dxa"/>
          </w:tcPr>
          <w:p w14:paraId="5594CACD" w14:textId="77777777" w:rsidR="006D503D" w:rsidRPr="00761653" w:rsidRDefault="006D503D" w:rsidP="006D503D">
            <w:pPr>
              <w:rPr>
                <w:szCs w:val="24"/>
                <w:lang w:val="en-US"/>
              </w:rPr>
            </w:pPr>
            <w:r w:rsidRPr="00761653">
              <w:rPr>
                <w:szCs w:val="24"/>
              </w:rPr>
              <w:t>Меропенем</w:t>
            </w:r>
          </w:p>
        </w:tc>
        <w:tc>
          <w:tcPr>
            <w:tcW w:w="6520" w:type="dxa"/>
          </w:tcPr>
          <w:p w14:paraId="48350ADD" w14:textId="77777777" w:rsidR="006D503D" w:rsidRPr="00761653" w:rsidRDefault="006D503D" w:rsidP="006D503D">
            <w:pPr>
              <w:rPr>
                <w:szCs w:val="24"/>
              </w:rPr>
            </w:pPr>
            <w:r w:rsidRPr="00761653">
              <w:rPr>
                <w:szCs w:val="24"/>
              </w:rPr>
              <w:t xml:space="preserve">2 г каждые 8 часов </w:t>
            </w:r>
          </w:p>
          <w:p w14:paraId="35EEABCF" w14:textId="77777777" w:rsidR="006D503D" w:rsidRPr="00761653" w:rsidRDefault="006D503D" w:rsidP="006D503D">
            <w:pPr>
              <w:rPr>
                <w:szCs w:val="24"/>
              </w:rPr>
            </w:pPr>
            <w:r w:rsidRPr="00761653">
              <w:rPr>
                <w:szCs w:val="24"/>
              </w:rPr>
              <w:lastRenderedPageBreak/>
              <w:t>пролонгированная инфузия в течение 3х часов</w:t>
            </w:r>
          </w:p>
        </w:tc>
      </w:tr>
      <w:tr w:rsidR="006D503D" w:rsidRPr="00761653" w14:paraId="18698DE9" w14:textId="77777777" w:rsidTr="00683A05">
        <w:trPr>
          <w:trHeight w:val="270"/>
        </w:trPr>
        <w:tc>
          <w:tcPr>
            <w:tcW w:w="3227" w:type="dxa"/>
          </w:tcPr>
          <w:p w14:paraId="1CBECE33" w14:textId="77777777" w:rsidR="006D503D" w:rsidRPr="00761653" w:rsidRDefault="006D503D" w:rsidP="006D503D">
            <w:pPr>
              <w:rPr>
                <w:szCs w:val="24"/>
                <w:lang w:val="en-US"/>
              </w:rPr>
            </w:pPr>
            <w:r w:rsidRPr="00761653">
              <w:rPr>
                <w:szCs w:val="24"/>
              </w:rPr>
              <w:lastRenderedPageBreak/>
              <w:t>Имипенем</w:t>
            </w:r>
          </w:p>
        </w:tc>
        <w:tc>
          <w:tcPr>
            <w:tcW w:w="6520" w:type="dxa"/>
          </w:tcPr>
          <w:p w14:paraId="5EF92E14" w14:textId="77777777" w:rsidR="006D503D" w:rsidRPr="00761653" w:rsidRDefault="006D503D" w:rsidP="006D503D">
            <w:pPr>
              <w:rPr>
                <w:szCs w:val="24"/>
              </w:rPr>
            </w:pPr>
            <w:r w:rsidRPr="00761653">
              <w:rPr>
                <w:szCs w:val="24"/>
              </w:rPr>
              <w:t>1 г каждые 8 часов</w:t>
            </w:r>
          </w:p>
        </w:tc>
      </w:tr>
      <w:tr w:rsidR="006D503D" w:rsidRPr="00A21CB6" w14:paraId="4A861BE2" w14:textId="77777777" w:rsidTr="00683A05">
        <w:tc>
          <w:tcPr>
            <w:tcW w:w="3227" w:type="dxa"/>
          </w:tcPr>
          <w:p w14:paraId="2475D28D" w14:textId="77777777" w:rsidR="006D503D" w:rsidRPr="00761653" w:rsidRDefault="006D503D" w:rsidP="006D503D">
            <w:pPr>
              <w:rPr>
                <w:szCs w:val="24"/>
                <w:lang w:val="en-US"/>
              </w:rPr>
            </w:pPr>
            <w:r w:rsidRPr="00761653">
              <w:rPr>
                <w:szCs w:val="24"/>
              </w:rPr>
              <w:t>Дорипенем</w:t>
            </w:r>
          </w:p>
        </w:tc>
        <w:tc>
          <w:tcPr>
            <w:tcW w:w="6520" w:type="dxa"/>
          </w:tcPr>
          <w:p w14:paraId="571B39D2" w14:textId="77777777" w:rsidR="006D503D" w:rsidRPr="00761653" w:rsidRDefault="006D503D" w:rsidP="006D503D">
            <w:pPr>
              <w:rPr>
                <w:szCs w:val="24"/>
              </w:rPr>
            </w:pPr>
            <w:r w:rsidRPr="00761653">
              <w:rPr>
                <w:szCs w:val="24"/>
              </w:rPr>
              <w:t>1 г каждые 8 часов, продленная инфузия (4 часа)</w:t>
            </w:r>
          </w:p>
        </w:tc>
      </w:tr>
      <w:tr w:rsidR="006D503D" w:rsidRPr="000D7B76" w14:paraId="1D4770DA" w14:textId="77777777" w:rsidTr="00683A05">
        <w:tc>
          <w:tcPr>
            <w:tcW w:w="3227" w:type="dxa"/>
          </w:tcPr>
          <w:p w14:paraId="15E88AD7" w14:textId="77777777" w:rsidR="006D503D" w:rsidRPr="00761653" w:rsidRDefault="006D503D" w:rsidP="006D503D">
            <w:pPr>
              <w:rPr>
                <w:szCs w:val="24"/>
                <w:lang w:val="en-US"/>
              </w:rPr>
            </w:pPr>
            <w:r w:rsidRPr="00761653">
              <w:rPr>
                <w:szCs w:val="24"/>
              </w:rPr>
              <w:t>Эртапенем</w:t>
            </w:r>
          </w:p>
        </w:tc>
        <w:tc>
          <w:tcPr>
            <w:tcW w:w="6520" w:type="dxa"/>
          </w:tcPr>
          <w:p w14:paraId="15231680" w14:textId="77777777" w:rsidR="006D503D" w:rsidRPr="00761653" w:rsidRDefault="006D503D" w:rsidP="006D503D">
            <w:pPr>
              <w:rPr>
                <w:szCs w:val="24"/>
              </w:rPr>
            </w:pPr>
            <w:r w:rsidRPr="00761653">
              <w:rPr>
                <w:szCs w:val="24"/>
              </w:rPr>
              <w:t>1 г каждые 24 часа или 1г каждые 12 час</w:t>
            </w:r>
          </w:p>
          <w:p w14:paraId="7E22EF68" w14:textId="77777777" w:rsidR="006D503D" w:rsidRPr="00761653" w:rsidRDefault="006D503D" w:rsidP="006D503D">
            <w:pPr>
              <w:rPr>
                <w:szCs w:val="24"/>
              </w:rPr>
            </w:pPr>
            <w:r w:rsidRPr="00761653">
              <w:rPr>
                <w:szCs w:val="24"/>
              </w:rPr>
              <w:t>Используют в режиме “два карбапенема” при отсутствии других опций</w:t>
            </w:r>
          </w:p>
        </w:tc>
      </w:tr>
      <w:tr w:rsidR="006D503D" w:rsidRPr="00A21CB6" w14:paraId="3856BE2D" w14:textId="77777777" w:rsidTr="00683A05">
        <w:tc>
          <w:tcPr>
            <w:tcW w:w="3227" w:type="dxa"/>
          </w:tcPr>
          <w:p w14:paraId="58C12FA3" w14:textId="77777777" w:rsidR="006D503D" w:rsidRPr="00761653" w:rsidRDefault="006D503D" w:rsidP="006D503D">
            <w:pPr>
              <w:rPr>
                <w:szCs w:val="24"/>
              </w:rPr>
            </w:pPr>
            <w:r w:rsidRPr="00761653">
              <w:rPr>
                <w:szCs w:val="24"/>
              </w:rPr>
              <w:t>Колистин</w:t>
            </w:r>
          </w:p>
        </w:tc>
        <w:tc>
          <w:tcPr>
            <w:tcW w:w="6520" w:type="dxa"/>
          </w:tcPr>
          <w:p w14:paraId="064D7542" w14:textId="77777777" w:rsidR="006D503D" w:rsidRPr="00761653" w:rsidRDefault="006D503D" w:rsidP="006D503D">
            <w:pPr>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64980DD0" w14:textId="77777777" w:rsidR="006D503D" w:rsidRPr="00761653" w:rsidRDefault="006D503D" w:rsidP="006D503D">
            <w:pPr>
              <w:rPr>
                <w:szCs w:val="24"/>
              </w:rPr>
            </w:pPr>
            <w:r w:rsidRPr="00761653">
              <w:rPr>
                <w:szCs w:val="24"/>
              </w:rPr>
              <w:t>Ингаляции 1-3 млн МЕ каждые 8 часов</w:t>
            </w:r>
          </w:p>
        </w:tc>
      </w:tr>
      <w:tr w:rsidR="006D503D" w:rsidRPr="000D7B76" w14:paraId="6D9F7B00" w14:textId="77777777" w:rsidTr="00683A05">
        <w:tc>
          <w:tcPr>
            <w:tcW w:w="3227" w:type="dxa"/>
          </w:tcPr>
          <w:p w14:paraId="72CAA77A" w14:textId="77777777" w:rsidR="006D503D" w:rsidRPr="00761653" w:rsidRDefault="006D503D" w:rsidP="006D503D">
            <w:pPr>
              <w:rPr>
                <w:szCs w:val="24"/>
              </w:rPr>
            </w:pPr>
            <w:r w:rsidRPr="00761653">
              <w:rPr>
                <w:szCs w:val="24"/>
              </w:rPr>
              <w:t>Полимиксин В</w:t>
            </w:r>
          </w:p>
        </w:tc>
        <w:tc>
          <w:tcPr>
            <w:tcW w:w="6520" w:type="dxa"/>
          </w:tcPr>
          <w:p w14:paraId="6387D912" w14:textId="77777777" w:rsidR="006D503D" w:rsidRPr="00761653" w:rsidRDefault="006D503D" w:rsidP="006D503D">
            <w:pPr>
              <w:rPr>
                <w:szCs w:val="24"/>
              </w:rPr>
            </w:pPr>
            <w:r w:rsidRPr="00761653">
              <w:rPr>
                <w:szCs w:val="24"/>
              </w:rPr>
              <w:t xml:space="preserve">Нагрузочная доза 2-2,5 мг/кг, далее 1,25-1,5 мг/кг каждые 12 час </w:t>
            </w:r>
          </w:p>
        </w:tc>
      </w:tr>
      <w:tr w:rsidR="006D503D" w:rsidRPr="000D7B76" w14:paraId="35440FD7" w14:textId="77777777" w:rsidTr="00683A05">
        <w:tc>
          <w:tcPr>
            <w:tcW w:w="3227" w:type="dxa"/>
          </w:tcPr>
          <w:p w14:paraId="1A3EABAF" w14:textId="77777777" w:rsidR="006D503D" w:rsidRPr="00761653" w:rsidRDefault="006D503D" w:rsidP="006D503D">
            <w:pPr>
              <w:rPr>
                <w:szCs w:val="24"/>
              </w:rPr>
            </w:pPr>
            <w:r w:rsidRPr="00761653">
              <w:rPr>
                <w:szCs w:val="24"/>
              </w:rPr>
              <w:t>Тигециклин</w:t>
            </w:r>
          </w:p>
        </w:tc>
        <w:tc>
          <w:tcPr>
            <w:tcW w:w="6520" w:type="dxa"/>
          </w:tcPr>
          <w:p w14:paraId="714D15A3" w14:textId="77777777" w:rsidR="006D503D" w:rsidRPr="00761653" w:rsidRDefault="006D503D" w:rsidP="006D503D">
            <w:pPr>
              <w:rPr>
                <w:szCs w:val="24"/>
              </w:rPr>
            </w:pPr>
            <w:r w:rsidRPr="00761653">
              <w:rPr>
                <w:szCs w:val="24"/>
              </w:rPr>
              <w:t>Первая доза 100 мг, далее каждые 12 часов по 50 мг</w:t>
            </w:r>
          </w:p>
        </w:tc>
      </w:tr>
      <w:tr w:rsidR="006D503D" w:rsidRPr="000D7B76" w14:paraId="07811D25" w14:textId="77777777" w:rsidTr="00683A05">
        <w:tc>
          <w:tcPr>
            <w:tcW w:w="3227" w:type="dxa"/>
          </w:tcPr>
          <w:p w14:paraId="0F208E17" w14:textId="77777777" w:rsidR="006D503D" w:rsidRPr="00761653" w:rsidRDefault="006D503D" w:rsidP="006D503D">
            <w:pPr>
              <w:rPr>
                <w:szCs w:val="24"/>
                <w:lang w:val="en-US"/>
              </w:rPr>
            </w:pPr>
            <w:r w:rsidRPr="00761653">
              <w:rPr>
                <w:szCs w:val="24"/>
              </w:rPr>
              <w:t>Гентамицин</w:t>
            </w:r>
            <w:r w:rsidRPr="00761653">
              <w:rPr>
                <w:szCs w:val="24"/>
                <w:lang w:val="en-US"/>
              </w:rPr>
              <w:t xml:space="preserve">, </w:t>
            </w:r>
          </w:p>
          <w:p w14:paraId="6EF7B9CE" w14:textId="77777777" w:rsidR="006D503D" w:rsidRPr="00761653" w:rsidRDefault="006D503D" w:rsidP="006D503D">
            <w:pPr>
              <w:rPr>
                <w:szCs w:val="24"/>
                <w:lang w:val="en-US"/>
              </w:rPr>
            </w:pPr>
            <w:r w:rsidRPr="00761653">
              <w:rPr>
                <w:szCs w:val="24"/>
              </w:rPr>
              <w:t>тобрамицин</w:t>
            </w:r>
          </w:p>
        </w:tc>
        <w:tc>
          <w:tcPr>
            <w:tcW w:w="6520" w:type="dxa"/>
          </w:tcPr>
          <w:p w14:paraId="30A00F8B" w14:textId="77777777" w:rsidR="006D503D" w:rsidRPr="00761653" w:rsidRDefault="006D503D" w:rsidP="006D503D">
            <w:pPr>
              <w:rPr>
                <w:szCs w:val="24"/>
              </w:rPr>
            </w:pPr>
            <w:r w:rsidRPr="00761653">
              <w:rPr>
                <w:szCs w:val="24"/>
              </w:rPr>
              <w:t>5-7 мг/кг/сутки, введение в течение 1 часа</w:t>
            </w:r>
          </w:p>
        </w:tc>
      </w:tr>
      <w:tr w:rsidR="006D503D" w:rsidRPr="000D7B76" w14:paraId="26EE8700" w14:textId="77777777" w:rsidTr="00683A05">
        <w:tc>
          <w:tcPr>
            <w:tcW w:w="3227" w:type="dxa"/>
          </w:tcPr>
          <w:p w14:paraId="7F47B927" w14:textId="77777777" w:rsidR="006D503D" w:rsidRPr="00761653" w:rsidRDefault="006D503D" w:rsidP="006D503D">
            <w:pPr>
              <w:rPr>
                <w:szCs w:val="24"/>
                <w:lang w:val="en-US"/>
              </w:rPr>
            </w:pPr>
            <w:r w:rsidRPr="00761653">
              <w:rPr>
                <w:szCs w:val="24"/>
              </w:rPr>
              <w:t>Амикацин</w:t>
            </w:r>
          </w:p>
        </w:tc>
        <w:tc>
          <w:tcPr>
            <w:tcW w:w="6520" w:type="dxa"/>
          </w:tcPr>
          <w:p w14:paraId="7D970D84" w14:textId="77777777" w:rsidR="006D503D" w:rsidRPr="00761653" w:rsidRDefault="006D503D" w:rsidP="006D503D">
            <w:pPr>
              <w:rPr>
                <w:szCs w:val="24"/>
              </w:rPr>
            </w:pPr>
            <w:r w:rsidRPr="00761653">
              <w:rPr>
                <w:szCs w:val="24"/>
              </w:rPr>
              <w:t>15-20 мг/кг/сутки, введение в течение 1 часа</w:t>
            </w:r>
          </w:p>
        </w:tc>
      </w:tr>
      <w:tr w:rsidR="006D503D" w:rsidRPr="000D7B76" w14:paraId="313BDB17" w14:textId="77777777" w:rsidTr="00683A05">
        <w:tc>
          <w:tcPr>
            <w:tcW w:w="3227" w:type="dxa"/>
          </w:tcPr>
          <w:p w14:paraId="27BDE331" w14:textId="77777777" w:rsidR="006D503D" w:rsidRPr="00761653" w:rsidRDefault="006D503D" w:rsidP="006D503D">
            <w:pPr>
              <w:rPr>
                <w:szCs w:val="24"/>
              </w:rPr>
            </w:pPr>
            <w:r w:rsidRPr="00761653">
              <w:rPr>
                <w:szCs w:val="24"/>
              </w:rPr>
              <w:t>Фосфомицин</w:t>
            </w:r>
          </w:p>
        </w:tc>
        <w:tc>
          <w:tcPr>
            <w:tcW w:w="6520" w:type="dxa"/>
          </w:tcPr>
          <w:p w14:paraId="3AC1A0A0" w14:textId="77777777" w:rsidR="006D503D" w:rsidRPr="00761653" w:rsidRDefault="006D503D" w:rsidP="006D503D">
            <w:pPr>
              <w:rPr>
                <w:szCs w:val="24"/>
              </w:rPr>
            </w:pPr>
            <w:r w:rsidRPr="00761653">
              <w:rPr>
                <w:szCs w:val="24"/>
              </w:rPr>
              <w:t>По 4 г каждые 6 час или по 8 г каждые 8 час (суммарно 16-24 г)</w:t>
            </w:r>
          </w:p>
        </w:tc>
      </w:tr>
      <w:tr w:rsidR="006D503D" w:rsidRPr="00761653" w14:paraId="048EF41C" w14:textId="77777777" w:rsidTr="00683A05">
        <w:tc>
          <w:tcPr>
            <w:tcW w:w="3227" w:type="dxa"/>
          </w:tcPr>
          <w:p w14:paraId="6050C756" w14:textId="77777777" w:rsidR="006D503D" w:rsidRPr="00761653" w:rsidRDefault="006D503D" w:rsidP="006D503D">
            <w:pPr>
              <w:rPr>
                <w:szCs w:val="24"/>
              </w:rPr>
            </w:pPr>
            <w:r w:rsidRPr="00761653">
              <w:rPr>
                <w:szCs w:val="24"/>
              </w:rPr>
              <w:t>Азтреонам</w:t>
            </w:r>
          </w:p>
        </w:tc>
        <w:tc>
          <w:tcPr>
            <w:tcW w:w="6520" w:type="dxa"/>
          </w:tcPr>
          <w:p w14:paraId="15FC211C" w14:textId="77777777" w:rsidR="006D503D" w:rsidRPr="00761653" w:rsidRDefault="006D503D" w:rsidP="006D503D">
            <w:pPr>
              <w:rPr>
                <w:szCs w:val="24"/>
              </w:rPr>
            </w:pPr>
            <w:r w:rsidRPr="00761653">
              <w:rPr>
                <w:szCs w:val="24"/>
              </w:rPr>
              <w:t>2 г каждые 8 часов</w:t>
            </w:r>
          </w:p>
        </w:tc>
      </w:tr>
    </w:tbl>
    <w:p w14:paraId="7B378DD7"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rPr>
          <w:b/>
          <w:i/>
          <w:u w:val="single"/>
        </w:rPr>
        <w:t>Pseudomonas aeruginosa</w:t>
      </w:r>
    </w:p>
    <w:p w14:paraId="1D496FBD"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 [10]. Препараты для лечения представлены в табл</w:t>
      </w:r>
      <w:r>
        <w:t>ице 3.</w:t>
      </w:r>
      <w:r w:rsidRPr="00761653">
        <w:t xml:space="preserve"> </w:t>
      </w:r>
    </w:p>
    <w:p w14:paraId="25505817" w14:textId="77777777" w:rsidR="006D503D" w:rsidRPr="00761653" w:rsidRDefault="006D503D" w:rsidP="006D503D">
      <w:pPr>
        <w:spacing w:after="200"/>
        <w:ind w:hanging="142"/>
      </w:pPr>
      <w:r w:rsidRPr="00761653">
        <w:lastRenderedPageBreak/>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6D503D" w:rsidRPr="00761653" w14:paraId="440EEE72" w14:textId="77777777" w:rsidTr="00683A05">
        <w:tc>
          <w:tcPr>
            <w:tcW w:w="3510" w:type="dxa"/>
            <w:vAlign w:val="center"/>
          </w:tcPr>
          <w:p w14:paraId="16502733" w14:textId="77777777" w:rsidR="006D503D" w:rsidRPr="00761653" w:rsidRDefault="006D503D" w:rsidP="006D503D">
            <w:pPr>
              <w:jc w:val="center"/>
              <w:rPr>
                <w:szCs w:val="24"/>
              </w:rPr>
            </w:pPr>
            <w:r w:rsidRPr="00761653">
              <w:rPr>
                <w:szCs w:val="24"/>
              </w:rPr>
              <w:t>Препарат</w:t>
            </w:r>
          </w:p>
        </w:tc>
        <w:tc>
          <w:tcPr>
            <w:tcW w:w="6237" w:type="dxa"/>
            <w:vAlign w:val="center"/>
          </w:tcPr>
          <w:p w14:paraId="1BFC95E3" w14:textId="77777777" w:rsidR="006D503D" w:rsidRPr="00761653" w:rsidRDefault="006D503D" w:rsidP="006D503D">
            <w:pPr>
              <w:jc w:val="center"/>
              <w:rPr>
                <w:szCs w:val="24"/>
              </w:rPr>
            </w:pPr>
            <w:r w:rsidRPr="00761653">
              <w:rPr>
                <w:szCs w:val="24"/>
              </w:rPr>
              <w:t>Доза</w:t>
            </w:r>
          </w:p>
        </w:tc>
      </w:tr>
      <w:tr w:rsidR="006D503D" w:rsidRPr="000D7B76" w14:paraId="1124AA81" w14:textId="77777777" w:rsidTr="00683A05">
        <w:tc>
          <w:tcPr>
            <w:tcW w:w="3510" w:type="dxa"/>
          </w:tcPr>
          <w:p w14:paraId="0BDE621C" w14:textId="77777777" w:rsidR="006D503D" w:rsidRPr="00761653" w:rsidRDefault="006D503D" w:rsidP="006D503D">
            <w:pPr>
              <w:rPr>
                <w:szCs w:val="24"/>
              </w:rPr>
            </w:pPr>
            <w:r w:rsidRPr="00761653">
              <w:rPr>
                <w:szCs w:val="24"/>
              </w:rPr>
              <w:t>Цефтолозан/тазобактам</w:t>
            </w:r>
          </w:p>
        </w:tc>
        <w:tc>
          <w:tcPr>
            <w:tcW w:w="6237" w:type="dxa"/>
          </w:tcPr>
          <w:p w14:paraId="6D6685B7" w14:textId="77777777" w:rsidR="006D503D" w:rsidRPr="00761653" w:rsidRDefault="006D503D" w:rsidP="006D503D">
            <w:pPr>
              <w:rPr>
                <w:szCs w:val="24"/>
              </w:rPr>
            </w:pPr>
            <w:r w:rsidRPr="00761653">
              <w:rPr>
                <w:szCs w:val="24"/>
              </w:rPr>
              <w:t>1,5 или 3 г каждые 8 часов, инфузия в течение 1 часа (при пневмонии по 3 г х 3 раза)</w:t>
            </w:r>
          </w:p>
        </w:tc>
      </w:tr>
      <w:tr w:rsidR="006D503D" w:rsidRPr="000D7B76" w14:paraId="0D48DE01" w14:textId="77777777" w:rsidTr="00683A05">
        <w:tc>
          <w:tcPr>
            <w:tcW w:w="3510" w:type="dxa"/>
          </w:tcPr>
          <w:p w14:paraId="46ADD56E" w14:textId="77777777" w:rsidR="006D503D" w:rsidRPr="00761653" w:rsidRDefault="006D503D" w:rsidP="006D503D">
            <w:pPr>
              <w:rPr>
                <w:szCs w:val="24"/>
              </w:rPr>
            </w:pPr>
            <w:r w:rsidRPr="00761653">
              <w:rPr>
                <w:szCs w:val="24"/>
              </w:rPr>
              <w:t>Цефтазидим</w:t>
            </w:r>
          </w:p>
        </w:tc>
        <w:tc>
          <w:tcPr>
            <w:tcW w:w="6237" w:type="dxa"/>
          </w:tcPr>
          <w:p w14:paraId="15E1AA24" w14:textId="77777777" w:rsidR="006D503D" w:rsidRPr="00761653" w:rsidRDefault="006D503D" w:rsidP="006D503D">
            <w:pPr>
              <w:rPr>
                <w:szCs w:val="24"/>
              </w:rPr>
            </w:pPr>
            <w:r w:rsidRPr="00761653">
              <w:rPr>
                <w:szCs w:val="24"/>
              </w:rPr>
              <w:t>Нагрузочная доза 1-2 г, затем 6 г/сут, непрерывная инфузии в течение 24 ч</w:t>
            </w:r>
          </w:p>
        </w:tc>
      </w:tr>
      <w:tr w:rsidR="006D503D" w:rsidRPr="00A21CB6" w14:paraId="6618D9B3" w14:textId="77777777" w:rsidTr="00683A05">
        <w:tc>
          <w:tcPr>
            <w:tcW w:w="3510" w:type="dxa"/>
          </w:tcPr>
          <w:p w14:paraId="3F79854F" w14:textId="77777777" w:rsidR="006D503D" w:rsidRPr="00761653" w:rsidRDefault="006D503D" w:rsidP="006D503D">
            <w:pPr>
              <w:rPr>
                <w:szCs w:val="24"/>
              </w:rPr>
            </w:pPr>
            <w:r w:rsidRPr="00761653">
              <w:rPr>
                <w:szCs w:val="24"/>
              </w:rPr>
              <w:t>Цефепим</w:t>
            </w:r>
          </w:p>
        </w:tc>
        <w:tc>
          <w:tcPr>
            <w:tcW w:w="6237" w:type="dxa"/>
          </w:tcPr>
          <w:p w14:paraId="33FC0356" w14:textId="77777777" w:rsidR="006D503D" w:rsidRPr="00761653" w:rsidRDefault="006D503D" w:rsidP="006D503D">
            <w:pPr>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6D503D" w:rsidRPr="00A21CB6" w14:paraId="7B044737" w14:textId="77777777" w:rsidTr="00683A05">
        <w:tc>
          <w:tcPr>
            <w:tcW w:w="3510" w:type="dxa"/>
          </w:tcPr>
          <w:p w14:paraId="62649199" w14:textId="77777777" w:rsidR="006D503D" w:rsidRPr="00761653" w:rsidRDefault="006D503D" w:rsidP="006D503D">
            <w:pPr>
              <w:rPr>
                <w:szCs w:val="24"/>
              </w:rPr>
            </w:pPr>
            <w:r w:rsidRPr="00761653">
              <w:rPr>
                <w:szCs w:val="24"/>
              </w:rPr>
              <w:t>Пиперациллин/тазобактам</w:t>
            </w:r>
          </w:p>
        </w:tc>
        <w:tc>
          <w:tcPr>
            <w:tcW w:w="6237" w:type="dxa"/>
          </w:tcPr>
          <w:p w14:paraId="47329829" w14:textId="77777777" w:rsidR="006D503D" w:rsidRPr="00761653" w:rsidRDefault="006D503D" w:rsidP="006D503D">
            <w:pPr>
              <w:rPr>
                <w:szCs w:val="24"/>
              </w:rPr>
            </w:pPr>
            <w:r w:rsidRPr="00761653">
              <w:rPr>
                <w:szCs w:val="24"/>
              </w:rPr>
              <w:t>Нагрузочная доза 2,25 г затем 16,2 г/сут посредством непрерывной инфузии в течение 24 часов</w:t>
            </w:r>
          </w:p>
        </w:tc>
      </w:tr>
      <w:tr w:rsidR="006D503D" w:rsidRPr="00A21CB6" w14:paraId="4A8E19F5" w14:textId="77777777" w:rsidTr="00683A05">
        <w:tc>
          <w:tcPr>
            <w:tcW w:w="3510" w:type="dxa"/>
          </w:tcPr>
          <w:p w14:paraId="6E2CFF84" w14:textId="77777777" w:rsidR="006D503D" w:rsidRPr="00761653" w:rsidRDefault="006D503D" w:rsidP="006D503D">
            <w:pPr>
              <w:rPr>
                <w:szCs w:val="24"/>
              </w:rPr>
            </w:pPr>
            <w:r w:rsidRPr="00761653">
              <w:rPr>
                <w:szCs w:val="24"/>
              </w:rPr>
              <w:t>Цефтазидим/авибактам</w:t>
            </w:r>
          </w:p>
        </w:tc>
        <w:tc>
          <w:tcPr>
            <w:tcW w:w="6237" w:type="dxa"/>
          </w:tcPr>
          <w:p w14:paraId="4F53526E" w14:textId="77777777" w:rsidR="006D503D" w:rsidRPr="00761653" w:rsidRDefault="006D503D" w:rsidP="006D503D">
            <w:pPr>
              <w:rPr>
                <w:szCs w:val="24"/>
              </w:rPr>
            </w:pPr>
            <w:r w:rsidRPr="00761653">
              <w:rPr>
                <w:szCs w:val="24"/>
              </w:rPr>
              <w:t>2,5 г каждые 8 часов, продленная инфузия в течение 2 часов</w:t>
            </w:r>
          </w:p>
        </w:tc>
      </w:tr>
      <w:tr w:rsidR="006D503D" w:rsidRPr="00A21CB6" w14:paraId="248292CA" w14:textId="77777777" w:rsidTr="00683A05">
        <w:tc>
          <w:tcPr>
            <w:tcW w:w="3510" w:type="dxa"/>
          </w:tcPr>
          <w:p w14:paraId="4886973B" w14:textId="77777777" w:rsidR="006D503D" w:rsidRPr="00761653" w:rsidRDefault="006D503D" w:rsidP="006D503D">
            <w:pPr>
              <w:rPr>
                <w:szCs w:val="24"/>
              </w:rPr>
            </w:pPr>
            <w:r w:rsidRPr="00761653">
              <w:rPr>
                <w:szCs w:val="24"/>
              </w:rPr>
              <w:t>Азтреонам</w:t>
            </w:r>
          </w:p>
        </w:tc>
        <w:tc>
          <w:tcPr>
            <w:tcW w:w="6237" w:type="dxa"/>
          </w:tcPr>
          <w:p w14:paraId="6E649A5B" w14:textId="77777777" w:rsidR="006D503D" w:rsidRPr="00761653" w:rsidRDefault="006D503D" w:rsidP="006D503D">
            <w:pPr>
              <w:rPr>
                <w:szCs w:val="24"/>
              </w:rPr>
            </w:pPr>
            <w:r w:rsidRPr="00761653">
              <w:rPr>
                <w:szCs w:val="24"/>
              </w:rPr>
              <w:t>Нагрузочная доза 1-2 г, затем 6 г/сут посредством непрерывной инфузии в течение 24 часов</w:t>
            </w:r>
          </w:p>
        </w:tc>
      </w:tr>
      <w:tr w:rsidR="006D503D" w:rsidRPr="000D7B76" w14:paraId="4EB92738" w14:textId="77777777" w:rsidTr="00683A05">
        <w:tc>
          <w:tcPr>
            <w:tcW w:w="3510" w:type="dxa"/>
          </w:tcPr>
          <w:p w14:paraId="40462148" w14:textId="77777777" w:rsidR="006D503D" w:rsidRPr="00761653" w:rsidRDefault="006D503D" w:rsidP="006D503D">
            <w:pPr>
              <w:rPr>
                <w:szCs w:val="24"/>
              </w:rPr>
            </w:pPr>
            <w:r w:rsidRPr="00761653">
              <w:rPr>
                <w:szCs w:val="24"/>
              </w:rPr>
              <w:t>Дорипенем</w:t>
            </w:r>
          </w:p>
        </w:tc>
        <w:tc>
          <w:tcPr>
            <w:tcW w:w="6237" w:type="dxa"/>
          </w:tcPr>
          <w:p w14:paraId="5D778F16" w14:textId="77777777" w:rsidR="006D503D" w:rsidRPr="00761653" w:rsidRDefault="006D503D" w:rsidP="006D503D">
            <w:pPr>
              <w:rPr>
                <w:szCs w:val="24"/>
              </w:rPr>
            </w:pPr>
            <w:r w:rsidRPr="00761653">
              <w:rPr>
                <w:szCs w:val="24"/>
              </w:rPr>
              <w:t>1 г каждые 8 часов, инфузия в течение 4 часов</w:t>
            </w:r>
          </w:p>
        </w:tc>
      </w:tr>
      <w:tr w:rsidR="006D503D" w:rsidRPr="000D7B76" w14:paraId="67FC46B0" w14:textId="77777777" w:rsidTr="00683A05">
        <w:tc>
          <w:tcPr>
            <w:tcW w:w="3510" w:type="dxa"/>
          </w:tcPr>
          <w:p w14:paraId="30225C39" w14:textId="77777777" w:rsidR="006D503D" w:rsidRPr="00761653" w:rsidRDefault="006D503D" w:rsidP="006D503D">
            <w:pPr>
              <w:rPr>
                <w:szCs w:val="24"/>
              </w:rPr>
            </w:pPr>
            <w:r w:rsidRPr="00761653">
              <w:rPr>
                <w:szCs w:val="24"/>
              </w:rPr>
              <w:t>Меропенем</w:t>
            </w:r>
          </w:p>
        </w:tc>
        <w:tc>
          <w:tcPr>
            <w:tcW w:w="6237" w:type="dxa"/>
          </w:tcPr>
          <w:p w14:paraId="3138B81F" w14:textId="77777777" w:rsidR="006D503D" w:rsidRPr="00761653" w:rsidRDefault="006D503D" w:rsidP="006D503D">
            <w:pPr>
              <w:rPr>
                <w:szCs w:val="24"/>
              </w:rPr>
            </w:pPr>
            <w:r w:rsidRPr="00761653">
              <w:rPr>
                <w:szCs w:val="24"/>
              </w:rPr>
              <w:t>Нагрузочная доза 1-2 г, затем по 2 г каждые 8 часов, продленная инфузия в течение 3 часов</w:t>
            </w:r>
          </w:p>
        </w:tc>
      </w:tr>
      <w:tr w:rsidR="006D503D" w:rsidRPr="00A21CB6" w14:paraId="324CA2B4" w14:textId="77777777" w:rsidTr="00683A05">
        <w:tc>
          <w:tcPr>
            <w:tcW w:w="3510" w:type="dxa"/>
          </w:tcPr>
          <w:p w14:paraId="5430CE70" w14:textId="77777777" w:rsidR="006D503D" w:rsidRPr="00761653" w:rsidRDefault="006D503D" w:rsidP="006D503D">
            <w:pPr>
              <w:rPr>
                <w:szCs w:val="24"/>
              </w:rPr>
            </w:pPr>
            <w:r w:rsidRPr="00761653">
              <w:rPr>
                <w:szCs w:val="24"/>
              </w:rPr>
              <w:t>Имипенем</w:t>
            </w:r>
          </w:p>
        </w:tc>
        <w:tc>
          <w:tcPr>
            <w:tcW w:w="6237" w:type="dxa"/>
          </w:tcPr>
          <w:p w14:paraId="6F6C8C3B" w14:textId="77777777" w:rsidR="006D503D" w:rsidRPr="00761653" w:rsidRDefault="006D503D" w:rsidP="006D503D">
            <w:pPr>
              <w:rPr>
                <w:szCs w:val="24"/>
              </w:rPr>
            </w:pPr>
            <w:r w:rsidRPr="00761653">
              <w:rPr>
                <w:szCs w:val="24"/>
              </w:rPr>
              <w:t>1 г каждые 6-8 часов, в/в</w:t>
            </w:r>
          </w:p>
        </w:tc>
      </w:tr>
      <w:tr w:rsidR="006D503D" w:rsidRPr="00A21CB6" w14:paraId="7644B1D9" w14:textId="77777777" w:rsidTr="00683A05">
        <w:tc>
          <w:tcPr>
            <w:tcW w:w="3510" w:type="dxa"/>
          </w:tcPr>
          <w:p w14:paraId="410AA331" w14:textId="77777777" w:rsidR="006D503D" w:rsidRPr="00761653" w:rsidRDefault="006D503D" w:rsidP="006D503D">
            <w:pPr>
              <w:rPr>
                <w:szCs w:val="24"/>
              </w:rPr>
            </w:pPr>
            <w:r w:rsidRPr="00761653">
              <w:rPr>
                <w:szCs w:val="24"/>
              </w:rPr>
              <w:t>Фосфомицин</w:t>
            </w:r>
          </w:p>
        </w:tc>
        <w:tc>
          <w:tcPr>
            <w:tcW w:w="6237" w:type="dxa"/>
          </w:tcPr>
          <w:p w14:paraId="5023536F" w14:textId="77777777" w:rsidR="006D503D" w:rsidRPr="00761653" w:rsidRDefault="006D503D" w:rsidP="006D503D">
            <w:pPr>
              <w:rPr>
                <w:szCs w:val="24"/>
              </w:rPr>
            </w:pPr>
            <w:r w:rsidRPr="00761653">
              <w:rPr>
                <w:szCs w:val="24"/>
              </w:rPr>
              <w:t xml:space="preserve">Нагрузочная доза 2-4 г, затем по 16-24 г посредством непрерывной инфузии в течение 24 часов </w:t>
            </w:r>
          </w:p>
        </w:tc>
      </w:tr>
      <w:tr w:rsidR="006D503D" w:rsidRPr="00A21CB6" w14:paraId="3F08A32A" w14:textId="77777777" w:rsidTr="00683A05">
        <w:tc>
          <w:tcPr>
            <w:tcW w:w="3510" w:type="dxa"/>
          </w:tcPr>
          <w:p w14:paraId="4467BA95" w14:textId="77777777" w:rsidR="006D503D" w:rsidRPr="00761653" w:rsidRDefault="006D503D" w:rsidP="006D503D">
            <w:pPr>
              <w:rPr>
                <w:szCs w:val="24"/>
              </w:rPr>
            </w:pPr>
            <w:r w:rsidRPr="00761653">
              <w:rPr>
                <w:szCs w:val="24"/>
              </w:rPr>
              <w:t>Колистин</w:t>
            </w:r>
          </w:p>
        </w:tc>
        <w:tc>
          <w:tcPr>
            <w:tcW w:w="6237" w:type="dxa"/>
          </w:tcPr>
          <w:p w14:paraId="5A6DBD6B" w14:textId="77777777" w:rsidR="006D503D" w:rsidRPr="00761653" w:rsidRDefault="006D503D" w:rsidP="006D503D">
            <w:pPr>
              <w:rPr>
                <w:szCs w:val="24"/>
              </w:rPr>
            </w:pPr>
            <w:r w:rsidRPr="00761653">
              <w:rPr>
                <w:szCs w:val="24"/>
              </w:rPr>
              <w:t>Нагрузочная доза 6-9 млн МЕ, затем по 4,5 млн МЕ каждые 12 часов</w:t>
            </w:r>
          </w:p>
        </w:tc>
      </w:tr>
      <w:tr w:rsidR="006D503D" w:rsidRPr="000D7B76" w14:paraId="02EBEAC9" w14:textId="77777777" w:rsidTr="00683A05">
        <w:tc>
          <w:tcPr>
            <w:tcW w:w="3510" w:type="dxa"/>
          </w:tcPr>
          <w:p w14:paraId="49684E4F" w14:textId="77777777" w:rsidR="006D503D" w:rsidRPr="00761653" w:rsidRDefault="006D503D" w:rsidP="006D503D">
            <w:pPr>
              <w:rPr>
                <w:szCs w:val="24"/>
              </w:rPr>
            </w:pPr>
            <w:r w:rsidRPr="00761653">
              <w:rPr>
                <w:szCs w:val="24"/>
              </w:rPr>
              <w:t>Полимиксин В</w:t>
            </w:r>
          </w:p>
        </w:tc>
        <w:tc>
          <w:tcPr>
            <w:tcW w:w="6237" w:type="dxa"/>
          </w:tcPr>
          <w:p w14:paraId="4191148D" w14:textId="77777777" w:rsidR="006D503D" w:rsidRPr="00761653" w:rsidRDefault="006D503D" w:rsidP="006D503D">
            <w:pPr>
              <w:rPr>
                <w:szCs w:val="24"/>
              </w:rPr>
            </w:pPr>
            <w:r w:rsidRPr="00761653">
              <w:rPr>
                <w:szCs w:val="24"/>
              </w:rPr>
              <w:t xml:space="preserve">Нагрузочная доза 2-2,5 мг/кг, инфузия в течение 2 часов, далее по </w:t>
            </w:r>
          </w:p>
          <w:p w14:paraId="75CE359E" w14:textId="77777777" w:rsidR="006D503D" w:rsidRPr="00761653" w:rsidRDefault="006D503D" w:rsidP="006D503D">
            <w:pPr>
              <w:rPr>
                <w:szCs w:val="24"/>
              </w:rPr>
            </w:pPr>
            <w:r w:rsidRPr="00761653">
              <w:rPr>
                <w:szCs w:val="24"/>
              </w:rPr>
              <w:t>1,25-1,5 мг/кг каждые 12 часов, инфузия в течение 1 часа</w:t>
            </w:r>
          </w:p>
        </w:tc>
      </w:tr>
      <w:tr w:rsidR="006D503D" w:rsidRPr="000D7B76" w14:paraId="6FEB5144" w14:textId="77777777" w:rsidTr="00683A05">
        <w:tc>
          <w:tcPr>
            <w:tcW w:w="3510" w:type="dxa"/>
          </w:tcPr>
          <w:p w14:paraId="2F9AC237" w14:textId="77777777" w:rsidR="006D503D" w:rsidRPr="00761653" w:rsidRDefault="006D503D" w:rsidP="006D503D">
            <w:pPr>
              <w:rPr>
                <w:szCs w:val="24"/>
              </w:rPr>
            </w:pPr>
            <w:r w:rsidRPr="00761653">
              <w:rPr>
                <w:szCs w:val="24"/>
              </w:rPr>
              <w:lastRenderedPageBreak/>
              <w:t>Ципрофлоксацин</w:t>
            </w:r>
          </w:p>
        </w:tc>
        <w:tc>
          <w:tcPr>
            <w:tcW w:w="6237" w:type="dxa"/>
          </w:tcPr>
          <w:p w14:paraId="5F197D5D" w14:textId="77777777" w:rsidR="006D503D" w:rsidRPr="00761653" w:rsidRDefault="006D503D" w:rsidP="006D503D">
            <w:pPr>
              <w:rPr>
                <w:szCs w:val="24"/>
              </w:rPr>
            </w:pPr>
            <w:r w:rsidRPr="00761653">
              <w:rPr>
                <w:szCs w:val="24"/>
              </w:rPr>
              <w:t>400 мг каждые 8 часов, инфузия в течение 30-60 минут</w:t>
            </w:r>
          </w:p>
        </w:tc>
      </w:tr>
      <w:tr w:rsidR="006D503D" w:rsidRPr="000D7B76" w14:paraId="44213B87" w14:textId="77777777" w:rsidTr="00683A05">
        <w:tc>
          <w:tcPr>
            <w:tcW w:w="3510" w:type="dxa"/>
          </w:tcPr>
          <w:p w14:paraId="3199A0E7" w14:textId="77777777" w:rsidR="006D503D" w:rsidRPr="00761653" w:rsidRDefault="006D503D" w:rsidP="006D503D">
            <w:pPr>
              <w:rPr>
                <w:szCs w:val="24"/>
              </w:rPr>
            </w:pPr>
            <w:r w:rsidRPr="00761653">
              <w:rPr>
                <w:szCs w:val="24"/>
              </w:rPr>
              <w:t>Левофлоксацин</w:t>
            </w:r>
          </w:p>
        </w:tc>
        <w:tc>
          <w:tcPr>
            <w:tcW w:w="6237" w:type="dxa"/>
          </w:tcPr>
          <w:p w14:paraId="6DBE99DA" w14:textId="77777777" w:rsidR="006D503D" w:rsidRPr="00761653" w:rsidRDefault="006D503D" w:rsidP="006D503D">
            <w:pPr>
              <w:rPr>
                <w:szCs w:val="24"/>
              </w:rPr>
            </w:pPr>
            <w:r w:rsidRPr="00761653">
              <w:rPr>
                <w:szCs w:val="24"/>
              </w:rPr>
              <w:t>500 мг каждые 12 часов, инфузия в течение 50-60 минут</w:t>
            </w:r>
          </w:p>
        </w:tc>
      </w:tr>
      <w:tr w:rsidR="006D503D" w:rsidRPr="000D7B76" w14:paraId="2AD4D06A" w14:textId="77777777" w:rsidTr="00683A05">
        <w:tc>
          <w:tcPr>
            <w:tcW w:w="3510" w:type="dxa"/>
          </w:tcPr>
          <w:p w14:paraId="49F58322" w14:textId="77777777" w:rsidR="006D503D" w:rsidRPr="00761653" w:rsidRDefault="006D503D" w:rsidP="006D503D">
            <w:pPr>
              <w:rPr>
                <w:szCs w:val="24"/>
              </w:rPr>
            </w:pPr>
            <w:r w:rsidRPr="00761653">
              <w:rPr>
                <w:szCs w:val="24"/>
              </w:rPr>
              <w:t>Тобрамицин</w:t>
            </w:r>
          </w:p>
        </w:tc>
        <w:tc>
          <w:tcPr>
            <w:tcW w:w="6237" w:type="dxa"/>
          </w:tcPr>
          <w:p w14:paraId="6AB48810" w14:textId="77777777" w:rsidR="006D503D" w:rsidRPr="00761653" w:rsidRDefault="006D503D" w:rsidP="006D503D">
            <w:pPr>
              <w:rPr>
                <w:szCs w:val="24"/>
              </w:rPr>
            </w:pPr>
            <w:r w:rsidRPr="00761653">
              <w:rPr>
                <w:szCs w:val="24"/>
              </w:rPr>
              <w:t>8 мг/кг 1 раз/сут, инфузия в течение 60 мин</w:t>
            </w:r>
          </w:p>
        </w:tc>
      </w:tr>
      <w:tr w:rsidR="006D503D" w:rsidRPr="000D7B76" w14:paraId="541E682A" w14:textId="77777777" w:rsidTr="00683A05">
        <w:tc>
          <w:tcPr>
            <w:tcW w:w="3510" w:type="dxa"/>
          </w:tcPr>
          <w:p w14:paraId="414C3CFD" w14:textId="77777777" w:rsidR="006D503D" w:rsidRPr="00761653" w:rsidRDefault="006D503D" w:rsidP="006D503D">
            <w:pPr>
              <w:rPr>
                <w:szCs w:val="24"/>
              </w:rPr>
            </w:pPr>
            <w:r w:rsidRPr="00761653">
              <w:rPr>
                <w:szCs w:val="24"/>
              </w:rPr>
              <w:t>Амикацин</w:t>
            </w:r>
          </w:p>
        </w:tc>
        <w:tc>
          <w:tcPr>
            <w:tcW w:w="6237" w:type="dxa"/>
          </w:tcPr>
          <w:p w14:paraId="24CC7E85" w14:textId="77777777" w:rsidR="006D503D" w:rsidRPr="00761653" w:rsidRDefault="006D503D" w:rsidP="006D503D">
            <w:pPr>
              <w:rPr>
                <w:szCs w:val="24"/>
              </w:rPr>
            </w:pPr>
            <w:r w:rsidRPr="00761653">
              <w:rPr>
                <w:szCs w:val="24"/>
              </w:rPr>
              <w:t xml:space="preserve">25 мг/кг 1 раз/сут, инфузия в течение 60 минут </w:t>
            </w:r>
          </w:p>
        </w:tc>
      </w:tr>
    </w:tbl>
    <w:p w14:paraId="2D8F07C6"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rPr>
          <w:b/>
          <w:i/>
          <w:u w:val="single"/>
        </w:rPr>
        <w:t>Acinetobacter baumannii</w:t>
      </w:r>
    </w:p>
    <w:p w14:paraId="6329FBB6"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5CAA6B94"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rPr>
          <w:b/>
          <w:i/>
          <w:u w:val="single"/>
        </w:rPr>
        <w:t>Stenotrophomonas maltophilia</w:t>
      </w:r>
    </w:p>
    <w:p w14:paraId="10EDED47" w14:textId="77777777" w:rsidR="006D503D" w:rsidRPr="00761653" w:rsidRDefault="006D503D" w:rsidP="006D503D">
      <w:pPr>
        <w:widowControl w:val="0"/>
        <w:tabs>
          <w:tab w:val="left" w:pos="1134"/>
        </w:tabs>
        <w:autoSpaceDE w:val="0"/>
        <w:autoSpaceDN w:val="0"/>
        <w:adjustRightInd w:val="0"/>
        <w:spacing w:before="60" w:after="60"/>
        <w:ind w:right="49" w:firstLine="709"/>
        <w:contextualSpacing/>
      </w:pPr>
      <w:r w:rsidRPr="00761653">
        <w:t>Препарат выбора – триметоприм/сульфаметоксазол, расчет дозы проводят по триметоприму 15 мг/кг/сутки.</w:t>
      </w:r>
    </w:p>
    <w:p w14:paraId="12B46E79"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
          <w:iCs/>
        </w:rPr>
      </w:pPr>
      <w:r w:rsidRPr="00761653">
        <w:rPr>
          <w:b/>
        </w:rPr>
        <w:t>Грамположительные возбудители</w:t>
      </w:r>
    </w:p>
    <w:p w14:paraId="2EFEDBD8"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
          <w:bCs/>
          <w:u w:val="single"/>
        </w:rPr>
      </w:pPr>
      <w:r w:rsidRPr="00761653">
        <w:rPr>
          <w:b/>
          <w:bCs/>
          <w:u w:val="single"/>
        </w:rPr>
        <w:t>Коагулазонегативные стафилококки</w:t>
      </w:r>
    </w:p>
    <w:p w14:paraId="0244B6AE"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Cs/>
        </w:rPr>
      </w:pPr>
      <w:r w:rsidRPr="00761653">
        <w:rPr>
          <w:bCs/>
        </w:rPr>
        <w:t xml:space="preserve">Явялются причиной бактериемий (2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2120D015"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Cs/>
          <w:u w:val="single"/>
        </w:rPr>
      </w:pPr>
      <w:r w:rsidRPr="00761653">
        <w:rPr>
          <w:b/>
          <w:bCs/>
          <w:i/>
          <w:u w:val="single"/>
        </w:rPr>
        <w:t>Enterococcus</w:t>
      </w:r>
      <w:r w:rsidRPr="00761653">
        <w:rPr>
          <w:b/>
          <w:bCs/>
          <w:u w:val="single"/>
        </w:rPr>
        <w:t xml:space="preserve"> spp</w:t>
      </w:r>
      <w:r w:rsidRPr="00761653">
        <w:rPr>
          <w:bCs/>
          <w:u w:val="single"/>
        </w:rPr>
        <w:t xml:space="preserve">. </w:t>
      </w:r>
    </w:p>
    <w:p w14:paraId="02DB892E"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3B2A6222"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
          <w:bCs/>
          <w:i/>
          <w:u w:val="single"/>
        </w:rPr>
      </w:pPr>
      <w:r w:rsidRPr="00761653">
        <w:rPr>
          <w:b/>
          <w:bCs/>
          <w:i/>
          <w:u w:val="single"/>
        </w:rPr>
        <w:t>Staphylococcus aureus</w:t>
      </w:r>
    </w:p>
    <w:p w14:paraId="64038393"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75DB8B58" w14:textId="77777777" w:rsidR="006D503D" w:rsidRPr="00761653" w:rsidRDefault="006D503D" w:rsidP="006D503D">
      <w:pPr>
        <w:widowControl w:val="0"/>
        <w:tabs>
          <w:tab w:val="left" w:pos="317"/>
          <w:tab w:val="left" w:pos="8715"/>
        </w:tabs>
        <w:autoSpaceDE w:val="0"/>
        <w:autoSpaceDN w:val="0"/>
        <w:adjustRightInd w:val="0"/>
        <w:spacing w:before="60" w:after="60"/>
        <w:ind w:right="49" w:firstLine="709"/>
        <w:contextualSpacing/>
        <w:rPr>
          <w:bCs/>
        </w:rPr>
      </w:pPr>
      <w:r w:rsidRPr="00761653">
        <w:rPr>
          <w:bCs/>
        </w:rPr>
        <w:lastRenderedPageBreak/>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027DB339" w14:textId="77777777" w:rsidR="006D503D" w:rsidRPr="00761653" w:rsidRDefault="006D503D" w:rsidP="006D503D">
      <w:pPr>
        <w:spacing w:after="200"/>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6D503D" w:rsidRPr="00761653" w14:paraId="42973C0C" w14:textId="77777777" w:rsidTr="00683A05">
        <w:tc>
          <w:tcPr>
            <w:tcW w:w="2376" w:type="dxa"/>
            <w:vAlign w:val="center"/>
          </w:tcPr>
          <w:p w14:paraId="2B5135C0" w14:textId="77777777" w:rsidR="006D503D" w:rsidRPr="00761653" w:rsidRDefault="006D503D" w:rsidP="006D503D">
            <w:pPr>
              <w:jc w:val="center"/>
              <w:rPr>
                <w:szCs w:val="24"/>
              </w:rPr>
            </w:pPr>
            <w:r w:rsidRPr="00761653">
              <w:rPr>
                <w:szCs w:val="24"/>
              </w:rPr>
              <w:t>Микроорганизм</w:t>
            </w:r>
          </w:p>
        </w:tc>
        <w:tc>
          <w:tcPr>
            <w:tcW w:w="2835" w:type="dxa"/>
            <w:vAlign w:val="center"/>
          </w:tcPr>
          <w:p w14:paraId="6587C863" w14:textId="77777777" w:rsidR="006D503D" w:rsidRPr="00761653" w:rsidRDefault="006D503D" w:rsidP="006D503D">
            <w:pPr>
              <w:jc w:val="center"/>
              <w:rPr>
                <w:szCs w:val="24"/>
              </w:rPr>
            </w:pPr>
            <w:r w:rsidRPr="00761653">
              <w:rPr>
                <w:szCs w:val="24"/>
              </w:rPr>
              <w:t>Препарат</w:t>
            </w:r>
          </w:p>
        </w:tc>
        <w:tc>
          <w:tcPr>
            <w:tcW w:w="4395" w:type="dxa"/>
            <w:vAlign w:val="center"/>
          </w:tcPr>
          <w:p w14:paraId="251F734E" w14:textId="77777777" w:rsidR="006D503D" w:rsidRPr="00761653" w:rsidRDefault="006D503D" w:rsidP="006D503D">
            <w:pPr>
              <w:jc w:val="center"/>
              <w:rPr>
                <w:szCs w:val="24"/>
              </w:rPr>
            </w:pPr>
            <w:r w:rsidRPr="00761653">
              <w:rPr>
                <w:szCs w:val="24"/>
              </w:rPr>
              <w:t>Доза</w:t>
            </w:r>
          </w:p>
        </w:tc>
      </w:tr>
      <w:tr w:rsidR="006D503D" w:rsidRPr="00A21CB6" w14:paraId="06797162" w14:textId="77777777" w:rsidTr="00683A05">
        <w:tc>
          <w:tcPr>
            <w:tcW w:w="2376" w:type="dxa"/>
            <w:vMerge w:val="restart"/>
          </w:tcPr>
          <w:p w14:paraId="3EE7617D" w14:textId="77777777" w:rsidR="006D503D" w:rsidRPr="00761653" w:rsidRDefault="006D503D" w:rsidP="006D503D">
            <w:pPr>
              <w:rPr>
                <w:szCs w:val="24"/>
                <w:highlight w:val="green"/>
              </w:rPr>
            </w:pPr>
            <w:r w:rsidRPr="00761653">
              <w:rPr>
                <w:i/>
                <w:szCs w:val="24"/>
              </w:rPr>
              <w:t>S. aureus</w:t>
            </w:r>
            <w:r w:rsidRPr="00761653">
              <w:rPr>
                <w:szCs w:val="24"/>
              </w:rPr>
              <w:t>, чувствительные к оксациллину</w:t>
            </w:r>
          </w:p>
        </w:tc>
        <w:tc>
          <w:tcPr>
            <w:tcW w:w="2835" w:type="dxa"/>
          </w:tcPr>
          <w:p w14:paraId="4D93DD0A" w14:textId="77777777" w:rsidR="006D503D" w:rsidRPr="00761653" w:rsidRDefault="006D503D" w:rsidP="006D503D">
            <w:pPr>
              <w:rPr>
                <w:szCs w:val="24"/>
              </w:rPr>
            </w:pPr>
            <w:r w:rsidRPr="00761653">
              <w:rPr>
                <w:szCs w:val="24"/>
              </w:rPr>
              <w:t>Оксациллин</w:t>
            </w:r>
          </w:p>
        </w:tc>
        <w:tc>
          <w:tcPr>
            <w:tcW w:w="4395" w:type="dxa"/>
          </w:tcPr>
          <w:p w14:paraId="3C93A04D" w14:textId="77777777" w:rsidR="006D503D" w:rsidRPr="00761653" w:rsidRDefault="006D503D" w:rsidP="006D503D">
            <w:pPr>
              <w:rPr>
                <w:szCs w:val="24"/>
              </w:rPr>
            </w:pPr>
            <w:r w:rsidRPr="00761653">
              <w:rPr>
                <w:szCs w:val="24"/>
              </w:rPr>
              <w:t>1-2 г каждые 4 часа, в/в</w:t>
            </w:r>
          </w:p>
        </w:tc>
      </w:tr>
      <w:tr w:rsidR="006D503D" w:rsidRPr="00A21CB6" w14:paraId="5105869B" w14:textId="77777777" w:rsidTr="00683A05">
        <w:tc>
          <w:tcPr>
            <w:tcW w:w="2376" w:type="dxa"/>
            <w:vMerge/>
          </w:tcPr>
          <w:p w14:paraId="7BFF740C" w14:textId="77777777" w:rsidR="006D503D" w:rsidRPr="00761653" w:rsidRDefault="006D503D" w:rsidP="006D503D">
            <w:pPr>
              <w:rPr>
                <w:szCs w:val="24"/>
              </w:rPr>
            </w:pPr>
          </w:p>
        </w:tc>
        <w:tc>
          <w:tcPr>
            <w:tcW w:w="2835" w:type="dxa"/>
          </w:tcPr>
          <w:p w14:paraId="1213DA16" w14:textId="77777777" w:rsidR="006D503D" w:rsidRPr="00761653" w:rsidRDefault="006D503D" w:rsidP="006D503D">
            <w:pPr>
              <w:rPr>
                <w:szCs w:val="24"/>
              </w:rPr>
            </w:pPr>
            <w:r w:rsidRPr="00761653">
              <w:rPr>
                <w:szCs w:val="24"/>
              </w:rPr>
              <w:t>Цефазолин</w:t>
            </w:r>
          </w:p>
        </w:tc>
        <w:tc>
          <w:tcPr>
            <w:tcW w:w="4395" w:type="dxa"/>
          </w:tcPr>
          <w:p w14:paraId="1EA23CDC" w14:textId="77777777" w:rsidR="006D503D" w:rsidRPr="00761653" w:rsidRDefault="006D503D" w:rsidP="006D503D">
            <w:pPr>
              <w:rPr>
                <w:szCs w:val="24"/>
              </w:rPr>
            </w:pPr>
            <w:r w:rsidRPr="00761653">
              <w:rPr>
                <w:szCs w:val="24"/>
              </w:rPr>
              <w:t>1-2 г каждые 8 часов (максимальная доза 12 г/сут), в/в</w:t>
            </w:r>
          </w:p>
        </w:tc>
      </w:tr>
      <w:tr w:rsidR="006D503D" w:rsidRPr="000D7B76" w14:paraId="6A1F9AE0" w14:textId="77777777" w:rsidTr="00683A05">
        <w:tc>
          <w:tcPr>
            <w:tcW w:w="2376" w:type="dxa"/>
            <w:vMerge/>
          </w:tcPr>
          <w:p w14:paraId="5C09DB79" w14:textId="77777777" w:rsidR="006D503D" w:rsidRPr="00761653" w:rsidRDefault="006D503D" w:rsidP="006D503D">
            <w:pPr>
              <w:rPr>
                <w:szCs w:val="24"/>
              </w:rPr>
            </w:pPr>
          </w:p>
        </w:tc>
        <w:tc>
          <w:tcPr>
            <w:tcW w:w="2835" w:type="dxa"/>
          </w:tcPr>
          <w:p w14:paraId="013591C5" w14:textId="77777777" w:rsidR="006D503D" w:rsidRPr="00761653" w:rsidRDefault="006D503D" w:rsidP="006D503D">
            <w:pPr>
              <w:rPr>
                <w:szCs w:val="24"/>
              </w:rPr>
            </w:pPr>
            <w:r w:rsidRPr="00761653">
              <w:rPr>
                <w:szCs w:val="24"/>
              </w:rPr>
              <w:t>Цефтаролин</w:t>
            </w:r>
          </w:p>
        </w:tc>
        <w:tc>
          <w:tcPr>
            <w:tcW w:w="4395" w:type="dxa"/>
          </w:tcPr>
          <w:p w14:paraId="7F25D9C0" w14:textId="77777777" w:rsidR="006D503D" w:rsidRPr="00761653" w:rsidRDefault="006D503D" w:rsidP="006D503D">
            <w:pPr>
              <w:rPr>
                <w:szCs w:val="24"/>
              </w:rPr>
            </w:pPr>
            <w:r w:rsidRPr="00761653">
              <w:rPr>
                <w:szCs w:val="24"/>
              </w:rPr>
              <w:t>600 мг каждые 12 часов, инфузия в течение 5-60 минут</w:t>
            </w:r>
          </w:p>
        </w:tc>
      </w:tr>
      <w:tr w:rsidR="006D503D" w:rsidRPr="000D7B76" w14:paraId="294163D6" w14:textId="77777777" w:rsidTr="00683A05">
        <w:tc>
          <w:tcPr>
            <w:tcW w:w="2376" w:type="dxa"/>
            <w:vMerge/>
          </w:tcPr>
          <w:p w14:paraId="59857FFB" w14:textId="77777777" w:rsidR="006D503D" w:rsidRPr="00761653" w:rsidRDefault="006D503D" w:rsidP="006D503D">
            <w:pPr>
              <w:rPr>
                <w:szCs w:val="24"/>
                <w:highlight w:val="yellow"/>
              </w:rPr>
            </w:pPr>
          </w:p>
        </w:tc>
        <w:tc>
          <w:tcPr>
            <w:tcW w:w="2835" w:type="dxa"/>
          </w:tcPr>
          <w:p w14:paraId="718B9CA4" w14:textId="77777777" w:rsidR="006D503D" w:rsidRPr="00761653" w:rsidRDefault="006D503D" w:rsidP="006D503D">
            <w:pPr>
              <w:rPr>
                <w:szCs w:val="24"/>
              </w:rPr>
            </w:pPr>
            <w:r w:rsidRPr="00761653">
              <w:rPr>
                <w:szCs w:val="24"/>
              </w:rPr>
              <w:t>Ванкомицин</w:t>
            </w:r>
          </w:p>
        </w:tc>
        <w:tc>
          <w:tcPr>
            <w:tcW w:w="4395" w:type="dxa"/>
          </w:tcPr>
          <w:p w14:paraId="14054554" w14:textId="77777777" w:rsidR="006D503D" w:rsidRPr="00761653" w:rsidRDefault="006D503D" w:rsidP="006D503D">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6D503D" w:rsidRPr="000D7B76" w14:paraId="572F0F9B" w14:textId="77777777" w:rsidTr="00683A05">
        <w:tc>
          <w:tcPr>
            <w:tcW w:w="2376" w:type="dxa"/>
            <w:vMerge w:val="restart"/>
          </w:tcPr>
          <w:p w14:paraId="4C9FC4AF" w14:textId="77777777" w:rsidR="006D503D" w:rsidRPr="00761653" w:rsidRDefault="006D503D" w:rsidP="006D503D">
            <w:pPr>
              <w:rPr>
                <w:szCs w:val="24"/>
              </w:rPr>
            </w:pPr>
            <w:r w:rsidRPr="00761653">
              <w:rPr>
                <w:i/>
                <w:szCs w:val="24"/>
              </w:rPr>
              <w:t>S. aureus,</w:t>
            </w:r>
            <w:r w:rsidRPr="00761653">
              <w:rPr>
                <w:szCs w:val="24"/>
              </w:rPr>
              <w:t xml:space="preserve"> устойчивые к оксациллину</w:t>
            </w:r>
          </w:p>
        </w:tc>
        <w:tc>
          <w:tcPr>
            <w:tcW w:w="2835" w:type="dxa"/>
          </w:tcPr>
          <w:p w14:paraId="28495367" w14:textId="77777777" w:rsidR="006D503D" w:rsidRPr="00761653" w:rsidRDefault="006D503D" w:rsidP="006D503D">
            <w:pPr>
              <w:rPr>
                <w:szCs w:val="24"/>
              </w:rPr>
            </w:pPr>
            <w:r w:rsidRPr="00761653">
              <w:rPr>
                <w:szCs w:val="24"/>
              </w:rPr>
              <w:t>Ванкомицин</w:t>
            </w:r>
          </w:p>
        </w:tc>
        <w:tc>
          <w:tcPr>
            <w:tcW w:w="4395" w:type="dxa"/>
          </w:tcPr>
          <w:p w14:paraId="20116A7D" w14:textId="77777777" w:rsidR="006D503D" w:rsidRPr="00761653" w:rsidRDefault="006D503D" w:rsidP="006D503D">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6D503D" w:rsidRPr="00A21CB6" w14:paraId="240B3A50" w14:textId="77777777" w:rsidTr="00683A05">
        <w:tc>
          <w:tcPr>
            <w:tcW w:w="2376" w:type="dxa"/>
            <w:vMerge/>
          </w:tcPr>
          <w:p w14:paraId="4376911D" w14:textId="77777777" w:rsidR="006D503D" w:rsidRPr="00761653" w:rsidRDefault="006D503D" w:rsidP="006D503D">
            <w:pPr>
              <w:rPr>
                <w:szCs w:val="24"/>
              </w:rPr>
            </w:pPr>
          </w:p>
        </w:tc>
        <w:tc>
          <w:tcPr>
            <w:tcW w:w="2835" w:type="dxa"/>
          </w:tcPr>
          <w:p w14:paraId="36A9DD47" w14:textId="77777777" w:rsidR="006D503D" w:rsidRPr="00761653" w:rsidRDefault="006D503D" w:rsidP="006D503D">
            <w:pPr>
              <w:rPr>
                <w:szCs w:val="24"/>
              </w:rPr>
            </w:pPr>
            <w:r w:rsidRPr="00761653">
              <w:rPr>
                <w:szCs w:val="24"/>
              </w:rPr>
              <w:t>Линезолид</w:t>
            </w:r>
          </w:p>
        </w:tc>
        <w:tc>
          <w:tcPr>
            <w:tcW w:w="4395" w:type="dxa"/>
          </w:tcPr>
          <w:p w14:paraId="2D9ABB2B" w14:textId="77777777" w:rsidR="006D503D" w:rsidRPr="00761653" w:rsidRDefault="006D503D" w:rsidP="006D503D">
            <w:pPr>
              <w:rPr>
                <w:szCs w:val="24"/>
              </w:rPr>
            </w:pPr>
            <w:r w:rsidRPr="00761653">
              <w:rPr>
                <w:szCs w:val="24"/>
              </w:rPr>
              <w:t>600 мг каждые 12 часов, в/в или внутрь</w:t>
            </w:r>
          </w:p>
        </w:tc>
      </w:tr>
      <w:tr w:rsidR="006D503D" w:rsidRPr="00A21CB6" w14:paraId="1E82D44C" w14:textId="77777777" w:rsidTr="00683A05">
        <w:tc>
          <w:tcPr>
            <w:tcW w:w="2376" w:type="dxa"/>
            <w:vMerge/>
          </w:tcPr>
          <w:p w14:paraId="5DC8D2CC" w14:textId="77777777" w:rsidR="006D503D" w:rsidRPr="00761653" w:rsidRDefault="006D503D" w:rsidP="006D503D">
            <w:pPr>
              <w:rPr>
                <w:szCs w:val="24"/>
              </w:rPr>
            </w:pPr>
          </w:p>
        </w:tc>
        <w:tc>
          <w:tcPr>
            <w:tcW w:w="2835" w:type="dxa"/>
          </w:tcPr>
          <w:p w14:paraId="7C4BBDBD" w14:textId="77777777" w:rsidR="006D503D" w:rsidRPr="00761653" w:rsidRDefault="006D503D" w:rsidP="006D503D">
            <w:pPr>
              <w:rPr>
                <w:szCs w:val="24"/>
              </w:rPr>
            </w:pPr>
            <w:r w:rsidRPr="00761653">
              <w:rPr>
                <w:szCs w:val="24"/>
              </w:rPr>
              <w:t>Тедизолид</w:t>
            </w:r>
          </w:p>
        </w:tc>
        <w:tc>
          <w:tcPr>
            <w:tcW w:w="4395" w:type="dxa"/>
          </w:tcPr>
          <w:p w14:paraId="00BAEF81" w14:textId="77777777" w:rsidR="006D503D" w:rsidRPr="00761653" w:rsidRDefault="006D503D" w:rsidP="006D503D">
            <w:pPr>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6D503D" w:rsidRPr="000D7B76" w14:paraId="1DF2CB4C" w14:textId="77777777" w:rsidTr="00683A05">
        <w:tc>
          <w:tcPr>
            <w:tcW w:w="2376" w:type="dxa"/>
            <w:vMerge/>
          </w:tcPr>
          <w:p w14:paraId="1C173670" w14:textId="77777777" w:rsidR="006D503D" w:rsidRPr="00761653" w:rsidRDefault="006D503D" w:rsidP="006D503D">
            <w:pPr>
              <w:rPr>
                <w:szCs w:val="24"/>
              </w:rPr>
            </w:pPr>
          </w:p>
        </w:tc>
        <w:tc>
          <w:tcPr>
            <w:tcW w:w="2835" w:type="dxa"/>
          </w:tcPr>
          <w:p w14:paraId="419028F6" w14:textId="77777777" w:rsidR="006D503D" w:rsidRPr="00761653" w:rsidRDefault="006D503D" w:rsidP="006D503D">
            <w:pPr>
              <w:rPr>
                <w:szCs w:val="24"/>
              </w:rPr>
            </w:pPr>
            <w:r w:rsidRPr="00761653">
              <w:rPr>
                <w:szCs w:val="24"/>
              </w:rPr>
              <w:t>Даптомицин</w:t>
            </w:r>
          </w:p>
        </w:tc>
        <w:tc>
          <w:tcPr>
            <w:tcW w:w="4395" w:type="dxa"/>
          </w:tcPr>
          <w:p w14:paraId="52804563" w14:textId="77777777" w:rsidR="006D503D" w:rsidRPr="00761653" w:rsidRDefault="006D503D" w:rsidP="006D503D">
            <w:pPr>
              <w:rPr>
                <w:szCs w:val="24"/>
              </w:rPr>
            </w:pPr>
            <w:r w:rsidRPr="00761653">
              <w:rPr>
                <w:szCs w:val="24"/>
              </w:rPr>
              <w:t xml:space="preserve">10-12 мг/кг каждые 24 часа, инфузия в течение 30 минут (препарат не </w:t>
            </w:r>
            <w:r w:rsidRPr="00761653">
              <w:rPr>
                <w:szCs w:val="24"/>
              </w:rPr>
              <w:lastRenderedPageBreak/>
              <w:t>применяют для лечения пневмонии)</w:t>
            </w:r>
          </w:p>
        </w:tc>
      </w:tr>
      <w:tr w:rsidR="006D503D" w:rsidRPr="000D7B76" w14:paraId="2FCC608A" w14:textId="77777777" w:rsidTr="00683A05">
        <w:tc>
          <w:tcPr>
            <w:tcW w:w="2376" w:type="dxa"/>
            <w:vMerge/>
          </w:tcPr>
          <w:p w14:paraId="066DDE68" w14:textId="77777777" w:rsidR="006D503D" w:rsidRPr="00761653" w:rsidRDefault="006D503D" w:rsidP="006D503D">
            <w:pPr>
              <w:rPr>
                <w:szCs w:val="24"/>
              </w:rPr>
            </w:pPr>
          </w:p>
        </w:tc>
        <w:tc>
          <w:tcPr>
            <w:tcW w:w="2835" w:type="dxa"/>
          </w:tcPr>
          <w:p w14:paraId="3FF9ED4F" w14:textId="77777777" w:rsidR="006D503D" w:rsidRPr="00761653" w:rsidRDefault="006D503D" w:rsidP="006D503D">
            <w:pPr>
              <w:rPr>
                <w:szCs w:val="24"/>
              </w:rPr>
            </w:pPr>
            <w:r w:rsidRPr="00761653">
              <w:rPr>
                <w:szCs w:val="24"/>
              </w:rPr>
              <w:t>Телаванцин</w:t>
            </w:r>
          </w:p>
        </w:tc>
        <w:tc>
          <w:tcPr>
            <w:tcW w:w="4395" w:type="dxa"/>
          </w:tcPr>
          <w:p w14:paraId="7211CC02" w14:textId="77777777" w:rsidR="006D503D" w:rsidRPr="00761653" w:rsidRDefault="006D503D" w:rsidP="006D503D">
            <w:pPr>
              <w:rPr>
                <w:szCs w:val="24"/>
              </w:rPr>
            </w:pPr>
            <w:r w:rsidRPr="00761653">
              <w:rPr>
                <w:szCs w:val="24"/>
              </w:rPr>
              <w:t>10 мг/кг каждые 24 часа, инфузия в течение 1 часа</w:t>
            </w:r>
          </w:p>
        </w:tc>
      </w:tr>
      <w:tr w:rsidR="006D503D" w:rsidRPr="000D7B76" w14:paraId="661BD1F3" w14:textId="77777777" w:rsidTr="00683A05">
        <w:tc>
          <w:tcPr>
            <w:tcW w:w="2376" w:type="dxa"/>
            <w:vMerge/>
          </w:tcPr>
          <w:p w14:paraId="4EA052B1" w14:textId="77777777" w:rsidR="006D503D" w:rsidRPr="00761653" w:rsidRDefault="006D503D" w:rsidP="006D503D">
            <w:pPr>
              <w:rPr>
                <w:szCs w:val="24"/>
              </w:rPr>
            </w:pPr>
          </w:p>
        </w:tc>
        <w:tc>
          <w:tcPr>
            <w:tcW w:w="2835" w:type="dxa"/>
          </w:tcPr>
          <w:p w14:paraId="779131DB" w14:textId="77777777" w:rsidR="006D503D" w:rsidRPr="00761653" w:rsidRDefault="006D503D" w:rsidP="006D503D">
            <w:pPr>
              <w:rPr>
                <w:szCs w:val="24"/>
              </w:rPr>
            </w:pPr>
            <w:r w:rsidRPr="00761653">
              <w:rPr>
                <w:szCs w:val="24"/>
              </w:rPr>
              <w:t>Далбаванцин</w:t>
            </w:r>
          </w:p>
        </w:tc>
        <w:tc>
          <w:tcPr>
            <w:tcW w:w="4395" w:type="dxa"/>
          </w:tcPr>
          <w:p w14:paraId="18328B6F" w14:textId="77777777" w:rsidR="006D503D" w:rsidRPr="00761653" w:rsidRDefault="006D503D" w:rsidP="006D503D">
            <w:pPr>
              <w:rPr>
                <w:szCs w:val="24"/>
              </w:rPr>
            </w:pPr>
            <w:r w:rsidRPr="00761653">
              <w:rPr>
                <w:szCs w:val="24"/>
              </w:rPr>
              <w:t>1000 мг, инфузия в течение 30 мин, затем через неделю 500мг , инфузия в течение 30 мин</w:t>
            </w:r>
          </w:p>
        </w:tc>
      </w:tr>
      <w:tr w:rsidR="006D503D" w:rsidRPr="00A21CB6" w14:paraId="6BEB8D09" w14:textId="77777777" w:rsidTr="00683A05">
        <w:tc>
          <w:tcPr>
            <w:tcW w:w="2376" w:type="dxa"/>
            <w:vMerge/>
          </w:tcPr>
          <w:p w14:paraId="5452530F" w14:textId="77777777" w:rsidR="006D503D" w:rsidRPr="00761653" w:rsidRDefault="006D503D" w:rsidP="006D503D">
            <w:pPr>
              <w:rPr>
                <w:szCs w:val="24"/>
              </w:rPr>
            </w:pPr>
          </w:p>
        </w:tc>
        <w:tc>
          <w:tcPr>
            <w:tcW w:w="2835" w:type="dxa"/>
          </w:tcPr>
          <w:p w14:paraId="754942FC" w14:textId="77777777" w:rsidR="006D503D" w:rsidRPr="00761653" w:rsidRDefault="006D503D" w:rsidP="006D503D">
            <w:pPr>
              <w:rPr>
                <w:szCs w:val="24"/>
              </w:rPr>
            </w:pPr>
            <w:r w:rsidRPr="00761653">
              <w:rPr>
                <w:szCs w:val="24"/>
              </w:rPr>
              <w:t>Тигециклин</w:t>
            </w:r>
          </w:p>
        </w:tc>
        <w:tc>
          <w:tcPr>
            <w:tcW w:w="4395" w:type="dxa"/>
          </w:tcPr>
          <w:p w14:paraId="169BA3E7" w14:textId="77777777" w:rsidR="006D503D" w:rsidRPr="00761653" w:rsidRDefault="006D503D" w:rsidP="006D503D">
            <w:pPr>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6D503D" w:rsidRPr="000D7B76" w14:paraId="51937508" w14:textId="77777777" w:rsidTr="00683A05">
        <w:tc>
          <w:tcPr>
            <w:tcW w:w="2376" w:type="dxa"/>
            <w:vMerge/>
          </w:tcPr>
          <w:p w14:paraId="468E9458" w14:textId="77777777" w:rsidR="006D503D" w:rsidRPr="00761653" w:rsidRDefault="006D503D" w:rsidP="006D503D">
            <w:pPr>
              <w:rPr>
                <w:szCs w:val="24"/>
              </w:rPr>
            </w:pPr>
          </w:p>
        </w:tc>
        <w:tc>
          <w:tcPr>
            <w:tcW w:w="2835" w:type="dxa"/>
          </w:tcPr>
          <w:p w14:paraId="66DDDA65" w14:textId="77777777" w:rsidR="006D503D" w:rsidRPr="00761653" w:rsidRDefault="006D503D" w:rsidP="006D503D">
            <w:pPr>
              <w:rPr>
                <w:szCs w:val="24"/>
              </w:rPr>
            </w:pPr>
            <w:r w:rsidRPr="00761653">
              <w:rPr>
                <w:szCs w:val="24"/>
              </w:rPr>
              <w:t>Цефтаролин</w:t>
            </w:r>
          </w:p>
        </w:tc>
        <w:tc>
          <w:tcPr>
            <w:tcW w:w="4395" w:type="dxa"/>
          </w:tcPr>
          <w:p w14:paraId="68103A24" w14:textId="77777777" w:rsidR="006D503D" w:rsidRPr="00761653" w:rsidRDefault="006D503D" w:rsidP="006D503D">
            <w:pPr>
              <w:rPr>
                <w:szCs w:val="24"/>
              </w:rPr>
            </w:pPr>
            <w:r w:rsidRPr="00761653">
              <w:rPr>
                <w:szCs w:val="24"/>
              </w:rPr>
              <w:t>600 мг каждые 12 часов, инфузия в течение 5-60 минут</w:t>
            </w:r>
          </w:p>
        </w:tc>
      </w:tr>
      <w:tr w:rsidR="006D503D" w:rsidRPr="000D7B76" w14:paraId="14DD6B6A" w14:textId="77777777" w:rsidTr="00683A05">
        <w:tc>
          <w:tcPr>
            <w:tcW w:w="2376" w:type="dxa"/>
          </w:tcPr>
          <w:p w14:paraId="20FD9AB6" w14:textId="77777777" w:rsidR="006D503D" w:rsidRPr="00761653" w:rsidRDefault="006D503D" w:rsidP="006D503D">
            <w:pPr>
              <w:rPr>
                <w:szCs w:val="24"/>
              </w:rPr>
            </w:pPr>
            <w:r w:rsidRPr="00761653">
              <w:rPr>
                <w:i/>
                <w:szCs w:val="24"/>
              </w:rPr>
              <w:t xml:space="preserve">E. faecium, </w:t>
            </w:r>
            <w:r w:rsidRPr="00761653">
              <w:rPr>
                <w:szCs w:val="24"/>
              </w:rPr>
              <w:t>чувствительные к ванкомицину</w:t>
            </w:r>
          </w:p>
        </w:tc>
        <w:tc>
          <w:tcPr>
            <w:tcW w:w="2835" w:type="dxa"/>
          </w:tcPr>
          <w:p w14:paraId="3C24F3B0" w14:textId="77777777" w:rsidR="006D503D" w:rsidRPr="00761653" w:rsidRDefault="006D503D" w:rsidP="006D503D">
            <w:pPr>
              <w:rPr>
                <w:szCs w:val="24"/>
              </w:rPr>
            </w:pPr>
            <w:r w:rsidRPr="00761653">
              <w:rPr>
                <w:szCs w:val="24"/>
              </w:rPr>
              <w:t>Ванкомицин</w:t>
            </w:r>
          </w:p>
        </w:tc>
        <w:tc>
          <w:tcPr>
            <w:tcW w:w="4395" w:type="dxa"/>
          </w:tcPr>
          <w:p w14:paraId="70A569EC" w14:textId="77777777" w:rsidR="006D503D" w:rsidRPr="00761653" w:rsidRDefault="006D503D" w:rsidP="006D503D">
            <w:pPr>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6D503D" w:rsidRPr="000D7B76" w14:paraId="00DEEAFA" w14:textId="77777777" w:rsidTr="00683A05">
        <w:tc>
          <w:tcPr>
            <w:tcW w:w="2376" w:type="dxa"/>
            <w:vMerge w:val="restart"/>
          </w:tcPr>
          <w:p w14:paraId="0D6E6B8C" w14:textId="77777777" w:rsidR="006D503D" w:rsidRPr="00761653" w:rsidRDefault="006D503D" w:rsidP="006D503D">
            <w:pPr>
              <w:rPr>
                <w:szCs w:val="24"/>
              </w:rPr>
            </w:pPr>
            <w:r w:rsidRPr="00761653">
              <w:rPr>
                <w:i/>
                <w:szCs w:val="24"/>
              </w:rPr>
              <w:t>E.faecium,</w:t>
            </w:r>
            <w:r w:rsidRPr="00761653">
              <w:rPr>
                <w:szCs w:val="24"/>
              </w:rPr>
              <w:t xml:space="preserve"> устойчивые к ванкомицину</w:t>
            </w:r>
          </w:p>
        </w:tc>
        <w:tc>
          <w:tcPr>
            <w:tcW w:w="2835" w:type="dxa"/>
          </w:tcPr>
          <w:p w14:paraId="60208983" w14:textId="77777777" w:rsidR="006D503D" w:rsidRPr="00761653" w:rsidRDefault="006D503D" w:rsidP="006D503D">
            <w:pPr>
              <w:rPr>
                <w:szCs w:val="24"/>
              </w:rPr>
            </w:pPr>
            <w:r w:rsidRPr="00761653">
              <w:rPr>
                <w:szCs w:val="24"/>
              </w:rPr>
              <w:t>Даптомицин</w:t>
            </w:r>
          </w:p>
        </w:tc>
        <w:tc>
          <w:tcPr>
            <w:tcW w:w="4395" w:type="dxa"/>
          </w:tcPr>
          <w:p w14:paraId="5B485482" w14:textId="77777777" w:rsidR="006D503D" w:rsidRPr="00761653" w:rsidRDefault="006D503D" w:rsidP="006D503D">
            <w:pPr>
              <w:rPr>
                <w:szCs w:val="24"/>
              </w:rPr>
            </w:pPr>
            <w:r w:rsidRPr="00761653">
              <w:rPr>
                <w:szCs w:val="24"/>
              </w:rPr>
              <w:t>10-12 мг/кг каждые 24 часа, инфузия в течение 30 мин</w:t>
            </w:r>
          </w:p>
        </w:tc>
      </w:tr>
      <w:tr w:rsidR="006D503D" w:rsidRPr="00A21CB6" w14:paraId="741B92F2" w14:textId="77777777" w:rsidTr="00683A05">
        <w:tc>
          <w:tcPr>
            <w:tcW w:w="2376" w:type="dxa"/>
            <w:vMerge/>
          </w:tcPr>
          <w:p w14:paraId="02E933F1" w14:textId="77777777" w:rsidR="006D503D" w:rsidRPr="00761653" w:rsidRDefault="006D503D" w:rsidP="006D503D">
            <w:pPr>
              <w:rPr>
                <w:szCs w:val="24"/>
              </w:rPr>
            </w:pPr>
          </w:p>
        </w:tc>
        <w:tc>
          <w:tcPr>
            <w:tcW w:w="2835" w:type="dxa"/>
          </w:tcPr>
          <w:p w14:paraId="477A6417" w14:textId="77777777" w:rsidR="006D503D" w:rsidRPr="00761653" w:rsidRDefault="006D503D" w:rsidP="006D503D">
            <w:pPr>
              <w:rPr>
                <w:szCs w:val="24"/>
              </w:rPr>
            </w:pPr>
            <w:r w:rsidRPr="00761653">
              <w:rPr>
                <w:szCs w:val="24"/>
              </w:rPr>
              <w:t>Линезолид</w:t>
            </w:r>
          </w:p>
        </w:tc>
        <w:tc>
          <w:tcPr>
            <w:tcW w:w="4395" w:type="dxa"/>
          </w:tcPr>
          <w:p w14:paraId="3D5EACE5" w14:textId="77777777" w:rsidR="006D503D" w:rsidRPr="00761653" w:rsidRDefault="006D503D" w:rsidP="006D503D">
            <w:pPr>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6D503D" w:rsidRPr="00A21CB6" w14:paraId="3FBA6D57" w14:textId="77777777" w:rsidTr="00683A05">
        <w:tc>
          <w:tcPr>
            <w:tcW w:w="2376" w:type="dxa"/>
            <w:vMerge/>
          </w:tcPr>
          <w:p w14:paraId="60E1523C" w14:textId="77777777" w:rsidR="006D503D" w:rsidRPr="00761653" w:rsidRDefault="006D503D" w:rsidP="006D503D">
            <w:pPr>
              <w:rPr>
                <w:szCs w:val="24"/>
              </w:rPr>
            </w:pPr>
          </w:p>
        </w:tc>
        <w:tc>
          <w:tcPr>
            <w:tcW w:w="2835" w:type="dxa"/>
          </w:tcPr>
          <w:p w14:paraId="3F1CBF75" w14:textId="77777777" w:rsidR="006D503D" w:rsidRPr="00761653" w:rsidRDefault="006D503D" w:rsidP="006D503D">
            <w:pPr>
              <w:rPr>
                <w:szCs w:val="24"/>
              </w:rPr>
            </w:pPr>
            <w:r w:rsidRPr="00761653">
              <w:rPr>
                <w:szCs w:val="24"/>
              </w:rPr>
              <w:t>Тедизолид</w:t>
            </w:r>
          </w:p>
        </w:tc>
        <w:tc>
          <w:tcPr>
            <w:tcW w:w="4395" w:type="dxa"/>
          </w:tcPr>
          <w:p w14:paraId="4CE9C86A" w14:textId="77777777" w:rsidR="006D503D" w:rsidRPr="00761653" w:rsidRDefault="006D503D" w:rsidP="006D503D">
            <w:pPr>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6D503D" w:rsidRPr="000D7B76" w14:paraId="50E7DE82" w14:textId="77777777" w:rsidTr="00683A05">
        <w:tc>
          <w:tcPr>
            <w:tcW w:w="2376" w:type="dxa"/>
            <w:vMerge/>
          </w:tcPr>
          <w:p w14:paraId="6E016C7B" w14:textId="77777777" w:rsidR="006D503D" w:rsidRPr="00761653" w:rsidRDefault="006D503D" w:rsidP="006D503D">
            <w:pPr>
              <w:rPr>
                <w:szCs w:val="24"/>
              </w:rPr>
            </w:pPr>
          </w:p>
        </w:tc>
        <w:tc>
          <w:tcPr>
            <w:tcW w:w="2835" w:type="dxa"/>
          </w:tcPr>
          <w:p w14:paraId="47ABAEA2" w14:textId="77777777" w:rsidR="006D503D" w:rsidRPr="00761653" w:rsidRDefault="006D503D" w:rsidP="006D503D">
            <w:pPr>
              <w:rPr>
                <w:szCs w:val="24"/>
              </w:rPr>
            </w:pPr>
            <w:r w:rsidRPr="00761653">
              <w:rPr>
                <w:szCs w:val="24"/>
              </w:rPr>
              <w:t>Тигециклин</w:t>
            </w:r>
          </w:p>
        </w:tc>
        <w:tc>
          <w:tcPr>
            <w:tcW w:w="4395" w:type="dxa"/>
          </w:tcPr>
          <w:p w14:paraId="205751BF" w14:textId="77777777" w:rsidR="006D503D" w:rsidRPr="00761653" w:rsidRDefault="006D503D" w:rsidP="006D503D">
            <w:pPr>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6A4FFE0F" w14:textId="77777777" w:rsidR="006D503D" w:rsidRDefault="006D503D" w:rsidP="006D503D">
      <w:pPr>
        <w:widowControl w:val="0"/>
        <w:autoSpaceDE w:val="0"/>
        <w:autoSpaceDN w:val="0"/>
        <w:adjustRightInd w:val="0"/>
        <w:ind w:right="49"/>
        <w:contextualSpacing/>
        <w:rPr>
          <w:b/>
          <w:bCs/>
          <w:iCs/>
        </w:rPr>
      </w:pPr>
    </w:p>
    <w:p w14:paraId="19D287AD" w14:textId="77777777" w:rsidR="006D503D" w:rsidRPr="00761653" w:rsidRDefault="006D503D" w:rsidP="006D503D">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3CABC5D9" w14:textId="77777777" w:rsidR="006D503D" w:rsidRPr="00761653" w:rsidRDefault="006D503D" w:rsidP="006D503D">
      <w:pPr>
        <w:widowControl w:val="0"/>
        <w:autoSpaceDE w:val="0"/>
        <w:autoSpaceDN w:val="0"/>
        <w:adjustRightInd w:val="0"/>
        <w:ind w:right="49" w:firstLine="709"/>
        <w:contextualSpacing/>
        <w:rPr>
          <w:b/>
          <w:bCs/>
          <w:i/>
          <w:iCs/>
        </w:rPr>
      </w:pPr>
      <w:r w:rsidRPr="00761653">
        <w:rPr>
          <w:b/>
          <w:bCs/>
          <w:i/>
          <w:iCs/>
          <w:u w:val="single"/>
        </w:rPr>
        <w:t xml:space="preserve">Listeria monocytogenes </w:t>
      </w:r>
    </w:p>
    <w:p w14:paraId="24D1F30B" w14:textId="77777777" w:rsidR="006D503D" w:rsidRPr="00761653" w:rsidRDefault="006D503D" w:rsidP="006D503D">
      <w:pPr>
        <w:widowControl w:val="0"/>
        <w:autoSpaceDE w:val="0"/>
        <w:autoSpaceDN w:val="0"/>
        <w:adjustRightInd w:val="0"/>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 xml:space="preserve">инфекции кровотока и менингоэнцефалит. Инфекция возникает преимущественно у больных с нарушениями Т-клеточного звена иммунитета [8].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2565C557" w14:textId="77777777" w:rsidR="006D503D" w:rsidRPr="00334A8A" w:rsidRDefault="006D503D" w:rsidP="006D503D">
      <w:pPr>
        <w:widowControl w:val="0"/>
        <w:autoSpaceDE w:val="0"/>
        <w:autoSpaceDN w:val="0"/>
        <w:adjustRightInd w:val="0"/>
        <w:ind w:right="49" w:firstLine="709"/>
        <w:contextualSpacing/>
        <w:rPr>
          <w:b/>
          <w:i/>
          <w:u w:val="single"/>
        </w:rPr>
      </w:pPr>
      <w:r w:rsidRPr="00D27DBA">
        <w:rPr>
          <w:b/>
          <w:i/>
          <w:u w:val="single"/>
        </w:rPr>
        <w:t>Legionella</w:t>
      </w:r>
      <w:r w:rsidRPr="000D7B76">
        <w:rPr>
          <w:b/>
          <w:i/>
          <w:u w:val="single"/>
        </w:rPr>
        <w:t xml:space="preserve"> </w:t>
      </w:r>
      <w:r w:rsidRPr="00D27DBA">
        <w:rPr>
          <w:b/>
          <w:i/>
          <w:u w:val="single"/>
        </w:rPr>
        <w:t>pneumophila</w:t>
      </w:r>
      <w:r w:rsidRPr="000D7B76">
        <w:rPr>
          <w:b/>
          <w:i/>
          <w:u w:val="single"/>
        </w:rPr>
        <w:t xml:space="preserve"> </w:t>
      </w:r>
    </w:p>
    <w:p w14:paraId="4C505400" w14:textId="77777777" w:rsidR="006D503D" w:rsidRPr="00761653" w:rsidRDefault="006D503D" w:rsidP="006D503D">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w:t>
      </w:r>
      <w:r w:rsidRPr="00761653">
        <w:lastRenderedPageBreak/>
        <w:t>Длительность лечения составляет от 8 до 21 дня, при тяжелом течении и у реципиентов аллогенных ТГСК – более продолжительный период.</w:t>
      </w:r>
    </w:p>
    <w:p w14:paraId="40B36316" w14:textId="77777777" w:rsidR="006D503D" w:rsidRPr="00761653" w:rsidRDefault="006D503D" w:rsidP="006D503D">
      <w:pPr>
        <w:widowControl w:val="0"/>
        <w:autoSpaceDE w:val="0"/>
        <w:autoSpaceDN w:val="0"/>
        <w:adjustRightInd w:val="0"/>
        <w:ind w:right="49" w:firstLine="709"/>
        <w:contextualSpacing/>
        <w:rPr>
          <w:b/>
          <w:bCs/>
          <w:i/>
          <w:iCs/>
          <w:u w:val="single"/>
        </w:rPr>
      </w:pPr>
      <w:r w:rsidRPr="00761653">
        <w:rPr>
          <w:b/>
          <w:bCs/>
          <w:i/>
          <w:iCs/>
          <w:u w:val="single"/>
        </w:rPr>
        <w:t xml:space="preserve">Clostridioides difficile </w:t>
      </w:r>
    </w:p>
    <w:p w14:paraId="3CED09BA" w14:textId="77777777" w:rsidR="006D503D" w:rsidRPr="00761653" w:rsidRDefault="006D503D" w:rsidP="006D503D">
      <w:pPr>
        <w:widowControl w:val="0"/>
        <w:autoSpaceDE w:val="0"/>
        <w:autoSpaceDN w:val="0"/>
        <w:adjustRightInd w:val="0"/>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 [13].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 [10].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 ва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6C9AEA07" w14:textId="77777777" w:rsidR="006D503D" w:rsidRPr="00334A8A" w:rsidRDefault="006D503D" w:rsidP="00CE6C1C">
      <w:pPr>
        <w:pStyle w:val="a6"/>
        <w:widowControl w:val="0"/>
        <w:numPr>
          <w:ilvl w:val="0"/>
          <w:numId w:val="146"/>
        </w:numPr>
        <w:tabs>
          <w:tab w:val="left" w:pos="317"/>
          <w:tab w:val="left" w:pos="8715"/>
        </w:tabs>
        <w:autoSpaceDE w:val="0"/>
        <w:autoSpaceDN w:val="0"/>
        <w:adjustRightInd w:val="0"/>
        <w:spacing w:before="60" w:after="60"/>
        <w:ind w:right="49"/>
        <w:rPr>
          <w:b/>
          <w:i/>
          <w:iCs/>
        </w:rPr>
      </w:pPr>
      <w:r w:rsidRPr="00334A8A">
        <w:rPr>
          <w:b/>
          <w:iCs/>
        </w:rPr>
        <w:t>Назначение антибиотиков в зависимости от локализации инфекции</w:t>
      </w:r>
    </w:p>
    <w:p w14:paraId="0E10F6FF"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pPr>
      <w:r w:rsidRPr="00761653">
        <w:rPr>
          <w:b/>
          <w:u w:val="single"/>
        </w:rPr>
        <w:t>Мукозит. Гингивит</w:t>
      </w:r>
    </w:p>
    <w:p w14:paraId="3BE0500E"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276C0480"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rPr>
          <w:b/>
        </w:rPr>
      </w:pPr>
      <w:r w:rsidRPr="00761653">
        <w:rPr>
          <w:b/>
          <w:u w:val="single"/>
        </w:rPr>
        <w:t>Пневмония</w:t>
      </w:r>
    </w:p>
    <w:p w14:paraId="75F56D0D" w14:textId="77777777" w:rsidR="006D503D" w:rsidRPr="00761653" w:rsidRDefault="006D503D" w:rsidP="006D503D">
      <w:pPr>
        <w:widowControl w:val="0"/>
        <w:tabs>
          <w:tab w:val="left" w:pos="0"/>
        </w:tabs>
        <w:autoSpaceDE w:val="0"/>
        <w:autoSpaceDN w:val="0"/>
        <w:adjustRightInd w:val="0"/>
        <w:spacing w:before="60" w:after="60"/>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w:t>
      </w:r>
      <w:r w:rsidRPr="00761653">
        <w:lastRenderedPageBreak/>
        <w:t xml:space="preserve">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36581A8" w14:textId="77777777" w:rsidR="006D503D" w:rsidRPr="00761653" w:rsidRDefault="006D503D" w:rsidP="006D503D">
      <w:pPr>
        <w:widowControl w:val="0"/>
        <w:autoSpaceDE w:val="0"/>
        <w:autoSpaceDN w:val="0"/>
        <w:adjustRightInd w:val="0"/>
        <w:ind w:right="49" w:firstLine="709"/>
        <w:contextualSpacing/>
        <w:rPr>
          <w:b/>
          <w:iCs/>
          <w:u w:val="single"/>
        </w:rPr>
      </w:pPr>
      <w:r w:rsidRPr="00761653">
        <w:rPr>
          <w:b/>
          <w:iCs/>
          <w:u w:val="single"/>
        </w:rPr>
        <w:t>Инфекция перианальной области (парапроктит, обострение геморроя и другие)</w:t>
      </w:r>
    </w:p>
    <w:p w14:paraId="482C067D" w14:textId="77777777" w:rsidR="006D503D" w:rsidRPr="00761653" w:rsidRDefault="006D503D" w:rsidP="006D503D">
      <w:pPr>
        <w:widowControl w:val="0"/>
        <w:autoSpaceDE w:val="0"/>
        <w:autoSpaceDN w:val="0"/>
        <w:adjustRightInd w:val="0"/>
        <w:ind w:right="49" w:firstLine="70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5C01B7EF" w14:textId="77777777" w:rsidR="006D503D" w:rsidRPr="00761653" w:rsidRDefault="006D503D" w:rsidP="006D503D">
      <w:pPr>
        <w:widowControl w:val="0"/>
        <w:autoSpaceDE w:val="0"/>
        <w:autoSpaceDN w:val="0"/>
        <w:adjustRightInd w:val="0"/>
        <w:spacing w:before="240" w:after="60"/>
        <w:ind w:right="49" w:firstLine="709"/>
        <w:contextualSpacing/>
        <w:rPr>
          <w:b/>
          <w:bCs/>
        </w:rPr>
      </w:pPr>
      <w:r w:rsidRPr="00761653">
        <w:rPr>
          <w:b/>
          <w:bCs/>
        </w:rPr>
        <w:t>Критерии прекращения противомикробной терапии</w:t>
      </w:r>
    </w:p>
    <w:p w14:paraId="48FA3373" w14:textId="3E502BA1" w:rsidR="006D503D" w:rsidRPr="00761653" w:rsidRDefault="006D503D" w:rsidP="006D503D">
      <w:pPr>
        <w:widowControl w:val="0"/>
        <w:autoSpaceDE w:val="0"/>
        <w:autoSpaceDN w:val="0"/>
        <w:adjustRightInd w:val="0"/>
        <w:ind w:right="49" w:firstLine="709"/>
        <w:contextualSpacing/>
      </w:pPr>
      <w:r w:rsidRPr="00761653">
        <w:rPr>
          <w:b/>
          <w:bCs/>
          <w:u w:val="single"/>
        </w:rPr>
        <w:t>При лихорадке неясной этиологии</w:t>
      </w:r>
      <w:r w:rsidRPr="00761653">
        <w:rPr>
          <w:b/>
          <w:bCs/>
        </w:rPr>
        <w:t xml:space="preserve"> </w:t>
      </w:r>
      <w:r w:rsidRPr="00761653">
        <w:t>в период нейтропении</w:t>
      </w:r>
      <w:r>
        <w:t xml:space="preserve">/ лейкопении антибиотики </w:t>
      </w:r>
      <w:r w:rsidRPr="00761653">
        <w:t xml:space="preserve">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4194A4A2" w14:textId="77777777" w:rsidR="006D503D" w:rsidRPr="00761653" w:rsidRDefault="006D503D" w:rsidP="006D503D">
      <w:pPr>
        <w:widowControl w:val="0"/>
        <w:autoSpaceDE w:val="0"/>
        <w:autoSpaceDN w:val="0"/>
        <w:adjustRightInd w:val="0"/>
        <w:ind w:right="49" w:firstLine="709"/>
        <w:contextualSpacing/>
      </w:pPr>
      <w:r w:rsidRPr="00761653">
        <w:rPr>
          <w:b/>
          <w:bCs/>
          <w:u w:val="single"/>
        </w:rPr>
        <w:t>При клинически и микробиологически доказанной инфекции</w:t>
      </w:r>
      <w:r w:rsidRPr="00761653">
        <w:t xml:space="preserve"> длительность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7E7CBD3B" w14:textId="77777777" w:rsidR="006D503D" w:rsidRPr="00334A8A" w:rsidRDefault="006D503D" w:rsidP="00CE6C1C">
      <w:pPr>
        <w:pStyle w:val="a6"/>
        <w:widowControl w:val="0"/>
        <w:numPr>
          <w:ilvl w:val="0"/>
          <w:numId w:val="146"/>
        </w:numPr>
        <w:autoSpaceDE w:val="0"/>
        <w:autoSpaceDN w:val="0"/>
        <w:adjustRightInd w:val="0"/>
        <w:spacing w:before="240" w:after="60"/>
        <w:ind w:right="49"/>
        <w:rPr>
          <w:b/>
          <w:bCs/>
        </w:rPr>
      </w:pPr>
      <w:r w:rsidRPr="00334A8A">
        <w:rPr>
          <w:b/>
          <w:bCs/>
        </w:rPr>
        <w:t>Лечение пациентов в амбулаторных условиях</w:t>
      </w:r>
    </w:p>
    <w:p w14:paraId="12746D3C" w14:textId="77777777" w:rsidR="006D503D" w:rsidRDefault="006D503D" w:rsidP="006D503D">
      <w:pPr>
        <w:widowControl w:val="0"/>
        <w:autoSpaceDE w:val="0"/>
        <w:autoSpaceDN w:val="0"/>
        <w:adjustRightInd w:val="0"/>
        <w:ind w:right="49" w:firstLine="70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w:t>
      </w:r>
      <w:r w:rsidRPr="00D40538">
        <w:lastRenderedPageBreak/>
        <w:t xml:space="preserve">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178F4063" w14:textId="77777777" w:rsidR="006D503D" w:rsidRDefault="006D503D" w:rsidP="006D503D">
      <w:pPr>
        <w:widowControl w:val="0"/>
        <w:autoSpaceDE w:val="0"/>
        <w:autoSpaceDN w:val="0"/>
        <w:adjustRightInd w:val="0"/>
        <w:ind w:right="49" w:firstLine="70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6DA5C22C" w14:textId="77777777" w:rsidR="006D503D" w:rsidRPr="00334A8A" w:rsidRDefault="006D503D" w:rsidP="00CE6C1C">
      <w:pPr>
        <w:pStyle w:val="a6"/>
        <w:widowControl w:val="0"/>
        <w:numPr>
          <w:ilvl w:val="0"/>
          <w:numId w:val="146"/>
        </w:numPr>
        <w:autoSpaceDE w:val="0"/>
        <w:autoSpaceDN w:val="0"/>
        <w:adjustRightInd w:val="0"/>
        <w:spacing w:before="0" w:after="0"/>
        <w:ind w:right="49"/>
        <w:jc w:val="left"/>
        <w:rPr>
          <w:b/>
        </w:rPr>
      </w:pPr>
      <w:r w:rsidRPr="00334A8A">
        <w:rPr>
          <w:b/>
        </w:rPr>
        <w:t>Перианальная инфекция у гематологических пациентов</w:t>
      </w:r>
    </w:p>
    <w:p w14:paraId="0B16F245" w14:textId="77777777" w:rsidR="006D503D" w:rsidRPr="009A4DCC" w:rsidRDefault="006D503D" w:rsidP="006D503D">
      <w:pPr>
        <w:widowControl w:val="0"/>
        <w:autoSpaceDE w:val="0"/>
        <w:autoSpaceDN w:val="0"/>
        <w:adjustRightInd w:val="0"/>
        <w:ind w:right="49" w:firstLine="709"/>
        <w:contextualSpacing/>
      </w:pPr>
      <w:r w:rsidRPr="009A4DCC">
        <w:t>Нейтропения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0A590448" w14:textId="77777777" w:rsidR="006D503D" w:rsidRPr="0076198F" w:rsidRDefault="006D503D" w:rsidP="006D503D">
      <w:pPr>
        <w:pStyle w:val="a6"/>
        <w:rPr>
          <w:b/>
        </w:rPr>
      </w:pPr>
      <w:r w:rsidRPr="0076198F">
        <w:rPr>
          <w:b/>
        </w:rPr>
        <w:t>Клиническая картина.</w:t>
      </w:r>
    </w:p>
    <w:p w14:paraId="1405EF03" w14:textId="77777777" w:rsidR="006D503D" w:rsidRPr="009A4DCC" w:rsidRDefault="006D503D" w:rsidP="006D503D">
      <w:pPr>
        <w:ind w:firstLine="708"/>
      </w:pPr>
      <w:r w:rsidRPr="009A4DCC">
        <w:t>Признаками перианальной инфекции у больных в состоянии нейтропенией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42AF0A0D" w14:textId="77777777" w:rsidR="006D503D" w:rsidRDefault="006D503D" w:rsidP="006D503D">
      <w:pPr>
        <w:pStyle w:val="a6"/>
        <w:rPr>
          <w:b/>
        </w:rPr>
      </w:pPr>
      <w:r w:rsidRPr="00F22A59">
        <w:rPr>
          <w:b/>
        </w:rPr>
        <w:t>Диагностика.</w:t>
      </w:r>
    </w:p>
    <w:p w14:paraId="502164E5" w14:textId="77777777" w:rsidR="006D503D" w:rsidRPr="009A4DCC" w:rsidRDefault="006D503D" w:rsidP="00CE6C1C">
      <w:pPr>
        <w:pStyle w:val="a6"/>
        <w:numPr>
          <w:ilvl w:val="0"/>
          <w:numId w:val="143"/>
        </w:numPr>
        <w:spacing w:before="0" w:after="0"/>
      </w:pPr>
      <w:r w:rsidRPr="009A4DCC">
        <w:t>Осмотр колопроктолога (первичный и повторно в динамике)</w:t>
      </w:r>
    </w:p>
    <w:p w14:paraId="2C288CAB" w14:textId="77777777" w:rsidR="006D503D" w:rsidRPr="009A4DCC" w:rsidRDefault="006D503D" w:rsidP="00CE6C1C">
      <w:pPr>
        <w:pStyle w:val="a6"/>
        <w:numPr>
          <w:ilvl w:val="0"/>
          <w:numId w:val="143"/>
        </w:numPr>
        <w:spacing w:before="0" w:after="0"/>
      </w:pPr>
      <w:r w:rsidRPr="009A4DCC">
        <w:t>МРТ органов малого таза.</w:t>
      </w:r>
    </w:p>
    <w:p w14:paraId="2AA9500B" w14:textId="77777777" w:rsidR="006D503D" w:rsidRPr="009A4DCC" w:rsidRDefault="006D503D" w:rsidP="00CE6C1C">
      <w:pPr>
        <w:pStyle w:val="a6"/>
        <w:numPr>
          <w:ilvl w:val="0"/>
          <w:numId w:val="143"/>
        </w:numPr>
        <w:spacing w:before="0" w:after="0"/>
      </w:pPr>
      <w:r>
        <w:t>КТ/СКТ</w:t>
      </w:r>
      <w:r w:rsidRPr="009A4DCC">
        <w:t xml:space="preserve"> органов малого таза</w:t>
      </w:r>
    </w:p>
    <w:p w14:paraId="3C707A42" w14:textId="77777777" w:rsidR="006D503D" w:rsidRPr="00AE580F" w:rsidRDefault="006D503D" w:rsidP="00CE6C1C">
      <w:pPr>
        <w:pStyle w:val="a6"/>
        <w:numPr>
          <w:ilvl w:val="0"/>
          <w:numId w:val="143"/>
        </w:numPr>
        <w:spacing w:before="0" w:after="0"/>
      </w:pPr>
      <w:r>
        <w:t>Бактериологическое исследование</w:t>
      </w:r>
    </w:p>
    <w:p w14:paraId="420EFBA9" w14:textId="77777777" w:rsidR="006D503D" w:rsidRPr="009A4DCC" w:rsidRDefault="006D503D" w:rsidP="006D503D">
      <w:pPr>
        <w:ind w:firstLine="708"/>
      </w:pPr>
      <w:r w:rsidRPr="009A4DCC">
        <w:lastRenderedPageBreak/>
        <w:t>Диагноз перианальной инфекции устанавливается клинически на основании симптомов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xml:space="preserve">, соскоба кожи перианальной области </w:t>
      </w:r>
      <w:r w:rsidRPr="009A4DCC">
        <w:t xml:space="preserve">. </w:t>
      </w:r>
    </w:p>
    <w:p w14:paraId="53D95963" w14:textId="77777777" w:rsidR="006D503D" w:rsidRDefault="006D503D" w:rsidP="006D503D">
      <w:pPr>
        <w:pStyle w:val="a6"/>
        <w:rPr>
          <w:b/>
        </w:rPr>
      </w:pPr>
      <w:r w:rsidRPr="00F22A59">
        <w:rPr>
          <w:b/>
        </w:rPr>
        <w:t>Лечение.</w:t>
      </w:r>
    </w:p>
    <w:p w14:paraId="54470062" w14:textId="77777777" w:rsidR="006D503D" w:rsidRPr="00F36465" w:rsidRDefault="006D503D" w:rsidP="00CE6C1C">
      <w:pPr>
        <w:pStyle w:val="a6"/>
        <w:numPr>
          <w:ilvl w:val="0"/>
          <w:numId w:val="144"/>
        </w:numPr>
        <w:spacing w:before="0" w:after="0"/>
      </w:pPr>
      <w:r w:rsidRPr="00F36465">
        <w:t>Антибактериальная терапия</w:t>
      </w:r>
      <w:r>
        <w:t xml:space="preserve"> (см.выше в главе)</w:t>
      </w:r>
    </w:p>
    <w:p w14:paraId="42E68C23" w14:textId="77777777" w:rsidR="006D503D" w:rsidRPr="00F22A59" w:rsidRDefault="006D503D" w:rsidP="00CE6C1C">
      <w:pPr>
        <w:pStyle w:val="a6"/>
        <w:numPr>
          <w:ilvl w:val="0"/>
          <w:numId w:val="144"/>
        </w:numPr>
        <w:spacing w:before="0" w:after="0"/>
      </w:pPr>
      <w:r>
        <w:t>Хирургическое пособие</w:t>
      </w:r>
    </w:p>
    <w:p w14:paraId="219B0112" w14:textId="77777777" w:rsidR="006D503D" w:rsidRPr="009A4DCC" w:rsidRDefault="006D503D" w:rsidP="006D503D">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5284C7A9" w14:textId="77777777" w:rsidR="006D503D" w:rsidRPr="009A4DCC" w:rsidRDefault="006D503D" w:rsidP="006D503D">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4AEC7A1B" w14:textId="77777777" w:rsidR="006D503D" w:rsidRPr="009A4DCC" w:rsidRDefault="006D503D" w:rsidP="006D503D">
      <w:pPr>
        <w:ind w:firstLine="708"/>
      </w:pPr>
      <w:r w:rsidRPr="009A4DCC">
        <w:lastRenderedPageBreak/>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6D15443C" w14:textId="77777777" w:rsidR="006D503D" w:rsidRPr="009A4DCC" w:rsidRDefault="006D503D" w:rsidP="006D503D">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46A249D7" w14:textId="621F2B6E" w:rsidR="006D503D" w:rsidRPr="00761653" w:rsidRDefault="006D503D" w:rsidP="006D503D">
      <w:pPr>
        <w:widowControl w:val="0"/>
        <w:tabs>
          <w:tab w:val="left" w:pos="0"/>
        </w:tabs>
        <w:autoSpaceDE w:val="0"/>
        <w:autoSpaceDN w:val="0"/>
        <w:adjustRightInd w:val="0"/>
        <w:spacing w:before="60" w:after="60"/>
        <w:ind w:firstLine="709"/>
        <w:rPr>
          <w:b/>
        </w:rPr>
      </w:pPr>
      <w:r>
        <w:rPr>
          <w:b/>
        </w:rPr>
        <w:t>Список литературы</w:t>
      </w:r>
      <w:r w:rsidRPr="00761653">
        <w:rPr>
          <w:b/>
        </w:rPr>
        <w:t xml:space="preserve">. </w:t>
      </w:r>
    </w:p>
    <w:p w14:paraId="5AF7A3E8" w14:textId="77777777" w:rsidR="006D503D" w:rsidRPr="00761653" w:rsidRDefault="006D503D" w:rsidP="006D503D">
      <w:pPr>
        <w:widowControl w:val="0"/>
        <w:tabs>
          <w:tab w:val="left" w:pos="0"/>
        </w:tabs>
        <w:autoSpaceDE w:val="0"/>
        <w:autoSpaceDN w:val="0"/>
        <w:adjustRightInd w:val="0"/>
        <w:spacing w:before="0" w:after="0"/>
      </w:pPr>
      <w:r w:rsidRPr="00761653">
        <w:t>1. Охмат В.А., Клясова Г.А., Паровичникова Е.Н., Троицкая В.В., Грибанова Е.О., Мальчикова А.О.и др. Спектр и этиология инфекционных осложнений у больных острыми миелоидными лейкозами на этапах индукции и консолидации ремиссии. Гематология и трансфузиология 2017; №62(1): с.9–15.</w:t>
      </w:r>
    </w:p>
    <w:p w14:paraId="6957DD36" w14:textId="77777777" w:rsidR="006D503D" w:rsidRPr="00761653" w:rsidRDefault="006D503D" w:rsidP="006D503D">
      <w:pPr>
        <w:widowControl w:val="0"/>
        <w:tabs>
          <w:tab w:val="left" w:pos="0"/>
        </w:tabs>
        <w:autoSpaceDE w:val="0"/>
        <w:autoSpaceDN w:val="0"/>
        <w:adjustRightInd w:val="0"/>
        <w:spacing w:before="0" w:after="0"/>
      </w:pPr>
      <w:r w:rsidRPr="00761653">
        <w:t>2. Охмат В.А., Клясова Г.А., Паровичникова Е.Н., Троицкая В.В., Грибанова Е.О., Мальчикова А.О. и др. Инфекционные осложнения у взрослых больных острыми лимфобластными лейкозами на разных этапах химиотерапии по протоколу ОЛЛ-2009. Онкогематология.  2017; №12 (3): с.31-40.</w:t>
      </w:r>
    </w:p>
    <w:p w14:paraId="6ACE49F7" w14:textId="77777777" w:rsidR="006D503D" w:rsidRPr="00761653" w:rsidRDefault="006D503D" w:rsidP="006D503D">
      <w:pPr>
        <w:widowControl w:val="0"/>
        <w:tabs>
          <w:tab w:val="left" w:pos="0"/>
        </w:tabs>
        <w:autoSpaceDE w:val="0"/>
        <w:autoSpaceDN w:val="0"/>
        <w:adjustRightInd w:val="0"/>
        <w:spacing w:before="0" w:after="0"/>
      </w:pPr>
      <w:r w:rsidRPr="00761653">
        <w:t>3. Клясова Г.А., Сперанская Л.Л., Миронова А.В., Масчан М.А., Байдильдина Д.Д., Верещагина С.А. и др. Возбудители сепсиса у иммунокомпрометированных больных: структура и проблемы антибиотикорезистентности (результаты многоцентрового исследования). Гематология и трансфузиология. 2007; №52(1): с.11-18</w:t>
      </w:r>
    </w:p>
    <w:p w14:paraId="06F87169" w14:textId="77777777" w:rsidR="006D503D" w:rsidRPr="00761653" w:rsidRDefault="006D503D" w:rsidP="006D503D">
      <w:pPr>
        <w:widowControl w:val="0"/>
        <w:tabs>
          <w:tab w:val="left" w:pos="0"/>
        </w:tabs>
        <w:autoSpaceDE w:val="0"/>
        <w:autoSpaceDN w:val="0"/>
        <w:adjustRightInd w:val="0"/>
        <w:spacing w:before="0" w:after="0"/>
      </w:pPr>
      <w:r w:rsidRPr="00761653">
        <w:t>4. Клясова Г.А., Охмат В.А. Антимикробная терапия. В кн.: Алгоритмы диагностики и протоколы лечения заболеваний системы крови. Под редакцией Савченко В.Г. Москва: Практика 2018;2:1067–114</w:t>
      </w:r>
    </w:p>
    <w:p w14:paraId="0423732F" w14:textId="77777777" w:rsidR="006D503D" w:rsidRPr="00FD15FE" w:rsidRDefault="006D503D" w:rsidP="006D503D">
      <w:pPr>
        <w:widowControl w:val="0"/>
        <w:tabs>
          <w:tab w:val="left" w:pos="0"/>
        </w:tabs>
        <w:autoSpaceDE w:val="0"/>
        <w:autoSpaceDN w:val="0"/>
        <w:adjustRightInd w:val="0"/>
        <w:spacing w:before="0" w:after="0"/>
        <w:rPr>
          <w:lang w:val="en-US"/>
        </w:rPr>
      </w:pPr>
      <w:r w:rsidRPr="00761653">
        <w:t>5. Клясова Г.А., Савченко В.Г., Паровичникова Е.Н., Исаев В.Г., Толкачева Т.В., Маслова Е.Р. и др. Эмпирическая антимикробная терапия у больных острыми лейкозами: итоги многоцентрового исследования. Терапевтический</w:t>
      </w:r>
      <w:r w:rsidRPr="00CA7AD8">
        <w:rPr>
          <w:lang w:val="en-US"/>
        </w:rPr>
        <w:t xml:space="preserve"> </w:t>
      </w:r>
      <w:r w:rsidRPr="00761653">
        <w:t>архив</w:t>
      </w:r>
      <w:r w:rsidRPr="00CA7AD8">
        <w:rPr>
          <w:lang w:val="en-US"/>
        </w:rPr>
        <w:t xml:space="preserve">. </w:t>
      </w:r>
      <w:r w:rsidRPr="00FD15FE">
        <w:rPr>
          <w:lang w:val="en-US"/>
        </w:rPr>
        <w:t xml:space="preserve">1998; №70(7): </w:t>
      </w:r>
      <w:r w:rsidRPr="00761653">
        <w:t>с</w:t>
      </w:r>
      <w:r w:rsidRPr="00FD15FE">
        <w:rPr>
          <w:lang w:val="en-US"/>
        </w:rPr>
        <w:t>.15-21.</w:t>
      </w:r>
    </w:p>
    <w:p w14:paraId="5F0681BA" w14:textId="77777777" w:rsidR="006D503D" w:rsidRPr="006D503D" w:rsidRDefault="006D503D" w:rsidP="006D503D">
      <w:pPr>
        <w:widowControl w:val="0"/>
        <w:tabs>
          <w:tab w:val="left" w:pos="0"/>
        </w:tabs>
        <w:autoSpaceDE w:val="0"/>
        <w:autoSpaceDN w:val="0"/>
        <w:adjustRightInd w:val="0"/>
        <w:spacing w:before="0" w:after="0"/>
        <w:rPr>
          <w:lang w:val="en-US"/>
        </w:rPr>
      </w:pPr>
      <w:r w:rsidRPr="006D503D">
        <w:rPr>
          <w:lang w:val="en-US"/>
        </w:rPr>
        <w:t>6. Maertens J., Marchetti O., Herbrecht R., Cornely O., Fluckiger et al. European guidelines for antifungal management in leukemia and hematopoietic stem cell transplant recipients: summary of the ECIL 3—2009 Update Bone Marrow Transplantation 2011; 46: 709–718</w:t>
      </w:r>
    </w:p>
    <w:p w14:paraId="17ABAA7E" w14:textId="77777777" w:rsidR="006D503D" w:rsidRPr="00FD15FE" w:rsidRDefault="006D503D" w:rsidP="006D503D">
      <w:pPr>
        <w:widowControl w:val="0"/>
        <w:tabs>
          <w:tab w:val="left" w:pos="0"/>
        </w:tabs>
        <w:autoSpaceDE w:val="0"/>
        <w:autoSpaceDN w:val="0"/>
        <w:adjustRightInd w:val="0"/>
        <w:spacing w:before="0" w:after="0"/>
        <w:rPr>
          <w:lang w:val="en-US"/>
        </w:rPr>
      </w:pPr>
      <w:r w:rsidRPr="006D503D">
        <w:rPr>
          <w:lang w:val="en-US"/>
        </w:rPr>
        <w:t>7. Averbuch D., Orasch C., Cordonnier C., Livermore D.M., Mikulska M., Viscoli C., et al. European guidelines for empirical antibacterial therapy for febrile neutropenic patients in the era of growing resistance</w:t>
      </w:r>
      <w:r w:rsidRPr="006D503D">
        <w:rPr>
          <w:rFonts w:ascii="Cambria Math" w:hAnsi="Cambria Math" w:cs="Cambria Math"/>
          <w:lang w:val="en-US"/>
        </w:rPr>
        <w:t> </w:t>
      </w:r>
      <w:r w:rsidRPr="006D503D">
        <w:rPr>
          <w:lang w:val="en-US"/>
        </w:rPr>
        <w:t xml:space="preserve">: summary of the 2011 4th European Conference on Infections in </w:t>
      </w:r>
      <w:r w:rsidRPr="006D503D">
        <w:rPr>
          <w:lang w:val="en-US"/>
        </w:rPr>
        <w:lastRenderedPageBreak/>
        <w:t xml:space="preserve">Leukemia. </w:t>
      </w:r>
      <w:r w:rsidRPr="00FD15FE">
        <w:rPr>
          <w:lang w:val="en-US"/>
        </w:rPr>
        <w:t xml:space="preserve">Haematologica. 2013; №98(12): 1826–1835. </w:t>
      </w:r>
    </w:p>
    <w:p w14:paraId="2FB86929" w14:textId="77777777" w:rsidR="006D503D" w:rsidRPr="00FD15FE" w:rsidRDefault="006D503D" w:rsidP="006D503D">
      <w:pPr>
        <w:widowControl w:val="0"/>
        <w:tabs>
          <w:tab w:val="left" w:pos="0"/>
        </w:tabs>
        <w:autoSpaceDE w:val="0"/>
        <w:autoSpaceDN w:val="0"/>
        <w:adjustRightInd w:val="0"/>
        <w:spacing w:before="0" w:after="0"/>
        <w:rPr>
          <w:lang w:val="en-US"/>
        </w:rPr>
      </w:pPr>
      <w:r w:rsidRPr="006D503D">
        <w:rPr>
          <w:lang w:val="en-US"/>
        </w:rPr>
        <w:t xml:space="preserve">8. Averbuch D., Cordonnier C., Livermore D.M., Mikulska M., Orasch C., Viscoli C., et al. Targeted therapy against multi-resistant bacteria in leukemic and hematopoietic stem cell transplant recipients: Guidelines of the 4th European conference on Infections in Leukemia (ECIL-4, 2011). </w:t>
      </w:r>
      <w:r w:rsidRPr="00FD15FE">
        <w:rPr>
          <w:lang w:val="en-US"/>
        </w:rPr>
        <w:t>Haematologica. 2013; №98(12):1836–1847.</w:t>
      </w:r>
    </w:p>
    <w:p w14:paraId="50A70503" w14:textId="77777777" w:rsidR="006D503D" w:rsidRPr="00FD15FE" w:rsidRDefault="006D503D" w:rsidP="006D503D">
      <w:pPr>
        <w:widowControl w:val="0"/>
        <w:tabs>
          <w:tab w:val="left" w:pos="0"/>
        </w:tabs>
        <w:autoSpaceDE w:val="0"/>
        <w:autoSpaceDN w:val="0"/>
        <w:adjustRightInd w:val="0"/>
        <w:spacing w:before="0" w:after="0"/>
        <w:rPr>
          <w:lang w:val="en-US"/>
        </w:rPr>
      </w:pPr>
      <w:r w:rsidRPr="006D503D">
        <w:rPr>
          <w:lang w:val="en-US"/>
        </w:rPr>
        <w:t xml:space="preserve">9. Rodríguez-Bano J., Cisneros J.M., Cobos-Triguerosd N. et al. Diagnosis and antimicrobial treatment of invasive infections due to multidrug-resistant Enterobacteriaceae. Guidelines of the Spanish Society of Infectious Diseases and Clinical Microbiology. </w:t>
      </w:r>
      <w:r w:rsidRPr="00FD15FE">
        <w:rPr>
          <w:lang w:val="en-US"/>
        </w:rPr>
        <w:t>Enferm Infecc Microbiol Clin 2015;33(5):337.e1-337.e21.</w:t>
      </w:r>
    </w:p>
    <w:p w14:paraId="327829FE" w14:textId="77777777" w:rsidR="006D503D" w:rsidRPr="006D503D" w:rsidRDefault="006D503D" w:rsidP="006D503D">
      <w:pPr>
        <w:widowControl w:val="0"/>
        <w:tabs>
          <w:tab w:val="left" w:pos="0"/>
        </w:tabs>
        <w:autoSpaceDE w:val="0"/>
        <w:autoSpaceDN w:val="0"/>
        <w:adjustRightInd w:val="0"/>
        <w:spacing w:before="0" w:after="0"/>
        <w:rPr>
          <w:lang w:val="en-US"/>
        </w:rPr>
      </w:pPr>
      <w:r w:rsidRPr="006D503D">
        <w:rPr>
          <w:lang w:val="en-US"/>
        </w:rPr>
        <w:t>10. Kollef M., Nováček M, Kivistik U et al. Ceftolozane–tazobactam versus meropenem for treatment of nosocomial pneumonia (ASPECT-NP): a randomised, controlled, double-blind, phase 3, non-inferiority trial Lancet, 2019, S1473-3099(19)30403-7</w:t>
      </w:r>
    </w:p>
    <w:p w14:paraId="46EFD050" w14:textId="77777777" w:rsidR="006D503D" w:rsidRPr="00FD15FE" w:rsidRDefault="006D503D" w:rsidP="006D503D">
      <w:pPr>
        <w:widowControl w:val="0"/>
        <w:tabs>
          <w:tab w:val="left" w:pos="0"/>
        </w:tabs>
        <w:autoSpaceDE w:val="0"/>
        <w:autoSpaceDN w:val="0"/>
        <w:adjustRightInd w:val="0"/>
        <w:spacing w:before="0" w:after="0"/>
        <w:rPr>
          <w:lang w:val="en-US"/>
        </w:rPr>
      </w:pPr>
      <w:r w:rsidRPr="006D503D">
        <w:rPr>
          <w:lang w:val="en-US"/>
        </w:rPr>
        <w:t xml:space="preserve">11. Pagliano P., Arslan F., Ascione T. Epidemiology and treatment of the commonest form of listeriosis: meningitis and bacteraemia. </w:t>
      </w:r>
      <w:r w:rsidRPr="00FD15FE">
        <w:rPr>
          <w:lang w:val="en-US"/>
        </w:rPr>
        <w:t xml:space="preserve">Infez Med. 2017; №25(3):210-216. </w:t>
      </w:r>
    </w:p>
    <w:p w14:paraId="79175B22" w14:textId="77777777" w:rsidR="006D503D" w:rsidRPr="00FD15FE" w:rsidRDefault="006D503D" w:rsidP="006D503D">
      <w:pPr>
        <w:widowControl w:val="0"/>
        <w:tabs>
          <w:tab w:val="left" w:pos="0"/>
        </w:tabs>
        <w:autoSpaceDE w:val="0"/>
        <w:autoSpaceDN w:val="0"/>
        <w:adjustRightInd w:val="0"/>
        <w:spacing w:before="0" w:after="0"/>
        <w:rPr>
          <w:lang w:val="en-US"/>
        </w:rPr>
      </w:pPr>
      <w:r w:rsidRPr="006D503D">
        <w:rPr>
          <w:lang w:val="en-US"/>
        </w:rPr>
        <w:t xml:space="preserve">12. Lanternier F., Ader F., Pilmis B., Catherinot E., Jarraud S., Lortholary O. Legionnaire’s Disease in Compromised Hosts. </w:t>
      </w:r>
      <w:r w:rsidRPr="00FD15FE">
        <w:rPr>
          <w:lang w:val="en-US"/>
        </w:rPr>
        <w:t>Infect Dis Clin North Am. 2017; №31(1):123-135.</w:t>
      </w:r>
    </w:p>
    <w:p w14:paraId="101031E6" w14:textId="77777777" w:rsidR="006D503D" w:rsidRPr="00FD15FE" w:rsidRDefault="006D503D" w:rsidP="006D503D">
      <w:pPr>
        <w:widowControl w:val="0"/>
        <w:tabs>
          <w:tab w:val="left" w:pos="0"/>
        </w:tabs>
        <w:autoSpaceDE w:val="0"/>
        <w:autoSpaceDN w:val="0"/>
        <w:adjustRightInd w:val="0"/>
        <w:spacing w:before="0" w:after="0"/>
        <w:rPr>
          <w:lang w:val="en-US"/>
        </w:rPr>
      </w:pPr>
      <w:r w:rsidRPr="006D503D">
        <w:rPr>
          <w:lang w:val="en-US"/>
        </w:rPr>
        <w:t xml:space="preserve">13. Debast S.V., Bauer M.P., Kuijper E.J. European Society of Clinical Microbiology and Infectious Diseases: update of the treatment guidance document for Clostridium difficile infection. </w:t>
      </w:r>
      <w:r w:rsidRPr="00FD15FE">
        <w:rPr>
          <w:lang w:val="en-US"/>
        </w:rPr>
        <w:t>Clin Microbiol Infect. 2014; №20 (Suppl s2): 1–26</w:t>
      </w:r>
    </w:p>
    <w:p w14:paraId="5856F27C" w14:textId="77777777" w:rsidR="006D503D" w:rsidRPr="006D503D" w:rsidRDefault="006D503D" w:rsidP="006D503D">
      <w:pPr>
        <w:tabs>
          <w:tab w:val="left" w:pos="0"/>
        </w:tabs>
        <w:spacing w:before="0" w:after="0"/>
        <w:rPr>
          <w:lang w:val="en-US"/>
        </w:rPr>
      </w:pPr>
      <w:r w:rsidRPr="006D503D">
        <w:rPr>
          <w:lang w:val="en-US"/>
        </w:rPr>
        <w:t>14. Grewal H., Guillem J.G., Quan S.H., et al. Anorectal Disease in Neutropenic Leukemic Patients. Operative v s . Nonoperative Management. Dis Colon Rectum 1994; 37:1095–1099; doi: 10.1007/BF02049810.</w:t>
      </w:r>
    </w:p>
    <w:p w14:paraId="1AA16627" w14:textId="77777777" w:rsidR="006D503D" w:rsidRPr="00FD15FE" w:rsidRDefault="006D503D" w:rsidP="006D503D">
      <w:pPr>
        <w:tabs>
          <w:tab w:val="left" w:pos="0"/>
        </w:tabs>
        <w:spacing w:before="0" w:after="0"/>
        <w:rPr>
          <w:lang w:val="en-US"/>
        </w:rPr>
      </w:pPr>
      <w:r w:rsidRPr="006D503D">
        <w:rPr>
          <w:lang w:val="en-US"/>
        </w:rPr>
        <w:t xml:space="preserve">15. Chang H., Kuo, M.C., Tang, T.C., Lin, T.L. et al. Clinical Features and Recurrence Pattern of Perianal Abscess in Patients with Acute Myeloid Leukemia. </w:t>
      </w:r>
      <w:r w:rsidRPr="00FD15FE">
        <w:rPr>
          <w:lang w:val="en-US"/>
        </w:rPr>
        <w:t>Acta Haematologica,2017, 138(1), 10–13. doi:10.1159/000475589</w:t>
      </w:r>
    </w:p>
    <w:p w14:paraId="3CD8973F" w14:textId="77777777" w:rsidR="006D503D" w:rsidRPr="000D7B76" w:rsidRDefault="006D503D" w:rsidP="006D503D">
      <w:pPr>
        <w:tabs>
          <w:tab w:val="left" w:pos="0"/>
        </w:tabs>
        <w:spacing w:before="0" w:after="0"/>
      </w:pPr>
      <w:r w:rsidRPr="00CA7AD8">
        <w:t xml:space="preserve">16. </w:t>
      </w:r>
      <w:r w:rsidRPr="009A4DCC">
        <w:t>Штыркова</w:t>
      </w:r>
      <w:r w:rsidRPr="00CA7AD8">
        <w:t xml:space="preserve"> </w:t>
      </w:r>
      <w:r w:rsidRPr="009A4DCC">
        <w:t>С</w:t>
      </w:r>
      <w:r w:rsidRPr="00CA7AD8">
        <w:t>.</w:t>
      </w:r>
      <w:r w:rsidRPr="009A4DCC">
        <w:t>В</w:t>
      </w:r>
      <w:r w:rsidRPr="00CA7AD8">
        <w:t xml:space="preserve">., </w:t>
      </w:r>
      <w:r w:rsidRPr="009A4DCC">
        <w:t>Клясова</w:t>
      </w:r>
      <w:r w:rsidRPr="00CA7AD8">
        <w:t xml:space="preserve"> </w:t>
      </w:r>
      <w:r w:rsidRPr="009A4DCC">
        <w:t>Г</w:t>
      </w:r>
      <w:r w:rsidRPr="00CA7AD8">
        <w:t>.</w:t>
      </w:r>
      <w:r w:rsidRPr="009A4DCC">
        <w:t>А</w:t>
      </w:r>
      <w:r w:rsidRPr="00CA7AD8">
        <w:t xml:space="preserve">., </w:t>
      </w:r>
      <w:r w:rsidRPr="009A4DCC">
        <w:t>Данишян</w:t>
      </w:r>
      <w:r w:rsidRPr="00CA7AD8">
        <w:t xml:space="preserve"> </w:t>
      </w:r>
      <w:r w:rsidRPr="009A4DCC">
        <w:t>К</w:t>
      </w:r>
      <w:r w:rsidRPr="00CA7AD8">
        <w:t>.</w:t>
      </w:r>
      <w:r w:rsidRPr="009A4DCC">
        <w:t>И</w:t>
      </w:r>
      <w:r w:rsidRPr="00CA7AD8">
        <w:t xml:space="preserve">. </w:t>
      </w:r>
      <w:r w:rsidRPr="009A4DCC">
        <w:t>и</w:t>
      </w:r>
      <w:r w:rsidRPr="00CA7AD8">
        <w:t xml:space="preserve"> </w:t>
      </w:r>
      <w:r w:rsidRPr="009A4DCC">
        <w:t>др</w:t>
      </w:r>
      <w:r w:rsidRPr="00CA7AD8">
        <w:t xml:space="preserve">. </w:t>
      </w:r>
      <w:r w:rsidRPr="009A4DCC">
        <w:t xml:space="preserve">Перианальная инфекция у больных гемобластозами: факторы риска и возможности профилактики. Терапевтический архив. 2016;7:72-77. </w:t>
      </w:r>
      <w:r w:rsidRPr="006B3E7C">
        <w:t>doi</w:t>
      </w:r>
      <w:r w:rsidRPr="009A4DCC">
        <w:t>: 10.17116/</w:t>
      </w:r>
      <w:r w:rsidRPr="006B3E7C">
        <w:t>terarkh</w:t>
      </w:r>
      <w:r w:rsidRPr="009A4DCC">
        <w:t xml:space="preserve">201688772-77 </w:t>
      </w:r>
    </w:p>
    <w:p w14:paraId="5C2F24C0" w14:textId="77777777" w:rsidR="006D503D" w:rsidRPr="006D503D" w:rsidRDefault="006D503D" w:rsidP="006D503D">
      <w:pPr>
        <w:tabs>
          <w:tab w:val="left" w:pos="0"/>
        </w:tabs>
        <w:spacing w:before="0" w:after="0"/>
        <w:rPr>
          <w:lang w:val="en-US"/>
        </w:rPr>
      </w:pPr>
      <w:r w:rsidRPr="004B0830">
        <w:rPr>
          <w:lang w:val="en-US"/>
        </w:rPr>
        <w:t xml:space="preserve">17. </w:t>
      </w:r>
      <w:r w:rsidRPr="006D503D">
        <w:rPr>
          <w:lang w:val="en-US"/>
        </w:rPr>
        <w:t>Solmaz</w:t>
      </w:r>
      <w:r w:rsidRPr="004B0830">
        <w:rPr>
          <w:lang w:val="en-US"/>
        </w:rPr>
        <w:t xml:space="preserve"> </w:t>
      </w:r>
      <w:r w:rsidRPr="006D503D">
        <w:rPr>
          <w:lang w:val="en-US"/>
        </w:rPr>
        <w:t>S</w:t>
      </w:r>
      <w:r w:rsidRPr="004B0830">
        <w:rPr>
          <w:lang w:val="en-US"/>
        </w:rPr>
        <w:t xml:space="preserve">, </w:t>
      </w:r>
      <w:r w:rsidRPr="006D503D">
        <w:rPr>
          <w:lang w:val="en-US"/>
        </w:rPr>
        <w:t>Korur</w:t>
      </w:r>
      <w:r w:rsidRPr="004B0830">
        <w:rPr>
          <w:lang w:val="en-US"/>
        </w:rPr>
        <w:t xml:space="preserve"> </w:t>
      </w:r>
      <w:r w:rsidRPr="006D503D">
        <w:rPr>
          <w:lang w:val="en-US"/>
        </w:rPr>
        <w:t>A</w:t>
      </w:r>
      <w:r w:rsidRPr="004B0830">
        <w:rPr>
          <w:lang w:val="en-US"/>
        </w:rPr>
        <w:t xml:space="preserve">, </w:t>
      </w:r>
      <w:r w:rsidRPr="006D503D">
        <w:rPr>
          <w:lang w:val="en-US"/>
        </w:rPr>
        <w:t>Gereklio</w:t>
      </w:r>
      <w:r w:rsidRPr="004B0830">
        <w:rPr>
          <w:lang w:val="en-US"/>
        </w:rPr>
        <w:t>ğ</w:t>
      </w:r>
      <w:r w:rsidRPr="006D503D">
        <w:rPr>
          <w:lang w:val="en-US"/>
        </w:rPr>
        <w:t>lu</w:t>
      </w:r>
      <w:r w:rsidRPr="004B0830">
        <w:rPr>
          <w:lang w:val="en-US"/>
        </w:rPr>
        <w:t xml:space="preserve"> Ç, </w:t>
      </w:r>
      <w:r w:rsidRPr="006D503D">
        <w:rPr>
          <w:lang w:val="en-US"/>
        </w:rPr>
        <w:t>et</w:t>
      </w:r>
      <w:r w:rsidRPr="004B0830">
        <w:rPr>
          <w:lang w:val="en-US"/>
        </w:rPr>
        <w:t xml:space="preserve"> </w:t>
      </w:r>
      <w:r w:rsidRPr="006D503D">
        <w:rPr>
          <w:lang w:val="en-US"/>
        </w:rPr>
        <w:t>al</w:t>
      </w:r>
      <w:r w:rsidRPr="004B0830">
        <w:rPr>
          <w:lang w:val="en-US"/>
        </w:rPr>
        <w:t xml:space="preserve">. </w:t>
      </w:r>
      <w:r w:rsidRPr="006D503D">
        <w:rPr>
          <w:lang w:val="en-US"/>
        </w:rPr>
        <w:t>Anorectal Complications During Neutropenic Period in Patients with Hematologic Diseases. Mediterr J Hematol Infect Dis. 2016 Mar 1;8(1):e2016019. doi: 10.4084/MJHID.2016.019. eCollection 2016.PMID: 26977278</w:t>
      </w:r>
    </w:p>
    <w:p w14:paraId="17A1C3ED" w14:textId="77777777" w:rsidR="006D503D" w:rsidRPr="00FD15FE" w:rsidRDefault="006D503D" w:rsidP="006D503D">
      <w:pPr>
        <w:tabs>
          <w:tab w:val="left" w:pos="0"/>
        </w:tabs>
        <w:spacing w:before="0" w:after="0"/>
        <w:rPr>
          <w:lang w:val="en-US"/>
        </w:rPr>
      </w:pPr>
      <w:r w:rsidRPr="006D503D">
        <w:rPr>
          <w:lang w:val="en-US"/>
        </w:rPr>
        <w:t xml:space="preserve">18. Loureiro RV, Borges VP, Tomé AL et al. Anorectal complications in patients with haematological malignancies. </w:t>
      </w:r>
      <w:r w:rsidRPr="00FD15FE">
        <w:rPr>
          <w:lang w:val="en-US"/>
        </w:rPr>
        <w:t>Eur J Gastroenterol Hepatol. 2018 Jul;30(7):722-726. doi: 10.1097/MEG.0000000000001133.</w:t>
      </w:r>
    </w:p>
    <w:p w14:paraId="33E61D56" w14:textId="77777777" w:rsidR="006D503D" w:rsidRPr="00FD15FE" w:rsidRDefault="006D503D" w:rsidP="006D503D">
      <w:pPr>
        <w:tabs>
          <w:tab w:val="left" w:pos="0"/>
        </w:tabs>
        <w:spacing w:before="0" w:after="0"/>
        <w:rPr>
          <w:lang w:val="en-US"/>
        </w:rPr>
      </w:pPr>
      <w:r w:rsidRPr="006D503D">
        <w:rPr>
          <w:lang w:val="en-US"/>
        </w:rPr>
        <w:lastRenderedPageBreak/>
        <w:t xml:space="preserve">19. Vogel JD, Johnson EK, Morris AM et al. Clinical Practice Guideline for the Management of Anorectal Abscess, Fistula-in-Ano, and Rectovaginal Fistula. </w:t>
      </w:r>
      <w:r w:rsidRPr="00FD15FE">
        <w:rPr>
          <w:lang w:val="en-US"/>
        </w:rPr>
        <w:t>Dis Colon Rectum. 2016 Dec;59(12):1117-1133. No abstract available. PMID: 27824697</w:t>
      </w:r>
    </w:p>
    <w:p w14:paraId="1E003599" w14:textId="77777777" w:rsidR="006D503D" w:rsidRPr="00FD15FE" w:rsidRDefault="006D503D" w:rsidP="006D503D">
      <w:pPr>
        <w:tabs>
          <w:tab w:val="left" w:pos="0"/>
        </w:tabs>
        <w:spacing w:before="0" w:after="0"/>
        <w:rPr>
          <w:lang w:val="en-US"/>
        </w:rPr>
      </w:pPr>
      <w:r w:rsidRPr="006D503D">
        <w:rPr>
          <w:lang w:val="en-US"/>
        </w:rPr>
        <w:t xml:space="preserve">20. Haliloglu N., Gulpinar B., Ozkavukcu E. et al. Typical MR imaging findings of perianal infections in patients with hematologic malignancies. </w:t>
      </w:r>
      <w:r w:rsidRPr="00FD15FE">
        <w:rPr>
          <w:lang w:val="en-US"/>
        </w:rPr>
        <w:t>Eur J Radiol. 2017 Aug;93:284-288. doi: 10.1016/j.ejrad.2017.05.046.</w:t>
      </w:r>
    </w:p>
    <w:p w14:paraId="091501C2" w14:textId="77777777" w:rsidR="006D503D" w:rsidRPr="006D503D" w:rsidRDefault="006D503D" w:rsidP="006D503D">
      <w:pPr>
        <w:tabs>
          <w:tab w:val="left" w:pos="0"/>
        </w:tabs>
        <w:spacing w:before="0" w:after="0"/>
        <w:rPr>
          <w:lang w:val="en-US"/>
        </w:rPr>
      </w:pPr>
      <w:r w:rsidRPr="006D503D">
        <w:rPr>
          <w:lang w:val="en-US"/>
        </w:rPr>
        <w:t>21.Morcos B., Amarin R., Abu Sba A. et al. Contemporary management of perianal conditions in febrile neutropenic patients. Eur. J. Surg. Oncol. 2013; 39(4): 404–7. doi: 10.1016/j.ejso</w:t>
      </w:r>
    </w:p>
    <w:p w14:paraId="05F1146C" w14:textId="77777777" w:rsidR="006D503D" w:rsidRPr="006D503D" w:rsidRDefault="006D503D" w:rsidP="006D503D">
      <w:pPr>
        <w:tabs>
          <w:tab w:val="left" w:pos="0"/>
        </w:tabs>
        <w:spacing w:before="0" w:after="0"/>
        <w:rPr>
          <w:lang w:val="en-US"/>
        </w:rPr>
      </w:pPr>
      <w:r w:rsidRPr="006D503D">
        <w:rPr>
          <w:lang w:val="en-US"/>
        </w:rPr>
        <w:t>10. Chen C.Y., Cheng A., Huang S.Y. et al. Clinical and microbiological characteristics of perianal infections in adult patients with acute leukemia. PLoS One. 2013; 8(4); doi:10.1371/journal.pone.0060624;http://www.plosone.orghttp://www.pubmedcentral.gov/tocrender.fcgi?journal=440</w:t>
      </w:r>
    </w:p>
    <w:p w14:paraId="0CA91568" w14:textId="77777777" w:rsidR="006D503D" w:rsidRPr="006D503D" w:rsidRDefault="006D503D" w:rsidP="006D503D">
      <w:pPr>
        <w:tabs>
          <w:tab w:val="left" w:pos="0"/>
        </w:tabs>
        <w:spacing w:before="0" w:after="0"/>
        <w:rPr>
          <w:lang w:val="en-US"/>
        </w:rPr>
      </w:pPr>
      <w:r w:rsidRPr="006D503D">
        <w:rPr>
          <w:lang w:val="en-US"/>
        </w:rPr>
        <w:t>11. Ashkar C, Britto M, Carne P, Cheung W, Mirbagheri N. Perianal sepsis in neutropaenic patients with haematological malignancies: the role of magnetic resonance imaging and surgery ANZ J Surg. 2020 Feb 18. doi: 10.1111/ans.15744. Online ahead of print.PMID: 32072724</w:t>
      </w:r>
    </w:p>
    <w:p w14:paraId="755DC377" w14:textId="68B424B3" w:rsidR="006D503D" w:rsidRPr="00FD15FE" w:rsidRDefault="006D503D" w:rsidP="006D503D">
      <w:pPr>
        <w:tabs>
          <w:tab w:val="left" w:pos="0"/>
        </w:tabs>
        <w:spacing w:before="0" w:after="0"/>
        <w:rPr>
          <w:lang w:val="en-US"/>
        </w:rPr>
      </w:pPr>
      <w:r w:rsidRPr="006D503D">
        <w:rPr>
          <w:lang w:val="en-US"/>
        </w:rPr>
        <w:t xml:space="preserve">12  Plumb AA, Halligan S, Bhatnagar G et al.. Perianal Sepsis in Hematologic Malignancy: MR Imaging Appearances and Distinction from Cryptoglandular Infection in Immunocompetent Patients. </w:t>
      </w:r>
      <w:r w:rsidRPr="00FD15FE">
        <w:rPr>
          <w:lang w:val="en-US"/>
        </w:rPr>
        <w:t>Radiology. 2015 Jul;276(1):147-55. doi: 10.1148/radiol.15141662. Epub 2015 Mar 10.PMID: 25759970</w:t>
      </w:r>
    </w:p>
    <w:p w14:paraId="5784C4E8" w14:textId="62538E62" w:rsidR="006D503D" w:rsidRPr="00FD15FE" w:rsidRDefault="006D503D">
      <w:pPr>
        <w:spacing w:before="0" w:after="0" w:line="240" w:lineRule="auto"/>
        <w:jc w:val="left"/>
        <w:rPr>
          <w:lang w:val="en-US"/>
        </w:rPr>
      </w:pPr>
      <w:r w:rsidRPr="00FD15FE">
        <w:rPr>
          <w:lang w:val="en-US"/>
        </w:rPr>
        <w:br w:type="page"/>
      </w:r>
    </w:p>
    <w:p w14:paraId="4EB1D5D0" w14:textId="512627DF" w:rsidR="006D503D" w:rsidRPr="00FD15FE" w:rsidRDefault="00683A05" w:rsidP="00683A05">
      <w:pPr>
        <w:pStyle w:val="1"/>
        <w:rPr>
          <w:lang w:val="en-US"/>
        </w:rPr>
      </w:pPr>
      <w:bookmarkStart w:id="88" w:name="_Toc53140933"/>
      <w:r w:rsidRPr="00683A05">
        <w:lastRenderedPageBreak/>
        <w:t>Приложение</w:t>
      </w:r>
      <w:r w:rsidRPr="00FD15FE">
        <w:rPr>
          <w:lang w:val="en-US"/>
        </w:rPr>
        <w:t xml:space="preserve"> </w:t>
      </w:r>
      <w:r w:rsidRPr="00683A05">
        <w:t>Г</w:t>
      </w:r>
      <w:r w:rsidRPr="00FD15FE">
        <w:rPr>
          <w:lang w:val="en-US"/>
        </w:rPr>
        <w:t xml:space="preserve">13. </w:t>
      </w:r>
      <w:r w:rsidR="006D503D" w:rsidRPr="00FD15FE">
        <w:rPr>
          <w:lang w:val="en-US"/>
        </w:rPr>
        <w:t>«</w:t>
      </w:r>
      <w:r w:rsidRPr="00683A05">
        <w:t>Л</w:t>
      </w:r>
      <w:r w:rsidR="006D503D" w:rsidRPr="00683A05">
        <w:t>ечение</w:t>
      </w:r>
      <w:r w:rsidR="006D503D" w:rsidRPr="00FD15FE">
        <w:rPr>
          <w:lang w:val="en-US"/>
        </w:rPr>
        <w:t xml:space="preserve"> </w:t>
      </w:r>
      <w:r w:rsidR="006D503D" w:rsidRPr="00683A05">
        <w:t>вирусных</w:t>
      </w:r>
      <w:r w:rsidR="006D503D" w:rsidRPr="00FD15FE">
        <w:rPr>
          <w:lang w:val="en-US"/>
        </w:rPr>
        <w:t xml:space="preserve"> </w:t>
      </w:r>
      <w:r w:rsidR="006D503D" w:rsidRPr="00683A05">
        <w:t>инфекций</w:t>
      </w:r>
      <w:r w:rsidR="006D503D" w:rsidRPr="00FD15FE">
        <w:rPr>
          <w:lang w:val="en-US"/>
        </w:rPr>
        <w:t>»</w:t>
      </w:r>
      <w:bookmarkEnd w:id="88"/>
    </w:p>
    <w:p w14:paraId="6770552B" w14:textId="77777777" w:rsidR="006D503D" w:rsidRPr="00044498" w:rsidRDefault="006D503D" w:rsidP="006D503D">
      <w:pPr>
        <w:spacing w:before="0" w:after="0"/>
        <w:rPr>
          <w:b/>
        </w:rPr>
      </w:pPr>
      <w:r w:rsidRPr="00044498">
        <w:rPr>
          <w:b/>
        </w:rPr>
        <w:t>Список сокращений</w:t>
      </w:r>
    </w:p>
    <w:p w14:paraId="5B805119" w14:textId="77777777" w:rsidR="006D503D" w:rsidRPr="00053026" w:rsidRDefault="006D503D" w:rsidP="006D503D">
      <w:pPr>
        <w:spacing w:before="0" w:after="0"/>
      </w:pPr>
      <w:r w:rsidRPr="00053026">
        <w:t>ДНК – дезоксирибонуклеиновая кислота</w:t>
      </w:r>
    </w:p>
    <w:p w14:paraId="64B41D4C" w14:textId="77777777" w:rsidR="006D503D" w:rsidRPr="00053026" w:rsidRDefault="006D503D" w:rsidP="006D503D">
      <w:pPr>
        <w:spacing w:before="0" w:after="0"/>
      </w:pPr>
      <w:r w:rsidRPr="00053026">
        <w:t>ОМЛ – острый миелоидный лейкоз</w:t>
      </w:r>
    </w:p>
    <w:p w14:paraId="6CD4D80E" w14:textId="77777777" w:rsidR="006D503D" w:rsidRPr="00053026" w:rsidRDefault="006D503D" w:rsidP="006D503D">
      <w:pPr>
        <w:spacing w:before="0" w:after="0"/>
      </w:pPr>
      <w:r w:rsidRPr="00053026">
        <w:t>ПХТ – полихимиотерапия</w:t>
      </w:r>
    </w:p>
    <w:p w14:paraId="3C717D0F" w14:textId="77777777" w:rsidR="006D503D" w:rsidRPr="00053026" w:rsidRDefault="006D503D" w:rsidP="006D503D">
      <w:pPr>
        <w:spacing w:before="0" w:after="0"/>
      </w:pPr>
      <w:r w:rsidRPr="00053026">
        <w:t>ПЦР – полимеразная цепная реакция</w:t>
      </w:r>
    </w:p>
    <w:p w14:paraId="68D7788C" w14:textId="77777777" w:rsidR="006D503D" w:rsidRDefault="006D503D" w:rsidP="006D503D">
      <w:pPr>
        <w:spacing w:before="0" w:after="0"/>
      </w:pPr>
      <w:r w:rsidRPr="00053026">
        <w:t>РТПХ – реакция «трансплантат против хозяина»</w:t>
      </w:r>
    </w:p>
    <w:p w14:paraId="2D38735E" w14:textId="77777777" w:rsidR="006D503D" w:rsidRPr="00053026" w:rsidRDefault="006D503D" w:rsidP="006D503D">
      <w:pPr>
        <w:spacing w:before="0" w:after="0"/>
      </w:pPr>
      <w:r w:rsidRPr="00053026">
        <w:t>СМЖ</w:t>
      </w:r>
      <w:r>
        <w:t xml:space="preserve"> – спинномозговая жидкость</w:t>
      </w:r>
    </w:p>
    <w:p w14:paraId="69AEB530" w14:textId="77777777" w:rsidR="006D503D" w:rsidRPr="00053026" w:rsidRDefault="006D503D" w:rsidP="006D503D">
      <w:pPr>
        <w:spacing w:before="0" w:after="0"/>
      </w:pPr>
      <w:r w:rsidRPr="00053026">
        <w:t>ТГСК – трансплантация гемопоэтических стволовых клеток</w:t>
      </w:r>
    </w:p>
    <w:p w14:paraId="6E69DCAF" w14:textId="77777777" w:rsidR="006D503D" w:rsidRPr="00053026" w:rsidRDefault="006D503D" w:rsidP="006D503D">
      <w:pPr>
        <w:spacing w:before="0" w:after="0"/>
      </w:pPr>
      <w:r w:rsidRPr="00053026">
        <w:t>ХЛЛ – хронический лимфолейкоз</w:t>
      </w:r>
    </w:p>
    <w:p w14:paraId="6E441524" w14:textId="77777777" w:rsidR="006D503D" w:rsidRPr="00053026" w:rsidRDefault="006D503D" w:rsidP="006D503D">
      <w:pPr>
        <w:spacing w:before="0" w:after="0"/>
      </w:pPr>
      <w:r w:rsidRPr="00053026">
        <w:t>CMV – cytomegalovirus</w:t>
      </w:r>
    </w:p>
    <w:p w14:paraId="44EBF1C0" w14:textId="77777777" w:rsidR="006D503D" w:rsidRPr="0028579C" w:rsidRDefault="006D503D" w:rsidP="006D503D">
      <w:pPr>
        <w:spacing w:before="0" w:after="0"/>
      </w:pPr>
      <w:r w:rsidRPr="00053026">
        <w:t>EBV</w:t>
      </w:r>
      <w:r w:rsidRPr="0028579C">
        <w:t xml:space="preserve"> – </w:t>
      </w:r>
      <w:r w:rsidRPr="00053026">
        <w:t>Epstein</w:t>
      </w:r>
      <w:r w:rsidRPr="0028579C">
        <w:t>-</w:t>
      </w:r>
      <w:r w:rsidRPr="00053026">
        <w:t>Barr</w:t>
      </w:r>
      <w:r w:rsidRPr="0028579C">
        <w:t xml:space="preserve"> </w:t>
      </w:r>
      <w:r w:rsidRPr="00053026">
        <w:t>virus</w:t>
      </w:r>
    </w:p>
    <w:p w14:paraId="2AA62D57" w14:textId="77777777" w:rsidR="006D503D" w:rsidRPr="006D503D" w:rsidRDefault="006D503D" w:rsidP="006D503D">
      <w:pPr>
        <w:spacing w:before="0" w:after="0"/>
        <w:rPr>
          <w:lang w:val="en-US"/>
        </w:rPr>
      </w:pPr>
      <w:r w:rsidRPr="006D503D">
        <w:rPr>
          <w:lang w:val="en-US"/>
        </w:rPr>
        <w:t>HHV-6 – Human herpes virus 6</w:t>
      </w:r>
    </w:p>
    <w:p w14:paraId="44262D3C" w14:textId="77777777" w:rsidR="006D503D" w:rsidRPr="006D503D" w:rsidRDefault="006D503D" w:rsidP="006D503D">
      <w:pPr>
        <w:spacing w:before="0" w:after="0"/>
        <w:rPr>
          <w:lang w:val="en-US"/>
        </w:rPr>
      </w:pPr>
      <w:r w:rsidRPr="006D503D">
        <w:rPr>
          <w:lang w:val="en-US"/>
        </w:rPr>
        <w:t>HSV – Herpes simplex virus</w:t>
      </w:r>
    </w:p>
    <w:p w14:paraId="07A22D58" w14:textId="77777777" w:rsidR="006D503D" w:rsidRPr="006D503D" w:rsidRDefault="006D503D" w:rsidP="006D503D">
      <w:pPr>
        <w:spacing w:before="0" w:after="0"/>
        <w:rPr>
          <w:lang w:val="en-US"/>
        </w:rPr>
      </w:pPr>
      <w:r w:rsidRPr="006D503D">
        <w:rPr>
          <w:lang w:val="en-US"/>
        </w:rPr>
        <w:t>HZV – Herpes zoster virus</w:t>
      </w:r>
    </w:p>
    <w:p w14:paraId="1697E0AB" w14:textId="77777777" w:rsidR="006D503D" w:rsidRPr="00FD15FE" w:rsidRDefault="006D503D" w:rsidP="006D503D">
      <w:pPr>
        <w:spacing w:before="0" w:after="0"/>
        <w:ind w:firstLine="708"/>
        <w:rPr>
          <w:b/>
          <w:lang w:val="en-US"/>
        </w:rPr>
      </w:pPr>
      <w:r w:rsidRPr="00BB152B">
        <w:rPr>
          <w:b/>
        </w:rPr>
        <w:t>Общие</w:t>
      </w:r>
      <w:r w:rsidRPr="00FD15FE">
        <w:rPr>
          <w:b/>
          <w:lang w:val="en-US"/>
        </w:rPr>
        <w:t xml:space="preserve"> </w:t>
      </w:r>
      <w:r w:rsidRPr="00BB152B">
        <w:rPr>
          <w:b/>
        </w:rPr>
        <w:t>сведения</w:t>
      </w:r>
      <w:r w:rsidRPr="00FD15FE">
        <w:rPr>
          <w:b/>
          <w:lang w:val="en-US"/>
        </w:rPr>
        <w:t>.</w:t>
      </w:r>
    </w:p>
    <w:p w14:paraId="5B92BDF0" w14:textId="270B00E3" w:rsidR="006D503D" w:rsidRDefault="006D503D" w:rsidP="006D503D">
      <w:pPr>
        <w:spacing w:before="0" w:after="0"/>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w:t>
      </w:r>
      <w:r>
        <w:t>, в том числе множественной миеломой</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278D7469" w14:textId="77777777" w:rsidR="006D503D" w:rsidRPr="00044498" w:rsidRDefault="006D503D" w:rsidP="00CE6C1C">
      <w:pPr>
        <w:pStyle w:val="a6"/>
        <w:numPr>
          <w:ilvl w:val="0"/>
          <w:numId w:val="148"/>
        </w:numPr>
        <w:spacing w:before="0" w:after="0"/>
        <w:rPr>
          <w:b/>
        </w:rPr>
      </w:pPr>
      <w:r w:rsidRPr="00044498">
        <w:rPr>
          <w:b/>
        </w:rPr>
        <w:t>Вирусы простого герпеса 1 и 2 типа (Herpes simplex virus, HSV)</w:t>
      </w:r>
    </w:p>
    <w:p w14:paraId="78B799E9" w14:textId="3468E285" w:rsidR="006D503D" w:rsidRPr="006B215F" w:rsidRDefault="006D503D" w:rsidP="006D503D">
      <w:pPr>
        <w:spacing w:before="0" w:after="0"/>
        <w:ind w:firstLine="708"/>
      </w:pPr>
      <w:r>
        <w:t>HSV</w:t>
      </w:r>
      <w:r w:rsidRPr="006B215F">
        <w:t xml:space="preserve"> вызывают у </w:t>
      </w:r>
      <w:r>
        <w:t>пациентов</w:t>
      </w:r>
      <w:r w:rsidRPr="006B215F">
        <w:t xml:space="preserve">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w:t>
      </w:r>
      <w:r w:rsidRPr="006B215F">
        <w:t xml:space="preserve">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w:t>
      </w:r>
      <w:r w:rsidRPr="006B215F">
        <w:lastRenderedPageBreak/>
        <w:t xml:space="preserve">реактивации </w:t>
      </w:r>
      <w:r>
        <w:t>HSV</w:t>
      </w:r>
      <w:r w:rsidRPr="006B215F">
        <w:t xml:space="preserve"> – это эзофагит (10%). К редким проявлениям относят пневмонию (2-3% при отсутствии профилактики), гепатиты, менингит, энцефалит.</w:t>
      </w:r>
    </w:p>
    <w:p w14:paraId="36988192" w14:textId="77777777" w:rsidR="006D503D" w:rsidRDefault="006D503D" w:rsidP="006D503D">
      <w:pPr>
        <w:spacing w:before="0" w:after="0"/>
        <w:ind w:firstLine="708"/>
        <w:rPr>
          <w:b/>
          <w:u w:val="single"/>
        </w:rPr>
      </w:pPr>
      <w:r w:rsidRPr="006B215F">
        <w:rPr>
          <w:b/>
          <w:u w:val="single"/>
        </w:rPr>
        <w:t>Диагностика</w:t>
      </w:r>
    </w:p>
    <w:p w14:paraId="13AF9688" w14:textId="77777777" w:rsidR="006D503D" w:rsidRPr="006B215F" w:rsidRDefault="006D503D" w:rsidP="006D503D">
      <w:pPr>
        <w:spacing w:before="0" w:after="0"/>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p>
    <w:p w14:paraId="522EA6BD" w14:textId="77777777" w:rsidR="006D503D" w:rsidRPr="006B215F" w:rsidRDefault="006D503D" w:rsidP="006D503D">
      <w:pPr>
        <w:spacing w:before="0" w:after="0"/>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p>
    <w:p w14:paraId="62BF7780" w14:textId="77777777" w:rsidR="006D503D" w:rsidRPr="006B215F" w:rsidRDefault="006D503D" w:rsidP="006D503D">
      <w:pPr>
        <w:spacing w:before="0" w:after="0"/>
        <w:ind w:firstLine="708"/>
        <w:rPr>
          <w:b/>
          <w:u w:val="single"/>
        </w:rPr>
      </w:pPr>
      <w:r w:rsidRPr="006B215F">
        <w:rPr>
          <w:b/>
          <w:u w:val="single"/>
        </w:rPr>
        <w:t>Лечение</w:t>
      </w:r>
    </w:p>
    <w:p w14:paraId="66585758" w14:textId="77777777" w:rsidR="006D503D" w:rsidRPr="006B215F" w:rsidRDefault="006D503D" w:rsidP="006D503D">
      <w:pPr>
        <w:spacing w:before="0" w:after="0"/>
        <w:ind w:firstLine="708"/>
      </w:pPr>
      <w:r w:rsidRPr="006B215F">
        <w:t>Назначают ацикловир в дозе 250 мг/м2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p>
    <w:p w14:paraId="661BAFBF" w14:textId="77777777" w:rsidR="006D503D" w:rsidRPr="006B215F" w:rsidRDefault="006D503D" w:rsidP="006D503D">
      <w:pPr>
        <w:spacing w:before="0" w:after="0"/>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p>
    <w:p w14:paraId="4F3217FD" w14:textId="77777777" w:rsidR="006D503D" w:rsidRPr="00044498" w:rsidRDefault="006D503D" w:rsidP="00CE6C1C">
      <w:pPr>
        <w:pStyle w:val="a6"/>
        <w:numPr>
          <w:ilvl w:val="0"/>
          <w:numId w:val="147"/>
        </w:numPr>
        <w:spacing w:before="0" w:after="0"/>
        <w:rPr>
          <w:b/>
        </w:rPr>
      </w:pPr>
      <w:r w:rsidRPr="00044498">
        <w:rPr>
          <w:b/>
        </w:rPr>
        <w:t xml:space="preserve">Герпес зостер вирус (Herpes zoster virus, HZV) </w:t>
      </w:r>
    </w:p>
    <w:p w14:paraId="4FCF2A70" w14:textId="36C6E29B" w:rsidR="006D503D" w:rsidRPr="00EE012F" w:rsidRDefault="006D503D" w:rsidP="006D503D">
      <w:pPr>
        <w:spacing w:before="0" w:after="0"/>
        <w:ind w:firstLine="708"/>
      </w:pP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599BE93F" w14:textId="77777777" w:rsidR="006D503D" w:rsidRPr="006B215F" w:rsidRDefault="006D503D" w:rsidP="006D503D">
      <w:pPr>
        <w:spacing w:before="0" w:after="0"/>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4D4FF891" w14:textId="77777777" w:rsidR="006D503D" w:rsidRPr="006B215F" w:rsidRDefault="006D503D" w:rsidP="006D503D">
      <w:pPr>
        <w:spacing w:before="0" w:after="0"/>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0FFFB4FC" w14:textId="77777777" w:rsidR="006D503D" w:rsidRDefault="006D503D" w:rsidP="006D503D">
      <w:pPr>
        <w:spacing w:before="0" w:after="0"/>
        <w:ind w:firstLine="708"/>
      </w:pPr>
      <w:r w:rsidRPr="006B215F">
        <w:lastRenderedPageBreak/>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х недель. </w:t>
      </w:r>
    </w:p>
    <w:p w14:paraId="5FCEE702" w14:textId="77777777" w:rsidR="006D503D" w:rsidRPr="00044498" w:rsidRDefault="006D503D" w:rsidP="00CE6C1C">
      <w:pPr>
        <w:pStyle w:val="a6"/>
        <w:numPr>
          <w:ilvl w:val="0"/>
          <w:numId w:val="147"/>
        </w:numPr>
        <w:spacing w:before="0" w:after="0"/>
        <w:rPr>
          <w:b/>
        </w:rPr>
      </w:pPr>
      <w:r w:rsidRPr="00044498">
        <w:rPr>
          <w:b/>
        </w:rPr>
        <w:t>Цитомегаловирус (Cytomegalovirus, CMV)</w:t>
      </w:r>
    </w:p>
    <w:p w14:paraId="1F813229" w14:textId="5E441F14" w:rsidR="006D503D" w:rsidRPr="006B215F" w:rsidRDefault="006D503D" w:rsidP="006D503D">
      <w:pPr>
        <w:spacing w:before="0" w:after="0"/>
        <w:ind w:firstLine="708"/>
      </w:pPr>
      <w:r w:rsidRPr="0028579C">
        <w:t xml:space="preserve">CMV остается частым осложнением </w:t>
      </w:r>
      <w:r>
        <w:t xml:space="preserve">у гематологических пациентов. </w:t>
      </w:r>
      <w:r w:rsidRPr="0028579C">
        <w:t>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является наиболее трудной, особенно </w:t>
      </w:r>
      <w:r>
        <w:t>у пациентов</w:t>
      </w:r>
      <w:r w:rsidRPr="006B215F">
        <w:t xml:space="preserve"> с РТПХ. </w:t>
      </w:r>
    </w:p>
    <w:p w14:paraId="3A6E2117" w14:textId="77777777" w:rsidR="006D503D" w:rsidRPr="00FB3C29" w:rsidRDefault="006D503D" w:rsidP="006D503D">
      <w:pPr>
        <w:spacing w:before="0" w:after="0"/>
        <w:ind w:firstLine="708"/>
        <w:rPr>
          <w:b/>
          <w:u w:val="single"/>
        </w:rPr>
      </w:pPr>
      <w:r w:rsidRPr="00FB3C29">
        <w:rPr>
          <w:b/>
          <w:u w:val="single"/>
        </w:rPr>
        <w:t>Диагностика</w:t>
      </w:r>
    </w:p>
    <w:p w14:paraId="2A9B23A3" w14:textId="18614D23" w:rsidR="006D503D" w:rsidRPr="006B215F" w:rsidRDefault="006D503D" w:rsidP="006D503D">
      <w:pPr>
        <w:spacing w:before="0" w:after="0"/>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 </w:t>
      </w:r>
    </w:p>
    <w:p w14:paraId="1CB2F298" w14:textId="77777777" w:rsidR="006D503D" w:rsidRPr="00FB3C29" w:rsidRDefault="006D503D" w:rsidP="006D503D">
      <w:pPr>
        <w:spacing w:before="0" w:after="0"/>
        <w:ind w:firstLine="708"/>
        <w:rPr>
          <w:b/>
          <w:u w:val="single"/>
        </w:rPr>
      </w:pPr>
      <w:r w:rsidRPr="00FB3C29">
        <w:rPr>
          <w:b/>
          <w:u w:val="single"/>
        </w:rPr>
        <w:t>Лечение</w:t>
      </w:r>
    </w:p>
    <w:p w14:paraId="1811648C" w14:textId="77777777" w:rsidR="006D503D" w:rsidRPr="006B215F" w:rsidRDefault="006D503D" w:rsidP="006D503D">
      <w:pPr>
        <w:spacing w:before="0" w:after="0"/>
        <w:ind w:firstLine="708"/>
      </w:pPr>
      <w:r w:rsidRPr="006B215F">
        <w:t>Препаратом 1й линии является ганцикловир (внутривенно, 10 мг/кг/сутки, дозу разделяют на два приема).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p>
    <w:p w14:paraId="6E4B1298" w14:textId="77777777" w:rsidR="006D503D" w:rsidRPr="00044498" w:rsidRDefault="006D503D" w:rsidP="00CE6C1C">
      <w:pPr>
        <w:pStyle w:val="a6"/>
        <w:numPr>
          <w:ilvl w:val="0"/>
          <w:numId w:val="147"/>
        </w:numPr>
        <w:spacing w:before="0" w:after="0"/>
        <w:rPr>
          <w:b/>
        </w:rPr>
      </w:pPr>
      <w:r w:rsidRPr="00044498">
        <w:rPr>
          <w:b/>
        </w:rPr>
        <w:t>Вирус Эпштейна-Барр (Epstein-Barr virus – EBV)</w:t>
      </w:r>
    </w:p>
    <w:p w14:paraId="511532D9" w14:textId="67D8FB26" w:rsidR="006D503D" w:rsidRDefault="006D503D" w:rsidP="006D503D">
      <w:pPr>
        <w:spacing w:before="0" w:after="0"/>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 xml:space="preserve">инфекции, EBV-ассоциированной опухоли. В некоторых случаях проявлением реактивации бывает энцефалит, пневмония и гепатит. </w:t>
      </w:r>
    </w:p>
    <w:p w14:paraId="354CA2BF" w14:textId="76513D9C" w:rsidR="006D503D" w:rsidRPr="006B215F" w:rsidRDefault="006D503D" w:rsidP="006D503D">
      <w:pPr>
        <w:spacing w:before="0" w:after="0"/>
        <w:ind w:firstLine="708"/>
      </w:pPr>
      <w:r>
        <w:t>Диагностика – детекция ДНК EBV</w:t>
      </w:r>
      <w:r w:rsidRPr="006B215F">
        <w:t xml:space="preserve"> методом ПЦР (количественный метод). </w:t>
      </w:r>
    </w:p>
    <w:p w14:paraId="6BDEC9DE" w14:textId="77777777" w:rsidR="006D503D" w:rsidRPr="00044498" w:rsidRDefault="006D503D" w:rsidP="00CE6C1C">
      <w:pPr>
        <w:pStyle w:val="a6"/>
        <w:numPr>
          <w:ilvl w:val="0"/>
          <w:numId w:val="147"/>
        </w:numPr>
        <w:spacing w:before="0" w:after="0"/>
        <w:rPr>
          <w:b/>
        </w:rPr>
      </w:pPr>
      <w:r w:rsidRPr="00044498">
        <w:rPr>
          <w:b/>
        </w:rPr>
        <w:t>Вирус герпеса человека 6 типа (Human herpes virus 6 – HHV-6)</w:t>
      </w:r>
    </w:p>
    <w:p w14:paraId="5CF34D85" w14:textId="25B57B7D" w:rsidR="006D503D" w:rsidRPr="006B215F" w:rsidRDefault="006D503D" w:rsidP="006D503D">
      <w:pPr>
        <w:spacing w:before="0" w:after="0"/>
        <w:ind w:firstLine="708"/>
      </w:pPr>
      <w:r>
        <w:lastRenderedPageBreak/>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w:t>
      </w:r>
    </w:p>
    <w:p w14:paraId="7CF1DB87" w14:textId="77777777" w:rsidR="006D503D" w:rsidRDefault="006D503D" w:rsidP="006D503D">
      <w:pPr>
        <w:spacing w:before="0" w:after="0"/>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657FBFAE" w14:textId="77777777" w:rsidR="006D503D" w:rsidRDefault="006D503D" w:rsidP="006D503D">
      <w:pPr>
        <w:spacing w:before="0" w:after="0"/>
        <w:ind w:firstLine="708"/>
      </w:pPr>
      <w:r>
        <w:t>Лечение включает назначение ганцикловира или фоскарнета, возможно сочетанное применение препаратов. Профилактика в отношении HHV</w:t>
      </w:r>
      <w:r w:rsidRPr="006B215F">
        <w:t>-6</w:t>
      </w:r>
      <w:r>
        <w:t xml:space="preserve"> не проводится.</w:t>
      </w:r>
    </w:p>
    <w:p w14:paraId="42B388C1" w14:textId="77777777" w:rsidR="006D503D" w:rsidRPr="00044498" w:rsidRDefault="006D503D" w:rsidP="006D503D">
      <w:pPr>
        <w:spacing w:before="0" w:after="0"/>
        <w:ind w:firstLine="708"/>
        <w:rPr>
          <w:b/>
        </w:rPr>
      </w:pPr>
      <w:r w:rsidRPr="00044498">
        <w:rPr>
          <w:b/>
        </w:rPr>
        <w:t>Список литературы</w:t>
      </w:r>
    </w:p>
    <w:p w14:paraId="7C923A3D" w14:textId="77777777" w:rsidR="006D503D" w:rsidRPr="006D503D" w:rsidRDefault="006D503D" w:rsidP="006D503D">
      <w:pPr>
        <w:spacing w:before="0" w:after="0"/>
        <w:rPr>
          <w:lang w:val="en-US"/>
        </w:rPr>
      </w:pPr>
      <w:r w:rsidRPr="00CA7AD8">
        <w:rPr>
          <w:lang w:val="en-US"/>
        </w:rPr>
        <w:t xml:space="preserve">1. </w:t>
      </w:r>
      <w:r w:rsidRPr="00FD15FE">
        <w:rPr>
          <w:lang w:val="en-US"/>
        </w:rPr>
        <w:t>Styczynski</w:t>
      </w:r>
      <w:r w:rsidRPr="00CA7AD8">
        <w:rPr>
          <w:lang w:val="en-US"/>
        </w:rPr>
        <w:t xml:space="preserve"> </w:t>
      </w:r>
      <w:r w:rsidRPr="00FD15FE">
        <w:rPr>
          <w:lang w:val="en-US"/>
        </w:rPr>
        <w:t>J</w:t>
      </w:r>
      <w:r w:rsidRPr="00CA7AD8">
        <w:rPr>
          <w:lang w:val="en-US"/>
        </w:rPr>
        <w:t xml:space="preserve">, </w:t>
      </w:r>
      <w:r w:rsidRPr="00FD15FE">
        <w:rPr>
          <w:lang w:val="en-US"/>
        </w:rPr>
        <w:t>Reusser</w:t>
      </w:r>
      <w:r w:rsidRPr="00CA7AD8">
        <w:rPr>
          <w:lang w:val="en-US"/>
        </w:rPr>
        <w:t xml:space="preserve"> </w:t>
      </w:r>
      <w:r w:rsidRPr="00FD15FE">
        <w:rPr>
          <w:lang w:val="en-US"/>
        </w:rPr>
        <w:t>P</w:t>
      </w:r>
      <w:r w:rsidRPr="00CA7AD8">
        <w:rPr>
          <w:lang w:val="en-US"/>
        </w:rPr>
        <w:t xml:space="preserve">. , </w:t>
      </w:r>
      <w:r w:rsidRPr="00FD15FE">
        <w:rPr>
          <w:lang w:val="en-US"/>
        </w:rPr>
        <w:t>Einsele</w:t>
      </w:r>
      <w:r w:rsidRPr="00CA7AD8">
        <w:rPr>
          <w:lang w:val="en-US"/>
        </w:rPr>
        <w:t xml:space="preserve"> </w:t>
      </w:r>
      <w:r w:rsidRPr="00FD15FE">
        <w:rPr>
          <w:lang w:val="en-US"/>
        </w:rPr>
        <w:t>H</w:t>
      </w:r>
      <w:r w:rsidRPr="00CA7AD8">
        <w:rPr>
          <w:lang w:val="en-US"/>
        </w:rPr>
        <w:t xml:space="preserve"> </w:t>
      </w:r>
      <w:r w:rsidRPr="00FD15FE">
        <w:rPr>
          <w:lang w:val="en-US"/>
        </w:rPr>
        <w:t>et</w:t>
      </w:r>
      <w:r w:rsidRPr="00CA7AD8">
        <w:rPr>
          <w:lang w:val="en-US"/>
        </w:rPr>
        <w:t xml:space="preserve"> </w:t>
      </w:r>
      <w:r w:rsidRPr="00FD15FE">
        <w:rPr>
          <w:lang w:val="en-US"/>
        </w:rPr>
        <w:t>al</w:t>
      </w:r>
      <w:r w:rsidRPr="00CA7AD8">
        <w:rPr>
          <w:lang w:val="en-US"/>
        </w:rPr>
        <w:t xml:space="preserve">. </w:t>
      </w:r>
      <w:r w:rsidRPr="006D503D">
        <w:rPr>
          <w:lang w:val="en-US"/>
        </w:rPr>
        <w:t>Management of HSV, VZV and EBV infections in patients wih hematological malignancies and after SCT: guidelines from the Second European Conference on Infections in Leukemia. Bone marrow transplantation 2009, 43, 757-770</w:t>
      </w:r>
    </w:p>
    <w:p w14:paraId="10D1261B" w14:textId="77777777" w:rsidR="006D503D" w:rsidRPr="006B215F" w:rsidRDefault="006D503D" w:rsidP="006D503D">
      <w:pPr>
        <w:spacing w:before="0" w:after="0"/>
      </w:pPr>
      <w:r w:rsidRPr="006D503D">
        <w:rPr>
          <w:lang w:val="en-US"/>
        </w:rPr>
        <w:t xml:space="preserve">2. Ljungman P., Camara R, Cordonnier C. et al. Management of CMV, HHV-66 HHV-7 and Kaposi –sarcoma herpesvirus (HHV-8)  infections in patients wih hematological malignancies and after SCT. </w:t>
      </w:r>
      <w:r w:rsidRPr="006B215F">
        <w:t>Bone marrow transplantation, 2008, 42, 227-240</w:t>
      </w:r>
      <w:r>
        <w:t xml:space="preserve"> </w:t>
      </w:r>
    </w:p>
    <w:p w14:paraId="3A8A3B77" w14:textId="73A6D6C5" w:rsidR="00683A05" w:rsidRDefault="00683A05">
      <w:pPr>
        <w:spacing w:before="0" w:after="0" w:line="240" w:lineRule="auto"/>
        <w:jc w:val="left"/>
      </w:pPr>
      <w:r>
        <w:br w:type="page"/>
      </w:r>
    </w:p>
    <w:p w14:paraId="43D4AE95" w14:textId="527F946D" w:rsidR="00683A05" w:rsidRPr="00683A05" w:rsidRDefault="00683A05" w:rsidP="00683A05">
      <w:pPr>
        <w:pStyle w:val="1"/>
      </w:pPr>
      <w:bookmarkStart w:id="89" w:name="_Toc53140934"/>
      <w:r w:rsidRPr="00683A05">
        <w:lastRenderedPageBreak/>
        <w:t>Приложение Г1</w:t>
      </w:r>
      <w:r>
        <w:t>4</w:t>
      </w:r>
      <w:r w:rsidRPr="00683A05">
        <w:t>. «Профилактика инфекционных осложнений»</w:t>
      </w:r>
      <w:bookmarkEnd w:id="89"/>
    </w:p>
    <w:p w14:paraId="3A846581" w14:textId="77777777" w:rsidR="00683A05" w:rsidRPr="000357B8" w:rsidRDefault="00683A05" w:rsidP="008F69F6">
      <w:pPr>
        <w:spacing w:before="0" w:after="0"/>
        <w:ind w:right="49"/>
        <w:contextualSpacing/>
        <w:rPr>
          <w:b/>
        </w:rPr>
      </w:pPr>
      <w:r w:rsidRPr="000357B8">
        <w:rPr>
          <w:b/>
        </w:rPr>
        <w:t>Список сокращений</w:t>
      </w:r>
    </w:p>
    <w:p w14:paraId="451D317F" w14:textId="77777777" w:rsidR="00683A05" w:rsidRPr="00C738DD" w:rsidRDefault="00683A05" w:rsidP="008F69F6">
      <w:pPr>
        <w:spacing w:before="0" w:after="0"/>
        <w:ind w:right="49"/>
        <w:contextualSpacing/>
      </w:pPr>
      <w:r>
        <w:t>ВПГ – вирус простого герпеса</w:t>
      </w:r>
    </w:p>
    <w:p w14:paraId="13B26290" w14:textId="77777777" w:rsidR="00683A05" w:rsidRPr="0053357C" w:rsidRDefault="00683A05" w:rsidP="008F69F6">
      <w:pPr>
        <w:spacing w:before="0" w:after="0"/>
        <w:ind w:right="49"/>
        <w:contextualSpacing/>
      </w:pPr>
      <w:r>
        <w:t>ПХТ – полихимиотерапия</w:t>
      </w:r>
    </w:p>
    <w:p w14:paraId="5355A248" w14:textId="77777777" w:rsidR="00683A05" w:rsidRDefault="00683A05" w:rsidP="008F69F6">
      <w:pPr>
        <w:spacing w:before="0" w:after="0"/>
        <w:ind w:right="49"/>
        <w:contextualSpacing/>
      </w:pPr>
      <w:r w:rsidRPr="0053357C">
        <w:t>ТГСК – трансплантация гемопоэтических стволовых клеток</w:t>
      </w:r>
    </w:p>
    <w:p w14:paraId="173F7681" w14:textId="77777777" w:rsidR="00683A05" w:rsidRDefault="00683A05" w:rsidP="008F69F6">
      <w:pPr>
        <w:spacing w:before="0" w:after="0"/>
        <w:ind w:right="49"/>
        <w:contextualSpacing/>
      </w:pPr>
      <w:r>
        <w:t>ЦНС – центральная нервная система</w:t>
      </w:r>
    </w:p>
    <w:p w14:paraId="5F736005" w14:textId="77777777" w:rsidR="00683A05" w:rsidRPr="00670BEB" w:rsidRDefault="00683A05" w:rsidP="008F69F6">
      <w:pPr>
        <w:spacing w:before="0" w:after="0"/>
        <w:ind w:right="49"/>
        <w:contextualSpacing/>
        <w:rPr>
          <w:b/>
        </w:rPr>
      </w:pPr>
      <w:r w:rsidRPr="00670BEB">
        <w:rPr>
          <w:b/>
        </w:rPr>
        <w:t>Общие сведения</w:t>
      </w:r>
    </w:p>
    <w:p w14:paraId="68379560" w14:textId="77777777" w:rsidR="00683A05" w:rsidRDefault="00683A05" w:rsidP="008F69F6">
      <w:pPr>
        <w:spacing w:before="0" w:after="0"/>
        <w:ind w:right="49" w:firstLine="708"/>
        <w:contextualSpacing/>
      </w:pPr>
      <w:r w:rsidRPr="00744C95">
        <w:t xml:space="preserve">Высокая частота инфекционных осложнений у </w:t>
      </w:r>
      <w:r>
        <w:t xml:space="preserve">гематологических пациентов, особенно в период нейтропении, диктует необходимость назначения препаратов для профилактики.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4965A651" w14:textId="77777777" w:rsidR="00CE6C1C" w:rsidRPr="00DB1FCB" w:rsidRDefault="00CE6C1C" w:rsidP="008F69F6">
      <w:pPr>
        <w:tabs>
          <w:tab w:val="left" w:pos="0"/>
          <w:tab w:val="left" w:pos="567"/>
        </w:tabs>
        <w:spacing w:before="0" w:after="0"/>
        <w:jc w:val="center"/>
        <w:rPr>
          <w:b/>
          <w:szCs w:val="24"/>
        </w:rPr>
      </w:pPr>
      <w:r w:rsidRPr="00DB1FCB">
        <w:rPr>
          <w:b/>
          <w:szCs w:val="24"/>
        </w:rPr>
        <w:t xml:space="preserve">Профилактика пневмоцистной пневмонии </w:t>
      </w:r>
      <w:r w:rsidRPr="00DB1FCB">
        <w:rPr>
          <w:b/>
          <w:szCs w:val="24"/>
          <w:lang w:val="en-US"/>
        </w:rPr>
        <w:fldChar w:fldCharType="begin" w:fldLock="1"/>
      </w:r>
      <w:r>
        <w:rPr>
          <w:b/>
          <w:szCs w:val="24"/>
          <w:lang w:val="en-US"/>
        </w:rPr>
        <w:instrText>ADDIN</w:instrText>
      </w:r>
      <w:r w:rsidRPr="00936D8F">
        <w:rPr>
          <w:b/>
          <w:szCs w:val="24"/>
        </w:rPr>
        <w:instrText xml:space="preserve"> </w:instrText>
      </w:r>
      <w:r>
        <w:rPr>
          <w:b/>
          <w:szCs w:val="24"/>
          <w:lang w:val="en-US"/>
        </w:rPr>
        <w:instrText>CSL</w:instrText>
      </w:r>
      <w:r w:rsidRPr="00936D8F">
        <w:rPr>
          <w:b/>
          <w:szCs w:val="24"/>
        </w:rPr>
        <w:instrText>_</w:instrText>
      </w:r>
      <w:r>
        <w:rPr>
          <w:b/>
          <w:szCs w:val="24"/>
          <w:lang w:val="en-US"/>
        </w:rPr>
        <w:instrText>CITATION</w:instrText>
      </w:r>
      <w:r w:rsidRPr="00936D8F">
        <w:rPr>
          <w:b/>
          <w:szCs w:val="24"/>
        </w:rPr>
        <w:instrText xml:space="preserve"> {"</w:instrText>
      </w:r>
      <w:r>
        <w:rPr>
          <w:b/>
          <w:szCs w:val="24"/>
          <w:lang w:val="en-US"/>
        </w:rPr>
        <w:instrText>citationItems</w:instrText>
      </w:r>
      <w:r w:rsidRPr="00936D8F">
        <w:rPr>
          <w:b/>
          <w:szCs w:val="24"/>
        </w:rPr>
        <w:instrText>":[{"</w:instrText>
      </w:r>
      <w:r>
        <w:rPr>
          <w:b/>
          <w:szCs w:val="24"/>
          <w:lang w:val="en-US"/>
        </w:rPr>
        <w:instrText>id</w:instrText>
      </w:r>
      <w:r w:rsidRPr="00936D8F">
        <w:rPr>
          <w:b/>
          <w:szCs w:val="24"/>
        </w:rPr>
        <w:instrText>":"</w:instrText>
      </w:r>
      <w:r>
        <w:rPr>
          <w:b/>
          <w:szCs w:val="24"/>
          <w:lang w:val="en-US"/>
        </w:rPr>
        <w:instrText>ITEM</w:instrText>
      </w:r>
      <w:r w:rsidRPr="00936D8F">
        <w:rPr>
          <w:b/>
          <w:szCs w:val="24"/>
        </w:rPr>
        <w:instrText>-1","</w:instrText>
      </w:r>
      <w:r>
        <w:rPr>
          <w:b/>
          <w:szCs w:val="24"/>
          <w:lang w:val="en-US"/>
        </w:rPr>
        <w:instrText>itemData</w:instrText>
      </w:r>
      <w:r w:rsidRPr="00936D8F">
        <w:rPr>
          <w:b/>
          <w:szCs w:val="24"/>
        </w:rPr>
        <w:instrText>":{"</w:instrText>
      </w:r>
      <w:r>
        <w:rPr>
          <w:b/>
          <w:szCs w:val="24"/>
          <w:lang w:val="en-US"/>
        </w:rPr>
        <w:instrText>author</w:instrText>
      </w:r>
      <w:r w:rsidRPr="00936D8F">
        <w:rPr>
          <w:b/>
          <w:szCs w:val="24"/>
        </w:rPr>
        <w:instrText>":[{"</w:instrText>
      </w:r>
      <w:r>
        <w:rPr>
          <w:b/>
          <w:szCs w:val="24"/>
          <w:lang w:val="en-US"/>
        </w:rPr>
        <w:instrText>dropping</w:instrText>
      </w:r>
      <w:r w:rsidRPr="00936D8F">
        <w:rPr>
          <w:b/>
          <w:szCs w:val="24"/>
        </w:rPr>
        <w:instrText>-</w:instrText>
      </w:r>
      <w:r>
        <w:rPr>
          <w:b/>
          <w:szCs w:val="24"/>
          <w:lang w:val="en-US"/>
        </w:rPr>
        <w:instrText>particle</w:instrText>
      </w:r>
      <w:r w:rsidRPr="00936D8F">
        <w:rPr>
          <w:b/>
          <w:szCs w:val="24"/>
        </w:rPr>
        <w:instrText>":"","</w:instrText>
      </w:r>
      <w:r>
        <w:rPr>
          <w:b/>
          <w:szCs w:val="24"/>
          <w:lang w:val="en-US"/>
        </w:rPr>
        <w:instrText>family</w:instrText>
      </w:r>
      <w:r w:rsidRPr="00936D8F">
        <w:rPr>
          <w:b/>
          <w:szCs w:val="24"/>
        </w:rPr>
        <w:instrText>":"Савченко В.Г. и др","</w:instrText>
      </w:r>
      <w:r>
        <w:rPr>
          <w:b/>
          <w:szCs w:val="24"/>
          <w:lang w:val="en-US"/>
        </w:rPr>
        <w:instrText>given</w:instrText>
      </w:r>
      <w:r w:rsidRPr="00936D8F">
        <w:rPr>
          <w:b/>
          <w:szCs w:val="24"/>
        </w:rPr>
        <w:instrText>":"","</w:instrText>
      </w:r>
      <w:r>
        <w:rPr>
          <w:b/>
          <w:szCs w:val="24"/>
          <w:lang w:val="en-US"/>
        </w:rPr>
        <w:instrText>non</w:instrText>
      </w:r>
      <w:r w:rsidRPr="00936D8F">
        <w:rPr>
          <w:b/>
          <w:szCs w:val="24"/>
        </w:rPr>
        <w:instrText>-</w:instrText>
      </w:r>
      <w:r>
        <w:rPr>
          <w:b/>
          <w:szCs w:val="24"/>
          <w:lang w:val="en-US"/>
        </w:rPr>
        <w:instrText>dropping</w:instrText>
      </w:r>
      <w:r w:rsidRPr="00936D8F">
        <w:rPr>
          <w:b/>
          <w:szCs w:val="24"/>
        </w:rPr>
        <w:instrText>-</w:instrText>
      </w:r>
      <w:r>
        <w:rPr>
          <w:b/>
          <w:szCs w:val="24"/>
          <w:lang w:val="en-US"/>
        </w:rPr>
        <w:instrText>particle</w:instrText>
      </w:r>
      <w:r w:rsidRPr="00936D8F">
        <w:rPr>
          <w:b/>
          <w:szCs w:val="24"/>
        </w:rPr>
        <w:instrText>":"","</w:instrText>
      </w:r>
      <w:r>
        <w:rPr>
          <w:b/>
          <w:szCs w:val="24"/>
          <w:lang w:val="en-US"/>
        </w:rPr>
        <w:instrText>parse</w:instrText>
      </w:r>
      <w:r w:rsidRPr="00936D8F">
        <w:rPr>
          <w:b/>
          <w:szCs w:val="24"/>
        </w:rPr>
        <w:instrText>-</w:instrText>
      </w:r>
      <w:r>
        <w:rPr>
          <w:b/>
          <w:szCs w:val="24"/>
          <w:lang w:val="en-US"/>
        </w:rPr>
        <w:instrText>names</w:instrText>
      </w:r>
      <w:r w:rsidRPr="00936D8F">
        <w:rPr>
          <w:b/>
          <w:szCs w:val="24"/>
        </w:rPr>
        <w:instrText>":</w:instrText>
      </w:r>
      <w:r>
        <w:rPr>
          <w:b/>
          <w:szCs w:val="24"/>
          <w:lang w:val="en-US"/>
        </w:rPr>
        <w:instrText>false</w:instrText>
      </w:r>
      <w:r w:rsidRPr="00936D8F">
        <w:rPr>
          <w:b/>
          <w:szCs w:val="24"/>
        </w:rPr>
        <w:instrText>,"</w:instrText>
      </w:r>
      <w:r>
        <w:rPr>
          <w:b/>
          <w:szCs w:val="24"/>
          <w:lang w:val="en-US"/>
        </w:rPr>
        <w:instrText>suffix</w:instrText>
      </w:r>
      <w:r w:rsidRPr="00936D8F">
        <w:rPr>
          <w:b/>
          <w:szCs w:val="24"/>
        </w:rPr>
        <w:instrText>":""}],"</w:instrText>
      </w:r>
      <w:r>
        <w:rPr>
          <w:b/>
          <w:szCs w:val="24"/>
          <w:lang w:val="en-US"/>
        </w:rPr>
        <w:instrText>id</w:instrText>
      </w:r>
      <w:r w:rsidRPr="00936D8F">
        <w:rPr>
          <w:b/>
          <w:szCs w:val="24"/>
        </w:rPr>
        <w:instrText>":"</w:instrText>
      </w:r>
      <w:r>
        <w:rPr>
          <w:b/>
          <w:szCs w:val="24"/>
          <w:lang w:val="en-US"/>
        </w:rPr>
        <w:instrText>ITEM</w:instrText>
      </w:r>
      <w:r w:rsidRPr="00936D8F">
        <w:rPr>
          <w:b/>
          <w:szCs w:val="24"/>
        </w:rPr>
        <w:instrText>-1","</w:instrText>
      </w:r>
      <w:r>
        <w:rPr>
          <w:b/>
          <w:szCs w:val="24"/>
          <w:lang w:val="en-US"/>
        </w:rPr>
        <w:instrText>issued</w:instrText>
      </w:r>
      <w:r w:rsidRPr="00936D8F">
        <w:rPr>
          <w:b/>
          <w:szCs w:val="24"/>
        </w:rPr>
        <w:instrText>":{"</w:instrText>
      </w:r>
      <w:r>
        <w:rPr>
          <w:b/>
          <w:szCs w:val="24"/>
          <w:lang w:val="en-US"/>
        </w:rPr>
        <w:instrText>date</w:instrText>
      </w:r>
      <w:r w:rsidRPr="00936D8F">
        <w:rPr>
          <w:b/>
          <w:szCs w:val="24"/>
        </w:rPr>
        <w:instrText>-</w:instrText>
      </w:r>
      <w:r>
        <w:rPr>
          <w:b/>
          <w:szCs w:val="24"/>
          <w:lang w:val="en-US"/>
        </w:rPr>
        <w:instrText>parts</w:instrText>
      </w:r>
      <w:r w:rsidRPr="00936D8F">
        <w:rPr>
          <w:b/>
          <w:szCs w:val="24"/>
        </w:rPr>
        <w:instrText>":[["2018"]]},"</w:instrText>
      </w:r>
      <w:r>
        <w:rPr>
          <w:b/>
          <w:szCs w:val="24"/>
          <w:lang w:val="en-US"/>
        </w:rPr>
        <w:instrText>note</w:instrText>
      </w:r>
      <w:r w:rsidRPr="00936D8F">
        <w:rPr>
          <w:b/>
          <w:szCs w:val="24"/>
        </w:rPr>
        <w:instrText>":"</w:instrText>
      </w:r>
      <w:r>
        <w:rPr>
          <w:b/>
          <w:szCs w:val="24"/>
          <w:lang w:val="en-US"/>
        </w:rPr>
        <w:instrText>a</w:instrText>
      </w:r>
      <w:r w:rsidRPr="00936D8F">
        <w:rPr>
          <w:b/>
          <w:szCs w:val="24"/>
        </w:rPr>
        <w:instrText>","</w:instrText>
      </w:r>
      <w:r>
        <w:rPr>
          <w:b/>
          <w:szCs w:val="24"/>
          <w:lang w:val="en-US"/>
        </w:rPr>
        <w:instrText>number</w:instrText>
      </w:r>
      <w:r w:rsidRPr="00936D8F">
        <w:rPr>
          <w:b/>
          <w:szCs w:val="24"/>
        </w:rPr>
        <w:instrText>-</w:instrText>
      </w:r>
      <w:r>
        <w:rPr>
          <w:b/>
          <w:szCs w:val="24"/>
          <w:lang w:val="en-US"/>
        </w:rPr>
        <w:instrText>of</w:instrText>
      </w:r>
      <w:r w:rsidRPr="00936D8F">
        <w:rPr>
          <w:b/>
          <w:szCs w:val="24"/>
        </w:rPr>
        <w:instrText>-</w:instrText>
      </w:r>
      <w:r>
        <w:rPr>
          <w:b/>
          <w:szCs w:val="24"/>
          <w:lang w:val="en-US"/>
        </w:rPr>
        <w:instrText>pages</w:instrText>
      </w:r>
      <w:r w:rsidRPr="00936D8F">
        <w:rPr>
          <w:b/>
          <w:szCs w:val="24"/>
        </w:rPr>
        <w:instrText>":"1008","</w:instrText>
      </w:r>
      <w:r>
        <w:rPr>
          <w:b/>
          <w:szCs w:val="24"/>
          <w:lang w:val="en-US"/>
        </w:rPr>
        <w:instrText>publisher</w:instrText>
      </w:r>
      <w:r w:rsidRPr="00936D8F">
        <w:rPr>
          <w:b/>
          <w:szCs w:val="24"/>
        </w:rPr>
        <w:instrText>":"Практика","</w:instrText>
      </w:r>
      <w:r>
        <w:rPr>
          <w:b/>
          <w:szCs w:val="24"/>
          <w:lang w:val="en-US"/>
        </w:rPr>
        <w:instrText>publisher</w:instrText>
      </w:r>
      <w:r w:rsidRPr="00936D8F">
        <w:rPr>
          <w:b/>
          <w:szCs w:val="24"/>
        </w:rPr>
        <w:instrText>-</w:instrText>
      </w:r>
      <w:r>
        <w:rPr>
          <w:b/>
          <w:szCs w:val="24"/>
          <w:lang w:val="en-US"/>
        </w:rPr>
        <w:instrText>place</w:instrText>
      </w:r>
      <w:r w:rsidRPr="00936D8F">
        <w:rPr>
          <w:b/>
          <w:szCs w:val="24"/>
        </w:rPr>
        <w:instrText>":"Москва","</w:instrText>
      </w:r>
      <w:r>
        <w:rPr>
          <w:b/>
          <w:szCs w:val="24"/>
          <w:lang w:val="en-US"/>
        </w:rPr>
        <w:instrText>title</w:instrText>
      </w:r>
      <w:r w:rsidRPr="00936D8F">
        <w:rPr>
          <w:b/>
          <w:szCs w:val="24"/>
        </w:rPr>
        <w:instrText>":"Алгоритмы диагностики и протоколы лечения заболеваний системы крови.","</w:instrText>
      </w:r>
      <w:r>
        <w:rPr>
          <w:b/>
          <w:szCs w:val="24"/>
          <w:lang w:val="en-US"/>
        </w:rPr>
        <w:instrText>type</w:instrText>
      </w:r>
      <w:r w:rsidRPr="00936D8F">
        <w:rPr>
          <w:b/>
          <w:szCs w:val="24"/>
        </w:rPr>
        <w:instrText>":"</w:instrText>
      </w:r>
      <w:r>
        <w:rPr>
          <w:b/>
          <w:szCs w:val="24"/>
          <w:lang w:val="en-US"/>
        </w:rPr>
        <w:instrText>book</w:instrText>
      </w:r>
      <w:r w:rsidRPr="00936D8F">
        <w:rPr>
          <w:b/>
          <w:szCs w:val="24"/>
        </w:rPr>
        <w:instrText>"},"</w:instrText>
      </w:r>
      <w:r>
        <w:rPr>
          <w:b/>
          <w:szCs w:val="24"/>
          <w:lang w:val="en-US"/>
        </w:rPr>
        <w:instrText>uris</w:instrText>
      </w:r>
      <w:r w:rsidRPr="00936D8F">
        <w:rPr>
          <w:b/>
          <w:szCs w:val="24"/>
        </w:rPr>
        <w:instrText>":["</w:instrText>
      </w:r>
      <w:r>
        <w:rPr>
          <w:b/>
          <w:szCs w:val="24"/>
          <w:lang w:val="en-US"/>
        </w:rPr>
        <w:instrText>http</w:instrText>
      </w:r>
      <w:r w:rsidRPr="00936D8F">
        <w:rPr>
          <w:b/>
          <w:szCs w:val="24"/>
        </w:rPr>
        <w:instrText>://</w:instrText>
      </w:r>
      <w:r>
        <w:rPr>
          <w:b/>
          <w:szCs w:val="24"/>
          <w:lang w:val="en-US"/>
        </w:rPr>
        <w:instrText>www</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com</w:instrText>
      </w:r>
      <w:r w:rsidRPr="00936D8F">
        <w:rPr>
          <w:b/>
          <w:szCs w:val="24"/>
        </w:rPr>
        <w:instrText>/</w:instrText>
      </w:r>
      <w:r>
        <w:rPr>
          <w:b/>
          <w:szCs w:val="24"/>
          <w:lang w:val="en-US"/>
        </w:rPr>
        <w:instrText>documents</w:instrText>
      </w:r>
      <w:r w:rsidRPr="00936D8F">
        <w:rPr>
          <w:b/>
          <w:szCs w:val="24"/>
        </w:rPr>
        <w:instrText>/?</w:instrText>
      </w:r>
      <w:r>
        <w:rPr>
          <w:b/>
          <w:szCs w:val="24"/>
          <w:lang w:val="en-US"/>
        </w:rPr>
        <w:instrText>uuid</w:instrText>
      </w:r>
      <w:r w:rsidRPr="00936D8F">
        <w:rPr>
          <w:b/>
          <w:szCs w:val="24"/>
        </w:rPr>
        <w:instrText>=2</w:instrText>
      </w:r>
      <w:r>
        <w:rPr>
          <w:b/>
          <w:szCs w:val="24"/>
          <w:lang w:val="en-US"/>
        </w:rPr>
        <w:instrText>cd</w:instrText>
      </w:r>
      <w:r w:rsidRPr="00936D8F">
        <w:rPr>
          <w:b/>
          <w:szCs w:val="24"/>
        </w:rPr>
        <w:instrText>270</w:instrText>
      </w:r>
      <w:r>
        <w:rPr>
          <w:b/>
          <w:szCs w:val="24"/>
          <w:lang w:val="en-US"/>
        </w:rPr>
        <w:instrText>b</w:instrText>
      </w:r>
      <w:r w:rsidRPr="00936D8F">
        <w:rPr>
          <w:b/>
          <w:szCs w:val="24"/>
        </w:rPr>
        <w:instrText>2-</w:instrText>
      </w:r>
      <w:r>
        <w:rPr>
          <w:b/>
          <w:szCs w:val="24"/>
          <w:lang w:val="en-US"/>
        </w:rPr>
        <w:instrText>efaf</w:instrText>
      </w:r>
      <w:r w:rsidRPr="00936D8F">
        <w:rPr>
          <w:b/>
          <w:szCs w:val="24"/>
        </w:rPr>
        <w:instrText>-4</w:instrText>
      </w:r>
      <w:r>
        <w:rPr>
          <w:b/>
          <w:szCs w:val="24"/>
          <w:lang w:val="en-US"/>
        </w:rPr>
        <w:instrText>da</w:instrText>
      </w:r>
      <w:r w:rsidRPr="00936D8F">
        <w:rPr>
          <w:b/>
          <w:szCs w:val="24"/>
        </w:rPr>
        <w:instrText>9-</w:instrText>
      </w:r>
      <w:r>
        <w:rPr>
          <w:b/>
          <w:szCs w:val="24"/>
          <w:lang w:val="en-US"/>
        </w:rPr>
        <w:instrText>a</w:instrText>
      </w:r>
      <w:r w:rsidRPr="00936D8F">
        <w:rPr>
          <w:b/>
          <w:szCs w:val="24"/>
        </w:rPr>
        <w:instrText>95</w:instrText>
      </w:r>
      <w:r>
        <w:rPr>
          <w:b/>
          <w:szCs w:val="24"/>
          <w:lang w:val="en-US"/>
        </w:rPr>
        <w:instrText>d</w:instrText>
      </w:r>
      <w:r w:rsidRPr="00936D8F">
        <w:rPr>
          <w:b/>
          <w:szCs w:val="24"/>
        </w:rPr>
        <w:instrText>-66324661</w:instrText>
      </w:r>
      <w:r>
        <w:rPr>
          <w:b/>
          <w:szCs w:val="24"/>
          <w:lang w:val="en-US"/>
        </w:rPr>
        <w:instrText>ea</w:instrText>
      </w:r>
      <w:r w:rsidRPr="00936D8F">
        <w:rPr>
          <w:b/>
          <w:szCs w:val="24"/>
        </w:rPr>
        <w:instrText>35","</w:instrText>
      </w:r>
      <w:r>
        <w:rPr>
          <w:b/>
          <w:szCs w:val="24"/>
          <w:lang w:val="en-US"/>
        </w:rPr>
        <w:instrText>http</w:instrText>
      </w:r>
      <w:r w:rsidRPr="00936D8F">
        <w:rPr>
          <w:b/>
          <w:szCs w:val="24"/>
        </w:rPr>
        <w:instrText>://</w:instrText>
      </w:r>
      <w:r>
        <w:rPr>
          <w:b/>
          <w:szCs w:val="24"/>
          <w:lang w:val="en-US"/>
        </w:rPr>
        <w:instrText>www</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com</w:instrText>
      </w:r>
      <w:r w:rsidRPr="00936D8F">
        <w:rPr>
          <w:b/>
          <w:szCs w:val="24"/>
        </w:rPr>
        <w:instrText>/</w:instrText>
      </w:r>
      <w:r>
        <w:rPr>
          <w:b/>
          <w:szCs w:val="24"/>
          <w:lang w:val="en-US"/>
        </w:rPr>
        <w:instrText>documents</w:instrText>
      </w:r>
      <w:r w:rsidRPr="00936D8F">
        <w:rPr>
          <w:b/>
          <w:szCs w:val="24"/>
        </w:rPr>
        <w:instrText>/?</w:instrText>
      </w:r>
      <w:r>
        <w:rPr>
          <w:b/>
          <w:szCs w:val="24"/>
          <w:lang w:val="en-US"/>
        </w:rPr>
        <w:instrText>uuid</w:instrText>
      </w:r>
      <w:r w:rsidRPr="00936D8F">
        <w:rPr>
          <w:b/>
          <w:szCs w:val="24"/>
        </w:rPr>
        <w:instrText>=</w:instrText>
      </w:r>
      <w:r>
        <w:rPr>
          <w:b/>
          <w:szCs w:val="24"/>
          <w:lang w:val="en-US"/>
        </w:rPr>
        <w:instrText>fe</w:instrText>
      </w:r>
      <w:r w:rsidRPr="00936D8F">
        <w:rPr>
          <w:b/>
          <w:szCs w:val="24"/>
        </w:rPr>
        <w:instrText>583573-532</w:instrText>
      </w:r>
      <w:r>
        <w:rPr>
          <w:b/>
          <w:szCs w:val="24"/>
          <w:lang w:val="en-US"/>
        </w:rPr>
        <w:instrText>c</w:instrText>
      </w:r>
      <w:r w:rsidRPr="00936D8F">
        <w:rPr>
          <w:b/>
          <w:szCs w:val="24"/>
        </w:rPr>
        <w:instrText>-46</w:instrText>
      </w:r>
      <w:r>
        <w:rPr>
          <w:b/>
          <w:szCs w:val="24"/>
          <w:lang w:val="en-US"/>
        </w:rPr>
        <w:instrText>dc</w:instrText>
      </w:r>
      <w:r w:rsidRPr="00936D8F">
        <w:rPr>
          <w:b/>
          <w:szCs w:val="24"/>
        </w:rPr>
        <w:instrText>-</w:instrText>
      </w:r>
      <w:r>
        <w:rPr>
          <w:b/>
          <w:szCs w:val="24"/>
          <w:lang w:val="en-US"/>
        </w:rPr>
        <w:instrText>b</w:instrText>
      </w:r>
      <w:r w:rsidRPr="00936D8F">
        <w:rPr>
          <w:b/>
          <w:szCs w:val="24"/>
        </w:rPr>
        <w:instrText>4</w:instrText>
      </w:r>
      <w:r>
        <w:rPr>
          <w:b/>
          <w:szCs w:val="24"/>
          <w:lang w:val="en-US"/>
        </w:rPr>
        <w:instrText>f</w:instrText>
      </w:r>
      <w:r w:rsidRPr="00936D8F">
        <w:rPr>
          <w:b/>
          <w:szCs w:val="24"/>
        </w:rPr>
        <w:instrText>4-</w:instrText>
      </w:r>
      <w:r>
        <w:rPr>
          <w:b/>
          <w:szCs w:val="24"/>
          <w:lang w:val="en-US"/>
        </w:rPr>
        <w:instrText>f</w:instrText>
      </w:r>
      <w:r w:rsidRPr="00936D8F">
        <w:rPr>
          <w:b/>
          <w:szCs w:val="24"/>
        </w:rPr>
        <w:instrText>9</w:instrText>
      </w:r>
      <w:r>
        <w:rPr>
          <w:b/>
          <w:szCs w:val="24"/>
          <w:lang w:val="en-US"/>
        </w:rPr>
        <w:instrText>d</w:instrText>
      </w:r>
      <w:r w:rsidRPr="00936D8F">
        <w:rPr>
          <w:b/>
          <w:szCs w:val="24"/>
        </w:rPr>
        <w:instrText>01345</w:instrText>
      </w:r>
      <w:r>
        <w:rPr>
          <w:b/>
          <w:szCs w:val="24"/>
          <w:lang w:val="en-US"/>
        </w:rPr>
        <w:instrText>e</w:instrText>
      </w:r>
      <w:r w:rsidRPr="00936D8F">
        <w:rPr>
          <w:b/>
          <w:szCs w:val="24"/>
        </w:rPr>
        <w:instrText>27</w:instrText>
      </w:r>
      <w:r>
        <w:rPr>
          <w:b/>
          <w:szCs w:val="24"/>
          <w:lang w:val="en-US"/>
        </w:rPr>
        <w:instrText>c</w:instrText>
      </w:r>
      <w:r w:rsidRPr="00936D8F">
        <w:rPr>
          <w:b/>
          <w:szCs w:val="24"/>
        </w:rPr>
        <w:instrText>","</w:instrText>
      </w:r>
      <w:r>
        <w:rPr>
          <w:b/>
          <w:szCs w:val="24"/>
          <w:lang w:val="en-US"/>
        </w:rPr>
        <w:instrText>http</w:instrText>
      </w:r>
      <w:r w:rsidRPr="00936D8F">
        <w:rPr>
          <w:b/>
          <w:szCs w:val="24"/>
        </w:rPr>
        <w:instrText>://</w:instrText>
      </w:r>
      <w:r>
        <w:rPr>
          <w:b/>
          <w:szCs w:val="24"/>
          <w:lang w:val="en-US"/>
        </w:rPr>
        <w:instrText>www</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com</w:instrText>
      </w:r>
      <w:r w:rsidRPr="00936D8F">
        <w:rPr>
          <w:b/>
          <w:szCs w:val="24"/>
        </w:rPr>
        <w:instrText>/</w:instrText>
      </w:r>
      <w:r>
        <w:rPr>
          <w:b/>
          <w:szCs w:val="24"/>
          <w:lang w:val="en-US"/>
        </w:rPr>
        <w:instrText>documents</w:instrText>
      </w:r>
      <w:r w:rsidRPr="00936D8F">
        <w:rPr>
          <w:b/>
          <w:szCs w:val="24"/>
        </w:rPr>
        <w:instrText>/?</w:instrText>
      </w:r>
      <w:r>
        <w:rPr>
          <w:b/>
          <w:szCs w:val="24"/>
          <w:lang w:val="en-US"/>
        </w:rPr>
        <w:instrText>uuid</w:instrText>
      </w:r>
      <w:r w:rsidRPr="00936D8F">
        <w:rPr>
          <w:b/>
          <w:szCs w:val="24"/>
        </w:rPr>
        <w:instrText>=26</w:instrText>
      </w:r>
      <w:r>
        <w:rPr>
          <w:b/>
          <w:szCs w:val="24"/>
          <w:lang w:val="en-US"/>
        </w:rPr>
        <w:instrText>da</w:instrText>
      </w:r>
      <w:r w:rsidRPr="00936D8F">
        <w:rPr>
          <w:b/>
          <w:szCs w:val="24"/>
        </w:rPr>
        <w:instrText>25</w:instrText>
      </w:r>
      <w:r>
        <w:rPr>
          <w:b/>
          <w:szCs w:val="24"/>
          <w:lang w:val="en-US"/>
        </w:rPr>
        <w:instrText>a</w:instrText>
      </w:r>
      <w:r w:rsidRPr="00936D8F">
        <w:rPr>
          <w:b/>
          <w:szCs w:val="24"/>
        </w:rPr>
        <w:instrText>5-</w:instrText>
      </w:r>
      <w:r>
        <w:rPr>
          <w:b/>
          <w:szCs w:val="24"/>
          <w:lang w:val="en-US"/>
        </w:rPr>
        <w:instrText>bd</w:instrText>
      </w:r>
      <w:r w:rsidRPr="00936D8F">
        <w:rPr>
          <w:b/>
          <w:szCs w:val="24"/>
        </w:rPr>
        <w:instrText>21-4509-8</w:instrText>
      </w:r>
      <w:r>
        <w:rPr>
          <w:b/>
          <w:szCs w:val="24"/>
          <w:lang w:val="en-US"/>
        </w:rPr>
        <w:instrText>e</w:instrText>
      </w:r>
      <w:r w:rsidRPr="00936D8F">
        <w:rPr>
          <w:b/>
          <w:szCs w:val="24"/>
        </w:rPr>
        <w:instrText>88-</w:instrText>
      </w:r>
      <w:r>
        <w:rPr>
          <w:b/>
          <w:szCs w:val="24"/>
          <w:lang w:val="en-US"/>
        </w:rPr>
        <w:instrText>e</w:instrText>
      </w:r>
      <w:r w:rsidRPr="00936D8F">
        <w:rPr>
          <w:b/>
          <w:szCs w:val="24"/>
        </w:rPr>
        <w:instrText>4</w:instrText>
      </w:r>
      <w:r>
        <w:rPr>
          <w:b/>
          <w:szCs w:val="24"/>
          <w:lang w:val="en-US"/>
        </w:rPr>
        <w:instrText>e</w:instrText>
      </w:r>
      <w:r w:rsidRPr="00936D8F">
        <w:rPr>
          <w:b/>
          <w:szCs w:val="24"/>
        </w:rPr>
        <w:instrText>6744</w:instrText>
      </w:r>
      <w:r>
        <w:rPr>
          <w:b/>
          <w:szCs w:val="24"/>
          <w:lang w:val="en-US"/>
        </w:rPr>
        <w:instrText>fab</w:instrText>
      </w:r>
      <w:r w:rsidRPr="00936D8F">
        <w:rPr>
          <w:b/>
          <w:szCs w:val="24"/>
        </w:rPr>
        <w:instrText>98","</w:instrText>
      </w:r>
      <w:r>
        <w:rPr>
          <w:b/>
          <w:szCs w:val="24"/>
          <w:lang w:val="en-US"/>
        </w:rPr>
        <w:instrText>http</w:instrText>
      </w:r>
      <w:r w:rsidRPr="00936D8F">
        <w:rPr>
          <w:b/>
          <w:szCs w:val="24"/>
        </w:rPr>
        <w:instrText>://</w:instrText>
      </w:r>
      <w:r>
        <w:rPr>
          <w:b/>
          <w:szCs w:val="24"/>
          <w:lang w:val="en-US"/>
        </w:rPr>
        <w:instrText>www</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com</w:instrText>
      </w:r>
      <w:r w:rsidRPr="00936D8F">
        <w:rPr>
          <w:b/>
          <w:szCs w:val="24"/>
        </w:rPr>
        <w:instrText>/</w:instrText>
      </w:r>
      <w:r>
        <w:rPr>
          <w:b/>
          <w:szCs w:val="24"/>
          <w:lang w:val="en-US"/>
        </w:rPr>
        <w:instrText>documents</w:instrText>
      </w:r>
      <w:r w:rsidRPr="00936D8F">
        <w:rPr>
          <w:b/>
          <w:szCs w:val="24"/>
        </w:rPr>
        <w:instrText>/?</w:instrText>
      </w:r>
      <w:r>
        <w:rPr>
          <w:b/>
          <w:szCs w:val="24"/>
          <w:lang w:val="en-US"/>
        </w:rPr>
        <w:instrText>uuid</w:instrText>
      </w:r>
      <w:r w:rsidRPr="00936D8F">
        <w:rPr>
          <w:b/>
          <w:szCs w:val="24"/>
        </w:rPr>
        <w:instrText>=</w:instrText>
      </w:r>
      <w:r>
        <w:rPr>
          <w:b/>
          <w:szCs w:val="24"/>
          <w:lang w:val="en-US"/>
        </w:rPr>
        <w:instrText>a</w:instrText>
      </w:r>
      <w:r w:rsidRPr="00936D8F">
        <w:rPr>
          <w:b/>
          <w:szCs w:val="24"/>
        </w:rPr>
        <w:instrText>1</w:instrText>
      </w:r>
      <w:r>
        <w:rPr>
          <w:b/>
          <w:szCs w:val="24"/>
          <w:lang w:val="en-US"/>
        </w:rPr>
        <w:instrText>e</w:instrText>
      </w:r>
      <w:r w:rsidRPr="00936D8F">
        <w:rPr>
          <w:b/>
          <w:szCs w:val="24"/>
        </w:rPr>
        <w:instrText>2</w:instrText>
      </w:r>
      <w:r>
        <w:rPr>
          <w:b/>
          <w:szCs w:val="24"/>
          <w:lang w:val="en-US"/>
        </w:rPr>
        <w:instrText>f</w:instrText>
      </w:r>
      <w:r w:rsidRPr="00936D8F">
        <w:rPr>
          <w:b/>
          <w:szCs w:val="24"/>
        </w:rPr>
        <w:instrText>5</w:instrText>
      </w:r>
      <w:r>
        <w:rPr>
          <w:b/>
          <w:szCs w:val="24"/>
          <w:lang w:val="en-US"/>
        </w:rPr>
        <w:instrText>d</w:instrText>
      </w:r>
      <w:r w:rsidRPr="00936D8F">
        <w:rPr>
          <w:b/>
          <w:szCs w:val="24"/>
        </w:rPr>
        <w:instrText>6-</w:instrText>
      </w:r>
      <w:r>
        <w:rPr>
          <w:b/>
          <w:szCs w:val="24"/>
          <w:lang w:val="en-US"/>
        </w:rPr>
        <w:instrText>ef</w:instrText>
      </w:r>
      <w:r w:rsidRPr="00936D8F">
        <w:rPr>
          <w:b/>
          <w:szCs w:val="24"/>
        </w:rPr>
        <w:instrText>05-4351-9481-13</w:instrText>
      </w:r>
      <w:r>
        <w:rPr>
          <w:b/>
          <w:szCs w:val="24"/>
          <w:lang w:val="en-US"/>
        </w:rPr>
        <w:instrText>fad</w:instrText>
      </w:r>
      <w:r w:rsidRPr="00936D8F">
        <w:rPr>
          <w:b/>
          <w:szCs w:val="24"/>
        </w:rPr>
        <w:instrText>4</w:instrText>
      </w:r>
      <w:r>
        <w:rPr>
          <w:b/>
          <w:szCs w:val="24"/>
          <w:lang w:val="en-US"/>
        </w:rPr>
        <w:instrText>fd</w:instrText>
      </w:r>
      <w:r w:rsidRPr="00936D8F">
        <w:rPr>
          <w:b/>
          <w:szCs w:val="24"/>
        </w:rPr>
        <w:instrText>103</w:instrText>
      </w:r>
      <w:r>
        <w:rPr>
          <w:b/>
          <w:szCs w:val="24"/>
          <w:lang w:val="en-US"/>
        </w:rPr>
        <w:instrText>b</w:instrText>
      </w:r>
      <w:r w:rsidRPr="00936D8F">
        <w:rPr>
          <w:b/>
          <w:szCs w:val="24"/>
        </w:rPr>
        <w:instrText>","</w:instrText>
      </w:r>
      <w:r>
        <w:rPr>
          <w:b/>
          <w:szCs w:val="24"/>
          <w:lang w:val="en-US"/>
        </w:rPr>
        <w:instrText>http</w:instrText>
      </w:r>
      <w:r w:rsidRPr="00936D8F">
        <w:rPr>
          <w:b/>
          <w:szCs w:val="24"/>
        </w:rPr>
        <w:instrText>://</w:instrText>
      </w:r>
      <w:r>
        <w:rPr>
          <w:b/>
          <w:szCs w:val="24"/>
          <w:lang w:val="en-US"/>
        </w:rPr>
        <w:instrText>www</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com</w:instrText>
      </w:r>
      <w:r w:rsidRPr="00936D8F">
        <w:rPr>
          <w:b/>
          <w:szCs w:val="24"/>
        </w:rPr>
        <w:instrText>/</w:instrText>
      </w:r>
      <w:r>
        <w:rPr>
          <w:b/>
          <w:szCs w:val="24"/>
          <w:lang w:val="en-US"/>
        </w:rPr>
        <w:instrText>documents</w:instrText>
      </w:r>
      <w:r w:rsidRPr="00936D8F">
        <w:rPr>
          <w:b/>
          <w:szCs w:val="24"/>
        </w:rPr>
        <w:instrText>/?</w:instrText>
      </w:r>
      <w:r>
        <w:rPr>
          <w:b/>
          <w:szCs w:val="24"/>
          <w:lang w:val="en-US"/>
        </w:rPr>
        <w:instrText>uuid</w:instrText>
      </w:r>
      <w:r w:rsidRPr="00936D8F">
        <w:rPr>
          <w:b/>
          <w:szCs w:val="24"/>
        </w:rPr>
        <w:instrText>=478</w:instrText>
      </w:r>
      <w:r>
        <w:rPr>
          <w:b/>
          <w:szCs w:val="24"/>
          <w:lang w:val="en-US"/>
        </w:rPr>
        <w:instrText>d</w:instrText>
      </w:r>
      <w:r w:rsidRPr="00936D8F">
        <w:rPr>
          <w:b/>
          <w:szCs w:val="24"/>
        </w:rPr>
        <w:instrText>6</w:instrText>
      </w:r>
      <w:r>
        <w:rPr>
          <w:b/>
          <w:szCs w:val="24"/>
          <w:lang w:val="en-US"/>
        </w:rPr>
        <w:instrText>ce</w:instrText>
      </w:r>
      <w:r w:rsidRPr="00936D8F">
        <w:rPr>
          <w:b/>
          <w:szCs w:val="24"/>
        </w:rPr>
        <w:instrText>1-</w:instrText>
      </w:r>
      <w:r>
        <w:rPr>
          <w:b/>
          <w:szCs w:val="24"/>
          <w:lang w:val="en-US"/>
        </w:rPr>
        <w:instrText>e</w:instrText>
      </w:r>
      <w:r w:rsidRPr="00936D8F">
        <w:rPr>
          <w:b/>
          <w:szCs w:val="24"/>
        </w:rPr>
        <w:instrText>425-4912-87</w:instrText>
      </w:r>
      <w:r>
        <w:rPr>
          <w:b/>
          <w:szCs w:val="24"/>
          <w:lang w:val="en-US"/>
        </w:rPr>
        <w:instrText>db</w:instrText>
      </w:r>
      <w:r w:rsidRPr="00936D8F">
        <w:rPr>
          <w:b/>
          <w:szCs w:val="24"/>
        </w:rPr>
        <w:instrText>-</w:instrText>
      </w:r>
      <w:r>
        <w:rPr>
          <w:b/>
          <w:szCs w:val="24"/>
          <w:lang w:val="en-US"/>
        </w:rPr>
        <w:instrText>adfee</w:instrText>
      </w:r>
      <w:r w:rsidRPr="00936D8F">
        <w:rPr>
          <w:b/>
          <w:szCs w:val="24"/>
        </w:rPr>
        <w:instrText>39</w:instrText>
      </w:r>
      <w:r>
        <w:rPr>
          <w:b/>
          <w:szCs w:val="24"/>
          <w:lang w:val="en-US"/>
        </w:rPr>
        <w:instrText>f</w:instrText>
      </w:r>
      <w:r w:rsidRPr="00936D8F">
        <w:rPr>
          <w:b/>
          <w:szCs w:val="24"/>
        </w:rPr>
        <w:instrText>1</w:instrText>
      </w:r>
      <w:r>
        <w:rPr>
          <w:b/>
          <w:szCs w:val="24"/>
          <w:lang w:val="en-US"/>
        </w:rPr>
        <w:instrText>ce</w:instrText>
      </w:r>
      <w:r w:rsidRPr="00936D8F">
        <w:rPr>
          <w:b/>
          <w:szCs w:val="24"/>
        </w:rPr>
        <w:instrText>9","</w:instrText>
      </w:r>
      <w:r>
        <w:rPr>
          <w:b/>
          <w:szCs w:val="24"/>
          <w:lang w:val="en-US"/>
        </w:rPr>
        <w:instrText>http</w:instrText>
      </w:r>
      <w:r w:rsidRPr="00936D8F">
        <w:rPr>
          <w:b/>
          <w:szCs w:val="24"/>
        </w:rPr>
        <w:instrText>://</w:instrText>
      </w:r>
      <w:r>
        <w:rPr>
          <w:b/>
          <w:szCs w:val="24"/>
          <w:lang w:val="en-US"/>
        </w:rPr>
        <w:instrText>www</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com</w:instrText>
      </w:r>
      <w:r w:rsidRPr="00936D8F">
        <w:rPr>
          <w:b/>
          <w:szCs w:val="24"/>
        </w:rPr>
        <w:instrText>/</w:instrText>
      </w:r>
      <w:r>
        <w:rPr>
          <w:b/>
          <w:szCs w:val="24"/>
          <w:lang w:val="en-US"/>
        </w:rPr>
        <w:instrText>documents</w:instrText>
      </w:r>
      <w:r w:rsidRPr="00936D8F">
        <w:rPr>
          <w:b/>
          <w:szCs w:val="24"/>
        </w:rPr>
        <w:instrText>/?</w:instrText>
      </w:r>
      <w:r>
        <w:rPr>
          <w:b/>
          <w:szCs w:val="24"/>
          <w:lang w:val="en-US"/>
        </w:rPr>
        <w:instrText>uuid</w:instrText>
      </w:r>
      <w:r w:rsidRPr="00936D8F">
        <w:rPr>
          <w:b/>
          <w:szCs w:val="24"/>
        </w:rPr>
        <w:instrText>=9</w:instrText>
      </w:r>
      <w:r>
        <w:rPr>
          <w:b/>
          <w:szCs w:val="24"/>
          <w:lang w:val="en-US"/>
        </w:rPr>
        <w:instrText>cac</w:instrText>
      </w:r>
      <w:r w:rsidRPr="00936D8F">
        <w:rPr>
          <w:b/>
          <w:szCs w:val="24"/>
        </w:rPr>
        <w:instrText>36</w:instrText>
      </w:r>
      <w:r>
        <w:rPr>
          <w:b/>
          <w:szCs w:val="24"/>
          <w:lang w:val="en-US"/>
        </w:rPr>
        <w:instrText>ab</w:instrText>
      </w:r>
      <w:r w:rsidRPr="00936D8F">
        <w:rPr>
          <w:b/>
          <w:szCs w:val="24"/>
        </w:rPr>
        <w:instrText>-7685-4894-</w:instrText>
      </w:r>
      <w:r>
        <w:rPr>
          <w:b/>
          <w:szCs w:val="24"/>
          <w:lang w:val="en-US"/>
        </w:rPr>
        <w:instrText>b</w:instrText>
      </w:r>
      <w:r w:rsidRPr="00936D8F">
        <w:rPr>
          <w:b/>
          <w:szCs w:val="24"/>
        </w:rPr>
        <w:instrText>1</w:instrText>
      </w:r>
      <w:r>
        <w:rPr>
          <w:b/>
          <w:szCs w:val="24"/>
          <w:lang w:val="en-US"/>
        </w:rPr>
        <w:instrText>cb</w:instrText>
      </w:r>
      <w:r w:rsidRPr="00936D8F">
        <w:rPr>
          <w:b/>
          <w:szCs w:val="24"/>
        </w:rPr>
        <w:instrText>-</w:instrText>
      </w:r>
      <w:r>
        <w:rPr>
          <w:b/>
          <w:szCs w:val="24"/>
          <w:lang w:val="en-US"/>
        </w:rPr>
        <w:instrText>f</w:instrText>
      </w:r>
      <w:r w:rsidRPr="00936D8F">
        <w:rPr>
          <w:b/>
          <w:szCs w:val="24"/>
        </w:rPr>
        <w:instrText>141</w:instrText>
      </w:r>
      <w:r>
        <w:rPr>
          <w:b/>
          <w:szCs w:val="24"/>
          <w:lang w:val="en-US"/>
        </w:rPr>
        <w:instrText>a</w:instrText>
      </w:r>
      <w:r w:rsidRPr="00936D8F">
        <w:rPr>
          <w:b/>
          <w:szCs w:val="24"/>
        </w:rPr>
        <w:instrText>1797526","</w:instrText>
      </w:r>
      <w:r>
        <w:rPr>
          <w:b/>
          <w:szCs w:val="24"/>
          <w:lang w:val="en-US"/>
        </w:rPr>
        <w:instrText>http</w:instrText>
      </w:r>
      <w:r w:rsidRPr="00936D8F">
        <w:rPr>
          <w:b/>
          <w:szCs w:val="24"/>
        </w:rPr>
        <w:instrText>://</w:instrText>
      </w:r>
      <w:r>
        <w:rPr>
          <w:b/>
          <w:szCs w:val="24"/>
          <w:lang w:val="en-US"/>
        </w:rPr>
        <w:instrText>www</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com</w:instrText>
      </w:r>
      <w:r w:rsidRPr="00936D8F">
        <w:rPr>
          <w:b/>
          <w:szCs w:val="24"/>
        </w:rPr>
        <w:instrText>/</w:instrText>
      </w:r>
      <w:r>
        <w:rPr>
          <w:b/>
          <w:szCs w:val="24"/>
          <w:lang w:val="en-US"/>
        </w:rPr>
        <w:instrText>documents</w:instrText>
      </w:r>
      <w:r w:rsidRPr="00936D8F">
        <w:rPr>
          <w:b/>
          <w:szCs w:val="24"/>
        </w:rPr>
        <w:instrText>/?</w:instrText>
      </w:r>
      <w:r>
        <w:rPr>
          <w:b/>
          <w:szCs w:val="24"/>
          <w:lang w:val="en-US"/>
        </w:rPr>
        <w:instrText>uuid</w:instrText>
      </w:r>
      <w:r w:rsidRPr="00936D8F">
        <w:rPr>
          <w:b/>
          <w:szCs w:val="24"/>
        </w:rPr>
        <w:instrText>=</w:instrText>
      </w:r>
      <w:r>
        <w:rPr>
          <w:b/>
          <w:szCs w:val="24"/>
          <w:lang w:val="en-US"/>
        </w:rPr>
        <w:instrText>c</w:instrText>
      </w:r>
      <w:r w:rsidRPr="00936D8F">
        <w:rPr>
          <w:b/>
          <w:szCs w:val="24"/>
        </w:rPr>
        <w:instrText>0</w:instrText>
      </w:r>
      <w:r>
        <w:rPr>
          <w:b/>
          <w:szCs w:val="24"/>
          <w:lang w:val="en-US"/>
        </w:rPr>
        <w:instrText>eae</w:instrText>
      </w:r>
      <w:r w:rsidRPr="00936D8F">
        <w:rPr>
          <w:b/>
          <w:szCs w:val="24"/>
        </w:rPr>
        <w:instrText>3</w:instrText>
      </w:r>
      <w:r>
        <w:rPr>
          <w:b/>
          <w:szCs w:val="24"/>
          <w:lang w:val="en-US"/>
        </w:rPr>
        <w:instrText>a</w:instrText>
      </w:r>
      <w:r w:rsidRPr="00936D8F">
        <w:rPr>
          <w:b/>
          <w:szCs w:val="24"/>
        </w:rPr>
        <w:instrText>3-34</w:instrText>
      </w:r>
      <w:r>
        <w:rPr>
          <w:b/>
          <w:szCs w:val="24"/>
          <w:lang w:val="en-US"/>
        </w:rPr>
        <w:instrText>ee</w:instrText>
      </w:r>
      <w:r w:rsidRPr="00936D8F">
        <w:rPr>
          <w:b/>
          <w:szCs w:val="24"/>
        </w:rPr>
        <w:instrText>-40</w:instrText>
      </w:r>
      <w:r>
        <w:rPr>
          <w:b/>
          <w:szCs w:val="24"/>
          <w:lang w:val="en-US"/>
        </w:rPr>
        <w:instrText>e</w:instrText>
      </w:r>
      <w:r w:rsidRPr="00936D8F">
        <w:rPr>
          <w:b/>
          <w:szCs w:val="24"/>
        </w:rPr>
        <w:instrText>1-8813-566</w:instrText>
      </w:r>
      <w:r>
        <w:rPr>
          <w:b/>
          <w:szCs w:val="24"/>
          <w:lang w:val="en-US"/>
        </w:rPr>
        <w:instrText>cb</w:instrText>
      </w:r>
      <w:r w:rsidRPr="00936D8F">
        <w:rPr>
          <w:b/>
          <w:szCs w:val="24"/>
        </w:rPr>
        <w:instrText>7</w:instrText>
      </w:r>
      <w:r>
        <w:rPr>
          <w:b/>
          <w:szCs w:val="24"/>
          <w:lang w:val="en-US"/>
        </w:rPr>
        <w:instrText>fa</w:instrText>
      </w:r>
      <w:r w:rsidRPr="00936D8F">
        <w:rPr>
          <w:b/>
          <w:szCs w:val="24"/>
        </w:rPr>
        <w:instrText>2</w:instrText>
      </w:r>
      <w:r>
        <w:rPr>
          <w:b/>
          <w:szCs w:val="24"/>
          <w:lang w:val="en-US"/>
        </w:rPr>
        <w:instrText>b</w:instrText>
      </w:r>
      <w:r w:rsidRPr="00936D8F">
        <w:rPr>
          <w:b/>
          <w:szCs w:val="24"/>
        </w:rPr>
        <w:instrText>4</w:instrText>
      </w:r>
      <w:r>
        <w:rPr>
          <w:b/>
          <w:szCs w:val="24"/>
          <w:lang w:val="en-US"/>
        </w:rPr>
        <w:instrText>a</w:instrText>
      </w:r>
      <w:r w:rsidRPr="00936D8F">
        <w:rPr>
          <w:b/>
          <w:szCs w:val="24"/>
        </w:rPr>
        <w:instrText>"]}],"</w:instrText>
      </w:r>
      <w:r>
        <w:rPr>
          <w:b/>
          <w:szCs w:val="24"/>
          <w:lang w:val="en-US"/>
        </w:rPr>
        <w:instrText>mendeley</w:instrText>
      </w:r>
      <w:r w:rsidRPr="00936D8F">
        <w:rPr>
          <w:b/>
          <w:szCs w:val="24"/>
        </w:rPr>
        <w:instrText>":{"</w:instrText>
      </w:r>
      <w:r>
        <w:rPr>
          <w:b/>
          <w:szCs w:val="24"/>
          <w:lang w:val="en-US"/>
        </w:rPr>
        <w:instrText>formattedCitation</w:instrText>
      </w:r>
      <w:r w:rsidRPr="00936D8F">
        <w:rPr>
          <w:b/>
          <w:szCs w:val="24"/>
        </w:rPr>
        <w:instrText>":"[1]","</w:instrText>
      </w:r>
      <w:r>
        <w:rPr>
          <w:b/>
          <w:szCs w:val="24"/>
          <w:lang w:val="en-US"/>
        </w:rPr>
        <w:instrText>plainTextFormattedCitation</w:instrText>
      </w:r>
      <w:r w:rsidRPr="00936D8F">
        <w:rPr>
          <w:b/>
          <w:szCs w:val="24"/>
        </w:rPr>
        <w:instrText>":"[1]","</w:instrText>
      </w:r>
      <w:r>
        <w:rPr>
          <w:b/>
          <w:szCs w:val="24"/>
          <w:lang w:val="en-US"/>
        </w:rPr>
        <w:instrText>previouslyFormattedCitation</w:instrText>
      </w:r>
      <w:r w:rsidRPr="00936D8F">
        <w:rPr>
          <w:b/>
          <w:szCs w:val="24"/>
        </w:rPr>
        <w:instrText>":"[9]"},"</w:instrText>
      </w:r>
      <w:r>
        <w:rPr>
          <w:b/>
          <w:szCs w:val="24"/>
          <w:lang w:val="en-US"/>
        </w:rPr>
        <w:instrText>properties</w:instrText>
      </w:r>
      <w:r w:rsidRPr="00936D8F">
        <w:rPr>
          <w:b/>
          <w:szCs w:val="24"/>
        </w:rPr>
        <w:instrText>":{"</w:instrText>
      </w:r>
      <w:r>
        <w:rPr>
          <w:b/>
          <w:szCs w:val="24"/>
          <w:lang w:val="en-US"/>
        </w:rPr>
        <w:instrText>noteIndex</w:instrText>
      </w:r>
      <w:r w:rsidRPr="00936D8F">
        <w:rPr>
          <w:b/>
          <w:szCs w:val="24"/>
        </w:rPr>
        <w:instrText>":0},"</w:instrText>
      </w:r>
      <w:r>
        <w:rPr>
          <w:b/>
          <w:szCs w:val="24"/>
          <w:lang w:val="en-US"/>
        </w:rPr>
        <w:instrText>schema</w:instrText>
      </w:r>
      <w:r w:rsidRPr="00936D8F">
        <w:rPr>
          <w:b/>
          <w:szCs w:val="24"/>
        </w:rPr>
        <w:instrText>":"</w:instrText>
      </w:r>
      <w:r>
        <w:rPr>
          <w:b/>
          <w:szCs w:val="24"/>
          <w:lang w:val="en-US"/>
        </w:rPr>
        <w:instrText>https</w:instrText>
      </w:r>
      <w:r w:rsidRPr="00936D8F">
        <w:rPr>
          <w:b/>
          <w:szCs w:val="24"/>
        </w:rPr>
        <w:instrText>://</w:instrText>
      </w:r>
      <w:r>
        <w:rPr>
          <w:b/>
          <w:szCs w:val="24"/>
          <w:lang w:val="en-US"/>
        </w:rPr>
        <w:instrText>github</w:instrText>
      </w:r>
      <w:r w:rsidRPr="00936D8F">
        <w:rPr>
          <w:b/>
          <w:szCs w:val="24"/>
        </w:rPr>
        <w:instrText>.</w:instrText>
      </w:r>
      <w:r>
        <w:rPr>
          <w:b/>
          <w:szCs w:val="24"/>
          <w:lang w:val="en-US"/>
        </w:rPr>
        <w:instrText>com</w:instrText>
      </w:r>
      <w:r w:rsidRPr="00936D8F">
        <w:rPr>
          <w:b/>
          <w:szCs w:val="24"/>
        </w:rPr>
        <w:instrText>/</w:instrText>
      </w:r>
      <w:r>
        <w:rPr>
          <w:b/>
          <w:szCs w:val="24"/>
          <w:lang w:val="en-US"/>
        </w:rPr>
        <w:instrText>citation-style-language/schema/raw/master/csl-citation.json"}</w:instrText>
      </w:r>
      <w:r w:rsidRPr="00DB1FCB">
        <w:rPr>
          <w:b/>
          <w:szCs w:val="24"/>
          <w:lang w:val="en-US"/>
        </w:rPr>
        <w:fldChar w:fldCharType="separate"/>
      </w:r>
      <w:r w:rsidRPr="00936D8F">
        <w:rPr>
          <w:noProof/>
          <w:szCs w:val="24"/>
        </w:rPr>
        <w:t>[1]</w:t>
      </w:r>
      <w:r w:rsidRPr="00DB1FCB">
        <w:rPr>
          <w:szCs w:val="24"/>
        </w:rPr>
        <w:fldChar w:fldCharType="end"/>
      </w:r>
      <w:r w:rsidRPr="00DB1FCB">
        <w:rPr>
          <w:b/>
          <w:szCs w:val="24"/>
        </w:rPr>
        <w:t xml:space="preserve"> </w:t>
      </w:r>
      <w:r w:rsidRPr="00DB1FCB">
        <w:rPr>
          <w:b/>
          <w:szCs w:val="24"/>
        </w:rPr>
        <w:fldChar w:fldCharType="begin" w:fldLock="1"/>
      </w:r>
      <w:r>
        <w:rPr>
          <w:b/>
          <w:szCs w:val="24"/>
        </w:rPr>
        <w:instrText>ADDIN CSL_CITATION {"citationItems":[{"id":"ITEM-1","itemData":{"DOI":"10.1093/jac/dkw157 LK  - http://rug.on.worldcat.org/atoztitles/link/?sid=EMBASE&amp;issn=14602091&amp;id=doi:10.1093%2Fjac%2Fdkw157&amp;atitle=ECIL+guidelines+for+preventing+Pneumocystis+jirovecii+pneumonia+in+patients+with+haematological+malignancies+and+stem+cell+transplant+recipients&amp;stitle=J.+Antimicrob.+Chemother.&amp;title=Journal+of+Antimicrobial+Chemotherapy&amp;volume=71&amp;issue=9&amp;spage=1&amp;epage=8&amp;aulast=Maertens&amp;aufirst=Johan&amp;auinit=J.&amp;aufull=Maertens+J.&amp;coden=JACHD&amp;isbn=&amp;pages=1-8&amp;date=2016&amp;auinit1=J&amp;auinit","ISSN":"1460-2091","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J.","given":"Maertens","non-dropping-particle":"","parse-names":false,"suffix":""},{"dropping-particle":"","family":"S.","given":"Cesaro","non-dropping-particle":"","parse-names":false,"suffix":""},{"dropping-particle":"","family":"G.","given":"Maschmeyer","non-dropping-particle":"","parse-names":false,"suffix":""},{"dropping-particle":"","family":"H.","given":"Einsele","non-dropping-particle":"","parse-names":false,"suffix":""},{"dropping-particle":"","family":"J.P.","given":"Donnelly","non-dropping-particle":"","parse-names":false,"suffix":""},{"dropping-particle":"","family":"A.","given":"Alanio","non-dropping-particle":"","parse-names":false,"suffix":""},{"dropping-particle":"","family":"P.M.","given":"Hauser","non-dropping-particle":"","parse-names":false,"suffix":""},{"dropping-particle":"","family":"K.","given":"Lagrou","non-dropping-particle":"","parse-names":false,"suffix":""},{"dropping-particle":"","family":"W.J.G.","given":"Melchers","non-dropping-particle":"","parse-names":false,"suffix":""},{"dropping-particle":"","family":"J.","given":"Helweg-Larsen","non-dropping-particle":"","parse-names":false,"suffix":""},{"dropping-particle":"","family":"O.","given":"Matos","non-dropping-particle":"","parse-names":false,"suffix":""},{"dropping-particle":"","family":"S.","given":"Bretagne","non-dropping-particle":"","parse-names":false,"suffix":""},{"dropping-particle":"","family":"C.","given":"Cordonnier","non-dropping-particle":"","parse-names":false,"suffix":""},{"dropping-particle":"","family":"S.","given":"Agrawal","non-dropping-particle":"","parse-names":false,"suffix":""},{"dropping-particle":"","family":"C.","given":"Kibbler","non-dropping-particle":"","parse-names":false,"suffix":""},{"dropping-particle":"","family":"A.","given":"Pagliuca","non-dropping-particle":"","parse-names":false,"suffix":""},{"dropping-particle":"","family":"K.","given":"Ward","non-dropping-particle":"","parse-names":false,"suffix":""},{"dropping-particle":"","family":"M.","given":"Akova","non-dropping-particle":"","parse-names":false,"suffix":""},{"dropping-particle":"","family":"R.","given":"Herbrecht","non-dropping-particle":"","parse-names":false,"suffix":""},{"dropping-particle":"","family":"V.","given":"Mallet","non-dropping-particle":"","parse-names":false,"suffix":""},{"dropping-particle":"","family":"P.","given":"Ribaud","non-dropping-particle":"","parse-names":false,"suffix":""},{"dropping-particle":"","family":"M.","given":"Aljurf","non-dropping-particle":"","parse-names":false,"suffix":""},{"dropping-particle":"","family":"D.","given":"Averbuch","non-dropping-particle":"","parse-names":false,"suffix":""},{"dropping-particle":"","family":"D.","given":"Engelhard","non-dropping-particle":"","parse-names":false,"suffix":""},{"dropping-particle":"","family":"T.","given":"Berg","non-dropping-particle":"","parse-names":false,"suffix":""},{"dropping-particle":"","family":"O.","given":"Cornely","non-dropping-particle":"","parse-names":false,"suffix":""},{"dropping-particle":"","family":"O.","given":"Penack","non-dropping-particle":"","parse-names":false,"suffix":""},{"dropping-particle":"","family":"F.","given":"van Boemmel","non-dropping-particle":"","parse-names":false,"suffix":""},{"dropping-particle":"","family":"M.","given":"von Lilienfeld-Toal","non-dropping-particle":"","parse-names":false,"suffix":""},{"dropping-particle":"","family":"O.","given":"Blennow","non-dropping-particle":"","parse-names":false,"suffix":""},{"dropping-particle":"","family":"P.","given":"Ljungman","non-dropping-particle":"","parse-names":false,"suffix":""},{"dropping-particle":"","family":"R.","given":"Bruggemann","non-dropping-particle":"","parse-names":false,"suffix":""},{"dropping-particle":"","family":"P.","given":"Donnelly","non-dropping-particle":"","parse-names":false,"suffix":""},{"dropping-particle":"","family":"B.-J.","given":"Kullberg","non-dropping-particle":"","parse-names":false,"suffix":""},{"dropping-particle":"","family":"W.","given":"Melchers","non-dropping-particle":"","parse-names":false,"suffix":""},{"dropping-particle":"","family":"T.","given":"Calandra","non-dropping-particle":"","parse-names":false,"suffix":""},{"dropping-particle":"","family":"H.","given":"Hirsch","non-dropping-particle":"","parse-names":false,"suffix":""},{"dropping-particle":"","family":"O.","given":"Marchetti","non-dropping-particle":"","parse-names":false,"suffix":""},{"dropping-particle":"","family":"C.","given":"Orasch","non-dropping-particle":"","parse-names":false,"suffix":""},{"dropping-particle":"","family":"F.","given":"Tissot","non-dropping-particle":"","parse-names":false,"suffix":""},{"dropping-particle":"","family":"E.","given":"Castagnola","non-dropping-particle":"","parse-names":false,"suffix":""},{"dropping-particle":"","family":"C.","given":"Girmenia","non-dropping-particle":"","parse-names":false,"suffix":""},{"dropping-particle":"","family":"M.","given":"Mikulska","non-dropping-particle":"","parse-names":false,"suffix":""},{"dropping-particle":"","family":"L.","given":"Pagano","non-dropping-particle":"","parse-names":false,"suffix":""},{"dropping-particle":"","family":"C.","given":"Viscoli","non-dropping-particle":"","parse-names":false,"suffix":""},{"dropping-particle":"","family":"R.","given":"De La Camara","non-dropping-particle":"","parse-names":false,"suffix":""},{"dropping-particle":"","family":"R.","given":"Duarte","non-dropping-particle":"","parse-names":false,"suffix":""},{"dropping-particle":"","family":"P.","given":"Munoz","non-dropping-particle":"","parse-names":false,"suffix":""},{"dropping-particle":"","family":"L.","given":"Drgona","non-dropping-particle":"","parse-names":false,"suffix":""},{"dropping-particle":"","family":"R.","given":"Hargreaves","non-dropping-particle":"","parse-names":false,"suffix":""},{"dropping-particle":"","family":"P.","given":"Hubacek","non-dropping-particle":"","parse-names":false,"suffix":""},{"dropping-particle":"","family":"M.","given":"Kouba","non-dropping-particle":"","parse-names":false,"suffix":""},{"dropping-particle":"","family":"Z.","given":"Racil","non-dropping-particle":"","parse-names":false,"suffix":""},{"dropping-particle":"","family":"G.","given":"Klyasova","non-dropping-particle":"","parse-names":false,"suffix":""},{"dropping-particle":"","family":"G.","given":"Pettrikos","non-dropping-particle":"","parse-names":false,"suffix":""},{"dropping-particle":"","family":"E.","given":"Roilides","non-dropping-particle":"","parse-names":false,"suffix":""},{"dropping-particle":"","family":"A.","given":"Skiada","non-dropping-particle":"","parse-names":false,"suffix":""},{"dropping-particle":"","family":"V.","given":"Rizzi-Puechal","non-dropping-particle":"","parse-names":false,"suffix":""},{"dropping-particle":"","family":"J.","given":"Sinko","non-dropping-particle":"","parse-names":false,"suffix":""},{"dropping-particle":"","family":"M.","given":"Slavin","non-dropping-particle":"","parse-names":false,"suffix":""},{"dropping-particle":"","family":"J.","given":"Styczynski","non-dropping-particle":"","parse-names":false,"suffix":""},{"dropping-particle":"","family":"L.","given":"Tweddle","non-dropping-particle":"","parse-names":false,"suffix":""},{"dropping-particle":"","family":"C.","given":"Wood","non-dropping-particle":"","parse-names":false,"suffix":""}],"container-title":"Journal of Antimicrobial Chemotherapy","id":"ITEM-1","issued":{"date-parts":[["2016"]]},"title":"ECIL guidelines for preventing Pneumocystis jirovecii pneumonia in patients with haematological malignancies and stem cell transplant recipients","type":"article-journal"},"uris":["http://www.mendeley.com/documents/?uuid=9c7a401f-4312-4ee4-9a91-cb4dc05b1a8b","http://www.mendeley.com/documents/?uuid=432c4a63-eeff-4716-9bd2-7dafff7c9e49","http://www.mendeley.com/documents/?uuid=81507a67-4e5d-4519-a331-ca24cd066853","http://www.mendeley.com/documents/?uuid=02248e01-7925-499b-976f-af52cf75668f","http://www.mendeley.com/documents/?uuid=5eb13410-90ce-4305-bff0-16b816eefa2c","http://www.mendeley.com/documents/?uuid=53e0413c-28c9-42a7-821c-907d113790fd","http://www.mendeley.com/documents/?uuid=0bb08efd-3608-4f4f-965a-dd3ebe45222a"]}],"mendeley":{"formattedCitation":"[2]","plainTextFormattedCitation":"[2]","previouslyFormattedCitation":"[47]"},"properties":{"noteIndex":0},"schema":"https://github.com/citation-style-language/schema/raw/master/csl-citation.json"}</w:instrText>
      </w:r>
      <w:r w:rsidRPr="00DB1FCB">
        <w:rPr>
          <w:b/>
          <w:szCs w:val="24"/>
        </w:rPr>
        <w:fldChar w:fldCharType="separate"/>
      </w:r>
      <w:r w:rsidRPr="00936D8F">
        <w:rPr>
          <w:noProof/>
          <w:szCs w:val="24"/>
        </w:rPr>
        <w:t>[2]</w:t>
      </w:r>
      <w:r w:rsidRPr="00DB1FCB">
        <w:rPr>
          <w:szCs w:val="24"/>
        </w:rPr>
        <w:fldChar w:fldCharType="end"/>
      </w:r>
    </w:p>
    <w:p w14:paraId="5BAA50F5" w14:textId="77777777" w:rsidR="00CE6C1C" w:rsidRPr="00DB1FCB" w:rsidRDefault="00CE6C1C" w:rsidP="008F69F6">
      <w:pPr>
        <w:numPr>
          <w:ilvl w:val="0"/>
          <w:numId w:val="154"/>
        </w:numPr>
        <w:tabs>
          <w:tab w:val="left" w:pos="0"/>
          <w:tab w:val="left" w:pos="567"/>
        </w:tabs>
        <w:spacing w:before="0" w:after="0"/>
        <w:ind w:left="0" w:firstLine="0"/>
        <w:rPr>
          <w:szCs w:val="24"/>
        </w:rPr>
      </w:pPr>
      <w:r w:rsidRPr="00DB1FCB">
        <w:rPr>
          <w:szCs w:val="24"/>
        </w:rPr>
        <w:t>Показания:</w:t>
      </w:r>
    </w:p>
    <w:p w14:paraId="2FF0B78C" w14:textId="77777777" w:rsidR="00CE6C1C" w:rsidRPr="00DB1FCB" w:rsidRDefault="00CE6C1C" w:rsidP="008F69F6">
      <w:pPr>
        <w:numPr>
          <w:ilvl w:val="0"/>
          <w:numId w:val="155"/>
        </w:numPr>
        <w:tabs>
          <w:tab w:val="left" w:pos="0"/>
          <w:tab w:val="left" w:pos="567"/>
        </w:tabs>
        <w:spacing w:before="0" w:after="0"/>
        <w:ind w:left="0" w:firstLine="0"/>
        <w:rPr>
          <w:szCs w:val="24"/>
        </w:rPr>
      </w:pPr>
      <w:r w:rsidRPr="00DB1FCB">
        <w:rPr>
          <w:szCs w:val="24"/>
        </w:rPr>
        <w:t xml:space="preserve">Терапия глюкокортикоидами. </w:t>
      </w:r>
    </w:p>
    <w:p w14:paraId="40BE48F5" w14:textId="77777777" w:rsidR="00CE6C1C" w:rsidRPr="00DB1FCB" w:rsidRDefault="00CE6C1C" w:rsidP="008F69F6">
      <w:pPr>
        <w:numPr>
          <w:ilvl w:val="0"/>
          <w:numId w:val="155"/>
        </w:numPr>
        <w:tabs>
          <w:tab w:val="left" w:pos="0"/>
          <w:tab w:val="left" w:pos="567"/>
        </w:tabs>
        <w:spacing w:before="0" w:after="0"/>
        <w:ind w:left="0" w:firstLine="0"/>
        <w:rPr>
          <w:szCs w:val="24"/>
        </w:rPr>
      </w:pPr>
      <w:r w:rsidRPr="00DB1FCB">
        <w:rPr>
          <w:szCs w:val="24"/>
        </w:rPr>
        <w:t>Лечение препаратами, приводящими к снижению числа лимфоцитов CD4.</w:t>
      </w:r>
    </w:p>
    <w:p w14:paraId="5F01A356" w14:textId="77777777" w:rsidR="00CE6C1C" w:rsidRPr="00DB1FCB" w:rsidRDefault="00CE6C1C" w:rsidP="008F69F6">
      <w:pPr>
        <w:numPr>
          <w:ilvl w:val="0"/>
          <w:numId w:val="155"/>
        </w:numPr>
        <w:tabs>
          <w:tab w:val="left" w:pos="0"/>
          <w:tab w:val="left" w:pos="567"/>
        </w:tabs>
        <w:spacing w:before="0" w:after="0"/>
        <w:ind w:left="0" w:firstLine="0"/>
        <w:rPr>
          <w:szCs w:val="24"/>
        </w:rPr>
      </w:pPr>
      <w:r w:rsidRPr="00DB1FCB">
        <w:rPr>
          <w:szCs w:val="24"/>
        </w:rPr>
        <w:t>Пациенты, имеющие в анамнезе пневмоцистную пневмонию.</w:t>
      </w:r>
    </w:p>
    <w:p w14:paraId="5CE40D41" w14:textId="77777777" w:rsidR="00CE6C1C" w:rsidRPr="00DB1FCB" w:rsidRDefault="00CE6C1C" w:rsidP="008F69F6">
      <w:pPr>
        <w:numPr>
          <w:ilvl w:val="0"/>
          <w:numId w:val="156"/>
        </w:numPr>
        <w:tabs>
          <w:tab w:val="left" w:pos="0"/>
          <w:tab w:val="left" w:pos="567"/>
        </w:tabs>
        <w:spacing w:before="0" w:after="0"/>
        <w:ind w:left="0" w:firstLine="0"/>
        <w:rPr>
          <w:szCs w:val="24"/>
        </w:rPr>
      </w:pPr>
      <w:r w:rsidRPr="00DB1FCB">
        <w:rPr>
          <w:szCs w:val="24"/>
        </w:rPr>
        <w:t>Назначают один из следующих препаратов:</w:t>
      </w:r>
    </w:p>
    <w:p w14:paraId="33DD6FD9" w14:textId="77777777" w:rsidR="00CE6C1C" w:rsidRPr="00DB1FCB" w:rsidRDefault="00CE6C1C" w:rsidP="008F69F6">
      <w:pPr>
        <w:numPr>
          <w:ilvl w:val="0"/>
          <w:numId w:val="155"/>
        </w:numPr>
        <w:tabs>
          <w:tab w:val="left" w:pos="0"/>
          <w:tab w:val="left" w:pos="567"/>
        </w:tabs>
        <w:spacing w:before="0" w:after="0"/>
        <w:ind w:left="0" w:firstLine="0"/>
        <w:rPr>
          <w:szCs w:val="24"/>
        </w:rPr>
      </w:pPr>
      <w:r w:rsidRPr="00DB1FCB">
        <w:rPr>
          <w:szCs w:val="24"/>
        </w:rPr>
        <w:t xml:space="preserve">Триметоприм/сульфаметоксазол назначают по 480 мг ежедневно. </w:t>
      </w:r>
    </w:p>
    <w:p w14:paraId="5118ADA0" w14:textId="77777777" w:rsidR="00CE6C1C" w:rsidRPr="00DB1FCB" w:rsidRDefault="00CE6C1C" w:rsidP="008F69F6">
      <w:pPr>
        <w:numPr>
          <w:ilvl w:val="0"/>
          <w:numId w:val="155"/>
        </w:numPr>
        <w:tabs>
          <w:tab w:val="left" w:pos="0"/>
          <w:tab w:val="left" w:pos="567"/>
        </w:tabs>
        <w:spacing w:before="0" w:after="0"/>
        <w:ind w:left="0" w:firstLine="0"/>
        <w:rPr>
          <w:szCs w:val="24"/>
        </w:rPr>
      </w:pPr>
      <w:r w:rsidRPr="00DB1FCB">
        <w:rPr>
          <w:szCs w:val="24"/>
        </w:rPr>
        <w:t>Дапсон, 100 мг внутрь ежедневно.</w:t>
      </w:r>
    </w:p>
    <w:p w14:paraId="3AC9AC24" w14:textId="77777777" w:rsidR="00CE6C1C" w:rsidRPr="00DB1FCB" w:rsidRDefault="00CE6C1C" w:rsidP="008F69F6">
      <w:pPr>
        <w:numPr>
          <w:ilvl w:val="0"/>
          <w:numId w:val="155"/>
        </w:numPr>
        <w:tabs>
          <w:tab w:val="left" w:pos="0"/>
          <w:tab w:val="left" w:pos="567"/>
        </w:tabs>
        <w:spacing w:before="0" w:after="0"/>
        <w:ind w:left="0" w:firstLine="0"/>
        <w:rPr>
          <w:szCs w:val="24"/>
        </w:rPr>
      </w:pPr>
      <w:r w:rsidRPr="00DB1FCB">
        <w:rPr>
          <w:szCs w:val="24"/>
        </w:rPr>
        <w:t>Пентамидин, 300 мг в виде аэрозоля через респираторный ингалятор или внутривенно каждые 3—4 недели.</w:t>
      </w:r>
    </w:p>
    <w:p w14:paraId="65DDB2D3" w14:textId="77777777" w:rsidR="00CE6C1C" w:rsidRPr="00DB1FCB" w:rsidRDefault="00CE6C1C" w:rsidP="008F69F6">
      <w:pPr>
        <w:numPr>
          <w:ilvl w:val="0"/>
          <w:numId w:val="157"/>
        </w:numPr>
        <w:tabs>
          <w:tab w:val="left" w:pos="0"/>
          <w:tab w:val="left" w:pos="567"/>
        </w:tabs>
        <w:spacing w:before="0" w:after="0"/>
        <w:ind w:left="0" w:firstLine="0"/>
        <w:rPr>
          <w:szCs w:val="24"/>
        </w:rPr>
      </w:pPr>
      <w:r w:rsidRPr="00DB1FCB">
        <w:rPr>
          <w:szCs w:val="24"/>
        </w:rPr>
        <w:t>Препараты применяют в период цитостатической терапии и в течение всего периода нейтропении.</w:t>
      </w:r>
    </w:p>
    <w:p w14:paraId="05222904" w14:textId="77777777" w:rsidR="00CE6C1C" w:rsidRPr="00DB1FCB" w:rsidRDefault="00CE6C1C" w:rsidP="008F69F6">
      <w:pPr>
        <w:numPr>
          <w:ilvl w:val="0"/>
          <w:numId w:val="157"/>
        </w:numPr>
        <w:tabs>
          <w:tab w:val="left" w:pos="0"/>
          <w:tab w:val="left" w:pos="567"/>
        </w:tabs>
        <w:spacing w:before="0" w:after="0"/>
        <w:ind w:left="0" w:firstLine="0"/>
        <w:rPr>
          <w:szCs w:val="24"/>
        </w:rPr>
      </w:pPr>
      <w:r w:rsidRPr="00DB1FCB">
        <w:rPr>
          <w:szCs w:val="24"/>
        </w:rPr>
        <w:t xml:space="preserve">Использование триметоприма/сульфаметоксазола одновременно предупреждает инфекции, вызываемые </w:t>
      </w:r>
      <w:r w:rsidRPr="00DB1FCB">
        <w:rPr>
          <w:i/>
          <w:szCs w:val="24"/>
        </w:rPr>
        <w:t>Toxoplasma gondii, Listeria monocytogenes, Nocardia asteroides</w:t>
      </w:r>
      <w:r w:rsidRPr="00DB1FCB">
        <w:rPr>
          <w:szCs w:val="24"/>
        </w:rPr>
        <w:t xml:space="preserve">. </w:t>
      </w:r>
    </w:p>
    <w:p w14:paraId="55428511" w14:textId="56B089D2" w:rsidR="00CE6C1C" w:rsidRPr="00DB1FCB" w:rsidRDefault="00CE6C1C" w:rsidP="008F69F6">
      <w:pPr>
        <w:tabs>
          <w:tab w:val="left" w:pos="0"/>
          <w:tab w:val="left" w:pos="284"/>
        </w:tabs>
        <w:spacing w:before="0" w:after="0"/>
        <w:jc w:val="center"/>
        <w:rPr>
          <w:b/>
          <w:szCs w:val="24"/>
        </w:rPr>
      </w:pPr>
      <w:r w:rsidRPr="00DB1FCB">
        <w:rPr>
          <w:b/>
          <w:szCs w:val="24"/>
        </w:rPr>
        <w:t xml:space="preserve">Противогрибковая профилактика </w:t>
      </w:r>
      <w:r w:rsidRPr="00DB1FCB">
        <w:rPr>
          <w:b/>
          <w:szCs w:val="24"/>
        </w:rPr>
        <w:fldChar w:fldCharType="begin" w:fldLock="1"/>
      </w:r>
      <w:r>
        <w:rPr>
          <w:b/>
          <w:szCs w:val="24"/>
        </w:rPr>
        <w:instrText>ADDIN CSL_CITATION {"citationItems":[{"id":"ITEM-1","itemData":{"author":[{"dropping-particle":"","family":"Савченко В.Г. и др","given":"","non-dropping-particle":"","parse-names":false,"suffix":""}],"id":"ITEM-1","issued":{"date-parts":[["2018"]]},"note":"a","number-of-pages":"1008","publisher":"Практика","publisher-place":"Москва","title":"Алгоритмы диагностики и протоколы лечения заболеваний системы крови.","type":"book"},"uris":["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plainTextFormattedCitation":"[1]","previouslyFormattedCitation":"[9]"},"properties":{"noteIndex":0},"schema":"https://github.com/citation-style-language/schema/raw/master/csl-citation.json"}</w:instrText>
      </w:r>
      <w:r w:rsidRPr="00DB1FCB">
        <w:rPr>
          <w:b/>
          <w:szCs w:val="24"/>
        </w:rPr>
        <w:fldChar w:fldCharType="separate"/>
      </w:r>
      <w:r w:rsidRPr="00936D8F">
        <w:rPr>
          <w:noProof/>
          <w:szCs w:val="24"/>
        </w:rPr>
        <w:t>[1]</w:t>
      </w:r>
      <w:r w:rsidRPr="00DB1FCB">
        <w:rPr>
          <w:szCs w:val="24"/>
        </w:rPr>
        <w:fldChar w:fldCharType="end"/>
      </w:r>
    </w:p>
    <w:p w14:paraId="73F7AF85" w14:textId="77777777" w:rsidR="00CE6C1C" w:rsidRPr="00DB1FCB" w:rsidRDefault="00CE6C1C" w:rsidP="008F69F6">
      <w:pPr>
        <w:numPr>
          <w:ilvl w:val="0"/>
          <w:numId w:val="150"/>
        </w:numPr>
        <w:tabs>
          <w:tab w:val="left" w:pos="0"/>
          <w:tab w:val="left" w:pos="567"/>
        </w:tabs>
        <w:spacing w:before="0" w:after="0"/>
        <w:ind w:left="0" w:firstLine="0"/>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00157310" w14:textId="77777777" w:rsidR="00CE6C1C" w:rsidRPr="00DB1FCB" w:rsidRDefault="00CE6C1C" w:rsidP="008F69F6">
      <w:pPr>
        <w:numPr>
          <w:ilvl w:val="0"/>
          <w:numId w:val="150"/>
        </w:numPr>
        <w:tabs>
          <w:tab w:val="left" w:pos="0"/>
          <w:tab w:val="left" w:pos="567"/>
        </w:tabs>
        <w:spacing w:before="0" w:after="0"/>
        <w:ind w:left="0" w:firstLine="0"/>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51EBD5F3" w14:textId="77777777" w:rsidR="00CE6C1C" w:rsidRPr="00DB1FCB" w:rsidRDefault="00CE6C1C" w:rsidP="008F69F6">
      <w:pPr>
        <w:numPr>
          <w:ilvl w:val="0"/>
          <w:numId w:val="150"/>
        </w:numPr>
        <w:tabs>
          <w:tab w:val="left" w:pos="0"/>
          <w:tab w:val="left" w:pos="567"/>
        </w:tabs>
        <w:spacing w:before="0" w:after="0"/>
        <w:ind w:left="0" w:firstLine="0"/>
        <w:rPr>
          <w:szCs w:val="24"/>
        </w:rPr>
      </w:pPr>
      <w:r w:rsidRPr="00DB1FCB">
        <w:rPr>
          <w:szCs w:val="24"/>
        </w:rPr>
        <w:lastRenderedPageBreak/>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5F7B9A67" w14:textId="77777777" w:rsidR="00CE6C1C" w:rsidRPr="00DB1FCB" w:rsidRDefault="00CE6C1C" w:rsidP="008F69F6">
      <w:pPr>
        <w:numPr>
          <w:ilvl w:val="0"/>
          <w:numId w:val="151"/>
        </w:numPr>
        <w:tabs>
          <w:tab w:val="left" w:pos="0"/>
          <w:tab w:val="left" w:pos="567"/>
        </w:tabs>
        <w:spacing w:before="0" w:after="0"/>
        <w:ind w:left="0" w:firstLine="0"/>
        <w:rPr>
          <w:szCs w:val="24"/>
        </w:rPr>
      </w:pPr>
      <w:r w:rsidRPr="00DB1FCB">
        <w:rPr>
          <w:szCs w:val="24"/>
        </w:rPr>
        <w:t>Флуконазол, по 400 мг в сутки, внутривенно или внутрь.</w:t>
      </w:r>
    </w:p>
    <w:p w14:paraId="23DF41B4" w14:textId="77777777" w:rsidR="00CE6C1C" w:rsidRPr="00DB1FCB" w:rsidRDefault="00CE6C1C" w:rsidP="008F69F6">
      <w:pPr>
        <w:numPr>
          <w:ilvl w:val="0"/>
          <w:numId w:val="151"/>
        </w:numPr>
        <w:tabs>
          <w:tab w:val="left" w:pos="0"/>
          <w:tab w:val="left" w:pos="567"/>
        </w:tabs>
        <w:spacing w:before="0" w:after="0"/>
        <w:ind w:left="0" w:firstLine="0"/>
        <w:rPr>
          <w:szCs w:val="24"/>
        </w:rPr>
      </w:pPr>
      <w:r w:rsidRPr="00DB1FCB">
        <w:rPr>
          <w:szCs w:val="24"/>
        </w:rPr>
        <w:t>Каспофунгин, по 50 мг в сутки внутривенно.</w:t>
      </w:r>
    </w:p>
    <w:p w14:paraId="46E85987" w14:textId="77777777" w:rsidR="00CE6C1C" w:rsidRPr="00DB1FCB" w:rsidRDefault="00CE6C1C" w:rsidP="008F69F6">
      <w:pPr>
        <w:numPr>
          <w:ilvl w:val="0"/>
          <w:numId w:val="151"/>
        </w:numPr>
        <w:tabs>
          <w:tab w:val="left" w:pos="0"/>
          <w:tab w:val="left" w:pos="567"/>
        </w:tabs>
        <w:spacing w:before="0" w:after="0"/>
        <w:ind w:left="0" w:firstLine="0"/>
        <w:rPr>
          <w:szCs w:val="24"/>
        </w:rPr>
      </w:pPr>
      <w:r w:rsidRPr="00DB1FCB">
        <w:rPr>
          <w:szCs w:val="24"/>
        </w:rPr>
        <w:t>Микафунгин, по 100 мг в сутки внутривенно.</w:t>
      </w:r>
    </w:p>
    <w:p w14:paraId="5ABF604A" w14:textId="77777777" w:rsidR="00CE6C1C" w:rsidRPr="00DB1FCB" w:rsidRDefault="00CE6C1C" w:rsidP="008F69F6">
      <w:pPr>
        <w:numPr>
          <w:ilvl w:val="0"/>
          <w:numId w:val="151"/>
        </w:numPr>
        <w:tabs>
          <w:tab w:val="left" w:pos="0"/>
          <w:tab w:val="left" w:pos="567"/>
        </w:tabs>
        <w:spacing w:before="0" w:after="0"/>
        <w:ind w:left="0" w:firstLine="0"/>
        <w:rPr>
          <w:szCs w:val="24"/>
        </w:rPr>
      </w:pPr>
      <w:r w:rsidRPr="00DB1FCB">
        <w:rPr>
          <w:szCs w:val="24"/>
        </w:rPr>
        <w:t>Анидулафунгин, по 100 мг в сутки внутривенно.</w:t>
      </w:r>
    </w:p>
    <w:p w14:paraId="7ADDE553" w14:textId="77777777" w:rsidR="00CE6C1C" w:rsidRPr="00DB1FCB" w:rsidRDefault="00CE6C1C" w:rsidP="008F69F6">
      <w:pPr>
        <w:numPr>
          <w:ilvl w:val="0"/>
          <w:numId w:val="150"/>
        </w:numPr>
        <w:tabs>
          <w:tab w:val="left" w:pos="0"/>
          <w:tab w:val="left" w:pos="567"/>
        </w:tabs>
        <w:spacing w:before="0" w:after="0"/>
        <w:ind w:left="0" w:firstLine="0"/>
        <w:rPr>
          <w:szCs w:val="24"/>
        </w:rPr>
      </w:pPr>
      <w:r w:rsidRPr="00DB1FCB">
        <w:rPr>
          <w:szCs w:val="24"/>
        </w:rPr>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2DB39751" w14:textId="77777777" w:rsidR="00CE6C1C" w:rsidRPr="00DB1FCB" w:rsidRDefault="00CE6C1C" w:rsidP="008F69F6">
      <w:pPr>
        <w:numPr>
          <w:ilvl w:val="0"/>
          <w:numId w:val="152"/>
        </w:numPr>
        <w:tabs>
          <w:tab w:val="left" w:pos="0"/>
          <w:tab w:val="left" w:pos="567"/>
        </w:tabs>
        <w:spacing w:before="0" w:after="0"/>
        <w:ind w:left="0" w:firstLine="0"/>
        <w:rPr>
          <w:szCs w:val="24"/>
        </w:rPr>
      </w:pPr>
      <w:r w:rsidRPr="00DB1FCB">
        <w:rPr>
          <w:szCs w:val="24"/>
        </w:rPr>
        <w:t>Вориконазол, по 200 мг 2 раза в сутки внутрь (в таблетках, натощак) или внутривенно.</w:t>
      </w:r>
    </w:p>
    <w:p w14:paraId="5DC0C322" w14:textId="77777777" w:rsidR="00CE6C1C" w:rsidRPr="00DB1FCB" w:rsidRDefault="00CE6C1C" w:rsidP="008F69F6">
      <w:pPr>
        <w:numPr>
          <w:ilvl w:val="0"/>
          <w:numId w:val="152"/>
        </w:numPr>
        <w:tabs>
          <w:tab w:val="left" w:pos="0"/>
          <w:tab w:val="left" w:pos="567"/>
        </w:tabs>
        <w:spacing w:before="0" w:after="0"/>
        <w:ind w:left="0" w:firstLine="0"/>
        <w:rPr>
          <w:szCs w:val="24"/>
        </w:rPr>
      </w:pPr>
      <w:r w:rsidRPr="00DB1FCB">
        <w:rPr>
          <w:szCs w:val="24"/>
        </w:rPr>
        <w:t>Позаконазол (суспензия), по 200 мг 3 раза в сутки внутрь (после еды).</w:t>
      </w:r>
    </w:p>
    <w:p w14:paraId="470ADED8" w14:textId="77777777" w:rsidR="00CE6C1C" w:rsidRPr="00DB1FCB" w:rsidRDefault="00CE6C1C" w:rsidP="008F69F6">
      <w:pPr>
        <w:numPr>
          <w:ilvl w:val="0"/>
          <w:numId w:val="152"/>
        </w:numPr>
        <w:tabs>
          <w:tab w:val="left" w:pos="0"/>
          <w:tab w:val="left" w:pos="567"/>
        </w:tabs>
        <w:spacing w:before="0" w:after="0"/>
        <w:ind w:left="0" w:firstLine="0"/>
        <w:rPr>
          <w:szCs w:val="24"/>
        </w:rPr>
      </w:pPr>
      <w:r w:rsidRPr="00DB1FCB">
        <w:rPr>
          <w:szCs w:val="24"/>
        </w:rPr>
        <w:t>Итраконазол (суспензия), по 200 мг 2 раза в сутки внутрь (натощак).</w:t>
      </w:r>
    </w:p>
    <w:p w14:paraId="0713E91A" w14:textId="77777777" w:rsidR="00CE6C1C" w:rsidRPr="00DB1FCB" w:rsidRDefault="00CE6C1C" w:rsidP="008F69F6">
      <w:pPr>
        <w:numPr>
          <w:ilvl w:val="0"/>
          <w:numId w:val="153"/>
        </w:numPr>
        <w:tabs>
          <w:tab w:val="left" w:pos="0"/>
          <w:tab w:val="left" w:pos="567"/>
        </w:tabs>
        <w:spacing w:before="0" w:after="0"/>
        <w:ind w:left="0" w:firstLine="0"/>
        <w:rPr>
          <w:szCs w:val="24"/>
        </w:rPr>
      </w:pPr>
      <w:r w:rsidRPr="00DB1FCB">
        <w:rPr>
          <w:szCs w:val="24"/>
        </w:rPr>
        <w:t>Пациенты с наличием в анамнезе мукормикоза:</w:t>
      </w:r>
    </w:p>
    <w:p w14:paraId="21E23BC0" w14:textId="77777777" w:rsidR="00CE6C1C" w:rsidRPr="00DB1FCB" w:rsidRDefault="00CE6C1C" w:rsidP="008F69F6">
      <w:pPr>
        <w:tabs>
          <w:tab w:val="left" w:pos="0"/>
          <w:tab w:val="left" w:pos="567"/>
        </w:tabs>
        <w:spacing w:before="0" w:after="0"/>
        <w:rPr>
          <w:b/>
          <w:szCs w:val="24"/>
        </w:rPr>
      </w:pPr>
      <w:r w:rsidRPr="00DB1FCB">
        <w:rPr>
          <w:szCs w:val="24"/>
        </w:rPr>
        <w:t>Позаконазол (суспензия), по 200 мг 3 раза в сутки внутрь (после еды).</w:t>
      </w:r>
      <w:r w:rsidRPr="00DB1FCB">
        <w:rPr>
          <w:b/>
          <w:szCs w:val="24"/>
        </w:rPr>
        <w:t xml:space="preserve"> </w:t>
      </w:r>
    </w:p>
    <w:p w14:paraId="3F9DB4FC" w14:textId="77777777" w:rsidR="00683A05" w:rsidRPr="000357B8" w:rsidRDefault="00683A05" w:rsidP="008F69F6">
      <w:pPr>
        <w:pStyle w:val="a6"/>
        <w:widowControl w:val="0"/>
        <w:autoSpaceDE w:val="0"/>
        <w:autoSpaceDN w:val="0"/>
        <w:adjustRightInd w:val="0"/>
        <w:spacing w:before="0" w:after="0"/>
        <w:ind w:right="51"/>
        <w:jc w:val="center"/>
        <w:rPr>
          <w:b/>
          <w:szCs w:val="24"/>
        </w:rPr>
      </w:pPr>
      <w:r w:rsidRPr="000357B8">
        <w:rPr>
          <w:b/>
          <w:szCs w:val="24"/>
        </w:rPr>
        <w:t>Профилактика вирусных инфекций</w:t>
      </w:r>
    </w:p>
    <w:p w14:paraId="49486857" w14:textId="77DC9D94" w:rsidR="00CE6C1C" w:rsidRPr="00DB1FCB" w:rsidRDefault="00CE6C1C" w:rsidP="008F69F6">
      <w:pPr>
        <w:tabs>
          <w:tab w:val="left" w:pos="0"/>
          <w:tab w:val="left" w:pos="567"/>
        </w:tabs>
        <w:spacing w:before="0" w:after="0"/>
        <w:rPr>
          <w:szCs w:val="24"/>
        </w:rPr>
      </w:pPr>
      <w:r w:rsidRPr="00DB1FCB">
        <w:rPr>
          <w:szCs w:val="24"/>
        </w:rPr>
        <w:t>Показана пациентам, имеющим отягощенный анамнез (частые, рецидивирующие эпизоды герпетических инфе</w:t>
      </w:r>
      <w:r w:rsidR="00BF079B">
        <w:rPr>
          <w:szCs w:val="24"/>
        </w:rPr>
        <w:t xml:space="preserve">кций) </w:t>
      </w:r>
      <w:r w:rsidR="00BF079B" w:rsidRPr="00D9248B">
        <w:rPr>
          <w:szCs w:val="24"/>
        </w:rPr>
        <w:t>и пациентам, получающим бортезомиб.</w:t>
      </w:r>
    </w:p>
    <w:p w14:paraId="297247F2" w14:textId="77777777" w:rsidR="00683A05" w:rsidRPr="00B201D3" w:rsidRDefault="00683A05" w:rsidP="008F69F6">
      <w:pPr>
        <w:spacing w:before="0" w:after="0"/>
        <w:ind w:right="49" w:firstLine="709"/>
        <w:contextualSpacing/>
      </w:pPr>
      <w:r w:rsidRPr="00B201D3">
        <w:t>Используют следующие препараты для профилактики</w:t>
      </w:r>
      <w:r>
        <w:t xml:space="preserve"> </w:t>
      </w:r>
      <w:r w:rsidRPr="00B201D3">
        <w:t>вирусных инфекций</w:t>
      </w:r>
      <w:r>
        <w:t>:</w:t>
      </w:r>
    </w:p>
    <w:p w14:paraId="203ECE75" w14:textId="77777777" w:rsidR="00683A05" w:rsidRPr="00933F76" w:rsidRDefault="00683A05" w:rsidP="008F69F6">
      <w:pPr>
        <w:pStyle w:val="a6"/>
        <w:numPr>
          <w:ilvl w:val="0"/>
          <w:numId w:val="149"/>
        </w:numPr>
        <w:spacing w:before="0" w:after="0"/>
        <w:ind w:right="49"/>
        <w:rPr>
          <w:szCs w:val="24"/>
        </w:rPr>
      </w:pPr>
      <w:r w:rsidRPr="00933F76">
        <w:rPr>
          <w:szCs w:val="24"/>
        </w:rPr>
        <w:t>ацикловир внутривенно 250 мг/м</w:t>
      </w:r>
      <w:r w:rsidRPr="00933F76">
        <w:rPr>
          <w:szCs w:val="24"/>
          <w:vertAlign w:val="superscript"/>
        </w:rPr>
        <w:t>2</w:t>
      </w:r>
      <w:r w:rsidRPr="00933F76">
        <w:rPr>
          <w:szCs w:val="24"/>
        </w:rPr>
        <w:t xml:space="preserve"> или 5 мг/кг каждые 12 часов;</w:t>
      </w:r>
    </w:p>
    <w:p w14:paraId="2483132E" w14:textId="77777777" w:rsidR="00683A05" w:rsidRPr="00933F76" w:rsidRDefault="00683A05" w:rsidP="008F69F6">
      <w:pPr>
        <w:pStyle w:val="a6"/>
        <w:numPr>
          <w:ilvl w:val="0"/>
          <w:numId w:val="149"/>
        </w:numPr>
        <w:spacing w:before="0" w:after="0"/>
        <w:ind w:right="49"/>
        <w:rPr>
          <w:szCs w:val="24"/>
        </w:rPr>
      </w:pPr>
      <w:r w:rsidRPr="00933F76">
        <w:rPr>
          <w:szCs w:val="24"/>
        </w:rPr>
        <w:t>ацикловир таблетки по 200 мг х 3 раза;</w:t>
      </w:r>
    </w:p>
    <w:p w14:paraId="538399C9" w14:textId="77777777" w:rsidR="00683A05" w:rsidRPr="00933F76" w:rsidRDefault="00683A05" w:rsidP="008F69F6">
      <w:pPr>
        <w:pStyle w:val="a6"/>
        <w:numPr>
          <w:ilvl w:val="0"/>
          <w:numId w:val="149"/>
        </w:numPr>
        <w:spacing w:before="0" w:after="0"/>
        <w:ind w:right="49"/>
        <w:rPr>
          <w:szCs w:val="24"/>
        </w:rPr>
      </w:pPr>
      <w:r w:rsidRPr="00933F76">
        <w:rPr>
          <w:szCs w:val="24"/>
        </w:rPr>
        <w:t>валациковир по 500 мг х 2 раза;</w:t>
      </w:r>
    </w:p>
    <w:p w14:paraId="7AAF9832" w14:textId="77777777" w:rsidR="00683A05" w:rsidRPr="00040AAA" w:rsidRDefault="00683A05" w:rsidP="008F69F6">
      <w:pPr>
        <w:pStyle w:val="a6"/>
        <w:numPr>
          <w:ilvl w:val="0"/>
          <w:numId w:val="149"/>
        </w:numPr>
        <w:spacing w:before="0" w:after="0"/>
        <w:ind w:right="49"/>
        <w:rPr>
          <w:szCs w:val="24"/>
        </w:rPr>
      </w:pPr>
      <w:r w:rsidRPr="00933F76">
        <w:rPr>
          <w:szCs w:val="24"/>
        </w:rPr>
        <w:t>фамцикловир по 500 мг 2 раза</w:t>
      </w:r>
      <w:r w:rsidRPr="00040AAA">
        <w:rPr>
          <w:szCs w:val="24"/>
        </w:rPr>
        <w:t>.</w:t>
      </w:r>
    </w:p>
    <w:p w14:paraId="5A7F6F85" w14:textId="510CF5BB" w:rsidR="00683A05" w:rsidRDefault="00683A05" w:rsidP="008F69F6">
      <w:pPr>
        <w:spacing w:before="0" w:after="0"/>
        <w:ind w:right="49" w:firstLine="709"/>
        <w:contextualSpacing/>
      </w:pPr>
      <w:r w:rsidRPr="00040AAA">
        <w:t>П</w:t>
      </w:r>
      <w:r>
        <w:t>ротивовирусную профилактику п</w:t>
      </w:r>
      <w:r w:rsidRPr="00040AAA">
        <w:t>рименяют в те</w:t>
      </w:r>
      <w:r w:rsidR="00CE6C1C">
        <w:t xml:space="preserve">чение 3-5 недель с 1-го дня ПХТ. </w:t>
      </w:r>
      <w:r w:rsidRPr="00040AAA">
        <w:t>Перевод с пероральной на вн</w:t>
      </w:r>
      <w:r>
        <w:t>у</w:t>
      </w:r>
      <w:r w:rsidRPr="00040AAA">
        <w:t xml:space="preserve">тривенную форму проводят у больных с мукозитом. </w:t>
      </w:r>
    </w:p>
    <w:p w14:paraId="47EEBC3A" w14:textId="77777777" w:rsidR="00683A05" w:rsidRPr="00FD15FE" w:rsidRDefault="00683A05" w:rsidP="00683A05">
      <w:pPr>
        <w:ind w:right="49"/>
        <w:contextualSpacing/>
        <w:rPr>
          <w:b/>
          <w:bCs/>
        </w:rPr>
      </w:pPr>
      <w:r w:rsidRPr="000357B8">
        <w:rPr>
          <w:b/>
          <w:bCs/>
        </w:rPr>
        <w:t>Список</w:t>
      </w:r>
      <w:r w:rsidRPr="00FD15FE">
        <w:rPr>
          <w:b/>
          <w:bCs/>
        </w:rPr>
        <w:t xml:space="preserve"> </w:t>
      </w:r>
      <w:r w:rsidRPr="000357B8">
        <w:rPr>
          <w:b/>
          <w:bCs/>
        </w:rPr>
        <w:t>литературы</w:t>
      </w:r>
    </w:p>
    <w:p w14:paraId="3DB5A80D" w14:textId="77777777" w:rsidR="00CE6C1C" w:rsidRPr="00CE6C1C" w:rsidRDefault="00CE6C1C" w:rsidP="008F69F6">
      <w:pPr>
        <w:widowControl w:val="0"/>
        <w:autoSpaceDE w:val="0"/>
        <w:autoSpaceDN w:val="0"/>
        <w:adjustRightInd w:val="0"/>
        <w:spacing w:before="0" w:after="0" w:line="240" w:lineRule="auto"/>
        <w:rPr>
          <w:noProof/>
          <w:szCs w:val="24"/>
          <w:lang w:val="en-US"/>
        </w:rPr>
      </w:pPr>
      <w:r w:rsidRPr="00CE6C1C">
        <w:rPr>
          <w:szCs w:val="24"/>
        </w:rPr>
        <w:fldChar w:fldCharType="begin" w:fldLock="1"/>
      </w:r>
      <w:r w:rsidRPr="00CE6C1C">
        <w:rPr>
          <w:szCs w:val="24"/>
        </w:rPr>
        <w:instrText xml:space="preserve">ADDIN Mendeley Bibliography CSL_BIBLIOGRAPHY </w:instrText>
      </w:r>
      <w:r w:rsidRPr="00CE6C1C">
        <w:rPr>
          <w:szCs w:val="24"/>
        </w:rPr>
        <w:fldChar w:fldCharType="separate"/>
      </w:r>
      <w:r w:rsidRPr="00CE6C1C">
        <w:rPr>
          <w:noProof/>
          <w:szCs w:val="24"/>
        </w:rPr>
        <w:t xml:space="preserve">1. Савченко В.Г. и дрАлгоритмы диагностики и протоколы лечения заболеваний системы крови. / Савченко В.Г. и др – Москва: Практика, 2018.– </w:t>
      </w:r>
      <w:r w:rsidRPr="00CE6C1C">
        <w:rPr>
          <w:noProof/>
          <w:szCs w:val="24"/>
          <w:lang w:val="en-US"/>
        </w:rPr>
        <w:t>1008c.</w:t>
      </w:r>
    </w:p>
    <w:p w14:paraId="7CFCDE13" w14:textId="77777777" w:rsidR="00CE6C1C" w:rsidRPr="00CE6C1C" w:rsidRDefault="00CE6C1C" w:rsidP="008F69F6">
      <w:pPr>
        <w:widowControl w:val="0"/>
        <w:autoSpaceDE w:val="0"/>
        <w:autoSpaceDN w:val="0"/>
        <w:adjustRightInd w:val="0"/>
        <w:spacing w:before="0" w:after="0" w:line="240" w:lineRule="auto"/>
        <w:rPr>
          <w:noProof/>
          <w:szCs w:val="24"/>
          <w:lang w:val="en-US"/>
        </w:rPr>
      </w:pPr>
      <w:r w:rsidRPr="00CE6C1C">
        <w:rPr>
          <w:noProof/>
          <w:szCs w:val="24"/>
          <w:lang w:val="en-US"/>
        </w:rPr>
        <w:t>2. J. M. ECIL guidelines for preventing Pneumocystis jirovecii pneumonia in patients with haematological malignancies and stem cell transplant recipients / M. J., C. S., M. G., W. C. // J. Antimicrob. Chemother. – 2016.</w:t>
      </w:r>
    </w:p>
    <w:p w14:paraId="0BE07990" w14:textId="77777777" w:rsidR="00CE6C1C" w:rsidRPr="00CE6C1C" w:rsidRDefault="00CE6C1C" w:rsidP="008F69F6">
      <w:pPr>
        <w:widowControl w:val="0"/>
        <w:autoSpaceDE w:val="0"/>
        <w:autoSpaceDN w:val="0"/>
        <w:adjustRightInd w:val="0"/>
        <w:spacing w:before="0" w:after="0" w:line="240" w:lineRule="auto"/>
        <w:rPr>
          <w:noProof/>
          <w:szCs w:val="24"/>
          <w:lang w:val="en-US"/>
        </w:rPr>
      </w:pPr>
      <w:r w:rsidRPr="00CE6C1C">
        <w:rPr>
          <w:noProof/>
          <w:szCs w:val="24"/>
          <w:lang w:val="en-US"/>
        </w:rPr>
        <w:t xml:space="preserve">3. Terpos E. European myeloma network guidelines for the management of multiple myeloma-related complications / E. Terpos, M. Kleber, M. Engelhardt, S. Zweegman, F. Gay, E. Kastritis, N. W. C. J. van de Donk, B. Bruno, O. Sezer, A. Broij, S. Bringhen, M. Beksac, A. Larocca, R. Hajek, P. Musto, H. E. Johnsen, F. Morabito, H. Ludwig, M. Cavo, H. Einsele, P. Sonneveld, M. A. Dimopoulos, A. Palumbo // Haematologica – 2015. – </w:t>
      </w:r>
      <w:r w:rsidRPr="00CE6C1C">
        <w:rPr>
          <w:noProof/>
          <w:szCs w:val="24"/>
        </w:rPr>
        <w:t>Т</w:t>
      </w:r>
      <w:r w:rsidRPr="00CE6C1C">
        <w:rPr>
          <w:noProof/>
          <w:szCs w:val="24"/>
          <w:lang w:val="en-US"/>
        </w:rPr>
        <w:t>. 100 – № 10 – 1254–1266</w:t>
      </w:r>
      <w:r w:rsidRPr="00CE6C1C">
        <w:rPr>
          <w:noProof/>
          <w:szCs w:val="24"/>
        </w:rPr>
        <w:t>с</w:t>
      </w:r>
      <w:r w:rsidRPr="00CE6C1C">
        <w:rPr>
          <w:noProof/>
          <w:szCs w:val="24"/>
          <w:lang w:val="en-US"/>
        </w:rPr>
        <w:t>.</w:t>
      </w:r>
    </w:p>
    <w:p w14:paraId="628A3741" w14:textId="70F72D5B" w:rsidR="00CE6C1C" w:rsidRPr="00FD15FE" w:rsidRDefault="00CE6C1C" w:rsidP="00CE6C1C">
      <w:pPr>
        <w:rPr>
          <w:szCs w:val="24"/>
          <w:lang w:val="en-US"/>
        </w:rPr>
      </w:pPr>
      <w:r w:rsidRPr="00CE6C1C">
        <w:rPr>
          <w:szCs w:val="24"/>
        </w:rPr>
        <w:fldChar w:fldCharType="end"/>
      </w:r>
    </w:p>
    <w:p w14:paraId="5593F6A4" w14:textId="77777777" w:rsidR="00CE6C1C" w:rsidRPr="00FD15FE" w:rsidRDefault="00CE6C1C">
      <w:pPr>
        <w:spacing w:before="0" w:after="0" w:line="240" w:lineRule="auto"/>
        <w:jc w:val="left"/>
        <w:rPr>
          <w:szCs w:val="24"/>
          <w:lang w:val="en-US"/>
        </w:rPr>
      </w:pPr>
      <w:r w:rsidRPr="00FD15FE">
        <w:rPr>
          <w:szCs w:val="24"/>
          <w:lang w:val="en-US"/>
        </w:rPr>
        <w:br w:type="page"/>
      </w:r>
    </w:p>
    <w:p w14:paraId="2869D1B6" w14:textId="74B9756D" w:rsidR="00CE6C1C" w:rsidRPr="00683A05" w:rsidRDefault="00CE6C1C" w:rsidP="00CE6C1C">
      <w:pPr>
        <w:pStyle w:val="1"/>
      </w:pPr>
      <w:bookmarkStart w:id="90" w:name="_Toc53140935"/>
      <w:r w:rsidRPr="00683A05">
        <w:lastRenderedPageBreak/>
        <w:t>Приложение Г1</w:t>
      </w:r>
      <w:r>
        <w:t>5</w:t>
      </w:r>
      <w:r w:rsidRPr="00683A05">
        <w:t>. «</w:t>
      </w:r>
      <w:r>
        <w:rPr>
          <w:szCs w:val="28"/>
        </w:rPr>
        <w:t>Инфузионная терапия</w:t>
      </w:r>
      <w:r w:rsidRPr="00683A05">
        <w:t>»</w:t>
      </w:r>
      <w:bookmarkEnd w:id="90"/>
    </w:p>
    <w:p w14:paraId="719338DF" w14:textId="77777777" w:rsidR="00CE6C1C" w:rsidRPr="00CE6C1C" w:rsidRDefault="00CE6C1C" w:rsidP="00CE6C1C">
      <w:pPr>
        <w:spacing w:before="0" w:after="0"/>
        <w:rPr>
          <w:b/>
          <w:i/>
          <w:szCs w:val="24"/>
        </w:rPr>
      </w:pPr>
      <w:r w:rsidRPr="00CE6C1C">
        <w:rPr>
          <w:b/>
          <w:i/>
          <w:szCs w:val="24"/>
        </w:rPr>
        <w:t>Список сокращений</w:t>
      </w:r>
    </w:p>
    <w:p w14:paraId="37F9B2BB" w14:textId="77777777" w:rsidR="00CE6C1C" w:rsidRPr="00CE6C1C" w:rsidRDefault="00CE6C1C" w:rsidP="00CE6C1C">
      <w:pPr>
        <w:spacing w:before="0" w:after="0"/>
        <w:rPr>
          <w:szCs w:val="24"/>
        </w:rPr>
      </w:pPr>
      <w:r w:rsidRPr="00CE6C1C">
        <w:rPr>
          <w:szCs w:val="24"/>
        </w:rPr>
        <w:t xml:space="preserve">ИТ – инфузионная терапия </w:t>
      </w:r>
    </w:p>
    <w:p w14:paraId="014A8E92" w14:textId="77777777" w:rsidR="00CE6C1C" w:rsidRPr="00CE6C1C" w:rsidRDefault="00CE6C1C" w:rsidP="00CE6C1C">
      <w:pPr>
        <w:spacing w:before="0" w:after="0"/>
        <w:rPr>
          <w:szCs w:val="24"/>
        </w:rPr>
      </w:pPr>
      <w:r w:rsidRPr="00CE6C1C">
        <w:rPr>
          <w:szCs w:val="24"/>
        </w:rPr>
        <w:t xml:space="preserve">ЦВД – центральное венозное давление </w:t>
      </w:r>
    </w:p>
    <w:p w14:paraId="244C3A54" w14:textId="77777777" w:rsidR="00CE6C1C" w:rsidRPr="00CE6C1C" w:rsidRDefault="00CE6C1C" w:rsidP="00CE6C1C">
      <w:pPr>
        <w:spacing w:before="0" w:after="0"/>
        <w:ind w:firstLine="709"/>
        <w:rPr>
          <w:b/>
          <w:szCs w:val="24"/>
        </w:rPr>
      </w:pPr>
      <w:r w:rsidRPr="00CE6C1C">
        <w:rPr>
          <w:b/>
          <w:szCs w:val="24"/>
        </w:rPr>
        <w:t>Общие сведения.</w:t>
      </w:r>
    </w:p>
    <w:p w14:paraId="1B666057" w14:textId="4CE4AF91" w:rsidR="00CE6C1C" w:rsidRPr="00CE6C1C" w:rsidRDefault="00CE6C1C" w:rsidP="00CE6C1C">
      <w:pPr>
        <w:spacing w:before="0" w:after="0"/>
        <w:ind w:firstLine="709"/>
        <w:rPr>
          <w:szCs w:val="24"/>
        </w:rPr>
      </w:pPr>
      <w:r w:rsidRPr="00CE6C1C">
        <w:rPr>
          <w:szCs w:val="24"/>
        </w:rPr>
        <w:t>Особое место в сопроводительной терапии пациентов с 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о, несмотря на накопленный опыт использования ИТ (первое сообщение о применении внутривенной инфузии раствора солей у больных холерой п</w:t>
      </w:r>
      <w:r w:rsidR="00BF079B">
        <w:rPr>
          <w:szCs w:val="24"/>
        </w:rPr>
        <w:t xml:space="preserve">оявилось почти 200 лет назад), </w:t>
      </w:r>
      <w:r w:rsidRPr="00CE6C1C">
        <w:rPr>
          <w:szCs w:val="24"/>
        </w:rPr>
        <w:t>концепции и схемы ИТ продолжают развиваться.</w:t>
      </w:r>
    </w:p>
    <w:p w14:paraId="418AB4F2" w14:textId="77777777" w:rsidR="00CE6C1C" w:rsidRPr="00CE6C1C" w:rsidRDefault="00CE6C1C" w:rsidP="00CE6C1C">
      <w:pPr>
        <w:spacing w:before="0" w:after="0"/>
        <w:ind w:firstLine="709"/>
        <w:rPr>
          <w:szCs w:val="24"/>
        </w:rPr>
      </w:pPr>
      <w:r w:rsidRPr="00CE6C1C">
        <w:rPr>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014C871D" w14:textId="77777777" w:rsidR="00CE6C1C" w:rsidRPr="00CE6C1C" w:rsidRDefault="00CE6C1C" w:rsidP="00CE6C1C">
      <w:pPr>
        <w:spacing w:before="0" w:after="0"/>
        <w:ind w:firstLine="709"/>
        <w:rPr>
          <w:i/>
          <w:szCs w:val="24"/>
        </w:rPr>
      </w:pPr>
      <w:r w:rsidRPr="00CE6C1C">
        <w:rPr>
          <w:i/>
          <w:szCs w:val="24"/>
        </w:rPr>
        <w:t>Виды инфузионных растворов</w:t>
      </w:r>
    </w:p>
    <w:p w14:paraId="6FE82193" w14:textId="77777777" w:rsidR="00CE6C1C" w:rsidRPr="00CE6C1C" w:rsidRDefault="00CE6C1C" w:rsidP="00CE6C1C">
      <w:pPr>
        <w:spacing w:before="0" w:after="0"/>
        <w:ind w:firstLine="709"/>
        <w:rPr>
          <w:szCs w:val="24"/>
        </w:rPr>
      </w:pPr>
      <w:r w:rsidRPr="00CE6C1C">
        <w:rPr>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w:t>
      </w:r>
      <w:r w:rsidRPr="00CE6C1C">
        <w:rPr>
          <w:szCs w:val="24"/>
        </w:rPr>
        <w:lastRenderedPageBreak/>
        <w:t xml:space="preserve">поддерживающей ИТ и при коррекции </w:t>
      </w:r>
      <w:r w:rsidRPr="00CE6C1C">
        <w:rPr>
          <w:i/>
          <w:szCs w:val="24"/>
        </w:rPr>
        <w:t>дегидратации</w:t>
      </w:r>
      <w:r w:rsidRPr="00CE6C1C">
        <w:rPr>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E6C1C">
        <w:rPr>
          <w:i/>
          <w:szCs w:val="24"/>
        </w:rPr>
        <w:t>гиповолемия</w:t>
      </w:r>
      <w:r w:rsidRPr="00CE6C1C">
        <w:rPr>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375CED87" w14:textId="77777777" w:rsidR="00CE6C1C" w:rsidRPr="00CE6C1C" w:rsidRDefault="00CE6C1C" w:rsidP="00CE6C1C">
      <w:pPr>
        <w:spacing w:before="0" w:after="0"/>
        <w:ind w:firstLine="709"/>
        <w:rPr>
          <w:szCs w:val="24"/>
        </w:rPr>
      </w:pPr>
      <w:r w:rsidRPr="00CE6C1C">
        <w:rPr>
          <w:i/>
          <w:szCs w:val="24"/>
        </w:rPr>
        <w:t xml:space="preserve">Изотонический 0,9% раствор натрия хлорида (0,9% </w:t>
      </w:r>
      <w:r w:rsidRPr="00CE6C1C">
        <w:rPr>
          <w:i/>
          <w:szCs w:val="24"/>
          <w:lang w:val="en-US"/>
        </w:rPr>
        <w:t>NaCl</w:t>
      </w:r>
      <w:r w:rsidRPr="00CE6C1C">
        <w:rPr>
          <w:i/>
          <w:szCs w:val="24"/>
        </w:rPr>
        <w:t>),</w:t>
      </w:r>
      <w:r w:rsidRPr="00CE6C1C">
        <w:rPr>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CE6C1C">
        <w:rPr>
          <w:szCs w:val="24"/>
        </w:rPr>
        <w:fldChar w:fldCharType="begin" w:fldLock="1"/>
      </w:r>
      <w:r w:rsidRPr="00CE6C1C">
        <w:rPr>
          <w:szCs w:val="24"/>
        </w:rPr>
        <w:instrText>ADDIN CSL_CITATION { "citationItems" : [ { "id" : "ITEM-1", "itemData" : { "DOI" : "10.1001/jama.2015.12334", "ISSN" : "15383598", "abstract" : "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u22653.96 mg/dL with an increase of \u2265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u2026", "author" : [ { "dropping-particle" : "", "family" : "Young", "given" : "Paul", "non-dropping-particle" : "", "parse-names" : false, "suffix" : "" }, { "dropping-particle" : "", "family" : "Bailey", "given" : "Michael", "non-dropping-particle" : "", "parse-names" : false, "suffix" : "" }, { "dropping-particle" : "", "family" : "Beasley", "given" : "Richard", "non-dropping-particle" : "", "parse-names" : false, "suffix" : "" }, { "dropping-particle" : "", "family" : "Henderson", "given" : "Seton", "non-dropping-particle" : "", "parse-names" : false, "suffix" : "" }, { "dropping-particle" : "", "family" : "Mackle", "given" : "Diane", "non-dropping-particle" : "", "parse-names" : false, "suffix" : "" }, { "dropping-particle" : "", "family" : "McArthur", "given" : "Colin", "non-dropping-particle" : "", "parse-names" : false, "suffix" : "" }, { "dropping-particle" : "", "family" : "McGuinness", "given" : "Shay", "non-dropping-particle" : "", "parse-names" : false, "suffix" : "" }, { "dropping-particle" : "", "family" : "Mehrtens", "given" : "Jan", "non-dropping-particle" : "", "parse-names" : false, "suffix" : "" }, { "dropping-particle" : "", "family" : "Myburgh", "given" : "John", "non-dropping-particle" : "", "parse-names" : false, "suffix" : "" }, { "dropping-particle" : "", "family" : "Psirides", "given" : "Alex", "non-dropping-particle" : "", "parse-names" : false, "suffix" : "" }, { "dropping-particle" : "", "family" : "Reddy", "given" : "Sumeet", "non-dropping-particle" : "", "parse-names" : false, "suffix" : "" }, { "dropping-particle" : "", "family" : "Bellomo", "given" : "Rinaldo", "non-dropping-particle" : "", "parse-names" : false, "suffix" : "" }, { "dropping-particle" : "", "family" : "Hunt", "given" : "Anna", "non-dropping-particle" : "", "parse-names" : false, "suffix" : "" }, { "dropping-particle" : "", "family" : "Hurford", "given" : "Sally", "non-dropping-particle" : "", "parse-names" : false, "suffix" : "" }, { "dropping-particle" : "", "family" : "Navarra", "given" : "Leanlove", "non-dropping-particle" : "", "parse-names" : false, "suffix" : "" }, { "dropping-particle" : "", "family" : "Jason-Smith", "given" : "Adelaide", "non-dropping-particle" : "", "parse-names" : false, "suffix" : "" }, { "dropping-particle" : "", "family" : "Andrews", "given" : "Lynn", "non-dropping-particle" : "", "parse-names" : false, "suffix" : "" }, { "dropping-particle" : "", "family" : "Hitchings", "given" : "Louise", "non-dropping-particle" : "", "parse-names" : false, "suffix" : "" }, { "dropping-particle" : "", "family" : "Closey", "given" : "David", "non-dropping-particle" : "", "parse-names" : false, "suffix" : "" }, { "dropping-particle" : "", "family" : "Parker", "given" : "Kim", "non-dropping-particle" : "", "parse-names" : false, "suffix" : "" }, { "dropping-particle" : "", "family" : "Minto", "given" : "Emmeline", "non-dropping-particle" : "", "parse-names" : false, "suffix" : "" }, { "dropping-particle" : "", "family" : "Morris", "given" : "Anna", "non-dropping-particle" : "", "parse-names" : false, "suffix" : "" }, { "dropping-particle" : "", "family" : "McConnochie", "given" : "Rachael", "non-dropping-particle" : "", "parse-names" : false, "suffix" : "" }, { "dropping-particle" : "", "family" : "Chen", "given" : "Yan", "non-dropping-particle" : "", "parse-names" : false, "suffix" : "" }, { "dropping-particle" : "", "family" : "Newby", "given" : "Lynette", "non-dropping-particle" : "", "parse-names" : false, "suffix" : "" }, { "dropping-particle" : "", "family" : "Parke", "given" : "Rachael", "non-dropping-particle" : "", "parse-names" : false, "suffix" : "" }, { "dropping-particle" : "", "family" : "McCarthy", "given" : "Lianne", "non-dropping-particle" : "", "parse-names" : false, "suffix" : "" }, { "dropping-particle" : "", "family" : "Gilder", "given" : "Eileen", "non-dropping-particle" : "", "parse-names" : false, "suffix" : "" }, { "dropping-particle" : "", "family" : "Lammert", "given" : "Andrea", "non-dropping-particle" : "", "parse-names" : false, "suffix" : "" }, { "dropping-particle" : "", "family" : "Long", "given" : "Stephanie", "non-dropping-particle" : "", "parse-names" : false, "suffix" : "" }, { "dropping-particle" : "", "family" : "Cowdrey", "given" : "Keri Anne", "non-dropping-particle" : "", "parse-names" : false, "suffix" : "" }, { "dropping-particle" : "", "family" : "Perner", "given" : "Anders", "non-dropping-particle" : "", "parse-names" : false, "suffix" : "" }, { "dropping-particle" : "", "family" : "Morgan", "given" : "John", "non-dropping-particle" : "", "parse-names" : false, "suffix" : "" }, { "dropping-particle" : "", "family" : "Forbes", "given" : "Andrew", "non-dropping-particle" : "", "parse-names" : false, "suffix" : "" } ], "container-title" : "JAMA - Journal of the American Medical Association", "id" : "ITEM-1", "issue" : "16", "issued" : { "date-parts" : [ [ "2015", "10", "27" ] ] }, "page" : "1701-1710", "publisher" : "American Medical Association", "title" : "Effect of a buffered crystalloid solution vs saline on acute kidney injury among patients in the intensive care unit: The SPLIT randomized clinical trial", "type" : "article-journal", "volume" : "314" }, "uris" : [ "http://www.mendeley.com/documents/?uuid=2c88c5d9-bfcc-3520-b6bd-db50c835be5e" ] } ], "mendeley" : { "formattedCitation" : "[15]", "plainTextFormattedCitation" : "[15]", "previouslyFormattedCitation" : "[15]" }, "properties" : { "noteIndex" : 0 }, "schema" : "https://github.com/citation-style-language/schema/raw/master/csl-citation.json" }</w:instrText>
      </w:r>
      <w:r w:rsidRPr="00CE6C1C">
        <w:rPr>
          <w:szCs w:val="24"/>
        </w:rPr>
        <w:fldChar w:fldCharType="end"/>
      </w:r>
      <w:r w:rsidRPr="00CE6C1C">
        <w:rPr>
          <w:szCs w:val="24"/>
        </w:rPr>
        <w:t xml:space="preserve">. </w:t>
      </w:r>
    </w:p>
    <w:p w14:paraId="03113348" w14:textId="7A50CD06" w:rsidR="00CE6C1C" w:rsidRPr="00CE6C1C" w:rsidRDefault="00CE6C1C" w:rsidP="00CE6C1C">
      <w:pPr>
        <w:spacing w:before="0" w:after="0"/>
        <w:ind w:firstLine="709"/>
        <w:rPr>
          <w:szCs w:val="24"/>
        </w:rPr>
      </w:pPr>
      <w:r w:rsidRPr="00CE6C1C">
        <w:rPr>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E6C1C">
        <w:rPr>
          <w:szCs w:val="24"/>
          <w:lang w:val="en-US"/>
        </w:rPr>
        <w:t>Na</w:t>
      </w:r>
      <w:r w:rsidRPr="00CE6C1C">
        <w:rPr>
          <w:szCs w:val="24"/>
        </w:rPr>
        <w:t xml:space="preserve">). </w:t>
      </w:r>
    </w:p>
    <w:p w14:paraId="45E8FF76" w14:textId="77777777" w:rsidR="00CE6C1C" w:rsidRPr="00CE6C1C" w:rsidRDefault="00CE6C1C" w:rsidP="00CE6C1C">
      <w:pPr>
        <w:spacing w:before="0" w:after="0"/>
        <w:ind w:firstLine="709"/>
        <w:rPr>
          <w:szCs w:val="24"/>
        </w:rPr>
      </w:pPr>
      <w:r w:rsidRPr="00CE6C1C">
        <w:rPr>
          <w:i/>
          <w:szCs w:val="24"/>
        </w:rPr>
        <w:t>Сбалансированные кристаллоидные растворы (Стерофундин, Плазмалит, Рингер-лактат)</w:t>
      </w:r>
      <w:r w:rsidRPr="00CE6C1C">
        <w:rPr>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E6C1C">
        <w:rPr>
          <w:i/>
          <w:szCs w:val="24"/>
        </w:rPr>
        <w:t xml:space="preserve"> </w:t>
      </w:r>
      <w:r w:rsidRPr="00CE6C1C">
        <w:rPr>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169D3574" w14:textId="6867BFB6" w:rsidR="00CE6C1C" w:rsidRPr="00CE6C1C" w:rsidRDefault="00CE6C1C" w:rsidP="00CE6C1C">
      <w:pPr>
        <w:spacing w:before="0" w:after="0"/>
        <w:ind w:firstLine="709"/>
        <w:rPr>
          <w:szCs w:val="24"/>
        </w:rPr>
      </w:pPr>
      <w:r w:rsidRPr="00CE6C1C">
        <w:rPr>
          <w:szCs w:val="24"/>
        </w:rPr>
        <w:t xml:space="preserve">Следует помнить, что у больных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больных с циркуляторным шоком. Необходимо с осторожностью использовать раствор Рингер – Лактата для </w:t>
      </w:r>
      <w:r w:rsidRPr="00CE6C1C">
        <w:rPr>
          <w:szCs w:val="24"/>
        </w:rPr>
        <w:lastRenderedPageBreak/>
        <w:t xml:space="preserve">разведения эритроцитарной массы, </w:t>
      </w:r>
      <w:r w:rsidR="00BF079B">
        <w:rPr>
          <w:szCs w:val="24"/>
        </w:rPr>
        <w:t xml:space="preserve">так как находящийся в растворе </w:t>
      </w:r>
      <w:r w:rsidRPr="00CE6C1C">
        <w:rPr>
          <w:szCs w:val="24"/>
        </w:rPr>
        <w:t xml:space="preserve">кальций может связать цитрат (антикоагулянт для компонентов крови) и вызвать образование сгустков крови </w:t>
      </w:r>
      <w:r w:rsidR="00BF079B">
        <w:rPr>
          <w:szCs w:val="24"/>
        </w:rPr>
        <w:t xml:space="preserve">в пакете с компонентами крови. </w:t>
      </w:r>
    </w:p>
    <w:p w14:paraId="2818569E" w14:textId="0DB63D3F" w:rsidR="00CE6C1C" w:rsidRPr="00CE6C1C" w:rsidRDefault="00CE6C1C" w:rsidP="00CE6C1C">
      <w:pPr>
        <w:spacing w:before="0" w:after="0"/>
        <w:ind w:firstLine="708"/>
        <w:rPr>
          <w:szCs w:val="24"/>
        </w:rPr>
      </w:pPr>
      <w:r w:rsidRPr="00CE6C1C">
        <w:rPr>
          <w:szCs w:val="24"/>
        </w:rPr>
        <w:t xml:space="preserve">Современные растворы, такие как </w:t>
      </w:r>
      <w:r w:rsidRPr="00CE6C1C">
        <w:rPr>
          <w:i/>
          <w:szCs w:val="24"/>
        </w:rPr>
        <w:t>Стерофундин, Плазмалит</w:t>
      </w:r>
      <w:r w:rsidRPr="00CE6C1C">
        <w:rPr>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w:t>
      </w:r>
      <w:r w:rsidRPr="00D9248B">
        <w:rPr>
          <w:szCs w:val="24"/>
        </w:rPr>
        <w:t>диаре</w:t>
      </w:r>
      <w:r w:rsidR="000B2ACE" w:rsidRPr="00D9248B">
        <w:rPr>
          <w:szCs w:val="24"/>
        </w:rPr>
        <w:t>е</w:t>
      </w:r>
      <w:r w:rsidRPr="00D9248B">
        <w:rPr>
          <w:szCs w:val="24"/>
        </w:rPr>
        <w:t>, рвоте</w:t>
      </w:r>
      <w:r w:rsidRPr="00CE6C1C">
        <w:rPr>
          <w:szCs w:val="24"/>
        </w:rPr>
        <w:t xml:space="preserve">, лихорадке. </w:t>
      </w:r>
    </w:p>
    <w:p w14:paraId="48BFBD12" w14:textId="68F9D282" w:rsidR="00CE6C1C" w:rsidRPr="00CE6C1C" w:rsidRDefault="00CE6C1C" w:rsidP="00CE6C1C">
      <w:pPr>
        <w:spacing w:before="0" w:after="0"/>
        <w:ind w:firstLine="709"/>
        <w:rPr>
          <w:szCs w:val="24"/>
        </w:rPr>
      </w:pPr>
      <w:r w:rsidRPr="00CE6C1C">
        <w:rPr>
          <w:szCs w:val="24"/>
        </w:rPr>
        <w:t>Не рекомендуется использ</w:t>
      </w:r>
      <w:r w:rsidR="00BF079B">
        <w:rPr>
          <w:szCs w:val="24"/>
        </w:rPr>
        <w:t xml:space="preserve">ование изотонического раствора </w:t>
      </w:r>
      <w:r w:rsidRPr="00CE6C1C">
        <w:rPr>
          <w:szCs w:val="24"/>
        </w:rPr>
        <w:t>натрия хлорида у больных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w:t>
      </w:r>
      <w:r w:rsidR="00BF079B">
        <w:rPr>
          <w:szCs w:val="24"/>
        </w:rPr>
        <w:t xml:space="preserve"> калия в вводимом растворе.</w:t>
      </w:r>
    </w:p>
    <w:p w14:paraId="6E8C5CAF" w14:textId="77777777" w:rsidR="00CE6C1C" w:rsidRPr="00CE6C1C" w:rsidRDefault="00CE6C1C" w:rsidP="00CE6C1C">
      <w:pPr>
        <w:spacing w:before="0" w:after="0"/>
        <w:ind w:firstLine="709"/>
        <w:rPr>
          <w:szCs w:val="24"/>
        </w:rPr>
      </w:pPr>
      <w:r w:rsidRPr="00CE6C1C">
        <w:rPr>
          <w:szCs w:val="24"/>
        </w:rPr>
        <w:t>Таблица 1. Кристаллоидные растворы</w:t>
      </w:r>
    </w:p>
    <w:tbl>
      <w:tblPr>
        <w:tblStyle w:val="ae"/>
        <w:tblW w:w="0" w:type="auto"/>
        <w:tblLook w:val="04A0" w:firstRow="1" w:lastRow="0" w:firstColumn="1" w:lastColumn="0" w:noHBand="0" w:noVBand="1"/>
      </w:tblPr>
      <w:tblGrid>
        <w:gridCol w:w="1914"/>
        <w:gridCol w:w="1914"/>
        <w:gridCol w:w="1914"/>
        <w:gridCol w:w="1914"/>
        <w:gridCol w:w="1915"/>
      </w:tblGrid>
      <w:tr w:rsidR="00CE6C1C" w:rsidRPr="00CE6C1C" w14:paraId="19594732" w14:textId="77777777" w:rsidTr="001F3CDD">
        <w:tc>
          <w:tcPr>
            <w:tcW w:w="1914" w:type="dxa"/>
          </w:tcPr>
          <w:p w14:paraId="19CC97B1" w14:textId="77777777" w:rsidR="00CE6C1C" w:rsidRPr="00CE6C1C" w:rsidRDefault="00CE6C1C" w:rsidP="00CE6C1C">
            <w:pPr>
              <w:spacing w:before="0" w:after="0"/>
              <w:rPr>
                <w:b/>
                <w:szCs w:val="24"/>
              </w:rPr>
            </w:pPr>
            <w:r w:rsidRPr="00CE6C1C">
              <w:rPr>
                <w:b/>
                <w:szCs w:val="24"/>
              </w:rPr>
              <w:t>Компоненты</w:t>
            </w:r>
          </w:p>
        </w:tc>
        <w:tc>
          <w:tcPr>
            <w:tcW w:w="1914" w:type="dxa"/>
          </w:tcPr>
          <w:p w14:paraId="58E42D5A" w14:textId="77777777" w:rsidR="00CE6C1C" w:rsidRPr="00CE6C1C" w:rsidRDefault="00CE6C1C" w:rsidP="00CE6C1C">
            <w:pPr>
              <w:spacing w:before="0" w:after="0"/>
              <w:rPr>
                <w:b/>
                <w:szCs w:val="24"/>
              </w:rPr>
            </w:pPr>
            <w:r w:rsidRPr="00CE6C1C">
              <w:rPr>
                <w:b/>
                <w:szCs w:val="24"/>
              </w:rPr>
              <w:t>Плазма</w:t>
            </w:r>
          </w:p>
        </w:tc>
        <w:tc>
          <w:tcPr>
            <w:tcW w:w="1914" w:type="dxa"/>
          </w:tcPr>
          <w:p w14:paraId="44ACBD8C" w14:textId="77777777" w:rsidR="00CE6C1C" w:rsidRPr="00CE6C1C" w:rsidRDefault="00CE6C1C" w:rsidP="00CE6C1C">
            <w:pPr>
              <w:spacing w:before="0" w:after="0"/>
              <w:rPr>
                <w:b/>
                <w:szCs w:val="24"/>
                <w:lang w:val="en-US"/>
              </w:rPr>
            </w:pPr>
            <w:r w:rsidRPr="00CE6C1C">
              <w:rPr>
                <w:b/>
                <w:szCs w:val="24"/>
              </w:rPr>
              <w:t xml:space="preserve">0,9% </w:t>
            </w:r>
            <w:r w:rsidRPr="00CE6C1C">
              <w:rPr>
                <w:b/>
                <w:szCs w:val="24"/>
                <w:lang w:val="en-US"/>
              </w:rPr>
              <w:t>NaCl</w:t>
            </w:r>
          </w:p>
        </w:tc>
        <w:tc>
          <w:tcPr>
            <w:tcW w:w="1914" w:type="dxa"/>
          </w:tcPr>
          <w:p w14:paraId="31F07442" w14:textId="77777777" w:rsidR="00CE6C1C" w:rsidRPr="00CE6C1C" w:rsidRDefault="00CE6C1C" w:rsidP="00CE6C1C">
            <w:pPr>
              <w:spacing w:before="0" w:after="0"/>
              <w:rPr>
                <w:b/>
                <w:szCs w:val="24"/>
              </w:rPr>
            </w:pPr>
            <w:r w:rsidRPr="00CE6C1C">
              <w:rPr>
                <w:b/>
                <w:szCs w:val="24"/>
              </w:rPr>
              <w:t>Рингер-лактат</w:t>
            </w:r>
          </w:p>
        </w:tc>
        <w:tc>
          <w:tcPr>
            <w:tcW w:w="1915" w:type="dxa"/>
          </w:tcPr>
          <w:p w14:paraId="70A8DDFE" w14:textId="77777777" w:rsidR="00CE6C1C" w:rsidRPr="00CE6C1C" w:rsidRDefault="00CE6C1C" w:rsidP="00CE6C1C">
            <w:pPr>
              <w:spacing w:before="0" w:after="0"/>
              <w:rPr>
                <w:b/>
                <w:szCs w:val="24"/>
              </w:rPr>
            </w:pPr>
            <w:r w:rsidRPr="00CE6C1C">
              <w:rPr>
                <w:b/>
                <w:szCs w:val="24"/>
              </w:rPr>
              <w:t>Плазмалит</w:t>
            </w:r>
          </w:p>
        </w:tc>
      </w:tr>
      <w:tr w:rsidR="00CE6C1C" w:rsidRPr="00CE6C1C" w14:paraId="6B410260" w14:textId="77777777" w:rsidTr="001F3CDD">
        <w:tc>
          <w:tcPr>
            <w:tcW w:w="1914" w:type="dxa"/>
          </w:tcPr>
          <w:p w14:paraId="110D0EA0" w14:textId="77777777" w:rsidR="00CE6C1C" w:rsidRPr="00CE6C1C" w:rsidRDefault="00CE6C1C" w:rsidP="00CE6C1C">
            <w:pPr>
              <w:spacing w:before="0" w:after="0"/>
              <w:rPr>
                <w:szCs w:val="24"/>
              </w:rPr>
            </w:pPr>
            <w:r w:rsidRPr="00CE6C1C">
              <w:rPr>
                <w:szCs w:val="24"/>
              </w:rPr>
              <w:t>Натрий (ммоль/л)</w:t>
            </w:r>
          </w:p>
        </w:tc>
        <w:tc>
          <w:tcPr>
            <w:tcW w:w="1914" w:type="dxa"/>
          </w:tcPr>
          <w:p w14:paraId="3CF6D236" w14:textId="77777777" w:rsidR="00CE6C1C" w:rsidRPr="00CE6C1C" w:rsidRDefault="00CE6C1C" w:rsidP="00CE6C1C">
            <w:pPr>
              <w:spacing w:before="0" w:after="0"/>
              <w:rPr>
                <w:szCs w:val="24"/>
              </w:rPr>
            </w:pPr>
            <w:r w:rsidRPr="00CE6C1C">
              <w:rPr>
                <w:szCs w:val="24"/>
              </w:rPr>
              <w:t>135-145</w:t>
            </w:r>
          </w:p>
        </w:tc>
        <w:tc>
          <w:tcPr>
            <w:tcW w:w="1914" w:type="dxa"/>
          </w:tcPr>
          <w:p w14:paraId="63EB4366" w14:textId="77777777" w:rsidR="00CE6C1C" w:rsidRPr="00CE6C1C" w:rsidRDefault="00CE6C1C" w:rsidP="00CE6C1C">
            <w:pPr>
              <w:spacing w:before="0" w:after="0"/>
              <w:rPr>
                <w:szCs w:val="24"/>
                <w:lang w:val="en-US"/>
              </w:rPr>
            </w:pPr>
            <w:r w:rsidRPr="00CE6C1C">
              <w:rPr>
                <w:szCs w:val="24"/>
                <w:lang w:val="en-US"/>
              </w:rPr>
              <w:t>154</w:t>
            </w:r>
          </w:p>
        </w:tc>
        <w:tc>
          <w:tcPr>
            <w:tcW w:w="1914" w:type="dxa"/>
          </w:tcPr>
          <w:p w14:paraId="53857B77" w14:textId="77777777" w:rsidR="00CE6C1C" w:rsidRPr="00CE6C1C" w:rsidRDefault="00CE6C1C" w:rsidP="00CE6C1C">
            <w:pPr>
              <w:spacing w:before="0" w:after="0"/>
              <w:rPr>
                <w:szCs w:val="24"/>
                <w:lang w:val="en-US"/>
              </w:rPr>
            </w:pPr>
            <w:r w:rsidRPr="00CE6C1C">
              <w:rPr>
                <w:szCs w:val="24"/>
                <w:lang w:val="en-US"/>
              </w:rPr>
              <w:t>130</w:t>
            </w:r>
          </w:p>
        </w:tc>
        <w:tc>
          <w:tcPr>
            <w:tcW w:w="1915" w:type="dxa"/>
          </w:tcPr>
          <w:p w14:paraId="42DE7526" w14:textId="77777777" w:rsidR="00CE6C1C" w:rsidRPr="00CE6C1C" w:rsidRDefault="00CE6C1C" w:rsidP="00CE6C1C">
            <w:pPr>
              <w:spacing w:before="0" w:after="0"/>
              <w:rPr>
                <w:szCs w:val="24"/>
              </w:rPr>
            </w:pPr>
            <w:r w:rsidRPr="00CE6C1C">
              <w:rPr>
                <w:szCs w:val="24"/>
              </w:rPr>
              <w:t>140</w:t>
            </w:r>
          </w:p>
        </w:tc>
      </w:tr>
      <w:tr w:rsidR="00CE6C1C" w:rsidRPr="00CE6C1C" w14:paraId="35B25691" w14:textId="77777777" w:rsidTr="001F3CDD">
        <w:tc>
          <w:tcPr>
            <w:tcW w:w="1914" w:type="dxa"/>
          </w:tcPr>
          <w:p w14:paraId="38051955" w14:textId="77777777" w:rsidR="00CE6C1C" w:rsidRPr="00CE6C1C" w:rsidRDefault="00CE6C1C" w:rsidP="00CE6C1C">
            <w:pPr>
              <w:spacing w:before="0" w:after="0"/>
              <w:rPr>
                <w:szCs w:val="24"/>
              </w:rPr>
            </w:pPr>
            <w:r w:rsidRPr="00CE6C1C">
              <w:rPr>
                <w:szCs w:val="24"/>
              </w:rPr>
              <w:t>Хлорид (ммоль/л)</w:t>
            </w:r>
          </w:p>
        </w:tc>
        <w:tc>
          <w:tcPr>
            <w:tcW w:w="1914" w:type="dxa"/>
          </w:tcPr>
          <w:p w14:paraId="36A9A07B" w14:textId="77777777" w:rsidR="00CE6C1C" w:rsidRPr="00CE6C1C" w:rsidRDefault="00CE6C1C" w:rsidP="00CE6C1C">
            <w:pPr>
              <w:spacing w:before="0" w:after="0"/>
              <w:rPr>
                <w:szCs w:val="24"/>
              </w:rPr>
            </w:pPr>
            <w:r w:rsidRPr="00CE6C1C">
              <w:rPr>
                <w:szCs w:val="24"/>
              </w:rPr>
              <w:t>98-106</w:t>
            </w:r>
          </w:p>
        </w:tc>
        <w:tc>
          <w:tcPr>
            <w:tcW w:w="1914" w:type="dxa"/>
          </w:tcPr>
          <w:p w14:paraId="247E56EB" w14:textId="77777777" w:rsidR="00CE6C1C" w:rsidRPr="00CE6C1C" w:rsidRDefault="00CE6C1C" w:rsidP="00CE6C1C">
            <w:pPr>
              <w:spacing w:before="0" w:after="0"/>
              <w:rPr>
                <w:szCs w:val="24"/>
                <w:lang w:val="en-US"/>
              </w:rPr>
            </w:pPr>
            <w:r w:rsidRPr="00CE6C1C">
              <w:rPr>
                <w:szCs w:val="24"/>
                <w:lang w:val="en-US"/>
              </w:rPr>
              <w:t>154</w:t>
            </w:r>
          </w:p>
        </w:tc>
        <w:tc>
          <w:tcPr>
            <w:tcW w:w="1914" w:type="dxa"/>
          </w:tcPr>
          <w:p w14:paraId="1DD92CBF" w14:textId="77777777" w:rsidR="00CE6C1C" w:rsidRPr="00CE6C1C" w:rsidRDefault="00CE6C1C" w:rsidP="00CE6C1C">
            <w:pPr>
              <w:spacing w:before="0" w:after="0"/>
              <w:rPr>
                <w:szCs w:val="24"/>
                <w:lang w:val="en-US"/>
              </w:rPr>
            </w:pPr>
            <w:r w:rsidRPr="00CE6C1C">
              <w:rPr>
                <w:szCs w:val="24"/>
                <w:lang w:val="en-US"/>
              </w:rPr>
              <w:t>109</w:t>
            </w:r>
          </w:p>
        </w:tc>
        <w:tc>
          <w:tcPr>
            <w:tcW w:w="1915" w:type="dxa"/>
          </w:tcPr>
          <w:p w14:paraId="2F9657C8" w14:textId="77777777" w:rsidR="00CE6C1C" w:rsidRPr="00CE6C1C" w:rsidRDefault="00CE6C1C" w:rsidP="00CE6C1C">
            <w:pPr>
              <w:spacing w:before="0" w:after="0"/>
              <w:rPr>
                <w:szCs w:val="24"/>
              </w:rPr>
            </w:pPr>
            <w:r w:rsidRPr="00CE6C1C">
              <w:rPr>
                <w:szCs w:val="24"/>
              </w:rPr>
              <w:t>98</w:t>
            </w:r>
          </w:p>
        </w:tc>
      </w:tr>
      <w:tr w:rsidR="00CE6C1C" w:rsidRPr="00CE6C1C" w14:paraId="5B643A62" w14:textId="77777777" w:rsidTr="001F3CDD">
        <w:tc>
          <w:tcPr>
            <w:tcW w:w="1914" w:type="dxa"/>
          </w:tcPr>
          <w:p w14:paraId="15AFDA63" w14:textId="77777777" w:rsidR="00CE6C1C" w:rsidRPr="00CE6C1C" w:rsidRDefault="00CE6C1C" w:rsidP="00CE6C1C">
            <w:pPr>
              <w:spacing w:before="0" w:after="0"/>
              <w:rPr>
                <w:szCs w:val="24"/>
              </w:rPr>
            </w:pPr>
            <w:r w:rsidRPr="00CE6C1C">
              <w:rPr>
                <w:szCs w:val="24"/>
              </w:rPr>
              <w:t>Калий (ммоль/л)</w:t>
            </w:r>
          </w:p>
        </w:tc>
        <w:tc>
          <w:tcPr>
            <w:tcW w:w="1914" w:type="dxa"/>
          </w:tcPr>
          <w:p w14:paraId="1659B60C" w14:textId="77777777" w:rsidR="00CE6C1C" w:rsidRPr="00CE6C1C" w:rsidRDefault="00CE6C1C" w:rsidP="00CE6C1C">
            <w:pPr>
              <w:spacing w:before="0" w:after="0"/>
              <w:rPr>
                <w:szCs w:val="24"/>
              </w:rPr>
            </w:pPr>
            <w:r w:rsidRPr="00CE6C1C">
              <w:rPr>
                <w:szCs w:val="24"/>
              </w:rPr>
              <w:t>3,5-5,0</w:t>
            </w:r>
          </w:p>
        </w:tc>
        <w:tc>
          <w:tcPr>
            <w:tcW w:w="1914" w:type="dxa"/>
          </w:tcPr>
          <w:p w14:paraId="0AA9B90A" w14:textId="77777777" w:rsidR="00CE6C1C" w:rsidRPr="00CE6C1C" w:rsidRDefault="00CE6C1C" w:rsidP="00CE6C1C">
            <w:pPr>
              <w:spacing w:before="0" w:after="0"/>
              <w:rPr>
                <w:szCs w:val="24"/>
                <w:lang w:val="en-US"/>
              </w:rPr>
            </w:pPr>
            <w:r w:rsidRPr="00CE6C1C">
              <w:rPr>
                <w:szCs w:val="24"/>
                <w:lang w:val="en-US"/>
              </w:rPr>
              <w:t>-</w:t>
            </w:r>
          </w:p>
        </w:tc>
        <w:tc>
          <w:tcPr>
            <w:tcW w:w="1914" w:type="dxa"/>
          </w:tcPr>
          <w:p w14:paraId="2C2C5D78" w14:textId="77777777" w:rsidR="00CE6C1C" w:rsidRPr="00CE6C1C" w:rsidRDefault="00CE6C1C" w:rsidP="00CE6C1C">
            <w:pPr>
              <w:spacing w:before="0" w:after="0"/>
              <w:rPr>
                <w:szCs w:val="24"/>
                <w:lang w:val="en-US"/>
              </w:rPr>
            </w:pPr>
            <w:r w:rsidRPr="00CE6C1C">
              <w:rPr>
                <w:szCs w:val="24"/>
                <w:lang w:val="en-US"/>
              </w:rPr>
              <w:t>4</w:t>
            </w:r>
          </w:p>
        </w:tc>
        <w:tc>
          <w:tcPr>
            <w:tcW w:w="1915" w:type="dxa"/>
          </w:tcPr>
          <w:p w14:paraId="3D0A9E35" w14:textId="77777777" w:rsidR="00CE6C1C" w:rsidRPr="00CE6C1C" w:rsidRDefault="00CE6C1C" w:rsidP="00CE6C1C">
            <w:pPr>
              <w:spacing w:before="0" w:after="0"/>
              <w:rPr>
                <w:szCs w:val="24"/>
              </w:rPr>
            </w:pPr>
            <w:r w:rsidRPr="00CE6C1C">
              <w:rPr>
                <w:szCs w:val="24"/>
              </w:rPr>
              <w:t>5</w:t>
            </w:r>
          </w:p>
        </w:tc>
      </w:tr>
      <w:tr w:rsidR="00CE6C1C" w:rsidRPr="00CE6C1C" w14:paraId="400466BE" w14:textId="77777777" w:rsidTr="001F3CDD">
        <w:tc>
          <w:tcPr>
            <w:tcW w:w="1914" w:type="dxa"/>
          </w:tcPr>
          <w:p w14:paraId="2F20A75B" w14:textId="77777777" w:rsidR="00CE6C1C" w:rsidRPr="00CE6C1C" w:rsidRDefault="00CE6C1C" w:rsidP="00CE6C1C">
            <w:pPr>
              <w:spacing w:before="0" w:after="0"/>
              <w:rPr>
                <w:szCs w:val="24"/>
              </w:rPr>
            </w:pPr>
            <w:r w:rsidRPr="00CE6C1C">
              <w:rPr>
                <w:szCs w:val="24"/>
              </w:rPr>
              <w:t>Кальций (мг/дл)</w:t>
            </w:r>
          </w:p>
        </w:tc>
        <w:tc>
          <w:tcPr>
            <w:tcW w:w="1914" w:type="dxa"/>
          </w:tcPr>
          <w:p w14:paraId="12C11B2A" w14:textId="77777777" w:rsidR="00CE6C1C" w:rsidRPr="00CE6C1C" w:rsidRDefault="00CE6C1C" w:rsidP="00CE6C1C">
            <w:pPr>
              <w:spacing w:before="0" w:after="0"/>
              <w:rPr>
                <w:szCs w:val="24"/>
              </w:rPr>
            </w:pPr>
            <w:r w:rsidRPr="00CE6C1C">
              <w:rPr>
                <w:szCs w:val="24"/>
              </w:rPr>
              <w:t>3,0-4,5</w:t>
            </w:r>
          </w:p>
        </w:tc>
        <w:tc>
          <w:tcPr>
            <w:tcW w:w="1914" w:type="dxa"/>
          </w:tcPr>
          <w:p w14:paraId="153BCA37" w14:textId="77777777" w:rsidR="00CE6C1C" w:rsidRPr="00CE6C1C" w:rsidRDefault="00CE6C1C" w:rsidP="00CE6C1C">
            <w:pPr>
              <w:spacing w:before="0" w:after="0"/>
              <w:rPr>
                <w:szCs w:val="24"/>
                <w:lang w:val="en-US"/>
              </w:rPr>
            </w:pPr>
            <w:r w:rsidRPr="00CE6C1C">
              <w:rPr>
                <w:szCs w:val="24"/>
                <w:lang w:val="en-US"/>
              </w:rPr>
              <w:t>-</w:t>
            </w:r>
          </w:p>
        </w:tc>
        <w:tc>
          <w:tcPr>
            <w:tcW w:w="1914" w:type="dxa"/>
          </w:tcPr>
          <w:p w14:paraId="31C95D0C" w14:textId="77777777" w:rsidR="00CE6C1C" w:rsidRPr="00CE6C1C" w:rsidRDefault="00CE6C1C" w:rsidP="00CE6C1C">
            <w:pPr>
              <w:spacing w:before="0" w:after="0"/>
              <w:rPr>
                <w:szCs w:val="24"/>
                <w:lang w:val="en-US"/>
              </w:rPr>
            </w:pPr>
            <w:r w:rsidRPr="00CE6C1C">
              <w:rPr>
                <w:szCs w:val="24"/>
                <w:lang w:val="en-US"/>
              </w:rPr>
              <w:t>4</w:t>
            </w:r>
          </w:p>
        </w:tc>
        <w:tc>
          <w:tcPr>
            <w:tcW w:w="1915" w:type="dxa"/>
          </w:tcPr>
          <w:p w14:paraId="150370A0" w14:textId="77777777" w:rsidR="00CE6C1C" w:rsidRPr="00CE6C1C" w:rsidRDefault="00CE6C1C" w:rsidP="00CE6C1C">
            <w:pPr>
              <w:spacing w:before="0" w:after="0"/>
              <w:rPr>
                <w:szCs w:val="24"/>
              </w:rPr>
            </w:pPr>
            <w:r w:rsidRPr="00CE6C1C">
              <w:rPr>
                <w:szCs w:val="24"/>
              </w:rPr>
              <w:t>-</w:t>
            </w:r>
          </w:p>
        </w:tc>
      </w:tr>
      <w:tr w:rsidR="00CE6C1C" w:rsidRPr="00CE6C1C" w14:paraId="7935BEFF" w14:textId="77777777" w:rsidTr="001F3CDD">
        <w:tc>
          <w:tcPr>
            <w:tcW w:w="1914" w:type="dxa"/>
          </w:tcPr>
          <w:p w14:paraId="03E65ED8" w14:textId="77777777" w:rsidR="00CE6C1C" w:rsidRPr="00CE6C1C" w:rsidRDefault="00CE6C1C" w:rsidP="00CE6C1C">
            <w:pPr>
              <w:spacing w:before="0" w:after="0"/>
              <w:rPr>
                <w:szCs w:val="24"/>
              </w:rPr>
            </w:pPr>
            <w:r w:rsidRPr="00CE6C1C">
              <w:rPr>
                <w:szCs w:val="24"/>
              </w:rPr>
              <w:t>Магний (ммоль/л)</w:t>
            </w:r>
          </w:p>
        </w:tc>
        <w:tc>
          <w:tcPr>
            <w:tcW w:w="1914" w:type="dxa"/>
          </w:tcPr>
          <w:p w14:paraId="37D13373" w14:textId="77777777" w:rsidR="00CE6C1C" w:rsidRPr="00CE6C1C" w:rsidRDefault="00CE6C1C" w:rsidP="00CE6C1C">
            <w:pPr>
              <w:spacing w:before="0" w:after="0"/>
              <w:rPr>
                <w:szCs w:val="24"/>
              </w:rPr>
            </w:pPr>
            <w:r w:rsidRPr="00CE6C1C">
              <w:rPr>
                <w:szCs w:val="24"/>
              </w:rPr>
              <w:t>0,7-1,2</w:t>
            </w:r>
          </w:p>
        </w:tc>
        <w:tc>
          <w:tcPr>
            <w:tcW w:w="1914" w:type="dxa"/>
          </w:tcPr>
          <w:p w14:paraId="6FAF9858" w14:textId="77777777" w:rsidR="00CE6C1C" w:rsidRPr="00CE6C1C" w:rsidRDefault="00CE6C1C" w:rsidP="00CE6C1C">
            <w:pPr>
              <w:spacing w:before="0" w:after="0"/>
              <w:rPr>
                <w:szCs w:val="24"/>
                <w:lang w:val="en-US"/>
              </w:rPr>
            </w:pPr>
            <w:r w:rsidRPr="00CE6C1C">
              <w:rPr>
                <w:szCs w:val="24"/>
                <w:lang w:val="en-US"/>
              </w:rPr>
              <w:t>-</w:t>
            </w:r>
          </w:p>
        </w:tc>
        <w:tc>
          <w:tcPr>
            <w:tcW w:w="1914" w:type="dxa"/>
          </w:tcPr>
          <w:p w14:paraId="3E745271" w14:textId="77777777" w:rsidR="00CE6C1C" w:rsidRPr="00CE6C1C" w:rsidRDefault="00CE6C1C" w:rsidP="00CE6C1C">
            <w:pPr>
              <w:spacing w:before="0" w:after="0"/>
              <w:rPr>
                <w:szCs w:val="24"/>
                <w:lang w:val="en-US"/>
              </w:rPr>
            </w:pPr>
            <w:r w:rsidRPr="00CE6C1C">
              <w:rPr>
                <w:szCs w:val="24"/>
                <w:lang w:val="en-US"/>
              </w:rPr>
              <w:t>-</w:t>
            </w:r>
          </w:p>
        </w:tc>
        <w:tc>
          <w:tcPr>
            <w:tcW w:w="1915" w:type="dxa"/>
          </w:tcPr>
          <w:p w14:paraId="0F8B973D" w14:textId="77777777" w:rsidR="00CE6C1C" w:rsidRPr="00CE6C1C" w:rsidRDefault="00CE6C1C" w:rsidP="00CE6C1C">
            <w:pPr>
              <w:spacing w:before="0" w:after="0"/>
              <w:rPr>
                <w:szCs w:val="24"/>
              </w:rPr>
            </w:pPr>
            <w:r w:rsidRPr="00CE6C1C">
              <w:rPr>
                <w:szCs w:val="24"/>
              </w:rPr>
              <w:t>3</w:t>
            </w:r>
          </w:p>
        </w:tc>
      </w:tr>
      <w:tr w:rsidR="00CE6C1C" w:rsidRPr="00CE6C1C" w14:paraId="7E2C6199" w14:textId="77777777" w:rsidTr="001F3CDD">
        <w:tc>
          <w:tcPr>
            <w:tcW w:w="1914" w:type="dxa"/>
          </w:tcPr>
          <w:p w14:paraId="1DED338D" w14:textId="77777777" w:rsidR="00CE6C1C" w:rsidRPr="00CE6C1C" w:rsidRDefault="00CE6C1C" w:rsidP="00CE6C1C">
            <w:pPr>
              <w:spacing w:before="0" w:after="0"/>
              <w:rPr>
                <w:szCs w:val="24"/>
              </w:rPr>
            </w:pPr>
            <w:r w:rsidRPr="00CE6C1C">
              <w:rPr>
                <w:szCs w:val="24"/>
              </w:rPr>
              <w:lastRenderedPageBreak/>
              <w:t>Буфер (ммоль/л)</w:t>
            </w:r>
          </w:p>
        </w:tc>
        <w:tc>
          <w:tcPr>
            <w:tcW w:w="1914" w:type="dxa"/>
          </w:tcPr>
          <w:p w14:paraId="2FDF65E4" w14:textId="77777777" w:rsidR="00CE6C1C" w:rsidRPr="00CE6C1C" w:rsidRDefault="00CE6C1C" w:rsidP="00CE6C1C">
            <w:pPr>
              <w:spacing w:before="0" w:after="0"/>
              <w:rPr>
                <w:szCs w:val="24"/>
                <w:vertAlign w:val="subscript"/>
                <w:lang w:val="en-US"/>
              </w:rPr>
            </w:pPr>
            <w:r w:rsidRPr="00CE6C1C">
              <w:rPr>
                <w:szCs w:val="24"/>
                <w:lang w:val="en-US"/>
              </w:rPr>
              <w:t>HCO</w:t>
            </w:r>
            <w:r w:rsidRPr="00CE6C1C">
              <w:rPr>
                <w:szCs w:val="24"/>
                <w:vertAlign w:val="superscript"/>
                <w:lang w:val="en-US"/>
              </w:rPr>
              <w:t>-</w:t>
            </w:r>
            <w:r w:rsidRPr="00CE6C1C">
              <w:rPr>
                <w:szCs w:val="24"/>
                <w:vertAlign w:val="subscript"/>
                <w:lang w:val="en-US"/>
              </w:rPr>
              <w:t>3</w:t>
            </w:r>
          </w:p>
          <w:p w14:paraId="2854A21D" w14:textId="77777777" w:rsidR="00CE6C1C" w:rsidRPr="00CE6C1C" w:rsidRDefault="00CE6C1C" w:rsidP="00CE6C1C">
            <w:pPr>
              <w:spacing w:before="0" w:after="0"/>
              <w:rPr>
                <w:szCs w:val="24"/>
                <w:lang w:val="en-US"/>
              </w:rPr>
            </w:pPr>
            <w:r w:rsidRPr="00CE6C1C">
              <w:rPr>
                <w:szCs w:val="24"/>
                <w:lang w:val="en-US"/>
              </w:rPr>
              <w:t>(22-28)</w:t>
            </w:r>
          </w:p>
        </w:tc>
        <w:tc>
          <w:tcPr>
            <w:tcW w:w="1914" w:type="dxa"/>
          </w:tcPr>
          <w:p w14:paraId="51DBF48C" w14:textId="77777777" w:rsidR="00CE6C1C" w:rsidRPr="00CE6C1C" w:rsidRDefault="00CE6C1C" w:rsidP="00CE6C1C">
            <w:pPr>
              <w:spacing w:before="0" w:after="0"/>
              <w:rPr>
                <w:szCs w:val="24"/>
                <w:lang w:val="en-US"/>
              </w:rPr>
            </w:pPr>
            <w:r w:rsidRPr="00CE6C1C">
              <w:rPr>
                <w:szCs w:val="24"/>
                <w:lang w:val="en-US"/>
              </w:rPr>
              <w:t>-</w:t>
            </w:r>
          </w:p>
        </w:tc>
        <w:tc>
          <w:tcPr>
            <w:tcW w:w="1914" w:type="dxa"/>
          </w:tcPr>
          <w:p w14:paraId="7E4179AB" w14:textId="77777777" w:rsidR="00CE6C1C" w:rsidRPr="00CE6C1C" w:rsidRDefault="00CE6C1C" w:rsidP="00CE6C1C">
            <w:pPr>
              <w:spacing w:before="0" w:after="0"/>
              <w:rPr>
                <w:szCs w:val="24"/>
              </w:rPr>
            </w:pPr>
            <w:r w:rsidRPr="00CE6C1C">
              <w:rPr>
                <w:szCs w:val="24"/>
              </w:rPr>
              <w:t>Лактат (28)</w:t>
            </w:r>
          </w:p>
        </w:tc>
        <w:tc>
          <w:tcPr>
            <w:tcW w:w="1915" w:type="dxa"/>
          </w:tcPr>
          <w:p w14:paraId="30E59B05" w14:textId="77777777" w:rsidR="00CE6C1C" w:rsidRPr="00CE6C1C" w:rsidRDefault="00CE6C1C" w:rsidP="00CE6C1C">
            <w:pPr>
              <w:spacing w:before="0" w:after="0"/>
              <w:rPr>
                <w:szCs w:val="24"/>
              </w:rPr>
            </w:pPr>
            <w:r w:rsidRPr="00CE6C1C">
              <w:rPr>
                <w:szCs w:val="24"/>
              </w:rPr>
              <w:t>Ацетат (27)</w:t>
            </w:r>
          </w:p>
          <w:p w14:paraId="7378D911" w14:textId="77777777" w:rsidR="00CE6C1C" w:rsidRPr="00CE6C1C" w:rsidRDefault="00CE6C1C" w:rsidP="00CE6C1C">
            <w:pPr>
              <w:spacing w:before="0" w:after="0"/>
              <w:rPr>
                <w:szCs w:val="24"/>
              </w:rPr>
            </w:pPr>
            <w:r w:rsidRPr="00CE6C1C">
              <w:rPr>
                <w:szCs w:val="24"/>
              </w:rPr>
              <w:t>Глюканат (23)</w:t>
            </w:r>
          </w:p>
        </w:tc>
      </w:tr>
      <w:tr w:rsidR="00CE6C1C" w:rsidRPr="00CE6C1C" w14:paraId="6BFDEAEC" w14:textId="77777777" w:rsidTr="001F3CDD">
        <w:tc>
          <w:tcPr>
            <w:tcW w:w="1914" w:type="dxa"/>
          </w:tcPr>
          <w:p w14:paraId="07A93787" w14:textId="77777777" w:rsidR="00CE6C1C" w:rsidRPr="00CE6C1C" w:rsidRDefault="00CE6C1C" w:rsidP="00CE6C1C">
            <w:pPr>
              <w:spacing w:before="0" w:after="0"/>
              <w:rPr>
                <w:szCs w:val="24"/>
              </w:rPr>
            </w:pPr>
            <w:r w:rsidRPr="00CE6C1C">
              <w:rPr>
                <w:szCs w:val="24"/>
              </w:rPr>
              <w:t>Осмолярность  (мОсм/л)</w:t>
            </w:r>
          </w:p>
        </w:tc>
        <w:tc>
          <w:tcPr>
            <w:tcW w:w="1914" w:type="dxa"/>
          </w:tcPr>
          <w:p w14:paraId="01C3DCC9" w14:textId="77777777" w:rsidR="00CE6C1C" w:rsidRPr="00CE6C1C" w:rsidRDefault="00CE6C1C" w:rsidP="00CE6C1C">
            <w:pPr>
              <w:spacing w:before="0" w:after="0"/>
              <w:rPr>
                <w:szCs w:val="24"/>
                <w:lang w:val="en-US"/>
              </w:rPr>
            </w:pPr>
            <w:r w:rsidRPr="00CE6C1C">
              <w:rPr>
                <w:szCs w:val="24"/>
                <w:lang w:val="en-US"/>
              </w:rPr>
              <w:t>290</w:t>
            </w:r>
          </w:p>
        </w:tc>
        <w:tc>
          <w:tcPr>
            <w:tcW w:w="1914" w:type="dxa"/>
          </w:tcPr>
          <w:p w14:paraId="51F9BAF9" w14:textId="77777777" w:rsidR="00CE6C1C" w:rsidRPr="00CE6C1C" w:rsidRDefault="00CE6C1C" w:rsidP="00CE6C1C">
            <w:pPr>
              <w:spacing w:before="0" w:after="0"/>
              <w:rPr>
                <w:szCs w:val="24"/>
                <w:lang w:val="en-US"/>
              </w:rPr>
            </w:pPr>
            <w:r w:rsidRPr="00CE6C1C">
              <w:rPr>
                <w:szCs w:val="24"/>
                <w:lang w:val="en-US"/>
              </w:rPr>
              <w:t>308</w:t>
            </w:r>
          </w:p>
        </w:tc>
        <w:tc>
          <w:tcPr>
            <w:tcW w:w="1914" w:type="dxa"/>
          </w:tcPr>
          <w:p w14:paraId="7486C5E3" w14:textId="77777777" w:rsidR="00CE6C1C" w:rsidRPr="00CE6C1C" w:rsidRDefault="00CE6C1C" w:rsidP="00CE6C1C">
            <w:pPr>
              <w:spacing w:before="0" w:after="0"/>
              <w:rPr>
                <w:szCs w:val="24"/>
              </w:rPr>
            </w:pPr>
            <w:r w:rsidRPr="00CE6C1C">
              <w:rPr>
                <w:szCs w:val="24"/>
              </w:rPr>
              <w:t>273</w:t>
            </w:r>
          </w:p>
        </w:tc>
        <w:tc>
          <w:tcPr>
            <w:tcW w:w="1915" w:type="dxa"/>
          </w:tcPr>
          <w:p w14:paraId="716287BA" w14:textId="77777777" w:rsidR="00CE6C1C" w:rsidRPr="00CE6C1C" w:rsidRDefault="00CE6C1C" w:rsidP="00CE6C1C">
            <w:pPr>
              <w:spacing w:before="0" w:after="0"/>
              <w:rPr>
                <w:szCs w:val="24"/>
              </w:rPr>
            </w:pPr>
            <w:r w:rsidRPr="00CE6C1C">
              <w:rPr>
                <w:szCs w:val="24"/>
              </w:rPr>
              <w:t>295</w:t>
            </w:r>
          </w:p>
        </w:tc>
      </w:tr>
    </w:tbl>
    <w:p w14:paraId="072A3F6C" w14:textId="77777777" w:rsidR="00CE6C1C" w:rsidRPr="00CE6C1C" w:rsidRDefault="00CE6C1C" w:rsidP="00CE6C1C">
      <w:pPr>
        <w:spacing w:before="0" w:after="0"/>
        <w:ind w:firstLine="709"/>
        <w:rPr>
          <w:szCs w:val="24"/>
        </w:rPr>
      </w:pPr>
    </w:p>
    <w:p w14:paraId="7ACFC40F" w14:textId="77777777" w:rsidR="00CE6C1C" w:rsidRPr="00CE6C1C" w:rsidRDefault="00CE6C1C" w:rsidP="00CE6C1C">
      <w:pPr>
        <w:spacing w:before="0" w:after="0"/>
        <w:ind w:firstLine="709"/>
        <w:rPr>
          <w:b/>
          <w:szCs w:val="24"/>
        </w:rPr>
      </w:pPr>
      <w:r w:rsidRPr="00CE6C1C">
        <w:rPr>
          <w:b/>
          <w:szCs w:val="24"/>
        </w:rPr>
        <w:t>Показания к проведению инфузионной терапии</w:t>
      </w:r>
    </w:p>
    <w:p w14:paraId="0FA16BA3" w14:textId="77777777" w:rsidR="00CE6C1C" w:rsidRPr="00CE6C1C" w:rsidRDefault="00CE6C1C" w:rsidP="00CE6C1C">
      <w:pPr>
        <w:spacing w:before="0" w:after="0"/>
        <w:ind w:firstLine="709"/>
        <w:rPr>
          <w:szCs w:val="24"/>
        </w:rPr>
      </w:pPr>
      <w:r w:rsidRPr="00CE6C1C">
        <w:rPr>
          <w:szCs w:val="24"/>
        </w:rPr>
        <w:t>Основными показаниями для инфузионной терапии являются:</w:t>
      </w:r>
    </w:p>
    <w:p w14:paraId="3EAB0D2E" w14:textId="77777777" w:rsidR="00CE6C1C" w:rsidRPr="00CE6C1C" w:rsidRDefault="00CE6C1C" w:rsidP="00CE6C1C">
      <w:pPr>
        <w:pStyle w:val="a6"/>
        <w:numPr>
          <w:ilvl w:val="0"/>
          <w:numId w:val="158"/>
        </w:numPr>
        <w:spacing w:before="0" w:after="0" w:line="276" w:lineRule="auto"/>
        <w:rPr>
          <w:szCs w:val="24"/>
        </w:rPr>
      </w:pPr>
      <w:r w:rsidRPr="00CE6C1C">
        <w:rPr>
          <w:szCs w:val="24"/>
        </w:rPr>
        <w:t>Дегидратация,</w:t>
      </w:r>
      <w:r w:rsidRPr="00CE6C1C">
        <w:rPr>
          <w:i/>
          <w:szCs w:val="24"/>
        </w:rPr>
        <w:t xml:space="preserve"> </w:t>
      </w:r>
      <w:r w:rsidRPr="00CE6C1C">
        <w:rPr>
          <w:szCs w:val="24"/>
        </w:rPr>
        <w:t>причинами которой могут быть диарея, перспирация (вследствие лихорадки), рвота, алиментарная недостаточность.</w:t>
      </w:r>
    </w:p>
    <w:p w14:paraId="432563B2" w14:textId="77777777" w:rsidR="00CE6C1C" w:rsidRPr="00CE6C1C" w:rsidRDefault="00CE6C1C" w:rsidP="00CE6C1C">
      <w:pPr>
        <w:pStyle w:val="a6"/>
        <w:numPr>
          <w:ilvl w:val="0"/>
          <w:numId w:val="158"/>
        </w:numPr>
        <w:spacing w:before="0" w:after="0" w:line="276" w:lineRule="auto"/>
        <w:rPr>
          <w:szCs w:val="24"/>
        </w:rPr>
      </w:pPr>
      <w:r w:rsidRPr="00CE6C1C">
        <w:rPr>
          <w:szCs w:val="24"/>
        </w:rPr>
        <w:t>Гиповолемия или дефицит объема циркулирующей крови (например, при кровотечении у гематологических пациентов).</w:t>
      </w:r>
    </w:p>
    <w:p w14:paraId="0C6E702B" w14:textId="77777777" w:rsidR="00CE6C1C" w:rsidRPr="00CE6C1C" w:rsidRDefault="00CE6C1C" w:rsidP="00CE6C1C">
      <w:pPr>
        <w:pStyle w:val="a6"/>
        <w:numPr>
          <w:ilvl w:val="0"/>
          <w:numId w:val="158"/>
        </w:numPr>
        <w:spacing w:before="0" w:after="0" w:line="276" w:lineRule="auto"/>
        <w:rPr>
          <w:szCs w:val="24"/>
        </w:rPr>
      </w:pPr>
      <w:r w:rsidRPr="00CE6C1C">
        <w:rPr>
          <w:szCs w:val="24"/>
        </w:rPr>
        <w:t xml:space="preserve">Проведение форсированного диуреза для профилактики синдрома лизиса опухоли. </w:t>
      </w:r>
    </w:p>
    <w:p w14:paraId="03D1E68F" w14:textId="77777777" w:rsidR="00CE6C1C" w:rsidRPr="00CE6C1C" w:rsidRDefault="00CE6C1C" w:rsidP="00CE6C1C">
      <w:pPr>
        <w:pStyle w:val="a6"/>
        <w:numPr>
          <w:ilvl w:val="0"/>
          <w:numId w:val="158"/>
        </w:numPr>
        <w:spacing w:before="0" w:after="0" w:line="276" w:lineRule="auto"/>
        <w:rPr>
          <w:szCs w:val="24"/>
        </w:rPr>
      </w:pPr>
      <w:r w:rsidRPr="00CE6C1C">
        <w:rPr>
          <w:szCs w:val="24"/>
        </w:rPr>
        <w:t xml:space="preserve">Проведение терапевтической гемоделюции (для лечения ишемических и тромботических осложнений). </w:t>
      </w:r>
    </w:p>
    <w:p w14:paraId="2686B39F" w14:textId="77777777" w:rsidR="00CE6C1C" w:rsidRPr="00CE6C1C" w:rsidRDefault="00CE6C1C" w:rsidP="00CE6C1C">
      <w:pPr>
        <w:pStyle w:val="a6"/>
        <w:numPr>
          <w:ilvl w:val="0"/>
          <w:numId w:val="158"/>
        </w:numPr>
        <w:spacing w:before="0" w:after="0" w:line="276" w:lineRule="auto"/>
        <w:rPr>
          <w:szCs w:val="24"/>
        </w:rPr>
      </w:pPr>
      <w:r w:rsidRPr="00CE6C1C">
        <w:rPr>
          <w:szCs w:val="24"/>
        </w:rPr>
        <w:t xml:space="preserve">Коррекция электролитных нарушений. </w:t>
      </w:r>
    </w:p>
    <w:p w14:paraId="18A5B308" w14:textId="77777777" w:rsidR="00CE6C1C" w:rsidRPr="00CE6C1C" w:rsidRDefault="00CE6C1C" w:rsidP="00CE6C1C">
      <w:pPr>
        <w:pStyle w:val="a6"/>
        <w:numPr>
          <w:ilvl w:val="0"/>
          <w:numId w:val="158"/>
        </w:numPr>
        <w:spacing w:before="0" w:after="0" w:line="276" w:lineRule="auto"/>
        <w:rPr>
          <w:szCs w:val="24"/>
        </w:rPr>
      </w:pPr>
      <w:r w:rsidRPr="00CE6C1C">
        <w:rPr>
          <w:szCs w:val="24"/>
        </w:rPr>
        <w:t xml:space="preserve">Дезинтоксикационная терапия. </w:t>
      </w:r>
    </w:p>
    <w:p w14:paraId="27D1EC56" w14:textId="77777777" w:rsidR="00CE6C1C" w:rsidRPr="00CE6C1C" w:rsidRDefault="00CE6C1C" w:rsidP="00CE6C1C">
      <w:pPr>
        <w:spacing w:before="0" w:after="0"/>
        <w:ind w:firstLine="709"/>
        <w:rPr>
          <w:b/>
          <w:szCs w:val="24"/>
        </w:rPr>
      </w:pPr>
      <w:r w:rsidRPr="00CE6C1C">
        <w:rPr>
          <w:b/>
          <w:szCs w:val="24"/>
        </w:rPr>
        <w:t>Выбор инфузионных растворов</w:t>
      </w:r>
    </w:p>
    <w:p w14:paraId="3B645C16" w14:textId="77777777" w:rsidR="00CE6C1C" w:rsidRPr="00CE6C1C" w:rsidRDefault="00CE6C1C" w:rsidP="00CE6C1C">
      <w:pPr>
        <w:spacing w:before="0" w:after="0"/>
        <w:ind w:firstLine="709"/>
        <w:rPr>
          <w:szCs w:val="24"/>
        </w:rPr>
      </w:pPr>
      <w:r w:rsidRPr="00CE6C1C">
        <w:rPr>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142D7E5A" w14:textId="77777777" w:rsidR="00CE6C1C" w:rsidRPr="00CE6C1C" w:rsidRDefault="00CE6C1C" w:rsidP="00CE6C1C">
      <w:pPr>
        <w:spacing w:before="0" w:after="0"/>
        <w:ind w:firstLine="709"/>
        <w:rPr>
          <w:szCs w:val="24"/>
        </w:rPr>
      </w:pPr>
      <w:r w:rsidRPr="00CE6C1C">
        <w:rPr>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30550BAD" w14:textId="77777777" w:rsidR="00CE6C1C" w:rsidRPr="00CE6C1C" w:rsidRDefault="00CE6C1C" w:rsidP="00CE6C1C">
      <w:pPr>
        <w:spacing w:before="0" w:after="0"/>
        <w:ind w:firstLine="709"/>
        <w:rPr>
          <w:szCs w:val="24"/>
        </w:rPr>
      </w:pPr>
      <w:r w:rsidRPr="00CE6C1C">
        <w:rPr>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49ADC28A" w14:textId="77777777" w:rsidR="00CE6C1C" w:rsidRPr="00CE6C1C" w:rsidRDefault="00CE6C1C" w:rsidP="00CE6C1C">
      <w:pPr>
        <w:spacing w:before="0" w:after="0"/>
        <w:ind w:firstLine="709"/>
        <w:rPr>
          <w:szCs w:val="24"/>
        </w:rPr>
      </w:pPr>
      <w:r w:rsidRPr="00CE6C1C">
        <w:rPr>
          <w:szCs w:val="24"/>
        </w:rPr>
        <w:t xml:space="preserve">Объем инфузионной терапии определяется клиническими показаниями. </w:t>
      </w:r>
    </w:p>
    <w:p w14:paraId="2A0D080B" w14:textId="77777777" w:rsidR="00CE6C1C" w:rsidRPr="00CE6C1C" w:rsidRDefault="00CE6C1C" w:rsidP="00CE6C1C">
      <w:pPr>
        <w:spacing w:before="0" w:after="0"/>
        <w:ind w:firstLine="709"/>
        <w:rPr>
          <w:b/>
          <w:szCs w:val="24"/>
        </w:rPr>
      </w:pPr>
      <w:r w:rsidRPr="00CE6C1C">
        <w:rPr>
          <w:b/>
          <w:szCs w:val="24"/>
        </w:rPr>
        <w:t>Алгоритм действия врача</w:t>
      </w:r>
    </w:p>
    <w:p w14:paraId="50FA54A7" w14:textId="77777777" w:rsidR="00CE6C1C" w:rsidRPr="00CE6C1C" w:rsidRDefault="00CE6C1C" w:rsidP="00CE6C1C">
      <w:pPr>
        <w:spacing w:before="0" w:after="0"/>
        <w:ind w:firstLine="709"/>
        <w:rPr>
          <w:szCs w:val="24"/>
        </w:rPr>
      </w:pPr>
      <w:r w:rsidRPr="00CE6C1C">
        <w:rPr>
          <w:szCs w:val="24"/>
        </w:rPr>
        <w:t>1. Определение показаний для инфузионная терапии.</w:t>
      </w:r>
    </w:p>
    <w:p w14:paraId="2E8E6F86" w14:textId="77777777" w:rsidR="00CE6C1C" w:rsidRPr="00CE6C1C" w:rsidRDefault="00CE6C1C" w:rsidP="00CE6C1C">
      <w:pPr>
        <w:spacing w:before="0" w:after="0"/>
        <w:ind w:firstLine="709"/>
        <w:rPr>
          <w:szCs w:val="24"/>
        </w:rPr>
      </w:pPr>
      <w:r w:rsidRPr="00CE6C1C">
        <w:rPr>
          <w:szCs w:val="24"/>
        </w:rPr>
        <w:t>2. Выбор инфузионного раствора в зависимости от показаний.</w:t>
      </w:r>
    </w:p>
    <w:p w14:paraId="29592DE4" w14:textId="77777777" w:rsidR="00CE6C1C" w:rsidRPr="00CE6C1C" w:rsidRDefault="00CE6C1C" w:rsidP="00CE6C1C">
      <w:pPr>
        <w:spacing w:before="0" w:after="0"/>
        <w:ind w:firstLine="709"/>
        <w:rPr>
          <w:szCs w:val="24"/>
        </w:rPr>
      </w:pPr>
      <w:r w:rsidRPr="00CE6C1C">
        <w:rPr>
          <w:szCs w:val="24"/>
        </w:rPr>
        <w:t>3. 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5D423EDF" w14:textId="77777777" w:rsidR="00CE6C1C" w:rsidRPr="00CE6C1C" w:rsidRDefault="00CE6C1C" w:rsidP="00CE6C1C">
      <w:pPr>
        <w:spacing w:before="0" w:after="0"/>
        <w:ind w:firstLine="709"/>
        <w:rPr>
          <w:szCs w:val="24"/>
        </w:rPr>
      </w:pPr>
      <w:r w:rsidRPr="00CE6C1C">
        <w:rPr>
          <w:szCs w:val="24"/>
        </w:rPr>
        <w:lastRenderedPageBreak/>
        <w:t>4. 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3CA05613" w14:textId="77777777" w:rsidR="00CE6C1C" w:rsidRPr="00CE6C1C" w:rsidRDefault="00CE6C1C" w:rsidP="00CE6C1C">
      <w:pPr>
        <w:spacing w:before="0" w:after="0"/>
        <w:rPr>
          <w:b/>
          <w:i/>
          <w:szCs w:val="24"/>
        </w:rPr>
      </w:pPr>
      <w:r w:rsidRPr="00CE6C1C">
        <w:rPr>
          <w:b/>
          <w:i/>
          <w:szCs w:val="24"/>
        </w:rPr>
        <w:t>Список литературы</w:t>
      </w:r>
    </w:p>
    <w:p w14:paraId="6E12E49A" w14:textId="77777777" w:rsidR="00CE6C1C" w:rsidRPr="00CE6C1C" w:rsidRDefault="00CE6C1C" w:rsidP="00B424E0">
      <w:pPr>
        <w:widowControl w:val="0"/>
        <w:autoSpaceDE w:val="0"/>
        <w:autoSpaceDN w:val="0"/>
        <w:adjustRightInd w:val="0"/>
        <w:spacing w:before="0" w:after="0"/>
        <w:rPr>
          <w:noProof/>
          <w:szCs w:val="24"/>
          <w:lang w:val="en-US"/>
        </w:rPr>
      </w:pPr>
      <w:r w:rsidRPr="00CE6C1C">
        <w:rPr>
          <w:szCs w:val="24"/>
        </w:rPr>
        <w:fldChar w:fldCharType="begin" w:fldLock="1"/>
      </w:r>
      <w:r w:rsidRPr="00B424E0">
        <w:rPr>
          <w:szCs w:val="24"/>
          <w:lang w:val="en-US"/>
        </w:rPr>
        <w:instrText>ADDIN</w:instrText>
      </w:r>
      <w:r w:rsidRPr="00FA6648">
        <w:rPr>
          <w:szCs w:val="24"/>
        </w:rPr>
        <w:instrText xml:space="preserve"> </w:instrText>
      </w:r>
      <w:r w:rsidRPr="00B424E0">
        <w:rPr>
          <w:szCs w:val="24"/>
          <w:lang w:val="en-US"/>
        </w:rPr>
        <w:instrText>Mendeley</w:instrText>
      </w:r>
      <w:r w:rsidRPr="00FA6648">
        <w:rPr>
          <w:szCs w:val="24"/>
        </w:rPr>
        <w:instrText xml:space="preserve"> </w:instrText>
      </w:r>
      <w:r w:rsidRPr="00B424E0">
        <w:rPr>
          <w:szCs w:val="24"/>
          <w:lang w:val="en-US"/>
        </w:rPr>
        <w:instrText>Bibliography</w:instrText>
      </w:r>
      <w:r w:rsidRPr="00FA6648">
        <w:rPr>
          <w:szCs w:val="24"/>
        </w:rPr>
        <w:instrText xml:space="preserve"> </w:instrText>
      </w:r>
      <w:r w:rsidRPr="00B424E0">
        <w:rPr>
          <w:szCs w:val="24"/>
          <w:lang w:val="en-US"/>
        </w:rPr>
        <w:instrText>CSL</w:instrText>
      </w:r>
      <w:r w:rsidRPr="00FA6648">
        <w:rPr>
          <w:szCs w:val="24"/>
        </w:rPr>
        <w:instrText>_</w:instrText>
      </w:r>
      <w:r w:rsidRPr="00B424E0">
        <w:rPr>
          <w:szCs w:val="24"/>
          <w:lang w:val="en-US"/>
        </w:rPr>
        <w:instrText>BIBLIOGRAPHY</w:instrText>
      </w:r>
      <w:r w:rsidRPr="00FA6648">
        <w:rPr>
          <w:szCs w:val="24"/>
        </w:rPr>
        <w:instrText xml:space="preserve"> </w:instrText>
      </w:r>
      <w:r w:rsidRPr="00CE6C1C">
        <w:rPr>
          <w:szCs w:val="24"/>
        </w:rPr>
        <w:fldChar w:fldCharType="separate"/>
      </w:r>
      <w:r w:rsidRPr="00FA6648">
        <w:rPr>
          <w:noProof/>
          <w:szCs w:val="24"/>
        </w:rPr>
        <w:t xml:space="preserve">1. </w:t>
      </w:r>
      <w:r w:rsidRPr="00B424E0">
        <w:rPr>
          <w:noProof/>
          <w:szCs w:val="24"/>
          <w:lang w:val="en-US"/>
        </w:rPr>
        <w:t>Casey</w:t>
      </w:r>
      <w:r w:rsidRPr="00FA6648">
        <w:rPr>
          <w:noProof/>
          <w:szCs w:val="24"/>
        </w:rPr>
        <w:t xml:space="preserve"> </w:t>
      </w:r>
      <w:r w:rsidRPr="00B424E0">
        <w:rPr>
          <w:noProof/>
          <w:szCs w:val="24"/>
          <w:lang w:val="en-US"/>
        </w:rPr>
        <w:t>J</w:t>
      </w:r>
      <w:r w:rsidRPr="00FA6648">
        <w:rPr>
          <w:noProof/>
          <w:szCs w:val="24"/>
        </w:rPr>
        <w:t>.</w:t>
      </w:r>
      <w:r w:rsidRPr="00B424E0">
        <w:rPr>
          <w:noProof/>
          <w:szCs w:val="24"/>
          <w:lang w:val="en-US"/>
        </w:rPr>
        <w:t>D</w:t>
      </w:r>
      <w:r w:rsidRPr="00FA6648">
        <w:rPr>
          <w:noProof/>
          <w:szCs w:val="24"/>
        </w:rPr>
        <w:t xml:space="preserve">.  </w:t>
      </w:r>
      <w:r w:rsidRPr="00CE6C1C">
        <w:rPr>
          <w:noProof/>
          <w:szCs w:val="24"/>
          <w:lang w:val="en-US"/>
        </w:rPr>
        <w:t xml:space="preserve">Resuscitation fluids // Curr. Opin. Crit. Care. – 2018. – </w:t>
      </w:r>
      <w:r w:rsidRPr="00CE6C1C">
        <w:rPr>
          <w:noProof/>
          <w:szCs w:val="24"/>
        </w:rPr>
        <w:t>Т</w:t>
      </w:r>
      <w:r w:rsidRPr="00CE6C1C">
        <w:rPr>
          <w:noProof/>
          <w:szCs w:val="24"/>
          <w:lang w:val="en-US"/>
        </w:rPr>
        <w:t>. 24. – № 6. – 512–518</w:t>
      </w:r>
      <w:r w:rsidRPr="00CE6C1C">
        <w:rPr>
          <w:noProof/>
          <w:szCs w:val="24"/>
        </w:rPr>
        <w:t>с</w:t>
      </w:r>
      <w:r w:rsidRPr="00CE6C1C">
        <w:rPr>
          <w:noProof/>
          <w:szCs w:val="24"/>
          <w:lang w:val="en-US"/>
        </w:rPr>
        <w:t>.</w:t>
      </w:r>
    </w:p>
    <w:p w14:paraId="65D8CFA5"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2. Degoute C.S.  Intraoperative glucose infusion and blood lactate: Endocrine and metabolic relationships during abdominal aortic surgery / C. S. Degoute, M. J. Ray, M. Manchon, B. Claustrat, V. Banssillon // Anesthesiology – 1989. – </w:t>
      </w:r>
      <w:r w:rsidRPr="00CE6C1C">
        <w:rPr>
          <w:noProof/>
          <w:szCs w:val="24"/>
        </w:rPr>
        <w:t>Т</w:t>
      </w:r>
      <w:r w:rsidRPr="00CE6C1C">
        <w:rPr>
          <w:noProof/>
          <w:szCs w:val="24"/>
          <w:lang w:val="en-US"/>
        </w:rPr>
        <w:t>. 71 – № 3 – 355–361</w:t>
      </w:r>
      <w:r w:rsidRPr="00CE6C1C">
        <w:rPr>
          <w:noProof/>
          <w:szCs w:val="24"/>
        </w:rPr>
        <w:t>с</w:t>
      </w:r>
      <w:r w:rsidRPr="00CE6C1C">
        <w:rPr>
          <w:noProof/>
          <w:szCs w:val="24"/>
          <w:lang w:val="en-US"/>
        </w:rPr>
        <w:t>.</w:t>
      </w:r>
    </w:p>
    <w:p w14:paraId="49A2D5C4"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3. DuBose T.D. Regulation of Potassium Homeostasis in CKD // Adv. Chronic Kidney Dis. – 2017. – </w:t>
      </w:r>
      <w:r w:rsidRPr="00CE6C1C">
        <w:rPr>
          <w:noProof/>
          <w:szCs w:val="24"/>
        </w:rPr>
        <w:t>Т</w:t>
      </w:r>
      <w:r w:rsidRPr="00CE6C1C">
        <w:rPr>
          <w:noProof/>
          <w:szCs w:val="24"/>
          <w:lang w:val="en-US"/>
        </w:rPr>
        <w:t>. 24. – № 5. – 305–314</w:t>
      </w:r>
      <w:r w:rsidRPr="00CE6C1C">
        <w:rPr>
          <w:noProof/>
          <w:szCs w:val="24"/>
        </w:rPr>
        <w:t>с</w:t>
      </w:r>
      <w:r w:rsidRPr="00CE6C1C">
        <w:rPr>
          <w:noProof/>
          <w:szCs w:val="24"/>
          <w:lang w:val="en-US"/>
        </w:rPr>
        <w:t>.</w:t>
      </w:r>
    </w:p>
    <w:p w14:paraId="06EF9E77"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4. Feldman Z.  Brain edema and neurological status with rapid infusion of lactated Ringer’s or 5% dextrose solution following head trauma / Z. Feldman, S. Zachari, E. Reichenthal, A. A. Artru, Y. Shapira // J. Neurosurg. – 1995. – </w:t>
      </w:r>
      <w:r w:rsidRPr="00CE6C1C">
        <w:rPr>
          <w:noProof/>
          <w:szCs w:val="24"/>
        </w:rPr>
        <w:t>Т</w:t>
      </w:r>
      <w:r w:rsidRPr="00CE6C1C">
        <w:rPr>
          <w:noProof/>
          <w:szCs w:val="24"/>
          <w:lang w:val="en-US"/>
        </w:rPr>
        <w:t>. 83 – № 6 – 1060–1066</w:t>
      </w:r>
      <w:r w:rsidRPr="00CE6C1C">
        <w:rPr>
          <w:noProof/>
          <w:szCs w:val="24"/>
        </w:rPr>
        <w:t>с</w:t>
      </w:r>
      <w:r w:rsidRPr="00CE6C1C">
        <w:rPr>
          <w:noProof/>
          <w:szCs w:val="24"/>
          <w:lang w:val="en-US"/>
        </w:rPr>
        <w:t>.</w:t>
      </w:r>
    </w:p>
    <w:p w14:paraId="319F020A"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5. Hoorn E.J. Intravenous fluids: balancing solutions // J. Nephrol. – 2017. – </w:t>
      </w:r>
      <w:r w:rsidRPr="00CE6C1C">
        <w:rPr>
          <w:noProof/>
          <w:szCs w:val="24"/>
        </w:rPr>
        <w:t>Т</w:t>
      </w:r>
      <w:r w:rsidRPr="00CE6C1C">
        <w:rPr>
          <w:noProof/>
          <w:szCs w:val="24"/>
          <w:lang w:val="en-US"/>
        </w:rPr>
        <w:t>. 30. – № 4. – 485–492</w:t>
      </w:r>
      <w:r w:rsidRPr="00CE6C1C">
        <w:rPr>
          <w:noProof/>
          <w:szCs w:val="24"/>
        </w:rPr>
        <w:t>с</w:t>
      </w:r>
      <w:r w:rsidRPr="00CE6C1C">
        <w:rPr>
          <w:noProof/>
          <w:szCs w:val="24"/>
          <w:lang w:val="en-US"/>
        </w:rPr>
        <w:t>.</w:t>
      </w:r>
    </w:p>
    <w:p w14:paraId="3C1E060F"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6. LEE J.A. Sydney Ringer (1834?1910) and Alexis Hartmann (1898?1964) / J. A. LEE // Anaesthesia – 1981. – </w:t>
      </w:r>
      <w:r w:rsidRPr="00CE6C1C">
        <w:rPr>
          <w:noProof/>
          <w:szCs w:val="24"/>
        </w:rPr>
        <w:t>Т</w:t>
      </w:r>
      <w:r w:rsidRPr="00CE6C1C">
        <w:rPr>
          <w:noProof/>
          <w:szCs w:val="24"/>
          <w:lang w:val="en-US"/>
        </w:rPr>
        <w:t>. 36 – № 12 – 1115–1121</w:t>
      </w:r>
      <w:r w:rsidRPr="00CE6C1C">
        <w:rPr>
          <w:noProof/>
          <w:szCs w:val="24"/>
        </w:rPr>
        <w:t>с</w:t>
      </w:r>
      <w:r w:rsidRPr="00CE6C1C">
        <w:rPr>
          <w:noProof/>
          <w:szCs w:val="24"/>
          <w:lang w:val="en-US"/>
        </w:rPr>
        <w:t>.</w:t>
      </w:r>
    </w:p>
    <w:p w14:paraId="66DB51C7" w14:textId="0C6E10EF"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7. Lewis S.R. Colloids versus crystalloids for fluid resuscitation in critically ill people // Cochrane Database Syst. Rev. – 2018. – </w:t>
      </w:r>
      <w:r w:rsidRPr="00CE6C1C">
        <w:rPr>
          <w:noProof/>
          <w:szCs w:val="24"/>
        </w:rPr>
        <w:t>Т</w:t>
      </w:r>
      <w:r w:rsidRPr="00CE6C1C">
        <w:rPr>
          <w:noProof/>
          <w:szCs w:val="24"/>
          <w:lang w:val="en-US"/>
        </w:rPr>
        <w:t>. 2018. – № 8.</w:t>
      </w:r>
    </w:p>
    <w:p w14:paraId="06DD2174"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8. Martin G.S.  Crystalloids vs. colloids for fluid resuscitation in the Intensive Care Unit: A systematic review and meta-analysis // J. Crit. Care. – 2019. – </w:t>
      </w:r>
      <w:r w:rsidRPr="00CE6C1C">
        <w:rPr>
          <w:noProof/>
          <w:szCs w:val="24"/>
        </w:rPr>
        <w:t>Т</w:t>
      </w:r>
      <w:r w:rsidRPr="00CE6C1C">
        <w:rPr>
          <w:noProof/>
          <w:szCs w:val="24"/>
          <w:lang w:val="en-US"/>
        </w:rPr>
        <w:t>. 50. – 144–154</w:t>
      </w:r>
      <w:r w:rsidRPr="00CE6C1C">
        <w:rPr>
          <w:noProof/>
          <w:szCs w:val="24"/>
        </w:rPr>
        <w:t>с</w:t>
      </w:r>
      <w:r w:rsidRPr="00CE6C1C">
        <w:rPr>
          <w:noProof/>
          <w:szCs w:val="24"/>
          <w:lang w:val="en-US"/>
        </w:rPr>
        <w:t>.</w:t>
      </w:r>
    </w:p>
    <w:p w14:paraId="6C5910AA"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9. Myburgh J.A.  Resuscitation Fluids / J. A. Myburgh, M. G. Mythen // N. Engl. J. Med. – 2013. – </w:t>
      </w:r>
      <w:r w:rsidRPr="00CE6C1C">
        <w:rPr>
          <w:noProof/>
          <w:szCs w:val="24"/>
        </w:rPr>
        <w:t>Т</w:t>
      </w:r>
      <w:r w:rsidRPr="00CE6C1C">
        <w:rPr>
          <w:noProof/>
          <w:szCs w:val="24"/>
          <w:lang w:val="en-US"/>
        </w:rPr>
        <w:t>. 369 – № 13 – 1243–1251</w:t>
      </w:r>
      <w:r w:rsidRPr="00CE6C1C">
        <w:rPr>
          <w:noProof/>
          <w:szCs w:val="24"/>
        </w:rPr>
        <w:t>с</w:t>
      </w:r>
      <w:r w:rsidRPr="00CE6C1C">
        <w:rPr>
          <w:noProof/>
          <w:szCs w:val="24"/>
          <w:lang w:val="en-US"/>
        </w:rPr>
        <w:t>.</w:t>
      </w:r>
    </w:p>
    <w:p w14:paraId="2FE14C6F"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10. Perel P.  Colloids versus crystalloids for fluid resuscitation in critically ill patients John Wiley &amp; Sons, Ltd, 2012.</w:t>
      </w:r>
    </w:p>
    <w:p w14:paraId="713E0FC5"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11. Perel P.  Colloids versus crystalloids for fluid resuscitation in critically ill patients // Cochrane Database Syst. Rev. – 2013. – </w:t>
      </w:r>
      <w:r w:rsidRPr="00CE6C1C">
        <w:rPr>
          <w:noProof/>
          <w:szCs w:val="24"/>
        </w:rPr>
        <w:t>Т</w:t>
      </w:r>
      <w:r w:rsidRPr="00CE6C1C">
        <w:rPr>
          <w:noProof/>
          <w:szCs w:val="24"/>
          <w:lang w:val="en-US"/>
        </w:rPr>
        <w:t>. 2013. – № 2.</w:t>
      </w:r>
    </w:p>
    <w:p w14:paraId="74EFE369"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12. R. L. Saline injections into the veins / L. R. // London Med. Gaz. – 1832. – № 257 – 68</w:t>
      </w:r>
      <w:r w:rsidRPr="00CE6C1C">
        <w:rPr>
          <w:noProof/>
          <w:szCs w:val="24"/>
        </w:rPr>
        <w:t>с</w:t>
      </w:r>
      <w:r w:rsidRPr="00CE6C1C">
        <w:rPr>
          <w:noProof/>
          <w:szCs w:val="24"/>
          <w:lang w:val="en-US"/>
        </w:rPr>
        <w:t>.</w:t>
      </w:r>
    </w:p>
    <w:p w14:paraId="31F43419"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13. Turina M.  Acute hyperglycemia and the innate immune system: Clinical, cellular, and molecular aspects // Crit. Care Med. – 2005. – </w:t>
      </w:r>
      <w:r w:rsidRPr="00CE6C1C">
        <w:rPr>
          <w:noProof/>
          <w:szCs w:val="24"/>
        </w:rPr>
        <w:t>Т</w:t>
      </w:r>
      <w:r w:rsidRPr="00CE6C1C">
        <w:rPr>
          <w:noProof/>
          <w:szCs w:val="24"/>
          <w:lang w:val="en-US"/>
        </w:rPr>
        <w:t>. 33. – № 7. – 1624–1633</w:t>
      </w:r>
      <w:r w:rsidRPr="00CE6C1C">
        <w:rPr>
          <w:noProof/>
          <w:szCs w:val="24"/>
        </w:rPr>
        <w:t>с</w:t>
      </w:r>
      <w:r w:rsidRPr="00CE6C1C">
        <w:rPr>
          <w:noProof/>
          <w:szCs w:val="24"/>
          <w:lang w:val="en-US"/>
        </w:rPr>
        <w:t>.</w:t>
      </w:r>
    </w:p>
    <w:p w14:paraId="007F6DCA" w14:textId="77777777" w:rsidR="00CE6C1C" w:rsidRPr="00CE6C1C" w:rsidRDefault="00CE6C1C" w:rsidP="00B424E0">
      <w:pPr>
        <w:widowControl w:val="0"/>
        <w:autoSpaceDE w:val="0"/>
        <w:autoSpaceDN w:val="0"/>
        <w:adjustRightInd w:val="0"/>
        <w:spacing w:before="0" w:after="0"/>
        <w:rPr>
          <w:noProof/>
          <w:szCs w:val="24"/>
          <w:lang w:val="en-US"/>
        </w:rPr>
      </w:pPr>
      <w:r w:rsidRPr="00CE6C1C">
        <w:rPr>
          <w:noProof/>
          <w:szCs w:val="24"/>
          <w:lang w:val="en-US"/>
        </w:rPr>
        <w:t xml:space="preserve">14. Wu B.U.  Lactated Ringer’s solution reduces systemic inflammation compared with saline in patients with acute pancreatitis. / B. U. Wu, J. Q. Hwang, T. H. Gardner, K. Repas, R. Delee, S. Yu, B. Smith, P. A. Banks, D. L. Conwell // Clin. Gastroenterol. Hepatol. – 2011. – </w:t>
      </w:r>
      <w:r w:rsidRPr="00CE6C1C">
        <w:rPr>
          <w:noProof/>
          <w:szCs w:val="24"/>
        </w:rPr>
        <w:t>Т</w:t>
      </w:r>
      <w:r w:rsidRPr="00CE6C1C">
        <w:rPr>
          <w:noProof/>
          <w:szCs w:val="24"/>
          <w:lang w:val="en-US"/>
        </w:rPr>
        <w:t>. 9 – № 8 – 710–717.e1</w:t>
      </w:r>
      <w:r w:rsidRPr="00CE6C1C">
        <w:rPr>
          <w:noProof/>
          <w:szCs w:val="24"/>
        </w:rPr>
        <w:t>с</w:t>
      </w:r>
      <w:r w:rsidRPr="00CE6C1C">
        <w:rPr>
          <w:noProof/>
          <w:szCs w:val="24"/>
          <w:lang w:val="en-US"/>
        </w:rPr>
        <w:t>.</w:t>
      </w:r>
    </w:p>
    <w:p w14:paraId="33A39588" w14:textId="77777777" w:rsidR="00CE6C1C" w:rsidRPr="00CE6C1C" w:rsidRDefault="00CE6C1C" w:rsidP="00B424E0">
      <w:pPr>
        <w:widowControl w:val="0"/>
        <w:autoSpaceDE w:val="0"/>
        <w:autoSpaceDN w:val="0"/>
        <w:adjustRightInd w:val="0"/>
        <w:spacing w:before="0" w:after="0"/>
        <w:rPr>
          <w:noProof/>
          <w:szCs w:val="24"/>
        </w:rPr>
      </w:pPr>
      <w:r w:rsidRPr="00CE6C1C">
        <w:rPr>
          <w:noProof/>
          <w:szCs w:val="24"/>
          <w:lang w:val="en-US"/>
        </w:rPr>
        <w:lastRenderedPageBreak/>
        <w:t xml:space="preserve">15. Young P.  Effect of a buffered crystalloid solution vs saline on acute kidney injury among patients in the intensive care unit: The SPLIT randomized clinical trial / P. Young, M. Bailey, R. Beasley, S. Henderson, D. Mackle, C. McArthur, S. McGuinness, J. Mehrtens, J. Myburgh, A. Psirides, S. Reddy, R. Bellomo, A. Hunt, S. Hurford, L. Navarra, A. Jason-Smith, L. Andrews, L. Hitchings, D. Closey, K. Parker, E. Minto, A. Morris, R. McConnochie, Y. Chen, L. Newby, R. Parke, L. McCarthy, E. Gilder, A. Lammert, S. Long, K. A. Cowdrey, A. Perner, J. Morgan, A. Forbes // JAMA - J. Am. Med. </w:t>
      </w:r>
      <w:r w:rsidRPr="00CE6C1C">
        <w:rPr>
          <w:noProof/>
          <w:szCs w:val="24"/>
        </w:rPr>
        <w:t>Assoc. – 2015. – Т. 314 – № 16 – 1701–1710с.</w:t>
      </w:r>
    </w:p>
    <w:p w14:paraId="25AC5043" w14:textId="77777777" w:rsidR="00CE6C1C" w:rsidRPr="00CE6C1C" w:rsidRDefault="00CE6C1C" w:rsidP="00B424E0">
      <w:pPr>
        <w:widowControl w:val="0"/>
        <w:autoSpaceDE w:val="0"/>
        <w:autoSpaceDN w:val="0"/>
        <w:adjustRightInd w:val="0"/>
        <w:spacing w:before="0" w:after="0"/>
        <w:rPr>
          <w:noProof/>
          <w:szCs w:val="24"/>
        </w:rPr>
      </w:pPr>
      <w:r w:rsidRPr="00CE6C1C">
        <w:rPr>
          <w:noProof/>
          <w:szCs w:val="24"/>
        </w:rPr>
        <w:t>16. Интенсивная терапия / / под ред. М. Поль. – – Москва: Бином, 2019.</w:t>
      </w:r>
    </w:p>
    <w:p w14:paraId="35D2BF07" w14:textId="5E8FCEC0" w:rsidR="00266EEA" w:rsidRPr="00CE6C1C" w:rsidRDefault="00CE6C1C" w:rsidP="00B424E0">
      <w:pPr>
        <w:spacing w:before="0" w:after="0"/>
        <w:rPr>
          <w:szCs w:val="24"/>
        </w:rPr>
      </w:pPr>
      <w:r w:rsidRPr="00CE6C1C">
        <w:rPr>
          <w:szCs w:val="24"/>
        </w:rPr>
        <w:fldChar w:fldCharType="end"/>
      </w:r>
    </w:p>
    <w:sectPr w:rsidR="00266EEA" w:rsidRPr="00CE6C1C" w:rsidSect="009A22CE">
      <w:footerReference w:type="default" r:id="rId11"/>
      <w:pgSz w:w="11906" w:h="16838"/>
      <w:pgMar w:top="1134" w:right="850" w:bottom="1134" w:left="1701"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070FB" w14:textId="77777777" w:rsidR="00BF4D39" w:rsidRDefault="00BF4D39" w:rsidP="00383556">
      <w:pPr>
        <w:spacing w:before="0" w:after="0" w:line="240" w:lineRule="auto"/>
      </w:pPr>
      <w:r>
        <w:separator/>
      </w:r>
    </w:p>
  </w:endnote>
  <w:endnote w:type="continuationSeparator" w:id="0">
    <w:p w14:paraId="4062C5D4" w14:textId="77777777" w:rsidR="00BF4D39" w:rsidRDefault="00BF4D39" w:rsidP="00383556">
      <w:pPr>
        <w:spacing w:before="0" w:after="0" w:line="240" w:lineRule="auto"/>
      </w:pPr>
      <w:r>
        <w:continuationSeparator/>
      </w:r>
    </w:p>
  </w:endnote>
  <w:endnote w:type="continuationNotice" w:id="1">
    <w:p w14:paraId="0AB87A0F" w14:textId="77777777" w:rsidR="00BF4D39" w:rsidRDefault="00BF4D3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Calibri Light">
    <w:altName w:val="Calibri"/>
    <w:panose1 w:val="00000000000000000000"/>
    <w:charset w:val="CC"/>
    <w:family w:val="swiss"/>
    <w:notTrueType/>
    <w:pitch w:val="variable"/>
    <w:sig w:usb0="00000203" w:usb1="00000000" w:usb2="00000000" w:usb3="00000000" w:csb0="00000005" w:csb1="00000000"/>
  </w:font>
  <w:font w:name="Segoe UI">
    <w:panose1 w:val="020B0502040204020203"/>
    <w:charset w:val="CC"/>
    <w:family w:val="swiss"/>
    <w:pitch w:val="variable"/>
    <w:sig w:usb0="E00022FF" w:usb1="C000205B" w:usb2="00000009" w:usb3="00000000" w:csb0="000001DF" w:csb1="00000000"/>
  </w:font>
  <w:font w:name="Arial Unicode MS">
    <w:panose1 w:val="020B0604020202020204"/>
    <w:charset w:val="80"/>
    <w:family w:val="swiss"/>
    <w:pitch w:val="variable"/>
    <w:sig w:usb0="F7FFAFFF" w:usb1="E9DFFFFF" w:usb2="0000003F" w:usb3="00000000" w:csb0="003F01FF" w:csb1="00000000"/>
  </w:font>
  <w:font w:name="ＭＳ 明朝 (Основной т・">
    <w:altName w:val="MS PMincho"/>
    <w:panose1 w:val="00000000000000000000"/>
    <w:charset w:val="80"/>
    <w:family w:val="roman"/>
    <w:notTrueType/>
    <w:pitch w:val="default"/>
    <w:sig w:usb0="00000001" w:usb1="08070000" w:usb2="00000010" w:usb3="00000000" w:csb0="00020000" w:csb1="00000000"/>
  </w:font>
  <w:font w:name="GalsLightC">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CC"/>
    <w:family w:val="roman"/>
    <w:pitch w:val="variable"/>
    <w:sig w:usb0="E00002FF" w:usb1="420024FF" w:usb2="00000000" w:usb3="00000000" w:csb0="0000019F" w:csb1="00000000"/>
  </w:font>
  <w:font w:name="GaramondC-Light">
    <w:panose1 w:val="00000000000000000000"/>
    <w:charset w:val="CC"/>
    <w:family w:val="auto"/>
    <w:notTrueType/>
    <w:pitch w:val="default"/>
    <w:sig w:usb0="00000201" w:usb1="00000000" w:usb2="00000000" w:usb3="00000000" w:csb0="00000004" w:csb1="00000000"/>
  </w:font>
  <w:font w:name="ＭＳ 明朝 (Основной текст темы (ази">
    <w:charset w:val="00"/>
    <w:family w:val="auto"/>
    <w:pitch w:val="default"/>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E21CA" w14:textId="77777777" w:rsidR="006F119F" w:rsidRDefault="006F119F">
    <w:pPr>
      <w:pStyle w:val="aa"/>
      <w:jc w:val="center"/>
    </w:pPr>
    <w:r>
      <w:fldChar w:fldCharType="begin"/>
    </w:r>
    <w:r w:rsidRPr="00383556">
      <w:instrText>PAGE   \* MERGEFORMAT</w:instrText>
    </w:r>
    <w:r>
      <w:fldChar w:fldCharType="separate"/>
    </w:r>
    <w:r w:rsidR="00CA7AD8">
      <w:rPr>
        <w:noProof/>
      </w:rPr>
      <w:t>181</w:t>
    </w:r>
    <w:r>
      <w:fldChar w:fldCharType="end"/>
    </w:r>
  </w:p>
  <w:p w14:paraId="4952EEAA" w14:textId="77777777" w:rsidR="006F119F" w:rsidRDefault="006F119F">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7E0340" w14:textId="77777777" w:rsidR="00BF4D39" w:rsidRDefault="00BF4D39" w:rsidP="00383556">
      <w:pPr>
        <w:spacing w:before="0" w:after="0" w:line="240" w:lineRule="auto"/>
      </w:pPr>
      <w:r>
        <w:separator/>
      </w:r>
    </w:p>
  </w:footnote>
  <w:footnote w:type="continuationSeparator" w:id="0">
    <w:p w14:paraId="51056478" w14:textId="77777777" w:rsidR="00BF4D39" w:rsidRDefault="00BF4D39" w:rsidP="00383556">
      <w:pPr>
        <w:spacing w:before="0" w:after="0" w:line="240" w:lineRule="auto"/>
      </w:pPr>
      <w:r>
        <w:continuationSeparator/>
      </w:r>
    </w:p>
  </w:footnote>
  <w:footnote w:type="continuationNotice" w:id="1">
    <w:p w14:paraId="3EAAA5BA" w14:textId="77777777" w:rsidR="00BF4D39" w:rsidRDefault="00BF4D39">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3">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4">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5">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6">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7">
    <w:nsid w:val="00F72E58"/>
    <w:multiLevelType w:val="hybridMultilevel"/>
    <w:tmpl w:val="369A269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
    <w:nsid w:val="0128799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9">
    <w:nsid w:val="01AE27A5"/>
    <w:multiLevelType w:val="hybridMultilevel"/>
    <w:tmpl w:val="1D300D3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nsid w:val="04044FFD"/>
    <w:multiLevelType w:val="hybridMultilevel"/>
    <w:tmpl w:val="D66455D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nsid w:val="0455697B"/>
    <w:multiLevelType w:val="hybridMultilevel"/>
    <w:tmpl w:val="C52A857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
    <w:nsid w:val="04EE4D21"/>
    <w:multiLevelType w:val="hybridMultilevel"/>
    <w:tmpl w:val="7EF4DF9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nsid w:val="05287AC5"/>
    <w:multiLevelType w:val="hybridMultilevel"/>
    <w:tmpl w:val="0E6CAB5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05B77748"/>
    <w:multiLevelType w:val="hybridMultilevel"/>
    <w:tmpl w:val="C110395E"/>
    <w:lvl w:ilvl="0" w:tplc="70B68430">
      <w:start w:val="1"/>
      <w:numFmt w:val="bullet"/>
      <w:lvlText w:val=""/>
      <w:lvlJc w:val="left"/>
      <w:pPr>
        <w:ind w:left="720" w:hanging="360"/>
      </w:pPr>
      <w:rPr>
        <w:rFonts w:ascii="Symbol" w:hAnsi="Symbol" w:hint="default"/>
      </w:rPr>
    </w:lvl>
    <w:lvl w:ilvl="1" w:tplc="04B26438">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068963AF"/>
    <w:multiLevelType w:val="hybridMultilevel"/>
    <w:tmpl w:val="D6C28B1E"/>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nsid w:val="06E244BB"/>
    <w:multiLevelType w:val="hybridMultilevel"/>
    <w:tmpl w:val="17708C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nsid w:val="087B02A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19">
    <w:nsid w:val="08DB773E"/>
    <w:multiLevelType w:val="hybridMultilevel"/>
    <w:tmpl w:val="C5E2F7DA"/>
    <w:lvl w:ilvl="0" w:tplc="04190019">
      <w:start w:val="1"/>
      <w:numFmt w:val="bullet"/>
      <w:lvlText w:val="o"/>
      <w:lvlJc w:val="left"/>
      <w:pPr>
        <w:ind w:left="720" w:hanging="360"/>
      </w:pPr>
      <w:rPr>
        <w:rFonts w:ascii="Courier New" w:hAnsi="Courier New" w:cs="Courier New" w:hint="default"/>
      </w:rPr>
    </w:lvl>
    <w:lvl w:ilvl="1" w:tplc="1D604D54" w:tentative="1">
      <w:start w:val="1"/>
      <w:numFmt w:val="bullet"/>
      <w:lvlText w:val="o"/>
      <w:lvlJc w:val="left"/>
      <w:pPr>
        <w:ind w:left="1440" w:hanging="360"/>
      </w:pPr>
      <w:rPr>
        <w:rFonts w:ascii="Courier New" w:hAnsi="Courier New" w:cs="Courier New" w:hint="default"/>
      </w:rPr>
    </w:lvl>
    <w:lvl w:ilvl="2" w:tplc="1592C2F8" w:tentative="1">
      <w:start w:val="1"/>
      <w:numFmt w:val="bullet"/>
      <w:lvlText w:val=""/>
      <w:lvlJc w:val="left"/>
      <w:pPr>
        <w:ind w:left="2160" w:hanging="360"/>
      </w:pPr>
      <w:rPr>
        <w:rFonts w:ascii="Wingdings" w:hAnsi="Wingdings" w:hint="default"/>
      </w:rPr>
    </w:lvl>
    <w:lvl w:ilvl="3" w:tplc="4FD03078" w:tentative="1">
      <w:start w:val="1"/>
      <w:numFmt w:val="bullet"/>
      <w:lvlText w:val=""/>
      <w:lvlJc w:val="left"/>
      <w:pPr>
        <w:ind w:left="2880" w:hanging="360"/>
      </w:pPr>
      <w:rPr>
        <w:rFonts w:ascii="Symbol" w:hAnsi="Symbol" w:hint="default"/>
      </w:rPr>
    </w:lvl>
    <w:lvl w:ilvl="4" w:tplc="E5081906" w:tentative="1">
      <w:start w:val="1"/>
      <w:numFmt w:val="bullet"/>
      <w:lvlText w:val="o"/>
      <w:lvlJc w:val="left"/>
      <w:pPr>
        <w:ind w:left="3600" w:hanging="360"/>
      </w:pPr>
      <w:rPr>
        <w:rFonts w:ascii="Courier New" w:hAnsi="Courier New" w:cs="Courier New" w:hint="default"/>
      </w:rPr>
    </w:lvl>
    <w:lvl w:ilvl="5" w:tplc="76785896" w:tentative="1">
      <w:start w:val="1"/>
      <w:numFmt w:val="bullet"/>
      <w:lvlText w:val=""/>
      <w:lvlJc w:val="left"/>
      <w:pPr>
        <w:ind w:left="4320" w:hanging="360"/>
      </w:pPr>
      <w:rPr>
        <w:rFonts w:ascii="Wingdings" w:hAnsi="Wingdings" w:hint="default"/>
      </w:rPr>
    </w:lvl>
    <w:lvl w:ilvl="6" w:tplc="D3702B18" w:tentative="1">
      <w:start w:val="1"/>
      <w:numFmt w:val="bullet"/>
      <w:lvlText w:val=""/>
      <w:lvlJc w:val="left"/>
      <w:pPr>
        <w:ind w:left="5040" w:hanging="360"/>
      </w:pPr>
      <w:rPr>
        <w:rFonts w:ascii="Symbol" w:hAnsi="Symbol" w:hint="default"/>
      </w:rPr>
    </w:lvl>
    <w:lvl w:ilvl="7" w:tplc="BAF86C7E" w:tentative="1">
      <w:start w:val="1"/>
      <w:numFmt w:val="bullet"/>
      <w:lvlText w:val="o"/>
      <w:lvlJc w:val="left"/>
      <w:pPr>
        <w:ind w:left="5760" w:hanging="360"/>
      </w:pPr>
      <w:rPr>
        <w:rFonts w:ascii="Courier New" w:hAnsi="Courier New" w:cs="Courier New" w:hint="default"/>
      </w:rPr>
    </w:lvl>
    <w:lvl w:ilvl="8" w:tplc="ACB4F8E2" w:tentative="1">
      <w:start w:val="1"/>
      <w:numFmt w:val="bullet"/>
      <w:lvlText w:val=""/>
      <w:lvlJc w:val="left"/>
      <w:pPr>
        <w:ind w:left="6480" w:hanging="360"/>
      </w:pPr>
      <w:rPr>
        <w:rFonts w:ascii="Wingdings" w:hAnsi="Wingdings" w:hint="default"/>
      </w:rPr>
    </w:lvl>
  </w:abstractNum>
  <w:abstractNum w:abstractNumId="20">
    <w:nsid w:val="0A686F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1">
    <w:nsid w:val="0B2D5E05"/>
    <w:multiLevelType w:val="hybridMultilevel"/>
    <w:tmpl w:val="60C8643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3">
    <w:nsid w:val="0F544DC7"/>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4">
    <w:nsid w:val="0FD105D2"/>
    <w:multiLevelType w:val="hybridMultilevel"/>
    <w:tmpl w:val="1578EB12"/>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5">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6">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7">
    <w:nsid w:val="11854BEA"/>
    <w:multiLevelType w:val="hybridMultilevel"/>
    <w:tmpl w:val="1EC4991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8">
    <w:nsid w:val="133456E3"/>
    <w:multiLevelType w:val="hybridMultilevel"/>
    <w:tmpl w:val="10CCA596"/>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9">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140669BD"/>
    <w:multiLevelType w:val="hybridMultilevel"/>
    <w:tmpl w:val="14F0B0C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1">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15DA7A73"/>
    <w:multiLevelType w:val="hybridMultilevel"/>
    <w:tmpl w:val="D2C2030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3">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5">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nsid w:val="17A53DFF"/>
    <w:multiLevelType w:val="hybridMultilevel"/>
    <w:tmpl w:val="5AFA7C62"/>
    <w:lvl w:ilvl="0" w:tplc="04190019">
      <w:start w:val="1"/>
      <w:numFmt w:val="bullet"/>
      <w:lvlText w:val="o"/>
      <w:lvlJc w:val="left"/>
      <w:pPr>
        <w:ind w:left="1080" w:hanging="360"/>
      </w:pPr>
      <w:rPr>
        <w:rFonts w:ascii="Courier New" w:hAnsi="Courier New" w:cs="Courier New" w:hint="default"/>
      </w:rPr>
    </w:lvl>
    <w:lvl w:ilvl="1" w:tplc="04190001">
      <w:start w:val="1"/>
      <w:numFmt w:val="bullet"/>
      <w:lvlText w:val=""/>
      <w:lvlJc w:val="left"/>
      <w:pPr>
        <w:ind w:left="1800" w:hanging="360"/>
      </w:pPr>
      <w:rPr>
        <w:rFonts w:ascii="Symbol" w:hAnsi="Symbol"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7">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38">
    <w:nsid w:val="17C34DD0"/>
    <w:multiLevelType w:val="hybridMultilevel"/>
    <w:tmpl w:val="BDDC183A"/>
    <w:lvl w:ilvl="0" w:tplc="14B253BC">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nsid w:val="17F13F31"/>
    <w:multiLevelType w:val="hybridMultilevel"/>
    <w:tmpl w:val="EC040A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nsid w:val="1C506D41"/>
    <w:multiLevelType w:val="hybridMultilevel"/>
    <w:tmpl w:val="9C6E91B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nsid w:val="1E392537"/>
    <w:multiLevelType w:val="hybridMultilevel"/>
    <w:tmpl w:val="B3EC0E4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4">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nsid w:val="1F3B5361"/>
    <w:multiLevelType w:val="hybridMultilevel"/>
    <w:tmpl w:val="10D630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7">
    <w:nsid w:val="1FA52690"/>
    <w:multiLevelType w:val="multilevel"/>
    <w:tmpl w:val="7E96B6BA"/>
    <w:lvl w:ilvl="0">
      <w:start w:val="1"/>
      <w:numFmt w:val="decimal"/>
      <w:lvlText w:val="%1."/>
      <w:lvlJc w:val="left"/>
      <w:pPr>
        <w:ind w:left="1429" w:hanging="360"/>
      </w:p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48">
    <w:nsid w:val="217947AB"/>
    <w:multiLevelType w:val="hybridMultilevel"/>
    <w:tmpl w:val="4E9E51C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9">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nsid w:val="223F1592"/>
    <w:multiLevelType w:val="hybridMultilevel"/>
    <w:tmpl w:val="45F074A2"/>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1">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2">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53">
    <w:nsid w:val="254A407E"/>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54">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5">
    <w:nsid w:val="2A1C3034"/>
    <w:multiLevelType w:val="hybridMultilevel"/>
    <w:tmpl w:val="C95C50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nsid w:val="2A1E68D0"/>
    <w:multiLevelType w:val="multilevel"/>
    <w:tmpl w:val="A24A93A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8">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nsid w:val="34723C02"/>
    <w:multiLevelType w:val="multilevel"/>
    <w:tmpl w:val="BE5422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34E90886"/>
    <w:multiLevelType w:val="hybridMultilevel"/>
    <w:tmpl w:val="1F74131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nsid w:val="35F2393F"/>
    <w:multiLevelType w:val="hybridMultilevel"/>
    <w:tmpl w:val="D8606938"/>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63">
    <w:nsid w:val="36516F69"/>
    <w:multiLevelType w:val="hybridMultilevel"/>
    <w:tmpl w:val="09E26A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4">
    <w:nsid w:val="36A63745"/>
    <w:multiLevelType w:val="hybridMultilevel"/>
    <w:tmpl w:val="04E87AC4"/>
    <w:lvl w:ilvl="0" w:tplc="56D0CB34">
      <w:start w:val="4"/>
      <w:numFmt w:val="decimal"/>
      <w:lvlText w:val="%1."/>
      <w:lvlJc w:val="left"/>
      <w:pPr>
        <w:ind w:left="720" w:hanging="360"/>
      </w:pPr>
      <w:rPr>
        <w:rFonts w:hint="default"/>
        <w:b/>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5">
    <w:nsid w:val="38B232F3"/>
    <w:multiLevelType w:val="hybridMultilevel"/>
    <w:tmpl w:val="A7C4A3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6">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nsid w:val="3A67504B"/>
    <w:multiLevelType w:val="hybridMultilevel"/>
    <w:tmpl w:val="04267C5E"/>
    <w:lvl w:ilvl="0" w:tplc="14B253BC">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8">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nsid w:val="3D3B3E26"/>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70">
    <w:nsid w:val="3D9116DC"/>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1">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72">
    <w:nsid w:val="3EAB6490"/>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3">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74">
    <w:nsid w:val="3F0677E4"/>
    <w:multiLevelType w:val="hybridMultilevel"/>
    <w:tmpl w:val="4ECEA044"/>
    <w:lvl w:ilvl="0" w:tplc="04190019">
      <w:start w:val="1"/>
      <w:numFmt w:val="bullet"/>
      <w:lvlText w:val="o"/>
      <w:lvlJc w:val="left"/>
      <w:pPr>
        <w:ind w:left="1080" w:hanging="360"/>
      </w:pPr>
      <w:rPr>
        <w:rFonts w:ascii="Courier New" w:hAnsi="Courier New" w:cs="Courier New" w:hint="default"/>
      </w:rPr>
    </w:lvl>
    <w:lvl w:ilvl="1" w:tplc="04190003">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5">
    <w:nsid w:val="3F4E4178"/>
    <w:multiLevelType w:val="hybridMultilevel"/>
    <w:tmpl w:val="DB0CD6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6">
    <w:nsid w:val="40C0366F"/>
    <w:multiLevelType w:val="multilevel"/>
    <w:tmpl w:val="5EE60C1A"/>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7">
    <w:nsid w:val="41286E25"/>
    <w:multiLevelType w:val="hybridMultilevel"/>
    <w:tmpl w:val="A82047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nsid w:val="414007A2"/>
    <w:multiLevelType w:val="hybridMultilevel"/>
    <w:tmpl w:val="10387282"/>
    <w:lvl w:ilvl="0" w:tplc="04190001">
      <w:start w:val="1"/>
      <w:numFmt w:val="bullet"/>
      <w:lvlText w:val=""/>
      <w:lvlJc w:val="left"/>
      <w:pPr>
        <w:ind w:left="1110" w:hanging="360"/>
      </w:pPr>
      <w:rPr>
        <w:rFonts w:ascii="Symbol" w:hAnsi="Symbol" w:hint="default"/>
      </w:rPr>
    </w:lvl>
    <w:lvl w:ilvl="1" w:tplc="04190003">
      <w:start w:val="1"/>
      <w:numFmt w:val="bullet"/>
      <w:lvlText w:val="o"/>
      <w:lvlJc w:val="left"/>
      <w:pPr>
        <w:ind w:left="1830" w:hanging="360"/>
      </w:pPr>
      <w:rPr>
        <w:rFonts w:ascii="Courier New" w:hAnsi="Courier New" w:cs="Courier New" w:hint="default"/>
      </w:rPr>
    </w:lvl>
    <w:lvl w:ilvl="2" w:tplc="04190005" w:tentative="1">
      <w:start w:val="1"/>
      <w:numFmt w:val="bullet"/>
      <w:lvlText w:val=""/>
      <w:lvlJc w:val="left"/>
      <w:pPr>
        <w:ind w:left="2550" w:hanging="360"/>
      </w:pPr>
      <w:rPr>
        <w:rFonts w:ascii="Wingdings" w:hAnsi="Wingdings" w:hint="default"/>
      </w:rPr>
    </w:lvl>
    <w:lvl w:ilvl="3" w:tplc="04190001" w:tentative="1">
      <w:start w:val="1"/>
      <w:numFmt w:val="bullet"/>
      <w:lvlText w:val=""/>
      <w:lvlJc w:val="left"/>
      <w:pPr>
        <w:ind w:left="3270" w:hanging="360"/>
      </w:pPr>
      <w:rPr>
        <w:rFonts w:ascii="Symbol" w:hAnsi="Symbol" w:hint="default"/>
      </w:rPr>
    </w:lvl>
    <w:lvl w:ilvl="4" w:tplc="04190003" w:tentative="1">
      <w:start w:val="1"/>
      <w:numFmt w:val="bullet"/>
      <w:lvlText w:val="o"/>
      <w:lvlJc w:val="left"/>
      <w:pPr>
        <w:ind w:left="3990" w:hanging="360"/>
      </w:pPr>
      <w:rPr>
        <w:rFonts w:ascii="Courier New" w:hAnsi="Courier New" w:cs="Courier New" w:hint="default"/>
      </w:rPr>
    </w:lvl>
    <w:lvl w:ilvl="5" w:tplc="04190005" w:tentative="1">
      <w:start w:val="1"/>
      <w:numFmt w:val="bullet"/>
      <w:lvlText w:val=""/>
      <w:lvlJc w:val="left"/>
      <w:pPr>
        <w:ind w:left="4710" w:hanging="360"/>
      </w:pPr>
      <w:rPr>
        <w:rFonts w:ascii="Wingdings" w:hAnsi="Wingdings" w:hint="default"/>
      </w:rPr>
    </w:lvl>
    <w:lvl w:ilvl="6" w:tplc="04190001" w:tentative="1">
      <w:start w:val="1"/>
      <w:numFmt w:val="bullet"/>
      <w:lvlText w:val=""/>
      <w:lvlJc w:val="left"/>
      <w:pPr>
        <w:ind w:left="5430" w:hanging="360"/>
      </w:pPr>
      <w:rPr>
        <w:rFonts w:ascii="Symbol" w:hAnsi="Symbol" w:hint="default"/>
      </w:rPr>
    </w:lvl>
    <w:lvl w:ilvl="7" w:tplc="04190003" w:tentative="1">
      <w:start w:val="1"/>
      <w:numFmt w:val="bullet"/>
      <w:lvlText w:val="o"/>
      <w:lvlJc w:val="left"/>
      <w:pPr>
        <w:ind w:left="6150" w:hanging="360"/>
      </w:pPr>
      <w:rPr>
        <w:rFonts w:ascii="Courier New" w:hAnsi="Courier New" w:cs="Courier New" w:hint="default"/>
      </w:rPr>
    </w:lvl>
    <w:lvl w:ilvl="8" w:tplc="04190005" w:tentative="1">
      <w:start w:val="1"/>
      <w:numFmt w:val="bullet"/>
      <w:lvlText w:val=""/>
      <w:lvlJc w:val="left"/>
      <w:pPr>
        <w:ind w:left="6870" w:hanging="360"/>
      </w:pPr>
      <w:rPr>
        <w:rFonts w:ascii="Wingdings" w:hAnsi="Wingdings" w:hint="default"/>
      </w:rPr>
    </w:lvl>
  </w:abstractNum>
  <w:abstractNum w:abstractNumId="79">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0">
    <w:nsid w:val="429D4DE3"/>
    <w:multiLevelType w:val="hybridMultilevel"/>
    <w:tmpl w:val="652A86CE"/>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81">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3">
    <w:nsid w:val="44692D4B"/>
    <w:multiLevelType w:val="hybridMultilevel"/>
    <w:tmpl w:val="C77EB94C"/>
    <w:lvl w:ilvl="0" w:tplc="2DB03CFC">
      <w:start w:val="1"/>
      <w:numFmt w:val="decimal"/>
      <w:lvlText w:val="%1."/>
      <w:lvlJc w:val="left"/>
      <w:pPr>
        <w:ind w:left="720" w:hanging="360"/>
      </w:pPr>
    </w:lvl>
    <w:lvl w:ilvl="1" w:tplc="16EA80E6">
      <w:start w:val="1"/>
      <w:numFmt w:val="lowerLetter"/>
      <w:lvlText w:val="%2."/>
      <w:lvlJc w:val="left"/>
      <w:pPr>
        <w:ind w:left="1440" w:hanging="360"/>
      </w:pPr>
    </w:lvl>
    <w:lvl w:ilvl="2" w:tplc="946A3D32">
      <w:start w:val="1"/>
      <w:numFmt w:val="lowerRoman"/>
      <w:lvlText w:val="%3."/>
      <w:lvlJc w:val="right"/>
      <w:pPr>
        <w:ind w:left="2160" w:hanging="180"/>
      </w:pPr>
    </w:lvl>
    <w:lvl w:ilvl="3" w:tplc="2DB6278A">
      <w:start w:val="1"/>
      <w:numFmt w:val="decimal"/>
      <w:lvlText w:val="%4."/>
      <w:lvlJc w:val="left"/>
      <w:pPr>
        <w:ind w:left="2880" w:hanging="360"/>
      </w:pPr>
    </w:lvl>
    <w:lvl w:ilvl="4" w:tplc="3A5E778E">
      <w:start w:val="1"/>
      <w:numFmt w:val="lowerLetter"/>
      <w:lvlText w:val="%5."/>
      <w:lvlJc w:val="left"/>
      <w:pPr>
        <w:ind w:left="3600" w:hanging="360"/>
      </w:pPr>
    </w:lvl>
    <w:lvl w:ilvl="5" w:tplc="0172E04E">
      <w:start w:val="1"/>
      <w:numFmt w:val="lowerRoman"/>
      <w:lvlText w:val="%6."/>
      <w:lvlJc w:val="right"/>
      <w:pPr>
        <w:ind w:left="4320" w:hanging="180"/>
      </w:pPr>
    </w:lvl>
    <w:lvl w:ilvl="6" w:tplc="9618BEFE">
      <w:start w:val="1"/>
      <w:numFmt w:val="decimal"/>
      <w:lvlText w:val="%7."/>
      <w:lvlJc w:val="left"/>
      <w:pPr>
        <w:ind w:left="5040" w:hanging="360"/>
      </w:pPr>
    </w:lvl>
    <w:lvl w:ilvl="7" w:tplc="BCDCBE0E">
      <w:start w:val="1"/>
      <w:numFmt w:val="lowerLetter"/>
      <w:lvlText w:val="%8."/>
      <w:lvlJc w:val="left"/>
      <w:pPr>
        <w:ind w:left="5760" w:hanging="360"/>
      </w:pPr>
    </w:lvl>
    <w:lvl w:ilvl="8" w:tplc="BAF86D66">
      <w:start w:val="1"/>
      <w:numFmt w:val="lowerRoman"/>
      <w:lvlText w:val="%9."/>
      <w:lvlJc w:val="right"/>
      <w:pPr>
        <w:ind w:left="6480" w:hanging="180"/>
      </w:pPr>
    </w:lvl>
  </w:abstractNum>
  <w:abstractNum w:abstractNumId="84">
    <w:nsid w:val="46A60512"/>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5">
    <w:nsid w:val="47497BE7"/>
    <w:multiLevelType w:val="hybridMultilevel"/>
    <w:tmpl w:val="53EACD94"/>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86">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88">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9">
    <w:nsid w:val="49533624"/>
    <w:multiLevelType w:val="hybridMultilevel"/>
    <w:tmpl w:val="1F346B6A"/>
    <w:lvl w:ilvl="0" w:tplc="531490C0">
      <w:start w:val="1"/>
      <w:numFmt w:val="decimal"/>
      <w:lvlText w:val="%1."/>
      <w:lvlJc w:val="left"/>
      <w:pPr>
        <w:ind w:left="72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0">
    <w:nsid w:val="49BC7B6C"/>
    <w:multiLevelType w:val="hybridMultilevel"/>
    <w:tmpl w:val="0D42067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nsid w:val="4AD91D7D"/>
    <w:multiLevelType w:val="hybridMultilevel"/>
    <w:tmpl w:val="3FA288D2"/>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2">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3">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4">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nsid w:val="4E501A34"/>
    <w:multiLevelType w:val="hybridMultilevel"/>
    <w:tmpl w:val="96DAD232"/>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96">
    <w:nsid w:val="4EA2559D"/>
    <w:multiLevelType w:val="hybridMultilevel"/>
    <w:tmpl w:val="68DAE0B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7">
    <w:nsid w:val="4EBC3E93"/>
    <w:multiLevelType w:val="multilevel"/>
    <w:tmpl w:val="F62C9F22"/>
    <w:lvl w:ilvl="0">
      <w:start w:val="1"/>
      <w:numFmt w:val="decimal"/>
      <w:lvlText w:val="%1."/>
      <w:lvlJc w:val="left"/>
      <w:pPr>
        <w:tabs>
          <w:tab w:val="num" w:pos="0"/>
        </w:tabs>
        <w:ind w:left="720" w:hanging="360"/>
      </w:pPr>
      <w:rPr>
        <w:rFonts w:ascii="Calibri" w:hAnsi="Calibri"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98">
    <w:nsid w:val="4EBD642C"/>
    <w:multiLevelType w:val="hybridMultilevel"/>
    <w:tmpl w:val="784EAAB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9">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nsid w:val="4F011CF1"/>
    <w:multiLevelType w:val="hybridMultilevel"/>
    <w:tmpl w:val="A366148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2">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03">
    <w:nsid w:val="502E4853"/>
    <w:multiLevelType w:val="hybridMultilevel"/>
    <w:tmpl w:val="985690D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4">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5">
    <w:nsid w:val="53C60F6D"/>
    <w:multiLevelType w:val="hybridMultilevel"/>
    <w:tmpl w:val="9BF239FA"/>
    <w:lvl w:ilvl="0" w:tplc="8F0AE44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6">
    <w:nsid w:val="55BB3E03"/>
    <w:multiLevelType w:val="hybridMultilevel"/>
    <w:tmpl w:val="610C932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7">
    <w:nsid w:val="55DF1E88"/>
    <w:multiLevelType w:val="multilevel"/>
    <w:tmpl w:val="815AD7CE"/>
    <w:lvl w:ilvl="0">
      <w:start w:val="1"/>
      <w:numFmt w:val="decimal"/>
      <w:lvlText w:val="%1."/>
      <w:lvlJc w:val="left"/>
      <w:pPr>
        <w:tabs>
          <w:tab w:val="num" w:pos="0"/>
        </w:tabs>
        <w:ind w:left="720" w:hanging="360"/>
      </w:pPr>
      <w:rPr>
        <w:rFonts w:ascii="Times New Roman" w:hAnsi="Times New Roman" w:cs="Times New Roman"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08">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9">
    <w:nsid w:val="585C1AAF"/>
    <w:multiLevelType w:val="multilevel"/>
    <w:tmpl w:val="CD248544"/>
    <w:lvl w:ilvl="0">
      <w:start w:val="1"/>
      <w:numFmt w:val="decimal"/>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nsid w:val="586E3EC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1">
    <w:nsid w:val="58C53A29"/>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2">
    <w:nsid w:val="59B70D4F"/>
    <w:multiLevelType w:val="multilevel"/>
    <w:tmpl w:val="638EB188"/>
    <w:lvl w:ilvl="0">
      <w:start w:val="8"/>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3">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14">
    <w:nsid w:val="5B6C0F47"/>
    <w:multiLevelType w:val="hybridMultilevel"/>
    <w:tmpl w:val="84369BC6"/>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15">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nsid w:val="5F7D05DD"/>
    <w:multiLevelType w:val="hybridMultilevel"/>
    <w:tmpl w:val="2FD446BE"/>
    <w:lvl w:ilvl="0" w:tplc="04190001">
      <w:start w:val="1"/>
      <w:numFmt w:val="bullet"/>
      <w:lvlText w:val=""/>
      <w:lvlJc w:val="left"/>
      <w:pPr>
        <w:ind w:left="1800" w:hanging="360"/>
      </w:pPr>
      <w:rPr>
        <w:rFonts w:ascii="Symbol" w:hAnsi="Symbol" w:hint="default"/>
      </w:rPr>
    </w:lvl>
    <w:lvl w:ilvl="1" w:tplc="04190003" w:tentative="1">
      <w:start w:val="1"/>
      <w:numFmt w:val="bullet"/>
      <w:lvlText w:val="o"/>
      <w:lvlJc w:val="left"/>
      <w:pPr>
        <w:ind w:left="2520" w:hanging="360"/>
      </w:pPr>
      <w:rPr>
        <w:rFonts w:ascii="Courier New" w:hAnsi="Courier New" w:cs="Courier New" w:hint="default"/>
      </w:rPr>
    </w:lvl>
    <w:lvl w:ilvl="2" w:tplc="04190005" w:tentative="1">
      <w:start w:val="1"/>
      <w:numFmt w:val="bullet"/>
      <w:lvlText w:val=""/>
      <w:lvlJc w:val="left"/>
      <w:pPr>
        <w:ind w:left="3240" w:hanging="360"/>
      </w:pPr>
      <w:rPr>
        <w:rFonts w:ascii="Wingdings" w:hAnsi="Wingdings" w:hint="default"/>
      </w:rPr>
    </w:lvl>
    <w:lvl w:ilvl="3" w:tplc="04190001" w:tentative="1">
      <w:start w:val="1"/>
      <w:numFmt w:val="bullet"/>
      <w:lvlText w:val=""/>
      <w:lvlJc w:val="left"/>
      <w:pPr>
        <w:ind w:left="3960" w:hanging="360"/>
      </w:pPr>
      <w:rPr>
        <w:rFonts w:ascii="Symbol" w:hAnsi="Symbol" w:hint="default"/>
      </w:rPr>
    </w:lvl>
    <w:lvl w:ilvl="4" w:tplc="04190003" w:tentative="1">
      <w:start w:val="1"/>
      <w:numFmt w:val="bullet"/>
      <w:lvlText w:val="o"/>
      <w:lvlJc w:val="left"/>
      <w:pPr>
        <w:ind w:left="4680" w:hanging="360"/>
      </w:pPr>
      <w:rPr>
        <w:rFonts w:ascii="Courier New" w:hAnsi="Courier New" w:cs="Courier New" w:hint="default"/>
      </w:rPr>
    </w:lvl>
    <w:lvl w:ilvl="5" w:tplc="04190005" w:tentative="1">
      <w:start w:val="1"/>
      <w:numFmt w:val="bullet"/>
      <w:lvlText w:val=""/>
      <w:lvlJc w:val="left"/>
      <w:pPr>
        <w:ind w:left="5400" w:hanging="360"/>
      </w:pPr>
      <w:rPr>
        <w:rFonts w:ascii="Wingdings" w:hAnsi="Wingdings" w:hint="default"/>
      </w:rPr>
    </w:lvl>
    <w:lvl w:ilvl="6" w:tplc="04190001" w:tentative="1">
      <w:start w:val="1"/>
      <w:numFmt w:val="bullet"/>
      <w:lvlText w:val=""/>
      <w:lvlJc w:val="left"/>
      <w:pPr>
        <w:ind w:left="6120" w:hanging="360"/>
      </w:pPr>
      <w:rPr>
        <w:rFonts w:ascii="Symbol" w:hAnsi="Symbol" w:hint="default"/>
      </w:rPr>
    </w:lvl>
    <w:lvl w:ilvl="7" w:tplc="04190003" w:tentative="1">
      <w:start w:val="1"/>
      <w:numFmt w:val="bullet"/>
      <w:lvlText w:val="o"/>
      <w:lvlJc w:val="left"/>
      <w:pPr>
        <w:ind w:left="6840" w:hanging="360"/>
      </w:pPr>
      <w:rPr>
        <w:rFonts w:ascii="Courier New" w:hAnsi="Courier New" w:cs="Courier New" w:hint="default"/>
      </w:rPr>
    </w:lvl>
    <w:lvl w:ilvl="8" w:tplc="04190005" w:tentative="1">
      <w:start w:val="1"/>
      <w:numFmt w:val="bullet"/>
      <w:lvlText w:val=""/>
      <w:lvlJc w:val="left"/>
      <w:pPr>
        <w:ind w:left="7560" w:hanging="360"/>
      </w:pPr>
      <w:rPr>
        <w:rFonts w:ascii="Wingdings" w:hAnsi="Wingdings" w:hint="default"/>
      </w:rPr>
    </w:lvl>
  </w:abstractNum>
  <w:abstractNum w:abstractNumId="117">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8">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19">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20">
    <w:nsid w:val="636D164C"/>
    <w:multiLevelType w:val="multilevel"/>
    <w:tmpl w:val="3F92285A"/>
    <w:lvl w:ilvl="0">
      <w:start w:val="1"/>
      <w:numFmt w:val="decimal"/>
      <w:lvlText w:val="%1."/>
      <w:lvlJc w:val="left"/>
      <w:pPr>
        <w:tabs>
          <w:tab w:val="num" w:pos="0"/>
        </w:tabs>
        <w:ind w:left="720" w:hanging="360"/>
      </w:pPr>
      <w:rPr>
        <w:rFonts w:ascii="Times New Roman" w:eastAsia="Times New Roman" w:hAnsi="Times New Roman" w:cs="Times New Roman"/>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21">
    <w:nsid w:val="64747564"/>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2">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23">
    <w:nsid w:val="65177BDF"/>
    <w:multiLevelType w:val="hybridMultilevel"/>
    <w:tmpl w:val="F31C0280"/>
    <w:lvl w:ilvl="0" w:tplc="04190019">
      <w:start w:val="1"/>
      <w:numFmt w:val="bullet"/>
      <w:lvlText w:val="o"/>
      <w:lvlJc w:val="left"/>
      <w:pPr>
        <w:ind w:left="720" w:hanging="360"/>
      </w:pPr>
      <w:rPr>
        <w:rFonts w:ascii="Courier New" w:hAnsi="Courier New" w:cs="Courier New"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124">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5">
    <w:nsid w:val="65CF03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6">
    <w:nsid w:val="66604AEC"/>
    <w:multiLevelType w:val="multilevel"/>
    <w:tmpl w:val="E6167B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nsid w:val="66FD52BA"/>
    <w:multiLevelType w:val="hybridMultilevel"/>
    <w:tmpl w:val="FFFAC9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8">
    <w:nsid w:val="671306B1"/>
    <w:multiLevelType w:val="hybridMultilevel"/>
    <w:tmpl w:val="E6B2E90C"/>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9">
    <w:nsid w:val="67EA47E3"/>
    <w:multiLevelType w:val="multilevel"/>
    <w:tmpl w:val="2CDC7C28"/>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
      <w:lvlJc w:val="left"/>
      <w:pPr>
        <w:tabs>
          <w:tab w:val="num" w:pos="0"/>
        </w:tabs>
        <w:ind w:left="1440" w:hanging="360"/>
      </w:pPr>
      <w:rPr>
        <w:rFonts w:ascii="Symbol" w:hAnsi="Symbol" w:hint="default"/>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0">
    <w:nsid w:val="67F628E0"/>
    <w:multiLevelType w:val="hybridMultilevel"/>
    <w:tmpl w:val="91AAD19C"/>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1">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32">
    <w:nsid w:val="69467160"/>
    <w:multiLevelType w:val="hybridMultilevel"/>
    <w:tmpl w:val="9ACAC5A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3">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34">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5">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6">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7">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nsid w:val="6B1C6952"/>
    <w:multiLevelType w:val="hybridMultilevel"/>
    <w:tmpl w:val="61128B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nsid w:val="6B8A6239"/>
    <w:multiLevelType w:val="hybridMultilevel"/>
    <w:tmpl w:val="C98A5186"/>
    <w:lvl w:ilvl="0" w:tplc="14B253BC">
      <w:start w:val="1"/>
      <w:numFmt w:val="decimal"/>
      <w:lvlText w:val="%1."/>
      <w:lvlJc w:val="left"/>
      <w:pPr>
        <w:ind w:left="720" w:hanging="360"/>
      </w:pPr>
    </w:lvl>
    <w:lvl w:ilvl="1" w:tplc="C9C070F0">
      <w:start w:val="1"/>
      <w:numFmt w:val="lowerLetter"/>
      <w:lvlText w:val="%2."/>
      <w:lvlJc w:val="left"/>
      <w:pPr>
        <w:ind w:left="1440" w:hanging="360"/>
      </w:pPr>
    </w:lvl>
    <w:lvl w:ilvl="2" w:tplc="426694A8">
      <w:start w:val="1"/>
      <w:numFmt w:val="lowerRoman"/>
      <w:lvlText w:val="%3."/>
      <w:lvlJc w:val="right"/>
      <w:pPr>
        <w:ind w:left="2160" w:hanging="180"/>
      </w:pPr>
    </w:lvl>
    <w:lvl w:ilvl="3" w:tplc="8056D128">
      <w:start w:val="1"/>
      <w:numFmt w:val="decimal"/>
      <w:lvlText w:val="%4."/>
      <w:lvlJc w:val="left"/>
      <w:pPr>
        <w:ind w:left="2880" w:hanging="360"/>
      </w:pPr>
    </w:lvl>
    <w:lvl w:ilvl="4" w:tplc="A37C7988">
      <w:start w:val="1"/>
      <w:numFmt w:val="lowerLetter"/>
      <w:lvlText w:val="%5."/>
      <w:lvlJc w:val="left"/>
      <w:pPr>
        <w:ind w:left="3600" w:hanging="360"/>
      </w:pPr>
    </w:lvl>
    <w:lvl w:ilvl="5" w:tplc="BF107EBA">
      <w:start w:val="1"/>
      <w:numFmt w:val="lowerRoman"/>
      <w:lvlText w:val="%6."/>
      <w:lvlJc w:val="right"/>
      <w:pPr>
        <w:ind w:left="4320" w:hanging="180"/>
      </w:pPr>
    </w:lvl>
    <w:lvl w:ilvl="6" w:tplc="2DE86E94">
      <w:start w:val="1"/>
      <w:numFmt w:val="decimal"/>
      <w:lvlText w:val="%7."/>
      <w:lvlJc w:val="left"/>
      <w:pPr>
        <w:ind w:left="5040" w:hanging="360"/>
      </w:pPr>
    </w:lvl>
    <w:lvl w:ilvl="7" w:tplc="B3F41C1E">
      <w:start w:val="1"/>
      <w:numFmt w:val="lowerLetter"/>
      <w:lvlText w:val="%8."/>
      <w:lvlJc w:val="left"/>
      <w:pPr>
        <w:ind w:left="5760" w:hanging="360"/>
      </w:pPr>
    </w:lvl>
    <w:lvl w:ilvl="8" w:tplc="EC54FF5C">
      <w:start w:val="1"/>
      <w:numFmt w:val="lowerRoman"/>
      <w:lvlText w:val="%9."/>
      <w:lvlJc w:val="right"/>
      <w:pPr>
        <w:ind w:left="6480" w:hanging="180"/>
      </w:pPr>
    </w:lvl>
  </w:abstractNum>
  <w:abstractNum w:abstractNumId="140">
    <w:nsid w:val="6C3E4540"/>
    <w:multiLevelType w:val="hybridMultilevel"/>
    <w:tmpl w:val="24C281A4"/>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41">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42">
    <w:nsid w:val="6E2F5B77"/>
    <w:multiLevelType w:val="hybridMultilevel"/>
    <w:tmpl w:val="EF485116"/>
    <w:lvl w:ilvl="0" w:tplc="F458981C">
      <w:start w:val="5"/>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43">
    <w:nsid w:val="6E685C1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44">
    <w:nsid w:val="6F3D3CD7"/>
    <w:multiLevelType w:val="hybridMultilevel"/>
    <w:tmpl w:val="8FE23B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5">
    <w:nsid w:val="701823E6"/>
    <w:multiLevelType w:val="hybridMultilevel"/>
    <w:tmpl w:val="6E6C85F2"/>
    <w:lvl w:ilvl="0" w:tplc="AD4E38FC">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46">
    <w:nsid w:val="706F1B80"/>
    <w:multiLevelType w:val="multilevel"/>
    <w:tmpl w:val="756A0006"/>
    <w:lvl w:ilvl="0">
      <w:start w:val="1"/>
      <w:numFmt w:val="decimal"/>
      <w:lvlText w:val="%1."/>
      <w:lvlJc w:val="left"/>
      <w:pPr>
        <w:ind w:left="2345" w:hanging="360"/>
      </w:pPr>
      <w:rPr>
        <w:rFonts w:hint="default"/>
        <w:b/>
      </w:rPr>
    </w:lvl>
    <w:lvl w:ilvl="1">
      <w:start w:val="1"/>
      <w:numFmt w:val="decimal"/>
      <w:isLgl/>
      <w:lvlText w:val="%1.%2."/>
      <w:lvlJc w:val="left"/>
      <w:pPr>
        <w:ind w:left="2705" w:hanging="72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3065" w:hanging="1080"/>
      </w:pPr>
      <w:rPr>
        <w:rFonts w:hint="default"/>
      </w:rPr>
    </w:lvl>
    <w:lvl w:ilvl="4">
      <w:start w:val="1"/>
      <w:numFmt w:val="decimal"/>
      <w:isLgl/>
      <w:lvlText w:val="%1.%2.%3.%4.%5."/>
      <w:lvlJc w:val="left"/>
      <w:pPr>
        <w:ind w:left="3425" w:hanging="1440"/>
      </w:pPr>
      <w:rPr>
        <w:rFonts w:hint="default"/>
      </w:rPr>
    </w:lvl>
    <w:lvl w:ilvl="5">
      <w:start w:val="1"/>
      <w:numFmt w:val="decimal"/>
      <w:isLgl/>
      <w:lvlText w:val="%1.%2.%3.%4.%5.%6."/>
      <w:lvlJc w:val="left"/>
      <w:pPr>
        <w:ind w:left="3425" w:hanging="1440"/>
      </w:pPr>
      <w:rPr>
        <w:rFonts w:hint="default"/>
      </w:rPr>
    </w:lvl>
    <w:lvl w:ilvl="6">
      <w:start w:val="1"/>
      <w:numFmt w:val="decimal"/>
      <w:isLgl/>
      <w:lvlText w:val="%1.%2.%3.%4.%5.%6.%7."/>
      <w:lvlJc w:val="left"/>
      <w:pPr>
        <w:ind w:left="3785" w:hanging="1800"/>
      </w:pPr>
      <w:rPr>
        <w:rFonts w:hint="default"/>
      </w:rPr>
    </w:lvl>
    <w:lvl w:ilvl="7">
      <w:start w:val="1"/>
      <w:numFmt w:val="decimal"/>
      <w:isLgl/>
      <w:lvlText w:val="%1.%2.%3.%4.%5.%6.%7.%8."/>
      <w:lvlJc w:val="left"/>
      <w:pPr>
        <w:ind w:left="3785" w:hanging="1800"/>
      </w:pPr>
      <w:rPr>
        <w:rFonts w:hint="default"/>
      </w:rPr>
    </w:lvl>
    <w:lvl w:ilvl="8">
      <w:start w:val="1"/>
      <w:numFmt w:val="decimal"/>
      <w:isLgl/>
      <w:lvlText w:val="%1.%2.%3.%4.%5.%6.%7.%8.%9."/>
      <w:lvlJc w:val="left"/>
      <w:pPr>
        <w:ind w:left="4145" w:hanging="2160"/>
      </w:pPr>
      <w:rPr>
        <w:rFonts w:hint="default"/>
      </w:rPr>
    </w:lvl>
  </w:abstractNum>
  <w:abstractNum w:abstractNumId="147">
    <w:nsid w:val="71C5594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48">
    <w:nsid w:val="71CD2366"/>
    <w:multiLevelType w:val="hybridMultilevel"/>
    <w:tmpl w:val="649E734A"/>
    <w:lvl w:ilvl="0" w:tplc="385EF938">
      <w:start w:val="20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5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1">
    <w:nsid w:val="755916CC"/>
    <w:multiLevelType w:val="multilevel"/>
    <w:tmpl w:val="9EBE58A8"/>
    <w:lvl w:ilvl="0">
      <w:start w:val="7"/>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2">
    <w:nsid w:val="75936845"/>
    <w:multiLevelType w:val="hybridMultilevel"/>
    <w:tmpl w:val="69E850BC"/>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3">
    <w:nsid w:val="75CA08C5"/>
    <w:multiLevelType w:val="hybridMultilevel"/>
    <w:tmpl w:val="35BA7E8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4">
    <w:nsid w:val="760F7789"/>
    <w:multiLevelType w:val="hybridMultilevel"/>
    <w:tmpl w:val="E8AA549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55">
    <w:nsid w:val="76E9193A"/>
    <w:multiLevelType w:val="hybridMultilevel"/>
    <w:tmpl w:val="E392EA10"/>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56">
    <w:nsid w:val="76ED45E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57">
    <w:nsid w:val="79295B81"/>
    <w:multiLevelType w:val="hybridMultilevel"/>
    <w:tmpl w:val="384AFB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nsid w:val="79591414"/>
    <w:multiLevelType w:val="multilevel"/>
    <w:tmpl w:val="E8DCD02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9">
    <w:nsid w:val="7A821604"/>
    <w:multiLevelType w:val="multilevel"/>
    <w:tmpl w:val="41EA2934"/>
    <w:lvl w:ilvl="0">
      <w:start w:val="1"/>
      <w:numFmt w:val="decimal"/>
      <w:lvlText w:val="%1."/>
      <w:lvlJc w:val="left"/>
      <w:pPr>
        <w:ind w:left="720" w:hanging="360"/>
      </w:pPr>
      <w:rPr>
        <w:rFonts w:hint="default"/>
      </w:rPr>
    </w:lvl>
    <w:lvl w:ilvl="1">
      <w:start w:val="2"/>
      <w:numFmt w:val="decimal"/>
      <w:isLgl/>
      <w:lvlText w:val="%1.%2."/>
      <w:lvlJc w:val="left"/>
      <w:pPr>
        <w:ind w:left="1004"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0">
    <w:nsid w:val="7B222A82"/>
    <w:multiLevelType w:val="hybridMultilevel"/>
    <w:tmpl w:val="E9DAEA2C"/>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1">
    <w:nsid w:val="7D352FBE"/>
    <w:multiLevelType w:val="hybridMultilevel"/>
    <w:tmpl w:val="BD1EB832"/>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62">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3">
    <w:nsid w:val="7E500A27"/>
    <w:multiLevelType w:val="hybridMultilevel"/>
    <w:tmpl w:val="55262B30"/>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4">
    <w:nsid w:val="7F3D118A"/>
    <w:multiLevelType w:val="hybridMultilevel"/>
    <w:tmpl w:val="2D1AA742"/>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35"/>
  </w:num>
  <w:num w:numId="2">
    <w:abstractNumId w:val="161"/>
  </w:num>
  <w:num w:numId="3">
    <w:abstractNumId w:val="164"/>
  </w:num>
  <w:num w:numId="4">
    <w:abstractNumId w:val="51"/>
  </w:num>
  <w:num w:numId="5">
    <w:abstractNumId w:val="85"/>
  </w:num>
  <w:num w:numId="6">
    <w:abstractNumId w:val="154"/>
  </w:num>
  <w:num w:numId="7">
    <w:abstractNumId w:val="1"/>
  </w:num>
  <w:num w:numId="8">
    <w:abstractNumId w:val="6"/>
  </w:num>
  <w:num w:numId="9">
    <w:abstractNumId w:val="55"/>
  </w:num>
  <w:num w:numId="10">
    <w:abstractNumId w:val="13"/>
  </w:num>
  <w:num w:numId="11">
    <w:abstractNumId w:val="120"/>
  </w:num>
  <w:num w:numId="12">
    <w:abstractNumId w:val="97"/>
  </w:num>
  <w:num w:numId="13">
    <w:abstractNumId w:val="107"/>
  </w:num>
  <w:num w:numId="14">
    <w:abstractNumId w:val="95"/>
  </w:num>
  <w:num w:numId="15">
    <w:abstractNumId w:val="14"/>
  </w:num>
  <w:num w:numId="16">
    <w:abstractNumId w:val="90"/>
  </w:num>
  <w:num w:numId="17">
    <w:abstractNumId w:val="41"/>
  </w:num>
  <w:num w:numId="18">
    <w:abstractNumId w:val="61"/>
  </w:num>
  <w:num w:numId="19">
    <w:abstractNumId w:val="28"/>
  </w:num>
  <w:num w:numId="20">
    <w:abstractNumId w:val="10"/>
  </w:num>
  <w:num w:numId="21">
    <w:abstractNumId w:val="123"/>
  </w:num>
  <w:num w:numId="22">
    <w:abstractNumId w:val="43"/>
  </w:num>
  <w:num w:numId="23">
    <w:abstractNumId w:val="106"/>
  </w:num>
  <w:num w:numId="24">
    <w:abstractNumId w:val="132"/>
  </w:num>
  <w:num w:numId="25">
    <w:abstractNumId w:val="101"/>
  </w:num>
  <w:num w:numId="26">
    <w:abstractNumId w:val="48"/>
  </w:num>
  <w:num w:numId="27">
    <w:abstractNumId w:val="30"/>
  </w:num>
  <w:num w:numId="28">
    <w:abstractNumId w:val="103"/>
  </w:num>
  <w:num w:numId="29">
    <w:abstractNumId w:val="98"/>
  </w:num>
  <w:num w:numId="30">
    <w:abstractNumId w:val="27"/>
  </w:num>
  <w:num w:numId="31">
    <w:abstractNumId w:val="15"/>
  </w:num>
  <w:num w:numId="32">
    <w:abstractNumId w:val="160"/>
  </w:num>
  <w:num w:numId="33">
    <w:abstractNumId w:val="72"/>
  </w:num>
  <w:num w:numId="34">
    <w:abstractNumId w:val="70"/>
  </w:num>
  <w:num w:numId="35">
    <w:abstractNumId w:val="147"/>
  </w:num>
  <w:num w:numId="36">
    <w:abstractNumId w:val="111"/>
  </w:num>
  <w:num w:numId="37">
    <w:abstractNumId w:val="143"/>
  </w:num>
  <w:num w:numId="38">
    <w:abstractNumId w:val="156"/>
  </w:num>
  <w:num w:numId="39">
    <w:abstractNumId w:val="110"/>
  </w:num>
  <w:num w:numId="40">
    <w:abstractNumId w:val="84"/>
  </w:num>
  <w:num w:numId="41">
    <w:abstractNumId w:val="121"/>
  </w:num>
  <w:num w:numId="42">
    <w:abstractNumId w:val="20"/>
  </w:num>
  <w:num w:numId="43">
    <w:abstractNumId w:val="23"/>
  </w:num>
  <w:num w:numId="44">
    <w:abstractNumId w:val="125"/>
  </w:num>
  <w:num w:numId="45">
    <w:abstractNumId w:val="129"/>
  </w:num>
  <w:num w:numId="46">
    <w:abstractNumId w:val="74"/>
  </w:num>
  <w:num w:numId="47">
    <w:abstractNumId w:val="36"/>
  </w:num>
  <w:num w:numId="48">
    <w:abstractNumId w:val="130"/>
  </w:num>
  <w:num w:numId="49">
    <w:abstractNumId w:val="19"/>
  </w:num>
  <w:num w:numId="50">
    <w:abstractNumId w:val="9"/>
  </w:num>
  <w:num w:numId="51">
    <w:abstractNumId w:val="11"/>
  </w:num>
  <w:num w:numId="52">
    <w:abstractNumId w:val="7"/>
  </w:num>
  <w:num w:numId="53">
    <w:abstractNumId w:val="12"/>
  </w:num>
  <w:num w:numId="54">
    <w:abstractNumId w:val="89"/>
  </w:num>
  <w:num w:numId="55">
    <w:abstractNumId w:val="47"/>
  </w:num>
  <w:num w:numId="56">
    <w:abstractNumId w:val="50"/>
  </w:num>
  <w:num w:numId="57">
    <w:abstractNumId w:val="75"/>
  </w:num>
  <w:num w:numId="58">
    <w:abstractNumId w:val="60"/>
  </w:num>
  <w:num w:numId="59">
    <w:abstractNumId w:val="85"/>
  </w:num>
  <w:num w:numId="60">
    <w:abstractNumId w:val="62"/>
  </w:num>
  <w:num w:numId="61">
    <w:abstractNumId w:val="146"/>
  </w:num>
  <w:num w:numId="62">
    <w:abstractNumId w:val="39"/>
  </w:num>
  <w:num w:numId="63">
    <w:abstractNumId w:val="91"/>
  </w:num>
  <w:num w:numId="64">
    <w:abstractNumId w:val="18"/>
  </w:num>
  <w:num w:numId="65">
    <w:abstractNumId w:val="69"/>
  </w:num>
  <w:num w:numId="66">
    <w:abstractNumId w:val="8"/>
  </w:num>
  <w:num w:numId="67">
    <w:abstractNumId w:val="53"/>
  </w:num>
  <w:num w:numId="68">
    <w:abstractNumId w:val="140"/>
  </w:num>
  <w:num w:numId="69">
    <w:abstractNumId w:val="80"/>
  </w:num>
  <w:num w:numId="70">
    <w:abstractNumId w:val="127"/>
  </w:num>
  <w:num w:numId="71">
    <w:abstractNumId w:val="116"/>
  </w:num>
  <w:num w:numId="72">
    <w:abstractNumId w:val="78"/>
  </w:num>
  <w:num w:numId="73">
    <w:abstractNumId w:val="145"/>
  </w:num>
  <w:num w:numId="74">
    <w:abstractNumId w:val="157"/>
  </w:num>
  <w:num w:numId="75">
    <w:abstractNumId w:val="96"/>
  </w:num>
  <w:num w:numId="76">
    <w:abstractNumId w:val="155"/>
  </w:num>
  <w:num w:numId="77">
    <w:abstractNumId w:val="16"/>
  </w:num>
  <w:num w:numId="78">
    <w:abstractNumId w:val="138"/>
  </w:num>
  <w:num w:numId="79">
    <w:abstractNumId w:val="45"/>
  </w:num>
  <w:num w:numId="80">
    <w:abstractNumId w:val="21"/>
  </w:num>
  <w:num w:numId="81">
    <w:abstractNumId w:val="59"/>
  </w:num>
  <w:num w:numId="82">
    <w:abstractNumId w:val="56"/>
  </w:num>
  <w:num w:numId="83">
    <w:abstractNumId w:val="158"/>
  </w:num>
  <w:num w:numId="84">
    <w:abstractNumId w:val="58"/>
  </w:num>
  <w:num w:numId="85">
    <w:abstractNumId w:val="42"/>
  </w:num>
  <w:num w:numId="86">
    <w:abstractNumId w:val="33"/>
  </w:num>
  <w:num w:numId="87">
    <w:abstractNumId w:val="137"/>
  </w:num>
  <w:num w:numId="88">
    <w:abstractNumId w:val="149"/>
  </w:num>
  <w:num w:numId="89">
    <w:abstractNumId w:val="114"/>
  </w:num>
  <w:num w:numId="90">
    <w:abstractNumId w:val="142"/>
  </w:num>
  <w:num w:numId="91">
    <w:abstractNumId w:val="144"/>
  </w:num>
  <w:num w:numId="92">
    <w:abstractNumId w:val="71"/>
  </w:num>
  <w:num w:numId="93">
    <w:abstractNumId w:val="37"/>
  </w:num>
  <w:num w:numId="94">
    <w:abstractNumId w:val="102"/>
  </w:num>
  <w:num w:numId="95">
    <w:abstractNumId w:val="119"/>
  </w:num>
  <w:num w:numId="96">
    <w:abstractNumId w:val="141"/>
  </w:num>
  <w:num w:numId="97">
    <w:abstractNumId w:val="131"/>
  </w:num>
  <w:num w:numId="98">
    <w:abstractNumId w:val="52"/>
  </w:num>
  <w:num w:numId="99">
    <w:abstractNumId w:val="113"/>
  </w:num>
  <w:num w:numId="100">
    <w:abstractNumId w:val="122"/>
  </w:num>
  <w:num w:numId="101">
    <w:abstractNumId w:val="139"/>
  </w:num>
  <w:num w:numId="102">
    <w:abstractNumId w:val="105"/>
  </w:num>
  <w:num w:numId="103">
    <w:abstractNumId w:val="25"/>
  </w:num>
  <w:num w:numId="104">
    <w:abstractNumId w:val="159"/>
  </w:num>
  <w:num w:numId="105">
    <w:abstractNumId w:val="100"/>
  </w:num>
  <w:num w:numId="106">
    <w:abstractNumId w:val="118"/>
  </w:num>
  <w:num w:numId="107">
    <w:abstractNumId w:val="79"/>
  </w:num>
  <w:num w:numId="108">
    <w:abstractNumId w:val="46"/>
  </w:num>
  <w:num w:numId="109">
    <w:abstractNumId w:val="22"/>
  </w:num>
  <w:num w:numId="110">
    <w:abstractNumId w:val="87"/>
  </w:num>
  <w:num w:numId="111">
    <w:abstractNumId w:val="112"/>
  </w:num>
  <w:num w:numId="112">
    <w:abstractNumId w:val="26"/>
  </w:num>
  <w:num w:numId="113">
    <w:abstractNumId w:val="126"/>
  </w:num>
  <w:num w:numId="114">
    <w:abstractNumId w:val="151"/>
  </w:num>
  <w:num w:numId="115">
    <w:abstractNumId w:val="99"/>
  </w:num>
  <w:num w:numId="116">
    <w:abstractNumId w:val="57"/>
  </w:num>
  <w:num w:numId="117">
    <w:abstractNumId w:val="109"/>
  </w:num>
  <w:num w:numId="118">
    <w:abstractNumId w:val="64"/>
  </w:num>
  <w:num w:numId="119">
    <w:abstractNumId w:val="24"/>
  </w:num>
  <w:num w:numId="120">
    <w:abstractNumId w:val="32"/>
  </w:num>
  <w:num w:numId="121">
    <w:abstractNumId w:val="153"/>
  </w:num>
  <w:num w:numId="122">
    <w:abstractNumId w:val="128"/>
  </w:num>
  <w:num w:numId="123">
    <w:abstractNumId w:val="163"/>
  </w:num>
  <w:num w:numId="124">
    <w:abstractNumId w:val="63"/>
  </w:num>
  <w:num w:numId="125">
    <w:abstractNumId w:val="83"/>
  </w:num>
  <w:num w:numId="126">
    <w:abstractNumId w:val="136"/>
  </w:num>
  <w:num w:numId="127">
    <w:abstractNumId w:val="150"/>
  </w:num>
  <w:num w:numId="128">
    <w:abstractNumId w:val="29"/>
  </w:num>
  <w:num w:numId="129">
    <w:abstractNumId w:val="134"/>
  </w:num>
  <w:num w:numId="130">
    <w:abstractNumId w:val="31"/>
  </w:num>
  <w:num w:numId="131">
    <w:abstractNumId w:val="68"/>
  </w:num>
  <w:num w:numId="132">
    <w:abstractNumId w:val="54"/>
  </w:num>
  <w:num w:numId="133">
    <w:abstractNumId w:val="93"/>
  </w:num>
  <w:num w:numId="134">
    <w:abstractNumId w:val="82"/>
  </w:num>
  <w:num w:numId="135">
    <w:abstractNumId w:val="117"/>
  </w:num>
  <w:num w:numId="136">
    <w:abstractNumId w:val="108"/>
  </w:num>
  <w:num w:numId="137">
    <w:abstractNumId w:val="35"/>
  </w:num>
  <w:num w:numId="138">
    <w:abstractNumId w:val="73"/>
  </w:num>
  <w:num w:numId="139">
    <w:abstractNumId w:val="17"/>
  </w:num>
  <w:num w:numId="140">
    <w:abstractNumId w:val="92"/>
  </w:num>
  <w:num w:numId="141">
    <w:abstractNumId w:val="133"/>
  </w:num>
  <w:num w:numId="142">
    <w:abstractNumId w:val="104"/>
  </w:num>
  <w:num w:numId="143">
    <w:abstractNumId w:val="124"/>
  </w:num>
  <w:num w:numId="144">
    <w:abstractNumId w:val="34"/>
  </w:num>
  <w:num w:numId="145">
    <w:abstractNumId w:val="88"/>
  </w:num>
  <w:num w:numId="146">
    <w:abstractNumId w:val="76"/>
  </w:num>
  <w:num w:numId="147">
    <w:abstractNumId w:val="152"/>
  </w:num>
  <w:num w:numId="148">
    <w:abstractNumId w:val="65"/>
  </w:num>
  <w:num w:numId="149">
    <w:abstractNumId w:val="148"/>
  </w:num>
  <w:num w:numId="150">
    <w:abstractNumId w:val="81"/>
  </w:num>
  <w:num w:numId="151">
    <w:abstractNumId w:val="66"/>
  </w:num>
  <w:num w:numId="152">
    <w:abstractNumId w:val="40"/>
  </w:num>
  <w:num w:numId="153">
    <w:abstractNumId w:val="44"/>
  </w:num>
  <w:num w:numId="154">
    <w:abstractNumId w:val="115"/>
  </w:num>
  <w:num w:numId="155">
    <w:abstractNumId w:val="86"/>
  </w:num>
  <w:num w:numId="156">
    <w:abstractNumId w:val="49"/>
  </w:num>
  <w:num w:numId="157">
    <w:abstractNumId w:val="94"/>
  </w:num>
  <w:num w:numId="158">
    <w:abstractNumId w:val="162"/>
  </w:num>
  <w:num w:numId="159">
    <w:abstractNumId w:val="77"/>
  </w:num>
  <w:num w:numId="160">
    <w:abstractNumId w:val="67"/>
  </w:num>
  <w:num w:numId="161">
    <w:abstractNumId w:val="38"/>
  </w:num>
  <w:numIdMacAtCleanup w:val="1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de-DE" w:vendorID="64" w:dllVersion="6" w:nlCheck="1" w:checkStyle="1"/>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1"/>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C5E"/>
    <w:rsid w:val="000034D5"/>
    <w:rsid w:val="000035A7"/>
    <w:rsid w:val="00005BCD"/>
    <w:rsid w:val="00006CE0"/>
    <w:rsid w:val="00007579"/>
    <w:rsid w:val="00007646"/>
    <w:rsid w:val="000103FE"/>
    <w:rsid w:val="000127F2"/>
    <w:rsid w:val="0001340B"/>
    <w:rsid w:val="000143AC"/>
    <w:rsid w:val="00015570"/>
    <w:rsid w:val="0001562B"/>
    <w:rsid w:val="00015C5E"/>
    <w:rsid w:val="00020396"/>
    <w:rsid w:val="00021E5D"/>
    <w:rsid w:val="00023710"/>
    <w:rsid w:val="00023729"/>
    <w:rsid w:val="00023879"/>
    <w:rsid w:val="000241FC"/>
    <w:rsid w:val="00025396"/>
    <w:rsid w:val="000271DC"/>
    <w:rsid w:val="00031661"/>
    <w:rsid w:val="00031AAD"/>
    <w:rsid w:val="00031CDE"/>
    <w:rsid w:val="00031FED"/>
    <w:rsid w:val="00032CFB"/>
    <w:rsid w:val="00033285"/>
    <w:rsid w:val="00033293"/>
    <w:rsid w:val="00034B24"/>
    <w:rsid w:val="00035ED4"/>
    <w:rsid w:val="000368F4"/>
    <w:rsid w:val="00036C84"/>
    <w:rsid w:val="00037CBC"/>
    <w:rsid w:val="00040BEB"/>
    <w:rsid w:val="000421CE"/>
    <w:rsid w:val="0004377D"/>
    <w:rsid w:val="00043C62"/>
    <w:rsid w:val="00052F2E"/>
    <w:rsid w:val="00053A53"/>
    <w:rsid w:val="00053CF3"/>
    <w:rsid w:val="000545A5"/>
    <w:rsid w:val="00054618"/>
    <w:rsid w:val="000546DA"/>
    <w:rsid w:val="000558B2"/>
    <w:rsid w:val="0005683E"/>
    <w:rsid w:val="00060BF1"/>
    <w:rsid w:val="00061136"/>
    <w:rsid w:val="0006213C"/>
    <w:rsid w:val="000713B4"/>
    <w:rsid w:val="00071ABE"/>
    <w:rsid w:val="00071C5A"/>
    <w:rsid w:val="00077BDE"/>
    <w:rsid w:val="000822E2"/>
    <w:rsid w:val="00083A71"/>
    <w:rsid w:val="000867D2"/>
    <w:rsid w:val="000940E5"/>
    <w:rsid w:val="0009447B"/>
    <w:rsid w:val="00095250"/>
    <w:rsid w:val="00097607"/>
    <w:rsid w:val="000A0207"/>
    <w:rsid w:val="000A0A61"/>
    <w:rsid w:val="000A156C"/>
    <w:rsid w:val="000A3700"/>
    <w:rsid w:val="000A4332"/>
    <w:rsid w:val="000A69E3"/>
    <w:rsid w:val="000A6C1F"/>
    <w:rsid w:val="000B2ACE"/>
    <w:rsid w:val="000B4176"/>
    <w:rsid w:val="000B44DE"/>
    <w:rsid w:val="000B622E"/>
    <w:rsid w:val="000B7FA3"/>
    <w:rsid w:val="000C198D"/>
    <w:rsid w:val="000C2BA5"/>
    <w:rsid w:val="000C2F12"/>
    <w:rsid w:val="000C3542"/>
    <w:rsid w:val="000C3E1D"/>
    <w:rsid w:val="000C56A0"/>
    <w:rsid w:val="000D0AFB"/>
    <w:rsid w:val="000D22CF"/>
    <w:rsid w:val="000D39BF"/>
    <w:rsid w:val="000D5C56"/>
    <w:rsid w:val="000D6F3F"/>
    <w:rsid w:val="000E19A9"/>
    <w:rsid w:val="000E2F93"/>
    <w:rsid w:val="000E5468"/>
    <w:rsid w:val="000F0E6B"/>
    <w:rsid w:val="000F1774"/>
    <w:rsid w:val="000F1BC7"/>
    <w:rsid w:val="000F250A"/>
    <w:rsid w:val="000F5502"/>
    <w:rsid w:val="000F6E9C"/>
    <w:rsid w:val="00100880"/>
    <w:rsid w:val="0010200D"/>
    <w:rsid w:val="00103994"/>
    <w:rsid w:val="00104B9A"/>
    <w:rsid w:val="00110202"/>
    <w:rsid w:val="001105A2"/>
    <w:rsid w:val="001217EE"/>
    <w:rsid w:val="001255EF"/>
    <w:rsid w:val="00125D04"/>
    <w:rsid w:val="0012713C"/>
    <w:rsid w:val="00127F2C"/>
    <w:rsid w:val="0013058D"/>
    <w:rsid w:val="00130BC5"/>
    <w:rsid w:val="001317C7"/>
    <w:rsid w:val="00131E36"/>
    <w:rsid w:val="00134BF7"/>
    <w:rsid w:val="0013631D"/>
    <w:rsid w:val="001404A9"/>
    <w:rsid w:val="001404D0"/>
    <w:rsid w:val="0014089B"/>
    <w:rsid w:val="00141689"/>
    <w:rsid w:val="00141FB9"/>
    <w:rsid w:val="00146DC8"/>
    <w:rsid w:val="001476D3"/>
    <w:rsid w:val="0015429F"/>
    <w:rsid w:val="00155D8D"/>
    <w:rsid w:val="00156B40"/>
    <w:rsid w:val="0016225A"/>
    <w:rsid w:val="00162CF5"/>
    <w:rsid w:val="001631F8"/>
    <w:rsid w:val="00165A1B"/>
    <w:rsid w:val="00171667"/>
    <w:rsid w:val="00171ECD"/>
    <w:rsid w:val="0017242E"/>
    <w:rsid w:val="00173C4C"/>
    <w:rsid w:val="00177503"/>
    <w:rsid w:val="00180C5E"/>
    <w:rsid w:val="00180D0F"/>
    <w:rsid w:val="001813F9"/>
    <w:rsid w:val="00181F3F"/>
    <w:rsid w:val="001837F9"/>
    <w:rsid w:val="00185CAE"/>
    <w:rsid w:val="0018717A"/>
    <w:rsid w:val="00191CF9"/>
    <w:rsid w:val="001923C1"/>
    <w:rsid w:val="00194E63"/>
    <w:rsid w:val="00195599"/>
    <w:rsid w:val="00196228"/>
    <w:rsid w:val="001965EA"/>
    <w:rsid w:val="00197001"/>
    <w:rsid w:val="001978D9"/>
    <w:rsid w:val="001A0F52"/>
    <w:rsid w:val="001A2D94"/>
    <w:rsid w:val="001A3668"/>
    <w:rsid w:val="001A37A4"/>
    <w:rsid w:val="001A3D35"/>
    <w:rsid w:val="001A6BBB"/>
    <w:rsid w:val="001A740A"/>
    <w:rsid w:val="001A7F20"/>
    <w:rsid w:val="001B1B85"/>
    <w:rsid w:val="001B3EEC"/>
    <w:rsid w:val="001B7955"/>
    <w:rsid w:val="001C0EE0"/>
    <w:rsid w:val="001C2BAD"/>
    <w:rsid w:val="001C55E3"/>
    <w:rsid w:val="001C7270"/>
    <w:rsid w:val="001C77FA"/>
    <w:rsid w:val="001D0668"/>
    <w:rsid w:val="001D1AA5"/>
    <w:rsid w:val="001D2667"/>
    <w:rsid w:val="001D3DC1"/>
    <w:rsid w:val="001D3FB0"/>
    <w:rsid w:val="001D4417"/>
    <w:rsid w:val="001D46E1"/>
    <w:rsid w:val="001D60EA"/>
    <w:rsid w:val="001D6D45"/>
    <w:rsid w:val="001E0CB0"/>
    <w:rsid w:val="001E1461"/>
    <w:rsid w:val="001E16F8"/>
    <w:rsid w:val="001E1807"/>
    <w:rsid w:val="001E2331"/>
    <w:rsid w:val="001E61D5"/>
    <w:rsid w:val="001F2162"/>
    <w:rsid w:val="001F332B"/>
    <w:rsid w:val="001F3CDD"/>
    <w:rsid w:val="001F51BF"/>
    <w:rsid w:val="001F55D0"/>
    <w:rsid w:val="001F641D"/>
    <w:rsid w:val="00200F20"/>
    <w:rsid w:val="00202DE5"/>
    <w:rsid w:val="00210C49"/>
    <w:rsid w:val="00211136"/>
    <w:rsid w:val="002120AA"/>
    <w:rsid w:val="00213F0A"/>
    <w:rsid w:val="00215D8C"/>
    <w:rsid w:val="00221203"/>
    <w:rsid w:val="00221B7B"/>
    <w:rsid w:val="00224A3D"/>
    <w:rsid w:val="00230186"/>
    <w:rsid w:val="00230978"/>
    <w:rsid w:val="002311AE"/>
    <w:rsid w:val="002327F3"/>
    <w:rsid w:val="0023513B"/>
    <w:rsid w:val="00235423"/>
    <w:rsid w:val="00241A70"/>
    <w:rsid w:val="00241DE1"/>
    <w:rsid w:val="00245B13"/>
    <w:rsid w:val="002469E3"/>
    <w:rsid w:val="002473A8"/>
    <w:rsid w:val="0025009A"/>
    <w:rsid w:val="0025194D"/>
    <w:rsid w:val="002535B4"/>
    <w:rsid w:val="002537B5"/>
    <w:rsid w:val="00253BC3"/>
    <w:rsid w:val="00253CC2"/>
    <w:rsid w:val="00257474"/>
    <w:rsid w:val="002603E3"/>
    <w:rsid w:val="0026196A"/>
    <w:rsid w:val="002635F5"/>
    <w:rsid w:val="002668FC"/>
    <w:rsid w:val="00266EEA"/>
    <w:rsid w:val="00267DE2"/>
    <w:rsid w:val="00270347"/>
    <w:rsid w:val="0027522A"/>
    <w:rsid w:val="00277FD3"/>
    <w:rsid w:val="00285C70"/>
    <w:rsid w:val="00286688"/>
    <w:rsid w:val="00290472"/>
    <w:rsid w:val="002905FE"/>
    <w:rsid w:val="00291CC4"/>
    <w:rsid w:val="00296908"/>
    <w:rsid w:val="002A14A3"/>
    <w:rsid w:val="002A40D8"/>
    <w:rsid w:val="002A5197"/>
    <w:rsid w:val="002A5B1B"/>
    <w:rsid w:val="002B125B"/>
    <w:rsid w:val="002B3E87"/>
    <w:rsid w:val="002B59AA"/>
    <w:rsid w:val="002C2FE5"/>
    <w:rsid w:val="002C38D7"/>
    <w:rsid w:val="002C4947"/>
    <w:rsid w:val="002D1491"/>
    <w:rsid w:val="002D414E"/>
    <w:rsid w:val="002D7F46"/>
    <w:rsid w:val="002E051F"/>
    <w:rsid w:val="002E2383"/>
    <w:rsid w:val="002E33AD"/>
    <w:rsid w:val="002E36A5"/>
    <w:rsid w:val="002E3E42"/>
    <w:rsid w:val="002E47DA"/>
    <w:rsid w:val="002E6956"/>
    <w:rsid w:val="002E783F"/>
    <w:rsid w:val="002E7F7B"/>
    <w:rsid w:val="002F0646"/>
    <w:rsid w:val="002F2607"/>
    <w:rsid w:val="002F2D24"/>
    <w:rsid w:val="002F2D5C"/>
    <w:rsid w:val="002F73F1"/>
    <w:rsid w:val="0030209E"/>
    <w:rsid w:val="00305AC6"/>
    <w:rsid w:val="003119DD"/>
    <w:rsid w:val="003144D3"/>
    <w:rsid w:val="003146BB"/>
    <w:rsid w:val="00315D6A"/>
    <w:rsid w:val="00321B75"/>
    <w:rsid w:val="00331D28"/>
    <w:rsid w:val="00332A6A"/>
    <w:rsid w:val="0033457D"/>
    <w:rsid w:val="003369B4"/>
    <w:rsid w:val="00340A8E"/>
    <w:rsid w:val="00341C10"/>
    <w:rsid w:val="003446C4"/>
    <w:rsid w:val="00344A76"/>
    <w:rsid w:val="00353224"/>
    <w:rsid w:val="0035490D"/>
    <w:rsid w:val="00354AD4"/>
    <w:rsid w:val="003569D8"/>
    <w:rsid w:val="00362B53"/>
    <w:rsid w:val="00362C51"/>
    <w:rsid w:val="0036326F"/>
    <w:rsid w:val="0036656B"/>
    <w:rsid w:val="00366D20"/>
    <w:rsid w:val="003703A8"/>
    <w:rsid w:val="00371E91"/>
    <w:rsid w:val="003738E6"/>
    <w:rsid w:val="00375FCF"/>
    <w:rsid w:val="00377371"/>
    <w:rsid w:val="00380CDE"/>
    <w:rsid w:val="00382B70"/>
    <w:rsid w:val="00383556"/>
    <w:rsid w:val="00383B59"/>
    <w:rsid w:val="0038589B"/>
    <w:rsid w:val="0038759D"/>
    <w:rsid w:val="003915A1"/>
    <w:rsid w:val="00393092"/>
    <w:rsid w:val="003957AE"/>
    <w:rsid w:val="00396D2C"/>
    <w:rsid w:val="003976B1"/>
    <w:rsid w:val="003A08CA"/>
    <w:rsid w:val="003A0AC4"/>
    <w:rsid w:val="003A1E15"/>
    <w:rsid w:val="003A22C0"/>
    <w:rsid w:val="003A6BE5"/>
    <w:rsid w:val="003B0311"/>
    <w:rsid w:val="003B044F"/>
    <w:rsid w:val="003B2F2C"/>
    <w:rsid w:val="003B3952"/>
    <w:rsid w:val="003B3BEF"/>
    <w:rsid w:val="003B7A8D"/>
    <w:rsid w:val="003C1A39"/>
    <w:rsid w:val="003C331E"/>
    <w:rsid w:val="003C363B"/>
    <w:rsid w:val="003C3A69"/>
    <w:rsid w:val="003C4738"/>
    <w:rsid w:val="003C62C6"/>
    <w:rsid w:val="003C65DB"/>
    <w:rsid w:val="003C7660"/>
    <w:rsid w:val="003C7967"/>
    <w:rsid w:val="003D0430"/>
    <w:rsid w:val="003D6BFB"/>
    <w:rsid w:val="003D769C"/>
    <w:rsid w:val="003D7E72"/>
    <w:rsid w:val="003E0025"/>
    <w:rsid w:val="003E3C97"/>
    <w:rsid w:val="003E5B71"/>
    <w:rsid w:val="003F3D12"/>
    <w:rsid w:val="003F54BA"/>
    <w:rsid w:val="003F5F1F"/>
    <w:rsid w:val="003F644A"/>
    <w:rsid w:val="003F68DD"/>
    <w:rsid w:val="0040125D"/>
    <w:rsid w:val="00402AB5"/>
    <w:rsid w:val="00403D5F"/>
    <w:rsid w:val="00405B73"/>
    <w:rsid w:val="00405C5F"/>
    <w:rsid w:val="00407D81"/>
    <w:rsid w:val="00411E0C"/>
    <w:rsid w:val="004124AD"/>
    <w:rsid w:val="00412809"/>
    <w:rsid w:val="00413DF5"/>
    <w:rsid w:val="00416FB4"/>
    <w:rsid w:val="004173C8"/>
    <w:rsid w:val="004204B1"/>
    <w:rsid w:val="00422853"/>
    <w:rsid w:val="00424F28"/>
    <w:rsid w:val="00427EE3"/>
    <w:rsid w:val="00430246"/>
    <w:rsid w:val="00431160"/>
    <w:rsid w:val="004317D6"/>
    <w:rsid w:val="0043413E"/>
    <w:rsid w:val="00434DBC"/>
    <w:rsid w:val="00436DF7"/>
    <w:rsid w:val="004419C5"/>
    <w:rsid w:val="00443F79"/>
    <w:rsid w:val="00444694"/>
    <w:rsid w:val="0045054E"/>
    <w:rsid w:val="0045110A"/>
    <w:rsid w:val="004542B0"/>
    <w:rsid w:val="004555EE"/>
    <w:rsid w:val="00455673"/>
    <w:rsid w:val="00455BDD"/>
    <w:rsid w:val="004569A5"/>
    <w:rsid w:val="00457092"/>
    <w:rsid w:val="00457DBC"/>
    <w:rsid w:val="00463342"/>
    <w:rsid w:val="00467237"/>
    <w:rsid w:val="00470D59"/>
    <w:rsid w:val="00471115"/>
    <w:rsid w:val="004713CC"/>
    <w:rsid w:val="0047173E"/>
    <w:rsid w:val="00474959"/>
    <w:rsid w:val="00476626"/>
    <w:rsid w:val="00477226"/>
    <w:rsid w:val="004805A1"/>
    <w:rsid w:val="00485185"/>
    <w:rsid w:val="0048569F"/>
    <w:rsid w:val="00485E4B"/>
    <w:rsid w:val="00486AB9"/>
    <w:rsid w:val="00490828"/>
    <w:rsid w:val="004912AC"/>
    <w:rsid w:val="0049168C"/>
    <w:rsid w:val="00492620"/>
    <w:rsid w:val="00496C13"/>
    <w:rsid w:val="00496D81"/>
    <w:rsid w:val="0049759E"/>
    <w:rsid w:val="004A1BD3"/>
    <w:rsid w:val="004A2278"/>
    <w:rsid w:val="004A3CED"/>
    <w:rsid w:val="004A402B"/>
    <w:rsid w:val="004A458B"/>
    <w:rsid w:val="004A47DE"/>
    <w:rsid w:val="004A6EC9"/>
    <w:rsid w:val="004B0830"/>
    <w:rsid w:val="004B315F"/>
    <w:rsid w:val="004B3AF6"/>
    <w:rsid w:val="004B6355"/>
    <w:rsid w:val="004B6D64"/>
    <w:rsid w:val="004C0027"/>
    <w:rsid w:val="004C0C25"/>
    <w:rsid w:val="004C2B66"/>
    <w:rsid w:val="004D3BCB"/>
    <w:rsid w:val="004D7374"/>
    <w:rsid w:val="004D7759"/>
    <w:rsid w:val="004E08AC"/>
    <w:rsid w:val="004E0A27"/>
    <w:rsid w:val="004E145E"/>
    <w:rsid w:val="004E5672"/>
    <w:rsid w:val="004E5B30"/>
    <w:rsid w:val="004F07FA"/>
    <w:rsid w:val="004F0B51"/>
    <w:rsid w:val="004F3F23"/>
    <w:rsid w:val="004F4893"/>
    <w:rsid w:val="004F7213"/>
    <w:rsid w:val="004F7ADD"/>
    <w:rsid w:val="005018DF"/>
    <w:rsid w:val="00501F1E"/>
    <w:rsid w:val="00502E9C"/>
    <w:rsid w:val="00503339"/>
    <w:rsid w:val="005040C9"/>
    <w:rsid w:val="005049BE"/>
    <w:rsid w:val="0050601C"/>
    <w:rsid w:val="00506677"/>
    <w:rsid w:val="005134F6"/>
    <w:rsid w:val="005168DE"/>
    <w:rsid w:val="00517AB2"/>
    <w:rsid w:val="0052130A"/>
    <w:rsid w:val="00521D08"/>
    <w:rsid w:val="00522C8E"/>
    <w:rsid w:val="00522C92"/>
    <w:rsid w:val="00523502"/>
    <w:rsid w:val="00523DFE"/>
    <w:rsid w:val="00524749"/>
    <w:rsid w:val="005248AD"/>
    <w:rsid w:val="00524AC8"/>
    <w:rsid w:val="00525609"/>
    <w:rsid w:val="005311C7"/>
    <w:rsid w:val="00533A63"/>
    <w:rsid w:val="00534E54"/>
    <w:rsid w:val="005353F4"/>
    <w:rsid w:val="005360EC"/>
    <w:rsid w:val="00536161"/>
    <w:rsid w:val="00542414"/>
    <w:rsid w:val="00543291"/>
    <w:rsid w:val="005451CE"/>
    <w:rsid w:val="00546445"/>
    <w:rsid w:val="00546EF2"/>
    <w:rsid w:val="0055372F"/>
    <w:rsid w:val="005569B7"/>
    <w:rsid w:val="0056051E"/>
    <w:rsid w:val="00562319"/>
    <w:rsid w:val="00562AB9"/>
    <w:rsid w:val="00567410"/>
    <w:rsid w:val="00567C48"/>
    <w:rsid w:val="005746B9"/>
    <w:rsid w:val="00575248"/>
    <w:rsid w:val="005808F9"/>
    <w:rsid w:val="00580EA1"/>
    <w:rsid w:val="00582778"/>
    <w:rsid w:val="00583CFF"/>
    <w:rsid w:val="00584B0A"/>
    <w:rsid w:val="0058682B"/>
    <w:rsid w:val="00586EA7"/>
    <w:rsid w:val="00592542"/>
    <w:rsid w:val="00593735"/>
    <w:rsid w:val="00594CCD"/>
    <w:rsid w:val="005961D4"/>
    <w:rsid w:val="00596E93"/>
    <w:rsid w:val="005A572F"/>
    <w:rsid w:val="005A739F"/>
    <w:rsid w:val="005A7F3F"/>
    <w:rsid w:val="005B1401"/>
    <w:rsid w:val="005B2303"/>
    <w:rsid w:val="005B2EF9"/>
    <w:rsid w:val="005B724E"/>
    <w:rsid w:val="005B7E6E"/>
    <w:rsid w:val="005C444A"/>
    <w:rsid w:val="005C44D0"/>
    <w:rsid w:val="005C65B1"/>
    <w:rsid w:val="005D06F2"/>
    <w:rsid w:val="005D58D2"/>
    <w:rsid w:val="005D7976"/>
    <w:rsid w:val="005E274F"/>
    <w:rsid w:val="005E2A0F"/>
    <w:rsid w:val="005E3E79"/>
    <w:rsid w:val="005E71FA"/>
    <w:rsid w:val="005F1CB4"/>
    <w:rsid w:val="005F555B"/>
    <w:rsid w:val="005F5C12"/>
    <w:rsid w:val="005F78F0"/>
    <w:rsid w:val="00602324"/>
    <w:rsid w:val="006042EC"/>
    <w:rsid w:val="0060435D"/>
    <w:rsid w:val="006048E9"/>
    <w:rsid w:val="00610710"/>
    <w:rsid w:val="00610FE7"/>
    <w:rsid w:val="00616373"/>
    <w:rsid w:val="00616C15"/>
    <w:rsid w:val="006208D0"/>
    <w:rsid w:val="00622062"/>
    <w:rsid w:val="00624D3B"/>
    <w:rsid w:val="00626270"/>
    <w:rsid w:val="00626692"/>
    <w:rsid w:val="00630A41"/>
    <w:rsid w:val="006312BA"/>
    <w:rsid w:val="006315F0"/>
    <w:rsid w:val="0063182A"/>
    <w:rsid w:val="00632333"/>
    <w:rsid w:val="00635B2B"/>
    <w:rsid w:val="00636E76"/>
    <w:rsid w:val="0063787B"/>
    <w:rsid w:val="00637D26"/>
    <w:rsid w:val="00641A32"/>
    <w:rsid w:val="00643A32"/>
    <w:rsid w:val="006464BD"/>
    <w:rsid w:val="006517D7"/>
    <w:rsid w:val="00653F13"/>
    <w:rsid w:val="00655135"/>
    <w:rsid w:val="0065778E"/>
    <w:rsid w:val="00667CCC"/>
    <w:rsid w:val="006701E9"/>
    <w:rsid w:val="006714D9"/>
    <w:rsid w:val="00673067"/>
    <w:rsid w:val="00673D62"/>
    <w:rsid w:val="00675781"/>
    <w:rsid w:val="006804ED"/>
    <w:rsid w:val="00680CFC"/>
    <w:rsid w:val="00683A05"/>
    <w:rsid w:val="006844A0"/>
    <w:rsid w:val="0069059A"/>
    <w:rsid w:val="0069120F"/>
    <w:rsid w:val="00694502"/>
    <w:rsid w:val="00697269"/>
    <w:rsid w:val="0069767A"/>
    <w:rsid w:val="00697C98"/>
    <w:rsid w:val="006A0AFE"/>
    <w:rsid w:val="006A4DA9"/>
    <w:rsid w:val="006A50CD"/>
    <w:rsid w:val="006A5EE3"/>
    <w:rsid w:val="006A749A"/>
    <w:rsid w:val="006A7D19"/>
    <w:rsid w:val="006B0B30"/>
    <w:rsid w:val="006B6985"/>
    <w:rsid w:val="006B6D8A"/>
    <w:rsid w:val="006B7C02"/>
    <w:rsid w:val="006C5992"/>
    <w:rsid w:val="006C7DDE"/>
    <w:rsid w:val="006D0B51"/>
    <w:rsid w:val="006D0F6C"/>
    <w:rsid w:val="006D12E6"/>
    <w:rsid w:val="006D1871"/>
    <w:rsid w:val="006D1F76"/>
    <w:rsid w:val="006D3500"/>
    <w:rsid w:val="006D4B1B"/>
    <w:rsid w:val="006D503D"/>
    <w:rsid w:val="006E0F59"/>
    <w:rsid w:val="006E198F"/>
    <w:rsid w:val="006E390F"/>
    <w:rsid w:val="006E416B"/>
    <w:rsid w:val="006E6357"/>
    <w:rsid w:val="006E7B15"/>
    <w:rsid w:val="006F0CFC"/>
    <w:rsid w:val="006F0E70"/>
    <w:rsid w:val="006F119F"/>
    <w:rsid w:val="006F15AC"/>
    <w:rsid w:val="006F2433"/>
    <w:rsid w:val="006F2E42"/>
    <w:rsid w:val="006F39A5"/>
    <w:rsid w:val="006F47AC"/>
    <w:rsid w:val="006F480F"/>
    <w:rsid w:val="006F5457"/>
    <w:rsid w:val="00703049"/>
    <w:rsid w:val="0070331C"/>
    <w:rsid w:val="00704B70"/>
    <w:rsid w:val="00705691"/>
    <w:rsid w:val="007071BD"/>
    <w:rsid w:val="00710B40"/>
    <w:rsid w:val="00717777"/>
    <w:rsid w:val="0072089C"/>
    <w:rsid w:val="0072112C"/>
    <w:rsid w:val="00722A82"/>
    <w:rsid w:val="0072722C"/>
    <w:rsid w:val="00727909"/>
    <w:rsid w:val="007279FD"/>
    <w:rsid w:val="00727CDE"/>
    <w:rsid w:val="00732733"/>
    <w:rsid w:val="00732DEA"/>
    <w:rsid w:val="00732DFB"/>
    <w:rsid w:val="007376DA"/>
    <w:rsid w:val="007377CC"/>
    <w:rsid w:val="00741B6B"/>
    <w:rsid w:val="00743CB3"/>
    <w:rsid w:val="00745D38"/>
    <w:rsid w:val="00746015"/>
    <w:rsid w:val="0075099C"/>
    <w:rsid w:val="007509E9"/>
    <w:rsid w:val="007525B5"/>
    <w:rsid w:val="007525F3"/>
    <w:rsid w:val="00752DCD"/>
    <w:rsid w:val="00754070"/>
    <w:rsid w:val="00756E45"/>
    <w:rsid w:val="00761899"/>
    <w:rsid w:val="0076197D"/>
    <w:rsid w:val="0076263A"/>
    <w:rsid w:val="00764881"/>
    <w:rsid w:val="00764C72"/>
    <w:rsid w:val="00765C00"/>
    <w:rsid w:val="00766A45"/>
    <w:rsid w:val="00766ADD"/>
    <w:rsid w:val="00771514"/>
    <w:rsid w:val="0077245A"/>
    <w:rsid w:val="00772F97"/>
    <w:rsid w:val="00774C6C"/>
    <w:rsid w:val="0077566B"/>
    <w:rsid w:val="007809BE"/>
    <w:rsid w:val="00781B23"/>
    <w:rsid w:val="007826BB"/>
    <w:rsid w:val="007827EE"/>
    <w:rsid w:val="007839D3"/>
    <w:rsid w:val="00783FB2"/>
    <w:rsid w:val="00785610"/>
    <w:rsid w:val="00785A80"/>
    <w:rsid w:val="00786F4D"/>
    <w:rsid w:val="007873A0"/>
    <w:rsid w:val="00790844"/>
    <w:rsid w:val="00791645"/>
    <w:rsid w:val="007921DE"/>
    <w:rsid w:val="00796C2F"/>
    <w:rsid w:val="007A3969"/>
    <w:rsid w:val="007A3F11"/>
    <w:rsid w:val="007A5794"/>
    <w:rsid w:val="007A6B46"/>
    <w:rsid w:val="007B028D"/>
    <w:rsid w:val="007B175D"/>
    <w:rsid w:val="007B27AA"/>
    <w:rsid w:val="007B3900"/>
    <w:rsid w:val="007B3991"/>
    <w:rsid w:val="007B4710"/>
    <w:rsid w:val="007B54A0"/>
    <w:rsid w:val="007B5F95"/>
    <w:rsid w:val="007D4DCB"/>
    <w:rsid w:val="007D5C85"/>
    <w:rsid w:val="007D7D85"/>
    <w:rsid w:val="007E2031"/>
    <w:rsid w:val="007E4984"/>
    <w:rsid w:val="007E7259"/>
    <w:rsid w:val="007F06AA"/>
    <w:rsid w:val="007F5253"/>
    <w:rsid w:val="007F557E"/>
    <w:rsid w:val="008014A4"/>
    <w:rsid w:val="00802457"/>
    <w:rsid w:val="008030C8"/>
    <w:rsid w:val="008033EF"/>
    <w:rsid w:val="008045CA"/>
    <w:rsid w:val="00804C38"/>
    <w:rsid w:val="00805A83"/>
    <w:rsid w:val="00807232"/>
    <w:rsid w:val="00811E73"/>
    <w:rsid w:val="00812732"/>
    <w:rsid w:val="0081352B"/>
    <w:rsid w:val="00815B1A"/>
    <w:rsid w:val="00815D8E"/>
    <w:rsid w:val="0081738F"/>
    <w:rsid w:val="00820D73"/>
    <w:rsid w:val="00821AC0"/>
    <w:rsid w:val="00822E13"/>
    <w:rsid w:val="00823EAA"/>
    <w:rsid w:val="008248D1"/>
    <w:rsid w:val="00825336"/>
    <w:rsid w:val="00827957"/>
    <w:rsid w:val="008300BE"/>
    <w:rsid w:val="008302A9"/>
    <w:rsid w:val="00833D44"/>
    <w:rsid w:val="008341F4"/>
    <w:rsid w:val="00835F48"/>
    <w:rsid w:val="008372B8"/>
    <w:rsid w:val="008377DB"/>
    <w:rsid w:val="00837B52"/>
    <w:rsid w:val="008400C5"/>
    <w:rsid w:val="008412D3"/>
    <w:rsid w:val="0084190C"/>
    <w:rsid w:val="008434FF"/>
    <w:rsid w:val="00843BFA"/>
    <w:rsid w:val="008446C4"/>
    <w:rsid w:val="00844A2E"/>
    <w:rsid w:val="00844D70"/>
    <w:rsid w:val="0085349A"/>
    <w:rsid w:val="0085436B"/>
    <w:rsid w:val="0085596B"/>
    <w:rsid w:val="00856287"/>
    <w:rsid w:val="00856A79"/>
    <w:rsid w:val="00857B1A"/>
    <w:rsid w:val="008605BE"/>
    <w:rsid w:val="00863075"/>
    <w:rsid w:val="00864416"/>
    <w:rsid w:val="00864659"/>
    <w:rsid w:val="0086466D"/>
    <w:rsid w:val="00864E3C"/>
    <w:rsid w:val="008654BE"/>
    <w:rsid w:val="0086621D"/>
    <w:rsid w:val="008668BA"/>
    <w:rsid w:val="00877EFE"/>
    <w:rsid w:val="00880096"/>
    <w:rsid w:val="00880A3B"/>
    <w:rsid w:val="008816EE"/>
    <w:rsid w:val="00884A75"/>
    <w:rsid w:val="0088651D"/>
    <w:rsid w:val="00886892"/>
    <w:rsid w:val="00890289"/>
    <w:rsid w:val="00891F1E"/>
    <w:rsid w:val="008928E0"/>
    <w:rsid w:val="00895437"/>
    <w:rsid w:val="008A1F5C"/>
    <w:rsid w:val="008B2F5B"/>
    <w:rsid w:val="008B30C2"/>
    <w:rsid w:val="008B32D3"/>
    <w:rsid w:val="008B4537"/>
    <w:rsid w:val="008B5745"/>
    <w:rsid w:val="008B576F"/>
    <w:rsid w:val="008B700F"/>
    <w:rsid w:val="008B7771"/>
    <w:rsid w:val="008C5285"/>
    <w:rsid w:val="008D01E0"/>
    <w:rsid w:val="008D36F2"/>
    <w:rsid w:val="008D3B78"/>
    <w:rsid w:val="008D5521"/>
    <w:rsid w:val="008D6BCF"/>
    <w:rsid w:val="008D7541"/>
    <w:rsid w:val="008D7E7C"/>
    <w:rsid w:val="008E3216"/>
    <w:rsid w:val="008F07DF"/>
    <w:rsid w:val="008F21F8"/>
    <w:rsid w:val="008F3621"/>
    <w:rsid w:val="008F69F6"/>
    <w:rsid w:val="00901B20"/>
    <w:rsid w:val="00903F68"/>
    <w:rsid w:val="009065A2"/>
    <w:rsid w:val="009070B7"/>
    <w:rsid w:val="00907839"/>
    <w:rsid w:val="00910B7D"/>
    <w:rsid w:val="00912FAC"/>
    <w:rsid w:val="00926478"/>
    <w:rsid w:val="00926C05"/>
    <w:rsid w:val="00930C37"/>
    <w:rsid w:val="00931752"/>
    <w:rsid w:val="00935AC4"/>
    <w:rsid w:val="00935F98"/>
    <w:rsid w:val="0093772A"/>
    <w:rsid w:val="00937770"/>
    <w:rsid w:val="009377C7"/>
    <w:rsid w:val="009378CA"/>
    <w:rsid w:val="009411BD"/>
    <w:rsid w:val="00941B7E"/>
    <w:rsid w:val="009421BC"/>
    <w:rsid w:val="00942902"/>
    <w:rsid w:val="0094380E"/>
    <w:rsid w:val="00944377"/>
    <w:rsid w:val="0094530A"/>
    <w:rsid w:val="00946AD8"/>
    <w:rsid w:val="009474A4"/>
    <w:rsid w:val="00954975"/>
    <w:rsid w:val="00956350"/>
    <w:rsid w:val="00957CAB"/>
    <w:rsid w:val="00961895"/>
    <w:rsid w:val="009626EE"/>
    <w:rsid w:val="00963DE5"/>
    <w:rsid w:val="00965132"/>
    <w:rsid w:val="0096709F"/>
    <w:rsid w:val="00970CB0"/>
    <w:rsid w:val="00971877"/>
    <w:rsid w:val="00971A8A"/>
    <w:rsid w:val="009744C4"/>
    <w:rsid w:val="00974BA6"/>
    <w:rsid w:val="00975945"/>
    <w:rsid w:val="009773F3"/>
    <w:rsid w:val="00980516"/>
    <w:rsid w:val="00982422"/>
    <w:rsid w:val="00984188"/>
    <w:rsid w:val="00986267"/>
    <w:rsid w:val="009868F5"/>
    <w:rsid w:val="0098790B"/>
    <w:rsid w:val="00987A29"/>
    <w:rsid w:val="009918E5"/>
    <w:rsid w:val="00991E6D"/>
    <w:rsid w:val="00993359"/>
    <w:rsid w:val="00993B1B"/>
    <w:rsid w:val="0099679A"/>
    <w:rsid w:val="00997E7E"/>
    <w:rsid w:val="009A138D"/>
    <w:rsid w:val="009A22CE"/>
    <w:rsid w:val="009A39C9"/>
    <w:rsid w:val="009A45EF"/>
    <w:rsid w:val="009A4BCB"/>
    <w:rsid w:val="009A5168"/>
    <w:rsid w:val="009A649F"/>
    <w:rsid w:val="009B7849"/>
    <w:rsid w:val="009C0CFA"/>
    <w:rsid w:val="009C3B17"/>
    <w:rsid w:val="009D0748"/>
    <w:rsid w:val="009D1854"/>
    <w:rsid w:val="009D3148"/>
    <w:rsid w:val="009D3B20"/>
    <w:rsid w:val="009D3FBB"/>
    <w:rsid w:val="009D5CFE"/>
    <w:rsid w:val="009E07F7"/>
    <w:rsid w:val="009E099B"/>
    <w:rsid w:val="009E0A45"/>
    <w:rsid w:val="009E316D"/>
    <w:rsid w:val="009F1549"/>
    <w:rsid w:val="009F32BC"/>
    <w:rsid w:val="00A007CA"/>
    <w:rsid w:val="00A02254"/>
    <w:rsid w:val="00A0250D"/>
    <w:rsid w:val="00A045D5"/>
    <w:rsid w:val="00A0579D"/>
    <w:rsid w:val="00A057F1"/>
    <w:rsid w:val="00A05B4C"/>
    <w:rsid w:val="00A12D33"/>
    <w:rsid w:val="00A21A17"/>
    <w:rsid w:val="00A25036"/>
    <w:rsid w:val="00A25379"/>
    <w:rsid w:val="00A257D2"/>
    <w:rsid w:val="00A26662"/>
    <w:rsid w:val="00A31550"/>
    <w:rsid w:val="00A31DDA"/>
    <w:rsid w:val="00A31FF7"/>
    <w:rsid w:val="00A3558A"/>
    <w:rsid w:val="00A368EA"/>
    <w:rsid w:val="00A425E4"/>
    <w:rsid w:val="00A42AF4"/>
    <w:rsid w:val="00A442D7"/>
    <w:rsid w:val="00A473F6"/>
    <w:rsid w:val="00A47DEE"/>
    <w:rsid w:val="00A50754"/>
    <w:rsid w:val="00A53C43"/>
    <w:rsid w:val="00A5418C"/>
    <w:rsid w:val="00A56060"/>
    <w:rsid w:val="00A56CC2"/>
    <w:rsid w:val="00A5753F"/>
    <w:rsid w:val="00A619A4"/>
    <w:rsid w:val="00A619B9"/>
    <w:rsid w:val="00A625FE"/>
    <w:rsid w:val="00A62AD3"/>
    <w:rsid w:val="00A6706E"/>
    <w:rsid w:val="00A6782B"/>
    <w:rsid w:val="00A679A5"/>
    <w:rsid w:val="00A72D4F"/>
    <w:rsid w:val="00A73F31"/>
    <w:rsid w:val="00A74DD4"/>
    <w:rsid w:val="00A75A01"/>
    <w:rsid w:val="00A76839"/>
    <w:rsid w:val="00A82A45"/>
    <w:rsid w:val="00A851FE"/>
    <w:rsid w:val="00A852AC"/>
    <w:rsid w:val="00A863E9"/>
    <w:rsid w:val="00A90DB7"/>
    <w:rsid w:val="00A91EED"/>
    <w:rsid w:val="00A936BF"/>
    <w:rsid w:val="00A943DF"/>
    <w:rsid w:val="00A94684"/>
    <w:rsid w:val="00A94BEE"/>
    <w:rsid w:val="00A963F7"/>
    <w:rsid w:val="00A965D9"/>
    <w:rsid w:val="00A96FB6"/>
    <w:rsid w:val="00AA2D71"/>
    <w:rsid w:val="00AA4652"/>
    <w:rsid w:val="00AA472A"/>
    <w:rsid w:val="00AA605E"/>
    <w:rsid w:val="00AB1182"/>
    <w:rsid w:val="00AB2709"/>
    <w:rsid w:val="00AB42FB"/>
    <w:rsid w:val="00AB72AF"/>
    <w:rsid w:val="00AC286C"/>
    <w:rsid w:val="00AC2C6D"/>
    <w:rsid w:val="00AC3713"/>
    <w:rsid w:val="00AC66F5"/>
    <w:rsid w:val="00AD2477"/>
    <w:rsid w:val="00AD2A68"/>
    <w:rsid w:val="00AE0706"/>
    <w:rsid w:val="00AE2DA2"/>
    <w:rsid w:val="00AE2EE4"/>
    <w:rsid w:val="00AE4430"/>
    <w:rsid w:val="00AE4F4E"/>
    <w:rsid w:val="00AE5CC8"/>
    <w:rsid w:val="00AE6ED4"/>
    <w:rsid w:val="00AE75E7"/>
    <w:rsid w:val="00AF4F36"/>
    <w:rsid w:val="00AF6502"/>
    <w:rsid w:val="00B01CA0"/>
    <w:rsid w:val="00B01DC1"/>
    <w:rsid w:val="00B044D5"/>
    <w:rsid w:val="00B0661D"/>
    <w:rsid w:val="00B10759"/>
    <w:rsid w:val="00B11416"/>
    <w:rsid w:val="00B1183B"/>
    <w:rsid w:val="00B11FF3"/>
    <w:rsid w:val="00B12610"/>
    <w:rsid w:val="00B126E1"/>
    <w:rsid w:val="00B13C92"/>
    <w:rsid w:val="00B1461F"/>
    <w:rsid w:val="00B14721"/>
    <w:rsid w:val="00B15365"/>
    <w:rsid w:val="00B177CC"/>
    <w:rsid w:val="00B202CC"/>
    <w:rsid w:val="00B21759"/>
    <w:rsid w:val="00B21BB4"/>
    <w:rsid w:val="00B21C06"/>
    <w:rsid w:val="00B2208F"/>
    <w:rsid w:val="00B227A1"/>
    <w:rsid w:val="00B228C7"/>
    <w:rsid w:val="00B241C1"/>
    <w:rsid w:val="00B255C9"/>
    <w:rsid w:val="00B26340"/>
    <w:rsid w:val="00B2686F"/>
    <w:rsid w:val="00B269AE"/>
    <w:rsid w:val="00B26D01"/>
    <w:rsid w:val="00B272C7"/>
    <w:rsid w:val="00B33A5C"/>
    <w:rsid w:val="00B3412C"/>
    <w:rsid w:val="00B35B54"/>
    <w:rsid w:val="00B35C21"/>
    <w:rsid w:val="00B37339"/>
    <w:rsid w:val="00B424E0"/>
    <w:rsid w:val="00B459C5"/>
    <w:rsid w:val="00B45F56"/>
    <w:rsid w:val="00B46790"/>
    <w:rsid w:val="00B472C9"/>
    <w:rsid w:val="00B57384"/>
    <w:rsid w:val="00B60AA1"/>
    <w:rsid w:val="00B657E4"/>
    <w:rsid w:val="00B65FE4"/>
    <w:rsid w:val="00B66CBC"/>
    <w:rsid w:val="00B7281D"/>
    <w:rsid w:val="00B76923"/>
    <w:rsid w:val="00B76B3D"/>
    <w:rsid w:val="00B76E9B"/>
    <w:rsid w:val="00B80EE5"/>
    <w:rsid w:val="00B83110"/>
    <w:rsid w:val="00B831E7"/>
    <w:rsid w:val="00B871EF"/>
    <w:rsid w:val="00B93675"/>
    <w:rsid w:val="00B940F3"/>
    <w:rsid w:val="00B94903"/>
    <w:rsid w:val="00B97428"/>
    <w:rsid w:val="00B97938"/>
    <w:rsid w:val="00BA44DC"/>
    <w:rsid w:val="00BA6BA6"/>
    <w:rsid w:val="00BA7503"/>
    <w:rsid w:val="00BA760E"/>
    <w:rsid w:val="00BB0985"/>
    <w:rsid w:val="00BB20D6"/>
    <w:rsid w:val="00BB211A"/>
    <w:rsid w:val="00BB564D"/>
    <w:rsid w:val="00BC2FB9"/>
    <w:rsid w:val="00BC387C"/>
    <w:rsid w:val="00BC4092"/>
    <w:rsid w:val="00BC50A4"/>
    <w:rsid w:val="00BD6788"/>
    <w:rsid w:val="00BD6C13"/>
    <w:rsid w:val="00BE169C"/>
    <w:rsid w:val="00BE2B1A"/>
    <w:rsid w:val="00BE406F"/>
    <w:rsid w:val="00BE4440"/>
    <w:rsid w:val="00BE5AF8"/>
    <w:rsid w:val="00BE70BE"/>
    <w:rsid w:val="00BE78AB"/>
    <w:rsid w:val="00BF079B"/>
    <w:rsid w:val="00BF339C"/>
    <w:rsid w:val="00BF3C4A"/>
    <w:rsid w:val="00BF4D39"/>
    <w:rsid w:val="00BF4E7F"/>
    <w:rsid w:val="00BF55DF"/>
    <w:rsid w:val="00BF576C"/>
    <w:rsid w:val="00BF629F"/>
    <w:rsid w:val="00BF6D9D"/>
    <w:rsid w:val="00BF7A48"/>
    <w:rsid w:val="00C0307D"/>
    <w:rsid w:val="00C0379A"/>
    <w:rsid w:val="00C04CB9"/>
    <w:rsid w:val="00C10AFF"/>
    <w:rsid w:val="00C15E57"/>
    <w:rsid w:val="00C21ADD"/>
    <w:rsid w:val="00C2648F"/>
    <w:rsid w:val="00C2712D"/>
    <w:rsid w:val="00C30817"/>
    <w:rsid w:val="00C31067"/>
    <w:rsid w:val="00C33EF7"/>
    <w:rsid w:val="00C37E76"/>
    <w:rsid w:val="00C40A5A"/>
    <w:rsid w:val="00C42C95"/>
    <w:rsid w:val="00C43878"/>
    <w:rsid w:val="00C43A2F"/>
    <w:rsid w:val="00C46253"/>
    <w:rsid w:val="00C512DE"/>
    <w:rsid w:val="00C528FA"/>
    <w:rsid w:val="00C531AE"/>
    <w:rsid w:val="00C5711D"/>
    <w:rsid w:val="00C57432"/>
    <w:rsid w:val="00C60063"/>
    <w:rsid w:val="00C64C8B"/>
    <w:rsid w:val="00C67893"/>
    <w:rsid w:val="00C70771"/>
    <w:rsid w:val="00C719FC"/>
    <w:rsid w:val="00C7280B"/>
    <w:rsid w:val="00C740F1"/>
    <w:rsid w:val="00C77FEF"/>
    <w:rsid w:val="00C812D6"/>
    <w:rsid w:val="00C828C5"/>
    <w:rsid w:val="00C840EE"/>
    <w:rsid w:val="00C8444F"/>
    <w:rsid w:val="00C86568"/>
    <w:rsid w:val="00C90E6C"/>
    <w:rsid w:val="00C91E36"/>
    <w:rsid w:val="00C94178"/>
    <w:rsid w:val="00C94C51"/>
    <w:rsid w:val="00C96019"/>
    <w:rsid w:val="00CA00F9"/>
    <w:rsid w:val="00CA492B"/>
    <w:rsid w:val="00CA7AD8"/>
    <w:rsid w:val="00CA7FF5"/>
    <w:rsid w:val="00CB1D3A"/>
    <w:rsid w:val="00CB352F"/>
    <w:rsid w:val="00CB40A9"/>
    <w:rsid w:val="00CC4165"/>
    <w:rsid w:val="00CC5E41"/>
    <w:rsid w:val="00CD313D"/>
    <w:rsid w:val="00CD48C7"/>
    <w:rsid w:val="00CD49B5"/>
    <w:rsid w:val="00CD79F9"/>
    <w:rsid w:val="00CE04B9"/>
    <w:rsid w:val="00CE115C"/>
    <w:rsid w:val="00CE1E0E"/>
    <w:rsid w:val="00CE237B"/>
    <w:rsid w:val="00CE5173"/>
    <w:rsid w:val="00CE6C1C"/>
    <w:rsid w:val="00CE6CCF"/>
    <w:rsid w:val="00CF3917"/>
    <w:rsid w:val="00CF5B5D"/>
    <w:rsid w:val="00CF7A54"/>
    <w:rsid w:val="00CF7E67"/>
    <w:rsid w:val="00D020FA"/>
    <w:rsid w:val="00D02588"/>
    <w:rsid w:val="00D02CBC"/>
    <w:rsid w:val="00D067B4"/>
    <w:rsid w:val="00D07D1C"/>
    <w:rsid w:val="00D11718"/>
    <w:rsid w:val="00D11E8B"/>
    <w:rsid w:val="00D12D89"/>
    <w:rsid w:val="00D13A56"/>
    <w:rsid w:val="00D14A54"/>
    <w:rsid w:val="00D14F0F"/>
    <w:rsid w:val="00D15602"/>
    <w:rsid w:val="00D2027D"/>
    <w:rsid w:val="00D203F7"/>
    <w:rsid w:val="00D20B9A"/>
    <w:rsid w:val="00D20FB3"/>
    <w:rsid w:val="00D22D1F"/>
    <w:rsid w:val="00D24853"/>
    <w:rsid w:val="00D24E9F"/>
    <w:rsid w:val="00D25353"/>
    <w:rsid w:val="00D25605"/>
    <w:rsid w:val="00D25832"/>
    <w:rsid w:val="00D26A57"/>
    <w:rsid w:val="00D30947"/>
    <w:rsid w:val="00D3107A"/>
    <w:rsid w:val="00D32E0C"/>
    <w:rsid w:val="00D3350C"/>
    <w:rsid w:val="00D348BD"/>
    <w:rsid w:val="00D363F2"/>
    <w:rsid w:val="00D37606"/>
    <w:rsid w:val="00D40466"/>
    <w:rsid w:val="00D412E2"/>
    <w:rsid w:val="00D41B78"/>
    <w:rsid w:val="00D426A3"/>
    <w:rsid w:val="00D477E2"/>
    <w:rsid w:val="00D47D9A"/>
    <w:rsid w:val="00D50877"/>
    <w:rsid w:val="00D513C3"/>
    <w:rsid w:val="00D53E71"/>
    <w:rsid w:val="00D53F50"/>
    <w:rsid w:val="00D5457E"/>
    <w:rsid w:val="00D563D9"/>
    <w:rsid w:val="00D62DF3"/>
    <w:rsid w:val="00D635A4"/>
    <w:rsid w:val="00D63793"/>
    <w:rsid w:val="00D63E74"/>
    <w:rsid w:val="00D64615"/>
    <w:rsid w:val="00D66BC1"/>
    <w:rsid w:val="00D7130F"/>
    <w:rsid w:val="00D71BAA"/>
    <w:rsid w:val="00D71FBE"/>
    <w:rsid w:val="00D72838"/>
    <w:rsid w:val="00D73B3F"/>
    <w:rsid w:val="00D8030D"/>
    <w:rsid w:val="00D804D4"/>
    <w:rsid w:val="00D849D3"/>
    <w:rsid w:val="00D86564"/>
    <w:rsid w:val="00D903CB"/>
    <w:rsid w:val="00D91696"/>
    <w:rsid w:val="00D9173A"/>
    <w:rsid w:val="00D9248B"/>
    <w:rsid w:val="00D939A2"/>
    <w:rsid w:val="00D93BB8"/>
    <w:rsid w:val="00D942A1"/>
    <w:rsid w:val="00D95A58"/>
    <w:rsid w:val="00D95F2A"/>
    <w:rsid w:val="00D96AA2"/>
    <w:rsid w:val="00DA2CC9"/>
    <w:rsid w:val="00DA4CC9"/>
    <w:rsid w:val="00DA68C1"/>
    <w:rsid w:val="00DA70E3"/>
    <w:rsid w:val="00DA7861"/>
    <w:rsid w:val="00DA7AEE"/>
    <w:rsid w:val="00DB0322"/>
    <w:rsid w:val="00DB0580"/>
    <w:rsid w:val="00DB2D62"/>
    <w:rsid w:val="00DB3E30"/>
    <w:rsid w:val="00DB5891"/>
    <w:rsid w:val="00DB62D2"/>
    <w:rsid w:val="00DB7A27"/>
    <w:rsid w:val="00DC46A3"/>
    <w:rsid w:val="00DC4C25"/>
    <w:rsid w:val="00DC556E"/>
    <w:rsid w:val="00DC74A8"/>
    <w:rsid w:val="00DD4A18"/>
    <w:rsid w:val="00DD6552"/>
    <w:rsid w:val="00DD67C7"/>
    <w:rsid w:val="00DD7DDA"/>
    <w:rsid w:val="00DE0BC0"/>
    <w:rsid w:val="00DE0D23"/>
    <w:rsid w:val="00DE402D"/>
    <w:rsid w:val="00DF1752"/>
    <w:rsid w:val="00DF42EA"/>
    <w:rsid w:val="00DF4AEA"/>
    <w:rsid w:val="00DF5D7D"/>
    <w:rsid w:val="00DF6F2F"/>
    <w:rsid w:val="00E023C8"/>
    <w:rsid w:val="00E0253D"/>
    <w:rsid w:val="00E05D8E"/>
    <w:rsid w:val="00E0610F"/>
    <w:rsid w:val="00E06761"/>
    <w:rsid w:val="00E10156"/>
    <w:rsid w:val="00E13306"/>
    <w:rsid w:val="00E137CF"/>
    <w:rsid w:val="00E13B9F"/>
    <w:rsid w:val="00E1496C"/>
    <w:rsid w:val="00E2214C"/>
    <w:rsid w:val="00E23C59"/>
    <w:rsid w:val="00E23DCE"/>
    <w:rsid w:val="00E259B8"/>
    <w:rsid w:val="00E25B92"/>
    <w:rsid w:val="00E25EB4"/>
    <w:rsid w:val="00E278C4"/>
    <w:rsid w:val="00E27D31"/>
    <w:rsid w:val="00E3158E"/>
    <w:rsid w:val="00E34F40"/>
    <w:rsid w:val="00E35290"/>
    <w:rsid w:val="00E36015"/>
    <w:rsid w:val="00E36DFA"/>
    <w:rsid w:val="00E419A1"/>
    <w:rsid w:val="00E41ED7"/>
    <w:rsid w:val="00E42DB5"/>
    <w:rsid w:val="00E50AB4"/>
    <w:rsid w:val="00E51C30"/>
    <w:rsid w:val="00E51C95"/>
    <w:rsid w:val="00E54555"/>
    <w:rsid w:val="00E5500D"/>
    <w:rsid w:val="00E56A54"/>
    <w:rsid w:val="00E57976"/>
    <w:rsid w:val="00E601DC"/>
    <w:rsid w:val="00E609F3"/>
    <w:rsid w:val="00E62084"/>
    <w:rsid w:val="00E639B1"/>
    <w:rsid w:val="00E66551"/>
    <w:rsid w:val="00E66AB6"/>
    <w:rsid w:val="00E717D4"/>
    <w:rsid w:val="00E71814"/>
    <w:rsid w:val="00E71DA0"/>
    <w:rsid w:val="00E72A81"/>
    <w:rsid w:val="00E74207"/>
    <w:rsid w:val="00E743CD"/>
    <w:rsid w:val="00E768D1"/>
    <w:rsid w:val="00E778E9"/>
    <w:rsid w:val="00E77906"/>
    <w:rsid w:val="00E80729"/>
    <w:rsid w:val="00E80F67"/>
    <w:rsid w:val="00E82E25"/>
    <w:rsid w:val="00E85278"/>
    <w:rsid w:val="00E86459"/>
    <w:rsid w:val="00E873A5"/>
    <w:rsid w:val="00E901A8"/>
    <w:rsid w:val="00E92686"/>
    <w:rsid w:val="00E92FAD"/>
    <w:rsid w:val="00E93D36"/>
    <w:rsid w:val="00E94D41"/>
    <w:rsid w:val="00E9512F"/>
    <w:rsid w:val="00E97986"/>
    <w:rsid w:val="00E97E7E"/>
    <w:rsid w:val="00EA2BC1"/>
    <w:rsid w:val="00EA518C"/>
    <w:rsid w:val="00EA60BC"/>
    <w:rsid w:val="00EA6A32"/>
    <w:rsid w:val="00EA795A"/>
    <w:rsid w:val="00EB0A9E"/>
    <w:rsid w:val="00EB0D1B"/>
    <w:rsid w:val="00EB605F"/>
    <w:rsid w:val="00EB60AB"/>
    <w:rsid w:val="00EB74F1"/>
    <w:rsid w:val="00EC0B58"/>
    <w:rsid w:val="00EC199A"/>
    <w:rsid w:val="00EC44BD"/>
    <w:rsid w:val="00EC5D1A"/>
    <w:rsid w:val="00ED52B7"/>
    <w:rsid w:val="00ED6EB1"/>
    <w:rsid w:val="00EE0660"/>
    <w:rsid w:val="00EE1C7E"/>
    <w:rsid w:val="00EE2530"/>
    <w:rsid w:val="00EE3990"/>
    <w:rsid w:val="00EE3E28"/>
    <w:rsid w:val="00EE48C6"/>
    <w:rsid w:val="00EE6579"/>
    <w:rsid w:val="00EF028E"/>
    <w:rsid w:val="00EF3BA5"/>
    <w:rsid w:val="00EF4737"/>
    <w:rsid w:val="00EF54E3"/>
    <w:rsid w:val="00EF5594"/>
    <w:rsid w:val="00EF56F9"/>
    <w:rsid w:val="00F024AA"/>
    <w:rsid w:val="00F02F1B"/>
    <w:rsid w:val="00F04AA5"/>
    <w:rsid w:val="00F05094"/>
    <w:rsid w:val="00F05D88"/>
    <w:rsid w:val="00F101D8"/>
    <w:rsid w:val="00F10653"/>
    <w:rsid w:val="00F168F7"/>
    <w:rsid w:val="00F21F61"/>
    <w:rsid w:val="00F2291F"/>
    <w:rsid w:val="00F22A90"/>
    <w:rsid w:val="00F22DE2"/>
    <w:rsid w:val="00F2308C"/>
    <w:rsid w:val="00F239FE"/>
    <w:rsid w:val="00F242DD"/>
    <w:rsid w:val="00F26571"/>
    <w:rsid w:val="00F27788"/>
    <w:rsid w:val="00F278C2"/>
    <w:rsid w:val="00F352FE"/>
    <w:rsid w:val="00F362B1"/>
    <w:rsid w:val="00F4650F"/>
    <w:rsid w:val="00F46A82"/>
    <w:rsid w:val="00F47AF7"/>
    <w:rsid w:val="00F5033E"/>
    <w:rsid w:val="00F51895"/>
    <w:rsid w:val="00F53546"/>
    <w:rsid w:val="00F5372A"/>
    <w:rsid w:val="00F554AA"/>
    <w:rsid w:val="00F56B62"/>
    <w:rsid w:val="00F6392B"/>
    <w:rsid w:val="00F63E06"/>
    <w:rsid w:val="00F64A7E"/>
    <w:rsid w:val="00F64CC1"/>
    <w:rsid w:val="00F670B6"/>
    <w:rsid w:val="00F713C3"/>
    <w:rsid w:val="00F719E7"/>
    <w:rsid w:val="00F7333E"/>
    <w:rsid w:val="00F74B6B"/>
    <w:rsid w:val="00F74EB5"/>
    <w:rsid w:val="00F75CE3"/>
    <w:rsid w:val="00F76056"/>
    <w:rsid w:val="00F77EB6"/>
    <w:rsid w:val="00F80ECB"/>
    <w:rsid w:val="00F832D0"/>
    <w:rsid w:val="00F9108C"/>
    <w:rsid w:val="00F91653"/>
    <w:rsid w:val="00F92D50"/>
    <w:rsid w:val="00F93ED8"/>
    <w:rsid w:val="00F96B92"/>
    <w:rsid w:val="00F96C93"/>
    <w:rsid w:val="00FA247E"/>
    <w:rsid w:val="00FA25F5"/>
    <w:rsid w:val="00FA65DC"/>
    <w:rsid w:val="00FA6648"/>
    <w:rsid w:val="00FA69B2"/>
    <w:rsid w:val="00FB03BB"/>
    <w:rsid w:val="00FB04F3"/>
    <w:rsid w:val="00FB0C57"/>
    <w:rsid w:val="00FB327B"/>
    <w:rsid w:val="00FC0376"/>
    <w:rsid w:val="00FC10C3"/>
    <w:rsid w:val="00FC1543"/>
    <w:rsid w:val="00FC3E67"/>
    <w:rsid w:val="00FC7F2E"/>
    <w:rsid w:val="00FD15FE"/>
    <w:rsid w:val="00FD1D8B"/>
    <w:rsid w:val="00FD2995"/>
    <w:rsid w:val="00FD2FEC"/>
    <w:rsid w:val="00FE0634"/>
    <w:rsid w:val="00FE1506"/>
    <w:rsid w:val="00FE2948"/>
    <w:rsid w:val="00FE3314"/>
    <w:rsid w:val="00FE7EF6"/>
    <w:rsid w:val="00FF0C02"/>
    <w:rsid w:val="00FF0F31"/>
    <w:rsid w:val="00FF1FD9"/>
    <w:rsid w:val="00FF2D2F"/>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C6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76E9B"/>
    <w:pPr>
      <w:spacing w:before="120" w:after="120" w:line="360" w:lineRule="auto"/>
      <w:jc w:val="both"/>
    </w:pPr>
    <w:rPr>
      <w:rFonts w:ascii="Times New Roman" w:hAnsi="Times New Roman"/>
      <w:sz w:val="24"/>
      <w:szCs w:val="22"/>
      <w:lang w:eastAsia="en-US"/>
    </w:rPr>
  </w:style>
  <w:style w:type="paragraph" w:styleId="1">
    <w:name w:val="heading 1"/>
    <w:basedOn w:val="a0"/>
    <w:next w:val="a0"/>
    <w:link w:val="10"/>
    <w:qFormat/>
    <w:rsid w:val="008654BE"/>
    <w:pPr>
      <w:keepNext/>
      <w:keepLines/>
      <w:pageBreakBefore/>
      <w:spacing w:before="240"/>
      <w:jc w:val="center"/>
      <w:outlineLvl w:val="0"/>
    </w:pPr>
    <w:rPr>
      <w:rFonts w:eastAsia="Times New Roman"/>
      <w:b/>
      <w:sz w:val="28"/>
      <w:szCs w:val="32"/>
    </w:rPr>
  </w:style>
  <w:style w:type="paragraph" w:styleId="2">
    <w:name w:val="heading 2"/>
    <w:basedOn w:val="a0"/>
    <w:next w:val="a0"/>
    <w:link w:val="20"/>
    <w:unhideWhenUsed/>
    <w:qFormat/>
    <w:rsid w:val="00173C4C"/>
    <w:pPr>
      <w:keepNext/>
      <w:keepLines/>
      <w:spacing w:before="40"/>
      <w:outlineLvl w:val="1"/>
    </w:pPr>
    <w:rPr>
      <w:rFonts w:eastAsia="Times New Roman"/>
      <w:b/>
      <w:szCs w:val="26"/>
      <w:u w:val="single"/>
    </w:rPr>
  </w:style>
  <w:style w:type="paragraph" w:styleId="3">
    <w:name w:val="heading 3"/>
    <w:basedOn w:val="a0"/>
    <w:next w:val="a0"/>
    <w:link w:val="30"/>
    <w:unhideWhenUsed/>
    <w:qFormat/>
    <w:rsid w:val="00D563D9"/>
    <w:pPr>
      <w:keepNext/>
      <w:keepLines/>
      <w:spacing w:before="200" w:after="0"/>
      <w:outlineLvl w:val="2"/>
    </w:pPr>
    <w:rPr>
      <w:rFonts w:asciiTheme="majorHAnsi" w:eastAsiaTheme="majorEastAsia" w:hAnsiTheme="majorHAnsi" w:cstheme="majorBidi"/>
      <w:b/>
      <w:bCs/>
      <w:color w:val="5B9BD5"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rsid w:val="005E3E79"/>
    <w:rPr>
      <w:rFonts w:ascii="Times New Roman" w:eastAsia="Times New Roman" w:hAnsi="Times New Roman"/>
      <w:b/>
      <w:sz w:val="28"/>
      <w:szCs w:val="32"/>
      <w:lang w:eastAsia="en-US"/>
    </w:rPr>
  </w:style>
  <w:style w:type="character" w:customStyle="1" w:styleId="20">
    <w:name w:val="Заголовок 2 Знак"/>
    <w:link w:val="2"/>
    <w:rsid w:val="00173C4C"/>
    <w:rPr>
      <w:rFonts w:ascii="Times New Roman" w:eastAsia="Times New Roman" w:hAnsi="Times New Roman" w:cs="Times New Roman"/>
      <w:b/>
      <w:sz w:val="24"/>
      <w:szCs w:val="26"/>
      <w:u w:val="single"/>
    </w:rPr>
  </w:style>
  <w:style w:type="character" w:customStyle="1" w:styleId="30">
    <w:name w:val="Заголовок 3 Знак"/>
    <w:basedOn w:val="a1"/>
    <w:link w:val="3"/>
    <w:rsid w:val="00D563D9"/>
    <w:rPr>
      <w:rFonts w:asciiTheme="majorHAnsi" w:eastAsiaTheme="majorEastAsia" w:hAnsiTheme="majorHAnsi" w:cstheme="majorBidi"/>
      <w:b/>
      <w:bCs/>
      <w:color w:val="5B9BD5" w:themeColor="accent1"/>
      <w:sz w:val="24"/>
      <w:szCs w:val="22"/>
      <w:lang w:eastAsia="en-US"/>
    </w:rPr>
  </w:style>
  <w:style w:type="paragraph" w:styleId="a4">
    <w:name w:val="Normal (Web)"/>
    <w:basedOn w:val="a0"/>
    <w:uiPriority w:val="99"/>
    <w:unhideWhenUsed/>
    <w:qFormat/>
    <w:rsid w:val="00B11FF3"/>
    <w:pPr>
      <w:spacing w:beforeAutospacing="1" w:afterAutospacing="1" w:line="288" w:lineRule="auto"/>
      <w:jc w:val="left"/>
    </w:pPr>
    <w:rPr>
      <w:rFonts w:eastAsia="Times New Roman"/>
      <w:szCs w:val="24"/>
      <w:lang w:eastAsia="ru-RU"/>
    </w:rPr>
  </w:style>
  <w:style w:type="character" w:styleId="a5">
    <w:name w:val="Emphasis"/>
    <w:uiPriority w:val="20"/>
    <w:qFormat/>
    <w:rsid w:val="00B11FF3"/>
    <w:rPr>
      <w:i/>
      <w:iCs/>
    </w:rPr>
  </w:style>
  <w:style w:type="paragraph" w:styleId="a6">
    <w:name w:val="List Paragraph"/>
    <w:basedOn w:val="a0"/>
    <w:link w:val="a7"/>
    <w:uiPriority w:val="34"/>
    <w:qFormat/>
    <w:rsid w:val="00AE2EE4"/>
    <w:pPr>
      <w:ind w:left="720"/>
      <w:contextualSpacing/>
    </w:pPr>
  </w:style>
  <w:style w:type="character" w:customStyle="1" w:styleId="a7">
    <w:name w:val="Абзац списка Знак"/>
    <w:link w:val="a6"/>
    <w:uiPriority w:val="34"/>
    <w:rsid w:val="00844D70"/>
    <w:rPr>
      <w:rFonts w:ascii="Times New Roman" w:hAnsi="Times New Roman"/>
      <w:sz w:val="24"/>
    </w:rPr>
  </w:style>
  <w:style w:type="paragraph" w:styleId="a8">
    <w:name w:val="header"/>
    <w:basedOn w:val="a0"/>
    <w:link w:val="a9"/>
    <w:uiPriority w:val="99"/>
    <w:unhideWhenUsed/>
    <w:rsid w:val="00383556"/>
    <w:pPr>
      <w:tabs>
        <w:tab w:val="center" w:pos="4677"/>
        <w:tab w:val="right" w:pos="9355"/>
      </w:tabs>
      <w:spacing w:line="240" w:lineRule="auto"/>
    </w:pPr>
  </w:style>
  <w:style w:type="character" w:customStyle="1" w:styleId="a9">
    <w:name w:val="Верхний колонтитул Знак"/>
    <w:link w:val="a8"/>
    <w:uiPriority w:val="99"/>
    <w:rsid w:val="00383556"/>
    <w:rPr>
      <w:rFonts w:ascii="Times New Roman" w:hAnsi="Times New Roman"/>
      <w:sz w:val="24"/>
    </w:rPr>
  </w:style>
  <w:style w:type="paragraph" w:styleId="aa">
    <w:name w:val="footer"/>
    <w:basedOn w:val="a0"/>
    <w:link w:val="ab"/>
    <w:uiPriority w:val="99"/>
    <w:unhideWhenUsed/>
    <w:rsid w:val="00383556"/>
    <w:pPr>
      <w:tabs>
        <w:tab w:val="center" w:pos="4677"/>
        <w:tab w:val="right" w:pos="9355"/>
      </w:tabs>
      <w:spacing w:line="240" w:lineRule="auto"/>
    </w:pPr>
  </w:style>
  <w:style w:type="character" w:customStyle="1" w:styleId="ab">
    <w:name w:val="Нижний колонтитул Знак"/>
    <w:link w:val="aa"/>
    <w:uiPriority w:val="99"/>
    <w:rsid w:val="00383556"/>
    <w:rPr>
      <w:rFonts w:ascii="Times New Roman" w:hAnsi="Times New Roman"/>
      <w:sz w:val="24"/>
    </w:rPr>
  </w:style>
  <w:style w:type="character" w:styleId="ac">
    <w:name w:val="Strong"/>
    <w:uiPriority w:val="22"/>
    <w:qFormat/>
    <w:rsid w:val="00C512DE"/>
    <w:rPr>
      <w:b/>
      <w:bCs/>
    </w:rPr>
  </w:style>
  <w:style w:type="table" w:customStyle="1" w:styleId="-131">
    <w:name w:val="Список-таблица 1 светлая — акцент 31"/>
    <w:basedOn w:val="a2"/>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d">
    <w:name w:val="Содержимое врезки"/>
    <w:basedOn w:val="a0"/>
    <w:uiPriority w:val="99"/>
    <w:qFormat/>
    <w:rsid w:val="008F3621"/>
    <w:pPr>
      <w:spacing w:before="0" w:after="0"/>
      <w:jc w:val="left"/>
    </w:pPr>
  </w:style>
  <w:style w:type="table" w:styleId="ae">
    <w:name w:val="Table Grid"/>
    <w:basedOn w:val="a2"/>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
    <w:name w:val="Текст примечания Знак"/>
    <w:uiPriority w:val="99"/>
    <w:qFormat/>
    <w:rsid w:val="008F3621"/>
    <w:rPr>
      <w:rFonts w:ascii="Times New Roman" w:hAnsi="Times New Roman"/>
      <w:sz w:val="20"/>
      <w:szCs w:val="20"/>
    </w:rPr>
  </w:style>
  <w:style w:type="paragraph" w:styleId="af0">
    <w:name w:val="No Spacing"/>
    <w:uiPriority w:val="1"/>
    <w:qFormat/>
    <w:rsid w:val="008F3621"/>
    <w:pPr>
      <w:jc w:val="both"/>
    </w:pPr>
    <w:rPr>
      <w:rFonts w:ascii="Times New Roman" w:hAnsi="Times New Roman"/>
      <w:sz w:val="24"/>
      <w:szCs w:val="22"/>
      <w:lang w:eastAsia="en-US"/>
    </w:rPr>
  </w:style>
  <w:style w:type="paragraph" w:styleId="af1">
    <w:name w:val="TOC Heading"/>
    <w:basedOn w:val="1"/>
    <w:next w:val="a0"/>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0"/>
    <w:next w:val="a0"/>
    <w:autoRedefine/>
    <w:uiPriority w:val="39"/>
    <w:unhideWhenUsed/>
    <w:rsid w:val="008654BE"/>
    <w:pPr>
      <w:tabs>
        <w:tab w:val="right" w:leader="dot" w:pos="9345"/>
      </w:tabs>
      <w:spacing w:after="100"/>
      <w:jc w:val="left"/>
    </w:pPr>
    <w:rPr>
      <w:bCs/>
      <w:noProof/>
    </w:rPr>
  </w:style>
  <w:style w:type="paragraph" w:styleId="21">
    <w:name w:val="toc 2"/>
    <w:basedOn w:val="a0"/>
    <w:next w:val="a0"/>
    <w:autoRedefine/>
    <w:uiPriority w:val="39"/>
    <w:unhideWhenUsed/>
    <w:rsid w:val="008654BE"/>
    <w:pPr>
      <w:tabs>
        <w:tab w:val="right" w:leader="dot" w:pos="9345"/>
      </w:tabs>
      <w:spacing w:before="0" w:after="0"/>
      <w:ind w:left="240"/>
      <w:jc w:val="left"/>
    </w:pPr>
    <w:rPr>
      <w:noProof/>
    </w:rPr>
  </w:style>
  <w:style w:type="character" w:styleId="af2">
    <w:name w:val="Hyperlink"/>
    <w:uiPriority w:val="99"/>
    <w:unhideWhenUsed/>
    <w:rsid w:val="008F3621"/>
    <w:rPr>
      <w:color w:val="0563C1"/>
      <w:u w:val="single"/>
    </w:rPr>
  </w:style>
  <w:style w:type="character" w:styleId="af3">
    <w:name w:val="annotation reference"/>
    <w:uiPriority w:val="99"/>
    <w:semiHidden/>
    <w:unhideWhenUsed/>
    <w:rsid w:val="003C363B"/>
    <w:rPr>
      <w:sz w:val="16"/>
      <w:szCs w:val="16"/>
    </w:rPr>
  </w:style>
  <w:style w:type="paragraph" w:styleId="af4">
    <w:name w:val="annotation text"/>
    <w:basedOn w:val="a0"/>
    <w:link w:val="12"/>
    <w:uiPriority w:val="99"/>
    <w:unhideWhenUsed/>
    <w:qFormat/>
    <w:rsid w:val="003C363B"/>
    <w:pPr>
      <w:spacing w:line="240" w:lineRule="auto"/>
    </w:pPr>
    <w:rPr>
      <w:sz w:val="20"/>
      <w:szCs w:val="20"/>
    </w:rPr>
  </w:style>
  <w:style w:type="character" w:customStyle="1" w:styleId="12">
    <w:name w:val="Текст примечания Знак1"/>
    <w:link w:val="af4"/>
    <w:uiPriority w:val="99"/>
    <w:rsid w:val="003C363B"/>
    <w:rPr>
      <w:rFonts w:ascii="Times New Roman" w:hAnsi="Times New Roman"/>
      <w:sz w:val="20"/>
      <w:szCs w:val="20"/>
    </w:rPr>
  </w:style>
  <w:style w:type="paragraph" w:styleId="af5">
    <w:name w:val="Balloon Text"/>
    <w:basedOn w:val="a0"/>
    <w:link w:val="af6"/>
    <w:uiPriority w:val="99"/>
    <w:semiHidden/>
    <w:unhideWhenUsed/>
    <w:rsid w:val="003C363B"/>
    <w:pPr>
      <w:spacing w:before="0" w:after="0" w:line="240" w:lineRule="auto"/>
    </w:pPr>
    <w:rPr>
      <w:rFonts w:ascii="Segoe UI" w:hAnsi="Segoe UI" w:cs="Segoe UI"/>
      <w:sz w:val="18"/>
      <w:szCs w:val="18"/>
    </w:rPr>
  </w:style>
  <w:style w:type="character" w:customStyle="1" w:styleId="af6">
    <w:name w:val="Текст выноски Знак"/>
    <w:link w:val="af5"/>
    <w:uiPriority w:val="99"/>
    <w:semiHidden/>
    <w:rsid w:val="003C363B"/>
    <w:rPr>
      <w:rFonts w:ascii="Segoe UI" w:hAnsi="Segoe UI" w:cs="Segoe UI"/>
      <w:sz w:val="18"/>
      <w:szCs w:val="18"/>
    </w:rPr>
  </w:style>
  <w:style w:type="paragraph" w:customStyle="1" w:styleId="13">
    <w:name w:val="Оглавление 1 Знак"/>
    <w:basedOn w:val="a0"/>
    <w:qFormat/>
    <w:rsid w:val="00130BC5"/>
    <w:pPr>
      <w:widowControl w:val="0"/>
      <w:spacing w:before="0" w:after="0"/>
      <w:ind w:left="709" w:hanging="283"/>
    </w:pPr>
    <w:rPr>
      <w:rFonts w:eastAsia="Times New Roman"/>
      <w:szCs w:val="24"/>
      <w:lang w:eastAsia="ru-RU"/>
    </w:rPr>
  </w:style>
  <w:style w:type="paragraph" w:styleId="af7">
    <w:name w:val="Body Text"/>
    <w:basedOn w:val="a0"/>
    <w:link w:val="af8"/>
    <w:rsid w:val="00DD67C7"/>
    <w:pPr>
      <w:spacing w:before="0" w:line="240" w:lineRule="auto"/>
      <w:ind w:firstLine="567"/>
    </w:pPr>
    <w:rPr>
      <w:rFonts w:eastAsia="Times New Roman"/>
      <w:szCs w:val="24"/>
    </w:rPr>
  </w:style>
  <w:style w:type="character" w:customStyle="1" w:styleId="af8">
    <w:name w:val="Основной текст Знак"/>
    <w:link w:val="af7"/>
    <w:rsid w:val="00DD67C7"/>
    <w:rPr>
      <w:rFonts w:ascii="Times New Roman" w:eastAsia="Times New Roman" w:hAnsi="Times New Roman" w:cs="Times New Roman"/>
      <w:sz w:val="24"/>
      <w:szCs w:val="24"/>
    </w:rPr>
  </w:style>
  <w:style w:type="paragraph" w:customStyle="1" w:styleId="31">
    <w:name w:val="Абзац списка3"/>
    <w:basedOn w:val="a0"/>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2"/>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9">
    <w:name w:val="annotation subject"/>
    <w:basedOn w:val="af4"/>
    <w:next w:val="af4"/>
    <w:link w:val="afa"/>
    <w:uiPriority w:val="99"/>
    <w:semiHidden/>
    <w:unhideWhenUsed/>
    <w:rsid w:val="003C65DB"/>
    <w:rPr>
      <w:b/>
      <w:bCs/>
    </w:rPr>
  </w:style>
  <w:style w:type="character" w:customStyle="1" w:styleId="afa">
    <w:name w:val="Тема примечания Знак"/>
    <w:link w:val="af9"/>
    <w:uiPriority w:val="99"/>
    <w:semiHidden/>
    <w:rsid w:val="003C65DB"/>
    <w:rPr>
      <w:rFonts w:ascii="Times New Roman" w:hAnsi="Times New Roman"/>
      <w:b/>
      <w:bCs/>
      <w:sz w:val="20"/>
      <w:szCs w:val="20"/>
    </w:rPr>
  </w:style>
  <w:style w:type="character" w:customStyle="1" w:styleId="hl">
    <w:name w:val="hl"/>
    <w:basedOn w:val="a1"/>
    <w:rsid w:val="003C65DB"/>
  </w:style>
  <w:style w:type="paragraph" w:styleId="afb">
    <w:name w:val="Title"/>
    <w:aliases w:val="Заголовок мой"/>
    <w:basedOn w:val="a0"/>
    <w:next w:val="a0"/>
    <w:link w:val="afc"/>
    <w:qFormat/>
    <w:rsid w:val="00036C84"/>
    <w:pPr>
      <w:spacing w:before="0" w:after="0"/>
      <w:contextualSpacing/>
      <w:jc w:val="center"/>
    </w:pPr>
    <w:rPr>
      <w:rFonts w:eastAsia="Times New Roman"/>
      <w:spacing w:val="-10"/>
      <w:kern w:val="28"/>
      <w:sz w:val="28"/>
      <w:szCs w:val="56"/>
      <w:u w:val="single"/>
    </w:rPr>
  </w:style>
  <w:style w:type="character" w:customStyle="1" w:styleId="afc">
    <w:name w:val="Название Знак"/>
    <w:aliases w:val="Заголовок мой Знак"/>
    <w:link w:val="afb"/>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2"/>
    <w:next w:val="ae"/>
    <w:uiPriority w:val="59"/>
    <w:rsid w:val="00C0307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0"/>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1"/>
    <w:rsid w:val="00A045D5"/>
  </w:style>
  <w:style w:type="character" w:customStyle="1" w:styleId="ref-title">
    <w:name w:val="ref-title"/>
    <w:basedOn w:val="a1"/>
    <w:rsid w:val="00A045D5"/>
  </w:style>
  <w:style w:type="character" w:customStyle="1" w:styleId="ref-journal">
    <w:name w:val="ref-journal"/>
    <w:basedOn w:val="a1"/>
    <w:rsid w:val="00A045D5"/>
  </w:style>
  <w:style w:type="character" w:customStyle="1" w:styleId="ref-vol">
    <w:name w:val="ref-vol"/>
    <w:basedOn w:val="a1"/>
    <w:rsid w:val="00A045D5"/>
  </w:style>
  <w:style w:type="character" w:customStyle="1" w:styleId="ref-iss">
    <w:name w:val="ref-iss"/>
    <w:basedOn w:val="a1"/>
    <w:rsid w:val="00A045D5"/>
  </w:style>
  <w:style w:type="character" w:customStyle="1" w:styleId="nowrap">
    <w:name w:val="nowrap"/>
    <w:basedOn w:val="a1"/>
    <w:rsid w:val="00A045D5"/>
  </w:style>
  <w:style w:type="character" w:styleId="afd">
    <w:name w:val="Placeholder Text"/>
    <w:uiPriority w:val="99"/>
    <w:semiHidden/>
    <w:rsid w:val="00804C38"/>
    <w:rPr>
      <w:color w:val="808080"/>
    </w:rPr>
  </w:style>
  <w:style w:type="paragraph" w:customStyle="1" w:styleId="afe">
    <w:name w:val="Памятки"/>
    <w:basedOn w:val="a0"/>
    <w:link w:val="aff"/>
    <w:uiPriority w:val="99"/>
    <w:rsid w:val="000B4176"/>
    <w:pPr>
      <w:spacing w:before="0" w:after="0"/>
      <w:ind w:firstLine="709"/>
    </w:pPr>
    <w:rPr>
      <w:rFonts w:eastAsia="Times New Roman"/>
      <w:i/>
      <w:color w:val="FF0000"/>
      <w:sz w:val="18"/>
      <w:szCs w:val="24"/>
    </w:rPr>
  </w:style>
  <w:style w:type="character" w:customStyle="1" w:styleId="aff">
    <w:name w:val="Памятки Знак"/>
    <w:link w:val="afe"/>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0">
    <w:name w:val="Обычный (веб) Знак"/>
    <w:uiPriority w:val="99"/>
    <w:rsid w:val="00305AC6"/>
    <w:rPr>
      <w:rFonts w:ascii="Times New Roman" w:eastAsia="Times New Roman" w:hAnsi="Times New Roman"/>
      <w:sz w:val="24"/>
      <w:szCs w:val="24"/>
    </w:rPr>
  </w:style>
  <w:style w:type="paragraph" w:styleId="aff1">
    <w:name w:val="Revision"/>
    <w:hidden/>
    <w:uiPriority w:val="99"/>
    <w:semiHidden/>
    <w:rsid w:val="00305AC6"/>
    <w:rPr>
      <w:rFonts w:ascii="Times New Roman" w:hAnsi="Times New Roman"/>
      <w:sz w:val="24"/>
      <w:szCs w:val="22"/>
      <w:lang w:eastAsia="en-US"/>
    </w:rPr>
  </w:style>
  <w:style w:type="paragraph" w:customStyle="1" w:styleId="aff2">
    <w:basedOn w:val="a0"/>
    <w:next w:val="a4"/>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1"/>
    <w:uiPriority w:val="34"/>
    <w:rsid w:val="00476626"/>
    <w:rPr>
      <w:rFonts w:ascii="Times New Roman" w:hAnsi="Times New Roman"/>
      <w:sz w:val="24"/>
    </w:rPr>
  </w:style>
  <w:style w:type="paragraph" w:customStyle="1" w:styleId="Normal1">
    <w:name w:val="Normal 1"/>
    <w:uiPriority w:val="99"/>
    <w:rsid w:val="00EF54E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Literature">
    <w:name w:val="Literature"/>
    <w:uiPriority w:val="99"/>
    <w:rsid w:val="00EF54E3"/>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paragraph" w:customStyle="1" w:styleId="Numlist">
    <w:name w:val="Num_list"/>
    <w:basedOn w:val="a0"/>
    <w:qFormat/>
    <w:rsid w:val="00EF54E3"/>
    <w:pPr>
      <w:overflowPunct w:val="0"/>
      <w:autoSpaceDE w:val="0"/>
      <w:autoSpaceDN w:val="0"/>
      <w:adjustRightInd w:val="0"/>
      <w:spacing w:before="0" w:after="0" w:line="240" w:lineRule="auto"/>
      <w:ind w:firstLine="708"/>
      <w:jc w:val="left"/>
      <w:textAlignment w:val="baseline"/>
    </w:pPr>
    <w:rPr>
      <w:rFonts w:eastAsia="Times New Roman"/>
      <w:szCs w:val="24"/>
      <w:lang w:eastAsia="ru-RU"/>
    </w:rPr>
  </w:style>
  <w:style w:type="paragraph" w:customStyle="1" w:styleId="msonormalmrcssattr">
    <w:name w:val="msonormal_mr_css_attr"/>
    <w:basedOn w:val="a0"/>
    <w:rsid w:val="003E0025"/>
    <w:pPr>
      <w:spacing w:before="100" w:beforeAutospacing="1" w:after="100" w:afterAutospacing="1" w:line="240" w:lineRule="auto"/>
      <w:jc w:val="left"/>
    </w:pPr>
    <w:rPr>
      <w:rFonts w:eastAsia="Times New Roman"/>
      <w:szCs w:val="24"/>
      <w:lang w:eastAsia="ru-RU"/>
    </w:rPr>
  </w:style>
  <w:style w:type="paragraph" w:customStyle="1" w:styleId="Number1">
    <w:name w:val="Number1"/>
    <w:basedOn w:val="a0"/>
    <w:uiPriority w:val="99"/>
    <w:rsid w:val="003E0025"/>
    <w:pPr>
      <w:shd w:val="clear" w:color="auto" w:fill="FFFFFF"/>
      <w:tabs>
        <w:tab w:val="left" w:pos="394"/>
      </w:tabs>
      <w:overflowPunct w:val="0"/>
      <w:autoSpaceDE w:val="0"/>
      <w:autoSpaceDN w:val="0"/>
      <w:adjustRightInd w:val="0"/>
      <w:spacing w:before="5" w:after="0" w:line="240" w:lineRule="auto"/>
      <w:ind w:left="284" w:hanging="284"/>
      <w:jc w:val="left"/>
      <w:textAlignment w:val="baseline"/>
    </w:pPr>
    <w:rPr>
      <w:rFonts w:eastAsia="ＭＳ 明朝 (Основной т・"/>
      <w:color w:val="000000"/>
      <w:spacing w:val="-1"/>
      <w:szCs w:val="20"/>
      <w:lang w:eastAsia="ru-RU"/>
    </w:rPr>
  </w:style>
  <w:style w:type="paragraph" w:customStyle="1" w:styleId="table-name">
    <w:name w:val="table-name"/>
    <w:basedOn w:val="a0"/>
    <w:rsid w:val="003E0025"/>
    <w:pPr>
      <w:shd w:val="clear" w:color="auto" w:fill="FFFFFF"/>
      <w:tabs>
        <w:tab w:val="left" w:pos="394"/>
      </w:tabs>
      <w:overflowPunct w:val="0"/>
      <w:autoSpaceDE w:val="0"/>
      <w:autoSpaceDN w:val="0"/>
      <w:adjustRightInd w:val="0"/>
      <w:spacing w:before="60" w:after="0" w:line="240" w:lineRule="auto"/>
      <w:ind w:left="10" w:firstLine="284"/>
      <w:jc w:val="left"/>
      <w:textAlignment w:val="baseline"/>
    </w:pPr>
    <w:rPr>
      <w:rFonts w:eastAsia="ＭＳ 明朝 (Основной т・"/>
      <w:color w:val="000000"/>
      <w:spacing w:val="-5"/>
      <w:szCs w:val="20"/>
      <w:lang w:val="en-US" w:eastAsia="ru-RU"/>
    </w:rPr>
  </w:style>
  <w:style w:type="paragraph" w:customStyle="1" w:styleId="table-head-left">
    <w:name w:val="table-head-left"/>
    <w:basedOn w:val="a0"/>
    <w:rsid w:val="003E0025"/>
    <w:pPr>
      <w:shd w:val="clear" w:color="auto" w:fill="FFFFFF"/>
      <w:tabs>
        <w:tab w:val="left" w:pos="394"/>
      </w:tabs>
      <w:overflowPunct w:val="0"/>
      <w:autoSpaceDE w:val="0"/>
      <w:autoSpaceDN w:val="0"/>
      <w:adjustRightInd w:val="0"/>
      <w:spacing w:before="40" w:after="40" w:line="240" w:lineRule="auto"/>
      <w:ind w:left="57" w:hanging="57"/>
      <w:textAlignment w:val="baseline"/>
    </w:pPr>
    <w:rPr>
      <w:rFonts w:eastAsia="ＭＳ 明朝 (Основной т・"/>
      <w:color w:val="000000"/>
      <w:spacing w:val="-5"/>
      <w:sz w:val="17"/>
      <w:szCs w:val="20"/>
      <w:lang w:eastAsia="ru-RU"/>
    </w:rPr>
  </w:style>
  <w:style w:type="paragraph" w:customStyle="1" w:styleId="table-text-0">
    <w:name w:val="table-text-0"/>
    <w:basedOn w:val="a0"/>
    <w:rsid w:val="003E0025"/>
    <w:pPr>
      <w:shd w:val="clear" w:color="auto" w:fill="FFFFFF"/>
      <w:tabs>
        <w:tab w:val="left" w:pos="394"/>
      </w:tabs>
      <w:overflowPunct w:val="0"/>
      <w:autoSpaceDE w:val="0"/>
      <w:autoSpaceDN w:val="0"/>
      <w:adjustRightInd w:val="0"/>
      <w:spacing w:before="40" w:after="40" w:line="240" w:lineRule="auto"/>
      <w:ind w:left="10" w:hanging="10"/>
      <w:jc w:val="left"/>
      <w:textAlignment w:val="baseline"/>
    </w:pPr>
    <w:rPr>
      <w:rFonts w:eastAsia="ＭＳ 明朝 (Основной т・"/>
      <w:color w:val="000000"/>
      <w:spacing w:val="-5"/>
      <w:sz w:val="17"/>
      <w:szCs w:val="20"/>
      <w:lang w:eastAsia="ru-RU"/>
    </w:rPr>
  </w:style>
  <w:style w:type="paragraph" w:customStyle="1" w:styleId="Autor">
    <w:name w:val="Autor"/>
    <w:basedOn w:val="a0"/>
    <w:qFormat/>
    <w:rsid w:val="003E0025"/>
    <w:pPr>
      <w:widowControl w:val="0"/>
      <w:shd w:val="clear" w:color="auto" w:fill="FFFFFF"/>
      <w:overflowPunct w:val="0"/>
      <w:autoSpaceDE w:val="0"/>
      <w:autoSpaceDN w:val="0"/>
      <w:adjustRightInd w:val="0"/>
      <w:spacing w:after="0" w:line="240" w:lineRule="atLeast"/>
      <w:jc w:val="left"/>
      <w:textAlignment w:val="baseline"/>
    </w:pPr>
    <w:rPr>
      <w:i/>
      <w:iCs/>
      <w:sz w:val="22"/>
      <w:lang w:val="en-US" w:eastAsia="ru-RU"/>
    </w:rPr>
  </w:style>
  <w:style w:type="paragraph" w:customStyle="1" w:styleId="aff3">
    <w:name w:val="Литература"/>
    <w:basedOn w:val="a0"/>
    <w:qFormat/>
    <w:rsid w:val="003E0025"/>
    <w:pPr>
      <w:suppressAutoHyphens/>
      <w:spacing w:before="0" w:line="240" w:lineRule="auto"/>
      <w:jc w:val="left"/>
    </w:pPr>
    <w:rPr>
      <w:i/>
      <w:kern w:val="1"/>
      <w:szCs w:val="24"/>
      <w:lang w:val="en-US"/>
    </w:rPr>
  </w:style>
  <w:style w:type="character" w:customStyle="1" w:styleId="cit">
    <w:name w:val="cit"/>
    <w:basedOn w:val="a1"/>
    <w:rsid w:val="003E0025"/>
  </w:style>
  <w:style w:type="character" w:customStyle="1" w:styleId="al-author-delim">
    <w:name w:val="al-author-delim"/>
    <w:basedOn w:val="a1"/>
    <w:rsid w:val="003E0025"/>
  </w:style>
  <w:style w:type="character" w:customStyle="1" w:styleId="apple-converted-space">
    <w:name w:val="apple-converted-space"/>
    <w:uiPriority w:val="99"/>
    <w:rsid w:val="00266EEA"/>
  </w:style>
  <w:style w:type="paragraph" w:customStyle="1" w:styleId="a">
    <w:name w:val="рек"/>
    <w:basedOn w:val="a6"/>
    <w:link w:val="aff4"/>
    <w:qFormat/>
    <w:rsid w:val="00266EEA"/>
    <w:pPr>
      <w:numPr>
        <w:numId w:val="103"/>
      </w:numPr>
      <w:tabs>
        <w:tab w:val="left" w:pos="1134"/>
      </w:tabs>
      <w:spacing w:before="240" w:after="0"/>
      <w:ind w:left="709" w:hanging="425"/>
      <w:contextualSpacing w:val="0"/>
    </w:pPr>
    <w:rPr>
      <w:rFonts w:eastAsiaTheme="minorHAnsi"/>
      <w:szCs w:val="24"/>
    </w:rPr>
  </w:style>
  <w:style w:type="character" w:customStyle="1" w:styleId="aff4">
    <w:name w:val="рек Знак"/>
    <w:basedOn w:val="a7"/>
    <w:link w:val="a"/>
    <w:rsid w:val="00266EEA"/>
    <w:rPr>
      <w:rFonts w:ascii="Times New Roman" w:eastAsiaTheme="minorHAnsi" w:hAnsi="Times New Roman"/>
      <w:sz w:val="24"/>
      <w:szCs w:val="24"/>
      <w:lang w:eastAsia="en-US"/>
    </w:rPr>
  </w:style>
  <w:style w:type="character" w:customStyle="1" w:styleId="-">
    <w:name w:val="Интернет-ссылка"/>
    <w:uiPriority w:val="99"/>
    <w:unhideWhenUsed/>
    <w:rsid w:val="00D563D9"/>
    <w:rPr>
      <w:color w:val="0000FF"/>
      <w:u w:val="single"/>
    </w:rPr>
  </w:style>
  <w:style w:type="paragraph" w:customStyle="1" w:styleId="msolistparagraphmrcssattr">
    <w:name w:val="msolistparagraph_mr_css_attr"/>
    <w:basedOn w:val="a0"/>
    <w:qFormat/>
    <w:rsid w:val="00D563D9"/>
    <w:pPr>
      <w:overflowPunct w:val="0"/>
      <w:spacing w:before="280" w:after="280" w:line="240" w:lineRule="auto"/>
      <w:jc w:val="left"/>
    </w:pPr>
    <w:rPr>
      <w:rFonts w:eastAsia="Times New Roman"/>
      <w:szCs w:val="24"/>
      <w:lang w:eastAsia="ru-RU"/>
    </w:rPr>
  </w:style>
  <w:style w:type="table" w:customStyle="1" w:styleId="16">
    <w:name w:val="Сетка таблицы светлая1"/>
    <w:basedOn w:val="a2"/>
    <w:uiPriority w:val="40"/>
    <w:rsid w:val="00D563D9"/>
    <w:rPr>
      <w:rFonts w:asciiTheme="minorHAnsi" w:eastAsiaTheme="minorHAnsi" w:hAnsiTheme="minorHAnsi" w:cstheme="minorBidi"/>
      <w:szCs w:val="22"/>
      <w:lang w:eastAsia="en-US"/>
    </w:r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pagelast">
    <w:name w:val="pagelast"/>
    <w:uiPriority w:val="99"/>
    <w:rsid w:val="004569A5"/>
    <w:rPr>
      <w:rFonts w:cs="Times New Roman"/>
    </w:rPr>
  </w:style>
  <w:style w:type="paragraph" w:customStyle="1" w:styleId="FitzBullet">
    <w:name w:val="FitzBullet"/>
    <w:basedOn w:val="a0"/>
    <w:rsid w:val="004569A5"/>
    <w:pPr>
      <w:shd w:val="clear" w:color="auto" w:fill="FFFFFF"/>
      <w:tabs>
        <w:tab w:val="left" w:pos="144"/>
      </w:tabs>
      <w:autoSpaceDE w:val="0"/>
      <w:autoSpaceDN w:val="0"/>
      <w:adjustRightInd w:val="0"/>
      <w:spacing w:before="60" w:after="60" w:line="240" w:lineRule="auto"/>
      <w:ind w:left="283" w:hanging="283"/>
      <w:jc w:val="left"/>
    </w:pPr>
    <w:rPr>
      <w:rFonts w:eastAsia="Times New Roman"/>
      <w:color w:val="000000"/>
      <w:sz w:val="22"/>
      <w:lang w:val="en-GB" w:eastAsia="ru-RU"/>
    </w:rPr>
  </w:style>
  <w:style w:type="paragraph" w:customStyle="1" w:styleId="Table-head-italic">
    <w:name w:val="Table-head-italic"/>
    <w:basedOn w:val="a0"/>
    <w:rsid w:val="004569A5"/>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FitzFootnote">
    <w:name w:val="FitzFootnote"/>
    <w:basedOn w:val="a0"/>
    <w:rsid w:val="004569A5"/>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table-text-1">
    <w:name w:val="table-text-1"/>
    <w:basedOn w:val="a0"/>
    <w:rsid w:val="004569A5"/>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0"/>
    <w:rsid w:val="004569A5"/>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table" w:customStyle="1" w:styleId="22">
    <w:name w:val="Сетка таблицы2"/>
    <w:basedOn w:val="a2"/>
    <w:next w:val="ae"/>
    <w:uiPriority w:val="39"/>
    <w:rsid w:val="00B424E0"/>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76E9B"/>
    <w:pPr>
      <w:spacing w:before="120" w:after="120" w:line="360" w:lineRule="auto"/>
      <w:jc w:val="both"/>
    </w:pPr>
    <w:rPr>
      <w:rFonts w:ascii="Times New Roman" w:hAnsi="Times New Roman"/>
      <w:sz w:val="24"/>
      <w:szCs w:val="22"/>
      <w:lang w:eastAsia="en-US"/>
    </w:rPr>
  </w:style>
  <w:style w:type="paragraph" w:styleId="1">
    <w:name w:val="heading 1"/>
    <w:basedOn w:val="a0"/>
    <w:next w:val="a0"/>
    <w:link w:val="10"/>
    <w:qFormat/>
    <w:rsid w:val="008654BE"/>
    <w:pPr>
      <w:keepNext/>
      <w:keepLines/>
      <w:pageBreakBefore/>
      <w:spacing w:before="240"/>
      <w:jc w:val="center"/>
      <w:outlineLvl w:val="0"/>
    </w:pPr>
    <w:rPr>
      <w:rFonts w:eastAsia="Times New Roman"/>
      <w:b/>
      <w:sz w:val="28"/>
      <w:szCs w:val="32"/>
    </w:rPr>
  </w:style>
  <w:style w:type="paragraph" w:styleId="2">
    <w:name w:val="heading 2"/>
    <w:basedOn w:val="a0"/>
    <w:next w:val="a0"/>
    <w:link w:val="20"/>
    <w:unhideWhenUsed/>
    <w:qFormat/>
    <w:rsid w:val="00173C4C"/>
    <w:pPr>
      <w:keepNext/>
      <w:keepLines/>
      <w:spacing w:before="40"/>
      <w:outlineLvl w:val="1"/>
    </w:pPr>
    <w:rPr>
      <w:rFonts w:eastAsia="Times New Roman"/>
      <w:b/>
      <w:szCs w:val="26"/>
      <w:u w:val="single"/>
    </w:rPr>
  </w:style>
  <w:style w:type="paragraph" w:styleId="3">
    <w:name w:val="heading 3"/>
    <w:basedOn w:val="a0"/>
    <w:next w:val="a0"/>
    <w:link w:val="30"/>
    <w:unhideWhenUsed/>
    <w:qFormat/>
    <w:rsid w:val="00D563D9"/>
    <w:pPr>
      <w:keepNext/>
      <w:keepLines/>
      <w:spacing w:before="200" w:after="0"/>
      <w:outlineLvl w:val="2"/>
    </w:pPr>
    <w:rPr>
      <w:rFonts w:asciiTheme="majorHAnsi" w:eastAsiaTheme="majorEastAsia" w:hAnsiTheme="majorHAnsi" w:cstheme="majorBidi"/>
      <w:b/>
      <w:bCs/>
      <w:color w:val="5B9BD5"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rsid w:val="005E3E79"/>
    <w:rPr>
      <w:rFonts w:ascii="Times New Roman" w:eastAsia="Times New Roman" w:hAnsi="Times New Roman"/>
      <w:b/>
      <w:sz w:val="28"/>
      <w:szCs w:val="32"/>
      <w:lang w:eastAsia="en-US"/>
    </w:rPr>
  </w:style>
  <w:style w:type="character" w:customStyle="1" w:styleId="20">
    <w:name w:val="Заголовок 2 Знак"/>
    <w:link w:val="2"/>
    <w:rsid w:val="00173C4C"/>
    <w:rPr>
      <w:rFonts w:ascii="Times New Roman" w:eastAsia="Times New Roman" w:hAnsi="Times New Roman" w:cs="Times New Roman"/>
      <w:b/>
      <w:sz w:val="24"/>
      <w:szCs w:val="26"/>
      <w:u w:val="single"/>
    </w:rPr>
  </w:style>
  <w:style w:type="character" w:customStyle="1" w:styleId="30">
    <w:name w:val="Заголовок 3 Знак"/>
    <w:basedOn w:val="a1"/>
    <w:link w:val="3"/>
    <w:rsid w:val="00D563D9"/>
    <w:rPr>
      <w:rFonts w:asciiTheme="majorHAnsi" w:eastAsiaTheme="majorEastAsia" w:hAnsiTheme="majorHAnsi" w:cstheme="majorBidi"/>
      <w:b/>
      <w:bCs/>
      <w:color w:val="5B9BD5" w:themeColor="accent1"/>
      <w:sz w:val="24"/>
      <w:szCs w:val="22"/>
      <w:lang w:eastAsia="en-US"/>
    </w:rPr>
  </w:style>
  <w:style w:type="paragraph" w:styleId="a4">
    <w:name w:val="Normal (Web)"/>
    <w:basedOn w:val="a0"/>
    <w:uiPriority w:val="99"/>
    <w:unhideWhenUsed/>
    <w:qFormat/>
    <w:rsid w:val="00B11FF3"/>
    <w:pPr>
      <w:spacing w:beforeAutospacing="1" w:afterAutospacing="1" w:line="288" w:lineRule="auto"/>
      <w:jc w:val="left"/>
    </w:pPr>
    <w:rPr>
      <w:rFonts w:eastAsia="Times New Roman"/>
      <w:szCs w:val="24"/>
      <w:lang w:eastAsia="ru-RU"/>
    </w:rPr>
  </w:style>
  <w:style w:type="character" w:styleId="a5">
    <w:name w:val="Emphasis"/>
    <w:uiPriority w:val="20"/>
    <w:qFormat/>
    <w:rsid w:val="00B11FF3"/>
    <w:rPr>
      <w:i/>
      <w:iCs/>
    </w:rPr>
  </w:style>
  <w:style w:type="paragraph" w:styleId="a6">
    <w:name w:val="List Paragraph"/>
    <w:basedOn w:val="a0"/>
    <w:link w:val="a7"/>
    <w:uiPriority w:val="34"/>
    <w:qFormat/>
    <w:rsid w:val="00AE2EE4"/>
    <w:pPr>
      <w:ind w:left="720"/>
      <w:contextualSpacing/>
    </w:pPr>
  </w:style>
  <w:style w:type="character" w:customStyle="1" w:styleId="a7">
    <w:name w:val="Абзац списка Знак"/>
    <w:link w:val="a6"/>
    <w:uiPriority w:val="34"/>
    <w:rsid w:val="00844D70"/>
    <w:rPr>
      <w:rFonts w:ascii="Times New Roman" w:hAnsi="Times New Roman"/>
      <w:sz w:val="24"/>
    </w:rPr>
  </w:style>
  <w:style w:type="paragraph" w:styleId="a8">
    <w:name w:val="header"/>
    <w:basedOn w:val="a0"/>
    <w:link w:val="a9"/>
    <w:uiPriority w:val="99"/>
    <w:unhideWhenUsed/>
    <w:rsid w:val="00383556"/>
    <w:pPr>
      <w:tabs>
        <w:tab w:val="center" w:pos="4677"/>
        <w:tab w:val="right" w:pos="9355"/>
      </w:tabs>
      <w:spacing w:line="240" w:lineRule="auto"/>
    </w:pPr>
  </w:style>
  <w:style w:type="character" w:customStyle="1" w:styleId="a9">
    <w:name w:val="Верхний колонтитул Знак"/>
    <w:link w:val="a8"/>
    <w:uiPriority w:val="99"/>
    <w:rsid w:val="00383556"/>
    <w:rPr>
      <w:rFonts w:ascii="Times New Roman" w:hAnsi="Times New Roman"/>
      <w:sz w:val="24"/>
    </w:rPr>
  </w:style>
  <w:style w:type="paragraph" w:styleId="aa">
    <w:name w:val="footer"/>
    <w:basedOn w:val="a0"/>
    <w:link w:val="ab"/>
    <w:uiPriority w:val="99"/>
    <w:unhideWhenUsed/>
    <w:rsid w:val="00383556"/>
    <w:pPr>
      <w:tabs>
        <w:tab w:val="center" w:pos="4677"/>
        <w:tab w:val="right" w:pos="9355"/>
      </w:tabs>
      <w:spacing w:line="240" w:lineRule="auto"/>
    </w:pPr>
  </w:style>
  <w:style w:type="character" w:customStyle="1" w:styleId="ab">
    <w:name w:val="Нижний колонтитул Знак"/>
    <w:link w:val="aa"/>
    <w:uiPriority w:val="99"/>
    <w:rsid w:val="00383556"/>
    <w:rPr>
      <w:rFonts w:ascii="Times New Roman" w:hAnsi="Times New Roman"/>
      <w:sz w:val="24"/>
    </w:rPr>
  </w:style>
  <w:style w:type="character" w:styleId="ac">
    <w:name w:val="Strong"/>
    <w:uiPriority w:val="22"/>
    <w:qFormat/>
    <w:rsid w:val="00C512DE"/>
    <w:rPr>
      <w:b/>
      <w:bCs/>
    </w:rPr>
  </w:style>
  <w:style w:type="table" w:customStyle="1" w:styleId="-131">
    <w:name w:val="Список-таблица 1 светлая — акцент 31"/>
    <w:basedOn w:val="a2"/>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d">
    <w:name w:val="Содержимое врезки"/>
    <w:basedOn w:val="a0"/>
    <w:uiPriority w:val="99"/>
    <w:qFormat/>
    <w:rsid w:val="008F3621"/>
    <w:pPr>
      <w:spacing w:before="0" w:after="0"/>
      <w:jc w:val="left"/>
    </w:pPr>
  </w:style>
  <w:style w:type="table" w:styleId="ae">
    <w:name w:val="Table Grid"/>
    <w:basedOn w:val="a2"/>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
    <w:name w:val="Текст примечания Знак"/>
    <w:uiPriority w:val="99"/>
    <w:qFormat/>
    <w:rsid w:val="008F3621"/>
    <w:rPr>
      <w:rFonts w:ascii="Times New Roman" w:hAnsi="Times New Roman"/>
      <w:sz w:val="20"/>
      <w:szCs w:val="20"/>
    </w:rPr>
  </w:style>
  <w:style w:type="paragraph" w:styleId="af0">
    <w:name w:val="No Spacing"/>
    <w:uiPriority w:val="1"/>
    <w:qFormat/>
    <w:rsid w:val="008F3621"/>
    <w:pPr>
      <w:jc w:val="both"/>
    </w:pPr>
    <w:rPr>
      <w:rFonts w:ascii="Times New Roman" w:hAnsi="Times New Roman"/>
      <w:sz w:val="24"/>
      <w:szCs w:val="22"/>
      <w:lang w:eastAsia="en-US"/>
    </w:rPr>
  </w:style>
  <w:style w:type="paragraph" w:styleId="af1">
    <w:name w:val="TOC Heading"/>
    <w:basedOn w:val="1"/>
    <w:next w:val="a0"/>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0"/>
    <w:next w:val="a0"/>
    <w:autoRedefine/>
    <w:uiPriority w:val="39"/>
    <w:unhideWhenUsed/>
    <w:rsid w:val="008654BE"/>
    <w:pPr>
      <w:tabs>
        <w:tab w:val="right" w:leader="dot" w:pos="9345"/>
      </w:tabs>
      <w:spacing w:after="100"/>
      <w:jc w:val="left"/>
    </w:pPr>
    <w:rPr>
      <w:bCs/>
      <w:noProof/>
    </w:rPr>
  </w:style>
  <w:style w:type="paragraph" w:styleId="21">
    <w:name w:val="toc 2"/>
    <w:basedOn w:val="a0"/>
    <w:next w:val="a0"/>
    <w:autoRedefine/>
    <w:uiPriority w:val="39"/>
    <w:unhideWhenUsed/>
    <w:rsid w:val="008654BE"/>
    <w:pPr>
      <w:tabs>
        <w:tab w:val="right" w:leader="dot" w:pos="9345"/>
      </w:tabs>
      <w:spacing w:before="0" w:after="0"/>
      <w:ind w:left="240"/>
      <w:jc w:val="left"/>
    </w:pPr>
    <w:rPr>
      <w:noProof/>
    </w:rPr>
  </w:style>
  <w:style w:type="character" w:styleId="af2">
    <w:name w:val="Hyperlink"/>
    <w:uiPriority w:val="99"/>
    <w:unhideWhenUsed/>
    <w:rsid w:val="008F3621"/>
    <w:rPr>
      <w:color w:val="0563C1"/>
      <w:u w:val="single"/>
    </w:rPr>
  </w:style>
  <w:style w:type="character" w:styleId="af3">
    <w:name w:val="annotation reference"/>
    <w:uiPriority w:val="99"/>
    <w:semiHidden/>
    <w:unhideWhenUsed/>
    <w:rsid w:val="003C363B"/>
    <w:rPr>
      <w:sz w:val="16"/>
      <w:szCs w:val="16"/>
    </w:rPr>
  </w:style>
  <w:style w:type="paragraph" w:styleId="af4">
    <w:name w:val="annotation text"/>
    <w:basedOn w:val="a0"/>
    <w:link w:val="12"/>
    <w:uiPriority w:val="99"/>
    <w:unhideWhenUsed/>
    <w:qFormat/>
    <w:rsid w:val="003C363B"/>
    <w:pPr>
      <w:spacing w:line="240" w:lineRule="auto"/>
    </w:pPr>
    <w:rPr>
      <w:sz w:val="20"/>
      <w:szCs w:val="20"/>
    </w:rPr>
  </w:style>
  <w:style w:type="character" w:customStyle="1" w:styleId="12">
    <w:name w:val="Текст примечания Знак1"/>
    <w:link w:val="af4"/>
    <w:uiPriority w:val="99"/>
    <w:rsid w:val="003C363B"/>
    <w:rPr>
      <w:rFonts w:ascii="Times New Roman" w:hAnsi="Times New Roman"/>
      <w:sz w:val="20"/>
      <w:szCs w:val="20"/>
    </w:rPr>
  </w:style>
  <w:style w:type="paragraph" w:styleId="af5">
    <w:name w:val="Balloon Text"/>
    <w:basedOn w:val="a0"/>
    <w:link w:val="af6"/>
    <w:uiPriority w:val="99"/>
    <w:semiHidden/>
    <w:unhideWhenUsed/>
    <w:rsid w:val="003C363B"/>
    <w:pPr>
      <w:spacing w:before="0" w:after="0" w:line="240" w:lineRule="auto"/>
    </w:pPr>
    <w:rPr>
      <w:rFonts w:ascii="Segoe UI" w:hAnsi="Segoe UI" w:cs="Segoe UI"/>
      <w:sz w:val="18"/>
      <w:szCs w:val="18"/>
    </w:rPr>
  </w:style>
  <w:style w:type="character" w:customStyle="1" w:styleId="af6">
    <w:name w:val="Текст выноски Знак"/>
    <w:link w:val="af5"/>
    <w:uiPriority w:val="99"/>
    <w:semiHidden/>
    <w:rsid w:val="003C363B"/>
    <w:rPr>
      <w:rFonts w:ascii="Segoe UI" w:hAnsi="Segoe UI" w:cs="Segoe UI"/>
      <w:sz w:val="18"/>
      <w:szCs w:val="18"/>
    </w:rPr>
  </w:style>
  <w:style w:type="paragraph" w:customStyle="1" w:styleId="13">
    <w:name w:val="Оглавление 1 Знак"/>
    <w:basedOn w:val="a0"/>
    <w:qFormat/>
    <w:rsid w:val="00130BC5"/>
    <w:pPr>
      <w:widowControl w:val="0"/>
      <w:spacing w:before="0" w:after="0"/>
      <w:ind w:left="709" w:hanging="283"/>
    </w:pPr>
    <w:rPr>
      <w:rFonts w:eastAsia="Times New Roman"/>
      <w:szCs w:val="24"/>
      <w:lang w:eastAsia="ru-RU"/>
    </w:rPr>
  </w:style>
  <w:style w:type="paragraph" w:styleId="af7">
    <w:name w:val="Body Text"/>
    <w:basedOn w:val="a0"/>
    <w:link w:val="af8"/>
    <w:rsid w:val="00DD67C7"/>
    <w:pPr>
      <w:spacing w:before="0" w:line="240" w:lineRule="auto"/>
      <w:ind w:firstLine="567"/>
    </w:pPr>
    <w:rPr>
      <w:rFonts w:eastAsia="Times New Roman"/>
      <w:szCs w:val="24"/>
    </w:rPr>
  </w:style>
  <w:style w:type="character" w:customStyle="1" w:styleId="af8">
    <w:name w:val="Основной текст Знак"/>
    <w:link w:val="af7"/>
    <w:rsid w:val="00DD67C7"/>
    <w:rPr>
      <w:rFonts w:ascii="Times New Roman" w:eastAsia="Times New Roman" w:hAnsi="Times New Roman" w:cs="Times New Roman"/>
      <w:sz w:val="24"/>
      <w:szCs w:val="24"/>
    </w:rPr>
  </w:style>
  <w:style w:type="paragraph" w:customStyle="1" w:styleId="31">
    <w:name w:val="Абзац списка3"/>
    <w:basedOn w:val="a0"/>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2"/>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9">
    <w:name w:val="annotation subject"/>
    <w:basedOn w:val="af4"/>
    <w:next w:val="af4"/>
    <w:link w:val="afa"/>
    <w:uiPriority w:val="99"/>
    <w:semiHidden/>
    <w:unhideWhenUsed/>
    <w:rsid w:val="003C65DB"/>
    <w:rPr>
      <w:b/>
      <w:bCs/>
    </w:rPr>
  </w:style>
  <w:style w:type="character" w:customStyle="1" w:styleId="afa">
    <w:name w:val="Тема примечания Знак"/>
    <w:link w:val="af9"/>
    <w:uiPriority w:val="99"/>
    <w:semiHidden/>
    <w:rsid w:val="003C65DB"/>
    <w:rPr>
      <w:rFonts w:ascii="Times New Roman" w:hAnsi="Times New Roman"/>
      <w:b/>
      <w:bCs/>
      <w:sz w:val="20"/>
      <w:szCs w:val="20"/>
    </w:rPr>
  </w:style>
  <w:style w:type="character" w:customStyle="1" w:styleId="hl">
    <w:name w:val="hl"/>
    <w:basedOn w:val="a1"/>
    <w:rsid w:val="003C65DB"/>
  </w:style>
  <w:style w:type="paragraph" w:styleId="afb">
    <w:name w:val="Title"/>
    <w:aliases w:val="Заголовок мой"/>
    <w:basedOn w:val="a0"/>
    <w:next w:val="a0"/>
    <w:link w:val="afc"/>
    <w:qFormat/>
    <w:rsid w:val="00036C84"/>
    <w:pPr>
      <w:spacing w:before="0" w:after="0"/>
      <w:contextualSpacing/>
      <w:jc w:val="center"/>
    </w:pPr>
    <w:rPr>
      <w:rFonts w:eastAsia="Times New Roman"/>
      <w:spacing w:val="-10"/>
      <w:kern w:val="28"/>
      <w:sz w:val="28"/>
      <w:szCs w:val="56"/>
      <w:u w:val="single"/>
    </w:rPr>
  </w:style>
  <w:style w:type="character" w:customStyle="1" w:styleId="afc">
    <w:name w:val="Название Знак"/>
    <w:aliases w:val="Заголовок мой Знак"/>
    <w:link w:val="afb"/>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2"/>
    <w:next w:val="ae"/>
    <w:uiPriority w:val="59"/>
    <w:rsid w:val="00C0307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0"/>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1"/>
    <w:rsid w:val="00A045D5"/>
  </w:style>
  <w:style w:type="character" w:customStyle="1" w:styleId="ref-title">
    <w:name w:val="ref-title"/>
    <w:basedOn w:val="a1"/>
    <w:rsid w:val="00A045D5"/>
  </w:style>
  <w:style w:type="character" w:customStyle="1" w:styleId="ref-journal">
    <w:name w:val="ref-journal"/>
    <w:basedOn w:val="a1"/>
    <w:rsid w:val="00A045D5"/>
  </w:style>
  <w:style w:type="character" w:customStyle="1" w:styleId="ref-vol">
    <w:name w:val="ref-vol"/>
    <w:basedOn w:val="a1"/>
    <w:rsid w:val="00A045D5"/>
  </w:style>
  <w:style w:type="character" w:customStyle="1" w:styleId="ref-iss">
    <w:name w:val="ref-iss"/>
    <w:basedOn w:val="a1"/>
    <w:rsid w:val="00A045D5"/>
  </w:style>
  <w:style w:type="character" w:customStyle="1" w:styleId="nowrap">
    <w:name w:val="nowrap"/>
    <w:basedOn w:val="a1"/>
    <w:rsid w:val="00A045D5"/>
  </w:style>
  <w:style w:type="character" w:styleId="afd">
    <w:name w:val="Placeholder Text"/>
    <w:uiPriority w:val="99"/>
    <w:semiHidden/>
    <w:rsid w:val="00804C38"/>
    <w:rPr>
      <w:color w:val="808080"/>
    </w:rPr>
  </w:style>
  <w:style w:type="paragraph" w:customStyle="1" w:styleId="afe">
    <w:name w:val="Памятки"/>
    <w:basedOn w:val="a0"/>
    <w:link w:val="aff"/>
    <w:uiPriority w:val="99"/>
    <w:rsid w:val="000B4176"/>
    <w:pPr>
      <w:spacing w:before="0" w:after="0"/>
      <w:ind w:firstLine="709"/>
    </w:pPr>
    <w:rPr>
      <w:rFonts w:eastAsia="Times New Roman"/>
      <w:i/>
      <w:color w:val="FF0000"/>
      <w:sz w:val="18"/>
      <w:szCs w:val="24"/>
    </w:rPr>
  </w:style>
  <w:style w:type="character" w:customStyle="1" w:styleId="aff">
    <w:name w:val="Памятки Знак"/>
    <w:link w:val="afe"/>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0">
    <w:name w:val="Обычный (веб) Знак"/>
    <w:uiPriority w:val="99"/>
    <w:rsid w:val="00305AC6"/>
    <w:rPr>
      <w:rFonts w:ascii="Times New Roman" w:eastAsia="Times New Roman" w:hAnsi="Times New Roman"/>
      <w:sz w:val="24"/>
      <w:szCs w:val="24"/>
    </w:rPr>
  </w:style>
  <w:style w:type="paragraph" w:styleId="aff1">
    <w:name w:val="Revision"/>
    <w:hidden/>
    <w:uiPriority w:val="99"/>
    <w:semiHidden/>
    <w:rsid w:val="00305AC6"/>
    <w:rPr>
      <w:rFonts w:ascii="Times New Roman" w:hAnsi="Times New Roman"/>
      <w:sz w:val="24"/>
      <w:szCs w:val="22"/>
      <w:lang w:eastAsia="en-US"/>
    </w:rPr>
  </w:style>
  <w:style w:type="paragraph" w:customStyle="1" w:styleId="aff2">
    <w:basedOn w:val="a0"/>
    <w:next w:val="a4"/>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1"/>
    <w:uiPriority w:val="34"/>
    <w:rsid w:val="00476626"/>
    <w:rPr>
      <w:rFonts w:ascii="Times New Roman" w:hAnsi="Times New Roman"/>
      <w:sz w:val="24"/>
    </w:rPr>
  </w:style>
  <w:style w:type="paragraph" w:customStyle="1" w:styleId="Normal1">
    <w:name w:val="Normal 1"/>
    <w:uiPriority w:val="99"/>
    <w:rsid w:val="00EF54E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Literature">
    <w:name w:val="Literature"/>
    <w:uiPriority w:val="99"/>
    <w:rsid w:val="00EF54E3"/>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paragraph" w:customStyle="1" w:styleId="Numlist">
    <w:name w:val="Num_list"/>
    <w:basedOn w:val="a0"/>
    <w:qFormat/>
    <w:rsid w:val="00EF54E3"/>
    <w:pPr>
      <w:overflowPunct w:val="0"/>
      <w:autoSpaceDE w:val="0"/>
      <w:autoSpaceDN w:val="0"/>
      <w:adjustRightInd w:val="0"/>
      <w:spacing w:before="0" w:after="0" w:line="240" w:lineRule="auto"/>
      <w:ind w:firstLine="708"/>
      <w:jc w:val="left"/>
      <w:textAlignment w:val="baseline"/>
    </w:pPr>
    <w:rPr>
      <w:rFonts w:eastAsia="Times New Roman"/>
      <w:szCs w:val="24"/>
      <w:lang w:eastAsia="ru-RU"/>
    </w:rPr>
  </w:style>
  <w:style w:type="paragraph" w:customStyle="1" w:styleId="msonormalmrcssattr">
    <w:name w:val="msonormal_mr_css_attr"/>
    <w:basedOn w:val="a0"/>
    <w:rsid w:val="003E0025"/>
    <w:pPr>
      <w:spacing w:before="100" w:beforeAutospacing="1" w:after="100" w:afterAutospacing="1" w:line="240" w:lineRule="auto"/>
      <w:jc w:val="left"/>
    </w:pPr>
    <w:rPr>
      <w:rFonts w:eastAsia="Times New Roman"/>
      <w:szCs w:val="24"/>
      <w:lang w:eastAsia="ru-RU"/>
    </w:rPr>
  </w:style>
  <w:style w:type="paragraph" w:customStyle="1" w:styleId="Number1">
    <w:name w:val="Number1"/>
    <w:basedOn w:val="a0"/>
    <w:uiPriority w:val="99"/>
    <w:rsid w:val="003E0025"/>
    <w:pPr>
      <w:shd w:val="clear" w:color="auto" w:fill="FFFFFF"/>
      <w:tabs>
        <w:tab w:val="left" w:pos="394"/>
      </w:tabs>
      <w:overflowPunct w:val="0"/>
      <w:autoSpaceDE w:val="0"/>
      <w:autoSpaceDN w:val="0"/>
      <w:adjustRightInd w:val="0"/>
      <w:spacing w:before="5" w:after="0" w:line="240" w:lineRule="auto"/>
      <w:ind w:left="284" w:hanging="284"/>
      <w:jc w:val="left"/>
      <w:textAlignment w:val="baseline"/>
    </w:pPr>
    <w:rPr>
      <w:rFonts w:eastAsia="ＭＳ 明朝 (Основной т・"/>
      <w:color w:val="000000"/>
      <w:spacing w:val="-1"/>
      <w:szCs w:val="20"/>
      <w:lang w:eastAsia="ru-RU"/>
    </w:rPr>
  </w:style>
  <w:style w:type="paragraph" w:customStyle="1" w:styleId="table-name">
    <w:name w:val="table-name"/>
    <w:basedOn w:val="a0"/>
    <w:rsid w:val="003E0025"/>
    <w:pPr>
      <w:shd w:val="clear" w:color="auto" w:fill="FFFFFF"/>
      <w:tabs>
        <w:tab w:val="left" w:pos="394"/>
      </w:tabs>
      <w:overflowPunct w:val="0"/>
      <w:autoSpaceDE w:val="0"/>
      <w:autoSpaceDN w:val="0"/>
      <w:adjustRightInd w:val="0"/>
      <w:spacing w:before="60" w:after="0" w:line="240" w:lineRule="auto"/>
      <w:ind w:left="10" w:firstLine="284"/>
      <w:jc w:val="left"/>
      <w:textAlignment w:val="baseline"/>
    </w:pPr>
    <w:rPr>
      <w:rFonts w:eastAsia="ＭＳ 明朝 (Основной т・"/>
      <w:color w:val="000000"/>
      <w:spacing w:val="-5"/>
      <w:szCs w:val="20"/>
      <w:lang w:val="en-US" w:eastAsia="ru-RU"/>
    </w:rPr>
  </w:style>
  <w:style w:type="paragraph" w:customStyle="1" w:styleId="table-head-left">
    <w:name w:val="table-head-left"/>
    <w:basedOn w:val="a0"/>
    <w:rsid w:val="003E0025"/>
    <w:pPr>
      <w:shd w:val="clear" w:color="auto" w:fill="FFFFFF"/>
      <w:tabs>
        <w:tab w:val="left" w:pos="394"/>
      </w:tabs>
      <w:overflowPunct w:val="0"/>
      <w:autoSpaceDE w:val="0"/>
      <w:autoSpaceDN w:val="0"/>
      <w:adjustRightInd w:val="0"/>
      <w:spacing w:before="40" w:after="40" w:line="240" w:lineRule="auto"/>
      <w:ind w:left="57" w:hanging="57"/>
      <w:textAlignment w:val="baseline"/>
    </w:pPr>
    <w:rPr>
      <w:rFonts w:eastAsia="ＭＳ 明朝 (Основной т・"/>
      <w:color w:val="000000"/>
      <w:spacing w:val="-5"/>
      <w:sz w:val="17"/>
      <w:szCs w:val="20"/>
      <w:lang w:eastAsia="ru-RU"/>
    </w:rPr>
  </w:style>
  <w:style w:type="paragraph" w:customStyle="1" w:styleId="table-text-0">
    <w:name w:val="table-text-0"/>
    <w:basedOn w:val="a0"/>
    <w:rsid w:val="003E0025"/>
    <w:pPr>
      <w:shd w:val="clear" w:color="auto" w:fill="FFFFFF"/>
      <w:tabs>
        <w:tab w:val="left" w:pos="394"/>
      </w:tabs>
      <w:overflowPunct w:val="0"/>
      <w:autoSpaceDE w:val="0"/>
      <w:autoSpaceDN w:val="0"/>
      <w:adjustRightInd w:val="0"/>
      <w:spacing w:before="40" w:after="40" w:line="240" w:lineRule="auto"/>
      <w:ind w:left="10" w:hanging="10"/>
      <w:jc w:val="left"/>
      <w:textAlignment w:val="baseline"/>
    </w:pPr>
    <w:rPr>
      <w:rFonts w:eastAsia="ＭＳ 明朝 (Основной т・"/>
      <w:color w:val="000000"/>
      <w:spacing w:val="-5"/>
      <w:sz w:val="17"/>
      <w:szCs w:val="20"/>
      <w:lang w:eastAsia="ru-RU"/>
    </w:rPr>
  </w:style>
  <w:style w:type="paragraph" w:customStyle="1" w:styleId="Autor">
    <w:name w:val="Autor"/>
    <w:basedOn w:val="a0"/>
    <w:qFormat/>
    <w:rsid w:val="003E0025"/>
    <w:pPr>
      <w:widowControl w:val="0"/>
      <w:shd w:val="clear" w:color="auto" w:fill="FFFFFF"/>
      <w:overflowPunct w:val="0"/>
      <w:autoSpaceDE w:val="0"/>
      <w:autoSpaceDN w:val="0"/>
      <w:adjustRightInd w:val="0"/>
      <w:spacing w:after="0" w:line="240" w:lineRule="atLeast"/>
      <w:jc w:val="left"/>
      <w:textAlignment w:val="baseline"/>
    </w:pPr>
    <w:rPr>
      <w:i/>
      <w:iCs/>
      <w:sz w:val="22"/>
      <w:lang w:val="en-US" w:eastAsia="ru-RU"/>
    </w:rPr>
  </w:style>
  <w:style w:type="paragraph" w:customStyle="1" w:styleId="aff3">
    <w:name w:val="Литература"/>
    <w:basedOn w:val="a0"/>
    <w:qFormat/>
    <w:rsid w:val="003E0025"/>
    <w:pPr>
      <w:suppressAutoHyphens/>
      <w:spacing w:before="0" w:line="240" w:lineRule="auto"/>
      <w:jc w:val="left"/>
    </w:pPr>
    <w:rPr>
      <w:i/>
      <w:kern w:val="1"/>
      <w:szCs w:val="24"/>
      <w:lang w:val="en-US"/>
    </w:rPr>
  </w:style>
  <w:style w:type="character" w:customStyle="1" w:styleId="cit">
    <w:name w:val="cit"/>
    <w:basedOn w:val="a1"/>
    <w:rsid w:val="003E0025"/>
  </w:style>
  <w:style w:type="character" w:customStyle="1" w:styleId="al-author-delim">
    <w:name w:val="al-author-delim"/>
    <w:basedOn w:val="a1"/>
    <w:rsid w:val="003E0025"/>
  </w:style>
  <w:style w:type="character" w:customStyle="1" w:styleId="apple-converted-space">
    <w:name w:val="apple-converted-space"/>
    <w:uiPriority w:val="99"/>
    <w:rsid w:val="00266EEA"/>
  </w:style>
  <w:style w:type="paragraph" w:customStyle="1" w:styleId="a">
    <w:name w:val="рек"/>
    <w:basedOn w:val="a6"/>
    <w:link w:val="aff4"/>
    <w:qFormat/>
    <w:rsid w:val="00266EEA"/>
    <w:pPr>
      <w:numPr>
        <w:numId w:val="103"/>
      </w:numPr>
      <w:tabs>
        <w:tab w:val="left" w:pos="1134"/>
      </w:tabs>
      <w:spacing w:before="240" w:after="0"/>
      <w:ind w:left="709" w:hanging="425"/>
      <w:contextualSpacing w:val="0"/>
    </w:pPr>
    <w:rPr>
      <w:rFonts w:eastAsiaTheme="minorHAnsi"/>
      <w:szCs w:val="24"/>
    </w:rPr>
  </w:style>
  <w:style w:type="character" w:customStyle="1" w:styleId="aff4">
    <w:name w:val="рек Знак"/>
    <w:basedOn w:val="a7"/>
    <w:link w:val="a"/>
    <w:rsid w:val="00266EEA"/>
    <w:rPr>
      <w:rFonts w:ascii="Times New Roman" w:eastAsiaTheme="minorHAnsi" w:hAnsi="Times New Roman"/>
      <w:sz w:val="24"/>
      <w:szCs w:val="24"/>
      <w:lang w:eastAsia="en-US"/>
    </w:rPr>
  </w:style>
  <w:style w:type="character" w:customStyle="1" w:styleId="-">
    <w:name w:val="Интернет-ссылка"/>
    <w:uiPriority w:val="99"/>
    <w:unhideWhenUsed/>
    <w:rsid w:val="00D563D9"/>
    <w:rPr>
      <w:color w:val="0000FF"/>
      <w:u w:val="single"/>
    </w:rPr>
  </w:style>
  <w:style w:type="paragraph" w:customStyle="1" w:styleId="msolistparagraphmrcssattr">
    <w:name w:val="msolistparagraph_mr_css_attr"/>
    <w:basedOn w:val="a0"/>
    <w:qFormat/>
    <w:rsid w:val="00D563D9"/>
    <w:pPr>
      <w:overflowPunct w:val="0"/>
      <w:spacing w:before="280" w:after="280" w:line="240" w:lineRule="auto"/>
      <w:jc w:val="left"/>
    </w:pPr>
    <w:rPr>
      <w:rFonts w:eastAsia="Times New Roman"/>
      <w:szCs w:val="24"/>
      <w:lang w:eastAsia="ru-RU"/>
    </w:rPr>
  </w:style>
  <w:style w:type="table" w:customStyle="1" w:styleId="16">
    <w:name w:val="Сетка таблицы светлая1"/>
    <w:basedOn w:val="a2"/>
    <w:uiPriority w:val="40"/>
    <w:rsid w:val="00D563D9"/>
    <w:rPr>
      <w:rFonts w:asciiTheme="minorHAnsi" w:eastAsiaTheme="minorHAnsi" w:hAnsiTheme="minorHAnsi" w:cstheme="minorBidi"/>
      <w:szCs w:val="22"/>
      <w:lang w:eastAsia="en-US"/>
    </w:r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pagelast">
    <w:name w:val="pagelast"/>
    <w:uiPriority w:val="99"/>
    <w:rsid w:val="004569A5"/>
    <w:rPr>
      <w:rFonts w:cs="Times New Roman"/>
    </w:rPr>
  </w:style>
  <w:style w:type="paragraph" w:customStyle="1" w:styleId="FitzBullet">
    <w:name w:val="FitzBullet"/>
    <w:basedOn w:val="a0"/>
    <w:rsid w:val="004569A5"/>
    <w:pPr>
      <w:shd w:val="clear" w:color="auto" w:fill="FFFFFF"/>
      <w:tabs>
        <w:tab w:val="left" w:pos="144"/>
      </w:tabs>
      <w:autoSpaceDE w:val="0"/>
      <w:autoSpaceDN w:val="0"/>
      <w:adjustRightInd w:val="0"/>
      <w:spacing w:before="60" w:after="60" w:line="240" w:lineRule="auto"/>
      <w:ind w:left="283" w:hanging="283"/>
      <w:jc w:val="left"/>
    </w:pPr>
    <w:rPr>
      <w:rFonts w:eastAsia="Times New Roman"/>
      <w:color w:val="000000"/>
      <w:sz w:val="22"/>
      <w:lang w:val="en-GB" w:eastAsia="ru-RU"/>
    </w:rPr>
  </w:style>
  <w:style w:type="paragraph" w:customStyle="1" w:styleId="Table-head-italic">
    <w:name w:val="Table-head-italic"/>
    <w:basedOn w:val="a0"/>
    <w:rsid w:val="004569A5"/>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FitzFootnote">
    <w:name w:val="FitzFootnote"/>
    <w:basedOn w:val="a0"/>
    <w:rsid w:val="004569A5"/>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table-text-1">
    <w:name w:val="table-text-1"/>
    <w:basedOn w:val="a0"/>
    <w:rsid w:val="004569A5"/>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0"/>
    <w:rsid w:val="004569A5"/>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table" w:customStyle="1" w:styleId="22">
    <w:name w:val="Сетка таблицы2"/>
    <w:basedOn w:val="a2"/>
    <w:next w:val="ae"/>
    <w:uiPriority w:val="39"/>
    <w:rsid w:val="00B424E0"/>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18370">
      <w:bodyDiv w:val="1"/>
      <w:marLeft w:val="0"/>
      <w:marRight w:val="0"/>
      <w:marTop w:val="0"/>
      <w:marBottom w:val="0"/>
      <w:divBdr>
        <w:top w:val="none" w:sz="0" w:space="0" w:color="auto"/>
        <w:left w:val="none" w:sz="0" w:space="0" w:color="auto"/>
        <w:bottom w:val="none" w:sz="0" w:space="0" w:color="auto"/>
        <w:right w:val="none" w:sz="0" w:space="0" w:color="auto"/>
      </w:divBdr>
    </w:div>
    <w:div w:id="647242820">
      <w:bodyDiv w:val="1"/>
      <w:marLeft w:val="0"/>
      <w:marRight w:val="0"/>
      <w:marTop w:val="0"/>
      <w:marBottom w:val="0"/>
      <w:divBdr>
        <w:top w:val="none" w:sz="0" w:space="0" w:color="auto"/>
        <w:left w:val="none" w:sz="0" w:space="0" w:color="auto"/>
        <w:bottom w:val="none" w:sz="0" w:space="0" w:color="auto"/>
        <w:right w:val="none" w:sz="0" w:space="0" w:color="auto"/>
      </w:divBdr>
      <w:divsChild>
        <w:div w:id="843472833">
          <w:marLeft w:val="0"/>
          <w:marRight w:val="0"/>
          <w:marTop w:val="166"/>
          <w:marBottom w:val="166"/>
          <w:divBdr>
            <w:top w:val="none" w:sz="0" w:space="0" w:color="auto"/>
            <w:left w:val="none" w:sz="0" w:space="0" w:color="auto"/>
            <w:bottom w:val="none" w:sz="0" w:space="0" w:color="auto"/>
            <w:right w:val="none" w:sz="0" w:space="0" w:color="auto"/>
          </w:divBdr>
        </w:div>
        <w:div w:id="1387072270">
          <w:marLeft w:val="0"/>
          <w:marRight w:val="0"/>
          <w:marTop w:val="166"/>
          <w:marBottom w:val="166"/>
          <w:divBdr>
            <w:top w:val="none" w:sz="0" w:space="0" w:color="auto"/>
            <w:left w:val="none" w:sz="0" w:space="0" w:color="auto"/>
            <w:bottom w:val="none" w:sz="0" w:space="0" w:color="auto"/>
            <w:right w:val="none" w:sz="0" w:space="0" w:color="auto"/>
          </w:divBdr>
        </w:div>
        <w:div w:id="2051420866">
          <w:marLeft w:val="0"/>
          <w:marRight w:val="0"/>
          <w:marTop w:val="166"/>
          <w:marBottom w:val="166"/>
          <w:divBdr>
            <w:top w:val="none" w:sz="0" w:space="0" w:color="auto"/>
            <w:left w:val="none" w:sz="0" w:space="0" w:color="auto"/>
            <w:bottom w:val="none" w:sz="0" w:space="0" w:color="auto"/>
            <w:right w:val="none" w:sz="0" w:space="0" w:color="auto"/>
          </w:divBdr>
        </w:div>
      </w:divsChild>
    </w:div>
    <w:div w:id="897282567">
      <w:bodyDiv w:val="1"/>
      <w:marLeft w:val="0"/>
      <w:marRight w:val="0"/>
      <w:marTop w:val="0"/>
      <w:marBottom w:val="0"/>
      <w:divBdr>
        <w:top w:val="none" w:sz="0" w:space="0" w:color="auto"/>
        <w:left w:val="none" w:sz="0" w:space="0" w:color="auto"/>
        <w:bottom w:val="none" w:sz="0" w:space="0" w:color="auto"/>
        <w:right w:val="none" w:sz="0" w:space="0" w:color="auto"/>
      </w:divBdr>
    </w:div>
    <w:div w:id="934747476">
      <w:bodyDiv w:val="1"/>
      <w:marLeft w:val="0"/>
      <w:marRight w:val="0"/>
      <w:marTop w:val="0"/>
      <w:marBottom w:val="0"/>
      <w:divBdr>
        <w:top w:val="none" w:sz="0" w:space="0" w:color="auto"/>
        <w:left w:val="none" w:sz="0" w:space="0" w:color="auto"/>
        <w:bottom w:val="none" w:sz="0" w:space="0" w:color="auto"/>
        <w:right w:val="none" w:sz="0" w:space="0" w:color="auto"/>
      </w:divBdr>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84773624">
      <w:bodyDiv w:val="1"/>
      <w:marLeft w:val="0"/>
      <w:marRight w:val="0"/>
      <w:marTop w:val="0"/>
      <w:marBottom w:val="0"/>
      <w:divBdr>
        <w:top w:val="none" w:sz="0" w:space="0" w:color="auto"/>
        <w:left w:val="none" w:sz="0" w:space="0" w:color="auto"/>
        <w:bottom w:val="none" w:sz="0" w:space="0" w:color="auto"/>
        <w:right w:val="none" w:sz="0" w:space="0" w:color="auto"/>
      </w:divBdr>
    </w:div>
    <w:div w:id="1308779241">
      <w:bodyDiv w:val="1"/>
      <w:marLeft w:val="0"/>
      <w:marRight w:val="0"/>
      <w:marTop w:val="0"/>
      <w:marBottom w:val="0"/>
      <w:divBdr>
        <w:top w:val="none" w:sz="0" w:space="0" w:color="auto"/>
        <w:left w:val="none" w:sz="0" w:space="0" w:color="auto"/>
        <w:bottom w:val="none" w:sz="0" w:space="0" w:color="auto"/>
        <w:right w:val="none" w:sz="0" w:space="0" w:color="auto"/>
      </w:divBdr>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0847">
      <w:bodyDiv w:val="1"/>
      <w:marLeft w:val="0"/>
      <w:marRight w:val="0"/>
      <w:marTop w:val="0"/>
      <w:marBottom w:val="0"/>
      <w:divBdr>
        <w:top w:val="none" w:sz="0" w:space="0" w:color="auto"/>
        <w:left w:val="none" w:sz="0" w:space="0" w:color="auto"/>
        <w:bottom w:val="none" w:sz="0" w:space="0" w:color="auto"/>
        <w:right w:val="none" w:sz="0" w:space="0" w:color="auto"/>
      </w:divBdr>
    </w:div>
    <w:div w:id="1486823937">
      <w:bodyDiv w:val="1"/>
      <w:marLeft w:val="0"/>
      <w:marRight w:val="0"/>
      <w:marTop w:val="0"/>
      <w:marBottom w:val="0"/>
      <w:divBdr>
        <w:top w:val="none" w:sz="0" w:space="0" w:color="auto"/>
        <w:left w:val="none" w:sz="0" w:space="0" w:color="auto"/>
        <w:bottom w:val="none" w:sz="0" w:space="0" w:color="auto"/>
        <w:right w:val="none" w:sz="0" w:space="0" w:color="auto"/>
      </w:divBdr>
    </w:div>
    <w:div w:id="1495796382">
      <w:bodyDiv w:val="1"/>
      <w:marLeft w:val="0"/>
      <w:marRight w:val="0"/>
      <w:marTop w:val="0"/>
      <w:marBottom w:val="0"/>
      <w:divBdr>
        <w:top w:val="none" w:sz="0" w:space="0" w:color="auto"/>
        <w:left w:val="none" w:sz="0" w:space="0" w:color="auto"/>
        <w:bottom w:val="none" w:sz="0" w:space="0" w:color="auto"/>
        <w:right w:val="none" w:sz="0" w:space="0" w:color="auto"/>
      </w:divBdr>
    </w:div>
    <w:div w:id="1593322237">
      <w:bodyDiv w:val="1"/>
      <w:marLeft w:val="0"/>
      <w:marRight w:val="0"/>
      <w:marTop w:val="0"/>
      <w:marBottom w:val="0"/>
      <w:divBdr>
        <w:top w:val="none" w:sz="0" w:space="0" w:color="auto"/>
        <w:left w:val="none" w:sz="0" w:space="0" w:color="auto"/>
        <w:bottom w:val="none" w:sz="0" w:space="0" w:color="auto"/>
        <w:right w:val="none" w:sz="0" w:space="0" w:color="auto"/>
      </w:divBdr>
    </w:div>
    <w:div w:id="1604726047">
      <w:bodyDiv w:val="1"/>
      <w:marLeft w:val="0"/>
      <w:marRight w:val="0"/>
      <w:marTop w:val="0"/>
      <w:marBottom w:val="0"/>
      <w:divBdr>
        <w:top w:val="none" w:sz="0" w:space="0" w:color="auto"/>
        <w:left w:val="none" w:sz="0" w:space="0" w:color="auto"/>
        <w:bottom w:val="none" w:sz="0" w:space="0" w:color="auto"/>
        <w:right w:val="none" w:sz="0" w:space="0" w:color="auto"/>
      </w:divBdr>
      <w:divsChild>
        <w:div w:id="792940773">
          <w:marLeft w:val="0"/>
          <w:marRight w:val="0"/>
          <w:marTop w:val="300"/>
          <w:marBottom w:val="0"/>
          <w:divBdr>
            <w:top w:val="none" w:sz="0" w:space="0" w:color="auto"/>
            <w:left w:val="none" w:sz="0" w:space="0" w:color="auto"/>
            <w:bottom w:val="none" w:sz="0" w:space="0" w:color="auto"/>
            <w:right w:val="none" w:sz="0" w:space="0" w:color="auto"/>
          </w:divBdr>
        </w:div>
        <w:div w:id="1934195880">
          <w:marLeft w:val="471"/>
          <w:marRight w:val="0"/>
          <w:marTop w:val="300"/>
          <w:marBottom w:val="0"/>
          <w:divBdr>
            <w:top w:val="none" w:sz="0" w:space="0" w:color="auto"/>
            <w:left w:val="none" w:sz="0" w:space="0" w:color="auto"/>
            <w:bottom w:val="none" w:sz="0" w:space="0" w:color="auto"/>
            <w:right w:val="none" w:sz="0" w:space="0" w:color="auto"/>
          </w:divBdr>
        </w:div>
      </w:divsChild>
    </w:div>
    <w:div w:id="1640645208">
      <w:bodyDiv w:val="1"/>
      <w:marLeft w:val="0"/>
      <w:marRight w:val="0"/>
      <w:marTop w:val="0"/>
      <w:marBottom w:val="0"/>
      <w:divBdr>
        <w:top w:val="none" w:sz="0" w:space="0" w:color="auto"/>
        <w:left w:val="none" w:sz="0" w:space="0" w:color="auto"/>
        <w:bottom w:val="none" w:sz="0" w:space="0" w:color="auto"/>
        <w:right w:val="none" w:sz="0" w:space="0" w:color="auto"/>
      </w:divBdr>
    </w:div>
    <w:div w:id="1807815232">
      <w:bodyDiv w:val="1"/>
      <w:marLeft w:val="0"/>
      <w:marRight w:val="0"/>
      <w:marTop w:val="0"/>
      <w:marBottom w:val="0"/>
      <w:divBdr>
        <w:top w:val="none" w:sz="0" w:space="0" w:color="auto"/>
        <w:left w:val="none" w:sz="0" w:space="0" w:color="auto"/>
        <w:bottom w:val="none" w:sz="0" w:space="0" w:color="auto"/>
        <w:right w:val="none" w:sz="0" w:space="0" w:color="auto"/>
      </w:divBdr>
    </w:div>
    <w:div w:id="1911307303">
      <w:bodyDiv w:val="1"/>
      <w:marLeft w:val="0"/>
      <w:marRight w:val="0"/>
      <w:marTop w:val="0"/>
      <w:marBottom w:val="0"/>
      <w:divBdr>
        <w:top w:val="none" w:sz="0" w:space="0" w:color="auto"/>
        <w:left w:val="none" w:sz="0" w:space="0" w:color="auto"/>
        <w:bottom w:val="none" w:sz="0" w:space="0" w:color="auto"/>
        <w:right w:val="none" w:sz="0" w:space="0" w:color="auto"/>
      </w:divBdr>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 w:id="214407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E9EF8-DA16-4A00-A99A-E6626207B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2</Pages>
  <Words>164041</Words>
  <Characters>935034</Characters>
  <Application>Microsoft Office Word</Application>
  <DocSecurity>0</DocSecurity>
  <Lines>7791</Lines>
  <Paragraphs>2193</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1096882</CharactersWithSpaces>
  <SharedDoc>false</SharedDoc>
  <HLinks>
    <vt:vector size="390" baseType="variant">
      <vt:variant>
        <vt:i4>6684697</vt:i4>
      </vt:variant>
      <vt:variant>
        <vt:i4>584</vt:i4>
      </vt:variant>
      <vt:variant>
        <vt:i4>0</vt:i4>
      </vt:variant>
      <vt:variant>
        <vt:i4>5</vt:i4>
      </vt:variant>
      <vt:variant>
        <vt:lpwstr>https://www.ncbi.nlm.nih.gov/pubmed/?term=Tormey%20DC%5BAuthor%5D&amp;cauthor=true&amp;cauthor_uid=7165009</vt:lpwstr>
      </vt:variant>
      <vt:variant>
        <vt:lpwstr/>
      </vt:variant>
      <vt:variant>
        <vt:i4>7602196</vt:i4>
      </vt:variant>
      <vt:variant>
        <vt:i4>581</vt:i4>
      </vt:variant>
      <vt:variant>
        <vt:i4>0</vt:i4>
      </vt:variant>
      <vt:variant>
        <vt:i4>5</vt:i4>
      </vt:variant>
      <vt:variant>
        <vt:lpwstr>https://www.ncbi.nlm.nih.gov/pubmed/?term=Creech%20RH%5BAuthor%5D&amp;cauthor=true&amp;cauthor_uid=7165009</vt:lpwstr>
      </vt:variant>
      <vt:variant>
        <vt:lpwstr/>
      </vt:variant>
      <vt:variant>
        <vt:i4>8323149</vt:i4>
      </vt:variant>
      <vt:variant>
        <vt:i4>578</vt:i4>
      </vt:variant>
      <vt:variant>
        <vt:i4>0</vt:i4>
      </vt:variant>
      <vt:variant>
        <vt:i4>5</vt:i4>
      </vt:variant>
      <vt:variant>
        <vt:lpwstr>https://www.ncbi.nlm.nih.gov/pubmed/?term=Gregory%20WM%5BAuthor%5D&amp;cauthor=true&amp;cauthor_uid=27935580</vt:lpwstr>
      </vt:variant>
      <vt:variant>
        <vt:lpwstr/>
      </vt:variant>
      <vt:variant>
        <vt:i4>7536665</vt:i4>
      </vt:variant>
      <vt:variant>
        <vt:i4>575</vt:i4>
      </vt:variant>
      <vt:variant>
        <vt:i4>0</vt:i4>
      </vt:variant>
      <vt:variant>
        <vt:i4>5</vt:i4>
      </vt:variant>
      <vt:variant>
        <vt:lpwstr>https://www.ncbi.nlm.nih.gov/pubmed/?term=Cairns%20DA%5BAuthor%5D&amp;cauthor=true&amp;cauthor_uid=27935580</vt:lpwstr>
      </vt:variant>
      <vt:variant>
        <vt:lpwstr/>
      </vt:variant>
      <vt:variant>
        <vt:i4>983137</vt:i4>
      </vt:variant>
      <vt:variant>
        <vt:i4>572</vt:i4>
      </vt:variant>
      <vt:variant>
        <vt:i4>0</vt:i4>
      </vt:variant>
      <vt:variant>
        <vt:i4>5</vt:i4>
      </vt:variant>
      <vt:variant>
        <vt:lpwstr>https://www.ncbi.nlm.nih.gov/pubmed/?term=Anderson%20KC%5BAuthor%5D&amp;cauthor=true&amp;cauthor_uid=27511158</vt:lpwstr>
      </vt:variant>
      <vt:variant>
        <vt:lpwstr/>
      </vt:variant>
      <vt:variant>
        <vt:i4>4325415</vt:i4>
      </vt:variant>
      <vt:variant>
        <vt:i4>569</vt:i4>
      </vt:variant>
      <vt:variant>
        <vt:i4>0</vt:i4>
      </vt:variant>
      <vt:variant>
        <vt:i4>5</vt:i4>
      </vt:variant>
      <vt:variant>
        <vt:lpwstr>https://www.ncbi.nlm.nih.gov/pubmed/?term=Paiva%20B%5BAuthor%5D&amp;cauthor=true&amp;cauthor_uid=27511158</vt:lpwstr>
      </vt:variant>
      <vt:variant>
        <vt:lpwstr/>
      </vt:variant>
      <vt:variant>
        <vt:i4>5177380</vt:i4>
      </vt:variant>
      <vt:variant>
        <vt:i4>566</vt:i4>
      </vt:variant>
      <vt:variant>
        <vt:i4>0</vt:i4>
      </vt:variant>
      <vt:variant>
        <vt:i4>5</vt:i4>
      </vt:variant>
      <vt:variant>
        <vt:lpwstr>https://www.ncbi.nlm.nih.gov/pubmed/?term=Durie%20B%5BAuthor%5D&amp;cauthor=true&amp;cauthor_uid=21292775</vt:lpwstr>
      </vt:variant>
      <vt:variant>
        <vt:lpwstr/>
      </vt:variant>
      <vt:variant>
        <vt:i4>7536643</vt:i4>
      </vt:variant>
      <vt:variant>
        <vt:i4>563</vt:i4>
      </vt:variant>
      <vt:variant>
        <vt:i4>0</vt:i4>
      </vt:variant>
      <vt:variant>
        <vt:i4>5</vt:i4>
      </vt:variant>
      <vt:variant>
        <vt:lpwstr>https://www.ncbi.nlm.nih.gov/pubmed/?term=Harousseau%20JL%5BAuthor%5D&amp;cauthor=true&amp;cauthor_uid=21292775</vt:lpwstr>
      </vt:variant>
      <vt:variant>
        <vt:lpwstr/>
      </vt:variant>
      <vt:variant>
        <vt:i4>6553604</vt:i4>
      </vt:variant>
      <vt:variant>
        <vt:i4>560</vt:i4>
      </vt:variant>
      <vt:variant>
        <vt:i4>0</vt:i4>
      </vt:variant>
      <vt:variant>
        <vt:i4>5</vt:i4>
      </vt:variant>
      <vt:variant>
        <vt:lpwstr>https://www.ncbi.nlm.nih.gov/pubmed/?term=Miguel%20JS%5BAuthor%5D&amp;cauthor=true&amp;cauthor_uid=16855634</vt:lpwstr>
      </vt:variant>
      <vt:variant>
        <vt:lpwstr/>
      </vt:variant>
      <vt:variant>
        <vt:i4>7929865</vt:i4>
      </vt:variant>
      <vt:variant>
        <vt:i4>557</vt:i4>
      </vt:variant>
      <vt:variant>
        <vt:i4>0</vt:i4>
      </vt:variant>
      <vt:variant>
        <vt:i4>5</vt:i4>
      </vt:variant>
      <vt:variant>
        <vt:lpwstr>https://www.ncbi.nlm.nih.gov/pubmed/?term=Harousseau%20JL%5BAuthor%5D&amp;cauthor=true&amp;cauthor_uid=16855634</vt:lpwstr>
      </vt:variant>
      <vt:variant>
        <vt:lpwstr/>
      </vt:variant>
      <vt:variant>
        <vt:i4>3866637</vt:i4>
      </vt:variant>
      <vt:variant>
        <vt:i4>554</vt:i4>
      </vt:variant>
      <vt:variant>
        <vt:i4>0</vt:i4>
      </vt:variant>
      <vt:variant>
        <vt:i4>5</vt:i4>
      </vt:variant>
      <vt:variant>
        <vt:lpwstr>https://www.ncbi.nlm.nih.gov/pubmed/?term=Paul%20M%5BAuthor%5D&amp;cauthor=true&amp;cauthor_uid=19330654</vt:lpwstr>
      </vt:variant>
      <vt:variant>
        <vt:lpwstr/>
      </vt:variant>
      <vt:variant>
        <vt:i4>3801179</vt:i4>
      </vt:variant>
      <vt:variant>
        <vt:i4>551</vt:i4>
      </vt:variant>
      <vt:variant>
        <vt:i4>0</vt:i4>
      </vt:variant>
      <vt:variant>
        <vt:i4>5</vt:i4>
      </vt:variant>
      <vt:variant>
        <vt:lpwstr>https://www.ncbi.nlm.nih.gov/pubmed/?term=Gafter-Gvili%20A%5BAuthor%5D&amp;cauthor=true&amp;cauthor_uid=19330654</vt:lpwstr>
      </vt:variant>
      <vt:variant>
        <vt:lpwstr/>
      </vt:variant>
      <vt:variant>
        <vt:i4>5505067</vt:i4>
      </vt:variant>
      <vt:variant>
        <vt:i4>548</vt:i4>
      </vt:variant>
      <vt:variant>
        <vt:i4>0</vt:i4>
      </vt:variant>
      <vt:variant>
        <vt:i4>5</vt:i4>
      </vt:variant>
      <vt:variant>
        <vt:lpwstr>https://www.ncbi.nlm.nih.gov/pubmed/?term=Ghaly%20M%5BAuthor%5D&amp;cauthor=true&amp;cauthor_uid=31334121</vt:lpwstr>
      </vt:variant>
      <vt:variant>
        <vt:lpwstr/>
      </vt:variant>
      <vt:variant>
        <vt:i4>6094901</vt:i4>
      </vt:variant>
      <vt:variant>
        <vt:i4>545</vt:i4>
      </vt:variant>
      <vt:variant>
        <vt:i4>0</vt:i4>
      </vt:variant>
      <vt:variant>
        <vt:i4>5</vt:i4>
      </vt:variant>
      <vt:variant>
        <vt:lpwstr>https://www.ncbi.nlm.nih.gov/pubmed/?term=Meshrekey%20R%5BAuthor%5D&amp;cauthor=true&amp;cauthor_uid=31334121</vt:lpwstr>
      </vt:variant>
      <vt:variant>
        <vt:lpwstr/>
      </vt:variant>
      <vt:variant>
        <vt:i4>5963821</vt:i4>
      </vt:variant>
      <vt:variant>
        <vt:i4>542</vt:i4>
      </vt:variant>
      <vt:variant>
        <vt:i4>0</vt:i4>
      </vt:variant>
      <vt:variant>
        <vt:i4>5</vt:i4>
      </vt:variant>
      <vt:variant>
        <vt:lpwstr>https://www.ncbi.nlm.nih.gov/pubmed/?term=Gilbo%20P%5BAuthor%5D&amp;cauthor=true&amp;cauthor_uid=31334121</vt:lpwstr>
      </vt:variant>
      <vt:variant>
        <vt:lpwstr/>
      </vt:variant>
      <vt:variant>
        <vt:i4>1114215</vt:i4>
      </vt:variant>
      <vt:variant>
        <vt:i4>539</vt:i4>
      </vt:variant>
      <vt:variant>
        <vt:i4>0</vt:i4>
      </vt:variant>
      <vt:variant>
        <vt:i4>5</vt:i4>
      </vt:variant>
      <vt:variant>
        <vt:lpwstr>https://www.ncbi.nlm.nih.gov/pubmed/?term=Goda%20JS%5BAuthor%5D&amp;cauthor=true&amp;cauthor_uid=29976492</vt:lpwstr>
      </vt:variant>
      <vt:variant>
        <vt:lpwstr/>
      </vt:variant>
      <vt:variant>
        <vt:i4>983158</vt:i4>
      </vt:variant>
      <vt:variant>
        <vt:i4>536</vt:i4>
      </vt:variant>
      <vt:variant>
        <vt:i4>0</vt:i4>
      </vt:variant>
      <vt:variant>
        <vt:i4>5</vt:i4>
      </vt:variant>
      <vt:variant>
        <vt:lpwstr>https://www.ncbi.nlm.nih.gov/pubmed/?term=Campbell%20BA%5BAuthor%5D&amp;cauthor=true&amp;cauthor_uid=29976492</vt:lpwstr>
      </vt:variant>
      <vt:variant>
        <vt:lpwstr/>
      </vt:variant>
      <vt:variant>
        <vt:i4>2752543</vt:i4>
      </vt:variant>
      <vt:variant>
        <vt:i4>533</vt:i4>
      </vt:variant>
      <vt:variant>
        <vt:i4>0</vt:i4>
      </vt:variant>
      <vt:variant>
        <vt:i4>5</vt:i4>
      </vt:variant>
      <vt:variant>
        <vt:lpwstr>https://www.ncbi.nlm.nih.gov/pubmed/?term=Wang%20Y%5BAuthor%5D&amp;cauthor=true&amp;cauthor_uid=29805768</vt:lpwstr>
      </vt:variant>
      <vt:variant>
        <vt:lpwstr/>
      </vt:variant>
      <vt:variant>
        <vt:i4>3211344</vt:i4>
      </vt:variant>
      <vt:variant>
        <vt:i4>530</vt:i4>
      </vt:variant>
      <vt:variant>
        <vt:i4>0</vt:i4>
      </vt:variant>
      <vt:variant>
        <vt:i4>5</vt:i4>
      </vt:variant>
      <vt:variant>
        <vt:lpwstr>https://www.ncbi.nlm.nih.gov/pubmed/?term=Bishnoi%20R%5BAuthor%5D&amp;cauthor=true&amp;cauthor_uid=29805768</vt:lpwstr>
      </vt:variant>
      <vt:variant>
        <vt:lpwstr/>
      </vt:variant>
      <vt:variant>
        <vt:i4>7798805</vt:i4>
      </vt:variant>
      <vt:variant>
        <vt:i4>527</vt:i4>
      </vt:variant>
      <vt:variant>
        <vt:i4>0</vt:i4>
      </vt:variant>
      <vt:variant>
        <vt:i4>5</vt:i4>
      </vt:variant>
      <vt:variant>
        <vt:lpwstr>https://www.ncbi.nlm.nih.gov/pubmed/?term=Usmani%20SZ%5BAuthor%5D&amp;cauthor=true&amp;cauthor_uid=26778538</vt:lpwstr>
      </vt:variant>
      <vt:variant>
        <vt:lpwstr/>
      </vt:variant>
      <vt:variant>
        <vt:i4>196649</vt:i4>
      </vt:variant>
      <vt:variant>
        <vt:i4>524</vt:i4>
      </vt:variant>
      <vt:variant>
        <vt:i4>0</vt:i4>
      </vt:variant>
      <vt:variant>
        <vt:i4>5</vt:i4>
      </vt:variant>
      <vt:variant>
        <vt:lpwstr>https://www.ncbi.nlm.nih.gov/pubmed/?term=Weiss%20BM%5BAuthor%5D&amp;cauthor=true&amp;cauthor_uid=26778538</vt:lpwstr>
      </vt:variant>
      <vt:variant>
        <vt:lpwstr/>
      </vt:variant>
      <vt:variant>
        <vt:i4>5701744</vt:i4>
      </vt:variant>
      <vt:variant>
        <vt:i4>521</vt:i4>
      </vt:variant>
      <vt:variant>
        <vt:i4>0</vt:i4>
      </vt:variant>
      <vt:variant>
        <vt:i4>5</vt:i4>
      </vt:variant>
      <vt:variant>
        <vt:lpwstr>https://www.ncbi.nlm.nih.gov/pubmed/?term=Moreau%20P%5BAuthor%5D&amp;cauthor=true&amp;cauthor_uid=24007748</vt:lpwstr>
      </vt:variant>
      <vt:variant>
        <vt:lpwstr/>
      </vt:variant>
      <vt:variant>
        <vt:i4>4784245</vt:i4>
      </vt:variant>
      <vt:variant>
        <vt:i4>518</vt:i4>
      </vt:variant>
      <vt:variant>
        <vt:i4>0</vt:i4>
      </vt:variant>
      <vt:variant>
        <vt:i4>5</vt:i4>
      </vt:variant>
      <vt:variant>
        <vt:lpwstr>https://www.ncbi.nlm.nih.gov/pubmed/?term=Weisel%20K%5BAuthor%5D&amp;cauthor=true&amp;cauthor_uid=24007748</vt:lpwstr>
      </vt:variant>
      <vt:variant>
        <vt:lpwstr/>
      </vt:variant>
      <vt:variant>
        <vt:i4>1835067</vt:i4>
      </vt:variant>
      <vt:variant>
        <vt:i4>248</vt:i4>
      </vt:variant>
      <vt:variant>
        <vt:i4>0</vt:i4>
      </vt:variant>
      <vt:variant>
        <vt:i4>5</vt:i4>
      </vt:variant>
      <vt:variant>
        <vt:lpwstr/>
      </vt:variant>
      <vt:variant>
        <vt:lpwstr>_Toc24362188</vt:lpwstr>
      </vt:variant>
      <vt:variant>
        <vt:i4>1245243</vt:i4>
      </vt:variant>
      <vt:variant>
        <vt:i4>242</vt:i4>
      </vt:variant>
      <vt:variant>
        <vt:i4>0</vt:i4>
      </vt:variant>
      <vt:variant>
        <vt:i4>5</vt:i4>
      </vt:variant>
      <vt:variant>
        <vt:lpwstr/>
      </vt:variant>
      <vt:variant>
        <vt:lpwstr>_Toc24362187</vt:lpwstr>
      </vt:variant>
      <vt:variant>
        <vt:i4>1179707</vt:i4>
      </vt:variant>
      <vt:variant>
        <vt:i4>236</vt:i4>
      </vt:variant>
      <vt:variant>
        <vt:i4>0</vt:i4>
      </vt:variant>
      <vt:variant>
        <vt:i4>5</vt:i4>
      </vt:variant>
      <vt:variant>
        <vt:lpwstr/>
      </vt:variant>
      <vt:variant>
        <vt:lpwstr>_Toc24362186</vt:lpwstr>
      </vt:variant>
      <vt:variant>
        <vt:i4>1114171</vt:i4>
      </vt:variant>
      <vt:variant>
        <vt:i4>230</vt:i4>
      </vt:variant>
      <vt:variant>
        <vt:i4>0</vt:i4>
      </vt:variant>
      <vt:variant>
        <vt:i4>5</vt:i4>
      </vt:variant>
      <vt:variant>
        <vt:lpwstr/>
      </vt:variant>
      <vt:variant>
        <vt:lpwstr>_Toc24362185</vt:lpwstr>
      </vt:variant>
      <vt:variant>
        <vt:i4>1048635</vt:i4>
      </vt:variant>
      <vt:variant>
        <vt:i4>224</vt:i4>
      </vt:variant>
      <vt:variant>
        <vt:i4>0</vt:i4>
      </vt:variant>
      <vt:variant>
        <vt:i4>5</vt:i4>
      </vt:variant>
      <vt:variant>
        <vt:lpwstr/>
      </vt:variant>
      <vt:variant>
        <vt:lpwstr>_Toc24362184</vt:lpwstr>
      </vt:variant>
      <vt:variant>
        <vt:i4>1507387</vt:i4>
      </vt:variant>
      <vt:variant>
        <vt:i4>218</vt:i4>
      </vt:variant>
      <vt:variant>
        <vt:i4>0</vt:i4>
      </vt:variant>
      <vt:variant>
        <vt:i4>5</vt:i4>
      </vt:variant>
      <vt:variant>
        <vt:lpwstr/>
      </vt:variant>
      <vt:variant>
        <vt:lpwstr>_Toc24362183</vt:lpwstr>
      </vt:variant>
      <vt:variant>
        <vt:i4>1441851</vt:i4>
      </vt:variant>
      <vt:variant>
        <vt:i4>212</vt:i4>
      </vt:variant>
      <vt:variant>
        <vt:i4>0</vt:i4>
      </vt:variant>
      <vt:variant>
        <vt:i4>5</vt:i4>
      </vt:variant>
      <vt:variant>
        <vt:lpwstr/>
      </vt:variant>
      <vt:variant>
        <vt:lpwstr>_Toc24362182</vt:lpwstr>
      </vt:variant>
      <vt:variant>
        <vt:i4>1376315</vt:i4>
      </vt:variant>
      <vt:variant>
        <vt:i4>206</vt:i4>
      </vt:variant>
      <vt:variant>
        <vt:i4>0</vt:i4>
      </vt:variant>
      <vt:variant>
        <vt:i4>5</vt:i4>
      </vt:variant>
      <vt:variant>
        <vt:lpwstr/>
      </vt:variant>
      <vt:variant>
        <vt:lpwstr>_Toc24362181</vt:lpwstr>
      </vt:variant>
      <vt:variant>
        <vt:i4>1310779</vt:i4>
      </vt:variant>
      <vt:variant>
        <vt:i4>200</vt:i4>
      </vt:variant>
      <vt:variant>
        <vt:i4>0</vt:i4>
      </vt:variant>
      <vt:variant>
        <vt:i4>5</vt:i4>
      </vt:variant>
      <vt:variant>
        <vt:lpwstr/>
      </vt:variant>
      <vt:variant>
        <vt:lpwstr>_Toc24362180</vt:lpwstr>
      </vt:variant>
      <vt:variant>
        <vt:i4>1900596</vt:i4>
      </vt:variant>
      <vt:variant>
        <vt:i4>194</vt:i4>
      </vt:variant>
      <vt:variant>
        <vt:i4>0</vt:i4>
      </vt:variant>
      <vt:variant>
        <vt:i4>5</vt:i4>
      </vt:variant>
      <vt:variant>
        <vt:lpwstr/>
      </vt:variant>
      <vt:variant>
        <vt:lpwstr>_Toc24362179</vt:lpwstr>
      </vt:variant>
      <vt:variant>
        <vt:i4>1835060</vt:i4>
      </vt:variant>
      <vt:variant>
        <vt:i4>188</vt:i4>
      </vt:variant>
      <vt:variant>
        <vt:i4>0</vt:i4>
      </vt:variant>
      <vt:variant>
        <vt:i4>5</vt:i4>
      </vt:variant>
      <vt:variant>
        <vt:lpwstr/>
      </vt:variant>
      <vt:variant>
        <vt:lpwstr>_Toc24362178</vt:lpwstr>
      </vt:variant>
      <vt:variant>
        <vt:i4>1245236</vt:i4>
      </vt:variant>
      <vt:variant>
        <vt:i4>182</vt:i4>
      </vt:variant>
      <vt:variant>
        <vt:i4>0</vt:i4>
      </vt:variant>
      <vt:variant>
        <vt:i4>5</vt:i4>
      </vt:variant>
      <vt:variant>
        <vt:lpwstr/>
      </vt:variant>
      <vt:variant>
        <vt:lpwstr>_Toc24362177</vt:lpwstr>
      </vt:variant>
      <vt:variant>
        <vt:i4>1179700</vt:i4>
      </vt:variant>
      <vt:variant>
        <vt:i4>176</vt:i4>
      </vt:variant>
      <vt:variant>
        <vt:i4>0</vt:i4>
      </vt:variant>
      <vt:variant>
        <vt:i4>5</vt:i4>
      </vt:variant>
      <vt:variant>
        <vt:lpwstr/>
      </vt:variant>
      <vt:variant>
        <vt:lpwstr>_Toc24362176</vt:lpwstr>
      </vt:variant>
      <vt:variant>
        <vt:i4>1114164</vt:i4>
      </vt:variant>
      <vt:variant>
        <vt:i4>170</vt:i4>
      </vt:variant>
      <vt:variant>
        <vt:i4>0</vt:i4>
      </vt:variant>
      <vt:variant>
        <vt:i4>5</vt:i4>
      </vt:variant>
      <vt:variant>
        <vt:lpwstr/>
      </vt:variant>
      <vt:variant>
        <vt:lpwstr>_Toc24362175</vt:lpwstr>
      </vt:variant>
      <vt:variant>
        <vt:i4>1048628</vt:i4>
      </vt:variant>
      <vt:variant>
        <vt:i4>164</vt:i4>
      </vt:variant>
      <vt:variant>
        <vt:i4>0</vt:i4>
      </vt:variant>
      <vt:variant>
        <vt:i4>5</vt:i4>
      </vt:variant>
      <vt:variant>
        <vt:lpwstr/>
      </vt:variant>
      <vt:variant>
        <vt:lpwstr>_Toc24362174</vt:lpwstr>
      </vt:variant>
      <vt:variant>
        <vt:i4>1507380</vt:i4>
      </vt:variant>
      <vt:variant>
        <vt:i4>158</vt:i4>
      </vt:variant>
      <vt:variant>
        <vt:i4>0</vt:i4>
      </vt:variant>
      <vt:variant>
        <vt:i4>5</vt:i4>
      </vt:variant>
      <vt:variant>
        <vt:lpwstr/>
      </vt:variant>
      <vt:variant>
        <vt:lpwstr>_Toc24362173</vt:lpwstr>
      </vt:variant>
      <vt:variant>
        <vt:i4>1441844</vt:i4>
      </vt:variant>
      <vt:variant>
        <vt:i4>152</vt:i4>
      </vt:variant>
      <vt:variant>
        <vt:i4>0</vt:i4>
      </vt:variant>
      <vt:variant>
        <vt:i4>5</vt:i4>
      </vt:variant>
      <vt:variant>
        <vt:lpwstr/>
      </vt:variant>
      <vt:variant>
        <vt:lpwstr>_Toc24362172</vt:lpwstr>
      </vt:variant>
      <vt:variant>
        <vt:i4>1376308</vt:i4>
      </vt:variant>
      <vt:variant>
        <vt:i4>146</vt:i4>
      </vt:variant>
      <vt:variant>
        <vt:i4>0</vt:i4>
      </vt:variant>
      <vt:variant>
        <vt:i4>5</vt:i4>
      </vt:variant>
      <vt:variant>
        <vt:lpwstr/>
      </vt:variant>
      <vt:variant>
        <vt:lpwstr>_Toc24362171</vt:lpwstr>
      </vt:variant>
      <vt:variant>
        <vt:i4>1310772</vt:i4>
      </vt:variant>
      <vt:variant>
        <vt:i4>140</vt:i4>
      </vt:variant>
      <vt:variant>
        <vt:i4>0</vt:i4>
      </vt:variant>
      <vt:variant>
        <vt:i4>5</vt:i4>
      </vt:variant>
      <vt:variant>
        <vt:lpwstr/>
      </vt:variant>
      <vt:variant>
        <vt:lpwstr>_Toc24362170</vt:lpwstr>
      </vt:variant>
      <vt:variant>
        <vt:i4>1900597</vt:i4>
      </vt:variant>
      <vt:variant>
        <vt:i4>134</vt:i4>
      </vt:variant>
      <vt:variant>
        <vt:i4>0</vt:i4>
      </vt:variant>
      <vt:variant>
        <vt:i4>5</vt:i4>
      </vt:variant>
      <vt:variant>
        <vt:lpwstr/>
      </vt:variant>
      <vt:variant>
        <vt:lpwstr>_Toc24362169</vt:lpwstr>
      </vt:variant>
      <vt:variant>
        <vt:i4>1835061</vt:i4>
      </vt:variant>
      <vt:variant>
        <vt:i4>128</vt:i4>
      </vt:variant>
      <vt:variant>
        <vt:i4>0</vt:i4>
      </vt:variant>
      <vt:variant>
        <vt:i4>5</vt:i4>
      </vt:variant>
      <vt:variant>
        <vt:lpwstr/>
      </vt:variant>
      <vt:variant>
        <vt:lpwstr>_Toc24362168</vt:lpwstr>
      </vt:variant>
      <vt:variant>
        <vt:i4>1245237</vt:i4>
      </vt:variant>
      <vt:variant>
        <vt:i4>122</vt:i4>
      </vt:variant>
      <vt:variant>
        <vt:i4>0</vt:i4>
      </vt:variant>
      <vt:variant>
        <vt:i4>5</vt:i4>
      </vt:variant>
      <vt:variant>
        <vt:lpwstr/>
      </vt:variant>
      <vt:variant>
        <vt:lpwstr>_Toc24362167</vt:lpwstr>
      </vt:variant>
      <vt:variant>
        <vt:i4>1179701</vt:i4>
      </vt:variant>
      <vt:variant>
        <vt:i4>116</vt:i4>
      </vt:variant>
      <vt:variant>
        <vt:i4>0</vt:i4>
      </vt:variant>
      <vt:variant>
        <vt:i4>5</vt:i4>
      </vt:variant>
      <vt:variant>
        <vt:lpwstr/>
      </vt:variant>
      <vt:variant>
        <vt:lpwstr>_Toc24362166</vt:lpwstr>
      </vt:variant>
      <vt:variant>
        <vt:i4>1114165</vt:i4>
      </vt:variant>
      <vt:variant>
        <vt:i4>110</vt:i4>
      </vt:variant>
      <vt:variant>
        <vt:i4>0</vt:i4>
      </vt:variant>
      <vt:variant>
        <vt:i4>5</vt:i4>
      </vt:variant>
      <vt:variant>
        <vt:lpwstr/>
      </vt:variant>
      <vt:variant>
        <vt:lpwstr>_Toc24362165</vt:lpwstr>
      </vt:variant>
      <vt:variant>
        <vt:i4>1048629</vt:i4>
      </vt:variant>
      <vt:variant>
        <vt:i4>104</vt:i4>
      </vt:variant>
      <vt:variant>
        <vt:i4>0</vt:i4>
      </vt:variant>
      <vt:variant>
        <vt:i4>5</vt:i4>
      </vt:variant>
      <vt:variant>
        <vt:lpwstr/>
      </vt:variant>
      <vt:variant>
        <vt:lpwstr>_Toc24362164</vt:lpwstr>
      </vt:variant>
      <vt:variant>
        <vt:i4>1507381</vt:i4>
      </vt:variant>
      <vt:variant>
        <vt:i4>98</vt:i4>
      </vt:variant>
      <vt:variant>
        <vt:i4>0</vt:i4>
      </vt:variant>
      <vt:variant>
        <vt:i4>5</vt:i4>
      </vt:variant>
      <vt:variant>
        <vt:lpwstr/>
      </vt:variant>
      <vt:variant>
        <vt:lpwstr>_Toc24362163</vt:lpwstr>
      </vt:variant>
      <vt:variant>
        <vt:i4>1441845</vt:i4>
      </vt:variant>
      <vt:variant>
        <vt:i4>92</vt:i4>
      </vt:variant>
      <vt:variant>
        <vt:i4>0</vt:i4>
      </vt:variant>
      <vt:variant>
        <vt:i4>5</vt:i4>
      </vt:variant>
      <vt:variant>
        <vt:lpwstr/>
      </vt:variant>
      <vt:variant>
        <vt:lpwstr>_Toc24362162</vt:lpwstr>
      </vt:variant>
      <vt:variant>
        <vt:i4>1376309</vt:i4>
      </vt:variant>
      <vt:variant>
        <vt:i4>86</vt:i4>
      </vt:variant>
      <vt:variant>
        <vt:i4>0</vt:i4>
      </vt:variant>
      <vt:variant>
        <vt:i4>5</vt:i4>
      </vt:variant>
      <vt:variant>
        <vt:lpwstr/>
      </vt:variant>
      <vt:variant>
        <vt:lpwstr>_Toc24362161</vt:lpwstr>
      </vt:variant>
      <vt:variant>
        <vt:i4>1310773</vt:i4>
      </vt:variant>
      <vt:variant>
        <vt:i4>80</vt:i4>
      </vt:variant>
      <vt:variant>
        <vt:i4>0</vt:i4>
      </vt:variant>
      <vt:variant>
        <vt:i4>5</vt:i4>
      </vt:variant>
      <vt:variant>
        <vt:lpwstr/>
      </vt:variant>
      <vt:variant>
        <vt:lpwstr>_Toc24362160</vt:lpwstr>
      </vt:variant>
      <vt:variant>
        <vt:i4>1900598</vt:i4>
      </vt:variant>
      <vt:variant>
        <vt:i4>74</vt:i4>
      </vt:variant>
      <vt:variant>
        <vt:i4>0</vt:i4>
      </vt:variant>
      <vt:variant>
        <vt:i4>5</vt:i4>
      </vt:variant>
      <vt:variant>
        <vt:lpwstr/>
      </vt:variant>
      <vt:variant>
        <vt:lpwstr>_Toc24362159</vt:lpwstr>
      </vt:variant>
      <vt:variant>
        <vt:i4>1835062</vt:i4>
      </vt:variant>
      <vt:variant>
        <vt:i4>68</vt:i4>
      </vt:variant>
      <vt:variant>
        <vt:i4>0</vt:i4>
      </vt:variant>
      <vt:variant>
        <vt:i4>5</vt:i4>
      </vt:variant>
      <vt:variant>
        <vt:lpwstr/>
      </vt:variant>
      <vt:variant>
        <vt:lpwstr>_Toc24362158</vt:lpwstr>
      </vt:variant>
      <vt:variant>
        <vt:i4>1245238</vt:i4>
      </vt:variant>
      <vt:variant>
        <vt:i4>62</vt:i4>
      </vt:variant>
      <vt:variant>
        <vt:i4>0</vt:i4>
      </vt:variant>
      <vt:variant>
        <vt:i4>5</vt:i4>
      </vt:variant>
      <vt:variant>
        <vt:lpwstr/>
      </vt:variant>
      <vt:variant>
        <vt:lpwstr>_Toc24362157</vt:lpwstr>
      </vt:variant>
      <vt:variant>
        <vt:i4>1179702</vt:i4>
      </vt:variant>
      <vt:variant>
        <vt:i4>56</vt:i4>
      </vt:variant>
      <vt:variant>
        <vt:i4>0</vt:i4>
      </vt:variant>
      <vt:variant>
        <vt:i4>5</vt:i4>
      </vt:variant>
      <vt:variant>
        <vt:lpwstr/>
      </vt:variant>
      <vt:variant>
        <vt:lpwstr>_Toc24362156</vt:lpwstr>
      </vt:variant>
      <vt:variant>
        <vt:i4>1114166</vt:i4>
      </vt:variant>
      <vt:variant>
        <vt:i4>50</vt:i4>
      </vt:variant>
      <vt:variant>
        <vt:i4>0</vt:i4>
      </vt:variant>
      <vt:variant>
        <vt:i4>5</vt:i4>
      </vt:variant>
      <vt:variant>
        <vt:lpwstr/>
      </vt:variant>
      <vt:variant>
        <vt:lpwstr>_Toc24362155</vt:lpwstr>
      </vt:variant>
      <vt:variant>
        <vt:i4>1048630</vt:i4>
      </vt:variant>
      <vt:variant>
        <vt:i4>44</vt:i4>
      </vt:variant>
      <vt:variant>
        <vt:i4>0</vt:i4>
      </vt:variant>
      <vt:variant>
        <vt:i4>5</vt:i4>
      </vt:variant>
      <vt:variant>
        <vt:lpwstr/>
      </vt:variant>
      <vt:variant>
        <vt:lpwstr>_Toc24362154</vt:lpwstr>
      </vt:variant>
      <vt:variant>
        <vt:i4>1507382</vt:i4>
      </vt:variant>
      <vt:variant>
        <vt:i4>38</vt:i4>
      </vt:variant>
      <vt:variant>
        <vt:i4>0</vt:i4>
      </vt:variant>
      <vt:variant>
        <vt:i4>5</vt:i4>
      </vt:variant>
      <vt:variant>
        <vt:lpwstr/>
      </vt:variant>
      <vt:variant>
        <vt:lpwstr>_Toc24362153</vt:lpwstr>
      </vt:variant>
      <vt:variant>
        <vt:i4>1441846</vt:i4>
      </vt:variant>
      <vt:variant>
        <vt:i4>32</vt:i4>
      </vt:variant>
      <vt:variant>
        <vt:i4>0</vt:i4>
      </vt:variant>
      <vt:variant>
        <vt:i4>5</vt:i4>
      </vt:variant>
      <vt:variant>
        <vt:lpwstr/>
      </vt:variant>
      <vt:variant>
        <vt:lpwstr>_Toc24362152</vt:lpwstr>
      </vt:variant>
      <vt:variant>
        <vt:i4>1376310</vt:i4>
      </vt:variant>
      <vt:variant>
        <vt:i4>26</vt:i4>
      </vt:variant>
      <vt:variant>
        <vt:i4>0</vt:i4>
      </vt:variant>
      <vt:variant>
        <vt:i4>5</vt:i4>
      </vt:variant>
      <vt:variant>
        <vt:lpwstr/>
      </vt:variant>
      <vt:variant>
        <vt:lpwstr>_Toc24362151</vt:lpwstr>
      </vt:variant>
      <vt:variant>
        <vt:i4>1310774</vt:i4>
      </vt:variant>
      <vt:variant>
        <vt:i4>20</vt:i4>
      </vt:variant>
      <vt:variant>
        <vt:i4>0</vt:i4>
      </vt:variant>
      <vt:variant>
        <vt:i4>5</vt:i4>
      </vt:variant>
      <vt:variant>
        <vt:lpwstr/>
      </vt:variant>
      <vt:variant>
        <vt:lpwstr>_Toc24362150</vt:lpwstr>
      </vt:variant>
      <vt:variant>
        <vt:i4>1900599</vt:i4>
      </vt:variant>
      <vt:variant>
        <vt:i4>14</vt:i4>
      </vt:variant>
      <vt:variant>
        <vt:i4>0</vt:i4>
      </vt:variant>
      <vt:variant>
        <vt:i4>5</vt:i4>
      </vt:variant>
      <vt:variant>
        <vt:lpwstr/>
      </vt:variant>
      <vt:variant>
        <vt:lpwstr>_Toc24362149</vt:lpwstr>
      </vt:variant>
      <vt:variant>
        <vt:i4>1835063</vt:i4>
      </vt:variant>
      <vt:variant>
        <vt:i4>8</vt:i4>
      </vt:variant>
      <vt:variant>
        <vt:i4>0</vt:i4>
      </vt:variant>
      <vt:variant>
        <vt:i4>5</vt:i4>
      </vt:variant>
      <vt:variant>
        <vt:lpwstr/>
      </vt:variant>
      <vt:variant>
        <vt:lpwstr>_Toc24362148</vt:lpwstr>
      </vt:variant>
      <vt:variant>
        <vt:i4>1245239</vt:i4>
      </vt:variant>
      <vt:variant>
        <vt:i4>2</vt:i4>
      </vt:variant>
      <vt:variant>
        <vt:i4>0</vt:i4>
      </vt:variant>
      <vt:variant>
        <vt:i4>5</vt:i4>
      </vt:variant>
      <vt:variant>
        <vt:lpwstr/>
      </vt:variant>
      <vt:variant>
        <vt:lpwstr>_Toc2436214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dc:creator>
  <cp:lastModifiedBy>alradi</cp:lastModifiedBy>
  <cp:revision>3</cp:revision>
  <cp:lastPrinted>2020-02-17T09:44:00Z</cp:lastPrinted>
  <dcterms:created xsi:type="dcterms:W3CDTF">2020-10-13T13:44:00Z</dcterms:created>
  <dcterms:modified xsi:type="dcterms:W3CDTF">2020-10-1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9427ae35-49d5-3393-a5e5-e34ad258e234</vt:lpwstr>
  </property>
  <property fmtid="{D5CDD505-2E9C-101B-9397-08002B2CF9AE}" pid="24" name="Mendeley Citation Style_1">
    <vt:lpwstr>http://www.zotero.org/styles/gost-r-7-0-5-2008-numeric</vt:lpwstr>
  </property>
</Properties>
</file>